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header7.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webSettings.xml" ContentType="application/vnd.openxmlformats-officedocument.wordprocessingml.webSettings+xml"/>
  <Override PartName="/word/styles.xml" ContentType="application/vnd.openxmlformats-officedocument.wordprocessingml.styl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69242632" w:displacedByCustomXml="next"/>
    <w:bookmarkEnd w:id="0" w:displacedByCustomXml="next"/>
    <w:sdt>
      <w:sdtPr>
        <w:id w:val="1539781646"/>
        <w:docPartObj>
          <w:docPartGallery w:val="Cover Pages"/>
          <w:docPartUnique/>
        </w:docPartObj>
      </w:sdtPr>
      <w:sdtEndPr/>
      <w:sdtContent>
        <w:p w14:paraId="7FB32B82" w14:textId="69B59B16" w:rsidR="00014EBE" w:rsidRDefault="00D90434" w:rsidP="000B40F1">
          <w:pPr>
            <w:pStyle w:val="BodyText"/>
          </w:pPr>
          <w:r>
            <w:rPr>
              <w:noProof/>
            </w:rPr>
            <w:drawing>
              <wp:inline distT="0" distB="0" distL="0" distR="0" wp14:anchorId="4D4681A9" wp14:editId="654A506C">
                <wp:extent cx="6120130" cy="3350771"/>
                <wp:effectExtent l="0" t="0" r="0" b="2540"/>
                <wp:docPr id="5" name="Picture 5" descr="P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1#yIS1"/>
                        <pic:cNvPicPr/>
                      </pic:nvPicPr>
                      <pic:blipFill>
                        <a:blip r:embed="rId7" cstate="email">
                          <a:extLst>
                            <a:ext uri="{28A0092B-C50C-407E-A947-70E740481C1C}">
                              <a14:useLocalDpi xmlns:a14="http://schemas.microsoft.com/office/drawing/2010/main"/>
                            </a:ext>
                          </a:extLst>
                        </a:blip>
                        <a:stretch>
                          <a:fillRect/>
                        </a:stretch>
                      </pic:blipFill>
                      <pic:spPr>
                        <a:xfrm>
                          <a:off x="0" y="0"/>
                          <a:ext cx="6120130" cy="3350771"/>
                        </a:xfrm>
                        <a:prstGeom prst="rect">
                          <a:avLst/>
                        </a:prstGeom>
                      </pic:spPr>
                    </pic:pic>
                  </a:graphicData>
                </a:graphic>
              </wp:inline>
            </w:drawing>
          </w:r>
        </w:p>
        <w:p w14:paraId="69B9E722" w14:textId="563C7833" w:rsidR="00014EBE" w:rsidRDefault="007E4477" w:rsidP="005702B8">
          <w:pPr>
            <w:pStyle w:val="CoverTitle"/>
          </w:pPr>
          <w:r>
            <w:rPr>
              <w:color w:val="01528B"/>
            </w:rPr>
            <w:t>2019-20 - Fish Evaluation Report - Technical Supplement - Final</w:t>
          </w:r>
        </w:p>
        <w:p w14:paraId="1BE4FA57" w14:textId="77777777" w:rsidR="000A3EFE" w:rsidRDefault="00EB20EE" w:rsidP="005702B8">
          <w:pPr>
            <w:pStyle w:val="CoverSubtitle"/>
          </w:pPr>
          <w:r w:rsidRPr="005702B8">
            <w:t>Commonwealth Environmental Water Office (CEWO)</w:t>
          </w:r>
          <w:r w:rsidR="005702B8" w:rsidRPr="005702B8">
            <w:t xml:space="preserve">: </w:t>
          </w:r>
          <w:r w:rsidR="005371E4">
            <w:br/>
          </w:r>
          <w:r w:rsidRPr="005702B8">
            <w:t>Monitoring, Evaluation and Research Program</w:t>
          </w:r>
        </w:p>
        <w:p w14:paraId="41614CD1" w14:textId="7950D4AD" w:rsidR="005702B8" w:rsidRPr="005702B8" w:rsidRDefault="00E31917" w:rsidP="005702B8">
          <w:pPr>
            <w:pStyle w:val="CoverSubtitle"/>
          </w:pPr>
          <w:r>
            <w:t xml:space="preserve"> </w:t>
          </w:r>
          <w:r w:rsidR="00EB20EE" w:rsidRPr="005702B8">
            <w:t xml:space="preserve"> </w:t>
          </w:r>
        </w:p>
        <w:p w14:paraId="4CCCB46F" w14:textId="05FD45C8" w:rsidR="00014EBE" w:rsidRDefault="00014EBE" w:rsidP="00DC2413">
          <w:pPr>
            <w:pStyle w:val="BodyText"/>
          </w:pPr>
          <w:r>
            <w:rPr>
              <w:noProof/>
            </w:rPr>
            <mc:AlternateContent>
              <mc:Choice Requires="wps">
                <w:drawing>
                  <wp:anchor distT="0" distB="0" distL="114300" distR="114300" simplePos="0" relativeHeight="251658240" behindDoc="1" locked="1" layoutInCell="1" allowOverlap="1" wp14:anchorId="30FDF1AE" wp14:editId="192D7735">
                    <wp:simplePos x="0" y="0"/>
                    <wp:positionH relativeFrom="page">
                      <wp:align>left</wp:align>
                    </wp:positionH>
                    <wp:positionV relativeFrom="page">
                      <wp:posOffset>10296525</wp:posOffset>
                    </wp:positionV>
                    <wp:extent cx="7560310" cy="393700"/>
                    <wp:effectExtent l="0" t="0" r="2540" b="6350"/>
                    <wp:wrapNone/>
                    <wp:docPr id="57" name="Rectangle 85" descr="P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393700"/>
                            </a:xfrm>
                            <a:prstGeom prst="rect">
                              <a:avLst/>
                            </a:prstGeom>
                            <a:solidFill>
                              <a:srgbClr val="01528B"/>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A79F14" id="Rectangle 85" o:spid="_x0000_s1026" alt="P6#y1" style="position:absolute;margin-left:0;margin-top:810.75pt;width:595.3pt;height:31pt;z-index:-251658240;visibility:visible;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" fillcolor="#01528b" stroked="f">
                    <w10:wrap anchorx="page" anchory="page"/>
                    <w10:anchorlock/>
                  </v:rect>
                </w:pict>
              </mc:Fallback>
            </mc:AlternateContent>
          </w:r>
          <w:r w:rsidR="00711760">
            <w:t>August 2021</w:t>
          </w:r>
        </w:p>
        <w:p w14:paraId="6432DD3D" w14:textId="28203B7A" w:rsidR="00014EBE" w:rsidRDefault="000F6224">
          <w:pPr>
            <w:spacing w:after="0"/>
            <w:rPr>
              <w:sz w:val="24"/>
            </w:rPr>
          </w:pPr>
          <w:r>
            <w:rPr>
              <w:noProof/>
            </w:rPr>
            <w:drawing>
              <wp:anchor distT="0" distB="0" distL="114300" distR="114300" simplePos="0" relativeHeight="251658241" behindDoc="0" locked="0" layoutInCell="1" allowOverlap="1" wp14:anchorId="00395276" wp14:editId="5E1CB4B5">
                <wp:simplePos x="0" y="0"/>
                <wp:positionH relativeFrom="column">
                  <wp:posOffset>0</wp:posOffset>
                </wp:positionH>
                <wp:positionV relativeFrom="paragraph">
                  <wp:posOffset>723237</wp:posOffset>
                </wp:positionV>
                <wp:extent cx="2991600" cy="1173600"/>
                <wp:effectExtent l="0" t="0" r="0" b="0"/>
                <wp:wrapSquare wrapText="bothSides"/>
                <wp:docPr id="737016729" name="Picture 9" descr="P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016729" name="Picture 9" descr="P7#y1"/>
                        <pic:cNvPicPr/>
                      </pic:nvPicPr>
                      <pic:blipFill>
                        <a:blip r:embed="rId8" cstate="email">
                          <a:extLst>
                            <a:ext uri="{28A0092B-C50C-407E-A947-70E740481C1C}">
                              <a14:useLocalDpi xmlns:a14="http://schemas.microsoft.com/office/drawing/2010/main"/>
                            </a:ext>
                          </a:extLst>
                        </a:blip>
                        <a:stretch>
                          <a:fillRect/>
                        </a:stretch>
                      </pic:blipFill>
                      <pic:spPr>
                        <a:xfrm>
                          <a:off x="0" y="0"/>
                          <a:ext cx="2991600" cy="117360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4" behindDoc="0" locked="0" layoutInCell="1" allowOverlap="1" wp14:anchorId="4010EFE6" wp14:editId="515A7475">
                <wp:simplePos x="0" y="0"/>
                <wp:positionH relativeFrom="column">
                  <wp:posOffset>4126727</wp:posOffset>
                </wp:positionH>
                <wp:positionV relativeFrom="paragraph">
                  <wp:posOffset>1178891</wp:posOffset>
                </wp:positionV>
                <wp:extent cx="2139950" cy="717550"/>
                <wp:effectExtent l="0" t="0" r="0" b="0"/>
                <wp:wrapSquare wrapText="bothSides"/>
                <wp:docPr id="1936479278" name="Picture 6" descr="P7#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479278" name="Picture 6" descr="P7#y2"/>
                        <pic:cNvPicPr/>
                      </pic:nvPicPr>
                      <pic:blipFill>
                        <a:blip r:embed="rId9" cstate="email">
                          <a:extLst>
                            <a:ext uri="{28A0092B-C50C-407E-A947-70E740481C1C}">
                              <a14:useLocalDpi xmlns:a14="http://schemas.microsoft.com/office/drawing/2010/main"/>
                            </a:ext>
                          </a:extLst>
                        </a:blip>
                        <a:stretch>
                          <a:fillRect/>
                        </a:stretch>
                      </pic:blipFill>
                      <pic:spPr>
                        <a:xfrm>
                          <a:off x="0" y="0"/>
                          <a:ext cx="2139950" cy="717550"/>
                        </a:xfrm>
                        <a:prstGeom prst="rect">
                          <a:avLst/>
                        </a:prstGeom>
                      </pic:spPr>
                    </pic:pic>
                  </a:graphicData>
                </a:graphic>
                <wp14:sizeRelH relativeFrom="page">
                  <wp14:pctWidth>0</wp14:pctWidth>
                </wp14:sizeRelH>
                <wp14:sizeRelV relativeFrom="page">
                  <wp14:pctHeight>0</wp14:pctHeight>
                </wp14:sizeRelV>
              </wp:anchor>
            </w:drawing>
          </w:r>
        </w:p>
      </w:sdtContent>
    </w:sdt>
    <w:p w14:paraId="7C0C2288" w14:textId="7B1B3C87" w:rsidR="00A943B2" w:rsidRPr="00D356B6" w:rsidRDefault="00A943B2" w:rsidP="00A273C0">
      <w:pPr>
        <w:pStyle w:val="VersoPageHeading"/>
        <w:pageBreakBefore/>
      </w:pPr>
      <w:r w:rsidRPr="00D356B6">
        <w:lastRenderedPageBreak/>
        <w:t>Citation</w:t>
      </w:r>
    </w:p>
    <w:p w14:paraId="7895C665" w14:textId="0E7C952C" w:rsidR="00A943B2" w:rsidRPr="002815A0" w:rsidRDefault="006C1CA4" w:rsidP="002815A0">
      <w:pPr>
        <w:pStyle w:val="VersoPageText"/>
      </w:pPr>
      <w:proofErr w:type="spellStart"/>
      <w:r>
        <w:t>Fanson</w:t>
      </w:r>
      <w:proofErr w:type="spellEnd"/>
      <w:r>
        <w:t xml:space="preserve"> B</w:t>
      </w:r>
      <w:r w:rsidR="00A943B2" w:rsidRPr="002815A0">
        <w:t xml:space="preserve"> (20</w:t>
      </w:r>
      <w:r w:rsidR="00706F5F" w:rsidRPr="002815A0">
        <w:t>2</w:t>
      </w:r>
      <w:r w:rsidR="00743BC4" w:rsidRPr="002815A0">
        <w:t>1</w:t>
      </w:r>
      <w:r w:rsidR="00A943B2" w:rsidRPr="002815A0">
        <w:t xml:space="preserve">) </w:t>
      </w:r>
      <w:r w:rsidR="007E4477">
        <w:t>2019-20 - Fish Evaluation Report - Technical Supplement - Final</w:t>
      </w:r>
      <w:r w:rsidR="002815A0" w:rsidRPr="002C7BEE">
        <w:t>.</w:t>
      </w:r>
      <w:r w:rsidR="00A943B2" w:rsidRPr="002815A0">
        <w:t xml:space="preserve"> </w:t>
      </w:r>
      <w:r w:rsidR="00706F5F" w:rsidRPr="002815A0">
        <w:t>Flow-MER Program. Commonwealth Environmental Water Office (CEWO): Monitoring, Evaluation and Research Program</w:t>
      </w:r>
      <w:r w:rsidR="00A943B2" w:rsidRPr="002815A0">
        <w:t xml:space="preserve">, </w:t>
      </w:r>
      <w:r w:rsidR="00D356B6" w:rsidRPr="002815A0">
        <w:t xml:space="preserve">Department of Agriculture, Water and the Environment, </w:t>
      </w:r>
      <w:r w:rsidR="00A943B2" w:rsidRPr="002815A0">
        <w:t>Australia.</w:t>
      </w:r>
      <w:r w:rsidR="007B4FD7">
        <w:t xml:space="preserve"> </w:t>
      </w:r>
      <w:r w:rsidR="00C14AA1">
        <w:t>80</w:t>
      </w:r>
      <w:r w:rsidR="007B4FD7">
        <w:t>pp</w:t>
      </w:r>
    </w:p>
    <w:p w14:paraId="09C2F6A1" w14:textId="5B55CB15" w:rsidR="003B700F" w:rsidRDefault="003B700F" w:rsidP="004D7E07">
      <w:pPr>
        <w:pStyle w:val="VersoPageHeading"/>
      </w:pPr>
      <w:r>
        <w:t>Acknowledgements</w:t>
      </w:r>
    </w:p>
    <w:p w14:paraId="04BF15DC" w14:textId="77777777" w:rsidR="001602AC" w:rsidRPr="00892939" w:rsidRDefault="001602AC" w:rsidP="001602AC">
      <w:pPr>
        <w:pStyle w:val="VersoPageText"/>
      </w:pPr>
      <w:r w:rsidRPr="00892939">
        <w:t xml:space="preserve">The project team and the Commonwealth Environmental Water Office (CEWO) respectfully acknowledge the traditional owners of the land on which this work is conducted, their Elders past and present, their Nations of the Murray–Darling Basin, and their cultural, social, environmental, </w:t>
      </w:r>
      <w:proofErr w:type="gramStart"/>
      <w:r w:rsidRPr="00892939">
        <w:t>spiritual</w:t>
      </w:r>
      <w:proofErr w:type="gramEnd"/>
      <w:r w:rsidRPr="00892939">
        <w:t xml:space="preserve"> and economic connection to their lands and waters. </w:t>
      </w:r>
    </w:p>
    <w:p w14:paraId="653C8EC7" w14:textId="01809ABC" w:rsidR="0065164B" w:rsidRDefault="0065164B" w:rsidP="002815A0">
      <w:pPr>
        <w:pStyle w:val="VersoPageText"/>
      </w:pPr>
      <w:r w:rsidRPr="31431CD7">
        <w:t xml:space="preserve">We acknowledge the development of the LTIM and </w:t>
      </w:r>
      <w:r w:rsidR="002815A0">
        <w:t>Flow-</w:t>
      </w:r>
      <w:r w:rsidRPr="31431CD7">
        <w:t xml:space="preserve">MER project and experimental design by Drs Rick </w:t>
      </w:r>
      <w:proofErr w:type="spellStart"/>
      <w:r w:rsidRPr="31431CD7">
        <w:t>Stoffels</w:t>
      </w:r>
      <w:proofErr w:type="spellEnd"/>
      <w:r w:rsidRPr="31431CD7">
        <w:t xml:space="preserve">, Ben </w:t>
      </w:r>
      <w:proofErr w:type="spellStart"/>
      <w:r w:rsidRPr="31431CD7">
        <w:t>Gawne</w:t>
      </w:r>
      <w:proofErr w:type="spellEnd"/>
      <w:r w:rsidRPr="31431CD7">
        <w:t xml:space="preserve">, and more recent contributions by Drs Alison King and Nick Bond. We also thank the fish leads of the Selected Area Monitoring and Evaluation Providers who are not co-authors on this report but undertook all field work and data collation, data entry and management, technical </w:t>
      </w:r>
      <w:proofErr w:type="gramStart"/>
      <w:r w:rsidRPr="31431CD7">
        <w:t>input</w:t>
      </w:r>
      <w:proofErr w:type="gramEnd"/>
      <w:r w:rsidRPr="31431CD7">
        <w:t xml:space="preserve"> and Selected Area annual reports. These fish experts </w:t>
      </w:r>
      <w:proofErr w:type="gramStart"/>
      <w:r w:rsidRPr="31431CD7">
        <w:t>are:</w:t>
      </w:r>
      <w:proofErr w:type="gramEnd"/>
      <w:r w:rsidRPr="31431CD7">
        <w:t xml:space="preserve"> Ben Broadhurst, Daniel Wright and Nicole </w:t>
      </w:r>
      <w:proofErr w:type="spellStart"/>
      <w:r w:rsidRPr="31431CD7">
        <w:t>McCasker</w:t>
      </w:r>
      <w:proofErr w:type="spellEnd"/>
      <w:r w:rsidRPr="31431CD7">
        <w:t>. We also thank Skye Wassens for her contributions regarding the Murrumbidgee watering actions table. We thank Martin Nolan for construction of the fish sampling sites map. Sincere thanks to Shane Brooks and Julia Mynott for data management and quality assurance checks. We thank the Flow-MER hydrology team, Enzo Guarino and Ashmita Sengupta for processing and verifying the CEWO</w:t>
      </w:r>
      <w:r w:rsidR="002815A0">
        <w:t>-</w:t>
      </w:r>
      <w:r w:rsidRPr="31431CD7">
        <w:t xml:space="preserve">supplied hydrology data for use in the </w:t>
      </w:r>
      <w:r w:rsidR="002815A0">
        <w:t>B</w:t>
      </w:r>
      <w:r w:rsidRPr="31431CD7">
        <w:t>asin evaluation.</w:t>
      </w:r>
    </w:p>
    <w:p w14:paraId="5F3E4667" w14:textId="721B8B08" w:rsidR="0065164B" w:rsidRDefault="0065164B" w:rsidP="002815A0">
      <w:pPr>
        <w:pStyle w:val="VersoPageText"/>
      </w:pPr>
      <w:r>
        <w:t>The Fish Basin Team would also like to acknowledge Emily Barbour, Dianne Flett</w:t>
      </w:r>
      <w:r w:rsidR="002216CE">
        <w:t xml:space="preserve">, </w:t>
      </w:r>
      <w:r>
        <w:t xml:space="preserve">Susan Cuddy </w:t>
      </w:r>
      <w:r w:rsidR="002216CE">
        <w:t>and Jill Sharkey f</w:t>
      </w:r>
      <w:r>
        <w:t>or reviewing, proof reading and copy editing the report.</w:t>
      </w:r>
    </w:p>
    <w:p w14:paraId="66762C9B" w14:textId="4227CD20" w:rsidR="00A943B2" w:rsidRPr="00D356B6" w:rsidRDefault="00A943B2" w:rsidP="004D7E07">
      <w:pPr>
        <w:pStyle w:val="VersoPageHeading"/>
      </w:pPr>
      <w:r w:rsidRPr="00D356B6">
        <w:t>Copyright</w:t>
      </w:r>
    </w:p>
    <w:p w14:paraId="0D15A0EC" w14:textId="77777777" w:rsidR="003B700F" w:rsidRDefault="00E92DA8" w:rsidP="002815A0">
      <w:pPr>
        <w:pStyle w:val="VersoPageText"/>
        <w:rPr>
          <w:rStyle w:val="BodyTextChar"/>
        </w:rPr>
      </w:pPr>
      <w:r w:rsidRPr="00D356B6">
        <w:rPr>
          <w:noProof/>
          <w:lang w:val="en-US" w:eastAsia="en-US"/>
        </w:rPr>
        <w:drawing>
          <wp:inline distT="0" distB="0" distL="0" distR="0" wp14:anchorId="16E777C4" wp14:editId="48EA68A7">
            <wp:extent cx="965888" cy="375833"/>
            <wp:effectExtent l="19050" t="0" r="5662" b="0"/>
            <wp:docPr id="8" name="Picture 8" descr="P1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P16#yIS1"/>
                    <pic:cNvPicPr>
                      <a:picLocks noChangeAspect="1" noChangeArrowheads="1"/>
                    </pic:cNvPicPr>
                  </pic:nvPicPr>
                  <pic:blipFill>
                    <a:blip r:embed="rId10" cstate="email">
                      <a:extLst>
                        <a:ext uri="{28A0092B-C50C-407E-A947-70E740481C1C}">
                          <a14:useLocalDpi xmlns:a14="http://schemas.microsoft.com/office/drawing/2010/main"/>
                        </a:ext>
                      </a:extLst>
                    </a:blip>
                    <a:srcRect t="-5968"/>
                    <a:stretch>
                      <a:fillRect/>
                    </a:stretch>
                  </pic:blipFill>
                  <pic:spPr bwMode="auto">
                    <a:xfrm>
                      <a:off x="0" y="0"/>
                      <a:ext cx="965888" cy="375833"/>
                    </a:xfrm>
                    <a:prstGeom prst="rect">
                      <a:avLst/>
                    </a:prstGeom>
                    <a:noFill/>
                    <a:ln w="9525">
                      <a:noFill/>
                      <a:miter lim="800000"/>
                      <a:headEnd/>
                      <a:tailEnd/>
                    </a:ln>
                  </pic:spPr>
                </pic:pic>
              </a:graphicData>
            </a:graphic>
          </wp:inline>
        </w:drawing>
      </w:r>
      <w:r w:rsidRPr="15DD4AF9">
        <w:t xml:space="preserve"> </w:t>
      </w:r>
      <w:r w:rsidRPr="15DD4AF9">
        <w:rPr>
          <w:rStyle w:val="BodyTextChar"/>
        </w:rPr>
        <w:t>© Commonwealth of Australia 202</w:t>
      </w:r>
      <w:r w:rsidR="003B700F">
        <w:rPr>
          <w:rStyle w:val="BodyTextChar"/>
        </w:rPr>
        <w:t>1</w:t>
      </w:r>
    </w:p>
    <w:p w14:paraId="5E9A1C49" w14:textId="59D8FC69" w:rsidR="00E92DA8" w:rsidRDefault="00E92DA8" w:rsidP="002815A0">
      <w:pPr>
        <w:pStyle w:val="VersoPageText"/>
        <w:rPr>
          <w:rStyle w:val="BodyTextChar"/>
        </w:rPr>
      </w:pPr>
      <w:r w:rsidRPr="15DD4AF9">
        <w:rPr>
          <w:rStyle w:val="BodyTextChar"/>
        </w:rPr>
        <w:t xml:space="preserve">With the exception of the Commonwealth Coat of Arms, partner logos and where otherwise noted, all material in this publication is provided under a Creative Commons Attribution 4.0 International Licence </w:t>
      </w:r>
      <w:hyperlink r:id="rId11" w:tooltip="Creative Commons website" w:history="1">
        <w:r w:rsidRPr="15DD4AF9">
          <w:rPr>
            <w:rStyle w:val="Hyperlink"/>
          </w:rPr>
          <w:t>https://creativecommons.org/licenses/by/4.0/</w:t>
        </w:r>
      </w:hyperlink>
      <w:r w:rsidRPr="15DD4AF9">
        <w:rPr>
          <w:rStyle w:val="BodyTextChar"/>
        </w:rPr>
        <w:t>. The Flow</w:t>
      </w:r>
      <w:r w:rsidRPr="15DD4AF9">
        <w:rPr>
          <w:rStyle w:val="BodyTextChar"/>
        </w:rPr>
        <w:noBreakHyphen/>
        <w:t>MER Program requests attribution as ‘© Commonwealth of Australia (Flow</w:t>
      </w:r>
      <w:r w:rsidRPr="15DD4AF9">
        <w:rPr>
          <w:rStyle w:val="BodyTextChar"/>
        </w:rPr>
        <w:noBreakHyphen/>
        <w:t xml:space="preserve">MER Program, </w:t>
      </w:r>
      <w:hyperlink r:id="rId12" w:history="1">
        <w:r w:rsidR="00127DA7" w:rsidRPr="009756A0">
          <w:rPr>
            <w:rStyle w:val="Hyperlink"/>
          </w:rPr>
          <w:t>https://flow-mer.org.au</w:t>
        </w:r>
      </w:hyperlink>
      <w:r w:rsidRPr="15DD4AF9">
        <w:rPr>
          <w:rStyle w:val="BodyTextChar"/>
        </w:rPr>
        <w:t>’.</w:t>
      </w:r>
    </w:p>
    <w:p w14:paraId="55F0672B" w14:textId="02B2BCD5" w:rsidR="00127DA7" w:rsidRDefault="00127DA7" w:rsidP="002815A0">
      <w:pPr>
        <w:pStyle w:val="VersoPageText"/>
        <w:rPr>
          <w:rStyle w:val="BodyTextChar"/>
        </w:rPr>
      </w:pPr>
    </w:p>
    <w:p w14:paraId="05CFB426" w14:textId="0C3EB9B3" w:rsidR="00127DA7" w:rsidRDefault="00127DA7" w:rsidP="002815A0">
      <w:pPr>
        <w:pStyle w:val="VersoPageText"/>
        <w:rPr>
          <w:rStyle w:val="BodyTextChar"/>
        </w:rPr>
      </w:pPr>
    </w:p>
    <w:p w14:paraId="5D66BBBA" w14:textId="5A182833" w:rsidR="00127DA7" w:rsidRDefault="00127DA7" w:rsidP="002815A0">
      <w:pPr>
        <w:pStyle w:val="VersoPageText"/>
        <w:rPr>
          <w:rStyle w:val="BodyTextChar"/>
        </w:rPr>
      </w:pPr>
    </w:p>
    <w:p w14:paraId="6BCB1AF8" w14:textId="77777777" w:rsidR="00CA6370" w:rsidRDefault="00CA6370" w:rsidP="002815A0">
      <w:pPr>
        <w:pStyle w:val="VersoPageText"/>
        <w:rPr>
          <w:rStyle w:val="BodyTextChar"/>
        </w:rPr>
      </w:pPr>
    </w:p>
    <w:p w14:paraId="32185882" w14:textId="77777777" w:rsidR="00711760" w:rsidRPr="00D356B6" w:rsidRDefault="00711760" w:rsidP="00711760">
      <w:pPr>
        <w:pStyle w:val="VersoPageHeading"/>
        <w:spacing w:before="800"/>
      </w:pPr>
      <w:r>
        <w:t>Document submission history</w:t>
      </w:r>
    </w:p>
    <w:tbl>
      <w:tblPr>
        <w:tblStyle w:val="ListTable2-Accent3"/>
        <w:tblW w:w="0" w:type="auto"/>
        <w:tblLook w:val="0600" w:firstRow="0" w:lastRow="0" w:firstColumn="0" w:lastColumn="0" w:noHBand="1" w:noVBand="1"/>
      </w:tblPr>
      <w:tblGrid>
        <w:gridCol w:w="1985"/>
        <w:gridCol w:w="7643"/>
      </w:tblGrid>
      <w:tr w:rsidR="00711760" w:rsidRPr="00A0776D" w14:paraId="5712BA80" w14:textId="77777777" w:rsidTr="007B4FD7">
        <w:tc>
          <w:tcPr>
            <w:tcW w:w="1985" w:type="dxa"/>
          </w:tcPr>
          <w:p w14:paraId="6B084605" w14:textId="56B8EC2D" w:rsidR="00711760" w:rsidRPr="00A0776D" w:rsidRDefault="009E44E9" w:rsidP="007B4FD7">
            <w:pPr>
              <w:pStyle w:val="VersoPageText"/>
            </w:pPr>
            <w:r>
              <w:t>2</w:t>
            </w:r>
            <w:r w:rsidR="00711760">
              <w:t xml:space="preserve"> July 2021</w:t>
            </w:r>
          </w:p>
        </w:tc>
        <w:tc>
          <w:tcPr>
            <w:tcW w:w="7643" w:type="dxa"/>
          </w:tcPr>
          <w:p w14:paraId="37732301" w14:textId="77777777" w:rsidR="00711760" w:rsidRPr="00A0776D" w:rsidRDefault="00711760" w:rsidP="007B4FD7">
            <w:pPr>
              <w:pStyle w:val="VersoPageText"/>
            </w:pPr>
            <w:r>
              <w:t>Final draft</w:t>
            </w:r>
          </w:p>
        </w:tc>
      </w:tr>
      <w:tr w:rsidR="00711760" w:rsidRPr="00A0776D" w14:paraId="29A5388A" w14:textId="77777777" w:rsidTr="007B4FD7">
        <w:tc>
          <w:tcPr>
            <w:tcW w:w="1985" w:type="dxa"/>
          </w:tcPr>
          <w:p w14:paraId="048991E0" w14:textId="77777777" w:rsidR="00711760" w:rsidRPr="00A0776D" w:rsidRDefault="00711760" w:rsidP="007B4FD7">
            <w:pPr>
              <w:pStyle w:val="VersoPageText"/>
            </w:pPr>
            <w:r>
              <w:t>27 August 2021</w:t>
            </w:r>
          </w:p>
        </w:tc>
        <w:tc>
          <w:tcPr>
            <w:tcW w:w="7643" w:type="dxa"/>
          </w:tcPr>
          <w:p w14:paraId="2CADFBE5" w14:textId="77777777" w:rsidR="00711760" w:rsidRPr="00A0776D" w:rsidRDefault="00711760" w:rsidP="007B4FD7">
            <w:pPr>
              <w:pStyle w:val="VersoPageText"/>
            </w:pPr>
            <w:r>
              <w:t xml:space="preserve">Final </w:t>
            </w:r>
          </w:p>
        </w:tc>
      </w:tr>
      <w:tr w:rsidR="00711760" w:rsidRPr="00A0776D" w14:paraId="2716331F" w14:textId="77777777" w:rsidTr="007B4FD7">
        <w:tc>
          <w:tcPr>
            <w:tcW w:w="1985" w:type="dxa"/>
          </w:tcPr>
          <w:p w14:paraId="4276D063" w14:textId="77777777" w:rsidR="00711760" w:rsidRPr="00A0776D" w:rsidRDefault="00711760" w:rsidP="007B4FD7">
            <w:pPr>
              <w:pStyle w:val="VersoPageText"/>
              <w:rPr>
                <w:b/>
                <w:bCs/>
              </w:rPr>
            </w:pPr>
          </w:p>
        </w:tc>
        <w:tc>
          <w:tcPr>
            <w:tcW w:w="7643" w:type="dxa"/>
          </w:tcPr>
          <w:p w14:paraId="63254007" w14:textId="77777777" w:rsidR="00711760" w:rsidRPr="00A0776D" w:rsidRDefault="00711760" w:rsidP="007B4FD7">
            <w:pPr>
              <w:pStyle w:val="VersoPageText"/>
              <w:rPr>
                <w:b/>
                <w:bCs/>
              </w:rPr>
            </w:pPr>
          </w:p>
        </w:tc>
      </w:tr>
    </w:tbl>
    <w:p w14:paraId="1326D020" w14:textId="6997C5C9" w:rsidR="00127DA7" w:rsidRDefault="00127DA7" w:rsidP="002815A0">
      <w:pPr>
        <w:pStyle w:val="VersoPageText"/>
        <w:rPr>
          <w:rStyle w:val="BodyTextChar"/>
        </w:rPr>
      </w:pPr>
    </w:p>
    <w:p w14:paraId="7E8B95C5" w14:textId="77777777" w:rsidR="00CA6370" w:rsidRDefault="00CA6370" w:rsidP="002815A0">
      <w:pPr>
        <w:pStyle w:val="VersoPageText"/>
        <w:rPr>
          <w:rStyle w:val="BodyTextChar"/>
        </w:rPr>
      </w:pPr>
    </w:p>
    <w:p w14:paraId="21B0DBA3" w14:textId="77777777" w:rsidR="003B700F" w:rsidRPr="00D356B6" w:rsidRDefault="003B700F" w:rsidP="004D7E07">
      <w:pPr>
        <w:pStyle w:val="VersoPageHeading"/>
      </w:pPr>
      <w:r w:rsidRPr="00D356B6">
        <w:t xml:space="preserve">Cover </w:t>
      </w:r>
      <w:r w:rsidRPr="004D7E07">
        <w:t>photograph</w:t>
      </w:r>
    </w:p>
    <w:p w14:paraId="3C1B44EE" w14:textId="77777777" w:rsidR="000205E8" w:rsidRDefault="000205E8" w:rsidP="00AC66FC">
      <w:pPr>
        <w:pStyle w:val="VersoPageText"/>
        <w:rPr>
          <w:bCs/>
        </w:rPr>
      </w:pPr>
      <w:r w:rsidRPr="000205E8">
        <w:t>Releasing a Murray cod</w:t>
      </w:r>
      <w:r>
        <w:br/>
        <w:t>P</w:t>
      </w:r>
      <w:r w:rsidRPr="000205E8">
        <w:t>hoto credit: Arthur Rylah Institute</w:t>
      </w:r>
    </w:p>
    <w:p w14:paraId="6DA04AFF" w14:textId="4F676974" w:rsidR="00A943B2" w:rsidRPr="00D356B6" w:rsidRDefault="00A943B2" w:rsidP="000205E8">
      <w:pPr>
        <w:pStyle w:val="VersoPageHeading"/>
      </w:pPr>
      <w:r w:rsidRPr="00D356B6">
        <w:t xml:space="preserve">Important </w:t>
      </w:r>
      <w:r w:rsidRPr="004D7E07">
        <w:t>disclaimer</w:t>
      </w:r>
    </w:p>
    <w:p w14:paraId="3969FD31" w14:textId="77777777" w:rsidR="00A943B2" w:rsidRPr="00D356B6" w:rsidRDefault="00497E6A" w:rsidP="00AC66FC">
      <w:pPr>
        <w:pStyle w:val="VersoPageText"/>
      </w:pPr>
      <w:r w:rsidRPr="00D356B6">
        <w:t>T</w:t>
      </w:r>
      <w:r w:rsidR="00A943B2" w:rsidRPr="00D356B6">
        <w:t xml:space="preserve">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w:t>
      </w:r>
      <w:r w:rsidRPr="00D356B6">
        <w:t>the Flow-MER Program</w:t>
      </w:r>
      <w:r w:rsidR="00A943B2" w:rsidRPr="00D356B6">
        <w:t xml:space="preserve"> (including its </w:t>
      </w:r>
      <w:r w:rsidRPr="00D356B6">
        <w:t>partners and collaborators</w:t>
      </w:r>
      <w:r w:rsidR="00A943B2" w:rsidRPr="00D356B6">
        <w:t xml:space="preserve">) excludes all liability to any person for any consequences, including but not limited to all losses, damages, costs, </w:t>
      </w:r>
      <w:proofErr w:type="gramStart"/>
      <w:r w:rsidR="00A943B2" w:rsidRPr="00D356B6">
        <w:t>expenses</w:t>
      </w:r>
      <w:proofErr w:type="gramEnd"/>
      <w:r w:rsidR="00A943B2" w:rsidRPr="00D356B6">
        <w:t xml:space="preserve"> and any other compensation, arising directly or indirectly from using this publication (in part or in whole) and any information or material contained in it.</w:t>
      </w:r>
    </w:p>
    <w:p w14:paraId="715CE5C9" w14:textId="7458256D" w:rsidR="002F6753" w:rsidRDefault="00497E6A" w:rsidP="00AC66FC">
      <w:pPr>
        <w:pStyle w:val="VersoPageText"/>
      </w:pPr>
      <w:r w:rsidRPr="00D356B6">
        <w:t>The Flow-MER</w:t>
      </w:r>
      <w:r w:rsidR="002F6753" w:rsidRPr="00D356B6">
        <w:t xml:space="preserve"> is committed to providing web accessible content wherever possible. If you are having difficulties with accessing this </w:t>
      </w:r>
      <w:proofErr w:type="gramStart"/>
      <w:r w:rsidR="002F6753" w:rsidRPr="00D356B6">
        <w:t>document</w:t>
      </w:r>
      <w:proofErr w:type="gramEnd"/>
      <w:r w:rsidR="002F6753" w:rsidRPr="00D356B6">
        <w:t xml:space="preserve"> please contact </w:t>
      </w:r>
      <w:hyperlink r:id="rId13" w:history="1">
        <w:r w:rsidR="001602AC" w:rsidRPr="00316AF1">
          <w:rPr>
            <w:rStyle w:val="Hyperlink"/>
            <w:sz w:val="20"/>
          </w:rPr>
          <w:t>CEWOmonitoring@</w:t>
        </w:r>
      </w:hyperlink>
      <w:r w:rsidR="001602AC">
        <w:t>environment.gov.au</w:t>
      </w:r>
      <w:r w:rsidR="002F6753" w:rsidRPr="00D356B6">
        <w:t xml:space="preserve"> </w:t>
      </w:r>
    </w:p>
    <w:p w14:paraId="542C0BA1" w14:textId="77777777" w:rsidR="00892052" w:rsidRDefault="00892052" w:rsidP="00AC66FC">
      <w:pPr>
        <w:pStyle w:val="VersoPageText"/>
        <w:sectPr w:rsidR="00892052" w:rsidSect="002D581E">
          <w:headerReference w:type="even" r:id="rId14"/>
          <w:headerReference w:type="default" r:id="rId15"/>
          <w:footerReference w:type="default" r:id="rId16"/>
          <w:footerReference w:type="first" r:id="rId17"/>
          <w:pgSz w:w="11906" w:h="16838" w:code="9"/>
          <w:pgMar w:top="1134" w:right="1134" w:bottom="1134" w:left="1134" w:header="510" w:footer="624" w:gutter="0"/>
          <w:pgNumType w:fmt="lowerRoman" w:start="1"/>
          <w:cols w:space="284"/>
          <w:titlePg/>
          <w:docGrid w:linePitch="360"/>
        </w:sectPr>
      </w:pPr>
    </w:p>
    <w:p w14:paraId="7CE5245E" w14:textId="77777777" w:rsidR="001602AC" w:rsidRPr="007232D6" w:rsidRDefault="001602AC" w:rsidP="007232D6">
      <w:pPr>
        <w:pStyle w:val="Heading1notnumbered"/>
      </w:pPr>
      <w:bookmarkStart w:id="1" w:name="_Toc76050169"/>
      <w:bookmarkStart w:id="2" w:name="_Hlk69997664"/>
      <w:r w:rsidRPr="007232D6">
        <w:lastRenderedPageBreak/>
        <w:t>Overview of Flow-MER</w:t>
      </w:r>
      <w:bookmarkEnd w:id="1"/>
    </w:p>
    <w:p w14:paraId="7DB11D29" w14:textId="77777777" w:rsidR="001602AC" w:rsidRPr="001602AC" w:rsidRDefault="001602AC" w:rsidP="001602AC">
      <w:pPr>
        <w:pStyle w:val="BodyText10"/>
      </w:pPr>
      <w:r w:rsidRPr="001602AC">
        <w:t xml:space="preserve">Flow-MER is the Commonwealth Environmental Water Office’s (CEWO) Monitoring, Evaluation and Research Program. Its objective is to monitor and evaluate the ecological responses to the delivery of Commonwealth environmental water in the Murray–Darling Basin. It provides the CEWO with evidence to inform our understanding of how water for the environment is helping maintain, protect, and restore the ecosystems and native species across the Basin. This work will support environmental water managers, demonstrate outcomes, inform adaptive </w:t>
      </w:r>
      <w:proofErr w:type="gramStart"/>
      <w:r w:rsidRPr="001602AC">
        <w:t>management</w:t>
      </w:r>
      <w:proofErr w:type="gramEnd"/>
      <w:r w:rsidRPr="001602AC">
        <w:t xml:space="preserve"> and fulfil the legislative requirements associated with managing Commonwealth-owned environmental water.</w:t>
      </w:r>
    </w:p>
    <w:p w14:paraId="0EB8A735" w14:textId="4FFF2BBB" w:rsidR="001602AC" w:rsidRPr="00687564" w:rsidRDefault="001602AC" w:rsidP="001602AC">
      <w:pPr>
        <w:pStyle w:val="BodyText10"/>
      </w:pPr>
      <w:r w:rsidRPr="00687564">
        <w:t>The Program runs from 2019 to 2022 and consists of 2 components: monitoring and research in 7 Selected Areas (Selected Area projects); and Basin-scale evaluation and research (the Basin-scale project) (</w:t>
      </w:r>
      <w:r w:rsidR="00D006AB">
        <w:fldChar w:fldCharType="begin" w:fldLock="1"/>
      </w:r>
      <w:r w:rsidR="00D006AB">
        <w:instrText xml:space="preserve"> REF _Ref75954125 \h </w:instrText>
      </w:r>
      <w:r w:rsidR="00D006AB">
        <w:fldChar w:fldCharType="separate"/>
      </w:r>
      <w:r w:rsidR="000F6224">
        <w:t xml:space="preserve">Figure </w:t>
      </w:r>
      <w:r w:rsidR="000F6224">
        <w:rPr>
          <w:noProof/>
        </w:rPr>
        <w:t>1</w:t>
      </w:r>
      <w:r w:rsidR="00D006AB">
        <w:fldChar w:fldCharType="end"/>
      </w:r>
      <w:r w:rsidRPr="00687564">
        <w:t xml:space="preserve">). The Basin-scale project is led by CSIRO in partnership with the University of Canberra, and collaborating with Charles Sturt University, Deakin University, University of New England, South Australian Research </w:t>
      </w:r>
      <w:r w:rsidR="007232D6">
        <w:t xml:space="preserve">and </w:t>
      </w:r>
      <w:r w:rsidRPr="00687564">
        <w:t xml:space="preserve">Development Institute, Arthur Rylah Institute, NSW Department of Planning, Industry and Environment, Australian River Restoration </w:t>
      </w:r>
      <w:proofErr w:type="gramStart"/>
      <w:r w:rsidRPr="00687564">
        <w:t>Centre</w:t>
      </w:r>
      <w:proofErr w:type="gramEnd"/>
      <w:r w:rsidRPr="00687564">
        <w:t xml:space="preserve"> and Brooks Ecology &amp; Technology.</w:t>
      </w:r>
    </w:p>
    <w:p w14:paraId="5CF352BA" w14:textId="3233F73F" w:rsidR="001602AC" w:rsidRDefault="001602AC" w:rsidP="001602AC">
      <w:pPr>
        <w:pStyle w:val="BodyText10"/>
      </w:pPr>
      <w:r w:rsidRPr="00687564">
        <w:t xml:space="preserve">It builds on work undertaken through the </w:t>
      </w:r>
      <w:proofErr w:type="gramStart"/>
      <w:r w:rsidRPr="00687564">
        <w:t>Long Term</w:t>
      </w:r>
      <w:proofErr w:type="gramEnd"/>
      <w:r w:rsidRPr="00687564">
        <w:t xml:space="preserve"> Interventi</w:t>
      </w:r>
      <w:r>
        <w:t>o</w:t>
      </w:r>
      <w:r w:rsidRPr="00687564">
        <w:t>n Monitoring (LTIM) (201</w:t>
      </w:r>
      <w:r w:rsidR="00396C3B">
        <w:t>4</w:t>
      </w:r>
      <w:r w:rsidRPr="00687564">
        <w:t>–2019) and Environmental Water Knowledge and Research (EWKR) (2014–2019) projects.</w:t>
      </w:r>
    </w:p>
    <w:p w14:paraId="7DB9856E" w14:textId="77777777" w:rsidR="001602AC" w:rsidRDefault="001602AC" w:rsidP="001602AC">
      <w:pPr>
        <w:pStyle w:val="BodyTextExtraSpareAbove"/>
      </w:pPr>
      <w:bookmarkStart w:id="3" w:name="_Hlk75431701"/>
      <w:r>
        <w:rPr>
          <w:noProof/>
        </w:rPr>
        <w:drawing>
          <wp:inline distT="0" distB="0" distL="0" distR="0" wp14:anchorId="0CBC6D24" wp14:editId="0927831D">
            <wp:extent cx="6112945" cy="3232150"/>
            <wp:effectExtent l="0" t="0" r="2540" b="6350"/>
            <wp:docPr id="6" name="Picture 6" descr="Details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etails as per caption"/>
                    <pic:cNvPicPr/>
                  </pic:nvPicPr>
                  <pic:blipFill>
                    <a:blip r:embed="rId18" cstate="email">
                      <a:extLst>
                        <a:ext uri="{28A0092B-C50C-407E-A947-70E740481C1C}">
                          <a14:useLocalDpi xmlns:a14="http://schemas.microsoft.com/office/drawing/2010/main"/>
                        </a:ext>
                      </a:extLst>
                    </a:blip>
                    <a:stretch>
                      <a:fillRect/>
                    </a:stretch>
                  </pic:blipFill>
                  <pic:spPr>
                    <a:xfrm>
                      <a:off x="0" y="0"/>
                      <a:ext cx="6112945" cy="3232150"/>
                    </a:xfrm>
                    <a:prstGeom prst="rect">
                      <a:avLst/>
                    </a:prstGeom>
                  </pic:spPr>
                </pic:pic>
              </a:graphicData>
            </a:graphic>
          </wp:inline>
        </w:drawing>
      </w:r>
    </w:p>
    <w:p w14:paraId="5140C153" w14:textId="66EFC529" w:rsidR="001602AC" w:rsidRDefault="00D006AB" w:rsidP="00D006AB">
      <w:pPr>
        <w:pStyle w:val="CaptionFigure"/>
      </w:pPr>
      <w:bookmarkStart w:id="4" w:name="_Ref75954125"/>
      <w:bookmarkStart w:id="5" w:name="_Ref75344535"/>
      <w:bookmarkStart w:id="6" w:name="_Toc80792133"/>
      <w:r>
        <w:t xml:space="preserve">Figure </w:t>
      </w:r>
      <w:fldSimple w:instr=" SEQ Figure \* ARABIC \s 1 ">
        <w:r w:rsidR="00AC66FC">
          <w:rPr>
            <w:noProof/>
          </w:rPr>
          <w:t>1</w:t>
        </w:r>
      </w:fldSimple>
      <w:bookmarkEnd w:id="4"/>
      <w:r>
        <w:t xml:space="preserve"> </w:t>
      </w:r>
      <w:r w:rsidR="001602AC">
        <w:t xml:space="preserve">The 7 </w:t>
      </w:r>
      <w:r w:rsidR="001602AC" w:rsidRPr="00390C86">
        <w:t xml:space="preserve">Selected Areas </w:t>
      </w:r>
      <w:r w:rsidR="001602AC">
        <w:t xml:space="preserve">and 25 valleys </w:t>
      </w:r>
      <w:r w:rsidR="001602AC" w:rsidRPr="00390C86">
        <w:t>established for long-ter</w:t>
      </w:r>
      <w:r w:rsidR="001602AC" w:rsidRPr="00A45408">
        <w:t>m monitoring of the</w:t>
      </w:r>
      <w:r w:rsidR="001602AC">
        <w:t xml:space="preserve"> </w:t>
      </w:r>
      <w:r w:rsidR="001602AC" w:rsidRPr="00A45408">
        <w:t>effe</w:t>
      </w:r>
      <w:r w:rsidR="001602AC" w:rsidRPr="00616B2F">
        <w:t>cts of environmental watering under the LTIM Project and Flow-MER Program (201</w:t>
      </w:r>
      <w:r w:rsidR="001602AC">
        <w:t>4</w:t>
      </w:r>
      <w:r w:rsidR="001602AC" w:rsidRPr="00616B2F">
        <w:t>–</w:t>
      </w:r>
      <w:r w:rsidR="001602AC">
        <w:t xml:space="preserve">15 to </w:t>
      </w:r>
      <w:r w:rsidR="001602AC" w:rsidRPr="00616B2F">
        <w:t>present)</w:t>
      </w:r>
      <w:bookmarkEnd w:id="5"/>
      <w:bookmarkEnd w:id="6"/>
    </w:p>
    <w:p w14:paraId="3C456A70" w14:textId="77777777" w:rsidR="001602AC" w:rsidRPr="00687564" w:rsidRDefault="001602AC" w:rsidP="001602AC">
      <w:pPr>
        <w:pStyle w:val="BodyText10"/>
      </w:pPr>
      <w:r w:rsidRPr="00687564">
        <w:t xml:space="preserve">The Flow-MER evaluation adopts an adaptive management framework to acknowledge the need for collectively building the information, networks, </w:t>
      </w:r>
      <w:proofErr w:type="gramStart"/>
      <w:r w:rsidRPr="00687564">
        <w:t>capacity</w:t>
      </w:r>
      <w:proofErr w:type="gramEnd"/>
      <w:r w:rsidRPr="00687564">
        <w:t xml:space="preserve"> and knowledge required to manage environmental water at Basin scale. While knowledge of ecological response to instream flow and inundation has advanced significantly in recent years, substantive challenges remain in understanding the similarities and differences in species’ response across time and space, as well as the interaction between species at a community and ecosystem scale.</w:t>
      </w:r>
    </w:p>
    <w:p w14:paraId="7EB98D88" w14:textId="6332A121" w:rsidR="007232D6" w:rsidRDefault="001602AC" w:rsidP="007232D6">
      <w:pPr>
        <w:pStyle w:val="BodyText10"/>
        <w:spacing w:before="60" w:after="60"/>
      </w:pPr>
      <w:bookmarkStart w:id="7" w:name="_Hlk75431721"/>
      <w:r w:rsidRPr="00824347">
        <w:t>The Basin-scale evaluation is being undertaken across 6 Basin Themes (</w:t>
      </w:r>
      <w:r w:rsidR="00D006AB">
        <w:fldChar w:fldCharType="begin" w:fldLock="1"/>
      </w:r>
      <w:r w:rsidR="00D006AB">
        <w:instrText xml:space="preserve"> REF _Ref75954179 \h </w:instrText>
      </w:r>
      <w:r w:rsidR="00D006AB">
        <w:fldChar w:fldCharType="separate"/>
      </w:r>
      <w:r w:rsidR="000F6224">
        <w:t xml:space="preserve">Figure </w:t>
      </w:r>
      <w:r w:rsidR="000F6224">
        <w:rPr>
          <w:noProof/>
        </w:rPr>
        <w:t>2</w:t>
      </w:r>
      <w:r w:rsidR="00D006AB">
        <w:fldChar w:fldCharType="end"/>
      </w:r>
      <w:r w:rsidRPr="00824347">
        <w:t xml:space="preserve">) based on ecological indicators </w:t>
      </w:r>
      <w:bookmarkEnd w:id="3"/>
      <w:r w:rsidRPr="00824347">
        <w:t xml:space="preserve">developed for the LTIM Project and described in the </w:t>
      </w:r>
      <w:hyperlink r:id="rId19" w:history="1">
        <w:r w:rsidRPr="007232D6">
          <w:rPr>
            <w:rStyle w:val="Hyperlink"/>
          </w:rPr>
          <w:t>Environmental Water Outcomes Framework</w:t>
        </w:r>
      </w:hyperlink>
      <w:r w:rsidRPr="00824347">
        <w:t xml:space="preserve">. It is undertaken in conjunction with the Selected Area projects, which provide data, </w:t>
      </w:r>
      <w:proofErr w:type="gramStart"/>
      <w:r w:rsidRPr="00824347">
        <w:t>research</w:t>
      </w:r>
      <w:proofErr w:type="gramEnd"/>
      <w:r w:rsidRPr="00824347">
        <w:t xml:space="preserve"> and knowledge for ecological outcomes within the 7 Selected Areas. The Basin-scale evaluation integrates across Selected Areas, themes, datasets, approaches and different types of knowledge.</w:t>
      </w:r>
      <w:bookmarkStart w:id="8" w:name="_Hlk75431730"/>
      <w:bookmarkEnd w:id="7"/>
    </w:p>
    <w:p w14:paraId="4E1129FF" w14:textId="7DC80D77" w:rsidR="001602AC" w:rsidRDefault="001602AC" w:rsidP="007232D6">
      <w:pPr>
        <w:pStyle w:val="BodyText10"/>
        <w:spacing w:before="60" w:after="60"/>
      </w:pPr>
      <w:r>
        <w:rPr>
          <w:noProof/>
        </w:rPr>
        <w:lastRenderedPageBreak/>
        <w:drawing>
          <wp:inline distT="0" distB="0" distL="0" distR="0" wp14:anchorId="0F3F4B4E" wp14:editId="6FD68311">
            <wp:extent cx="6055358" cy="2266809"/>
            <wp:effectExtent l="0" t="0" r="2540" b="0"/>
            <wp:docPr id="50" name="Picture 50" descr="Details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Details as per caption"/>
                    <pic:cNvPicPr/>
                  </pic:nvPicPr>
                  <pic:blipFill>
                    <a:blip r:embed="rId20" cstate="email">
                      <a:extLst>
                        <a:ext uri="{28A0092B-C50C-407E-A947-70E740481C1C}">
                          <a14:useLocalDpi xmlns:a14="http://schemas.microsoft.com/office/drawing/2010/main"/>
                        </a:ext>
                      </a:extLst>
                    </a:blip>
                    <a:stretch>
                      <a:fillRect/>
                    </a:stretch>
                  </pic:blipFill>
                  <pic:spPr>
                    <a:xfrm>
                      <a:off x="0" y="0"/>
                      <a:ext cx="6055358" cy="2266809"/>
                    </a:xfrm>
                    <a:prstGeom prst="rect">
                      <a:avLst/>
                    </a:prstGeom>
                  </pic:spPr>
                </pic:pic>
              </a:graphicData>
            </a:graphic>
          </wp:inline>
        </w:drawing>
      </w:r>
    </w:p>
    <w:p w14:paraId="0384F747" w14:textId="3FA3B0CE" w:rsidR="001602AC" w:rsidRPr="00C53E18" w:rsidRDefault="00D006AB" w:rsidP="001602AC">
      <w:pPr>
        <w:pStyle w:val="CaptionFigure"/>
      </w:pPr>
      <w:bookmarkStart w:id="9" w:name="_Ref75954179"/>
      <w:bookmarkStart w:id="10" w:name="_Toc80792134"/>
      <w:bookmarkStart w:id="11" w:name="_Toc71801874"/>
      <w:bookmarkStart w:id="12" w:name="_Toc68789869"/>
      <w:bookmarkStart w:id="13" w:name="_Toc69854432"/>
      <w:bookmarkStart w:id="14" w:name="_Toc70949054"/>
      <w:bookmarkStart w:id="15" w:name="_Toc72682464"/>
      <w:r>
        <w:t xml:space="preserve">Figure </w:t>
      </w:r>
      <w:fldSimple w:instr=" SEQ Figure \* ARABIC \s 1 ">
        <w:r w:rsidR="00AC66FC">
          <w:rPr>
            <w:noProof/>
          </w:rPr>
          <w:t>2</w:t>
        </w:r>
      </w:fldSimple>
      <w:bookmarkEnd w:id="9"/>
      <w:r w:rsidR="001602AC" w:rsidRPr="00C53E18">
        <w:t xml:space="preserve"> Basin-scale </w:t>
      </w:r>
      <w:r w:rsidR="001602AC">
        <w:t xml:space="preserve">Project </w:t>
      </w:r>
      <w:r w:rsidR="001602AC" w:rsidRPr="00C53E18">
        <w:t>evaluation reports on Commonwealth environmental water outcomes for the 6 Basin Themes as well as a high-level Basin-scale synthesis</w:t>
      </w:r>
      <w:bookmarkEnd w:id="10"/>
    </w:p>
    <w:p w14:paraId="1F0F17E4" w14:textId="0C62CD5B" w:rsidR="001602AC" w:rsidRPr="007232D6" w:rsidRDefault="001602AC" w:rsidP="007232D6">
      <w:pPr>
        <w:pStyle w:val="CaptionNote"/>
      </w:pPr>
      <w:r w:rsidRPr="007232D6">
        <w:t xml:space="preserve">The evaluation is informed by Basin-scale research projects, stakeholder engagement and communication, including Indigenous engagement, </w:t>
      </w:r>
      <w:proofErr w:type="gramStart"/>
      <w:r w:rsidRPr="007232D6">
        <w:t>visualisation</w:t>
      </w:r>
      <w:proofErr w:type="gramEnd"/>
      <w:r w:rsidRPr="007232D6">
        <w:t xml:space="preserve"> and modelling, as well as the 7 Selected Area projects</w:t>
      </w:r>
      <w:r w:rsidR="00D006AB" w:rsidRPr="007232D6">
        <w:t>.</w:t>
      </w:r>
    </w:p>
    <w:p w14:paraId="2114490B" w14:textId="77777777" w:rsidR="001602AC" w:rsidRPr="00BB6B86" w:rsidRDefault="001602AC" w:rsidP="001602AC">
      <w:pPr>
        <w:pStyle w:val="Heading2notnumbered"/>
        <w:spacing w:before="240"/>
      </w:pPr>
      <w:bookmarkStart w:id="16" w:name="_Toc75432406"/>
      <w:bookmarkStart w:id="17" w:name="_Toc76050170"/>
      <w:bookmarkStart w:id="18" w:name="_Hlk75431740"/>
      <w:bookmarkEnd w:id="8"/>
      <w:bookmarkEnd w:id="11"/>
      <w:bookmarkEnd w:id="12"/>
      <w:bookmarkEnd w:id="13"/>
      <w:bookmarkEnd w:id="14"/>
      <w:bookmarkEnd w:id="15"/>
      <w:r w:rsidRPr="00BB6B86">
        <w:t>About the Basin-scale evaluation</w:t>
      </w:r>
      <w:bookmarkEnd w:id="16"/>
      <w:bookmarkEnd w:id="17"/>
    </w:p>
    <w:p w14:paraId="2242DBDA" w14:textId="77777777" w:rsidR="001602AC" w:rsidRPr="00BC6FC7" w:rsidRDefault="001602AC" w:rsidP="001602AC">
      <w:pPr>
        <w:pStyle w:val="BodyText10"/>
      </w:pPr>
      <w:r w:rsidRPr="15C724EA">
        <w:t xml:space="preserve">Water delivery and outcomes data provided by CEWO is used in conjunction with monitoring data provided by the 7 Selected Areas and other publicly available data to undertake the Basin-scale evaluation. The research and evaluation content </w:t>
      </w:r>
      <w:proofErr w:type="gramStart"/>
      <w:r w:rsidRPr="15C724EA">
        <w:t>is</w:t>
      </w:r>
      <w:proofErr w:type="gramEnd"/>
      <w:r w:rsidRPr="15C724EA">
        <w:t xml:space="preserve"> structured into 6 disciplinary themes.  Technical reports for each of the 6 themes are available from the Commonwealth Environment Water Office’s website. </w:t>
      </w:r>
    </w:p>
    <w:p w14:paraId="79F8FE27" w14:textId="77777777" w:rsidR="001602AC" w:rsidRPr="00C355A7" w:rsidRDefault="001602AC" w:rsidP="001602AC">
      <w:pPr>
        <w:pStyle w:val="BodyText10"/>
      </w:pPr>
      <w:r w:rsidRPr="00C355A7">
        <w:t>The evaluation aims to address theme specific questions in relation to how</w:t>
      </w:r>
      <w:r>
        <w:t xml:space="preserve"> </w:t>
      </w:r>
      <w:r w:rsidRPr="00C355A7">
        <w:t>Commonwealth environmental water contributed to, supported,</w:t>
      </w:r>
      <w:r>
        <w:t xml:space="preserve"> </w:t>
      </w:r>
      <w:r w:rsidRPr="00C355A7">
        <w:t>or</w:t>
      </w:r>
      <w:r>
        <w:t xml:space="preserve"> influenced environmental </w:t>
      </w:r>
      <w:r w:rsidRPr="00C355A7">
        <w:t>outcomes.</w:t>
      </w:r>
      <w:r>
        <w:t xml:space="preserve"> </w:t>
      </w:r>
      <w:r w:rsidRPr="00C355A7">
        <w:t>Commonwealth environmental water is often delivered in conjunction with other environmental water holdings, and non-environmental water releases (such as for irrigation or during high-flow events).</w:t>
      </w:r>
      <w:r>
        <w:t xml:space="preserve"> </w:t>
      </w:r>
      <w:r w:rsidRPr="00C355A7">
        <w:t>The evaluation</w:t>
      </w:r>
      <w:r>
        <w:t xml:space="preserve"> </w:t>
      </w:r>
      <w:r w:rsidRPr="00C355A7">
        <w:t>consequently</w:t>
      </w:r>
      <w:r>
        <w:t xml:space="preserve"> </w:t>
      </w:r>
      <w:r w:rsidRPr="00C355A7">
        <w:t>draws on available information to estimate</w:t>
      </w:r>
      <w:r>
        <w:t xml:space="preserve"> </w:t>
      </w:r>
      <w:r w:rsidRPr="00C355A7">
        <w:t>(where possible)</w:t>
      </w:r>
      <w:r>
        <w:t xml:space="preserve"> </w:t>
      </w:r>
      <w:r w:rsidRPr="00C355A7">
        <w:t>the specific contribution of Commonwealth environmental water</w:t>
      </w:r>
      <w:r>
        <w:t xml:space="preserve"> </w:t>
      </w:r>
      <w:r w:rsidRPr="00C355A7">
        <w:t>to</w:t>
      </w:r>
      <w:r>
        <w:t xml:space="preserve"> </w:t>
      </w:r>
      <w:proofErr w:type="gramStart"/>
      <w:r w:rsidRPr="00C355A7">
        <w:t>particular environmental</w:t>
      </w:r>
      <w:proofErr w:type="gramEnd"/>
      <w:r>
        <w:t xml:space="preserve"> </w:t>
      </w:r>
      <w:r w:rsidRPr="00C355A7">
        <w:t>outcomes.</w:t>
      </w:r>
      <w:r>
        <w:t xml:space="preserve"> </w:t>
      </w:r>
      <w:r w:rsidRPr="00C355A7">
        <w:t>The way in which this contribution is assessed varies between the 6 themes depending on the data and tools currently available:</w:t>
      </w:r>
    </w:p>
    <w:p w14:paraId="603B14B4" w14:textId="77777777" w:rsidR="001602AC" w:rsidRPr="001602AC" w:rsidRDefault="001602AC" w:rsidP="001602AC">
      <w:pPr>
        <w:pStyle w:val="ListBullet10"/>
      </w:pPr>
      <w:r w:rsidRPr="001602AC">
        <w:t>modelling to estimate and compare outcomes both with and without Commonwealth environmental water (counterfactual modelling): hydrology (instream); fish (multi-year evaluation)</w:t>
      </w:r>
    </w:p>
    <w:p w14:paraId="55962504" w14:textId="77777777" w:rsidR="001602AC" w:rsidRPr="001602AC" w:rsidRDefault="001602AC" w:rsidP="001602AC">
      <w:pPr>
        <w:pStyle w:val="ListBullet10"/>
      </w:pPr>
      <w:r w:rsidRPr="001602AC">
        <w:t>identification of ecological response in locations that received Commonwealth environmental water (potentially in conjunction with other sources of environmental water or non-environmental water), and where feasible, comparison with areas that did not receive Commonwealth environmental water: ecosystem diversity, species diversity, vegetation</w:t>
      </w:r>
    </w:p>
    <w:p w14:paraId="7C16EC4E" w14:textId="77777777" w:rsidR="001602AC" w:rsidRPr="001602AC" w:rsidRDefault="001602AC" w:rsidP="001602AC">
      <w:pPr>
        <w:pStyle w:val="ListBullet10"/>
      </w:pPr>
      <w:r w:rsidRPr="001602AC">
        <w:t>use of flow and water quality metrics to infer likely outcomes: hydrology (inundation); food webs and water quality</w:t>
      </w:r>
    </w:p>
    <w:p w14:paraId="16747515" w14:textId="77777777" w:rsidR="001602AC" w:rsidRDefault="001602AC" w:rsidP="001602AC">
      <w:pPr>
        <w:pStyle w:val="ListBullet10"/>
      </w:pPr>
      <w:r w:rsidRPr="001602AC">
        <w:t>synthesis of findings across Selected Areas: fish (annual); vegetation; food webs and water quality.</w:t>
      </w:r>
    </w:p>
    <w:p w14:paraId="1B518DF4" w14:textId="5A7521E8" w:rsidR="00E87E56" w:rsidRDefault="00E87E56" w:rsidP="00E87E56">
      <w:pPr>
        <w:pStyle w:val="Heading2notnumbered"/>
        <w:rPr>
          <w:sz w:val="20"/>
          <w:szCs w:val="20"/>
        </w:rPr>
      </w:pPr>
      <w:bookmarkStart w:id="19" w:name="_Toc76050171"/>
      <w:bookmarkEnd w:id="18"/>
      <w:r w:rsidRPr="00E87E56">
        <w:t>This report</w:t>
      </w:r>
      <w:bookmarkEnd w:id="19"/>
    </w:p>
    <w:p w14:paraId="6E179CD8" w14:textId="64C634FC" w:rsidR="00E87E56" w:rsidRDefault="00E87E56" w:rsidP="00BD7FEB">
      <w:pPr>
        <w:pStyle w:val="BodyText10"/>
      </w:pPr>
      <w:r w:rsidRPr="000A4FC5">
        <w:t xml:space="preserve">This report is a Technical Supplement to the </w:t>
      </w:r>
      <w:r w:rsidRPr="000A4FC5">
        <w:rPr>
          <w:rStyle w:val="Italics"/>
        </w:rPr>
        <w:t>2021 Basin-scale evaluation of Commonwealth environmental water: Fish</w:t>
      </w:r>
      <w:r w:rsidRPr="000A4FC5">
        <w:t xml:space="preserve"> (Hladyz et al. 2021). It contains details of the analyses that are summarised and presented in that report.</w:t>
      </w:r>
    </w:p>
    <w:p w14:paraId="6E124DC8" w14:textId="77777777" w:rsidR="001602AC" w:rsidRDefault="001602AC" w:rsidP="002C7BEE">
      <w:pPr>
        <w:pStyle w:val="BodyText"/>
        <w:rPr>
          <w:sz w:val="20"/>
          <w:szCs w:val="20"/>
        </w:rPr>
        <w:sectPr w:rsidR="001602AC" w:rsidSect="007232D6">
          <w:headerReference w:type="even" r:id="rId21"/>
          <w:footerReference w:type="even" r:id="rId22"/>
          <w:footerReference w:type="default" r:id="rId23"/>
          <w:headerReference w:type="first" r:id="rId24"/>
          <w:type w:val="oddPage"/>
          <w:pgSz w:w="11906" w:h="16838" w:code="9"/>
          <w:pgMar w:top="1134" w:right="1134" w:bottom="993" w:left="1134" w:header="510" w:footer="624" w:gutter="0"/>
          <w:pgNumType w:fmt="lowerRoman"/>
          <w:cols w:space="284"/>
          <w:docGrid w:linePitch="360"/>
        </w:sectPr>
      </w:pPr>
    </w:p>
    <w:p w14:paraId="0C5C190D" w14:textId="40ADFEBC" w:rsidR="00E87E56" w:rsidRDefault="00E87E56" w:rsidP="002C7BEE">
      <w:pPr>
        <w:pStyle w:val="BodyText"/>
        <w:rPr>
          <w:sz w:val="20"/>
          <w:szCs w:val="20"/>
        </w:rPr>
      </w:pPr>
    </w:p>
    <w:p w14:paraId="30F7D91B" w14:textId="77777777" w:rsidR="0075730F" w:rsidRDefault="0075730F" w:rsidP="0075730F">
      <w:pPr>
        <w:pStyle w:val="Heading1"/>
        <w:sectPr w:rsidR="0075730F" w:rsidSect="001602AC">
          <w:type w:val="continuous"/>
          <w:pgSz w:w="11906" w:h="16838" w:code="9"/>
          <w:pgMar w:top="1134" w:right="1134" w:bottom="1134" w:left="1134" w:header="510" w:footer="624" w:gutter="0"/>
          <w:pgNumType w:fmt="lowerRoman"/>
          <w:cols w:num="2" w:space="284"/>
          <w:docGrid w:linePitch="360"/>
        </w:sectPr>
      </w:pPr>
      <w:bookmarkStart w:id="20" w:name="main-summary-points"/>
      <w:bookmarkStart w:id="21" w:name="_Toc69847825"/>
      <w:bookmarkEnd w:id="2"/>
    </w:p>
    <w:p w14:paraId="5C625266" w14:textId="45340279" w:rsidR="00D4519E" w:rsidRDefault="00D4519E" w:rsidP="00D4519E">
      <w:pPr>
        <w:pStyle w:val="Heading1notnumbered"/>
      </w:pPr>
      <w:bookmarkStart w:id="22" w:name="_Toc76050172"/>
      <w:bookmarkEnd w:id="20"/>
      <w:bookmarkEnd w:id="21"/>
      <w:r>
        <w:lastRenderedPageBreak/>
        <w:t xml:space="preserve">Abbreviations, </w:t>
      </w:r>
      <w:proofErr w:type="gramStart"/>
      <w:r>
        <w:t>acronyms</w:t>
      </w:r>
      <w:proofErr w:type="gramEnd"/>
      <w:r>
        <w:t xml:space="preserve"> and terms used in this report</w:t>
      </w:r>
      <w:bookmarkEnd w:id="22"/>
    </w:p>
    <w:tbl>
      <w:tblPr>
        <w:tblStyle w:val="TableCSIRO"/>
        <w:tblW w:w="0" w:type="auto"/>
        <w:tblLook w:val="0420" w:firstRow="1" w:lastRow="0" w:firstColumn="0" w:lastColumn="0" w:noHBand="0" w:noVBand="1"/>
      </w:tblPr>
      <w:tblGrid>
        <w:gridCol w:w="1727"/>
        <w:gridCol w:w="7775"/>
        <w:gridCol w:w="23"/>
      </w:tblGrid>
      <w:tr w:rsidR="00D4519E" w:rsidRPr="00D006AB" w14:paraId="7C46EDC6" w14:textId="77777777" w:rsidTr="00331CE6">
        <w:trPr>
          <w:gridAfter w:val="1"/>
          <w:cnfStyle w:val="100000000000" w:firstRow="1" w:lastRow="0" w:firstColumn="0" w:lastColumn="0" w:oddVBand="0" w:evenVBand="0" w:oddHBand="0" w:evenHBand="0" w:firstRowFirstColumn="0" w:firstRowLastColumn="0" w:lastRowFirstColumn="0" w:lastRowLastColumn="0"/>
          <w:wAfter w:w="23" w:type="dxa"/>
        </w:trPr>
        <w:tc>
          <w:tcPr>
            <w:tcW w:w="1727" w:type="dxa"/>
          </w:tcPr>
          <w:p w14:paraId="56BDB140" w14:textId="7AD5FD45" w:rsidR="00D4519E" w:rsidRPr="00D006AB" w:rsidRDefault="00D006AB" w:rsidP="00543851">
            <w:pPr>
              <w:pStyle w:val="ColumnHeading"/>
              <w:rPr>
                <w:b/>
                <w:bCs w:val="0"/>
              </w:rPr>
            </w:pPr>
            <w:r w:rsidRPr="00DB79F4">
              <w:t>Term</w:t>
            </w:r>
          </w:p>
        </w:tc>
        <w:tc>
          <w:tcPr>
            <w:tcW w:w="7775" w:type="dxa"/>
          </w:tcPr>
          <w:p w14:paraId="4645BBEB" w14:textId="5251A63B" w:rsidR="00D4519E" w:rsidRPr="00D006AB" w:rsidRDefault="00D4519E" w:rsidP="00543851">
            <w:pPr>
              <w:pStyle w:val="ColumnHeading"/>
              <w:rPr>
                <w:b/>
                <w:bCs w:val="0"/>
              </w:rPr>
            </w:pPr>
            <w:r w:rsidRPr="00D006AB">
              <w:t>Description</w:t>
            </w:r>
          </w:p>
        </w:tc>
      </w:tr>
      <w:tr w:rsidR="005E2300" w14:paraId="114E8437" w14:textId="77777777" w:rsidTr="00331CE6">
        <w:trPr>
          <w:cnfStyle w:val="000000100000" w:firstRow="0" w:lastRow="0" w:firstColumn="0" w:lastColumn="0" w:oddVBand="0" w:evenVBand="0" w:oddHBand="1" w:evenHBand="0" w:firstRowFirstColumn="0" w:firstRowLastColumn="0" w:lastRowFirstColumn="0" w:lastRowLastColumn="0"/>
        </w:trPr>
        <w:tc>
          <w:tcPr>
            <w:tcW w:w="1727" w:type="dxa"/>
          </w:tcPr>
          <w:p w14:paraId="620F63B2" w14:textId="77777777" w:rsidR="005E2300" w:rsidRDefault="005E2300" w:rsidP="00543851">
            <w:pPr>
              <w:pStyle w:val="TableText"/>
            </w:pPr>
            <w:r>
              <w:t>CEWO</w:t>
            </w:r>
          </w:p>
        </w:tc>
        <w:tc>
          <w:tcPr>
            <w:tcW w:w="7798" w:type="dxa"/>
            <w:gridSpan w:val="2"/>
          </w:tcPr>
          <w:p w14:paraId="0370969C" w14:textId="77777777" w:rsidR="005E2300" w:rsidRDefault="005E2300" w:rsidP="00543851">
            <w:pPr>
              <w:pStyle w:val="TableText"/>
            </w:pPr>
            <w:r>
              <w:t>Commonwealth Environmental Water Office</w:t>
            </w:r>
          </w:p>
        </w:tc>
      </w:tr>
      <w:tr w:rsidR="005E2300" w14:paraId="66C380A0" w14:textId="77777777" w:rsidTr="00331CE6">
        <w:trPr>
          <w:gridAfter w:val="1"/>
          <w:wAfter w:w="23" w:type="dxa"/>
        </w:trPr>
        <w:tc>
          <w:tcPr>
            <w:tcW w:w="1727" w:type="dxa"/>
          </w:tcPr>
          <w:p w14:paraId="0C32E589" w14:textId="77777777" w:rsidR="005E2300" w:rsidRDefault="005E2300" w:rsidP="00543851">
            <w:pPr>
              <w:pStyle w:val="TableText"/>
            </w:pPr>
            <w:r>
              <w:t>CPUE</w:t>
            </w:r>
          </w:p>
        </w:tc>
        <w:tc>
          <w:tcPr>
            <w:tcW w:w="7775" w:type="dxa"/>
          </w:tcPr>
          <w:p w14:paraId="179C6B0D" w14:textId="77777777" w:rsidR="005E2300" w:rsidRDefault="005E2300" w:rsidP="00543851">
            <w:pPr>
              <w:pStyle w:val="TableText"/>
            </w:pPr>
            <w:r>
              <w:t>Catch per unit effort</w:t>
            </w:r>
          </w:p>
        </w:tc>
      </w:tr>
      <w:tr w:rsidR="005E2300" w14:paraId="7BE89139" w14:textId="77777777" w:rsidTr="00331CE6">
        <w:trPr>
          <w:gridAfter w:val="1"/>
          <w:cnfStyle w:val="000000100000" w:firstRow="0" w:lastRow="0" w:firstColumn="0" w:lastColumn="0" w:oddVBand="0" w:evenVBand="0" w:oddHBand="1" w:evenHBand="0" w:firstRowFirstColumn="0" w:firstRowLastColumn="0" w:lastRowFirstColumn="0" w:lastRowLastColumn="0"/>
          <w:wAfter w:w="23" w:type="dxa"/>
        </w:trPr>
        <w:tc>
          <w:tcPr>
            <w:tcW w:w="1727" w:type="dxa"/>
          </w:tcPr>
          <w:p w14:paraId="752A6F16" w14:textId="77777777" w:rsidR="005E2300" w:rsidRDefault="005E2300" w:rsidP="00543851">
            <w:pPr>
              <w:pStyle w:val="TableText"/>
            </w:pPr>
            <w:proofErr w:type="spellStart"/>
            <w:r>
              <w:t>Crl</w:t>
            </w:r>
            <w:proofErr w:type="spellEnd"/>
          </w:p>
        </w:tc>
        <w:tc>
          <w:tcPr>
            <w:tcW w:w="7775" w:type="dxa"/>
          </w:tcPr>
          <w:p w14:paraId="77F48D95" w14:textId="77777777" w:rsidR="005E2300" w:rsidRDefault="005E2300" w:rsidP="00543851">
            <w:pPr>
              <w:pStyle w:val="TableText"/>
            </w:pPr>
            <w:r>
              <w:t>Credible intervals</w:t>
            </w:r>
          </w:p>
        </w:tc>
      </w:tr>
      <w:tr w:rsidR="005E2300" w14:paraId="02FAFA92" w14:textId="77777777" w:rsidTr="00331CE6">
        <w:trPr>
          <w:gridAfter w:val="1"/>
          <w:wAfter w:w="23" w:type="dxa"/>
        </w:trPr>
        <w:tc>
          <w:tcPr>
            <w:tcW w:w="1727" w:type="dxa"/>
          </w:tcPr>
          <w:p w14:paraId="241840E7" w14:textId="77777777" w:rsidR="005E2300" w:rsidRDefault="005E2300" w:rsidP="00543851">
            <w:pPr>
              <w:pStyle w:val="TableText"/>
            </w:pPr>
            <w:r>
              <w:t>fyke</w:t>
            </w:r>
          </w:p>
        </w:tc>
        <w:tc>
          <w:tcPr>
            <w:tcW w:w="7775" w:type="dxa"/>
          </w:tcPr>
          <w:p w14:paraId="517EA7DF" w14:textId="77777777" w:rsidR="005E2300" w:rsidRDefault="005E2300" w:rsidP="00543851">
            <w:pPr>
              <w:pStyle w:val="TableText"/>
            </w:pPr>
            <w:r>
              <w:t>A bag net for catching fish</w:t>
            </w:r>
          </w:p>
        </w:tc>
      </w:tr>
      <w:tr w:rsidR="005E2300" w14:paraId="30C51EEF" w14:textId="77777777" w:rsidTr="00331CE6">
        <w:trPr>
          <w:gridAfter w:val="1"/>
          <w:cnfStyle w:val="000000100000" w:firstRow="0" w:lastRow="0" w:firstColumn="0" w:lastColumn="0" w:oddVBand="0" w:evenVBand="0" w:oddHBand="1" w:evenHBand="0" w:firstRowFirstColumn="0" w:firstRowLastColumn="0" w:lastRowFirstColumn="0" w:lastRowLastColumn="0"/>
          <w:wAfter w:w="23" w:type="dxa"/>
        </w:trPr>
        <w:tc>
          <w:tcPr>
            <w:tcW w:w="1727" w:type="dxa"/>
          </w:tcPr>
          <w:p w14:paraId="716B5D5F" w14:textId="77777777" w:rsidR="005E2300" w:rsidRDefault="005E2300" w:rsidP="00543851">
            <w:pPr>
              <w:pStyle w:val="TableText"/>
            </w:pPr>
            <w:r>
              <w:t>GLMM</w:t>
            </w:r>
          </w:p>
        </w:tc>
        <w:tc>
          <w:tcPr>
            <w:tcW w:w="7775" w:type="dxa"/>
          </w:tcPr>
          <w:p w14:paraId="3EE9F768" w14:textId="77777777" w:rsidR="005E2300" w:rsidRDefault="005E2300" w:rsidP="00543851">
            <w:pPr>
              <w:pStyle w:val="TableText"/>
            </w:pPr>
            <w:r>
              <w:t>Generalised linear mixed model</w:t>
            </w:r>
          </w:p>
        </w:tc>
      </w:tr>
      <w:tr w:rsidR="005E2300" w14:paraId="65DF6912" w14:textId="77777777" w:rsidTr="00331CE6">
        <w:tc>
          <w:tcPr>
            <w:tcW w:w="1727" w:type="dxa"/>
          </w:tcPr>
          <w:p w14:paraId="15407B9C" w14:textId="77777777" w:rsidR="005E2300" w:rsidRDefault="005E2300" w:rsidP="00543851">
            <w:pPr>
              <w:pStyle w:val="TableText"/>
            </w:pPr>
            <w:r>
              <w:t>LMM</w:t>
            </w:r>
          </w:p>
        </w:tc>
        <w:tc>
          <w:tcPr>
            <w:tcW w:w="7798" w:type="dxa"/>
            <w:gridSpan w:val="2"/>
          </w:tcPr>
          <w:p w14:paraId="65D2DFC5" w14:textId="77777777" w:rsidR="005E2300" w:rsidRDefault="005E2300" w:rsidP="00543851">
            <w:pPr>
              <w:pStyle w:val="TableText"/>
            </w:pPr>
            <w:r>
              <w:t>Linear mixed model</w:t>
            </w:r>
          </w:p>
        </w:tc>
      </w:tr>
      <w:tr w:rsidR="005E2300" w14:paraId="79AB49AD" w14:textId="77777777" w:rsidTr="00331CE6">
        <w:trPr>
          <w:gridAfter w:val="1"/>
          <w:cnfStyle w:val="000000100000" w:firstRow="0" w:lastRow="0" w:firstColumn="0" w:lastColumn="0" w:oddVBand="0" w:evenVBand="0" w:oddHBand="1" w:evenHBand="0" w:firstRowFirstColumn="0" w:firstRowLastColumn="0" w:lastRowFirstColumn="0" w:lastRowLastColumn="0"/>
          <w:wAfter w:w="23" w:type="dxa"/>
        </w:trPr>
        <w:tc>
          <w:tcPr>
            <w:tcW w:w="1727" w:type="dxa"/>
          </w:tcPr>
          <w:p w14:paraId="46CED5F1" w14:textId="77777777" w:rsidR="005E2300" w:rsidRDefault="005E2300" w:rsidP="00543851">
            <w:pPr>
              <w:pStyle w:val="TableText"/>
            </w:pPr>
            <w:r>
              <w:t>STAN</w:t>
            </w:r>
          </w:p>
        </w:tc>
        <w:tc>
          <w:tcPr>
            <w:tcW w:w="7775" w:type="dxa"/>
          </w:tcPr>
          <w:p w14:paraId="07F268CE" w14:textId="2105AFD4" w:rsidR="005E2300" w:rsidRDefault="00AB3CFE" w:rsidP="00543851">
            <w:pPr>
              <w:pStyle w:val="TableText"/>
            </w:pPr>
            <w:r>
              <w:t>A type of s</w:t>
            </w:r>
            <w:r w:rsidR="005D6CF3">
              <w:t>tatistical language</w:t>
            </w:r>
          </w:p>
        </w:tc>
      </w:tr>
      <w:tr w:rsidR="005E2300" w14:paraId="68D6F225" w14:textId="77777777" w:rsidTr="00331CE6">
        <w:tc>
          <w:tcPr>
            <w:tcW w:w="1727" w:type="dxa"/>
          </w:tcPr>
          <w:p w14:paraId="3B365D72" w14:textId="77777777" w:rsidR="005E2300" w:rsidRDefault="005E2300" w:rsidP="00543851">
            <w:pPr>
              <w:pStyle w:val="TableText"/>
            </w:pPr>
            <w:r>
              <w:t>ZINB</w:t>
            </w:r>
          </w:p>
        </w:tc>
        <w:tc>
          <w:tcPr>
            <w:tcW w:w="7798" w:type="dxa"/>
            <w:gridSpan w:val="2"/>
          </w:tcPr>
          <w:p w14:paraId="2FABB1F6" w14:textId="77777777" w:rsidR="005E2300" w:rsidRDefault="005E2300" w:rsidP="00543851">
            <w:pPr>
              <w:pStyle w:val="TableText"/>
            </w:pPr>
            <w:r>
              <w:t>Zero-inflated negative binomial (mixture model)</w:t>
            </w:r>
          </w:p>
        </w:tc>
      </w:tr>
    </w:tbl>
    <w:p w14:paraId="1A57A496" w14:textId="77777777" w:rsidR="00BD7FEB" w:rsidRDefault="00BD7FEB" w:rsidP="00BD7FEB">
      <w:pPr>
        <w:pStyle w:val="BodyText"/>
      </w:pPr>
    </w:p>
    <w:p w14:paraId="4E4DBDBB" w14:textId="06FFB1E0" w:rsidR="00BD7FEB" w:rsidRDefault="00BD7FEB" w:rsidP="00BD7FEB">
      <w:pPr>
        <w:pStyle w:val="BodyText"/>
        <w:sectPr w:rsidR="00BD7FEB" w:rsidSect="002D581E">
          <w:type w:val="oddPage"/>
          <w:pgSz w:w="11906" w:h="16838" w:code="9"/>
          <w:pgMar w:top="1134" w:right="1134" w:bottom="1134" w:left="1134" w:header="510" w:footer="624" w:gutter="0"/>
          <w:pgNumType w:fmt="lowerRoman"/>
          <w:cols w:space="284"/>
          <w:docGrid w:linePitch="360"/>
        </w:sectPr>
      </w:pPr>
    </w:p>
    <w:p w14:paraId="774FA48F" w14:textId="1A8FDA35" w:rsidR="00D4519E" w:rsidRDefault="00FB60C7" w:rsidP="00FB60C7">
      <w:pPr>
        <w:pStyle w:val="Heading1noTOC"/>
      </w:pPr>
      <w:r>
        <w:lastRenderedPageBreak/>
        <w:t>Contents</w:t>
      </w:r>
    </w:p>
    <w:p w14:paraId="1A6EA6BD" w14:textId="4FE3E8EE" w:rsidR="000F6224" w:rsidRDefault="001F565C">
      <w:pPr>
        <w:pStyle w:val="TOC1"/>
        <w:rPr>
          <w:rFonts w:asciiTheme="minorHAnsi" w:eastAsiaTheme="minorEastAsia" w:hAnsiTheme="minorHAnsi" w:cstheme="minorBidi"/>
          <w:b w:val="0"/>
          <w:color w:val="auto"/>
        </w:rPr>
      </w:pPr>
      <w:r>
        <w:rPr>
          <w:color w:val="FFFFFF"/>
        </w:rPr>
        <w:fldChar w:fldCharType="begin"/>
      </w:r>
      <w:r>
        <w:instrText xml:space="preserve"> TOC \h \z \t "Heading 1,1,Heading 2,2,Heading 9,1,PartTitle,1,TOC Heading,2,Heading 1 not numbered,1,Heading 2 not numbered,2,Appendix Heading 1 base,1,Appendix Heading 2,2" </w:instrText>
      </w:r>
      <w:r>
        <w:rPr>
          <w:color w:val="FFFFFF"/>
        </w:rPr>
        <w:fldChar w:fldCharType="separate"/>
      </w:r>
      <w:hyperlink w:anchor="_Toc76050169" w:history="1">
        <w:r w:rsidR="000F6224" w:rsidRPr="004E0D9D">
          <w:rPr>
            <w:rStyle w:val="Hyperlink"/>
          </w:rPr>
          <w:t>Overview of Flow-MER</w:t>
        </w:r>
        <w:r w:rsidR="000F6224">
          <w:rPr>
            <w:webHidden/>
          </w:rPr>
          <w:tab/>
        </w:r>
        <w:r w:rsidR="000F6224">
          <w:rPr>
            <w:webHidden/>
          </w:rPr>
          <w:fldChar w:fldCharType="begin"/>
        </w:r>
        <w:r w:rsidR="000F6224">
          <w:rPr>
            <w:webHidden/>
          </w:rPr>
          <w:instrText xml:space="preserve"> PAGEREF _Toc76050169 \h </w:instrText>
        </w:r>
        <w:r w:rsidR="000F6224">
          <w:rPr>
            <w:webHidden/>
          </w:rPr>
        </w:r>
        <w:r w:rsidR="000F6224">
          <w:rPr>
            <w:webHidden/>
          </w:rPr>
          <w:fldChar w:fldCharType="separate"/>
        </w:r>
        <w:r w:rsidR="00AC66FC">
          <w:rPr>
            <w:webHidden/>
          </w:rPr>
          <w:t>iii</w:t>
        </w:r>
        <w:r w:rsidR="000F6224">
          <w:rPr>
            <w:webHidden/>
          </w:rPr>
          <w:fldChar w:fldCharType="end"/>
        </w:r>
      </w:hyperlink>
    </w:p>
    <w:p w14:paraId="21FF5988" w14:textId="41A68D5F" w:rsidR="000F6224" w:rsidRDefault="007E4477">
      <w:pPr>
        <w:pStyle w:val="TOC2"/>
        <w:rPr>
          <w:rFonts w:asciiTheme="minorHAnsi" w:eastAsiaTheme="minorEastAsia" w:hAnsiTheme="minorHAnsi" w:cstheme="minorBidi"/>
          <w:color w:val="auto"/>
          <w:sz w:val="22"/>
          <w:szCs w:val="22"/>
        </w:rPr>
      </w:pPr>
      <w:hyperlink w:anchor="_Toc76050170" w:history="1">
        <w:r w:rsidR="000F6224" w:rsidRPr="004E0D9D">
          <w:rPr>
            <w:rStyle w:val="Hyperlink"/>
          </w:rPr>
          <w:t>About the Basin-scale evaluation</w:t>
        </w:r>
        <w:r w:rsidR="000F6224">
          <w:rPr>
            <w:webHidden/>
          </w:rPr>
          <w:tab/>
        </w:r>
        <w:r w:rsidR="000F6224">
          <w:rPr>
            <w:webHidden/>
          </w:rPr>
          <w:fldChar w:fldCharType="begin"/>
        </w:r>
        <w:r w:rsidR="000F6224">
          <w:rPr>
            <w:webHidden/>
          </w:rPr>
          <w:instrText xml:space="preserve"> PAGEREF _Toc76050170 \h </w:instrText>
        </w:r>
        <w:r w:rsidR="000F6224">
          <w:rPr>
            <w:webHidden/>
          </w:rPr>
        </w:r>
        <w:r w:rsidR="000F6224">
          <w:rPr>
            <w:webHidden/>
          </w:rPr>
          <w:fldChar w:fldCharType="separate"/>
        </w:r>
        <w:r w:rsidR="00AC66FC">
          <w:rPr>
            <w:webHidden/>
          </w:rPr>
          <w:t>iv</w:t>
        </w:r>
        <w:r w:rsidR="000F6224">
          <w:rPr>
            <w:webHidden/>
          </w:rPr>
          <w:fldChar w:fldCharType="end"/>
        </w:r>
      </w:hyperlink>
    </w:p>
    <w:p w14:paraId="5C1A8B13" w14:textId="59831DA6" w:rsidR="000F6224" w:rsidRDefault="007E4477">
      <w:pPr>
        <w:pStyle w:val="TOC2"/>
        <w:rPr>
          <w:rFonts w:asciiTheme="minorHAnsi" w:eastAsiaTheme="minorEastAsia" w:hAnsiTheme="minorHAnsi" w:cstheme="minorBidi"/>
          <w:color w:val="auto"/>
          <w:sz w:val="22"/>
          <w:szCs w:val="22"/>
        </w:rPr>
      </w:pPr>
      <w:hyperlink w:anchor="_Toc76050171" w:history="1">
        <w:r w:rsidR="000F6224" w:rsidRPr="004E0D9D">
          <w:rPr>
            <w:rStyle w:val="Hyperlink"/>
          </w:rPr>
          <w:t>This report</w:t>
        </w:r>
        <w:r w:rsidR="00D46A51">
          <w:rPr>
            <w:rStyle w:val="Hyperlink"/>
          </w:rPr>
          <w:tab/>
        </w:r>
        <w:r w:rsidR="000F6224">
          <w:rPr>
            <w:webHidden/>
          </w:rPr>
          <w:tab/>
        </w:r>
        <w:r w:rsidR="000F6224">
          <w:rPr>
            <w:webHidden/>
          </w:rPr>
          <w:fldChar w:fldCharType="begin"/>
        </w:r>
        <w:r w:rsidR="000F6224">
          <w:rPr>
            <w:webHidden/>
          </w:rPr>
          <w:instrText xml:space="preserve"> PAGEREF _Toc76050171 \h </w:instrText>
        </w:r>
        <w:r w:rsidR="000F6224">
          <w:rPr>
            <w:webHidden/>
          </w:rPr>
        </w:r>
        <w:r w:rsidR="000F6224">
          <w:rPr>
            <w:webHidden/>
          </w:rPr>
          <w:fldChar w:fldCharType="separate"/>
        </w:r>
        <w:r w:rsidR="00AC66FC">
          <w:rPr>
            <w:webHidden/>
          </w:rPr>
          <w:t>iv</w:t>
        </w:r>
        <w:r w:rsidR="000F6224">
          <w:rPr>
            <w:webHidden/>
          </w:rPr>
          <w:fldChar w:fldCharType="end"/>
        </w:r>
      </w:hyperlink>
    </w:p>
    <w:p w14:paraId="01563B7C" w14:textId="29035C6A" w:rsidR="000F6224" w:rsidRDefault="007E4477">
      <w:pPr>
        <w:pStyle w:val="TOC1"/>
        <w:rPr>
          <w:rFonts w:asciiTheme="minorHAnsi" w:eastAsiaTheme="minorEastAsia" w:hAnsiTheme="minorHAnsi" w:cstheme="minorBidi"/>
          <w:b w:val="0"/>
          <w:color w:val="auto"/>
        </w:rPr>
      </w:pPr>
      <w:hyperlink w:anchor="_Toc76050172" w:history="1">
        <w:r w:rsidR="000F6224" w:rsidRPr="004E0D9D">
          <w:rPr>
            <w:rStyle w:val="Hyperlink"/>
          </w:rPr>
          <w:t>Abbreviations, acronyms and terms used in this report</w:t>
        </w:r>
        <w:r w:rsidR="000F6224">
          <w:rPr>
            <w:webHidden/>
          </w:rPr>
          <w:tab/>
        </w:r>
        <w:r w:rsidR="000F6224">
          <w:rPr>
            <w:webHidden/>
          </w:rPr>
          <w:fldChar w:fldCharType="begin"/>
        </w:r>
        <w:r w:rsidR="000F6224">
          <w:rPr>
            <w:webHidden/>
          </w:rPr>
          <w:instrText xml:space="preserve"> PAGEREF _Toc76050172 \h </w:instrText>
        </w:r>
        <w:r w:rsidR="000F6224">
          <w:rPr>
            <w:webHidden/>
          </w:rPr>
        </w:r>
        <w:r w:rsidR="000F6224">
          <w:rPr>
            <w:webHidden/>
          </w:rPr>
          <w:fldChar w:fldCharType="separate"/>
        </w:r>
        <w:r w:rsidR="00AC66FC">
          <w:rPr>
            <w:webHidden/>
          </w:rPr>
          <w:t>v</w:t>
        </w:r>
        <w:r w:rsidR="000F6224">
          <w:rPr>
            <w:webHidden/>
          </w:rPr>
          <w:fldChar w:fldCharType="end"/>
        </w:r>
      </w:hyperlink>
    </w:p>
    <w:p w14:paraId="6434C6E2" w14:textId="16154672" w:rsidR="000F6224" w:rsidRDefault="007E4477">
      <w:pPr>
        <w:pStyle w:val="TOC1"/>
        <w:rPr>
          <w:rFonts w:asciiTheme="minorHAnsi" w:eastAsiaTheme="minorEastAsia" w:hAnsiTheme="minorHAnsi" w:cstheme="minorBidi"/>
          <w:b w:val="0"/>
          <w:color w:val="auto"/>
        </w:rPr>
      </w:pPr>
      <w:hyperlink w:anchor="_Toc76050173" w:history="1">
        <w:r w:rsidR="000F6224" w:rsidRPr="004E0D9D">
          <w:rPr>
            <w:rStyle w:val="Hyperlink"/>
          </w:rPr>
          <w:t>1</w:t>
        </w:r>
        <w:r w:rsidR="000F6224">
          <w:rPr>
            <w:rFonts w:asciiTheme="minorHAnsi" w:eastAsiaTheme="minorEastAsia" w:hAnsiTheme="minorHAnsi" w:cstheme="minorBidi"/>
            <w:b w:val="0"/>
            <w:color w:val="auto"/>
          </w:rPr>
          <w:tab/>
        </w:r>
        <w:r w:rsidR="000F6224" w:rsidRPr="004E0D9D">
          <w:rPr>
            <w:rStyle w:val="Hyperlink"/>
          </w:rPr>
          <w:t>Summary</w:t>
        </w:r>
        <w:r w:rsidR="00D46A51">
          <w:rPr>
            <w:rStyle w:val="Hyperlink"/>
          </w:rPr>
          <w:tab/>
        </w:r>
        <w:r w:rsidR="000F6224">
          <w:rPr>
            <w:webHidden/>
          </w:rPr>
          <w:tab/>
        </w:r>
        <w:r w:rsidR="000F6224">
          <w:rPr>
            <w:webHidden/>
          </w:rPr>
          <w:fldChar w:fldCharType="begin"/>
        </w:r>
        <w:r w:rsidR="000F6224">
          <w:rPr>
            <w:webHidden/>
          </w:rPr>
          <w:instrText xml:space="preserve"> PAGEREF _Toc76050173 \h </w:instrText>
        </w:r>
        <w:r w:rsidR="000F6224">
          <w:rPr>
            <w:webHidden/>
          </w:rPr>
        </w:r>
        <w:r w:rsidR="000F6224">
          <w:rPr>
            <w:webHidden/>
          </w:rPr>
          <w:fldChar w:fldCharType="separate"/>
        </w:r>
        <w:r w:rsidR="00AC66FC">
          <w:rPr>
            <w:webHidden/>
          </w:rPr>
          <w:t>1</w:t>
        </w:r>
        <w:r w:rsidR="000F6224">
          <w:rPr>
            <w:webHidden/>
          </w:rPr>
          <w:fldChar w:fldCharType="end"/>
        </w:r>
      </w:hyperlink>
    </w:p>
    <w:p w14:paraId="57BEA6D7" w14:textId="38FF03C1" w:rsidR="000F6224" w:rsidRDefault="007E4477">
      <w:pPr>
        <w:pStyle w:val="TOC2"/>
        <w:rPr>
          <w:rFonts w:asciiTheme="minorHAnsi" w:eastAsiaTheme="minorEastAsia" w:hAnsiTheme="minorHAnsi" w:cstheme="minorBidi"/>
          <w:color w:val="auto"/>
          <w:sz w:val="22"/>
          <w:szCs w:val="22"/>
        </w:rPr>
      </w:pPr>
      <w:hyperlink w:anchor="_Toc76050174" w:history="1">
        <w:r w:rsidR="000F6224" w:rsidRPr="004E0D9D">
          <w:rPr>
            <w:rStyle w:val="Hyperlink"/>
          </w:rPr>
          <w:t>1.1</w:t>
        </w:r>
        <w:r w:rsidR="000F6224">
          <w:rPr>
            <w:rFonts w:asciiTheme="minorHAnsi" w:eastAsiaTheme="minorEastAsia" w:hAnsiTheme="minorHAnsi" w:cstheme="minorBidi"/>
            <w:color w:val="auto"/>
            <w:sz w:val="22"/>
            <w:szCs w:val="22"/>
          </w:rPr>
          <w:tab/>
        </w:r>
        <w:r w:rsidR="000F6224" w:rsidRPr="004E0D9D">
          <w:rPr>
            <w:rStyle w:val="Hyperlink"/>
          </w:rPr>
          <w:t>Graphical summary of analyses</w:t>
        </w:r>
        <w:r w:rsidR="000F6224">
          <w:rPr>
            <w:webHidden/>
          </w:rPr>
          <w:tab/>
        </w:r>
        <w:r w:rsidR="000F6224">
          <w:rPr>
            <w:webHidden/>
          </w:rPr>
          <w:fldChar w:fldCharType="begin"/>
        </w:r>
        <w:r w:rsidR="000F6224">
          <w:rPr>
            <w:webHidden/>
          </w:rPr>
          <w:instrText xml:space="preserve"> PAGEREF _Toc76050174 \h </w:instrText>
        </w:r>
        <w:r w:rsidR="000F6224">
          <w:rPr>
            <w:webHidden/>
          </w:rPr>
        </w:r>
        <w:r w:rsidR="000F6224">
          <w:rPr>
            <w:webHidden/>
          </w:rPr>
          <w:fldChar w:fldCharType="separate"/>
        </w:r>
        <w:r w:rsidR="00AC66FC">
          <w:rPr>
            <w:webHidden/>
          </w:rPr>
          <w:t>1</w:t>
        </w:r>
        <w:r w:rsidR="000F6224">
          <w:rPr>
            <w:webHidden/>
          </w:rPr>
          <w:fldChar w:fldCharType="end"/>
        </w:r>
      </w:hyperlink>
    </w:p>
    <w:p w14:paraId="48136A22" w14:textId="6C86FB62" w:rsidR="000F6224" w:rsidRDefault="007E4477">
      <w:pPr>
        <w:pStyle w:val="TOC2"/>
        <w:rPr>
          <w:rFonts w:asciiTheme="minorHAnsi" w:eastAsiaTheme="minorEastAsia" w:hAnsiTheme="minorHAnsi" w:cstheme="minorBidi"/>
          <w:color w:val="auto"/>
          <w:sz w:val="22"/>
          <w:szCs w:val="22"/>
        </w:rPr>
      </w:pPr>
      <w:hyperlink w:anchor="_Toc76050175" w:history="1">
        <w:r w:rsidR="000F6224" w:rsidRPr="004E0D9D">
          <w:rPr>
            <w:rStyle w:val="Hyperlink"/>
          </w:rPr>
          <w:t>1.2</w:t>
        </w:r>
        <w:r w:rsidR="000F6224">
          <w:rPr>
            <w:rFonts w:asciiTheme="minorHAnsi" w:eastAsiaTheme="minorEastAsia" w:hAnsiTheme="minorHAnsi" w:cstheme="minorBidi"/>
            <w:color w:val="auto"/>
            <w:sz w:val="22"/>
            <w:szCs w:val="22"/>
          </w:rPr>
          <w:tab/>
        </w:r>
        <w:r w:rsidR="000F6224" w:rsidRPr="004E0D9D">
          <w:rPr>
            <w:rStyle w:val="Hyperlink"/>
          </w:rPr>
          <w:t>Recommendations for future analyses</w:t>
        </w:r>
        <w:r w:rsidR="000F6224">
          <w:rPr>
            <w:webHidden/>
          </w:rPr>
          <w:tab/>
        </w:r>
        <w:r w:rsidR="000F6224">
          <w:rPr>
            <w:webHidden/>
          </w:rPr>
          <w:fldChar w:fldCharType="begin"/>
        </w:r>
        <w:r w:rsidR="000F6224">
          <w:rPr>
            <w:webHidden/>
          </w:rPr>
          <w:instrText xml:space="preserve"> PAGEREF _Toc76050175 \h </w:instrText>
        </w:r>
        <w:r w:rsidR="000F6224">
          <w:rPr>
            <w:webHidden/>
          </w:rPr>
        </w:r>
        <w:r w:rsidR="000F6224">
          <w:rPr>
            <w:webHidden/>
          </w:rPr>
          <w:fldChar w:fldCharType="separate"/>
        </w:r>
        <w:r w:rsidR="00AC66FC">
          <w:rPr>
            <w:webHidden/>
          </w:rPr>
          <w:t>3</w:t>
        </w:r>
        <w:r w:rsidR="000F6224">
          <w:rPr>
            <w:webHidden/>
          </w:rPr>
          <w:fldChar w:fldCharType="end"/>
        </w:r>
      </w:hyperlink>
    </w:p>
    <w:p w14:paraId="2BDB8700" w14:textId="2DDE0BDE" w:rsidR="000F6224" w:rsidRDefault="007E4477">
      <w:pPr>
        <w:pStyle w:val="TOC2"/>
        <w:rPr>
          <w:rFonts w:asciiTheme="minorHAnsi" w:eastAsiaTheme="minorEastAsia" w:hAnsiTheme="minorHAnsi" w:cstheme="minorBidi"/>
          <w:color w:val="auto"/>
          <w:sz w:val="22"/>
          <w:szCs w:val="22"/>
        </w:rPr>
      </w:pPr>
      <w:hyperlink w:anchor="_Toc76050176" w:history="1">
        <w:r w:rsidR="000F6224" w:rsidRPr="004E0D9D">
          <w:rPr>
            <w:rStyle w:val="Hyperlink"/>
          </w:rPr>
          <w:t>1.3</w:t>
        </w:r>
        <w:r w:rsidR="000F6224">
          <w:rPr>
            <w:rFonts w:asciiTheme="minorHAnsi" w:eastAsiaTheme="minorEastAsia" w:hAnsiTheme="minorHAnsi" w:cstheme="minorBidi"/>
            <w:color w:val="auto"/>
            <w:sz w:val="22"/>
            <w:szCs w:val="22"/>
          </w:rPr>
          <w:tab/>
        </w:r>
        <w:r w:rsidR="000F6224" w:rsidRPr="004E0D9D">
          <w:rPr>
            <w:rStyle w:val="Hyperlink"/>
          </w:rPr>
          <w:t>Current status of analysis pipeline</w:t>
        </w:r>
        <w:r w:rsidR="000F6224">
          <w:rPr>
            <w:webHidden/>
          </w:rPr>
          <w:tab/>
        </w:r>
        <w:r w:rsidR="000F6224">
          <w:rPr>
            <w:webHidden/>
          </w:rPr>
          <w:fldChar w:fldCharType="begin"/>
        </w:r>
        <w:r w:rsidR="000F6224">
          <w:rPr>
            <w:webHidden/>
          </w:rPr>
          <w:instrText xml:space="preserve"> PAGEREF _Toc76050176 \h </w:instrText>
        </w:r>
        <w:r w:rsidR="000F6224">
          <w:rPr>
            <w:webHidden/>
          </w:rPr>
        </w:r>
        <w:r w:rsidR="000F6224">
          <w:rPr>
            <w:webHidden/>
          </w:rPr>
          <w:fldChar w:fldCharType="separate"/>
        </w:r>
        <w:r w:rsidR="00AC66FC">
          <w:rPr>
            <w:webHidden/>
          </w:rPr>
          <w:t>4</w:t>
        </w:r>
        <w:r w:rsidR="000F6224">
          <w:rPr>
            <w:webHidden/>
          </w:rPr>
          <w:fldChar w:fldCharType="end"/>
        </w:r>
      </w:hyperlink>
    </w:p>
    <w:p w14:paraId="1FD6CD04" w14:textId="767FDBF9" w:rsidR="000F6224" w:rsidRDefault="007E4477">
      <w:pPr>
        <w:pStyle w:val="TOC1"/>
        <w:rPr>
          <w:rFonts w:asciiTheme="minorHAnsi" w:eastAsiaTheme="minorEastAsia" w:hAnsiTheme="minorHAnsi" w:cstheme="minorBidi"/>
          <w:b w:val="0"/>
          <w:color w:val="auto"/>
        </w:rPr>
      </w:pPr>
      <w:hyperlink w:anchor="_Toc76050177" w:history="1">
        <w:r w:rsidR="000F6224" w:rsidRPr="004E0D9D">
          <w:rPr>
            <w:rStyle w:val="Hyperlink"/>
          </w:rPr>
          <w:t>2</w:t>
        </w:r>
        <w:r w:rsidR="000F6224">
          <w:rPr>
            <w:rFonts w:asciiTheme="minorHAnsi" w:eastAsiaTheme="minorEastAsia" w:hAnsiTheme="minorHAnsi" w:cstheme="minorBidi"/>
            <w:b w:val="0"/>
            <w:color w:val="auto"/>
          </w:rPr>
          <w:tab/>
        </w:r>
        <w:r w:rsidR="000F6224" w:rsidRPr="004E0D9D">
          <w:rPr>
            <w:rStyle w:val="Hyperlink"/>
          </w:rPr>
          <w:t>Fish analyses</w:t>
        </w:r>
        <w:r w:rsidR="000F6224">
          <w:rPr>
            <w:webHidden/>
          </w:rPr>
          <w:tab/>
        </w:r>
        <w:r w:rsidR="000F6224">
          <w:rPr>
            <w:webHidden/>
          </w:rPr>
          <w:fldChar w:fldCharType="begin"/>
        </w:r>
        <w:r w:rsidR="000F6224">
          <w:rPr>
            <w:webHidden/>
          </w:rPr>
          <w:instrText xml:space="preserve"> PAGEREF _Toc76050177 \h </w:instrText>
        </w:r>
        <w:r w:rsidR="000F6224">
          <w:rPr>
            <w:webHidden/>
          </w:rPr>
        </w:r>
        <w:r w:rsidR="000F6224">
          <w:rPr>
            <w:webHidden/>
          </w:rPr>
          <w:fldChar w:fldCharType="separate"/>
        </w:r>
        <w:r w:rsidR="00AC66FC">
          <w:rPr>
            <w:webHidden/>
          </w:rPr>
          <w:t>6</w:t>
        </w:r>
        <w:r w:rsidR="000F6224">
          <w:rPr>
            <w:webHidden/>
          </w:rPr>
          <w:fldChar w:fldCharType="end"/>
        </w:r>
      </w:hyperlink>
    </w:p>
    <w:p w14:paraId="0E83C6E8" w14:textId="493C2E6C" w:rsidR="000F6224" w:rsidRDefault="007E4477">
      <w:pPr>
        <w:pStyle w:val="TOC2"/>
        <w:rPr>
          <w:rFonts w:asciiTheme="minorHAnsi" w:eastAsiaTheme="minorEastAsia" w:hAnsiTheme="minorHAnsi" w:cstheme="minorBidi"/>
          <w:color w:val="auto"/>
          <w:sz w:val="22"/>
          <w:szCs w:val="22"/>
        </w:rPr>
      </w:pPr>
      <w:hyperlink w:anchor="_Toc76050178" w:history="1">
        <w:r w:rsidR="000F6224" w:rsidRPr="004E0D9D">
          <w:rPr>
            <w:rStyle w:val="Hyperlink"/>
          </w:rPr>
          <w:t>2.1</w:t>
        </w:r>
        <w:r w:rsidR="000F6224">
          <w:rPr>
            <w:rFonts w:asciiTheme="minorHAnsi" w:eastAsiaTheme="minorEastAsia" w:hAnsiTheme="minorHAnsi" w:cstheme="minorBidi"/>
            <w:color w:val="auto"/>
            <w:sz w:val="22"/>
            <w:szCs w:val="22"/>
          </w:rPr>
          <w:tab/>
        </w:r>
        <w:r w:rsidR="000F6224" w:rsidRPr="004E0D9D">
          <w:rPr>
            <w:rStyle w:val="Hyperlink"/>
          </w:rPr>
          <w:t>Overview</w:t>
        </w:r>
        <w:r w:rsidR="00D46A51">
          <w:rPr>
            <w:rStyle w:val="Hyperlink"/>
          </w:rPr>
          <w:tab/>
        </w:r>
        <w:r w:rsidR="000F6224">
          <w:rPr>
            <w:webHidden/>
          </w:rPr>
          <w:tab/>
        </w:r>
        <w:r w:rsidR="000F6224">
          <w:rPr>
            <w:webHidden/>
          </w:rPr>
          <w:fldChar w:fldCharType="begin"/>
        </w:r>
        <w:r w:rsidR="000F6224">
          <w:rPr>
            <w:webHidden/>
          </w:rPr>
          <w:instrText xml:space="preserve"> PAGEREF _Toc76050178 \h </w:instrText>
        </w:r>
        <w:r w:rsidR="000F6224">
          <w:rPr>
            <w:webHidden/>
          </w:rPr>
        </w:r>
        <w:r w:rsidR="000F6224">
          <w:rPr>
            <w:webHidden/>
          </w:rPr>
          <w:fldChar w:fldCharType="separate"/>
        </w:r>
        <w:r w:rsidR="00AC66FC">
          <w:rPr>
            <w:webHidden/>
          </w:rPr>
          <w:t>6</w:t>
        </w:r>
        <w:r w:rsidR="000F6224">
          <w:rPr>
            <w:webHidden/>
          </w:rPr>
          <w:fldChar w:fldCharType="end"/>
        </w:r>
      </w:hyperlink>
    </w:p>
    <w:p w14:paraId="70726B73" w14:textId="18FC7A25" w:rsidR="000F6224" w:rsidRDefault="007E4477">
      <w:pPr>
        <w:pStyle w:val="TOC2"/>
        <w:rPr>
          <w:rFonts w:asciiTheme="minorHAnsi" w:eastAsiaTheme="minorEastAsia" w:hAnsiTheme="minorHAnsi" w:cstheme="minorBidi"/>
          <w:color w:val="auto"/>
          <w:sz w:val="22"/>
          <w:szCs w:val="22"/>
        </w:rPr>
      </w:pPr>
      <w:hyperlink w:anchor="_Toc76050179" w:history="1">
        <w:r w:rsidR="000F6224" w:rsidRPr="004E0D9D">
          <w:rPr>
            <w:rStyle w:val="Hyperlink"/>
          </w:rPr>
          <w:t>2.2</w:t>
        </w:r>
        <w:r w:rsidR="000F6224">
          <w:rPr>
            <w:rFonts w:asciiTheme="minorHAnsi" w:eastAsiaTheme="minorEastAsia" w:hAnsiTheme="minorHAnsi" w:cstheme="minorBidi"/>
            <w:color w:val="auto"/>
            <w:sz w:val="22"/>
            <w:szCs w:val="22"/>
          </w:rPr>
          <w:tab/>
        </w:r>
        <w:r w:rsidR="000F6224" w:rsidRPr="004E0D9D">
          <w:rPr>
            <w:rStyle w:val="Hyperlink"/>
          </w:rPr>
          <w:t>Selecting flow metrics</w:t>
        </w:r>
        <w:r w:rsidR="000F6224">
          <w:rPr>
            <w:webHidden/>
          </w:rPr>
          <w:tab/>
        </w:r>
        <w:r w:rsidR="000F6224">
          <w:rPr>
            <w:webHidden/>
          </w:rPr>
          <w:fldChar w:fldCharType="begin"/>
        </w:r>
        <w:r w:rsidR="000F6224">
          <w:rPr>
            <w:webHidden/>
          </w:rPr>
          <w:instrText xml:space="preserve"> PAGEREF _Toc76050179 \h </w:instrText>
        </w:r>
        <w:r w:rsidR="000F6224">
          <w:rPr>
            <w:webHidden/>
          </w:rPr>
        </w:r>
        <w:r w:rsidR="000F6224">
          <w:rPr>
            <w:webHidden/>
          </w:rPr>
          <w:fldChar w:fldCharType="separate"/>
        </w:r>
        <w:r w:rsidR="00AC66FC">
          <w:rPr>
            <w:webHidden/>
          </w:rPr>
          <w:t>8</w:t>
        </w:r>
        <w:r w:rsidR="000F6224">
          <w:rPr>
            <w:webHidden/>
          </w:rPr>
          <w:fldChar w:fldCharType="end"/>
        </w:r>
      </w:hyperlink>
    </w:p>
    <w:p w14:paraId="70910B51" w14:textId="2F9D4131" w:rsidR="000F6224" w:rsidRDefault="007E4477">
      <w:pPr>
        <w:pStyle w:val="TOC2"/>
        <w:rPr>
          <w:rFonts w:asciiTheme="minorHAnsi" w:eastAsiaTheme="minorEastAsia" w:hAnsiTheme="minorHAnsi" w:cstheme="minorBidi"/>
          <w:color w:val="auto"/>
          <w:sz w:val="22"/>
          <w:szCs w:val="22"/>
        </w:rPr>
      </w:pPr>
      <w:hyperlink w:anchor="_Toc76050180" w:history="1">
        <w:r w:rsidR="000F6224" w:rsidRPr="004E0D9D">
          <w:rPr>
            <w:rStyle w:val="Hyperlink"/>
          </w:rPr>
          <w:t>2.3</w:t>
        </w:r>
        <w:r w:rsidR="000F6224">
          <w:rPr>
            <w:rFonts w:asciiTheme="minorHAnsi" w:eastAsiaTheme="minorEastAsia" w:hAnsiTheme="minorHAnsi" w:cstheme="minorBidi"/>
            <w:color w:val="auto"/>
            <w:sz w:val="22"/>
            <w:szCs w:val="22"/>
          </w:rPr>
          <w:tab/>
        </w:r>
        <w:r w:rsidR="000F6224" w:rsidRPr="004E0D9D">
          <w:rPr>
            <w:rStyle w:val="Hyperlink"/>
          </w:rPr>
          <w:t>Analysis: Spawning analysis</w:t>
        </w:r>
        <w:r w:rsidR="000F6224">
          <w:rPr>
            <w:webHidden/>
          </w:rPr>
          <w:tab/>
        </w:r>
        <w:r w:rsidR="000F6224">
          <w:rPr>
            <w:webHidden/>
          </w:rPr>
          <w:fldChar w:fldCharType="begin"/>
        </w:r>
        <w:r w:rsidR="000F6224">
          <w:rPr>
            <w:webHidden/>
          </w:rPr>
          <w:instrText xml:space="preserve"> PAGEREF _Toc76050180 \h </w:instrText>
        </w:r>
        <w:r w:rsidR="000F6224">
          <w:rPr>
            <w:webHidden/>
          </w:rPr>
        </w:r>
        <w:r w:rsidR="000F6224">
          <w:rPr>
            <w:webHidden/>
          </w:rPr>
          <w:fldChar w:fldCharType="separate"/>
        </w:r>
        <w:r w:rsidR="00AC66FC">
          <w:rPr>
            <w:webHidden/>
          </w:rPr>
          <w:t>13</w:t>
        </w:r>
        <w:r w:rsidR="000F6224">
          <w:rPr>
            <w:webHidden/>
          </w:rPr>
          <w:fldChar w:fldCharType="end"/>
        </w:r>
      </w:hyperlink>
    </w:p>
    <w:p w14:paraId="076C1C0A" w14:textId="69CEEB6A" w:rsidR="000F6224" w:rsidRDefault="007E4477">
      <w:pPr>
        <w:pStyle w:val="TOC2"/>
        <w:rPr>
          <w:rFonts w:asciiTheme="minorHAnsi" w:eastAsiaTheme="minorEastAsia" w:hAnsiTheme="minorHAnsi" w:cstheme="minorBidi"/>
          <w:color w:val="auto"/>
          <w:sz w:val="22"/>
          <w:szCs w:val="22"/>
        </w:rPr>
      </w:pPr>
      <w:hyperlink w:anchor="_Toc76050181" w:history="1">
        <w:r w:rsidR="000F6224" w:rsidRPr="004E0D9D">
          <w:rPr>
            <w:rStyle w:val="Hyperlink"/>
          </w:rPr>
          <w:t>2.4</w:t>
        </w:r>
        <w:r w:rsidR="000F6224">
          <w:rPr>
            <w:rFonts w:asciiTheme="minorHAnsi" w:eastAsiaTheme="minorEastAsia" w:hAnsiTheme="minorHAnsi" w:cstheme="minorBidi"/>
            <w:color w:val="auto"/>
            <w:sz w:val="22"/>
            <w:szCs w:val="22"/>
          </w:rPr>
          <w:tab/>
        </w:r>
        <w:r w:rsidR="000F6224" w:rsidRPr="004E0D9D">
          <w:rPr>
            <w:rStyle w:val="Hyperlink"/>
          </w:rPr>
          <w:t>Analysis: Larval abundance analysis</w:t>
        </w:r>
        <w:r w:rsidR="000F6224">
          <w:rPr>
            <w:webHidden/>
          </w:rPr>
          <w:tab/>
        </w:r>
        <w:r w:rsidR="000F6224">
          <w:rPr>
            <w:webHidden/>
          </w:rPr>
          <w:fldChar w:fldCharType="begin"/>
        </w:r>
        <w:r w:rsidR="000F6224">
          <w:rPr>
            <w:webHidden/>
          </w:rPr>
          <w:instrText xml:space="preserve"> PAGEREF _Toc76050181 \h </w:instrText>
        </w:r>
        <w:r w:rsidR="000F6224">
          <w:rPr>
            <w:webHidden/>
          </w:rPr>
        </w:r>
        <w:r w:rsidR="000F6224">
          <w:rPr>
            <w:webHidden/>
          </w:rPr>
          <w:fldChar w:fldCharType="separate"/>
        </w:r>
        <w:r w:rsidR="00AC66FC">
          <w:rPr>
            <w:webHidden/>
          </w:rPr>
          <w:t>18</w:t>
        </w:r>
        <w:r w:rsidR="000F6224">
          <w:rPr>
            <w:webHidden/>
          </w:rPr>
          <w:fldChar w:fldCharType="end"/>
        </w:r>
      </w:hyperlink>
    </w:p>
    <w:p w14:paraId="597C579D" w14:textId="66CC3B75" w:rsidR="000F6224" w:rsidRDefault="007E4477">
      <w:pPr>
        <w:pStyle w:val="TOC2"/>
        <w:rPr>
          <w:rFonts w:asciiTheme="minorHAnsi" w:eastAsiaTheme="minorEastAsia" w:hAnsiTheme="minorHAnsi" w:cstheme="minorBidi"/>
          <w:color w:val="auto"/>
          <w:sz w:val="22"/>
          <w:szCs w:val="22"/>
        </w:rPr>
      </w:pPr>
      <w:hyperlink w:anchor="_Toc76050182" w:history="1">
        <w:r w:rsidR="000F6224" w:rsidRPr="004E0D9D">
          <w:rPr>
            <w:rStyle w:val="Hyperlink"/>
          </w:rPr>
          <w:t>2.5</w:t>
        </w:r>
        <w:r w:rsidR="000F6224">
          <w:rPr>
            <w:rFonts w:asciiTheme="minorHAnsi" w:eastAsiaTheme="minorEastAsia" w:hAnsiTheme="minorHAnsi" w:cstheme="minorBidi"/>
            <w:color w:val="auto"/>
            <w:sz w:val="22"/>
            <w:szCs w:val="22"/>
          </w:rPr>
          <w:tab/>
        </w:r>
        <w:r w:rsidR="000F6224" w:rsidRPr="004E0D9D">
          <w:rPr>
            <w:rStyle w:val="Hyperlink"/>
          </w:rPr>
          <w:t>Analysis: Recruit analysis</w:t>
        </w:r>
        <w:r w:rsidR="000F6224">
          <w:rPr>
            <w:webHidden/>
          </w:rPr>
          <w:tab/>
        </w:r>
        <w:r w:rsidR="000F6224">
          <w:rPr>
            <w:webHidden/>
          </w:rPr>
          <w:fldChar w:fldCharType="begin"/>
        </w:r>
        <w:r w:rsidR="000F6224">
          <w:rPr>
            <w:webHidden/>
          </w:rPr>
          <w:instrText xml:space="preserve"> PAGEREF _Toc76050182 \h </w:instrText>
        </w:r>
        <w:r w:rsidR="000F6224">
          <w:rPr>
            <w:webHidden/>
          </w:rPr>
        </w:r>
        <w:r w:rsidR="000F6224">
          <w:rPr>
            <w:webHidden/>
          </w:rPr>
          <w:fldChar w:fldCharType="separate"/>
        </w:r>
        <w:r w:rsidR="00AC66FC">
          <w:rPr>
            <w:webHidden/>
          </w:rPr>
          <w:t>21</w:t>
        </w:r>
        <w:r w:rsidR="000F6224">
          <w:rPr>
            <w:webHidden/>
          </w:rPr>
          <w:fldChar w:fldCharType="end"/>
        </w:r>
      </w:hyperlink>
    </w:p>
    <w:p w14:paraId="123A13C8" w14:textId="7B370786" w:rsidR="000F6224" w:rsidRDefault="007E4477">
      <w:pPr>
        <w:pStyle w:val="TOC2"/>
        <w:rPr>
          <w:rFonts w:asciiTheme="minorHAnsi" w:eastAsiaTheme="minorEastAsia" w:hAnsiTheme="minorHAnsi" w:cstheme="minorBidi"/>
          <w:color w:val="auto"/>
          <w:sz w:val="22"/>
          <w:szCs w:val="22"/>
        </w:rPr>
      </w:pPr>
      <w:hyperlink w:anchor="_Toc76050183" w:history="1">
        <w:r w:rsidR="000F6224" w:rsidRPr="004E0D9D">
          <w:rPr>
            <w:rStyle w:val="Hyperlink"/>
          </w:rPr>
          <w:t>2.6</w:t>
        </w:r>
        <w:r w:rsidR="000F6224">
          <w:rPr>
            <w:rFonts w:asciiTheme="minorHAnsi" w:eastAsiaTheme="minorEastAsia" w:hAnsiTheme="minorHAnsi" w:cstheme="minorBidi"/>
            <w:color w:val="auto"/>
            <w:sz w:val="22"/>
            <w:szCs w:val="22"/>
          </w:rPr>
          <w:tab/>
        </w:r>
        <w:r w:rsidR="000F6224" w:rsidRPr="004E0D9D">
          <w:rPr>
            <w:rStyle w:val="Hyperlink"/>
          </w:rPr>
          <w:t>Analysis: Catch curve analysis</w:t>
        </w:r>
        <w:r w:rsidR="000F6224">
          <w:rPr>
            <w:webHidden/>
          </w:rPr>
          <w:tab/>
        </w:r>
        <w:r w:rsidR="000F6224">
          <w:rPr>
            <w:webHidden/>
          </w:rPr>
          <w:fldChar w:fldCharType="begin"/>
        </w:r>
        <w:r w:rsidR="000F6224">
          <w:rPr>
            <w:webHidden/>
          </w:rPr>
          <w:instrText xml:space="preserve"> PAGEREF _Toc76050183 \h </w:instrText>
        </w:r>
        <w:r w:rsidR="000F6224">
          <w:rPr>
            <w:webHidden/>
          </w:rPr>
        </w:r>
        <w:r w:rsidR="000F6224">
          <w:rPr>
            <w:webHidden/>
          </w:rPr>
          <w:fldChar w:fldCharType="separate"/>
        </w:r>
        <w:r w:rsidR="00AC66FC">
          <w:rPr>
            <w:webHidden/>
          </w:rPr>
          <w:t>25</w:t>
        </w:r>
        <w:r w:rsidR="000F6224">
          <w:rPr>
            <w:webHidden/>
          </w:rPr>
          <w:fldChar w:fldCharType="end"/>
        </w:r>
      </w:hyperlink>
    </w:p>
    <w:p w14:paraId="591588CA" w14:textId="77004D78" w:rsidR="000F6224" w:rsidRDefault="007E4477">
      <w:pPr>
        <w:pStyle w:val="TOC2"/>
        <w:rPr>
          <w:rFonts w:asciiTheme="minorHAnsi" w:eastAsiaTheme="minorEastAsia" w:hAnsiTheme="minorHAnsi" w:cstheme="minorBidi"/>
          <w:color w:val="auto"/>
          <w:sz w:val="22"/>
          <w:szCs w:val="22"/>
        </w:rPr>
      </w:pPr>
      <w:hyperlink w:anchor="_Toc76050184" w:history="1">
        <w:r w:rsidR="000F6224" w:rsidRPr="004E0D9D">
          <w:rPr>
            <w:rStyle w:val="Hyperlink"/>
          </w:rPr>
          <w:t>2.7</w:t>
        </w:r>
        <w:r w:rsidR="000F6224">
          <w:rPr>
            <w:rFonts w:asciiTheme="minorHAnsi" w:eastAsiaTheme="minorEastAsia" w:hAnsiTheme="minorHAnsi" w:cstheme="minorBidi"/>
            <w:color w:val="auto"/>
            <w:sz w:val="22"/>
            <w:szCs w:val="22"/>
          </w:rPr>
          <w:tab/>
        </w:r>
        <w:r w:rsidR="000F6224" w:rsidRPr="004E0D9D">
          <w:rPr>
            <w:rStyle w:val="Hyperlink"/>
          </w:rPr>
          <w:t>Analysis: Adult abundance</w:t>
        </w:r>
        <w:r w:rsidR="000F6224">
          <w:rPr>
            <w:webHidden/>
          </w:rPr>
          <w:tab/>
        </w:r>
        <w:r w:rsidR="000F6224">
          <w:rPr>
            <w:webHidden/>
          </w:rPr>
          <w:fldChar w:fldCharType="begin"/>
        </w:r>
        <w:r w:rsidR="000F6224">
          <w:rPr>
            <w:webHidden/>
          </w:rPr>
          <w:instrText xml:space="preserve"> PAGEREF _Toc76050184 \h </w:instrText>
        </w:r>
        <w:r w:rsidR="000F6224">
          <w:rPr>
            <w:webHidden/>
          </w:rPr>
        </w:r>
        <w:r w:rsidR="000F6224">
          <w:rPr>
            <w:webHidden/>
          </w:rPr>
          <w:fldChar w:fldCharType="separate"/>
        </w:r>
        <w:r w:rsidR="00AC66FC">
          <w:rPr>
            <w:webHidden/>
          </w:rPr>
          <w:t>29</w:t>
        </w:r>
        <w:r w:rsidR="000F6224">
          <w:rPr>
            <w:webHidden/>
          </w:rPr>
          <w:fldChar w:fldCharType="end"/>
        </w:r>
      </w:hyperlink>
    </w:p>
    <w:p w14:paraId="2A2DA2DF" w14:textId="275FC37B" w:rsidR="000F6224" w:rsidRDefault="007E4477">
      <w:pPr>
        <w:pStyle w:val="TOC2"/>
        <w:rPr>
          <w:rFonts w:asciiTheme="minorHAnsi" w:eastAsiaTheme="minorEastAsia" w:hAnsiTheme="minorHAnsi" w:cstheme="minorBidi"/>
          <w:color w:val="auto"/>
          <w:sz w:val="22"/>
          <w:szCs w:val="22"/>
        </w:rPr>
      </w:pPr>
      <w:hyperlink w:anchor="_Toc76050185" w:history="1">
        <w:r w:rsidR="000F6224" w:rsidRPr="004E0D9D">
          <w:rPr>
            <w:rStyle w:val="Hyperlink"/>
          </w:rPr>
          <w:t>2.8</w:t>
        </w:r>
        <w:r w:rsidR="000F6224">
          <w:rPr>
            <w:rFonts w:asciiTheme="minorHAnsi" w:eastAsiaTheme="minorEastAsia" w:hAnsiTheme="minorHAnsi" w:cstheme="minorBidi"/>
            <w:color w:val="auto"/>
            <w:sz w:val="22"/>
            <w:szCs w:val="22"/>
          </w:rPr>
          <w:tab/>
        </w:r>
        <w:r w:rsidR="000F6224" w:rsidRPr="004E0D9D">
          <w:rPr>
            <w:rStyle w:val="Hyperlink"/>
          </w:rPr>
          <w:t>Analysis: Adult body condition</w:t>
        </w:r>
        <w:r w:rsidR="000F6224">
          <w:rPr>
            <w:webHidden/>
          </w:rPr>
          <w:tab/>
        </w:r>
        <w:r w:rsidR="000F6224">
          <w:rPr>
            <w:webHidden/>
          </w:rPr>
          <w:fldChar w:fldCharType="begin"/>
        </w:r>
        <w:r w:rsidR="000F6224">
          <w:rPr>
            <w:webHidden/>
          </w:rPr>
          <w:instrText xml:space="preserve"> PAGEREF _Toc76050185 \h </w:instrText>
        </w:r>
        <w:r w:rsidR="000F6224">
          <w:rPr>
            <w:webHidden/>
          </w:rPr>
        </w:r>
        <w:r w:rsidR="000F6224">
          <w:rPr>
            <w:webHidden/>
          </w:rPr>
          <w:fldChar w:fldCharType="separate"/>
        </w:r>
        <w:r w:rsidR="00AC66FC">
          <w:rPr>
            <w:webHidden/>
          </w:rPr>
          <w:t>31</w:t>
        </w:r>
        <w:r w:rsidR="000F6224">
          <w:rPr>
            <w:webHidden/>
          </w:rPr>
          <w:fldChar w:fldCharType="end"/>
        </w:r>
      </w:hyperlink>
    </w:p>
    <w:p w14:paraId="33CE17A9" w14:textId="2FEB7C2E" w:rsidR="000F6224" w:rsidRDefault="007E4477">
      <w:pPr>
        <w:pStyle w:val="TOC1"/>
        <w:rPr>
          <w:rFonts w:asciiTheme="minorHAnsi" w:eastAsiaTheme="minorEastAsia" w:hAnsiTheme="minorHAnsi" w:cstheme="minorBidi"/>
          <w:b w:val="0"/>
          <w:color w:val="auto"/>
        </w:rPr>
      </w:pPr>
      <w:hyperlink w:anchor="_Toc76050186" w:history="1">
        <w:r w:rsidR="000F6224" w:rsidRPr="004E0D9D">
          <w:rPr>
            <w:rStyle w:val="Hyperlink"/>
          </w:rPr>
          <w:t>3</w:t>
        </w:r>
        <w:r w:rsidR="000F6224">
          <w:rPr>
            <w:rFonts w:asciiTheme="minorHAnsi" w:eastAsiaTheme="minorEastAsia" w:hAnsiTheme="minorHAnsi" w:cstheme="minorBidi"/>
            <w:b w:val="0"/>
            <w:color w:val="auto"/>
          </w:rPr>
          <w:tab/>
        </w:r>
        <w:r w:rsidR="000F6224" w:rsidRPr="004E0D9D">
          <w:rPr>
            <w:rStyle w:val="Hyperlink"/>
          </w:rPr>
          <w:t>General summary</w:t>
        </w:r>
        <w:r w:rsidR="000F6224">
          <w:rPr>
            <w:webHidden/>
          </w:rPr>
          <w:tab/>
        </w:r>
        <w:r w:rsidR="000F6224">
          <w:rPr>
            <w:webHidden/>
          </w:rPr>
          <w:fldChar w:fldCharType="begin"/>
        </w:r>
        <w:r w:rsidR="000F6224">
          <w:rPr>
            <w:webHidden/>
          </w:rPr>
          <w:instrText xml:space="preserve"> PAGEREF _Toc76050186 \h </w:instrText>
        </w:r>
        <w:r w:rsidR="000F6224">
          <w:rPr>
            <w:webHidden/>
          </w:rPr>
        </w:r>
        <w:r w:rsidR="000F6224">
          <w:rPr>
            <w:webHidden/>
          </w:rPr>
          <w:fldChar w:fldCharType="separate"/>
        </w:r>
        <w:r w:rsidR="00AC66FC">
          <w:rPr>
            <w:webHidden/>
          </w:rPr>
          <w:t>37</w:t>
        </w:r>
        <w:r w:rsidR="000F6224">
          <w:rPr>
            <w:webHidden/>
          </w:rPr>
          <w:fldChar w:fldCharType="end"/>
        </w:r>
      </w:hyperlink>
    </w:p>
    <w:p w14:paraId="046E6F49" w14:textId="59606987" w:rsidR="000F6224" w:rsidRDefault="007E4477">
      <w:pPr>
        <w:pStyle w:val="TOC2"/>
        <w:rPr>
          <w:rFonts w:asciiTheme="minorHAnsi" w:eastAsiaTheme="minorEastAsia" w:hAnsiTheme="minorHAnsi" w:cstheme="minorBidi"/>
          <w:color w:val="auto"/>
          <w:sz w:val="22"/>
          <w:szCs w:val="22"/>
        </w:rPr>
      </w:pPr>
      <w:hyperlink w:anchor="_Toc76050187" w:history="1">
        <w:r w:rsidR="000F6224" w:rsidRPr="004E0D9D">
          <w:rPr>
            <w:rStyle w:val="Hyperlink"/>
          </w:rPr>
          <w:t>3.1</w:t>
        </w:r>
        <w:r w:rsidR="000F6224">
          <w:rPr>
            <w:rFonts w:asciiTheme="minorHAnsi" w:eastAsiaTheme="minorEastAsia" w:hAnsiTheme="minorHAnsi" w:cstheme="minorBidi"/>
            <w:color w:val="auto"/>
            <w:sz w:val="22"/>
            <w:szCs w:val="22"/>
          </w:rPr>
          <w:tab/>
        </w:r>
        <w:r w:rsidR="000F6224" w:rsidRPr="004E0D9D">
          <w:rPr>
            <w:rStyle w:val="Hyperlink"/>
          </w:rPr>
          <w:t>Summary of flow metric effects for all analyses</w:t>
        </w:r>
        <w:r w:rsidR="000F6224">
          <w:rPr>
            <w:webHidden/>
          </w:rPr>
          <w:tab/>
        </w:r>
        <w:r w:rsidR="000F6224">
          <w:rPr>
            <w:webHidden/>
          </w:rPr>
          <w:fldChar w:fldCharType="begin"/>
        </w:r>
        <w:r w:rsidR="000F6224">
          <w:rPr>
            <w:webHidden/>
          </w:rPr>
          <w:instrText xml:space="preserve"> PAGEREF _Toc76050187 \h </w:instrText>
        </w:r>
        <w:r w:rsidR="000F6224">
          <w:rPr>
            <w:webHidden/>
          </w:rPr>
        </w:r>
        <w:r w:rsidR="000F6224">
          <w:rPr>
            <w:webHidden/>
          </w:rPr>
          <w:fldChar w:fldCharType="separate"/>
        </w:r>
        <w:r w:rsidR="00AC66FC">
          <w:rPr>
            <w:webHidden/>
          </w:rPr>
          <w:t>37</w:t>
        </w:r>
        <w:r w:rsidR="000F6224">
          <w:rPr>
            <w:webHidden/>
          </w:rPr>
          <w:fldChar w:fldCharType="end"/>
        </w:r>
      </w:hyperlink>
    </w:p>
    <w:p w14:paraId="1BB00289" w14:textId="1478B5B4" w:rsidR="000F6224" w:rsidRDefault="007E4477">
      <w:pPr>
        <w:pStyle w:val="TOC2"/>
        <w:rPr>
          <w:rFonts w:asciiTheme="minorHAnsi" w:eastAsiaTheme="minorEastAsia" w:hAnsiTheme="minorHAnsi" w:cstheme="minorBidi"/>
          <w:color w:val="auto"/>
          <w:sz w:val="22"/>
          <w:szCs w:val="22"/>
        </w:rPr>
      </w:pPr>
      <w:hyperlink w:anchor="_Toc76050188" w:history="1">
        <w:r w:rsidR="000F6224" w:rsidRPr="004E0D9D">
          <w:rPr>
            <w:rStyle w:val="Hyperlink"/>
          </w:rPr>
          <w:t>3.2</w:t>
        </w:r>
        <w:r w:rsidR="000F6224">
          <w:rPr>
            <w:rFonts w:asciiTheme="minorHAnsi" w:eastAsiaTheme="minorEastAsia" w:hAnsiTheme="minorHAnsi" w:cstheme="minorBidi"/>
            <w:color w:val="auto"/>
            <w:sz w:val="22"/>
            <w:szCs w:val="22"/>
          </w:rPr>
          <w:tab/>
        </w:r>
        <w:r w:rsidR="000F6224" w:rsidRPr="004E0D9D">
          <w:rPr>
            <w:rStyle w:val="Hyperlink"/>
          </w:rPr>
          <w:t>Summary of counterfactual predictions metrics</w:t>
        </w:r>
        <w:r w:rsidR="000F6224">
          <w:rPr>
            <w:webHidden/>
          </w:rPr>
          <w:tab/>
        </w:r>
        <w:r w:rsidR="000F6224">
          <w:rPr>
            <w:webHidden/>
          </w:rPr>
          <w:fldChar w:fldCharType="begin"/>
        </w:r>
        <w:r w:rsidR="000F6224">
          <w:rPr>
            <w:webHidden/>
          </w:rPr>
          <w:instrText xml:space="preserve"> PAGEREF _Toc76050188 \h </w:instrText>
        </w:r>
        <w:r w:rsidR="000F6224">
          <w:rPr>
            <w:webHidden/>
          </w:rPr>
        </w:r>
        <w:r w:rsidR="000F6224">
          <w:rPr>
            <w:webHidden/>
          </w:rPr>
          <w:fldChar w:fldCharType="separate"/>
        </w:r>
        <w:r w:rsidR="00AC66FC">
          <w:rPr>
            <w:webHidden/>
          </w:rPr>
          <w:t>38</w:t>
        </w:r>
        <w:r w:rsidR="000F6224">
          <w:rPr>
            <w:webHidden/>
          </w:rPr>
          <w:fldChar w:fldCharType="end"/>
        </w:r>
      </w:hyperlink>
    </w:p>
    <w:p w14:paraId="4A5E1264" w14:textId="16DFF6D3" w:rsidR="000F6224" w:rsidRDefault="007E4477">
      <w:pPr>
        <w:pStyle w:val="TOC2"/>
        <w:rPr>
          <w:rFonts w:asciiTheme="minorHAnsi" w:eastAsiaTheme="minorEastAsia" w:hAnsiTheme="minorHAnsi" w:cstheme="minorBidi"/>
          <w:color w:val="auto"/>
          <w:sz w:val="22"/>
          <w:szCs w:val="22"/>
        </w:rPr>
      </w:pPr>
      <w:hyperlink w:anchor="_Toc76050189" w:history="1">
        <w:r w:rsidR="000F6224" w:rsidRPr="004E0D9D">
          <w:rPr>
            <w:rStyle w:val="Hyperlink"/>
          </w:rPr>
          <w:t>3.3</w:t>
        </w:r>
        <w:r w:rsidR="000F6224">
          <w:rPr>
            <w:rFonts w:asciiTheme="minorHAnsi" w:eastAsiaTheme="minorEastAsia" w:hAnsiTheme="minorHAnsi" w:cstheme="minorBidi"/>
            <w:color w:val="auto"/>
            <w:sz w:val="22"/>
            <w:szCs w:val="22"/>
          </w:rPr>
          <w:tab/>
        </w:r>
        <w:r w:rsidR="000F6224" w:rsidRPr="004E0D9D">
          <w:rPr>
            <w:rStyle w:val="Hyperlink"/>
          </w:rPr>
          <w:t>Probability of effect of Commonwealth environmental water being greater than without Commonwealth environmental water</w:t>
        </w:r>
        <w:r w:rsidR="000F6224">
          <w:rPr>
            <w:webHidden/>
          </w:rPr>
          <w:tab/>
        </w:r>
        <w:r w:rsidR="000F6224">
          <w:rPr>
            <w:webHidden/>
          </w:rPr>
          <w:fldChar w:fldCharType="begin"/>
        </w:r>
        <w:r w:rsidR="000F6224">
          <w:rPr>
            <w:webHidden/>
          </w:rPr>
          <w:instrText xml:space="preserve"> PAGEREF _Toc76050189 \h </w:instrText>
        </w:r>
        <w:r w:rsidR="000F6224">
          <w:rPr>
            <w:webHidden/>
          </w:rPr>
        </w:r>
        <w:r w:rsidR="000F6224">
          <w:rPr>
            <w:webHidden/>
          </w:rPr>
          <w:fldChar w:fldCharType="separate"/>
        </w:r>
        <w:r w:rsidR="00AC66FC">
          <w:rPr>
            <w:webHidden/>
          </w:rPr>
          <w:t>43</w:t>
        </w:r>
        <w:r w:rsidR="000F6224">
          <w:rPr>
            <w:webHidden/>
          </w:rPr>
          <w:fldChar w:fldCharType="end"/>
        </w:r>
      </w:hyperlink>
    </w:p>
    <w:p w14:paraId="15F47141" w14:textId="680FA52C" w:rsidR="000F6224" w:rsidRDefault="007E4477">
      <w:pPr>
        <w:pStyle w:val="TOC1"/>
        <w:rPr>
          <w:rFonts w:asciiTheme="minorHAnsi" w:eastAsiaTheme="minorEastAsia" w:hAnsiTheme="minorHAnsi" w:cstheme="minorBidi"/>
          <w:b w:val="0"/>
          <w:color w:val="auto"/>
        </w:rPr>
      </w:pPr>
      <w:hyperlink w:anchor="_Toc76050190" w:history="1">
        <w:r w:rsidR="000F6224" w:rsidRPr="004E0D9D">
          <w:rPr>
            <w:rStyle w:val="Hyperlink"/>
          </w:rPr>
          <w:t>4</w:t>
        </w:r>
        <w:r w:rsidR="000F6224">
          <w:rPr>
            <w:rFonts w:asciiTheme="minorHAnsi" w:eastAsiaTheme="minorEastAsia" w:hAnsiTheme="minorHAnsi" w:cstheme="minorBidi"/>
            <w:b w:val="0"/>
            <w:color w:val="auto"/>
          </w:rPr>
          <w:tab/>
        </w:r>
        <w:r w:rsidR="000F6224" w:rsidRPr="004E0D9D">
          <w:rPr>
            <w:rStyle w:val="Hyperlink"/>
          </w:rPr>
          <w:t>References</w:t>
        </w:r>
        <w:r w:rsidR="000F6224">
          <w:rPr>
            <w:webHidden/>
          </w:rPr>
          <w:tab/>
        </w:r>
        <w:r w:rsidR="000F6224">
          <w:rPr>
            <w:webHidden/>
          </w:rPr>
          <w:fldChar w:fldCharType="begin"/>
        </w:r>
        <w:r w:rsidR="000F6224">
          <w:rPr>
            <w:webHidden/>
          </w:rPr>
          <w:instrText xml:space="preserve"> PAGEREF _Toc76050190 \h </w:instrText>
        </w:r>
        <w:r w:rsidR="000F6224">
          <w:rPr>
            <w:webHidden/>
          </w:rPr>
        </w:r>
        <w:r w:rsidR="000F6224">
          <w:rPr>
            <w:webHidden/>
          </w:rPr>
          <w:fldChar w:fldCharType="separate"/>
        </w:r>
        <w:r w:rsidR="00AC66FC">
          <w:rPr>
            <w:webHidden/>
          </w:rPr>
          <w:t>48</w:t>
        </w:r>
        <w:r w:rsidR="000F6224">
          <w:rPr>
            <w:webHidden/>
          </w:rPr>
          <w:fldChar w:fldCharType="end"/>
        </w:r>
      </w:hyperlink>
    </w:p>
    <w:p w14:paraId="5DA985CE" w14:textId="359C8AF5" w:rsidR="000F6224" w:rsidRDefault="007E4477">
      <w:pPr>
        <w:pStyle w:val="TOC1"/>
        <w:rPr>
          <w:rFonts w:asciiTheme="minorHAnsi" w:eastAsiaTheme="minorEastAsia" w:hAnsiTheme="minorHAnsi" w:cstheme="minorBidi"/>
          <w:b w:val="0"/>
          <w:color w:val="auto"/>
        </w:rPr>
      </w:pPr>
      <w:hyperlink w:anchor="_Toc76050191" w:history="1">
        <w:r w:rsidR="000F6224" w:rsidRPr="004E0D9D">
          <w:rPr>
            <w:rStyle w:val="Hyperlink"/>
            <w14:scene3d>
              <w14:camera w14:prst="orthographicFront"/>
              <w14:lightRig w14:rig="threePt" w14:dir="t">
                <w14:rot w14:lat="0" w14:lon="0" w14:rev="0"/>
              </w14:lightRig>
            </w14:scene3d>
          </w:rPr>
          <w:t>Appendix A</w:t>
        </w:r>
        <w:r w:rsidR="000F6224">
          <w:rPr>
            <w:rFonts w:asciiTheme="minorHAnsi" w:eastAsiaTheme="minorEastAsia" w:hAnsiTheme="minorHAnsi" w:cstheme="minorBidi"/>
            <w:b w:val="0"/>
            <w:color w:val="auto"/>
          </w:rPr>
          <w:tab/>
        </w:r>
        <w:r w:rsidR="000F6224" w:rsidRPr="004E0D9D">
          <w:rPr>
            <w:rStyle w:val="Hyperlink"/>
          </w:rPr>
          <w:t>Details of analyses</w:t>
        </w:r>
        <w:r w:rsidR="000F6224">
          <w:rPr>
            <w:webHidden/>
          </w:rPr>
          <w:tab/>
        </w:r>
        <w:r w:rsidR="000F6224">
          <w:rPr>
            <w:webHidden/>
          </w:rPr>
          <w:fldChar w:fldCharType="begin"/>
        </w:r>
        <w:r w:rsidR="000F6224">
          <w:rPr>
            <w:webHidden/>
          </w:rPr>
          <w:instrText xml:space="preserve"> PAGEREF _Toc76050191 \h </w:instrText>
        </w:r>
        <w:r w:rsidR="000F6224">
          <w:rPr>
            <w:webHidden/>
          </w:rPr>
        </w:r>
        <w:r w:rsidR="000F6224">
          <w:rPr>
            <w:webHidden/>
          </w:rPr>
          <w:fldChar w:fldCharType="separate"/>
        </w:r>
        <w:r w:rsidR="00AC66FC">
          <w:rPr>
            <w:webHidden/>
          </w:rPr>
          <w:t>49</w:t>
        </w:r>
        <w:r w:rsidR="000F6224">
          <w:rPr>
            <w:webHidden/>
          </w:rPr>
          <w:fldChar w:fldCharType="end"/>
        </w:r>
      </w:hyperlink>
    </w:p>
    <w:p w14:paraId="4B7F1CB5" w14:textId="739E8513" w:rsidR="000F6224" w:rsidRDefault="007E4477">
      <w:pPr>
        <w:pStyle w:val="TOC2"/>
        <w:rPr>
          <w:rFonts w:asciiTheme="minorHAnsi" w:eastAsiaTheme="minorEastAsia" w:hAnsiTheme="minorHAnsi" w:cstheme="minorBidi"/>
          <w:color w:val="auto"/>
          <w:sz w:val="22"/>
          <w:szCs w:val="22"/>
        </w:rPr>
      </w:pPr>
      <w:hyperlink w:anchor="_Toc76050192" w:history="1">
        <w:r w:rsidR="000F6224" w:rsidRPr="004E0D9D">
          <w:rPr>
            <w:rStyle w:val="Hyperlink"/>
          </w:rPr>
          <w:t>A.1</w:t>
        </w:r>
        <w:r w:rsidR="000F6224">
          <w:rPr>
            <w:rFonts w:asciiTheme="minorHAnsi" w:eastAsiaTheme="minorEastAsia" w:hAnsiTheme="minorHAnsi" w:cstheme="minorBidi"/>
            <w:color w:val="auto"/>
            <w:sz w:val="22"/>
            <w:szCs w:val="22"/>
          </w:rPr>
          <w:tab/>
        </w:r>
        <w:r w:rsidR="000F6224" w:rsidRPr="004E0D9D">
          <w:rPr>
            <w:rStyle w:val="Hyperlink"/>
          </w:rPr>
          <w:t>Summary of key species</w:t>
        </w:r>
        <w:r w:rsidR="000F6224">
          <w:rPr>
            <w:webHidden/>
          </w:rPr>
          <w:tab/>
        </w:r>
        <w:r w:rsidR="000F6224">
          <w:rPr>
            <w:webHidden/>
          </w:rPr>
          <w:fldChar w:fldCharType="begin"/>
        </w:r>
        <w:r w:rsidR="000F6224">
          <w:rPr>
            <w:webHidden/>
          </w:rPr>
          <w:instrText xml:space="preserve"> PAGEREF _Toc76050192 \h </w:instrText>
        </w:r>
        <w:r w:rsidR="000F6224">
          <w:rPr>
            <w:webHidden/>
          </w:rPr>
        </w:r>
        <w:r w:rsidR="000F6224">
          <w:rPr>
            <w:webHidden/>
          </w:rPr>
          <w:fldChar w:fldCharType="separate"/>
        </w:r>
        <w:r w:rsidR="00AC66FC">
          <w:rPr>
            <w:webHidden/>
          </w:rPr>
          <w:t>49</w:t>
        </w:r>
        <w:r w:rsidR="000F6224">
          <w:rPr>
            <w:webHidden/>
          </w:rPr>
          <w:fldChar w:fldCharType="end"/>
        </w:r>
      </w:hyperlink>
    </w:p>
    <w:p w14:paraId="667D22AB" w14:textId="52B07693" w:rsidR="000F6224" w:rsidRDefault="007E4477">
      <w:pPr>
        <w:pStyle w:val="TOC2"/>
        <w:rPr>
          <w:rFonts w:asciiTheme="minorHAnsi" w:eastAsiaTheme="minorEastAsia" w:hAnsiTheme="minorHAnsi" w:cstheme="minorBidi"/>
          <w:color w:val="auto"/>
          <w:sz w:val="22"/>
          <w:szCs w:val="22"/>
        </w:rPr>
      </w:pPr>
      <w:hyperlink w:anchor="_Toc76050193" w:history="1">
        <w:r w:rsidR="000F6224" w:rsidRPr="004E0D9D">
          <w:rPr>
            <w:rStyle w:val="Hyperlink"/>
          </w:rPr>
          <w:t>A.2</w:t>
        </w:r>
        <w:r w:rsidR="000F6224">
          <w:rPr>
            <w:rFonts w:asciiTheme="minorHAnsi" w:eastAsiaTheme="minorEastAsia" w:hAnsiTheme="minorHAnsi" w:cstheme="minorBidi"/>
            <w:color w:val="auto"/>
            <w:sz w:val="22"/>
            <w:szCs w:val="22"/>
          </w:rPr>
          <w:tab/>
        </w:r>
        <w:r w:rsidR="000F6224" w:rsidRPr="004E0D9D">
          <w:rPr>
            <w:rStyle w:val="Hyperlink"/>
          </w:rPr>
          <w:t>Statistical tables for all analyses</w:t>
        </w:r>
        <w:r w:rsidR="000F6224">
          <w:rPr>
            <w:webHidden/>
          </w:rPr>
          <w:tab/>
        </w:r>
        <w:r w:rsidR="000F6224">
          <w:rPr>
            <w:webHidden/>
          </w:rPr>
          <w:fldChar w:fldCharType="begin"/>
        </w:r>
        <w:r w:rsidR="000F6224">
          <w:rPr>
            <w:webHidden/>
          </w:rPr>
          <w:instrText xml:space="preserve"> PAGEREF _Toc76050193 \h </w:instrText>
        </w:r>
        <w:r w:rsidR="000F6224">
          <w:rPr>
            <w:webHidden/>
          </w:rPr>
        </w:r>
        <w:r w:rsidR="000F6224">
          <w:rPr>
            <w:webHidden/>
          </w:rPr>
          <w:fldChar w:fldCharType="separate"/>
        </w:r>
        <w:r w:rsidR="00AC66FC">
          <w:rPr>
            <w:webHidden/>
          </w:rPr>
          <w:t>54</w:t>
        </w:r>
        <w:r w:rsidR="000F6224">
          <w:rPr>
            <w:webHidden/>
          </w:rPr>
          <w:fldChar w:fldCharType="end"/>
        </w:r>
      </w:hyperlink>
    </w:p>
    <w:p w14:paraId="4F7BDD0E" w14:textId="69A7EEEF" w:rsidR="00FB60C7" w:rsidRDefault="001F565C" w:rsidP="001F565C">
      <w:pPr>
        <w:pStyle w:val="ListofFiguresandTablesTOCHeading"/>
        <w:pageBreakBefore/>
        <w:rPr>
          <w:noProof/>
        </w:rPr>
      </w:pPr>
      <w:r>
        <w:rPr>
          <w:noProof/>
        </w:rPr>
        <w:lastRenderedPageBreak/>
        <w:fldChar w:fldCharType="end"/>
      </w:r>
      <w:r>
        <w:rPr>
          <w:noProof/>
        </w:rPr>
        <w:t>List of figures</w:t>
      </w:r>
    </w:p>
    <w:bookmarkStart w:id="23" w:name="_Hlk80817895"/>
    <w:p w14:paraId="0195D1A3" w14:textId="01D94104" w:rsidR="00144DA7" w:rsidRDefault="001F565C">
      <w:pPr>
        <w:pStyle w:val="TableofFigures"/>
        <w:rPr>
          <w:rFonts w:asciiTheme="minorHAnsi" w:eastAsiaTheme="minorEastAsia" w:hAnsiTheme="minorHAnsi" w:cstheme="minorBidi"/>
          <w:color w:val="auto"/>
          <w:sz w:val="22"/>
          <w:szCs w:val="22"/>
        </w:rPr>
      </w:pPr>
      <w:r>
        <w:fldChar w:fldCharType="begin"/>
      </w:r>
      <w:r>
        <w:instrText xml:space="preserve"> TOC \h \z \c "Figure" </w:instrText>
      </w:r>
      <w:r>
        <w:fldChar w:fldCharType="separate"/>
      </w:r>
      <w:hyperlink w:anchor="_Toc80792133" w:history="1">
        <w:r w:rsidR="00144DA7" w:rsidRPr="00D115ED">
          <w:rPr>
            <w:rStyle w:val="Hyperlink"/>
          </w:rPr>
          <w:t>Figure 1 The 7 Selected Areas and 25 valleys established for long-term monitoring of the effects of environmental watering under the LTIM Project and Flow-MER Program (2014–15 to present)</w:t>
        </w:r>
        <w:r w:rsidR="00144DA7">
          <w:rPr>
            <w:webHidden/>
          </w:rPr>
          <w:tab/>
        </w:r>
        <w:r w:rsidR="00144DA7">
          <w:rPr>
            <w:webHidden/>
          </w:rPr>
          <w:fldChar w:fldCharType="begin"/>
        </w:r>
        <w:r w:rsidR="00144DA7">
          <w:rPr>
            <w:webHidden/>
          </w:rPr>
          <w:instrText xml:space="preserve"> PAGEREF _Toc80792133 \h </w:instrText>
        </w:r>
        <w:r w:rsidR="00144DA7">
          <w:rPr>
            <w:webHidden/>
          </w:rPr>
        </w:r>
        <w:r w:rsidR="00144DA7">
          <w:rPr>
            <w:webHidden/>
          </w:rPr>
          <w:fldChar w:fldCharType="separate"/>
        </w:r>
        <w:r w:rsidR="00144DA7">
          <w:rPr>
            <w:webHidden/>
          </w:rPr>
          <w:t>iii</w:t>
        </w:r>
        <w:r w:rsidR="00144DA7">
          <w:rPr>
            <w:webHidden/>
          </w:rPr>
          <w:fldChar w:fldCharType="end"/>
        </w:r>
      </w:hyperlink>
    </w:p>
    <w:p w14:paraId="6B97FB8E" w14:textId="210A9D67" w:rsidR="00144DA7" w:rsidRDefault="007E4477">
      <w:pPr>
        <w:pStyle w:val="TableofFigures"/>
        <w:rPr>
          <w:rFonts w:asciiTheme="minorHAnsi" w:eastAsiaTheme="minorEastAsia" w:hAnsiTheme="minorHAnsi" w:cstheme="minorBidi"/>
          <w:color w:val="auto"/>
          <w:sz w:val="22"/>
          <w:szCs w:val="22"/>
        </w:rPr>
      </w:pPr>
      <w:hyperlink w:anchor="_Toc80792134" w:history="1">
        <w:r w:rsidR="00144DA7" w:rsidRPr="00D115ED">
          <w:rPr>
            <w:rStyle w:val="Hyperlink"/>
          </w:rPr>
          <w:t>Figure 2 Basin-scale Project evaluation reports on Commonwealth environmental water outcomes for the 6 Basin Themes as well as a high-level Basin-scale synthesis</w:t>
        </w:r>
        <w:r w:rsidR="00144DA7">
          <w:rPr>
            <w:webHidden/>
          </w:rPr>
          <w:tab/>
        </w:r>
        <w:r w:rsidR="00144DA7">
          <w:rPr>
            <w:webHidden/>
          </w:rPr>
          <w:fldChar w:fldCharType="begin"/>
        </w:r>
        <w:r w:rsidR="00144DA7">
          <w:rPr>
            <w:webHidden/>
          </w:rPr>
          <w:instrText xml:space="preserve"> PAGEREF _Toc80792134 \h </w:instrText>
        </w:r>
        <w:r w:rsidR="00144DA7">
          <w:rPr>
            <w:webHidden/>
          </w:rPr>
        </w:r>
        <w:r w:rsidR="00144DA7">
          <w:rPr>
            <w:webHidden/>
          </w:rPr>
          <w:fldChar w:fldCharType="separate"/>
        </w:r>
        <w:r w:rsidR="00144DA7">
          <w:rPr>
            <w:webHidden/>
          </w:rPr>
          <w:t>iv</w:t>
        </w:r>
        <w:r w:rsidR="00144DA7">
          <w:rPr>
            <w:webHidden/>
          </w:rPr>
          <w:fldChar w:fldCharType="end"/>
        </w:r>
      </w:hyperlink>
    </w:p>
    <w:p w14:paraId="409A7045" w14:textId="07E9992B" w:rsidR="00144DA7" w:rsidRDefault="007E4477">
      <w:pPr>
        <w:pStyle w:val="TableofFigures"/>
        <w:rPr>
          <w:rFonts w:asciiTheme="minorHAnsi" w:eastAsiaTheme="minorEastAsia" w:hAnsiTheme="minorHAnsi" w:cstheme="minorBidi"/>
          <w:color w:val="auto"/>
          <w:sz w:val="22"/>
          <w:szCs w:val="22"/>
        </w:rPr>
      </w:pPr>
      <w:hyperlink w:anchor="_Toc80792135" w:history="1">
        <w:r w:rsidR="00144DA7" w:rsidRPr="00D115ED">
          <w:rPr>
            <w:rStyle w:val="Hyperlink"/>
          </w:rPr>
          <w:t>Figure 1.1 Legend for graphical summary diagram</w:t>
        </w:r>
        <w:r w:rsidR="00144DA7">
          <w:rPr>
            <w:webHidden/>
          </w:rPr>
          <w:tab/>
        </w:r>
        <w:r w:rsidR="00144DA7">
          <w:rPr>
            <w:webHidden/>
          </w:rPr>
          <w:fldChar w:fldCharType="begin"/>
        </w:r>
        <w:r w:rsidR="00144DA7">
          <w:rPr>
            <w:webHidden/>
          </w:rPr>
          <w:instrText xml:space="preserve"> PAGEREF _Toc80792135 \h </w:instrText>
        </w:r>
        <w:r w:rsidR="00144DA7">
          <w:rPr>
            <w:webHidden/>
          </w:rPr>
        </w:r>
        <w:r w:rsidR="00144DA7">
          <w:rPr>
            <w:webHidden/>
          </w:rPr>
          <w:fldChar w:fldCharType="separate"/>
        </w:r>
        <w:r w:rsidR="00144DA7">
          <w:rPr>
            <w:webHidden/>
          </w:rPr>
          <w:t>1</w:t>
        </w:r>
        <w:r w:rsidR="00144DA7">
          <w:rPr>
            <w:webHidden/>
          </w:rPr>
          <w:fldChar w:fldCharType="end"/>
        </w:r>
      </w:hyperlink>
    </w:p>
    <w:p w14:paraId="7FD1EBD7" w14:textId="2BEB747E" w:rsidR="00144DA7" w:rsidRDefault="007E4477">
      <w:pPr>
        <w:pStyle w:val="TableofFigures"/>
        <w:rPr>
          <w:rFonts w:asciiTheme="minorHAnsi" w:eastAsiaTheme="minorEastAsia" w:hAnsiTheme="minorHAnsi" w:cstheme="minorBidi"/>
          <w:color w:val="auto"/>
          <w:sz w:val="22"/>
          <w:szCs w:val="22"/>
        </w:rPr>
      </w:pPr>
      <w:hyperlink w:anchor="_Toc80792136" w:history="1">
        <w:r w:rsidR="00144DA7" w:rsidRPr="00D115ED">
          <w:rPr>
            <w:rStyle w:val="Hyperlink"/>
          </w:rPr>
          <w:t xml:space="preserve">Figure 1.2 </w:t>
        </w:r>
        <w:r w:rsidR="00144DA7" w:rsidRPr="00D115ED">
          <w:rPr>
            <w:rStyle w:val="Hyperlink"/>
            <w:rFonts w:cs="Calibri"/>
            <w:shd w:val="clear" w:color="auto" w:fill="FFFFFF"/>
          </w:rPr>
          <w:t>Map showing the magnitude of Commonwealth environmental water effects on flow metrics (top panel) and on fish responses in each Selected Area (bottom panel)</w:t>
        </w:r>
        <w:r w:rsidR="00144DA7">
          <w:rPr>
            <w:webHidden/>
          </w:rPr>
          <w:tab/>
        </w:r>
        <w:r w:rsidR="00144DA7">
          <w:rPr>
            <w:webHidden/>
          </w:rPr>
          <w:fldChar w:fldCharType="begin"/>
        </w:r>
        <w:r w:rsidR="00144DA7">
          <w:rPr>
            <w:webHidden/>
          </w:rPr>
          <w:instrText xml:space="preserve"> PAGEREF _Toc80792136 \h </w:instrText>
        </w:r>
        <w:r w:rsidR="00144DA7">
          <w:rPr>
            <w:webHidden/>
          </w:rPr>
        </w:r>
        <w:r w:rsidR="00144DA7">
          <w:rPr>
            <w:webHidden/>
          </w:rPr>
          <w:fldChar w:fldCharType="separate"/>
        </w:r>
        <w:r w:rsidR="00144DA7">
          <w:rPr>
            <w:webHidden/>
          </w:rPr>
          <w:t>2</w:t>
        </w:r>
        <w:r w:rsidR="00144DA7">
          <w:rPr>
            <w:webHidden/>
          </w:rPr>
          <w:fldChar w:fldCharType="end"/>
        </w:r>
      </w:hyperlink>
    </w:p>
    <w:p w14:paraId="3351A313" w14:textId="1FDB08C6" w:rsidR="00144DA7" w:rsidRDefault="007E4477">
      <w:pPr>
        <w:pStyle w:val="TableofFigures"/>
        <w:rPr>
          <w:rFonts w:asciiTheme="minorHAnsi" w:eastAsiaTheme="minorEastAsia" w:hAnsiTheme="minorHAnsi" w:cstheme="minorBidi"/>
          <w:color w:val="auto"/>
          <w:sz w:val="22"/>
          <w:szCs w:val="22"/>
        </w:rPr>
      </w:pPr>
      <w:hyperlink w:anchor="_Toc80792137" w:history="1">
        <w:r w:rsidR="00144DA7" w:rsidRPr="00D115ED">
          <w:rPr>
            <w:rStyle w:val="Hyperlink"/>
          </w:rPr>
          <w:t>Figure 2.1 Flow profiles for each program</w:t>
        </w:r>
        <w:r w:rsidR="00144DA7">
          <w:rPr>
            <w:webHidden/>
          </w:rPr>
          <w:tab/>
        </w:r>
        <w:r w:rsidR="00144DA7">
          <w:rPr>
            <w:webHidden/>
          </w:rPr>
          <w:fldChar w:fldCharType="begin"/>
        </w:r>
        <w:r w:rsidR="00144DA7">
          <w:rPr>
            <w:webHidden/>
          </w:rPr>
          <w:instrText xml:space="preserve"> PAGEREF _Toc80792137 \h </w:instrText>
        </w:r>
        <w:r w:rsidR="00144DA7">
          <w:rPr>
            <w:webHidden/>
          </w:rPr>
        </w:r>
        <w:r w:rsidR="00144DA7">
          <w:rPr>
            <w:webHidden/>
          </w:rPr>
          <w:fldChar w:fldCharType="separate"/>
        </w:r>
        <w:r w:rsidR="00144DA7">
          <w:rPr>
            <w:webHidden/>
          </w:rPr>
          <w:t>8</w:t>
        </w:r>
        <w:r w:rsidR="00144DA7">
          <w:rPr>
            <w:webHidden/>
          </w:rPr>
          <w:fldChar w:fldCharType="end"/>
        </w:r>
      </w:hyperlink>
    </w:p>
    <w:p w14:paraId="5DE9CF11" w14:textId="078925DC" w:rsidR="00144DA7" w:rsidRDefault="007E4477">
      <w:pPr>
        <w:pStyle w:val="TableofFigures"/>
        <w:rPr>
          <w:rFonts w:asciiTheme="minorHAnsi" w:eastAsiaTheme="minorEastAsia" w:hAnsiTheme="minorHAnsi" w:cstheme="minorBidi"/>
          <w:color w:val="auto"/>
          <w:sz w:val="22"/>
          <w:szCs w:val="22"/>
        </w:rPr>
      </w:pPr>
      <w:hyperlink w:anchor="_Toc80792138" w:history="1">
        <w:r w:rsidR="00144DA7" w:rsidRPr="00D115ED">
          <w:rPr>
            <w:rStyle w:val="Hyperlink"/>
          </w:rPr>
          <w:t>Figure 2.2 Correlation matrix for annual flow metric. Numbers show Spearman rank correlations</w:t>
        </w:r>
        <w:r w:rsidR="00144DA7">
          <w:rPr>
            <w:webHidden/>
          </w:rPr>
          <w:tab/>
        </w:r>
        <w:r w:rsidR="00144DA7">
          <w:rPr>
            <w:webHidden/>
          </w:rPr>
          <w:fldChar w:fldCharType="begin"/>
        </w:r>
        <w:r w:rsidR="00144DA7">
          <w:rPr>
            <w:webHidden/>
          </w:rPr>
          <w:instrText xml:space="preserve"> PAGEREF _Toc80792138 \h </w:instrText>
        </w:r>
        <w:r w:rsidR="00144DA7">
          <w:rPr>
            <w:webHidden/>
          </w:rPr>
        </w:r>
        <w:r w:rsidR="00144DA7">
          <w:rPr>
            <w:webHidden/>
          </w:rPr>
          <w:fldChar w:fldCharType="separate"/>
        </w:r>
        <w:r w:rsidR="00144DA7">
          <w:rPr>
            <w:webHidden/>
          </w:rPr>
          <w:t>9</w:t>
        </w:r>
        <w:r w:rsidR="00144DA7">
          <w:rPr>
            <w:webHidden/>
          </w:rPr>
          <w:fldChar w:fldCharType="end"/>
        </w:r>
      </w:hyperlink>
    </w:p>
    <w:p w14:paraId="6DB99DBC" w14:textId="6B9BAC1E" w:rsidR="00144DA7" w:rsidRDefault="007E4477">
      <w:pPr>
        <w:pStyle w:val="TableofFigures"/>
        <w:rPr>
          <w:rFonts w:asciiTheme="minorHAnsi" w:eastAsiaTheme="minorEastAsia" w:hAnsiTheme="minorHAnsi" w:cstheme="minorBidi"/>
          <w:color w:val="auto"/>
          <w:sz w:val="22"/>
          <w:szCs w:val="22"/>
        </w:rPr>
      </w:pPr>
      <w:hyperlink w:anchor="_Toc80792139" w:history="1">
        <w:r w:rsidR="00144DA7" w:rsidRPr="00D115ED">
          <w:rPr>
            <w:rStyle w:val="Hyperlink"/>
          </w:rPr>
          <w:t>Figure 2.3 Differences in Commonwealth environmental water flows and counterfactual flows for each flow variable kept for each program</w:t>
        </w:r>
        <w:r w:rsidR="00144DA7">
          <w:rPr>
            <w:webHidden/>
          </w:rPr>
          <w:tab/>
        </w:r>
        <w:r w:rsidR="00144DA7">
          <w:rPr>
            <w:webHidden/>
          </w:rPr>
          <w:fldChar w:fldCharType="begin"/>
        </w:r>
        <w:r w:rsidR="00144DA7">
          <w:rPr>
            <w:webHidden/>
          </w:rPr>
          <w:instrText xml:space="preserve"> PAGEREF _Toc80792139 \h </w:instrText>
        </w:r>
        <w:r w:rsidR="00144DA7">
          <w:rPr>
            <w:webHidden/>
          </w:rPr>
        </w:r>
        <w:r w:rsidR="00144DA7">
          <w:rPr>
            <w:webHidden/>
          </w:rPr>
          <w:fldChar w:fldCharType="separate"/>
        </w:r>
        <w:r w:rsidR="00144DA7">
          <w:rPr>
            <w:webHidden/>
          </w:rPr>
          <w:t>10</w:t>
        </w:r>
        <w:r w:rsidR="00144DA7">
          <w:rPr>
            <w:webHidden/>
          </w:rPr>
          <w:fldChar w:fldCharType="end"/>
        </w:r>
      </w:hyperlink>
    </w:p>
    <w:p w14:paraId="04E517FB" w14:textId="544F1F8A" w:rsidR="00144DA7" w:rsidRDefault="007E4477">
      <w:pPr>
        <w:pStyle w:val="TableofFigures"/>
        <w:rPr>
          <w:rFonts w:asciiTheme="minorHAnsi" w:eastAsiaTheme="minorEastAsia" w:hAnsiTheme="minorHAnsi" w:cstheme="minorBidi"/>
          <w:color w:val="auto"/>
          <w:sz w:val="22"/>
          <w:szCs w:val="22"/>
        </w:rPr>
      </w:pPr>
      <w:hyperlink w:anchor="_Toc80792140" w:history="1">
        <w:r w:rsidR="00144DA7" w:rsidRPr="00D115ED">
          <w:rPr>
            <w:rStyle w:val="Hyperlink"/>
          </w:rPr>
          <w:t>Figure 2.4 Exploratory plots looking for extrapolation in flow metrics</w:t>
        </w:r>
        <w:r w:rsidR="00144DA7">
          <w:rPr>
            <w:webHidden/>
          </w:rPr>
          <w:tab/>
        </w:r>
        <w:r w:rsidR="00144DA7">
          <w:rPr>
            <w:webHidden/>
          </w:rPr>
          <w:fldChar w:fldCharType="begin"/>
        </w:r>
        <w:r w:rsidR="00144DA7">
          <w:rPr>
            <w:webHidden/>
          </w:rPr>
          <w:instrText xml:space="preserve"> PAGEREF _Toc80792140 \h </w:instrText>
        </w:r>
        <w:r w:rsidR="00144DA7">
          <w:rPr>
            <w:webHidden/>
          </w:rPr>
        </w:r>
        <w:r w:rsidR="00144DA7">
          <w:rPr>
            <w:webHidden/>
          </w:rPr>
          <w:fldChar w:fldCharType="separate"/>
        </w:r>
        <w:r w:rsidR="00144DA7">
          <w:rPr>
            <w:webHidden/>
          </w:rPr>
          <w:t>11</w:t>
        </w:r>
        <w:r w:rsidR="00144DA7">
          <w:rPr>
            <w:webHidden/>
          </w:rPr>
          <w:fldChar w:fldCharType="end"/>
        </w:r>
      </w:hyperlink>
    </w:p>
    <w:p w14:paraId="63D5B433" w14:textId="16BB6DB4" w:rsidR="00144DA7" w:rsidRDefault="007E4477">
      <w:pPr>
        <w:pStyle w:val="TableofFigures"/>
        <w:rPr>
          <w:rFonts w:asciiTheme="minorHAnsi" w:eastAsiaTheme="minorEastAsia" w:hAnsiTheme="minorHAnsi" w:cstheme="minorBidi"/>
          <w:color w:val="auto"/>
          <w:sz w:val="22"/>
          <w:szCs w:val="22"/>
        </w:rPr>
      </w:pPr>
      <w:hyperlink w:anchor="_Toc80792141" w:history="1">
        <w:r w:rsidR="00144DA7" w:rsidRPr="00D115ED">
          <w:rPr>
            <w:rStyle w:val="Hyperlink"/>
          </w:rPr>
          <w:t>Figure 2.5 Correlation matrix for event-based flow metrics, with the addition of daily discharge to elucidate its relationships to the metrics</w:t>
        </w:r>
        <w:r w:rsidR="00144DA7">
          <w:rPr>
            <w:webHidden/>
          </w:rPr>
          <w:tab/>
        </w:r>
        <w:r w:rsidR="00144DA7">
          <w:rPr>
            <w:webHidden/>
          </w:rPr>
          <w:fldChar w:fldCharType="begin"/>
        </w:r>
        <w:r w:rsidR="00144DA7">
          <w:rPr>
            <w:webHidden/>
          </w:rPr>
          <w:instrText xml:space="preserve"> PAGEREF _Toc80792141 \h </w:instrText>
        </w:r>
        <w:r w:rsidR="00144DA7">
          <w:rPr>
            <w:webHidden/>
          </w:rPr>
        </w:r>
        <w:r w:rsidR="00144DA7">
          <w:rPr>
            <w:webHidden/>
          </w:rPr>
          <w:fldChar w:fldCharType="separate"/>
        </w:r>
        <w:r w:rsidR="00144DA7">
          <w:rPr>
            <w:webHidden/>
          </w:rPr>
          <w:t>12</w:t>
        </w:r>
        <w:r w:rsidR="00144DA7">
          <w:rPr>
            <w:webHidden/>
          </w:rPr>
          <w:fldChar w:fldCharType="end"/>
        </w:r>
      </w:hyperlink>
    </w:p>
    <w:p w14:paraId="186EF553" w14:textId="760765A4" w:rsidR="00144DA7" w:rsidRDefault="007E4477">
      <w:pPr>
        <w:pStyle w:val="TableofFigures"/>
        <w:rPr>
          <w:rFonts w:asciiTheme="minorHAnsi" w:eastAsiaTheme="minorEastAsia" w:hAnsiTheme="minorHAnsi" w:cstheme="minorBidi"/>
          <w:color w:val="auto"/>
          <w:sz w:val="22"/>
          <w:szCs w:val="22"/>
        </w:rPr>
      </w:pPr>
      <w:hyperlink w:anchor="_Toc80792142" w:history="1">
        <w:r w:rsidR="00144DA7" w:rsidRPr="00D115ED">
          <w:rPr>
            <w:rStyle w:val="Hyperlink"/>
          </w:rPr>
          <w:t>Figure 2.6 Differences in Commonwealth environmental water flows and counterfactual flows for each flow variable kept and program</w:t>
        </w:r>
        <w:r w:rsidR="00144DA7">
          <w:rPr>
            <w:webHidden/>
          </w:rPr>
          <w:tab/>
        </w:r>
        <w:r w:rsidR="00144DA7">
          <w:rPr>
            <w:webHidden/>
          </w:rPr>
          <w:fldChar w:fldCharType="begin"/>
        </w:r>
        <w:r w:rsidR="00144DA7">
          <w:rPr>
            <w:webHidden/>
          </w:rPr>
          <w:instrText xml:space="preserve"> PAGEREF _Toc80792142 \h </w:instrText>
        </w:r>
        <w:r w:rsidR="00144DA7">
          <w:rPr>
            <w:webHidden/>
          </w:rPr>
        </w:r>
        <w:r w:rsidR="00144DA7">
          <w:rPr>
            <w:webHidden/>
          </w:rPr>
          <w:fldChar w:fldCharType="separate"/>
        </w:r>
        <w:r w:rsidR="00144DA7">
          <w:rPr>
            <w:webHidden/>
          </w:rPr>
          <w:t>12</w:t>
        </w:r>
        <w:r w:rsidR="00144DA7">
          <w:rPr>
            <w:webHidden/>
          </w:rPr>
          <w:fldChar w:fldCharType="end"/>
        </w:r>
      </w:hyperlink>
    </w:p>
    <w:p w14:paraId="73C64119" w14:textId="4395A421" w:rsidR="00144DA7" w:rsidRDefault="007E4477">
      <w:pPr>
        <w:pStyle w:val="TableofFigures"/>
        <w:rPr>
          <w:rFonts w:asciiTheme="minorHAnsi" w:eastAsiaTheme="minorEastAsia" w:hAnsiTheme="minorHAnsi" w:cstheme="minorBidi"/>
          <w:color w:val="auto"/>
          <w:sz w:val="22"/>
          <w:szCs w:val="22"/>
        </w:rPr>
      </w:pPr>
      <w:hyperlink w:anchor="_Toc80792143" w:history="1">
        <w:r w:rsidR="00144DA7" w:rsidRPr="00D115ED">
          <w:rPr>
            <w:rStyle w:val="Hyperlink"/>
          </w:rPr>
          <w:t>Figure 2.7 Exploratory plots looking for extrapolation in flow metrics</w:t>
        </w:r>
        <w:r w:rsidR="00144DA7">
          <w:rPr>
            <w:webHidden/>
          </w:rPr>
          <w:tab/>
        </w:r>
        <w:r w:rsidR="00144DA7">
          <w:rPr>
            <w:webHidden/>
          </w:rPr>
          <w:fldChar w:fldCharType="begin"/>
        </w:r>
        <w:r w:rsidR="00144DA7">
          <w:rPr>
            <w:webHidden/>
          </w:rPr>
          <w:instrText xml:space="preserve"> PAGEREF _Toc80792143 \h </w:instrText>
        </w:r>
        <w:r w:rsidR="00144DA7">
          <w:rPr>
            <w:webHidden/>
          </w:rPr>
        </w:r>
        <w:r w:rsidR="00144DA7">
          <w:rPr>
            <w:webHidden/>
          </w:rPr>
          <w:fldChar w:fldCharType="separate"/>
        </w:r>
        <w:r w:rsidR="00144DA7">
          <w:rPr>
            <w:webHidden/>
          </w:rPr>
          <w:t>13</w:t>
        </w:r>
        <w:r w:rsidR="00144DA7">
          <w:rPr>
            <w:webHidden/>
          </w:rPr>
          <w:fldChar w:fldCharType="end"/>
        </w:r>
      </w:hyperlink>
    </w:p>
    <w:p w14:paraId="17BC5505" w14:textId="5812EBBD" w:rsidR="00144DA7" w:rsidRDefault="007E4477">
      <w:pPr>
        <w:pStyle w:val="TableofFigures"/>
        <w:rPr>
          <w:rFonts w:asciiTheme="minorHAnsi" w:eastAsiaTheme="minorEastAsia" w:hAnsiTheme="minorHAnsi" w:cstheme="minorBidi"/>
          <w:color w:val="auto"/>
          <w:sz w:val="22"/>
          <w:szCs w:val="22"/>
        </w:rPr>
      </w:pPr>
      <w:hyperlink w:anchor="_Toc80792144" w:history="1">
        <w:r w:rsidR="00144DA7" w:rsidRPr="00D115ED">
          <w:rPr>
            <w:rStyle w:val="Hyperlink"/>
          </w:rPr>
          <w:t>Figure 2.8 Sampling dates for spawning surveys (red dots) in relation to water year windows for each program</w:t>
        </w:r>
        <w:r w:rsidR="00144DA7">
          <w:rPr>
            <w:webHidden/>
          </w:rPr>
          <w:tab/>
        </w:r>
        <w:r w:rsidR="00144DA7">
          <w:rPr>
            <w:webHidden/>
          </w:rPr>
          <w:fldChar w:fldCharType="begin"/>
        </w:r>
        <w:r w:rsidR="00144DA7">
          <w:rPr>
            <w:webHidden/>
          </w:rPr>
          <w:instrText xml:space="preserve"> PAGEREF _Toc80792144 \h </w:instrText>
        </w:r>
        <w:r w:rsidR="00144DA7">
          <w:rPr>
            <w:webHidden/>
          </w:rPr>
        </w:r>
        <w:r w:rsidR="00144DA7">
          <w:rPr>
            <w:webHidden/>
          </w:rPr>
          <w:fldChar w:fldCharType="separate"/>
        </w:r>
        <w:r w:rsidR="00144DA7">
          <w:rPr>
            <w:webHidden/>
          </w:rPr>
          <w:t>14</w:t>
        </w:r>
        <w:r w:rsidR="00144DA7">
          <w:rPr>
            <w:webHidden/>
          </w:rPr>
          <w:fldChar w:fldCharType="end"/>
        </w:r>
      </w:hyperlink>
    </w:p>
    <w:p w14:paraId="2F165AE3" w14:textId="70740FAC" w:rsidR="00144DA7" w:rsidRDefault="007E4477">
      <w:pPr>
        <w:pStyle w:val="TableofFigures"/>
        <w:rPr>
          <w:rFonts w:asciiTheme="minorHAnsi" w:eastAsiaTheme="minorEastAsia" w:hAnsiTheme="minorHAnsi" w:cstheme="minorBidi"/>
          <w:color w:val="auto"/>
          <w:sz w:val="22"/>
          <w:szCs w:val="22"/>
        </w:rPr>
      </w:pPr>
      <w:hyperlink w:anchor="_Toc80792145" w:history="1">
        <w:r w:rsidR="00144DA7" w:rsidRPr="00D115ED">
          <w:rPr>
            <w:rStyle w:val="Hyperlink"/>
          </w:rPr>
          <w:t>Figure 2.9 Exploratory graph showing temporal pattern in proportion of sites with spawning events</w:t>
        </w:r>
        <w:r w:rsidR="00144DA7">
          <w:rPr>
            <w:webHidden/>
          </w:rPr>
          <w:tab/>
        </w:r>
        <w:r w:rsidR="00144DA7">
          <w:rPr>
            <w:webHidden/>
          </w:rPr>
          <w:fldChar w:fldCharType="begin"/>
        </w:r>
        <w:r w:rsidR="00144DA7">
          <w:rPr>
            <w:webHidden/>
          </w:rPr>
          <w:instrText xml:space="preserve"> PAGEREF _Toc80792145 \h </w:instrText>
        </w:r>
        <w:r w:rsidR="00144DA7">
          <w:rPr>
            <w:webHidden/>
          </w:rPr>
        </w:r>
        <w:r w:rsidR="00144DA7">
          <w:rPr>
            <w:webHidden/>
          </w:rPr>
          <w:fldChar w:fldCharType="separate"/>
        </w:r>
        <w:r w:rsidR="00144DA7">
          <w:rPr>
            <w:webHidden/>
          </w:rPr>
          <w:t>15</w:t>
        </w:r>
        <w:r w:rsidR="00144DA7">
          <w:rPr>
            <w:webHidden/>
          </w:rPr>
          <w:fldChar w:fldCharType="end"/>
        </w:r>
      </w:hyperlink>
    </w:p>
    <w:p w14:paraId="07A9878B" w14:textId="6000447B" w:rsidR="00144DA7" w:rsidRDefault="007E4477">
      <w:pPr>
        <w:pStyle w:val="TableofFigures"/>
        <w:rPr>
          <w:rFonts w:asciiTheme="minorHAnsi" w:eastAsiaTheme="minorEastAsia" w:hAnsiTheme="minorHAnsi" w:cstheme="minorBidi"/>
          <w:color w:val="auto"/>
          <w:sz w:val="22"/>
          <w:szCs w:val="22"/>
        </w:rPr>
      </w:pPr>
      <w:hyperlink w:anchor="_Toc80792146" w:history="1">
        <w:r w:rsidR="00144DA7" w:rsidRPr="00D115ED">
          <w:rPr>
            <w:rStyle w:val="Hyperlink"/>
          </w:rPr>
          <w:t>Figure 2.10 Exploratory graph for spawning analysis showing relationships between flow metrics and spawning rates</w:t>
        </w:r>
        <w:r w:rsidR="00144DA7">
          <w:rPr>
            <w:webHidden/>
          </w:rPr>
          <w:tab/>
        </w:r>
        <w:r w:rsidR="00144DA7">
          <w:rPr>
            <w:webHidden/>
          </w:rPr>
          <w:fldChar w:fldCharType="begin"/>
        </w:r>
        <w:r w:rsidR="00144DA7">
          <w:rPr>
            <w:webHidden/>
          </w:rPr>
          <w:instrText xml:space="preserve"> PAGEREF _Toc80792146 \h </w:instrText>
        </w:r>
        <w:r w:rsidR="00144DA7">
          <w:rPr>
            <w:webHidden/>
          </w:rPr>
        </w:r>
        <w:r w:rsidR="00144DA7">
          <w:rPr>
            <w:webHidden/>
          </w:rPr>
          <w:fldChar w:fldCharType="separate"/>
        </w:r>
        <w:r w:rsidR="00144DA7">
          <w:rPr>
            <w:webHidden/>
          </w:rPr>
          <w:t>15</w:t>
        </w:r>
        <w:r w:rsidR="00144DA7">
          <w:rPr>
            <w:webHidden/>
          </w:rPr>
          <w:fldChar w:fldCharType="end"/>
        </w:r>
      </w:hyperlink>
    </w:p>
    <w:p w14:paraId="0DC18124" w14:textId="07123300" w:rsidR="00144DA7" w:rsidRDefault="007E4477">
      <w:pPr>
        <w:pStyle w:val="TableofFigures"/>
        <w:rPr>
          <w:rFonts w:asciiTheme="minorHAnsi" w:eastAsiaTheme="minorEastAsia" w:hAnsiTheme="minorHAnsi" w:cstheme="minorBidi"/>
          <w:color w:val="auto"/>
          <w:sz w:val="22"/>
          <w:szCs w:val="22"/>
        </w:rPr>
      </w:pPr>
      <w:hyperlink w:anchor="_Toc80792147" w:history="1">
        <w:r w:rsidR="00144DA7" w:rsidRPr="00D115ED">
          <w:rPr>
            <w:rStyle w:val="Hyperlink"/>
          </w:rPr>
          <w:t>Figure 2.11 Effect of each flow variable on spawning occurrence for each species on the logit scale</w:t>
        </w:r>
        <w:r w:rsidR="00144DA7">
          <w:rPr>
            <w:webHidden/>
          </w:rPr>
          <w:tab/>
        </w:r>
        <w:r w:rsidR="00144DA7">
          <w:rPr>
            <w:webHidden/>
          </w:rPr>
          <w:fldChar w:fldCharType="begin"/>
        </w:r>
        <w:r w:rsidR="00144DA7">
          <w:rPr>
            <w:webHidden/>
          </w:rPr>
          <w:instrText xml:space="preserve"> PAGEREF _Toc80792147 \h </w:instrText>
        </w:r>
        <w:r w:rsidR="00144DA7">
          <w:rPr>
            <w:webHidden/>
          </w:rPr>
        </w:r>
        <w:r w:rsidR="00144DA7">
          <w:rPr>
            <w:webHidden/>
          </w:rPr>
          <w:fldChar w:fldCharType="separate"/>
        </w:r>
        <w:r w:rsidR="00144DA7">
          <w:rPr>
            <w:webHidden/>
          </w:rPr>
          <w:t>16</w:t>
        </w:r>
        <w:r w:rsidR="00144DA7">
          <w:rPr>
            <w:webHidden/>
          </w:rPr>
          <w:fldChar w:fldCharType="end"/>
        </w:r>
      </w:hyperlink>
    </w:p>
    <w:p w14:paraId="53840AE8" w14:textId="4510EE32" w:rsidR="00144DA7" w:rsidRDefault="007E4477">
      <w:pPr>
        <w:pStyle w:val="TableofFigures"/>
        <w:rPr>
          <w:rFonts w:asciiTheme="minorHAnsi" w:eastAsiaTheme="minorEastAsia" w:hAnsiTheme="minorHAnsi" w:cstheme="minorBidi"/>
          <w:color w:val="auto"/>
          <w:sz w:val="22"/>
          <w:szCs w:val="22"/>
        </w:rPr>
      </w:pPr>
      <w:hyperlink w:anchor="_Toc80792148" w:history="1">
        <w:r w:rsidR="00144DA7" w:rsidRPr="00D115ED">
          <w:rPr>
            <w:rStyle w:val="Hyperlink"/>
          </w:rPr>
          <w:t>Figure 2.12 Predicted change (logit scale) on spawning rates with and without Commonwealth environmental water for each species, broken up by year and program</w:t>
        </w:r>
        <w:r w:rsidR="00144DA7">
          <w:rPr>
            <w:webHidden/>
          </w:rPr>
          <w:tab/>
        </w:r>
        <w:r w:rsidR="00144DA7">
          <w:rPr>
            <w:webHidden/>
          </w:rPr>
          <w:fldChar w:fldCharType="begin"/>
        </w:r>
        <w:r w:rsidR="00144DA7">
          <w:rPr>
            <w:webHidden/>
          </w:rPr>
          <w:instrText xml:space="preserve"> PAGEREF _Toc80792148 \h </w:instrText>
        </w:r>
        <w:r w:rsidR="00144DA7">
          <w:rPr>
            <w:webHidden/>
          </w:rPr>
        </w:r>
        <w:r w:rsidR="00144DA7">
          <w:rPr>
            <w:webHidden/>
          </w:rPr>
          <w:fldChar w:fldCharType="separate"/>
        </w:r>
        <w:r w:rsidR="00144DA7">
          <w:rPr>
            <w:webHidden/>
          </w:rPr>
          <w:t>17</w:t>
        </w:r>
        <w:r w:rsidR="00144DA7">
          <w:rPr>
            <w:webHidden/>
          </w:rPr>
          <w:fldChar w:fldCharType="end"/>
        </w:r>
      </w:hyperlink>
    </w:p>
    <w:p w14:paraId="0BA35567" w14:textId="247B49B9" w:rsidR="00144DA7" w:rsidRDefault="007E4477">
      <w:pPr>
        <w:pStyle w:val="TableofFigures"/>
        <w:rPr>
          <w:rFonts w:asciiTheme="minorHAnsi" w:eastAsiaTheme="minorEastAsia" w:hAnsiTheme="minorHAnsi" w:cstheme="minorBidi"/>
          <w:color w:val="auto"/>
          <w:sz w:val="22"/>
          <w:szCs w:val="22"/>
        </w:rPr>
      </w:pPr>
      <w:hyperlink w:anchor="_Toc80792149" w:history="1">
        <w:r w:rsidR="00144DA7" w:rsidRPr="00D115ED">
          <w:rPr>
            <w:rStyle w:val="Hyperlink"/>
          </w:rPr>
          <w:t>Figure 2.13 Predicted spawning rates with and without Commonwealth environmental water for each species, broken up by year and program</w:t>
        </w:r>
        <w:r w:rsidR="00144DA7">
          <w:rPr>
            <w:webHidden/>
          </w:rPr>
          <w:tab/>
        </w:r>
        <w:r w:rsidR="00144DA7">
          <w:rPr>
            <w:webHidden/>
          </w:rPr>
          <w:fldChar w:fldCharType="begin"/>
        </w:r>
        <w:r w:rsidR="00144DA7">
          <w:rPr>
            <w:webHidden/>
          </w:rPr>
          <w:instrText xml:space="preserve"> PAGEREF _Toc80792149 \h </w:instrText>
        </w:r>
        <w:r w:rsidR="00144DA7">
          <w:rPr>
            <w:webHidden/>
          </w:rPr>
        </w:r>
        <w:r w:rsidR="00144DA7">
          <w:rPr>
            <w:webHidden/>
          </w:rPr>
          <w:fldChar w:fldCharType="separate"/>
        </w:r>
        <w:r w:rsidR="00144DA7">
          <w:rPr>
            <w:webHidden/>
          </w:rPr>
          <w:t>17</w:t>
        </w:r>
        <w:r w:rsidR="00144DA7">
          <w:rPr>
            <w:webHidden/>
          </w:rPr>
          <w:fldChar w:fldCharType="end"/>
        </w:r>
      </w:hyperlink>
    </w:p>
    <w:p w14:paraId="14101235" w14:textId="1CAC090D" w:rsidR="00144DA7" w:rsidRDefault="007E4477">
      <w:pPr>
        <w:pStyle w:val="TableofFigures"/>
        <w:rPr>
          <w:rFonts w:asciiTheme="minorHAnsi" w:eastAsiaTheme="minorEastAsia" w:hAnsiTheme="minorHAnsi" w:cstheme="minorBidi"/>
          <w:color w:val="auto"/>
          <w:sz w:val="22"/>
          <w:szCs w:val="22"/>
        </w:rPr>
      </w:pPr>
      <w:hyperlink w:anchor="_Toc80792150" w:history="1">
        <w:r w:rsidR="00144DA7" w:rsidRPr="00D115ED">
          <w:rPr>
            <w:rStyle w:val="Hyperlink"/>
          </w:rPr>
          <w:t>Figure 2.14 Contribution of each flow variable on the predicted Commonwealth environmental water effect</w:t>
        </w:r>
        <w:r w:rsidR="00144DA7">
          <w:rPr>
            <w:webHidden/>
          </w:rPr>
          <w:tab/>
        </w:r>
        <w:r w:rsidR="00144DA7">
          <w:rPr>
            <w:webHidden/>
          </w:rPr>
          <w:fldChar w:fldCharType="begin"/>
        </w:r>
        <w:r w:rsidR="00144DA7">
          <w:rPr>
            <w:webHidden/>
          </w:rPr>
          <w:instrText xml:space="preserve"> PAGEREF _Toc80792150 \h </w:instrText>
        </w:r>
        <w:r w:rsidR="00144DA7">
          <w:rPr>
            <w:webHidden/>
          </w:rPr>
        </w:r>
        <w:r w:rsidR="00144DA7">
          <w:rPr>
            <w:webHidden/>
          </w:rPr>
          <w:fldChar w:fldCharType="separate"/>
        </w:r>
        <w:r w:rsidR="00144DA7">
          <w:rPr>
            <w:webHidden/>
          </w:rPr>
          <w:t>18</w:t>
        </w:r>
        <w:r w:rsidR="00144DA7">
          <w:rPr>
            <w:webHidden/>
          </w:rPr>
          <w:fldChar w:fldCharType="end"/>
        </w:r>
      </w:hyperlink>
    </w:p>
    <w:p w14:paraId="47974129" w14:textId="5E902AD4" w:rsidR="00144DA7" w:rsidRDefault="007E4477">
      <w:pPr>
        <w:pStyle w:val="TableofFigures"/>
        <w:rPr>
          <w:rFonts w:asciiTheme="minorHAnsi" w:eastAsiaTheme="minorEastAsia" w:hAnsiTheme="minorHAnsi" w:cstheme="minorBidi"/>
          <w:color w:val="auto"/>
          <w:sz w:val="22"/>
          <w:szCs w:val="22"/>
        </w:rPr>
      </w:pPr>
      <w:hyperlink w:anchor="_Toc80792151" w:history="1">
        <w:r w:rsidR="00144DA7" w:rsidRPr="00D115ED">
          <w:rPr>
            <w:rStyle w:val="Hyperlink"/>
          </w:rPr>
          <w:t>Figure 2.15 Average number of larva across all sites for each water year by program</w:t>
        </w:r>
        <w:r w:rsidR="00144DA7">
          <w:rPr>
            <w:webHidden/>
          </w:rPr>
          <w:tab/>
        </w:r>
        <w:r w:rsidR="00144DA7">
          <w:rPr>
            <w:webHidden/>
          </w:rPr>
          <w:fldChar w:fldCharType="begin"/>
        </w:r>
        <w:r w:rsidR="00144DA7">
          <w:rPr>
            <w:webHidden/>
          </w:rPr>
          <w:instrText xml:space="preserve"> PAGEREF _Toc80792151 \h </w:instrText>
        </w:r>
        <w:r w:rsidR="00144DA7">
          <w:rPr>
            <w:webHidden/>
          </w:rPr>
        </w:r>
        <w:r w:rsidR="00144DA7">
          <w:rPr>
            <w:webHidden/>
          </w:rPr>
          <w:fldChar w:fldCharType="separate"/>
        </w:r>
        <w:r w:rsidR="00144DA7">
          <w:rPr>
            <w:webHidden/>
          </w:rPr>
          <w:t>19</w:t>
        </w:r>
        <w:r w:rsidR="00144DA7">
          <w:rPr>
            <w:webHidden/>
          </w:rPr>
          <w:fldChar w:fldCharType="end"/>
        </w:r>
      </w:hyperlink>
    </w:p>
    <w:p w14:paraId="10ABADCB" w14:textId="7B3C7561" w:rsidR="00144DA7" w:rsidRDefault="007E4477">
      <w:pPr>
        <w:pStyle w:val="TableofFigures"/>
        <w:rPr>
          <w:rFonts w:asciiTheme="minorHAnsi" w:eastAsiaTheme="minorEastAsia" w:hAnsiTheme="minorHAnsi" w:cstheme="minorBidi"/>
          <w:color w:val="auto"/>
          <w:sz w:val="22"/>
          <w:szCs w:val="22"/>
        </w:rPr>
      </w:pPr>
      <w:hyperlink w:anchor="_Toc80792152" w:history="1">
        <w:r w:rsidR="00144DA7" w:rsidRPr="00D115ED">
          <w:rPr>
            <w:rStyle w:val="Hyperlink"/>
          </w:rPr>
          <w:t>Figure 2.16 Exploratory graph showing relationships between flow metrics and larval CPUE</w:t>
        </w:r>
        <w:r w:rsidR="00144DA7">
          <w:rPr>
            <w:webHidden/>
          </w:rPr>
          <w:tab/>
        </w:r>
        <w:r w:rsidR="00144DA7">
          <w:rPr>
            <w:webHidden/>
          </w:rPr>
          <w:fldChar w:fldCharType="begin"/>
        </w:r>
        <w:r w:rsidR="00144DA7">
          <w:rPr>
            <w:webHidden/>
          </w:rPr>
          <w:instrText xml:space="preserve"> PAGEREF _Toc80792152 \h </w:instrText>
        </w:r>
        <w:r w:rsidR="00144DA7">
          <w:rPr>
            <w:webHidden/>
          </w:rPr>
        </w:r>
        <w:r w:rsidR="00144DA7">
          <w:rPr>
            <w:webHidden/>
          </w:rPr>
          <w:fldChar w:fldCharType="separate"/>
        </w:r>
        <w:r w:rsidR="00144DA7">
          <w:rPr>
            <w:webHidden/>
          </w:rPr>
          <w:t>19</w:t>
        </w:r>
        <w:r w:rsidR="00144DA7">
          <w:rPr>
            <w:webHidden/>
          </w:rPr>
          <w:fldChar w:fldCharType="end"/>
        </w:r>
      </w:hyperlink>
    </w:p>
    <w:p w14:paraId="25370DCE" w14:textId="4D94D76D" w:rsidR="00144DA7" w:rsidRDefault="007E4477">
      <w:pPr>
        <w:pStyle w:val="TableofFigures"/>
        <w:rPr>
          <w:rFonts w:asciiTheme="minorHAnsi" w:eastAsiaTheme="minorEastAsia" w:hAnsiTheme="minorHAnsi" w:cstheme="minorBidi"/>
          <w:color w:val="auto"/>
          <w:sz w:val="22"/>
          <w:szCs w:val="22"/>
        </w:rPr>
      </w:pPr>
      <w:hyperlink w:anchor="_Toc80792153" w:history="1">
        <w:r w:rsidR="00144DA7" w:rsidRPr="00D115ED">
          <w:rPr>
            <w:rStyle w:val="Hyperlink"/>
          </w:rPr>
          <w:t>Figure 2.17 Effect of each flow variable on larval abundance for each species</w:t>
        </w:r>
        <w:r w:rsidR="00144DA7">
          <w:rPr>
            <w:webHidden/>
          </w:rPr>
          <w:tab/>
        </w:r>
        <w:r w:rsidR="00144DA7">
          <w:rPr>
            <w:webHidden/>
          </w:rPr>
          <w:fldChar w:fldCharType="begin"/>
        </w:r>
        <w:r w:rsidR="00144DA7">
          <w:rPr>
            <w:webHidden/>
          </w:rPr>
          <w:instrText xml:space="preserve"> PAGEREF _Toc80792153 \h </w:instrText>
        </w:r>
        <w:r w:rsidR="00144DA7">
          <w:rPr>
            <w:webHidden/>
          </w:rPr>
        </w:r>
        <w:r w:rsidR="00144DA7">
          <w:rPr>
            <w:webHidden/>
          </w:rPr>
          <w:fldChar w:fldCharType="separate"/>
        </w:r>
        <w:r w:rsidR="00144DA7">
          <w:rPr>
            <w:webHidden/>
          </w:rPr>
          <w:t>20</w:t>
        </w:r>
        <w:r w:rsidR="00144DA7">
          <w:rPr>
            <w:webHidden/>
          </w:rPr>
          <w:fldChar w:fldCharType="end"/>
        </w:r>
      </w:hyperlink>
    </w:p>
    <w:p w14:paraId="4C194F22" w14:textId="0391CAAF" w:rsidR="00144DA7" w:rsidRDefault="007E4477">
      <w:pPr>
        <w:pStyle w:val="TableofFigures"/>
        <w:rPr>
          <w:rFonts w:asciiTheme="minorHAnsi" w:eastAsiaTheme="minorEastAsia" w:hAnsiTheme="minorHAnsi" w:cstheme="minorBidi"/>
          <w:color w:val="auto"/>
          <w:sz w:val="22"/>
          <w:szCs w:val="22"/>
        </w:rPr>
      </w:pPr>
      <w:hyperlink w:anchor="_Toc80792154" w:history="1">
        <w:r w:rsidR="00144DA7" w:rsidRPr="00D115ED">
          <w:rPr>
            <w:rStyle w:val="Hyperlink"/>
          </w:rPr>
          <w:t>Figure 2.18 Predicted percentage change in recruit abundance without Commonwealth environmental water for each species, broken up by year and program</w:t>
        </w:r>
        <w:r w:rsidR="00144DA7">
          <w:rPr>
            <w:webHidden/>
          </w:rPr>
          <w:tab/>
        </w:r>
        <w:r w:rsidR="00144DA7">
          <w:rPr>
            <w:webHidden/>
          </w:rPr>
          <w:fldChar w:fldCharType="begin"/>
        </w:r>
        <w:r w:rsidR="00144DA7">
          <w:rPr>
            <w:webHidden/>
          </w:rPr>
          <w:instrText xml:space="preserve"> PAGEREF _Toc80792154 \h </w:instrText>
        </w:r>
        <w:r w:rsidR="00144DA7">
          <w:rPr>
            <w:webHidden/>
          </w:rPr>
        </w:r>
        <w:r w:rsidR="00144DA7">
          <w:rPr>
            <w:webHidden/>
          </w:rPr>
          <w:fldChar w:fldCharType="separate"/>
        </w:r>
        <w:r w:rsidR="00144DA7">
          <w:rPr>
            <w:webHidden/>
          </w:rPr>
          <w:t>21</w:t>
        </w:r>
        <w:r w:rsidR="00144DA7">
          <w:rPr>
            <w:webHidden/>
          </w:rPr>
          <w:fldChar w:fldCharType="end"/>
        </w:r>
      </w:hyperlink>
    </w:p>
    <w:p w14:paraId="01FDA725" w14:textId="4D47BE8E" w:rsidR="00144DA7" w:rsidRDefault="007E4477">
      <w:pPr>
        <w:pStyle w:val="TableofFigures"/>
        <w:rPr>
          <w:rFonts w:asciiTheme="minorHAnsi" w:eastAsiaTheme="minorEastAsia" w:hAnsiTheme="minorHAnsi" w:cstheme="minorBidi"/>
          <w:color w:val="auto"/>
          <w:sz w:val="22"/>
          <w:szCs w:val="22"/>
        </w:rPr>
      </w:pPr>
      <w:hyperlink w:anchor="_Toc80792155" w:history="1">
        <w:r w:rsidR="00144DA7" w:rsidRPr="00D115ED">
          <w:rPr>
            <w:rStyle w:val="Hyperlink"/>
          </w:rPr>
          <w:t>Figure 2.19 Contribution of each flow variable on the predicted Commonwealth environmental water effect on recruit abundance</w:t>
        </w:r>
        <w:r w:rsidR="00144DA7">
          <w:rPr>
            <w:webHidden/>
          </w:rPr>
          <w:tab/>
        </w:r>
        <w:r w:rsidR="00144DA7">
          <w:rPr>
            <w:webHidden/>
          </w:rPr>
          <w:fldChar w:fldCharType="begin"/>
        </w:r>
        <w:r w:rsidR="00144DA7">
          <w:rPr>
            <w:webHidden/>
          </w:rPr>
          <w:instrText xml:space="preserve"> PAGEREF _Toc80792155 \h </w:instrText>
        </w:r>
        <w:r w:rsidR="00144DA7">
          <w:rPr>
            <w:webHidden/>
          </w:rPr>
        </w:r>
        <w:r w:rsidR="00144DA7">
          <w:rPr>
            <w:webHidden/>
          </w:rPr>
          <w:fldChar w:fldCharType="separate"/>
        </w:r>
        <w:r w:rsidR="00144DA7">
          <w:rPr>
            <w:webHidden/>
          </w:rPr>
          <w:t>21</w:t>
        </w:r>
        <w:r w:rsidR="00144DA7">
          <w:rPr>
            <w:webHidden/>
          </w:rPr>
          <w:fldChar w:fldCharType="end"/>
        </w:r>
      </w:hyperlink>
    </w:p>
    <w:p w14:paraId="7B01D71B" w14:textId="59339E84" w:rsidR="00144DA7" w:rsidRDefault="007E4477">
      <w:pPr>
        <w:pStyle w:val="TableofFigures"/>
        <w:rPr>
          <w:rFonts w:asciiTheme="minorHAnsi" w:eastAsiaTheme="minorEastAsia" w:hAnsiTheme="minorHAnsi" w:cstheme="minorBidi"/>
          <w:color w:val="auto"/>
          <w:sz w:val="22"/>
          <w:szCs w:val="22"/>
        </w:rPr>
      </w:pPr>
      <w:hyperlink w:anchor="_Toc80792156" w:history="1">
        <w:r w:rsidR="00144DA7" w:rsidRPr="00D115ED">
          <w:rPr>
            <w:rStyle w:val="Hyperlink"/>
          </w:rPr>
          <w:t>Figure 2.20 Sampling methods used for each species and total catch for each method (for each water year)</w:t>
        </w:r>
        <w:r w:rsidR="00144DA7">
          <w:rPr>
            <w:webHidden/>
          </w:rPr>
          <w:tab/>
        </w:r>
        <w:r w:rsidR="00144DA7">
          <w:rPr>
            <w:webHidden/>
          </w:rPr>
          <w:fldChar w:fldCharType="begin"/>
        </w:r>
        <w:r w:rsidR="00144DA7">
          <w:rPr>
            <w:webHidden/>
          </w:rPr>
          <w:instrText xml:space="preserve"> PAGEREF _Toc80792156 \h </w:instrText>
        </w:r>
        <w:r w:rsidR="00144DA7">
          <w:rPr>
            <w:webHidden/>
          </w:rPr>
        </w:r>
        <w:r w:rsidR="00144DA7">
          <w:rPr>
            <w:webHidden/>
          </w:rPr>
          <w:fldChar w:fldCharType="separate"/>
        </w:r>
        <w:r w:rsidR="00144DA7">
          <w:rPr>
            <w:webHidden/>
          </w:rPr>
          <w:t>22</w:t>
        </w:r>
        <w:r w:rsidR="00144DA7">
          <w:rPr>
            <w:webHidden/>
          </w:rPr>
          <w:fldChar w:fldCharType="end"/>
        </w:r>
      </w:hyperlink>
    </w:p>
    <w:p w14:paraId="10A62E82" w14:textId="258C40FD" w:rsidR="00144DA7" w:rsidRDefault="007E4477">
      <w:pPr>
        <w:pStyle w:val="TableofFigures"/>
        <w:rPr>
          <w:rFonts w:asciiTheme="minorHAnsi" w:eastAsiaTheme="minorEastAsia" w:hAnsiTheme="minorHAnsi" w:cstheme="minorBidi"/>
          <w:color w:val="auto"/>
          <w:sz w:val="22"/>
          <w:szCs w:val="22"/>
        </w:rPr>
      </w:pPr>
      <w:hyperlink w:anchor="_Toc80792157" w:history="1">
        <w:r w:rsidR="00144DA7" w:rsidRPr="00D115ED">
          <w:rPr>
            <w:rStyle w:val="Hyperlink"/>
          </w:rPr>
          <w:t>Figure 2.21 Average number of recruits per site across all sites for each water year by program</w:t>
        </w:r>
        <w:r w:rsidR="00144DA7">
          <w:rPr>
            <w:webHidden/>
          </w:rPr>
          <w:tab/>
        </w:r>
        <w:r w:rsidR="00144DA7">
          <w:rPr>
            <w:webHidden/>
          </w:rPr>
          <w:fldChar w:fldCharType="begin"/>
        </w:r>
        <w:r w:rsidR="00144DA7">
          <w:rPr>
            <w:webHidden/>
          </w:rPr>
          <w:instrText xml:space="preserve"> PAGEREF _Toc80792157 \h </w:instrText>
        </w:r>
        <w:r w:rsidR="00144DA7">
          <w:rPr>
            <w:webHidden/>
          </w:rPr>
        </w:r>
        <w:r w:rsidR="00144DA7">
          <w:rPr>
            <w:webHidden/>
          </w:rPr>
          <w:fldChar w:fldCharType="separate"/>
        </w:r>
        <w:r w:rsidR="00144DA7">
          <w:rPr>
            <w:webHidden/>
          </w:rPr>
          <w:t>23</w:t>
        </w:r>
        <w:r w:rsidR="00144DA7">
          <w:rPr>
            <w:webHidden/>
          </w:rPr>
          <w:fldChar w:fldCharType="end"/>
        </w:r>
      </w:hyperlink>
    </w:p>
    <w:p w14:paraId="5252F9D5" w14:textId="4F4C5CE5" w:rsidR="00144DA7" w:rsidRDefault="007E4477">
      <w:pPr>
        <w:pStyle w:val="TableofFigures"/>
        <w:rPr>
          <w:rFonts w:asciiTheme="minorHAnsi" w:eastAsiaTheme="minorEastAsia" w:hAnsiTheme="minorHAnsi" w:cstheme="minorBidi"/>
          <w:color w:val="auto"/>
          <w:sz w:val="22"/>
          <w:szCs w:val="22"/>
        </w:rPr>
      </w:pPr>
      <w:hyperlink w:anchor="_Toc80792158" w:history="1">
        <w:r w:rsidR="00144DA7" w:rsidRPr="00D115ED">
          <w:rPr>
            <w:rStyle w:val="Hyperlink"/>
          </w:rPr>
          <w:t>Figure 2.22 Exploratory graph showing relationships between flow metrics and recruit CPUE</w:t>
        </w:r>
        <w:r w:rsidR="00144DA7">
          <w:rPr>
            <w:webHidden/>
          </w:rPr>
          <w:tab/>
        </w:r>
        <w:r w:rsidR="00144DA7">
          <w:rPr>
            <w:webHidden/>
          </w:rPr>
          <w:fldChar w:fldCharType="begin"/>
        </w:r>
        <w:r w:rsidR="00144DA7">
          <w:rPr>
            <w:webHidden/>
          </w:rPr>
          <w:instrText xml:space="preserve"> PAGEREF _Toc80792158 \h </w:instrText>
        </w:r>
        <w:r w:rsidR="00144DA7">
          <w:rPr>
            <w:webHidden/>
          </w:rPr>
        </w:r>
        <w:r w:rsidR="00144DA7">
          <w:rPr>
            <w:webHidden/>
          </w:rPr>
          <w:fldChar w:fldCharType="separate"/>
        </w:r>
        <w:r w:rsidR="00144DA7">
          <w:rPr>
            <w:webHidden/>
          </w:rPr>
          <w:t>23</w:t>
        </w:r>
        <w:r w:rsidR="00144DA7">
          <w:rPr>
            <w:webHidden/>
          </w:rPr>
          <w:fldChar w:fldCharType="end"/>
        </w:r>
      </w:hyperlink>
    </w:p>
    <w:p w14:paraId="54473A97" w14:textId="251F078A" w:rsidR="00144DA7" w:rsidRDefault="007E4477">
      <w:pPr>
        <w:pStyle w:val="TableofFigures"/>
        <w:rPr>
          <w:rFonts w:asciiTheme="minorHAnsi" w:eastAsiaTheme="minorEastAsia" w:hAnsiTheme="minorHAnsi" w:cstheme="minorBidi"/>
          <w:color w:val="auto"/>
          <w:sz w:val="22"/>
          <w:szCs w:val="22"/>
        </w:rPr>
      </w:pPr>
      <w:hyperlink w:anchor="_Toc80792159" w:history="1">
        <w:r w:rsidR="00144DA7" w:rsidRPr="00D115ED">
          <w:rPr>
            <w:rStyle w:val="Hyperlink"/>
          </w:rPr>
          <w:t>Figure 2.23 Effect of each flow variable on recruit CPUE for each species</w:t>
        </w:r>
        <w:r w:rsidR="00144DA7">
          <w:rPr>
            <w:webHidden/>
          </w:rPr>
          <w:tab/>
        </w:r>
        <w:r w:rsidR="00144DA7">
          <w:rPr>
            <w:webHidden/>
          </w:rPr>
          <w:fldChar w:fldCharType="begin"/>
        </w:r>
        <w:r w:rsidR="00144DA7">
          <w:rPr>
            <w:webHidden/>
          </w:rPr>
          <w:instrText xml:space="preserve"> PAGEREF _Toc80792159 \h </w:instrText>
        </w:r>
        <w:r w:rsidR="00144DA7">
          <w:rPr>
            <w:webHidden/>
          </w:rPr>
        </w:r>
        <w:r w:rsidR="00144DA7">
          <w:rPr>
            <w:webHidden/>
          </w:rPr>
          <w:fldChar w:fldCharType="separate"/>
        </w:r>
        <w:r w:rsidR="00144DA7">
          <w:rPr>
            <w:webHidden/>
          </w:rPr>
          <w:t>24</w:t>
        </w:r>
        <w:r w:rsidR="00144DA7">
          <w:rPr>
            <w:webHidden/>
          </w:rPr>
          <w:fldChar w:fldCharType="end"/>
        </w:r>
      </w:hyperlink>
    </w:p>
    <w:p w14:paraId="4B9FA75E" w14:textId="49AC4706" w:rsidR="00144DA7" w:rsidRDefault="007E4477">
      <w:pPr>
        <w:pStyle w:val="TableofFigures"/>
        <w:rPr>
          <w:rFonts w:asciiTheme="minorHAnsi" w:eastAsiaTheme="minorEastAsia" w:hAnsiTheme="minorHAnsi" w:cstheme="minorBidi"/>
          <w:color w:val="auto"/>
          <w:sz w:val="22"/>
          <w:szCs w:val="22"/>
        </w:rPr>
      </w:pPr>
      <w:hyperlink w:anchor="_Toc80792160" w:history="1">
        <w:r w:rsidR="00144DA7" w:rsidRPr="00D115ED">
          <w:rPr>
            <w:rStyle w:val="Hyperlink"/>
          </w:rPr>
          <w:t>Figure 2.24 Predicted percentage change in recruit CPUE without Commonwealth environmental water for each species (except Australian smelt see Figure 2.25) broken up by year and program</w:t>
        </w:r>
        <w:r w:rsidR="00144DA7">
          <w:rPr>
            <w:webHidden/>
          </w:rPr>
          <w:tab/>
        </w:r>
        <w:r w:rsidR="00144DA7">
          <w:rPr>
            <w:webHidden/>
          </w:rPr>
          <w:fldChar w:fldCharType="begin"/>
        </w:r>
        <w:r w:rsidR="00144DA7">
          <w:rPr>
            <w:webHidden/>
          </w:rPr>
          <w:instrText xml:space="preserve"> PAGEREF _Toc80792160 \h </w:instrText>
        </w:r>
        <w:r w:rsidR="00144DA7">
          <w:rPr>
            <w:webHidden/>
          </w:rPr>
        </w:r>
        <w:r w:rsidR="00144DA7">
          <w:rPr>
            <w:webHidden/>
          </w:rPr>
          <w:fldChar w:fldCharType="separate"/>
        </w:r>
        <w:r w:rsidR="00144DA7">
          <w:rPr>
            <w:webHidden/>
          </w:rPr>
          <w:t>24</w:t>
        </w:r>
        <w:r w:rsidR="00144DA7">
          <w:rPr>
            <w:webHidden/>
          </w:rPr>
          <w:fldChar w:fldCharType="end"/>
        </w:r>
      </w:hyperlink>
    </w:p>
    <w:p w14:paraId="46E4AC4C" w14:textId="1F78B459" w:rsidR="00144DA7" w:rsidRDefault="007E4477">
      <w:pPr>
        <w:pStyle w:val="TableofFigures"/>
        <w:rPr>
          <w:rFonts w:asciiTheme="minorHAnsi" w:eastAsiaTheme="minorEastAsia" w:hAnsiTheme="minorHAnsi" w:cstheme="minorBidi"/>
          <w:color w:val="auto"/>
          <w:sz w:val="22"/>
          <w:szCs w:val="22"/>
        </w:rPr>
      </w:pPr>
      <w:hyperlink w:anchor="_Toc80792161" w:history="1">
        <w:r w:rsidR="00144DA7" w:rsidRPr="00D115ED">
          <w:rPr>
            <w:rStyle w:val="Hyperlink"/>
          </w:rPr>
          <w:t>Figure 2.25 Predicted percentage change for Australian smelt in recruit CPUE without Commonwealth environmental water for each species, broken up by year and program</w:t>
        </w:r>
        <w:r w:rsidR="00144DA7">
          <w:rPr>
            <w:webHidden/>
          </w:rPr>
          <w:tab/>
        </w:r>
        <w:r w:rsidR="00144DA7">
          <w:rPr>
            <w:webHidden/>
          </w:rPr>
          <w:fldChar w:fldCharType="begin"/>
        </w:r>
        <w:r w:rsidR="00144DA7">
          <w:rPr>
            <w:webHidden/>
          </w:rPr>
          <w:instrText xml:space="preserve"> PAGEREF _Toc80792161 \h </w:instrText>
        </w:r>
        <w:r w:rsidR="00144DA7">
          <w:rPr>
            <w:webHidden/>
          </w:rPr>
        </w:r>
        <w:r w:rsidR="00144DA7">
          <w:rPr>
            <w:webHidden/>
          </w:rPr>
          <w:fldChar w:fldCharType="separate"/>
        </w:r>
        <w:r w:rsidR="00144DA7">
          <w:rPr>
            <w:webHidden/>
          </w:rPr>
          <w:t>25</w:t>
        </w:r>
        <w:r w:rsidR="00144DA7">
          <w:rPr>
            <w:webHidden/>
          </w:rPr>
          <w:fldChar w:fldCharType="end"/>
        </w:r>
      </w:hyperlink>
    </w:p>
    <w:p w14:paraId="4DB2AFB5" w14:textId="4FBE2FE5" w:rsidR="00144DA7" w:rsidRDefault="007E4477">
      <w:pPr>
        <w:pStyle w:val="TableofFigures"/>
        <w:rPr>
          <w:rFonts w:asciiTheme="minorHAnsi" w:eastAsiaTheme="minorEastAsia" w:hAnsiTheme="minorHAnsi" w:cstheme="minorBidi"/>
          <w:color w:val="auto"/>
          <w:sz w:val="22"/>
          <w:szCs w:val="22"/>
        </w:rPr>
      </w:pPr>
      <w:hyperlink w:anchor="_Toc80792162" w:history="1">
        <w:r w:rsidR="00144DA7" w:rsidRPr="00D115ED">
          <w:rPr>
            <w:rStyle w:val="Hyperlink"/>
          </w:rPr>
          <w:t>Figure 2.26 Contribution of each flow variable on the predicted Commonwealth environmental water effect on recruit abundance</w:t>
        </w:r>
        <w:r w:rsidR="00144DA7">
          <w:rPr>
            <w:webHidden/>
          </w:rPr>
          <w:tab/>
        </w:r>
        <w:r w:rsidR="00144DA7">
          <w:rPr>
            <w:webHidden/>
          </w:rPr>
          <w:fldChar w:fldCharType="begin"/>
        </w:r>
        <w:r w:rsidR="00144DA7">
          <w:rPr>
            <w:webHidden/>
          </w:rPr>
          <w:instrText xml:space="preserve"> PAGEREF _Toc80792162 \h </w:instrText>
        </w:r>
        <w:r w:rsidR="00144DA7">
          <w:rPr>
            <w:webHidden/>
          </w:rPr>
        </w:r>
        <w:r w:rsidR="00144DA7">
          <w:rPr>
            <w:webHidden/>
          </w:rPr>
          <w:fldChar w:fldCharType="separate"/>
        </w:r>
        <w:r w:rsidR="00144DA7">
          <w:rPr>
            <w:webHidden/>
          </w:rPr>
          <w:t>25</w:t>
        </w:r>
        <w:r w:rsidR="00144DA7">
          <w:rPr>
            <w:webHidden/>
          </w:rPr>
          <w:fldChar w:fldCharType="end"/>
        </w:r>
      </w:hyperlink>
    </w:p>
    <w:p w14:paraId="5B0B9343" w14:textId="453104F8" w:rsidR="00144DA7" w:rsidRDefault="007E4477">
      <w:pPr>
        <w:pStyle w:val="TableofFigures"/>
        <w:rPr>
          <w:rFonts w:asciiTheme="minorHAnsi" w:eastAsiaTheme="minorEastAsia" w:hAnsiTheme="minorHAnsi" w:cstheme="minorBidi"/>
          <w:color w:val="auto"/>
          <w:sz w:val="22"/>
          <w:szCs w:val="22"/>
        </w:rPr>
      </w:pPr>
      <w:hyperlink w:anchor="_Toc80792163" w:history="1">
        <w:r w:rsidR="00144DA7" w:rsidRPr="00D115ED">
          <w:rPr>
            <w:rStyle w:val="Hyperlink"/>
          </w:rPr>
          <w:t>Figure 2.27 Histogram showing distribution of ages across the selected areas</w:t>
        </w:r>
        <w:r w:rsidR="00144DA7">
          <w:rPr>
            <w:webHidden/>
          </w:rPr>
          <w:tab/>
        </w:r>
        <w:r w:rsidR="00144DA7">
          <w:rPr>
            <w:webHidden/>
          </w:rPr>
          <w:fldChar w:fldCharType="begin"/>
        </w:r>
        <w:r w:rsidR="00144DA7">
          <w:rPr>
            <w:webHidden/>
          </w:rPr>
          <w:instrText xml:space="preserve"> PAGEREF _Toc80792163 \h </w:instrText>
        </w:r>
        <w:r w:rsidR="00144DA7">
          <w:rPr>
            <w:webHidden/>
          </w:rPr>
        </w:r>
        <w:r w:rsidR="00144DA7">
          <w:rPr>
            <w:webHidden/>
          </w:rPr>
          <w:fldChar w:fldCharType="separate"/>
        </w:r>
        <w:r w:rsidR="00144DA7">
          <w:rPr>
            <w:webHidden/>
          </w:rPr>
          <w:t>27</w:t>
        </w:r>
        <w:r w:rsidR="00144DA7">
          <w:rPr>
            <w:webHidden/>
          </w:rPr>
          <w:fldChar w:fldCharType="end"/>
        </w:r>
      </w:hyperlink>
    </w:p>
    <w:p w14:paraId="661D4961" w14:textId="1AFA9D61" w:rsidR="00144DA7" w:rsidRDefault="007E4477">
      <w:pPr>
        <w:pStyle w:val="TableofFigures"/>
        <w:rPr>
          <w:rFonts w:asciiTheme="minorHAnsi" w:eastAsiaTheme="minorEastAsia" w:hAnsiTheme="minorHAnsi" w:cstheme="minorBidi"/>
          <w:color w:val="auto"/>
          <w:sz w:val="22"/>
          <w:szCs w:val="22"/>
        </w:rPr>
      </w:pPr>
      <w:hyperlink w:anchor="_Toc80792164" w:history="1">
        <w:r w:rsidR="00144DA7" w:rsidRPr="00D115ED">
          <w:rPr>
            <w:rStyle w:val="Hyperlink"/>
          </w:rPr>
          <w:t>Figure 2.28 Recruitment strength estimates for each species</w:t>
        </w:r>
        <w:r w:rsidR="00144DA7">
          <w:rPr>
            <w:webHidden/>
          </w:rPr>
          <w:tab/>
        </w:r>
        <w:r w:rsidR="00144DA7">
          <w:rPr>
            <w:webHidden/>
          </w:rPr>
          <w:fldChar w:fldCharType="begin"/>
        </w:r>
        <w:r w:rsidR="00144DA7">
          <w:rPr>
            <w:webHidden/>
          </w:rPr>
          <w:instrText xml:space="preserve"> PAGEREF _Toc80792164 \h </w:instrText>
        </w:r>
        <w:r w:rsidR="00144DA7">
          <w:rPr>
            <w:webHidden/>
          </w:rPr>
        </w:r>
        <w:r w:rsidR="00144DA7">
          <w:rPr>
            <w:webHidden/>
          </w:rPr>
          <w:fldChar w:fldCharType="separate"/>
        </w:r>
        <w:r w:rsidR="00144DA7">
          <w:rPr>
            <w:webHidden/>
          </w:rPr>
          <w:t>28</w:t>
        </w:r>
        <w:r w:rsidR="00144DA7">
          <w:rPr>
            <w:webHidden/>
          </w:rPr>
          <w:fldChar w:fldCharType="end"/>
        </w:r>
      </w:hyperlink>
    </w:p>
    <w:p w14:paraId="0C94F87D" w14:textId="3D23C1AC" w:rsidR="00144DA7" w:rsidRDefault="007E4477">
      <w:pPr>
        <w:pStyle w:val="TableofFigures"/>
        <w:rPr>
          <w:rFonts w:asciiTheme="minorHAnsi" w:eastAsiaTheme="minorEastAsia" w:hAnsiTheme="minorHAnsi" w:cstheme="minorBidi"/>
          <w:color w:val="auto"/>
          <w:sz w:val="22"/>
          <w:szCs w:val="22"/>
        </w:rPr>
      </w:pPr>
      <w:hyperlink w:anchor="_Toc80792165" w:history="1">
        <w:r w:rsidR="00144DA7" w:rsidRPr="00D115ED">
          <w:rPr>
            <w:rStyle w:val="Hyperlink"/>
          </w:rPr>
          <w:t>Figure 2.29 Effect of each flow variable on growth rate for each species</w:t>
        </w:r>
        <w:r w:rsidR="00144DA7">
          <w:rPr>
            <w:webHidden/>
          </w:rPr>
          <w:tab/>
        </w:r>
        <w:r w:rsidR="00144DA7">
          <w:rPr>
            <w:webHidden/>
          </w:rPr>
          <w:fldChar w:fldCharType="begin"/>
        </w:r>
        <w:r w:rsidR="00144DA7">
          <w:rPr>
            <w:webHidden/>
          </w:rPr>
          <w:instrText xml:space="preserve"> PAGEREF _Toc80792165 \h </w:instrText>
        </w:r>
        <w:r w:rsidR="00144DA7">
          <w:rPr>
            <w:webHidden/>
          </w:rPr>
        </w:r>
        <w:r w:rsidR="00144DA7">
          <w:rPr>
            <w:webHidden/>
          </w:rPr>
          <w:fldChar w:fldCharType="separate"/>
        </w:r>
        <w:r w:rsidR="00144DA7">
          <w:rPr>
            <w:webHidden/>
          </w:rPr>
          <w:t>30</w:t>
        </w:r>
        <w:r w:rsidR="00144DA7">
          <w:rPr>
            <w:webHidden/>
          </w:rPr>
          <w:fldChar w:fldCharType="end"/>
        </w:r>
      </w:hyperlink>
    </w:p>
    <w:p w14:paraId="4A0D9C9D" w14:textId="78187153" w:rsidR="00144DA7" w:rsidRDefault="007E4477">
      <w:pPr>
        <w:pStyle w:val="TableofFigures"/>
        <w:rPr>
          <w:rFonts w:asciiTheme="minorHAnsi" w:eastAsiaTheme="minorEastAsia" w:hAnsiTheme="minorHAnsi" w:cstheme="minorBidi"/>
          <w:color w:val="auto"/>
          <w:sz w:val="22"/>
          <w:szCs w:val="22"/>
        </w:rPr>
      </w:pPr>
      <w:hyperlink w:anchor="_Toc80792166" w:history="1">
        <w:r w:rsidR="00144DA7" w:rsidRPr="00D115ED">
          <w:rPr>
            <w:rStyle w:val="Hyperlink"/>
          </w:rPr>
          <w:t>Figure 2.30 Predicted percentage change in growth rate without Commonwealth environmental water for each species, broken up by year and program</w:t>
        </w:r>
        <w:r w:rsidR="00144DA7">
          <w:rPr>
            <w:webHidden/>
          </w:rPr>
          <w:tab/>
        </w:r>
        <w:r w:rsidR="00144DA7">
          <w:rPr>
            <w:webHidden/>
          </w:rPr>
          <w:fldChar w:fldCharType="begin"/>
        </w:r>
        <w:r w:rsidR="00144DA7">
          <w:rPr>
            <w:webHidden/>
          </w:rPr>
          <w:instrText xml:space="preserve"> PAGEREF _Toc80792166 \h </w:instrText>
        </w:r>
        <w:r w:rsidR="00144DA7">
          <w:rPr>
            <w:webHidden/>
          </w:rPr>
        </w:r>
        <w:r w:rsidR="00144DA7">
          <w:rPr>
            <w:webHidden/>
          </w:rPr>
          <w:fldChar w:fldCharType="separate"/>
        </w:r>
        <w:r w:rsidR="00144DA7">
          <w:rPr>
            <w:webHidden/>
          </w:rPr>
          <w:t>30</w:t>
        </w:r>
        <w:r w:rsidR="00144DA7">
          <w:rPr>
            <w:webHidden/>
          </w:rPr>
          <w:fldChar w:fldCharType="end"/>
        </w:r>
      </w:hyperlink>
    </w:p>
    <w:p w14:paraId="073E1EA3" w14:textId="2111B6DA" w:rsidR="00144DA7" w:rsidRDefault="007E4477">
      <w:pPr>
        <w:pStyle w:val="TableofFigures"/>
        <w:rPr>
          <w:rFonts w:asciiTheme="minorHAnsi" w:eastAsiaTheme="minorEastAsia" w:hAnsiTheme="minorHAnsi" w:cstheme="minorBidi"/>
          <w:color w:val="auto"/>
          <w:sz w:val="22"/>
          <w:szCs w:val="22"/>
        </w:rPr>
      </w:pPr>
      <w:hyperlink w:anchor="_Toc80792167" w:history="1">
        <w:r w:rsidR="00144DA7" w:rsidRPr="00D115ED">
          <w:rPr>
            <w:rStyle w:val="Hyperlink"/>
          </w:rPr>
          <w:t>Figure 2.31 Contribution of each flow variable on the predicted Commonwealth environmental water effect on growth rate</w:t>
        </w:r>
        <w:r w:rsidR="00144DA7">
          <w:rPr>
            <w:webHidden/>
          </w:rPr>
          <w:tab/>
        </w:r>
        <w:r w:rsidR="00144DA7">
          <w:rPr>
            <w:webHidden/>
          </w:rPr>
          <w:fldChar w:fldCharType="begin"/>
        </w:r>
        <w:r w:rsidR="00144DA7">
          <w:rPr>
            <w:webHidden/>
          </w:rPr>
          <w:instrText xml:space="preserve"> PAGEREF _Toc80792167 \h </w:instrText>
        </w:r>
        <w:r w:rsidR="00144DA7">
          <w:rPr>
            <w:webHidden/>
          </w:rPr>
        </w:r>
        <w:r w:rsidR="00144DA7">
          <w:rPr>
            <w:webHidden/>
          </w:rPr>
          <w:fldChar w:fldCharType="separate"/>
        </w:r>
        <w:r w:rsidR="00144DA7">
          <w:rPr>
            <w:webHidden/>
          </w:rPr>
          <w:t>31</w:t>
        </w:r>
        <w:r w:rsidR="00144DA7">
          <w:rPr>
            <w:webHidden/>
          </w:rPr>
          <w:fldChar w:fldCharType="end"/>
        </w:r>
      </w:hyperlink>
    </w:p>
    <w:p w14:paraId="752A0065" w14:textId="3E2690D0" w:rsidR="00144DA7" w:rsidRDefault="007E4477">
      <w:pPr>
        <w:pStyle w:val="TableofFigures"/>
        <w:rPr>
          <w:rFonts w:asciiTheme="minorHAnsi" w:eastAsiaTheme="minorEastAsia" w:hAnsiTheme="minorHAnsi" w:cstheme="minorBidi"/>
          <w:color w:val="auto"/>
          <w:sz w:val="22"/>
          <w:szCs w:val="22"/>
        </w:rPr>
      </w:pPr>
      <w:hyperlink w:anchor="_Toc80792168" w:history="1">
        <w:r w:rsidR="00144DA7" w:rsidRPr="00D115ED">
          <w:rPr>
            <w:rStyle w:val="Hyperlink"/>
          </w:rPr>
          <w:t>Figure 2.32 Sampling dates for body condition (red dots) in relation to water year windows for each program</w:t>
        </w:r>
        <w:r w:rsidR="00144DA7">
          <w:rPr>
            <w:webHidden/>
          </w:rPr>
          <w:tab/>
        </w:r>
        <w:r w:rsidR="00144DA7">
          <w:rPr>
            <w:webHidden/>
          </w:rPr>
          <w:fldChar w:fldCharType="begin"/>
        </w:r>
        <w:r w:rsidR="00144DA7">
          <w:rPr>
            <w:webHidden/>
          </w:rPr>
          <w:instrText xml:space="preserve"> PAGEREF _Toc80792168 \h </w:instrText>
        </w:r>
        <w:r w:rsidR="00144DA7">
          <w:rPr>
            <w:webHidden/>
          </w:rPr>
        </w:r>
        <w:r w:rsidR="00144DA7">
          <w:rPr>
            <w:webHidden/>
          </w:rPr>
          <w:fldChar w:fldCharType="separate"/>
        </w:r>
        <w:r w:rsidR="00144DA7">
          <w:rPr>
            <w:webHidden/>
          </w:rPr>
          <w:t>32</w:t>
        </w:r>
        <w:r w:rsidR="00144DA7">
          <w:rPr>
            <w:webHidden/>
          </w:rPr>
          <w:fldChar w:fldCharType="end"/>
        </w:r>
      </w:hyperlink>
    </w:p>
    <w:p w14:paraId="675E10D5" w14:textId="4A021A92" w:rsidR="00144DA7" w:rsidRDefault="007E4477">
      <w:pPr>
        <w:pStyle w:val="TableofFigures"/>
        <w:rPr>
          <w:rFonts w:asciiTheme="minorHAnsi" w:eastAsiaTheme="minorEastAsia" w:hAnsiTheme="minorHAnsi" w:cstheme="minorBidi"/>
          <w:color w:val="auto"/>
          <w:sz w:val="22"/>
          <w:szCs w:val="22"/>
        </w:rPr>
      </w:pPr>
      <w:hyperlink w:anchor="_Toc80792169" w:history="1">
        <w:r w:rsidR="00144DA7" w:rsidRPr="00D115ED">
          <w:rPr>
            <w:rStyle w:val="Hyperlink"/>
          </w:rPr>
          <w:t>Figure 2.33 Exploratory graph looking for potential outliers</w:t>
        </w:r>
        <w:r w:rsidR="00144DA7">
          <w:rPr>
            <w:webHidden/>
          </w:rPr>
          <w:tab/>
        </w:r>
        <w:r w:rsidR="00144DA7">
          <w:rPr>
            <w:webHidden/>
          </w:rPr>
          <w:fldChar w:fldCharType="begin"/>
        </w:r>
        <w:r w:rsidR="00144DA7">
          <w:rPr>
            <w:webHidden/>
          </w:rPr>
          <w:instrText xml:space="preserve"> PAGEREF _Toc80792169 \h </w:instrText>
        </w:r>
        <w:r w:rsidR="00144DA7">
          <w:rPr>
            <w:webHidden/>
          </w:rPr>
        </w:r>
        <w:r w:rsidR="00144DA7">
          <w:rPr>
            <w:webHidden/>
          </w:rPr>
          <w:fldChar w:fldCharType="separate"/>
        </w:r>
        <w:r w:rsidR="00144DA7">
          <w:rPr>
            <w:webHidden/>
          </w:rPr>
          <w:t>33</w:t>
        </w:r>
        <w:r w:rsidR="00144DA7">
          <w:rPr>
            <w:webHidden/>
          </w:rPr>
          <w:fldChar w:fldCharType="end"/>
        </w:r>
      </w:hyperlink>
    </w:p>
    <w:p w14:paraId="1EB8BC2F" w14:textId="5D4B085D" w:rsidR="00144DA7" w:rsidRDefault="007E4477">
      <w:pPr>
        <w:pStyle w:val="TableofFigures"/>
        <w:rPr>
          <w:rFonts w:asciiTheme="minorHAnsi" w:eastAsiaTheme="minorEastAsia" w:hAnsiTheme="minorHAnsi" w:cstheme="minorBidi"/>
          <w:color w:val="auto"/>
          <w:sz w:val="22"/>
          <w:szCs w:val="22"/>
        </w:rPr>
      </w:pPr>
      <w:hyperlink w:anchor="_Toc80792170" w:history="1">
        <w:r w:rsidR="00144DA7" w:rsidRPr="00D115ED">
          <w:rPr>
            <w:rStyle w:val="Hyperlink"/>
          </w:rPr>
          <w:t>Figure 2.34 Main exploratory graph for body condition analysis</w:t>
        </w:r>
        <w:r w:rsidR="00144DA7">
          <w:rPr>
            <w:webHidden/>
          </w:rPr>
          <w:tab/>
        </w:r>
        <w:r w:rsidR="00144DA7">
          <w:rPr>
            <w:webHidden/>
          </w:rPr>
          <w:fldChar w:fldCharType="begin"/>
        </w:r>
        <w:r w:rsidR="00144DA7">
          <w:rPr>
            <w:webHidden/>
          </w:rPr>
          <w:instrText xml:space="preserve"> PAGEREF _Toc80792170 \h </w:instrText>
        </w:r>
        <w:r w:rsidR="00144DA7">
          <w:rPr>
            <w:webHidden/>
          </w:rPr>
        </w:r>
        <w:r w:rsidR="00144DA7">
          <w:rPr>
            <w:webHidden/>
          </w:rPr>
          <w:fldChar w:fldCharType="separate"/>
        </w:r>
        <w:r w:rsidR="00144DA7">
          <w:rPr>
            <w:webHidden/>
          </w:rPr>
          <w:t>34</w:t>
        </w:r>
        <w:r w:rsidR="00144DA7">
          <w:rPr>
            <w:webHidden/>
          </w:rPr>
          <w:fldChar w:fldCharType="end"/>
        </w:r>
      </w:hyperlink>
    </w:p>
    <w:p w14:paraId="301813C4" w14:textId="43045D91" w:rsidR="00144DA7" w:rsidRDefault="007E4477">
      <w:pPr>
        <w:pStyle w:val="TableofFigures"/>
        <w:rPr>
          <w:rFonts w:asciiTheme="minorHAnsi" w:eastAsiaTheme="minorEastAsia" w:hAnsiTheme="minorHAnsi" w:cstheme="minorBidi"/>
          <w:color w:val="auto"/>
          <w:sz w:val="22"/>
          <w:szCs w:val="22"/>
        </w:rPr>
      </w:pPr>
      <w:hyperlink w:anchor="_Toc80792171" w:history="1">
        <w:r w:rsidR="00144DA7" w:rsidRPr="00D115ED">
          <w:rPr>
            <w:rStyle w:val="Hyperlink"/>
          </w:rPr>
          <w:t>Figure 2.35 Effect of each flow variable on body condition for each species</w:t>
        </w:r>
        <w:r w:rsidR="00144DA7">
          <w:rPr>
            <w:webHidden/>
          </w:rPr>
          <w:tab/>
        </w:r>
        <w:r w:rsidR="00144DA7">
          <w:rPr>
            <w:webHidden/>
          </w:rPr>
          <w:fldChar w:fldCharType="begin"/>
        </w:r>
        <w:r w:rsidR="00144DA7">
          <w:rPr>
            <w:webHidden/>
          </w:rPr>
          <w:instrText xml:space="preserve"> PAGEREF _Toc80792171 \h </w:instrText>
        </w:r>
        <w:r w:rsidR="00144DA7">
          <w:rPr>
            <w:webHidden/>
          </w:rPr>
        </w:r>
        <w:r w:rsidR="00144DA7">
          <w:rPr>
            <w:webHidden/>
          </w:rPr>
          <w:fldChar w:fldCharType="separate"/>
        </w:r>
        <w:r w:rsidR="00144DA7">
          <w:rPr>
            <w:webHidden/>
          </w:rPr>
          <w:t>35</w:t>
        </w:r>
        <w:r w:rsidR="00144DA7">
          <w:rPr>
            <w:webHidden/>
          </w:rPr>
          <w:fldChar w:fldCharType="end"/>
        </w:r>
      </w:hyperlink>
    </w:p>
    <w:p w14:paraId="26BB24FD" w14:textId="275E79B0" w:rsidR="00144DA7" w:rsidRDefault="007E4477">
      <w:pPr>
        <w:pStyle w:val="TableofFigures"/>
        <w:rPr>
          <w:rFonts w:asciiTheme="minorHAnsi" w:eastAsiaTheme="minorEastAsia" w:hAnsiTheme="minorHAnsi" w:cstheme="minorBidi"/>
          <w:color w:val="auto"/>
          <w:sz w:val="22"/>
          <w:szCs w:val="22"/>
        </w:rPr>
      </w:pPr>
      <w:hyperlink w:anchor="_Toc80792172" w:history="1">
        <w:r w:rsidR="00144DA7" w:rsidRPr="00D115ED">
          <w:rPr>
            <w:rStyle w:val="Hyperlink"/>
          </w:rPr>
          <w:t>Figure 2.36 Predicted effect of Commonwealth environmental water on body condition for each species, broken up by year and program</w:t>
        </w:r>
        <w:r w:rsidR="00144DA7">
          <w:rPr>
            <w:webHidden/>
          </w:rPr>
          <w:tab/>
        </w:r>
        <w:r w:rsidR="00144DA7">
          <w:rPr>
            <w:webHidden/>
          </w:rPr>
          <w:fldChar w:fldCharType="begin"/>
        </w:r>
        <w:r w:rsidR="00144DA7">
          <w:rPr>
            <w:webHidden/>
          </w:rPr>
          <w:instrText xml:space="preserve"> PAGEREF _Toc80792172 \h </w:instrText>
        </w:r>
        <w:r w:rsidR="00144DA7">
          <w:rPr>
            <w:webHidden/>
          </w:rPr>
        </w:r>
        <w:r w:rsidR="00144DA7">
          <w:rPr>
            <w:webHidden/>
          </w:rPr>
          <w:fldChar w:fldCharType="separate"/>
        </w:r>
        <w:r w:rsidR="00144DA7">
          <w:rPr>
            <w:webHidden/>
          </w:rPr>
          <w:t>35</w:t>
        </w:r>
        <w:r w:rsidR="00144DA7">
          <w:rPr>
            <w:webHidden/>
          </w:rPr>
          <w:fldChar w:fldCharType="end"/>
        </w:r>
      </w:hyperlink>
    </w:p>
    <w:p w14:paraId="7486CF21" w14:textId="4D75D07B" w:rsidR="00144DA7" w:rsidRDefault="007E4477">
      <w:pPr>
        <w:pStyle w:val="TableofFigures"/>
        <w:rPr>
          <w:rFonts w:asciiTheme="minorHAnsi" w:eastAsiaTheme="minorEastAsia" w:hAnsiTheme="minorHAnsi" w:cstheme="minorBidi"/>
          <w:color w:val="auto"/>
          <w:sz w:val="22"/>
          <w:szCs w:val="22"/>
        </w:rPr>
      </w:pPr>
      <w:hyperlink w:anchor="_Toc80792173" w:history="1">
        <w:r w:rsidR="00144DA7" w:rsidRPr="00D115ED">
          <w:rPr>
            <w:rStyle w:val="Hyperlink"/>
          </w:rPr>
          <w:t>Figure 2.37 Contribution of each flow variable on the predicted Commonwealth environmental water effect for body condition</w:t>
        </w:r>
        <w:r w:rsidR="00144DA7">
          <w:rPr>
            <w:webHidden/>
          </w:rPr>
          <w:tab/>
        </w:r>
        <w:r w:rsidR="00144DA7">
          <w:rPr>
            <w:webHidden/>
          </w:rPr>
          <w:fldChar w:fldCharType="begin"/>
        </w:r>
        <w:r w:rsidR="00144DA7">
          <w:rPr>
            <w:webHidden/>
          </w:rPr>
          <w:instrText xml:space="preserve"> PAGEREF _Toc80792173 \h </w:instrText>
        </w:r>
        <w:r w:rsidR="00144DA7">
          <w:rPr>
            <w:webHidden/>
          </w:rPr>
        </w:r>
        <w:r w:rsidR="00144DA7">
          <w:rPr>
            <w:webHidden/>
          </w:rPr>
          <w:fldChar w:fldCharType="separate"/>
        </w:r>
        <w:r w:rsidR="00144DA7">
          <w:rPr>
            <w:webHidden/>
          </w:rPr>
          <w:t>36</w:t>
        </w:r>
        <w:r w:rsidR="00144DA7">
          <w:rPr>
            <w:webHidden/>
          </w:rPr>
          <w:fldChar w:fldCharType="end"/>
        </w:r>
      </w:hyperlink>
    </w:p>
    <w:p w14:paraId="43BFF52F" w14:textId="72C5214B" w:rsidR="001F565C" w:rsidRDefault="001F565C" w:rsidP="00F7414A">
      <w:pPr>
        <w:pStyle w:val="TableofFigures"/>
      </w:pPr>
      <w:r>
        <w:fldChar w:fldCharType="end"/>
      </w:r>
    </w:p>
    <w:p w14:paraId="05FE3A1E" w14:textId="15E01BE2" w:rsidR="00144DA7" w:rsidRDefault="001F565C">
      <w:pPr>
        <w:pStyle w:val="TableofFigures"/>
        <w:rPr>
          <w:rFonts w:asciiTheme="minorHAnsi" w:eastAsiaTheme="minorEastAsia" w:hAnsiTheme="minorHAnsi" w:cstheme="minorBidi"/>
          <w:color w:val="auto"/>
          <w:sz w:val="22"/>
          <w:szCs w:val="22"/>
        </w:rPr>
      </w:pPr>
      <w:r>
        <w:rPr>
          <w:sz w:val="22"/>
          <w:szCs w:val="22"/>
        </w:rPr>
        <w:fldChar w:fldCharType="begin"/>
      </w:r>
      <w:r>
        <w:instrText xml:space="preserve"> TOC \h \z \c "ApxFigure" </w:instrText>
      </w:r>
      <w:r>
        <w:rPr>
          <w:sz w:val="22"/>
          <w:szCs w:val="22"/>
        </w:rPr>
        <w:fldChar w:fldCharType="separate"/>
      </w:r>
      <w:hyperlink w:anchor="_Toc80792174" w:history="1">
        <w:r w:rsidR="00144DA7" w:rsidRPr="00D431E6">
          <w:rPr>
            <w:rStyle w:val="Hyperlink"/>
          </w:rPr>
          <w:t>Figure A.1 Golden perch summary</w:t>
        </w:r>
        <w:r w:rsidR="00144DA7">
          <w:rPr>
            <w:webHidden/>
          </w:rPr>
          <w:tab/>
        </w:r>
        <w:r w:rsidR="00144DA7">
          <w:rPr>
            <w:webHidden/>
          </w:rPr>
          <w:fldChar w:fldCharType="begin"/>
        </w:r>
        <w:r w:rsidR="00144DA7">
          <w:rPr>
            <w:webHidden/>
          </w:rPr>
          <w:instrText xml:space="preserve"> PAGEREF _Toc80792174 \h </w:instrText>
        </w:r>
        <w:r w:rsidR="00144DA7">
          <w:rPr>
            <w:webHidden/>
          </w:rPr>
        </w:r>
        <w:r w:rsidR="00144DA7">
          <w:rPr>
            <w:webHidden/>
          </w:rPr>
          <w:fldChar w:fldCharType="separate"/>
        </w:r>
        <w:r w:rsidR="00144DA7">
          <w:rPr>
            <w:webHidden/>
          </w:rPr>
          <w:t>49</w:t>
        </w:r>
        <w:r w:rsidR="00144DA7">
          <w:rPr>
            <w:webHidden/>
          </w:rPr>
          <w:fldChar w:fldCharType="end"/>
        </w:r>
      </w:hyperlink>
    </w:p>
    <w:p w14:paraId="050844FA" w14:textId="67D2008D" w:rsidR="00144DA7" w:rsidRDefault="007E4477">
      <w:pPr>
        <w:pStyle w:val="TableofFigures"/>
        <w:rPr>
          <w:rFonts w:asciiTheme="minorHAnsi" w:eastAsiaTheme="minorEastAsia" w:hAnsiTheme="minorHAnsi" w:cstheme="minorBidi"/>
          <w:color w:val="auto"/>
          <w:sz w:val="22"/>
          <w:szCs w:val="22"/>
        </w:rPr>
      </w:pPr>
      <w:hyperlink w:anchor="_Toc80792175" w:history="1">
        <w:r w:rsidR="00144DA7" w:rsidRPr="00D431E6">
          <w:rPr>
            <w:rStyle w:val="Hyperlink"/>
          </w:rPr>
          <w:t>Figure A.2 Murray cod summary</w:t>
        </w:r>
        <w:r w:rsidR="00144DA7">
          <w:rPr>
            <w:webHidden/>
          </w:rPr>
          <w:tab/>
        </w:r>
        <w:r w:rsidR="00144DA7">
          <w:rPr>
            <w:webHidden/>
          </w:rPr>
          <w:fldChar w:fldCharType="begin"/>
        </w:r>
        <w:r w:rsidR="00144DA7">
          <w:rPr>
            <w:webHidden/>
          </w:rPr>
          <w:instrText xml:space="preserve"> PAGEREF _Toc80792175 \h </w:instrText>
        </w:r>
        <w:r w:rsidR="00144DA7">
          <w:rPr>
            <w:webHidden/>
          </w:rPr>
        </w:r>
        <w:r w:rsidR="00144DA7">
          <w:rPr>
            <w:webHidden/>
          </w:rPr>
          <w:fldChar w:fldCharType="separate"/>
        </w:r>
        <w:r w:rsidR="00144DA7">
          <w:rPr>
            <w:webHidden/>
          </w:rPr>
          <w:t>50</w:t>
        </w:r>
        <w:r w:rsidR="00144DA7">
          <w:rPr>
            <w:webHidden/>
          </w:rPr>
          <w:fldChar w:fldCharType="end"/>
        </w:r>
      </w:hyperlink>
    </w:p>
    <w:p w14:paraId="294AE784" w14:textId="1723B94A" w:rsidR="00144DA7" w:rsidRDefault="007E4477">
      <w:pPr>
        <w:pStyle w:val="TableofFigures"/>
        <w:rPr>
          <w:rFonts w:asciiTheme="minorHAnsi" w:eastAsiaTheme="minorEastAsia" w:hAnsiTheme="minorHAnsi" w:cstheme="minorBidi"/>
          <w:color w:val="auto"/>
          <w:sz w:val="22"/>
          <w:szCs w:val="22"/>
        </w:rPr>
      </w:pPr>
      <w:hyperlink w:anchor="_Toc80792176" w:history="1">
        <w:r w:rsidR="00144DA7" w:rsidRPr="00D431E6">
          <w:rPr>
            <w:rStyle w:val="Hyperlink"/>
          </w:rPr>
          <w:t>Figure A.3 Bony herring summary</w:t>
        </w:r>
        <w:r w:rsidR="00144DA7">
          <w:rPr>
            <w:webHidden/>
          </w:rPr>
          <w:tab/>
        </w:r>
        <w:r w:rsidR="00144DA7">
          <w:rPr>
            <w:webHidden/>
          </w:rPr>
          <w:fldChar w:fldCharType="begin"/>
        </w:r>
        <w:r w:rsidR="00144DA7">
          <w:rPr>
            <w:webHidden/>
          </w:rPr>
          <w:instrText xml:space="preserve"> PAGEREF _Toc80792176 \h </w:instrText>
        </w:r>
        <w:r w:rsidR="00144DA7">
          <w:rPr>
            <w:webHidden/>
          </w:rPr>
        </w:r>
        <w:r w:rsidR="00144DA7">
          <w:rPr>
            <w:webHidden/>
          </w:rPr>
          <w:fldChar w:fldCharType="separate"/>
        </w:r>
        <w:r w:rsidR="00144DA7">
          <w:rPr>
            <w:webHidden/>
          </w:rPr>
          <w:t>51</w:t>
        </w:r>
        <w:r w:rsidR="00144DA7">
          <w:rPr>
            <w:webHidden/>
          </w:rPr>
          <w:fldChar w:fldCharType="end"/>
        </w:r>
      </w:hyperlink>
    </w:p>
    <w:p w14:paraId="39A06B60" w14:textId="1E13E140" w:rsidR="00144DA7" w:rsidRDefault="007E4477">
      <w:pPr>
        <w:pStyle w:val="TableofFigures"/>
        <w:rPr>
          <w:rFonts w:asciiTheme="minorHAnsi" w:eastAsiaTheme="minorEastAsia" w:hAnsiTheme="minorHAnsi" w:cstheme="minorBidi"/>
          <w:color w:val="auto"/>
          <w:sz w:val="22"/>
          <w:szCs w:val="22"/>
        </w:rPr>
      </w:pPr>
      <w:hyperlink w:anchor="_Toc80792177" w:history="1">
        <w:r w:rsidR="00144DA7" w:rsidRPr="00D431E6">
          <w:rPr>
            <w:rStyle w:val="Hyperlink"/>
          </w:rPr>
          <w:t>Figure A.4 Silver perch summary</w:t>
        </w:r>
        <w:r w:rsidR="00144DA7">
          <w:rPr>
            <w:webHidden/>
          </w:rPr>
          <w:tab/>
        </w:r>
        <w:r w:rsidR="00144DA7">
          <w:rPr>
            <w:webHidden/>
          </w:rPr>
          <w:fldChar w:fldCharType="begin"/>
        </w:r>
        <w:r w:rsidR="00144DA7">
          <w:rPr>
            <w:webHidden/>
          </w:rPr>
          <w:instrText xml:space="preserve"> PAGEREF _Toc80792177 \h </w:instrText>
        </w:r>
        <w:r w:rsidR="00144DA7">
          <w:rPr>
            <w:webHidden/>
          </w:rPr>
        </w:r>
        <w:r w:rsidR="00144DA7">
          <w:rPr>
            <w:webHidden/>
          </w:rPr>
          <w:fldChar w:fldCharType="separate"/>
        </w:r>
        <w:r w:rsidR="00144DA7">
          <w:rPr>
            <w:webHidden/>
          </w:rPr>
          <w:t>52</w:t>
        </w:r>
        <w:r w:rsidR="00144DA7">
          <w:rPr>
            <w:webHidden/>
          </w:rPr>
          <w:fldChar w:fldCharType="end"/>
        </w:r>
      </w:hyperlink>
    </w:p>
    <w:p w14:paraId="5A441319" w14:textId="11B94749" w:rsidR="00144DA7" w:rsidRDefault="007E4477">
      <w:pPr>
        <w:pStyle w:val="TableofFigures"/>
        <w:rPr>
          <w:rFonts w:asciiTheme="minorHAnsi" w:eastAsiaTheme="minorEastAsia" w:hAnsiTheme="minorHAnsi" w:cstheme="minorBidi"/>
          <w:color w:val="auto"/>
          <w:sz w:val="22"/>
          <w:szCs w:val="22"/>
        </w:rPr>
      </w:pPr>
      <w:hyperlink w:anchor="_Toc80792178" w:history="1">
        <w:r w:rsidR="00144DA7" w:rsidRPr="00D431E6">
          <w:rPr>
            <w:rStyle w:val="Hyperlink"/>
          </w:rPr>
          <w:t>Figure A.5 Common carp summary</w:t>
        </w:r>
        <w:r w:rsidR="00144DA7">
          <w:rPr>
            <w:webHidden/>
          </w:rPr>
          <w:tab/>
        </w:r>
        <w:r w:rsidR="00144DA7">
          <w:rPr>
            <w:webHidden/>
          </w:rPr>
          <w:fldChar w:fldCharType="begin"/>
        </w:r>
        <w:r w:rsidR="00144DA7">
          <w:rPr>
            <w:webHidden/>
          </w:rPr>
          <w:instrText xml:space="preserve"> PAGEREF _Toc80792178 \h </w:instrText>
        </w:r>
        <w:r w:rsidR="00144DA7">
          <w:rPr>
            <w:webHidden/>
          </w:rPr>
        </w:r>
        <w:r w:rsidR="00144DA7">
          <w:rPr>
            <w:webHidden/>
          </w:rPr>
          <w:fldChar w:fldCharType="separate"/>
        </w:r>
        <w:r w:rsidR="00144DA7">
          <w:rPr>
            <w:webHidden/>
          </w:rPr>
          <w:t>53</w:t>
        </w:r>
        <w:r w:rsidR="00144DA7">
          <w:rPr>
            <w:webHidden/>
          </w:rPr>
          <w:fldChar w:fldCharType="end"/>
        </w:r>
      </w:hyperlink>
    </w:p>
    <w:p w14:paraId="13E34F2E" w14:textId="2F2ABF68" w:rsidR="001F565C" w:rsidRDefault="001F565C" w:rsidP="001F565C">
      <w:pPr>
        <w:pStyle w:val="ListofFiguresandTablesTOCHeading"/>
        <w:pageBreakBefore/>
      </w:pPr>
      <w:r>
        <w:lastRenderedPageBreak/>
        <w:fldChar w:fldCharType="end"/>
      </w:r>
      <w:bookmarkEnd w:id="23"/>
      <w:r>
        <w:t>List of tables</w:t>
      </w:r>
    </w:p>
    <w:p w14:paraId="69E97BDE" w14:textId="26481E68" w:rsidR="000F6224" w:rsidRDefault="001F565C">
      <w:pPr>
        <w:pStyle w:val="TableofFigures"/>
        <w:rPr>
          <w:rFonts w:asciiTheme="minorHAnsi" w:eastAsiaTheme="minorEastAsia" w:hAnsiTheme="minorHAnsi" w:cstheme="minorBidi"/>
          <w:color w:val="auto"/>
          <w:sz w:val="22"/>
          <w:szCs w:val="22"/>
        </w:rPr>
      </w:pPr>
      <w:r>
        <w:fldChar w:fldCharType="begin"/>
      </w:r>
      <w:r>
        <w:instrText xml:space="preserve"> TOC \h \z \c "Table" </w:instrText>
      </w:r>
      <w:r>
        <w:fldChar w:fldCharType="separate"/>
      </w:r>
      <w:hyperlink w:anchor="_Toc76050240" w:history="1">
        <w:r w:rsidR="000F6224" w:rsidRPr="00CE589C">
          <w:rPr>
            <w:rStyle w:val="Hyperlink"/>
          </w:rPr>
          <w:t>Table 2.1 Summary of statistical formulas used for each analysis</w:t>
        </w:r>
        <w:r w:rsidR="000F6224">
          <w:rPr>
            <w:webHidden/>
          </w:rPr>
          <w:tab/>
        </w:r>
        <w:r w:rsidR="000F6224">
          <w:rPr>
            <w:webHidden/>
          </w:rPr>
          <w:fldChar w:fldCharType="begin"/>
        </w:r>
        <w:r w:rsidR="000F6224">
          <w:rPr>
            <w:webHidden/>
          </w:rPr>
          <w:instrText xml:space="preserve"> PAGEREF _Toc76050240 \h </w:instrText>
        </w:r>
        <w:r w:rsidR="000F6224">
          <w:rPr>
            <w:webHidden/>
          </w:rPr>
        </w:r>
        <w:r w:rsidR="000F6224">
          <w:rPr>
            <w:webHidden/>
          </w:rPr>
          <w:fldChar w:fldCharType="separate"/>
        </w:r>
        <w:r w:rsidR="00AC66FC">
          <w:rPr>
            <w:webHidden/>
          </w:rPr>
          <w:t>7</w:t>
        </w:r>
        <w:r w:rsidR="000F6224">
          <w:rPr>
            <w:webHidden/>
          </w:rPr>
          <w:fldChar w:fldCharType="end"/>
        </w:r>
      </w:hyperlink>
    </w:p>
    <w:p w14:paraId="3D41E17E" w14:textId="57041C9F" w:rsidR="000F6224" w:rsidRDefault="007E4477">
      <w:pPr>
        <w:pStyle w:val="TableofFigures"/>
        <w:rPr>
          <w:rFonts w:asciiTheme="minorHAnsi" w:eastAsiaTheme="minorEastAsia" w:hAnsiTheme="minorHAnsi" w:cstheme="minorBidi"/>
          <w:color w:val="auto"/>
          <w:sz w:val="22"/>
          <w:szCs w:val="22"/>
        </w:rPr>
      </w:pPr>
      <w:hyperlink w:anchor="_Toc76050241" w:history="1">
        <w:r w:rsidR="000F6224" w:rsidRPr="00CE589C">
          <w:rPr>
            <w:rStyle w:val="Hyperlink"/>
          </w:rPr>
          <w:t>Table 2.2 Summary of sample sizes for spawning dataset</w:t>
        </w:r>
        <w:r w:rsidR="000F6224">
          <w:rPr>
            <w:webHidden/>
          </w:rPr>
          <w:tab/>
        </w:r>
        <w:r w:rsidR="000F6224">
          <w:rPr>
            <w:webHidden/>
          </w:rPr>
          <w:fldChar w:fldCharType="begin"/>
        </w:r>
        <w:r w:rsidR="000F6224">
          <w:rPr>
            <w:webHidden/>
          </w:rPr>
          <w:instrText xml:space="preserve"> PAGEREF _Toc76050241 \h </w:instrText>
        </w:r>
        <w:r w:rsidR="000F6224">
          <w:rPr>
            <w:webHidden/>
          </w:rPr>
        </w:r>
        <w:r w:rsidR="000F6224">
          <w:rPr>
            <w:webHidden/>
          </w:rPr>
          <w:fldChar w:fldCharType="separate"/>
        </w:r>
        <w:r w:rsidR="00AC66FC">
          <w:rPr>
            <w:webHidden/>
          </w:rPr>
          <w:t>14</w:t>
        </w:r>
        <w:r w:rsidR="000F6224">
          <w:rPr>
            <w:webHidden/>
          </w:rPr>
          <w:fldChar w:fldCharType="end"/>
        </w:r>
      </w:hyperlink>
    </w:p>
    <w:p w14:paraId="2374838E" w14:textId="2807DAC0" w:rsidR="000F6224" w:rsidRDefault="007E4477">
      <w:pPr>
        <w:pStyle w:val="TableofFigures"/>
        <w:rPr>
          <w:rFonts w:asciiTheme="minorHAnsi" w:eastAsiaTheme="minorEastAsia" w:hAnsiTheme="minorHAnsi" w:cstheme="minorBidi"/>
          <w:color w:val="auto"/>
          <w:sz w:val="22"/>
          <w:szCs w:val="22"/>
        </w:rPr>
      </w:pPr>
      <w:hyperlink w:anchor="_Toc76050242" w:history="1">
        <w:r w:rsidR="000F6224" w:rsidRPr="00CE589C">
          <w:rPr>
            <w:rStyle w:val="Hyperlink"/>
          </w:rPr>
          <w:t>Table 2.3 Summary of sample sizes for larval abundance dataset</w:t>
        </w:r>
        <w:r w:rsidR="000F6224">
          <w:rPr>
            <w:webHidden/>
          </w:rPr>
          <w:tab/>
        </w:r>
        <w:r w:rsidR="000F6224">
          <w:rPr>
            <w:webHidden/>
          </w:rPr>
          <w:fldChar w:fldCharType="begin"/>
        </w:r>
        <w:r w:rsidR="000F6224">
          <w:rPr>
            <w:webHidden/>
          </w:rPr>
          <w:instrText xml:space="preserve"> PAGEREF _Toc76050242 \h </w:instrText>
        </w:r>
        <w:r w:rsidR="000F6224">
          <w:rPr>
            <w:webHidden/>
          </w:rPr>
        </w:r>
        <w:r w:rsidR="000F6224">
          <w:rPr>
            <w:webHidden/>
          </w:rPr>
          <w:fldChar w:fldCharType="separate"/>
        </w:r>
        <w:r w:rsidR="00AC66FC">
          <w:rPr>
            <w:webHidden/>
          </w:rPr>
          <w:t>18</w:t>
        </w:r>
        <w:r w:rsidR="000F6224">
          <w:rPr>
            <w:webHidden/>
          </w:rPr>
          <w:fldChar w:fldCharType="end"/>
        </w:r>
      </w:hyperlink>
    </w:p>
    <w:p w14:paraId="47E79DD3" w14:textId="01C57B69" w:rsidR="000F6224" w:rsidRDefault="007E4477">
      <w:pPr>
        <w:pStyle w:val="TableofFigures"/>
        <w:rPr>
          <w:rFonts w:asciiTheme="minorHAnsi" w:eastAsiaTheme="minorEastAsia" w:hAnsiTheme="minorHAnsi" w:cstheme="minorBidi"/>
          <w:color w:val="auto"/>
          <w:sz w:val="22"/>
          <w:szCs w:val="22"/>
        </w:rPr>
      </w:pPr>
      <w:hyperlink w:anchor="_Toc76050243" w:history="1">
        <w:r w:rsidR="000F6224" w:rsidRPr="00CE589C">
          <w:rPr>
            <w:rStyle w:val="Hyperlink"/>
          </w:rPr>
          <w:t>Table 2.4 Summary of sample sizes for recruit dataset</w:t>
        </w:r>
        <w:r w:rsidR="000F6224">
          <w:rPr>
            <w:webHidden/>
          </w:rPr>
          <w:tab/>
        </w:r>
        <w:r w:rsidR="000F6224">
          <w:rPr>
            <w:webHidden/>
          </w:rPr>
          <w:fldChar w:fldCharType="begin"/>
        </w:r>
        <w:r w:rsidR="000F6224">
          <w:rPr>
            <w:webHidden/>
          </w:rPr>
          <w:instrText xml:space="preserve"> PAGEREF _Toc76050243 \h </w:instrText>
        </w:r>
        <w:r w:rsidR="000F6224">
          <w:rPr>
            <w:webHidden/>
          </w:rPr>
        </w:r>
        <w:r w:rsidR="000F6224">
          <w:rPr>
            <w:webHidden/>
          </w:rPr>
          <w:fldChar w:fldCharType="separate"/>
        </w:r>
        <w:r w:rsidR="00AC66FC">
          <w:rPr>
            <w:webHidden/>
          </w:rPr>
          <w:t>22</w:t>
        </w:r>
        <w:r w:rsidR="000F6224">
          <w:rPr>
            <w:webHidden/>
          </w:rPr>
          <w:fldChar w:fldCharType="end"/>
        </w:r>
      </w:hyperlink>
    </w:p>
    <w:p w14:paraId="1B9E8D2F" w14:textId="203A3DAC" w:rsidR="000F6224" w:rsidRDefault="007E4477">
      <w:pPr>
        <w:pStyle w:val="TableofFigures"/>
        <w:rPr>
          <w:rFonts w:asciiTheme="minorHAnsi" w:eastAsiaTheme="minorEastAsia" w:hAnsiTheme="minorHAnsi" w:cstheme="minorBidi"/>
          <w:color w:val="auto"/>
          <w:sz w:val="22"/>
          <w:szCs w:val="22"/>
        </w:rPr>
      </w:pPr>
      <w:hyperlink w:anchor="_Toc76050244" w:history="1">
        <w:r w:rsidR="000F6224" w:rsidRPr="00CE589C">
          <w:rPr>
            <w:rStyle w:val="Hyperlink"/>
          </w:rPr>
          <w:t>Table 2.5 Summary of sample sizes for catch curve dataset</w:t>
        </w:r>
        <w:r w:rsidR="000F6224">
          <w:rPr>
            <w:webHidden/>
          </w:rPr>
          <w:tab/>
        </w:r>
        <w:r w:rsidR="000F6224">
          <w:rPr>
            <w:webHidden/>
          </w:rPr>
          <w:fldChar w:fldCharType="begin"/>
        </w:r>
        <w:r w:rsidR="000F6224">
          <w:rPr>
            <w:webHidden/>
          </w:rPr>
          <w:instrText xml:space="preserve"> PAGEREF _Toc76050244 \h </w:instrText>
        </w:r>
        <w:r w:rsidR="000F6224">
          <w:rPr>
            <w:webHidden/>
          </w:rPr>
        </w:r>
        <w:r w:rsidR="000F6224">
          <w:rPr>
            <w:webHidden/>
          </w:rPr>
          <w:fldChar w:fldCharType="separate"/>
        </w:r>
        <w:r w:rsidR="00AC66FC">
          <w:rPr>
            <w:webHidden/>
          </w:rPr>
          <w:t>26</w:t>
        </w:r>
        <w:r w:rsidR="000F6224">
          <w:rPr>
            <w:webHidden/>
          </w:rPr>
          <w:fldChar w:fldCharType="end"/>
        </w:r>
      </w:hyperlink>
    </w:p>
    <w:p w14:paraId="2C9AFC46" w14:textId="021D586B" w:rsidR="000F6224" w:rsidRDefault="007E4477">
      <w:pPr>
        <w:pStyle w:val="TableofFigures"/>
        <w:rPr>
          <w:rFonts w:asciiTheme="minorHAnsi" w:eastAsiaTheme="minorEastAsia" w:hAnsiTheme="minorHAnsi" w:cstheme="minorBidi"/>
          <w:color w:val="auto"/>
          <w:sz w:val="22"/>
          <w:szCs w:val="22"/>
        </w:rPr>
      </w:pPr>
      <w:hyperlink w:anchor="_Toc76050245" w:history="1">
        <w:r w:rsidR="000F6224" w:rsidRPr="00CE589C">
          <w:rPr>
            <w:rStyle w:val="Hyperlink"/>
          </w:rPr>
          <w:t>Table 2.6 Summary of sample sizes for adult abundance dataset</w:t>
        </w:r>
        <w:r w:rsidR="000F6224">
          <w:rPr>
            <w:webHidden/>
          </w:rPr>
          <w:tab/>
        </w:r>
        <w:r w:rsidR="000F6224">
          <w:rPr>
            <w:webHidden/>
          </w:rPr>
          <w:fldChar w:fldCharType="begin"/>
        </w:r>
        <w:r w:rsidR="000F6224">
          <w:rPr>
            <w:webHidden/>
          </w:rPr>
          <w:instrText xml:space="preserve"> PAGEREF _Toc76050245 \h </w:instrText>
        </w:r>
        <w:r w:rsidR="000F6224">
          <w:rPr>
            <w:webHidden/>
          </w:rPr>
        </w:r>
        <w:r w:rsidR="000F6224">
          <w:rPr>
            <w:webHidden/>
          </w:rPr>
          <w:fldChar w:fldCharType="separate"/>
        </w:r>
        <w:r w:rsidR="00AC66FC">
          <w:rPr>
            <w:webHidden/>
          </w:rPr>
          <w:t>29</w:t>
        </w:r>
        <w:r w:rsidR="000F6224">
          <w:rPr>
            <w:webHidden/>
          </w:rPr>
          <w:fldChar w:fldCharType="end"/>
        </w:r>
      </w:hyperlink>
    </w:p>
    <w:p w14:paraId="50CCC5BF" w14:textId="312A2664" w:rsidR="000F6224" w:rsidRDefault="007E4477">
      <w:pPr>
        <w:pStyle w:val="TableofFigures"/>
        <w:rPr>
          <w:rFonts w:asciiTheme="minorHAnsi" w:eastAsiaTheme="minorEastAsia" w:hAnsiTheme="minorHAnsi" w:cstheme="minorBidi"/>
          <w:color w:val="auto"/>
          <w:sz w:val="22"/>
          <w:szCs w:val="22"/>
        </w:rPr>
      </w:pPr>
      <w:hyperlink w:anchor="_Toc76050246" w:history="1">
        <w:r w:rsidR="000F6224" w:rsidRPr="00CE589C">
          <w:rPr>
            <w:rStyle w:val="Hyperlink"/>
          </w:rPr>
          <w:t>Table 2.7 Summary of sample sizes for body condition dataset</w:t>
        </w:r>
        <w:r w:rsidR="000F6224">
          <w:rPr>
            <w:webHidden/>
          </w:rPr>
          <w:tab/>
        </w:r>
        <w:r w:rsidR="000F6224">
          <w:rPr>
            <w:webHidden/>
          </w:rPr>
          <w:fldChar w:fldCharType="begin"/>
        </w:r>
        <w:r w:rsidR="000F6224">
          <w:rPr>
            <w:webHidden/>
          </w:rPr>
          <w:instrText xml:space="preserve"> PAGEREF _Toc76050246 \h </w:instrText>
        </w:r>
        <w:r w:rsidR="000F6224">
          <w:rPr>
            <w:webHidden/>
          </w:rPr>
        </w:r>
        <w:r w:rsidR="000F6224">
          <w:rPr>
            <w:webHidden/>
          </w:rPr>
          <w:fldChar w:fldCharType="separate"/>
        </w:r>
        <w:r w:rsidR="00AC66FC">
          <w:rPr>
            <w:webHidden/>
          </w:rPr>
          <w:t>32</w:t>
        </w:r>
        <w:r w:rsidR="000F6224">
          <w:rPr>
            <w:webHidden/>
          </w:rPr>
          <w:fldChar w:fldCharType="end"/>
        </w:r>
      </w:hyperlink>
    </w:p>
    <w:p w14:paraId="5ACB12B1" w14:textId="253CD846" w:rsidR="000F6224" w:rsidRDefault="007E4477">
      <w:pPr>
        <w:pStyle w:val="TableofFigures"/>
        <w:rPr>
          <w:rFonts w:asciiTheme="minorHAnsi" w:eastAsiaTheme="minorEastAsia" w:hAnsiTheme="minorHAnsi" w:cstheme="minorBidi"/>
          <w:color w:val="auto"/>
          <w:sz w:val="22"/>
          <w:szCs w:val="22"/>
        </w:rPr>
      </w:pPr>
      <w:hyperlink w:anchor="_Toc76050247" w:history="1">
        <w:r w:rsidR="000F6224" w:rsidRPr="00CE589C">
          <w:rPr>
            <w:rStyle w:val="Hyperlink"/>
          </w:rPr>
          <w:t>Table 3.1 Summary of flow metric effects for all analyses</w:t>
        </w:r>
        <w:r w:rsidR="000F6224">
          <w:rPr>
            <w:webHidden/>
          </w:rPr>
          <w:tab/>
        </w:r>
        <w:r w:rsidR="000F6224">
          <w:rPr>
            <w:webHidden/>
          </w:rPr>
          <w:fldChar w:fldCharType="begin"/>
        </w:r>
        <w:r w:rsidR="000F6224">
          <w:rPr>
            <w:webHidden/>
          </w:rPr>
          <w:instrText xml:space="preserve"> PAGEREF _Toc76050247 \h </w:instrText>
        </w:r>
        <w:r w:rsidR="000F6224">
          <w:rPr>
            <w:webHidden/>
          </w:rPr>
        </w:r>
        <w:r w:rsidR="000F6224">
          <w:rPr>
            <w:webHidden/>
          </w:rPr>
          <w:fldChar w:fldCharType="separate"/>
        </w:r>
        <w:r w:rsidR="00AC66FC">
          <w:rPr>
            <w:webHidden/>
          </w:rPr>
          <w:t>37</w:t>
        </w:r>
        <w:r w:rsidR="000F6224">
          <w:rPr>
            <w:webHidden/>
          </w:rPr>
          <w:fldChar w:fldCharType="end"/>
        </w:r>
      </w:hyperlink>
    </w:p>
    <w:p w14:paraId="3B98F621" w14:textId="362A24BC" w:rsidR="000F6224" w:rsidRDefault="007E4477">
      <w:pPr>
        <w:pStyle w:val="TableofFigures"/>
        <w:rPr>
          <w:rFonts w:asciiTheme="minorHAnsi" w:eastAsiaTheme="minorEastAsia" w:hAnsiTheme="minorHAnsi" w:cstheme="minorBidi"/>
          <w:color w:val="auto"/>
          <w:sz w:val="22"/>
          <w:szCs w:val="22"/>
        </w:rPr>
      </w:pPr>
      <w:hyperlink w:anchor="_Toc76050248" w:history="1">
        <w:r w:rsidR="000F6224" w:rsidRPr="00CE589C">
          <w:rPr>
            <w:rStyle w:val="Hyperlink"/>
          </w:rPr>
          <w:t>Table 3.2 Summary of predicted Commonwealth environmental water effect for all analyses</w:t>
        </w:r>
        <w:r w:rsidR="000F6224">
          <w:rPr>
            <w:webHidden/>
          </w:rPr>
          <w:tab/>
        </w:r>
        <w:r w:rsidR="000F6224">
          <w:rPr>
            <w:webHidden/>
          </w:rPr>
          <w:fldChar w:fldCharType="begin"/>
        </w:r>
        <w:r w:rsidR="000F6224">
          <w:rPr>
            <w:webHidden/>
          </w:rPr>
          <w:instrText xml:space="preserve"> PAGEREF _Toc76050248 \h </w:instrText>
        </w:r>
        <w:r w:rsidR="000F6224">
          <w:rPr>
            <w:webHidden/>
          </w:rPr>
        </w:r>
        <w:r w:rsidR="000F6224">
          <w:rPr>
            <w:webHidden/>
          </w:rPr>
          <w:fldChar w:fldCharType="separate"/>
        </w:r>
        <w:r w:rsidR="00AC66FC">
          <w:rPr>
            <w:webHidden/>
          </w:rPr>
          <w:t>38</w:t>
        </w:r>
        <w:r w:rsidR="000F6224">
          <w:rPr>
            <w:webHidden/>
          </w:rPr>
          <w:fldChar w:fldCharType="end"/>
        </w:r>
      </w:hyperlink>
    </w:p>
    <w:p w14:paraId="7627240E" w14:textId="0FC3DFAD" w:rsidR="000F6224" w:rsidRDefault="007E4477">
      <w:pPr>
        <w:pStyle w:val="TableofFigures"/>
        <w:rPr>
          <w:rFonts w:asciiTheme="minorHAnsi" w:eastAsiaTheme="minorEastAsia" w:hAnsiTheme="minorHAnsi" w:cstheme="minorBidi"/>
          <w:color w:val="auto"/>
          <w:sz w:val="22"/>
          <w:szCs w:val="22"/>
        </w:rPr>
      </w:pPr>
      <w:hyperlink w:anchor="_Toc76050249" w:history="1">
        <w:r w:rsidR="000F6224" w:rsidRPr="00CE589C">
          <w:rPr>
            <w:rStyle w:val="Hyperlink"/>
          </w:rPr>
          <w:t>Table 3.3 Summary of the probability of Commonwealth environmental water effect for all analyses</w:t>
        </w:r>
        <w:r w:rsidR="000F6224">
          <w:rPr>
            <w:webHidden/>
          </w:rPr>
          <w:tab/>
        </w:r>
        <w:r w:rsidR="000F6224">
          <w:rPr>
            <w:webHidden/>
          </w:rPr>
          <w:fldChar w:fldCharType="begin"/>
        </w:r>
        <w:r w:rsidR="000F6224">
          <w:rPr>
            <w:webHidden/>
          </w:rPr>
          <w:instrText xml:space="preserve"> PAGEREF _Toc76050249 \h </w:instrText>
        </w:r>
        <w:r w:rsidR="000F6224">
          <w:rPr>
            <w:webHidden/>
          </w:rPr>
        </w:r>
        <w:r w:rsidR="000F6224">
          <w:rPr>
            <w:webHidden/>
          </w:rPr>
          <w:fldChar w:fldCharType="separate"/>
        </w:r>
        <w:r w:rsidR="00AC66FC">
          <w:rPr>
            <w:webHidden/>
          </w:rPr>
          <w:t>43</w:t>
        </w:r>
        <w:r w:rsidR="000F6224">
          <w:rPr>
            <w:webHidden/>
          </w:rPr>
          <w:fldChar w:fldCharType="end"/>
        </w:r>
      </w:hyperlink>
    </w:p>
    <w:p w14:paraId="5D34734C" w14:textId="569F25A5" w:rsidR="001F565C" w:rsidRDefault="001F565C" w:rsidP="00F7414A">
      <w:pPr>
        <w:pStyle w:val="TableofFigures"/>
      </w:pPr>
      <w:r>
        <w:fldChar w:fldCharType="end"/>
      </w:r>
    </w:p>
    <w:p w14:paraId="206902AC" w14:textId="0FC4AA8C" w:rsidR="000F6224" w:rsidRDefault="001F565C">
      <w:pPr>
        <w:pStyle w:val="TableofFigures"/>
        <w:rPr>
          <w:rFonts w:asciiTheme="minorHAnsi" w:eastAsiaTheme="minorEastAsia" w:hAnsiTheme="minorHAnsi" w:cstheme="minorBidi"/>
          <w:color w:val="auto"/>
          <w:sz w:val="22"/>
          <w:szCs w:val="22"/>
        </w:rPr>
      </w:pPr>
      <w:r>
        <w:fldChar w:fldCharType="begin"/>
      </w:r>
      <w:r>
        <w:instrText xml:space="preserve"> TOC \h \z \c "ApxTable" </w:instrText>
      </w:r>
      <w:r>
        <w:fldChar w:fldCharType="separate"/>
      </w:r>
      <w:hyperlink w:anchor="_Toc76050250" w:history="1">
        <w:r w:rsidR="000F6224" w:rsidRPr="00372EC4">
          <w:rPr>
            <w:rStyle w:val="Hyperlink"/>
          </w:rPr>
          <w:t>Table A.1 Statistical results for fish spawning occurrence</w:t>
        </w:r>
        <w:r w:rsidR="000F6224">
          <w:rPr>
            <w:webHidden/>
          </w:rPr>
          <w:tab/>
        </w:r>
        <w:r w:rsidR="000F6224">
          <w:rPr>
            <w:webHidden/>
          </w:rPr>
          <w:fldChar w:fldCharType="begin"/>
        </w:r>
        <w:r w:rsidR="000F6224">
          <w:rPr>
            <w:webHidden/>
          </w:rPr>
          <w:instrText xml:space="preserve"> PAGEREF _Toc76050250 \h </w:instrText>
        </w:r>
        <w:r w:rsidR="000F6224">
          <w:rPr>
            <w:webHidden/>
          </w:rPr>
        </w:r>
        <w:r w:rsidR="000F6224">
          <w:rPr>
            <w:webHidden/>
          </w:rPr>
          <w:fldChar w:fldCharType="separate"/>
        </w:r>
        <w:r w:rsidR="00AC66FC">
          <w:rPr>
            <w:webHidden/>
          </w:rPr>
          <w:t>54</w:t>
        </w:r>
        <w:r w:rsidR="000F6224">
          <w:rPr>
            <w:webHidden/>
          </w:rPr>
          <w:fldChar w:fldCharType="end"/>
        </w:r>
      </w:hyperlink>
    </w:p>
    <w:p w14:paraId="7798312F" w14:textId="5D635871" w:rsidR="000F6224" w:rsidRDefault="007E4477">
      <w:pPr>
        <w:pStyle w:val="TableofFigures"/>
        <w:rPr>
          <w:rFonts w:asciiTheme="minorHAnsi" w:eastAsiaTheme="minorEastAsia" w:hAnsiTheme="minorHAnsi" w:cstheme="minorBidi"/>
          <w:color w:val="auto"/>
          <w:sz w:val="22"/>
          <w:szCs w:val="22"/>
        </w:rPr>
      </w:pPr>
      <w:hyperlink w:anchor="_Toc76050251" w:history="1">
        <w:r w:rsidR="000F6224" w:rsidRPr="00372EC4">
          <w:rPr>
            <w:rStyle w:val="Hyperlink"/>
          </w:rPr>
          <w:t>Table A.2 Statistical results for larval abundance</w:t>
        </w:r>
        <w:r w:rsidR="000F6224">
          <w:rPr>
            <w:webHidden/>
          </w:rPr>
          <w:tab/>
        </w:r>
        <w:r w:rsidR="000F6224">
          <w:rPr>
            <w:webHidden/>
          </w:rPr>
          <w:fldChar w:fldCharType="begin"/>
        </w:r>
        <w:r w:rsidR="000F6224">
          <w:rPr>
            <w:webHidden/>
          </w:rPr>
          <w:instrText xml:space="preserve"> PAGEREF _Toc76050251 \h </w:instrText>
        </w:r>
        <w:r w:rsidR="000F6224">
          <w:rPr>
            <w:webHidden/>
          </w:rPr>
        </w:r>
        <w:r w:rsidR="000F6224">
          <w:rPr>
            <w:webHidden/>
          </w:rPr>
          <w:fldChar w:fldCharType="separate"/>
        </w:r>
        <w:r w:rsidR="00AC66FC">
          <w:rPr>
            <w:webHidden/>
          </w:rPr>
          <w:t>54</w:t>
        </w:r>
        <w:r w:rsidR="000F6224">
          <w:rPr>
            <w:webHidden/>
          </w:rPr>
          <w:fldChar w:fldCharType="end"/>
        </w:r>
      </w:hyperlink>
    </w:p>
    <w:p w14:paraId="24A3DAD3" w14:textId="34DC4EAA" w:rsidR="000F6224" w:rsidRDefault="007E4477">
      <w:pPr>
        <w:pStyle w:val="TableofFigures"/>
        <w:rPr>
          <w:rFonts w:asciiTheme="minorHAnsi" w:eastAsiaTheme="minorEastAsia" w:hAnsiTheme="minorHAnsi" w:cstheme="minorBidi"/>
          <w:color w:val="auto"/>
          <w:sz w:val="22"/>
          <w:szCs w:val="22"/>
        </w:rPr>
      </w:pPr>
      <w:hyperlink w:anchor="_Toc76050252" w:history="1">
        <w:r w:rsidR="000F6224" w:rsidRPr="00372EC4">
          <w:rPr>
            <w:rStyle w:val="Hyperlink"/>
          </w:rPr>
          <w:t>Table A.3 Statistical results for recruit abundance</w:t>
        </w:r>
        <w:r w:rsidR="000F6224">
          <w:rPr>
            <w:webHidden/>
          </w:rPr>
          <w:tab/>
        </w:r>
        <w:r w:rsidR="000F6224">
          <w:rPr>
            <w:webHidden/>
          </w:rPr>
          <w:fldChar w:fldCharType="begin"/>
        </w:r>
        <w:r w:rsidR="000F6224">
          <w:rPr>
            <w:webHidden/>
          </w:rPr>
          <w:instrText xml:space="preserve"> PAGEREF _Toc76050252 \h </w:instrText>
        </w:r>
        <w:r w:rsidR="000F6224">
          <w:rPr>
            <w:webHidden/>
          </w:rPr>
        </w:r>
        <w:r w:rsidR="000F6224">
          <w:rPr>
            <w:webHidden/>
          </w:rPr>
          <w:fldChar w:fldCharType="separate"/>
        </w:r>
        <w:r w:rsidR="00AC66FC">
          <w:rPr>
            <w:webHidden/>
          </w:rPr>
          <w:t>55</w:t>
        </w:r>
        <w:r w:rsidR="000F6224">
          <w:rPr>
            <w:webHidden/>
          </w:rPr>
          <w:fldChar w:fldCharType="end"/>
        </w:r>
      </w:hyperlink>
    </w:p>
    <w:p w14:paraId="3D0EA925" w14:textId="7E08A5BF" w:rsidR="000F6224" w:rsidRDefault="007E4477">
      <w:pPr>
        <w:pStyle w:val="TableofFigures"/>
        <w:rPr>
          <w:rFonts w:asciiTheme="minorHAnsi" w:eastAsiaTheme="minorEastAsia" w:hAnsiTheme="minorHAnsi" w:cstheme="minorBidi"/>
          <w:color w:val="auto"/>
          <w:sz w:val="22"/>
          <w:szCs w:val="22"/>
        </w:rPr>
      </w:pPr>
      <w:hyperlink w:anchor="_Toc76050253" w:history="1">
        <w:r w:rsidR="000F6224" w:rsidRPr="00372EC4">
          <w:rPr>
            <w:rStyle w:val="Hyperlink"/>
          </w:rPr>
          <w:t>Table A.4 Statistical results for Bony herring catch curve model</w:t>
        </w:r>
        <w:r w:rsidR="000F6224">
          <w:rPr>
            <w:webHidden/>
          </w:rPr>
          <w:tab/>
        </w:r>
        <w:r w:rsidR="000F6224">
          <w:rPr>
            <w:webHidden/>
          </w:rPr>
          <w:fldChar w:fldCharType="begin"/>
        </w:r>
        <w:r w:rsidR="000F6224">
          <w:rPr>
            <w:webHidden/>
          </w:rPr>
          <w:instrText xml:space="preserve"> PAGEREF _Toc76050253 \h </w:instrText>
        </w:r>
        <w:r w:rsidR="000F6224">
          <w:rPr>
            <w:webHidden/>
          </w:rPr>
        </w:r>
        <w:r w:rsidR="000F6224">
          <w:rPr>
            <w:webHidden/>
          </w:rPr>
          <w:fldChar w:fldCharType="separate"/>
        </w:r>
        <w:r w:rsidR="00AC66FC">
          <w:rPr>
            <w:webHidden/>
          </w:rPr>
          <w:t>56</w:t>
        </w:r>
        <w:r w:rsidR="000F6224">
          <w:rPr>
            <w:webHidden/>
          </w:rPr>
          <w:fldChar w:fldCharType="end"/>
        </w:r>
      </w:hyperlink>
    </w:p>
    <w:p w14:paraId="767BB7C5" w14:textId="17600627" w:rsidR="000F6224" w:rsidRDefault="007E4477">
      <w:pPr>
        <w:pStyle w:val="TableofFigures"/>
        <w:rPr>
          <w:rFonts w:asciiTheme="minorHAnsi" w:eastAsiaTheme="minorEastAsia" w:hAnsiTheme="minorHAnsi" w:cstheme="minorBidi"/>
          <w:color w:val="auto"/>
          <w:sz w:val="22"/>
          <w:szCs w:val="22"/>
        </w:rPr>
      </w:pPr>
      <w:hyperlink w:anchor="_Toc76050254" w:history="1">
        <w:r w:rsidR="000F6224" w:rsidRPr="00372EC4">
          <w:rPr>
            <w:rStyle w:val="Hyperlink"/>
          </w:rPr>
          <w:t>Table A.5 Statistical results for Murray cod catch curve model</w:t>
        </w:r>
        <w:r w:rsidR="000F6224">
          <w:rPr>
            <w:webHidden/>
          </w:rPr>
          <w:tab/>
        </w:r>
        <w:r w:rsidR="000F6224">
          <w:rPr>
            <w:webHidden/>
          </w:rPr>
          <w:fldChar w:fldCharType="begin"/>
        </w:r>
        <w:r w:rsidR="000F6224">
          <w:rPr>
            <w:webHidden/>
          </w:rPr>
          <w:instrText xml:space="preserve"> PAGEREF _Toc76050254 \h </w:instrText>
        </w:r>
        <w:r w:rsidR="000F6224">
          <w:rPr>
            <w:webHidden/>
          </w:rPr>
        </w:r>
        <w:r w:rsidR="000F6224">
          <w:rPr>
            <w:webHidden/>
          </w:rPr>
          <w:fldChar w:fldCharType="separate"/>
        </w:r>
        <w:r w:rsidR="00AC66FC">
          <w:rPr>
            <w:webHidden/>
          </w:rPr>
          <w:t>58</w:t>
        </w:r>
        <w:r w:rsidR="000F6224">
          <w:rPr>
            <w:webHidden/>
          </w:rPr>
          <w:fldChar w:fldCharType="end"/>
        </w:r>
      </w:hyperlink>
    </w:p>
    <w:p w14:paraId="0345FDC7" w14:textId="6C5F0934" w:rsidR="000F6224" w:rsidRDefault="007E4477">
      <w:pPr>
        <w:pStyle w:val="TableofFigures"/>
        <w:rPr>
          <w:rFonts w:asciiTheme="minorHAnsi" w:eastAsiaTheme="minorEastAsia" w:hAnsiTheme="minorHAnsi" w:cstheme="minorBidi"/>
          <w:color w:val="auto"/>
          <w:sz w:val="22"/>
          <w:szCs w:val="22"/>
        </w:rPr>
      </w:pPr>
      <w:hyperlink w:anchor="_Toc76050255" w:history="1">
        <w:r w:rsidR="000F6224" w:rsidRPr="00372EC4">
          <w:rPr>
            <w:rStyle w:val="Hyperlink"/>
          </w:rPr>
          <w:t>Table A</w:t>
        </w:r>
        <w:r w:rsidR="000F6224" w:rsidRPr="00372EC4">
          <w:rPr>
            <w:rStyle w:val="Hyperlink"/>
          </w:rPr>
          <w:noBreakHyphen/>
          <w:t>6 Statistical results for Golden perch catch curve model</w:t>
        </w:r>
        <w:r w:rsidR="000F6224">
          <w:rPr>
            <w:webHidden/>
          </w:rPr>
          <w:tab/>
        </w:r>
        <w:r w:rsidR="000F6224">
          <w:rPr>
            <w:webHidden/>
          </w:rPr>
          <w:fldChar w:fldCharType="begin"/>
        </w:r>
        <w:r w:rsidR="000F6224">
          <w:rPr>
            <w:webHidden/>
          </w:rPr>
          <w:instrText xml:space="preserve"> PAGEREF _Toc76050255 \h </w:instrText>
        </w:r>
        <w:r w:rsidR="000F6224">
          <w:rPr>
            <w:webHidden/>
          </w:rPr>
        </w:r>
        <w:r w:rsidR="000F6224">
          <w:rPr>
            <w:webHidden/>
          </w:rPr>
          <w:fldChar w:fldCharType="separate"/>
        </w:r>
        <w:r w:rsidR="00AC66FC">
          <w:rPr>
            <w:webHidden/>
          </w:rPr>
          <w:t>63</w:t>
        </w:r>
        <w:r w:rsidR="000F6224">
          <w:rPr>
            <w:webHidden/>
          </w:rPr>
          <w:fldChar w:fldCharType="end"/>
        </w:r>
      </w:hyperlink>
    </w:p>
    <w:p w14:paraId="2F255C7D" w14:textId="7C6578AC" w:rsidR="000F6224" w:rsidRDefault="007E4477">
      <w:pPr>
        <w:pStyle w:val="TableofFigures"/>
        <w:rPr>
          <w:rFonts w:asciiTheme="minorHAnsi" w:eastAsiaTheme="minorEastAsia" w:hAnsiTheme="minorHAnsi" w:cstheme="minorBidi"/>
          <w:color w:val="auto"/>
          <w:sz w:val="22"/>
          <w:szCs w:val="22"/>
        </w:rPr>
      </w:pPr>
      <w:hyperlink w:anchor="_Toc76050256" w:history="1">
        <w:r w:rsidR="000F6224" w:rsidRPr="00372EC4">
          <w:rPr>
            <w:rStyle w:val="Hyperlink"/>
          </w:rPr>
          <w:t>Table A</w:t>
        </w:r>
        <w:r w:rsidR="000F6224" w:rsidRPr="00372EC4">
          <w:rPr>
            <w:rStyle w:val="Hyperlink"/>
          </w:rPr>
          <w:noBreakHyphen/>
          <w:t>7 Statistical results for adult abundance</w:t>
        </w:r>
        <w:r w:rsidR="000F6224">
          <w:rPr>
            <w:webHidden/>
          </w:rPr>
          <w:tab/>
        </w:r>
        <w:r w:rsidR="000F6224">
          <w:rPr>
            <w:webHidden/>
          </w:rPr>
          <w:fldChar w:fldCharType="begin"/>
        </w:r>
        <w:r w:rsidR="000F6224">
          <w:rPr>
            <w:webHidden/>
          </w:rPr>
          <w:instrText xml:space="preserve"> PAGEREF _Toc76050256 \h </w:instrText>
        </w:r>
        <w:r w:rsidR="000F6224">
          <w:rPr>
            <w:webHidden/>
          </w:rPr>
        </w:r>
        <w:r w:rsidR="000F6224">
          <w:rPr>
            <w:webHidden/>
          </w:rPr>
          <w:fldChar w:fldCharType="separate"/>
        </w:r>
        <w:r w:rsidR="00AC66FC">
          <w:rPr>
            <w:webHidden/>
          </w:rPr>
          <w:t>66</w:t>
        </w:r>
        <w:r w:rsidR="000F6224">
          <w:rPr>
            <w:webHidden/>
          </w:rPr>
          <w:fldChar w:fldCharType="end"/>
        </w:r>
      </w:hyperlink>
    </w:p>
    <w:p w14:paraId="4759ECCC" w14:textId="535520C1" w:rsidR="000F6224" w:rsidRDefault="007E4477">
      <w:pPr>
        <w:pStyle w:val="TableofFigures"/>
        <w:rPr>
          <w:rFonts w:asciiTheme="minorHAnsi" w:eastAsiaTheme="minorEastAsia" w:hAnsiTheme="minorHAnsi" w:cstheme="minorBidi"/>
          <w:color w:val="auto"/>
          <w:sz w:val="22"/>
          <w:szCs w:val="22"/>
        </w:rPr>
      </w:pPr>
      <w:hyperlink w:anchor="_Toc76050257" w:history="1">
        <w:r w:rsidR="000F6224" w:rsidRPr="00372EC4">
          <w:rPr>
            <w:rStyle w:val="Hyperlink"/>
          </w:rPr>
          <w:t>Table A</w:t>
        </w:r>
        <w:r w:rsidR="000F6224" w:rsidRPr="00372EC4">
          <w:rPr>
            <w:rStyle w:val="Hyperlink"/>
          </w:rPr>
          <w:noBreakHyphen/>
          <w:t>8 Statistical results for body condition</w:t>
        </w:r>
        <w:r w:rsidR="000F6224">
          <w:rPr>
            <w:webHidden/>
          </w:rPr>
          <w:tab/>
        </w:r>
        <w:r w:rsidR="000F6224">
          <w:rPr>
            <w:webHidden/>
          </w:rPr>
          <w:fldChar w:fldCharType="begin"/>
        </w:r>
        <w:r w:rsidR="000F6224">
          <w:rPr>
            <w:webHidden/>
          </w:rPr>
          <w:instrText xml:space="preserve"> PAGEREF _Toc76050257 \h </w:instrText>
        </w:r>
        <w:r w:rsidR="000F6224">
          <w:rPr>
            <w:webHidden/>
          </w:rPr>
        </w:r>
        <w:r w:rsidR="000F6224">
          <w:rPr>
            <w:webHidden/>
          </w:rPr>
          <w:fldChar w:fldCharType="separate"/>
        </w:r>
        <w:r w:rsidR="00AC66FC">
          <w:rPr>
            <w:webHidden/>
          </w:rPr>
          <w:t>68</w:t>
        </w:r>
        <w:r w:rsidR="000F6224">
          <w:rPr>
            <w:webHidden/>
          </w:rPr>
          <w:fldChar w:fldCharType="end"/>
        </w:r>
      </w:hyperlink>
    </w:p>
    <w:p w14:paraId="65F3CFBE" w14:textId="5FDE203B" w:rsidR="001F565C" w:rsidRDefault="001F565C" w:rsidP="001F565C">
      <w:pPr>
        <w:pStyle w:val="BodyText"/>
      </w:pPr>
      <w:r>
        <w:fldChar w:fldCharType="end"/>
      </w:r>
    </w:p>
    <w:p w14:paraId="229AF402" w14:textId="77777777" w:rsidR="00C962C0" w:rsidRDefault="00C962C0" w:rsidP="001F565C">
      <w:pPr>
        <w:pStyle w:val="BodyText"/>
        <w:sectPr w:rsidR="00C962C0" w:rsidSect="00BD7FEB">
          <w:footerReference w:type="default" r:id="rId25"/>
          <w:pgSz w:w="11906" w:h="16838" w:code="9"/>
          <w:pgMar w:top="1134" w:right="1134" w:bottom="1134" w:left="1134" w:header="510" w:footer="624" w:gutter="0"/>
          <w:pgNumType w:fmt="lowerRoman"/>
          <w:cols w:space="284"/>
          <w:docGrid w:linePitch="360"/>
        </w:sectPr>
      </w:pPr>
    </w:p>
    <w:p w14:paraId="14CA3581" w14:textId="414A59C3" w:rsidR="0075730F" w:rsidRDefault="00E87E56" w:rsidP="00302E01">
      <w:pPr>
        <w:pStyle w:val="Heading1"/>
      </w:pPr>
      <w:bookmarkStart w:id="24" w:name="_Toc76050173"/>
      <w:r>
        <w:lastRenderedPageBreak/>
        <w:t>Summary</w:t>
      </w:r>
      <w:bookmarkEnd w:id="24"/>
    </w:p>
    <w:p w14:paraId="2C7350D5" w14:textId="173236A2" w:rsidR="0075730F" w:rsidRDefault="0075730F" w:rsidP="0075730F">
      <w:pPr>
        <w:pStyle w:val="Heading2"/>
      </w:pPr>
      <w:bookmarkStart w:id="25" w:name="graphical-summary-of-analyses"/>
      <w:bookmarkStart w:id="26" w:name="_Toc69847826"/>
      <w:bookmarkStart w:id="27" w:name="_Toc76050174"/>
      <w:r>
        <w:t>Graphical summary of analyses</w:t>
      </w:r>
      <w:bookmarkEnd w:id="25"/>
      <w:bookmarkEnd w:id="26"/>
      <w:bookmarkEnd w:id="27"/>
    </w:p>
    <w:p w14:paraId="7F14C354" w14:textId="78787757" w:rsidR="008C0EA3" w:rsidRDefault="001F0521" w:rsidP="009C3F70">
      <w:pPr>
        <w:pStyle w:val="BodyText"/>
      </w:pPr>
      <w:r>
        <w:t xml:space="preserve">The effects of Commonwealth environmental water on fish </w:t>
      </w:r>
      <w:r w:rsidR="009C3F70">
        <w:t xml:space="preserve">are presented graphically </w:t>
      </w:r>
      <w:r w:rsidR="009D39D6">
        <w:t xml:space="preserve">using the metrics shown in </w:t>
      </w:r>
      <w:r w:rsidR="009D39D6">
        <w:fldChar w:fldCharType="begin"/>
      </w:r>
      <w:r w:rsidR="009D39D6">
        <w:instrText xml:space="preserve"> REF _Ref76127754 \h </w:instrText>
      </w:r>
      <w:r w:rsidR="009D39D6">
        <w:fldChar w:fldCharType="separate"/>
      </w:r>
      <w:r w:rsidR="009D39D6">
        <w:t xml:space="preserve">Figure </w:t>
      </w:r>
      <w:r w:rsidR="009D39D6">
        <w:rPr>
          <w:noProof/>
        </w:rPr>
        <w:t>1</w:t>
      </w:r>
      <w:r w:rsidR="009D39D6">
        <w:t>.</w:t>
      </w:r>
      <w:r w:rsidR="009D39D6">
        <w:rPr>
          <w:noProof/>
        </w:rPr>
        <w:t>1</w:t>
      </w:r>
      <w:r w:rsidR="009D39D6">
        <w:fldChar w:fldCharType="end"/>
      </w:r>
      <w:r w:rsidR="00CC0DAF">
        <w:t>, with results for each Selected Area shown</w:t>
      </w:r>
      <w:r w:rsidR="009D39D6">
        <w:t xml:space="preserve"> </w:t>
      </w:r>
      <w:r w:rsidR="009C3F70">
        <w:t xml:space="preserve">in </w:t>
      </w:r>
      <w:r w:rsidR="00BA15F2">
        <w:fldChar w:fldCharType="begin" w:fldLock="1"/>
      </w:r>
      <w:r w:rsidR="00BA15F2">
        <w:instrText xml:space="preserve"> REF _Ref71813090 \h </w:instrText>
      </w:r>
      <w:r w:rsidR="00BA15F2">
        <w:fldChar w:fldCharType="separate"/>
      </w:r>
      <w:r w:rsidR="000F6224">
        <w:t xml:space="preserve">Figure </w:t>
      </w:r>
      <w:r w:rsidR="000F6224">
        <w:rPr>
          <w:noProof/>
        </w:rPr>
        <w:t>1</w:t>
      </w:r>
      <w:r w:rsidR="000F6224">
        <w:t>.</w:t>
      </w:r>
      <w:r w:rsidR="000F6224">
        <w:rPr>
          <w:noProof/>
        </w:rPr>
        <w:t>2</w:t>
      </w:r>
      <w:r w:rsidR="00BA15F2">
        <w:fldChar w:fldCharType="end"/>
      </w:r>
      <w:r w:rsidR="008C0EA3">
        <w:t>.</w:t>
      </w:r>
    </w:p>
    <w:p w14:paraId="5E40EE2D" w14:textId="2C5F7DED" w:rsidR="00BD7FEB" w:rsidRDefault="008C0EA3" w:rsidP="009C3F70">
      <w:pPr>
        <w:pStyle w:val="BodyText"/>
      </w:pPr>
      <w:r>
        <w:rPr>
          <w:noProof/>
        </w:rPr>
        <w:drawing>
          <wp:inline distT="0" distB="0" distL="0" distR="0" wp14:anchorId="044AAA96" wp14:editId="40CBF552">
            <wp:extent cx="2336242" cy="2707527"/>
            <wp:effectExtent l="0" t="0" r="6985" b="0"/>
            <wp:docPr id="51" name="Picture 51" descr="Details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etails as per caption"/>
                    <pic:cNvPicPr/>
                  </pic:nvPicPr>
                  <pic:blipFill>
                    <a:blip r:embed="rId26" cstate="email">
                      <a:extLst>
                        <a:ext uri="{28A0092B-C50C-407E-A947-70E740481C1C}">
                          <a14:useLocalDpi xmlns:a14="http://schemas.microsoft.com/office/drawing/2010/main"/>
                        </a:ext>
                      </a:extLst>
                    </a:blip>
                    <a:stretch>
                      <a:fillRect/>
                    </a:stretch>
                  </pic:blipFill>
                  <pic:spPr>
                    <a:xfrm>
                      <a:off x="0" y="0"/>
                      <a:ext cx="2336242" cy="2707527"/>
                    </a:xfrm>
                    <a:prstGeom prst="rect">
                      <a:avLst/>
                    </a:prstGeom>
                  </pic:spPr>
                </pic:pic>
              </a:graphicData>
            </a:graphic>
          </wp:inline>
        </w:drawing>
      </w:r>
    </w:p>
    <w:p w14:paraId="666EB314" w14:textId="0BD4B358" w:rsidR="00C1134A" w:rsidRDefault="00DC01A8" w:rsidP="00DC01A8">
      <w:pPr>
        <w:pStyle w:val="CaptionFigure"/>
      </w:pPr>
      <w:bookmarkStart w:id="28" w:name="_Ref76127754"/>
      <w:bookmarkStart w:id="29" w:name="_Toc80792135"/>
      <w:r>
        <w:t xml:space="preserve">Figure </w:t>
      </w:r>
      <w:fldSimple w:instr=" STYLEREF 1 \s " w:fldLock="1">
        <w:r w:rsidR="000F6224">
          <w:rPr>
            <w:noProof/>
          </w:rPr>
          <w:t>1</w:t>
        </w:r>
      </w:fldSimple>
      <w:r w:rsidR="00D006AB">
        <w:t>.</w:t>
      </w:r>
      <w:fldSimple w:instr=" SEQ Figure \* ARABIC \s 1 ">
        <w:r w:rsidR="00AC66FC">
          <w:rPr>
            <w:noProof/>
          </w:rPr>
          <w:t>1</w:t>
        </w:r>
      </w:fldSimple>
      <w:bookmarkEnd w:id="28"/>
      <w:r>
        <w:t xml:space="preserve"> </w:t>
      </w:r>
      <w:r w:rsidR="00295D76">
        <w:t>Legend for graphical summary diagram</w:t>
      </w:r>
      <w:bookmarkEnd w:id="29"/>
    </w:p>
    <w:p w14:paraId="4EBDE87B" w14:textId="5C32D0FF" w:rsidR="008C0EA3" w:rsidRDefault="009C3F70" w:rsidP="00295D76">
      <w:pPr>
        <w:pStyle w:val="BodyTextExtraSpareAbove"/>
      </w:pPr>
      <w:r w:rsidRPr="009C3F70">
        <w:t>The top panel shows the relative change in each flow metric</w:t>
      </w:r>
      <w:r w:rsidR="00575E35">
        <w:t xml:space="preserve"> </w:t>
      </w:r>
      <w:r w:rsidR="00575E35" w:rsidRPr="00575E35">
        <w:t>(x-axis: baseflows, small freshes, large freshes, flow variability - as change_72h) during key time periods</w:t>
      </w:r>
      <w:r w:rsidR="004A7DFE">
        <w:t xml:space="preserve"> for</w:t>
      </w:r>
      <w:r w:rsidR="00D9754D">
        <w:t xml:space="preserve"> fish life stages</w:t>
      </w:r>
      <w:r w:rsidR="00575E35" w:rsidRPr="00575E35">
        <w:t xml:space="preserve"> (y-axis: water year [July to June], September to November, September to March</w:t>
      </w:r>
      <w:r w:rsidR="00F7716D">
        <w:t>).</w:t>
      </w:r>
      <w:r w:rsidRPr="009C3F70">
        <w:t xml:space="preserve"> </w:t>
      </w:r>
      <w:r w:rsidR="00E8199E">
        <w:t xml:space="preserve">Flow colour </w:t>
      </w:r>
      <w:r w:rsidR="00520A12">
        <w:t>legend</w:t>
      </w:r>
      <w:r w:rsidR="00E8199E">
        <w:t xml:space="preserve"> shows direction and relative </w:t>
      </w:r>
      <w:r w:rsidR="00E847A1">
        <w:t xml:space="preserve">effect </w:t>
      </w:r>
      <w:r w:rsidR="00E8199E">
        <w:t xml:space="preserve">size, with </w:t>
      </w:r>
      <w:r w:rsidR="00976C74">
        <w:t>darker purple</w:t>
      </w:r>
      <w:r w:rsidR="00E8199E">
        <w:t xml:space="preserve"> colo</w:t>
      </w:r>
      <w:r w:rsidR="00976C74">
        <w:t>u</w:t>
      </w:r>
      <w:r w:rsidR="00E8199E">
        <w:t>rs indicating larger positive effects, white indicating no effect, and redder indicating negative effects</w:t>
      </w:r>
      <w:r w:rsidR="0086165F">
        <w:t>.</w:t>
      </w:r>
    </w:p>
    <w:p w14:paraId="6161848D" w14:textId="77777777" w:rsidR="009C3F70" w:rsidRDefault="009C3F70" w:rsidP="009C3F70">
      <w:pPr>
        <w:pStyle w:val="BodyText"/>
      </w:pPr>
      <w:r w:rsidRPr="009C3F70">
        <w:t xml:space="preserve">The bottom panel shows the strength of support for a positive (green) or negative (red) effect of </w:t>
      </w:r>
      <w:r w:rsidR="006E440A">
        <w:t>Commonwealth environmental water</w:t>
      </w:r>
      <w:r w:rsidRPr="009C3F70">
        <w:t xml:space="preserve"> on a given </w:t>
      </w:r>
      <w:r w:rsidR="008C0EA3">
        <w:t>life stage</w:t>
      </w:r>
      <w:r w:rsidRPr="009C3F70">
        <w:t xml:space="preserve"> (y-axis) for each species (x-axis). </w:t>
      </w:r>
      <w:r w:rsidR="001C45C9">
        <w:t>Confidence colour legend indicat</w:t>
      </w:r>
      <w:r w:rsidR="008A04D0">
        <w:t>es</w:t>
      </w:r>
      <w:r w:rsidR="001C45C9">
        <w:t xml:space="preserve"> relative magnitude and direction,</w:t>
      </w:r>
      <w:r w:rsidR="00C55945">
        <w:t xml:space="preserve"> w</w:t>
      </w:r>
      <w:r w:rsidRPr="009C3F70">
        <w:t>hite indicates no confidence (probability of a positive effect near 0.5), light colours denote low confidence (probability of an effect between 0.5-0.8), medium colours denote m</w:t>
      </w:r>
      <w:r w:rsidR="00DD47FF">
        <w:t>oderate</w:t>
      </w:r>
      <w:r w:rsidRPr="009C3F70">
        <w:t xml:space="preserve"> confidence (probability between 0.8 and 0.95), and dark colours denote high confidence (probability greater than 0.95)</w:t>
      </w:r>
      <w:r w:rsidR="00070FB3">
        <w:t xml:space="preserve"> </w:t>
      </w:r>
      <w:r w:rsidR="008713EF">
        <w:t xml:space="preserve">noting that effects can be positive </w:t>
      </w:r>
      <w:r w:rsidR="007C540D">
        <w:t>(</w:t>
      </w:r>
      <w:r w:rsidR="00B80ADC">
        <w:t>green</w:t>
      </w:r>
      <w:r w:rsidR="007C540D">
        <w:t>)</w:t>
      </w:r>
      <w:r w:rsidR="00070FB3">
        <w:t xml:space="preserve"> </w:t>
      </w:r>
      <w:r w:rsidR="00B34EE8">
        <w:t xml:space="preserve">or negative </w:t>
      </w:r>
      <w:r w:rsidR="007C540D">
        <w:t>(</w:t>
      </w:r>
      <w:r w:rsidR="00B34EE8">
        <w:t>red</w:t>
      </w:r>
      <w:r w:rsidR="007C540D">
        <w:t>)</w:t>
      </w:r>
      <w:r w:rsidRPr="009C3F70">
        <w:t>. Grey squares indicate no data for that cell (</w:t>
      </w:r>
      <w:proofErr w:type="gramStart"/>
      <w:r w:rsidRPr="009C3F70">
        <w:t>e.g.</w:t>
      </w:r>
      <w:proofErr w:type="gramEnd"/>
      <w:r w:rsidRPr="009C3F70">
        <w:t xml:space="preserve"> a species not sampled for that </w:t>
      </w:r>
      <w:r w:rsidR="008C0EA3">
        <w:t>life stage</w:t>
      </w:r>
      <w:r w:rsidRPr="009C3F70">
        <w:t xml:space="preserve"> or insufficient data for an analysis).</w:t>
      </w:r>
    </w:p>
    <w:p w14:paraId="3CF31AEC" w14:textId="55F98B4A" w:rsidR="00BD7FEB" w:rsidRPr="009C3F70" w:rsidRDefault="00BD7FEB" w:rsidP="009C3F70">
      <w:pPr>
        <w:pStyle w:val="BodyText"/>
        <w:sectPr w:rsidR="00BD7FEB" w:rsidRPr="009C3F70" w:rsidSect="00C962C0">
          <w:footerReference w:type="default" r:id="rId27"/>
          <w:type w:val="oddPage"/>
          <w:pgSz w:w="11906" w:h="16838" w:code="9"/>
          <w:pgMar w:top="1134" w:right="1134" w:bottom="1134" w:left="1134" w:header="510" w:footer="624" w:gutter="0"/>
          <w:pgNumType w:start="1"/>
          <w:cols w:space="284"/>
          <w:docGrid w:linePitch="360"/>
        </w:sectPr>
      </w:pPr>
    </w:p>
    <w:p w14:paraId="5EF0D358" w14:textId="597A9351" w:rsidR="0075730F" w:rsidRDefault="00503A8C" w:rsidP="0075730F">
      <w:pPr>
        <w:pStyle w:val="BodyText"/>
      </w:pPr>
      <w:r>
        <w:rPr>
          <w:noProof/>
        </w:rPr>
        <w:lastRenderedPageBreak/>
        <w:drawing>
          <wp:inline distT="0" distB="0" distL="0" distR="0" wp14:anchorId="794EBB1D" wp14:editId="4903315A">
            <wp:extent cx="7455600" cy="5803200"/>
            <wp:effectExtent l="0" t="0" r="0" b="7620"/>
            <wp:docPr id="52" name="Picture 52" descr="Details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etails as per caption"/>
                    <pic:cNvPicPr/>
                  </pic:nvPicPr>
                  <pic:blipFill>
                    <a:blip r:embed="rId28" cstate="email">
                      <a:extLst>
                        <a:ext uri="{28A0092B-C50C-407E-A947-70E740481C1C}">
                          <a14:useLocalDpi xmlns:a14="http://schemas.microsoft.com/office/drawing/2010/main"/>
                        </a:ext>
                      </a:extLst>
                    </a:blip>
                    <a:stretch>
                      <a:fillRect/>
                    </a:stretch>
                  </pic:blipFill>
                  <pic:spPr>
                    <a:xfrm>
                      <a:off x="0" y="0"/>
                      <a:ext cx="7455600" cy="5803200"/>
                    </a:xfrm>
                    <a:prstGeom prst="rect">
                      <a:avLst/>
                    </a:prstGeom>
                  </pic:spPr>
                </pic:pic>
              </a:graphicData>
            </a:graphic>
          </wp:inline>
        </w:drawing>
      </w:r>
    </w:p>
    <w:p w14:paraId="302B48ED" w14:textId="6821D93B" w:rsidR="00302E01" w:rsidRDefault="00D4519E" w:rsidP="00353EDB">
      <w:pPr>
        <w:pStyle w:val="CaptionFigure"/>
        <w:rPr>
          <w:rFonts w:cs="Calibri"/>
          <w:szCs w:val="20"/>
          <w:shd w:val="clear" w:color="auto" w:fill="FFFFFF"/>
        </w:rPr>
      </w:pPr>
      <w:bookmarkStart w:id="30" w:name="_Ref71813090"/>
      <w:bookmarkStart w:id="31" w:name="_Toc80792136"/>
      <w:r>
        <w:t xml:space="preserve">Figure </w:t>
      </w:r>
      <w:fldSimple w:instr=" STYLEREF 1 \s " w:fldLock="1">
        <w:r w:rsidR="000F6224">
          <w:rPr>
            <w:noProof/>
          </w:rPr>
          <w:t>1</w:t>
        </w:r>
      </w:fldSimple>
      <w:r w:rsidR="00D006AB">
        <w:t>.</w:t>
      </w:r>
      <w:fldSimple w:instr=" SEQ Figure \* ARABIC \s 1 ">
        <w:r w:rsidR="00AC66FC">
          <w:rPr>
            <w:noProof/>
          </w:rPr>
          <w:t>2</w:t>
        </w:r>
      </w:fldSimple>
      <w:bookmarkEnd w:id="30"/>
      <w:r w:rsidR="00302E01">
        <w:t xml:space="preserve"> </w:t>
      </w:r>
      <w:r w:rsidR="0075730F" w:rsidRPr="00216656">
        <w:rPr>
          <w:rFonts w:cs="Calibri"/>
          <w:szCs w:val="20"/>
          <w:shd w:val="clear" w:color="auto" w:fill="FFFFFF"/>
        </w:rPr>
        <w:t xml:space="preserve">Map showing the magnitude of </w:t>
      </w:r>
      <w:r w:rsidR="006E440A">
        <w:rPr>
          <w:rFonts w:cs="Calibri"/>
          <w:szCs w:val="20"/>
          <w:shd w:val="clear" w:color="auto" w:fill="FFFFFF"/>
        </w:rPr>
        <w:t>Commonwealth environmental water</w:t>
      </w:r>
      <w:r w:rsidR="0075730F" w:rsidRPr="00216656">
        <w:rPr>
          <w:rFonts w:cs="Calibri"/>
          <w:szCs w:val="20"/>
          <w:shd w:val="clear" w:color="auto" w:fill="FFFFFF"/>
        </w:rPr>
        <w:t> effects on flow metrics (top panel) and on fish responses in each Selected Area (bottom panel)</w:t>
      </w:r>
      <w:bookmarkEnd w:id="31"/>
    </w:p>
    <w:p w14:paraId="1A106046" w14:textId="77777777" w:rsidR="00302E01" w:rsidRDefault="00302E01" w:rsidP="00353EDB">
      <w:pPr>
        <w:pStyle w:val="CaptionFigure"/>
        <w:rPr>
          <w:rFonts w:cs="Calibri"/>
          <w:szCs w:val="20"/>
          <w:shd w:val="clear" w:color="auto" w:fill="FFFFFF"/>
        </w:rPr>
        <w:sectPr w:rsidR="00302E01" w:rsidSect="00085FF8">
          <w:pgSz w:w="16838" w:h="11906" w:orient="landscape" w:code="9"/>
          <w:pgMar w:top="1134" w:right="1134" w:bottom="1134" w:left="1134" w:header="510" w:footer="624" w:gutter="0"/>
          <w:cols w:space="284"/>
          <w:docGrid w:linePitch="360"/>
        </w:sectPr>
      </w:pPr>
    </w:p>
    <w:p w14:paraId="6229509F" w14:textId="15AC1E17" w:rsidR="0075730F" w:rsidRDefault="0075730F" w:rsidP="0075730F">
      <w:pPr>
        <w:pStyle w:val="Heading2"/>
      </w:pPr>
      <w:bookmarkStart w:id="32" w:name="recommendations-for-future-analyses"/>
      <w:bookmarkStart w:id="33" w:name="_Toc69847827"/>
      <w:bookmarkStart w:id="34" w:name="_Toc76050175"/>
      <w:r>
        <w:lastRenderedPageBreak/>
        <w:t>Recommendations for future analyses</w:t>
      </w:r>
      <w:bookmarkEnd w:id="32"/>
      <w:bookmarkEnd w:id="33"/>
      <w:bookmarkEnd w:id="34"/>
    </w:p>
    <w:p w14:paraId="6606E131" w14:textId="77777777" w:rsidR="0075730F" w:rsidRDefault="0075730F" w:rsidP="004C4D4C">
      <w:pPr>
        <w:pStyle w:val="Heading3"/>
      </w:pPr>
      <w:r>
        <w:t>Adjustments to flow metrics</w:t>
      </w:r>
    </w:p>
    <w:p w14:paraId="30F9F130" w14:textId="4F309DF2" w:rsidR="0075730F" w:rsidRDefault="0075730F" w:rsidP="0075730F">
      <w:pPr>
        <w:pStyle w:val="BodyText"/>
      </w:pPr>
      <w:r>
        <w:t>As noted in the sections below, the analyses presented here may be improved by better temporal alignment of flow metrics with the response variable. Rather than using coarse temporal alignment (</w:t>
      </w:r>
      <w:proofErr w:type="gramStart"/>
      <w:r>
        <w:t>e.g.</w:t>
      </w:r>
      <w:proofErr w:type="gramEnd"/>
      <w:r>
        <w:t> by season or whole water</w:t>
      </w:r>
      <w:r w:rsidR="004C4D4C">
        <w:t xml:space="preserve"> </w:t>
      </w:r>
      <w:r>
        <w:t>year), the flow metric could be fine-tuned based on sampling date to ensure only flow events in the relevant past are included and not future events. Part of this process would be ensuring that all sampling date information was available (</w:t>
      </w:r>
      <w:proofErr w:type="gramStart"/>
      <w:r>
        <w:t>e.g.</w:t>
      </w:r>
      <w:proofErr w:type="gramEnd"/>
      <w:r>
        <w:t xml:space="preserve"> missing recruitment sampling dates). Then using flow data for each program, a flow algorithm could calculate a specific metric based on each sampling date for each response variable. Explicit conceptual models of the population processes for each species would facilitate this process, as would </w:t>
      </w:r>
      <w:r>
        <w:rPr>
          <w:rFonts w:cs="Calibri"/>
          <w:shd w:val="clear" w:color="auto" w:fill="FFFFFF"/>
        </w:rPr>
        <w:t xml:space="preserve">the development of generalizable flow metrics </w:t>
      </w:r>
      <w:proofErr w:type="gramStart"/>
      <w:r>
        <w:rPr>
          <w:rFonts w:cs="Calibri"/>
          <w:shd w:val="clear" w:color="auto" w:fill="FFFFFF"/>
        </w:rPr>
        <w:t>linked</w:t>
      </w:r>
      <w:proofErr w:type="gramEnd"/>
      <w:r>
        <w:rPr>
          <w:rFonts w:cs="Calibri"/>
          <w:shd w:val="clear" w:color="auto" w:fill="FFFFFF"/>
        </w:rPr>
        <w:t xml:space="preserve"> to specific sampling events. These adjustments to flow metrics would be supported by event-based monitoring and the availability of more-resolved hydrodynamic information (e.g., river hydraulics).</w:t>
      </w:r>
    </w:p>
    <w:p w14:paraId="7FA696D9" w14:textId="77777777" w:rsidR="0075730F" w:rsidRDefault="0075730F" w:rsidP="004C4D4C">
      <w:pPr>
        <w:pStyle w:val="Heading3"/>
      </w:pPr>
      <w:r>
        <w:t>Improvement to database</w:t>
      </w:r>
    </w:p>
    <w:p w14:paraId="34F60FEC" w14:textId="77777777" w:rsidR="0075730F" w:rsidRDefault="0075730F" w:rsidP="0075730F">
      <w:pPr>
        <w:pStyle w:val="BodyText"/>
      </w:pPr>
      <w:r>
        <w:t>One major issue with the current database was the lack of a sampling/survey table. As part of the analysis, it was necessary to infer if a sampling event occurred and, if it did occur, which fish species were sampled with which fishing method. This step was essential as not catching any fish (zeroes) is fundamentally different from not sampling for that fish. Therefore, ensuring that the data used in the statistical models are reflecting the actual sampling design is essential. The SRA database (and other large fish databases) can provide an example of the survey table needed.</w:t>
      </w:r>
    </w:p>
    <w:p w14:paraId="5ECDABC5" w14:textId="77777777" w:rsidR="0075730F" w:rsidRDefault="0075730F" w:rsidP="004C4D4C">
      <w:pPr>
        <w:pStyle w:val="Heading3"/>
      </w:pPr>
      <w:r>
        <w:t>Analysis improvements</w:t>
      </w:r>
    </w:p>
    <w:p w14:paraId="13439902" w14:textId="4FF6E6D9" w:rsidR="0075730F" w:rsidRDefault="0075730F" w:rsidP="0075730F">
      <w:pPr>
        <w:pStyle w:val="BodyText"/>
      </w:pPr>
      <w:r>
        <w:t>For spawning and larva data, it may be preferable to run a mixture model (</w:t>
      </w:r>
      <w:proofErr w:type="gramStart"/>
      <w:r>
        <w:t>e.g.</w:t>
      </w:r>
      <w:proofErr w:type="gramEnd"/>
      <w:r>
        <w:t xml:space="preserve"> zero-inflated negative binomial (ZINB)) in which annual flow metrics dictate the probability of spawning and event-based flow metrics dictate larval abundances. The substantial presence of zeroes required modification to the larval abundance model, essentially treating it (with the spawning data) as a two-step hurdle model. The ZINB approach would be a more natural approach to these data. Similarly, recruitment models could benefit from a ZINB model and potentially some integration might be possible among the models, though this would require custom scripts using STAN </w:t>
      </w:r>
      <w:r w:rsidR="00C36D9F">
        <w:t>(Stan Development Team 2020</w:t>
      </w:r>
      <w:r w:rsidR="00826D5D">
        <w:t xml:space="preserve">) </w:t>
      </w:r>
      <w:r>
        <w:t>or an appropriate wrapper package, such as brms</w:t>
      </w:r>
      <w:r w:rsidR="00C00B42">
        <w:fldChar w:fldCharType="begin"/>
      </w:r>
      <w:r w:rsidR="00211654">
        <w:instrText xml:space="preserve"> ADDIN EN.CITE &lt;EndNote&gt;&lt;Cite Hidden="1"&gt;&lt;Author&gt;Team&lt;/Author&gt;&lt;Year&gt;2020&lt;/Year&gt;&lt;RecNum&gt;204&lt;/RecNum&gt;&lt;record&gt;&lt;rec-number&gt;204&lt;/rec-number&gt;&lt;foreign-keys&gt;&lt;key app="EN" db-id="paaxsf02nzres6eza5fpeeaztdd9vw9erw5a" timestamp="1623222112"&gt;204&lt;/key&gt;&lt;/foreign-keys&gt;&lt;ref-type name="Journal Article"&gt;17&lt;/ref-type&gt;&lt;contributors&gt;&lt;authors&gt;&lt;author&gt;Stan Development Team&lt;/author&gt;&lt;/authors&gt;&lt;/contributors&gt;&lt;titles&gt;&lt;title&gt;RStan: the R interface to Stan. R package version 2.21. 2&lt;/title&gt;&lt;/titles&gt;&lt;dates&gt;&lt;year&gt;2020&lt;/year&gt;&lt;/dates&gt;&lt;urls&gt;&lt;related-urls&gt;&lt;url&gt;http://mc-stan.org/&lt;/url&gt;&lt;/related-urls&gt;&lt;/urls&gt;&lt;/record&gt;&lt;/Cite&gt;&lt;/EndNote&gt;</w:instrText>
      </w:r>
      <w:r w:rsidR="00C00B42">
        <w:fldChar w:fldCharType="end"/>
      </w:r>
      <w:r>
        <w:t>.</w:t>
      </w:r>
    </w:p>
    <w:p w14:paraId="23519F8B" w14:textId="2401D4F4" w:rsidR="0075730F" w:rsidRDefault="0075730F" w:rsidP="0075730F">
      <w:pPr>
        <w:pStyle w:val="BodyText"/>
      </w:pPr>
      <w:r>
        <w:t>Catch curves were performed without flow metrics due to the lack of flow data prior</w:t>
      </w:r>
      <w:r w:rsidR="00D4519E">
        <w:t xml:space="preserve"> to </w:t>
      </w:r>
      <w:r>
        <w:t>2014. Once these data are obtained, these models can be re-run to include flow metrics to predict year class strength.</w:t>
      </w:r>
    </w:p>
    <w:p w14:paraId="0D626BB8" w14:textId="789BD9EF" w:rsidR="0075730F" w:rsidRDefault="0075730F" w:rsidP="0075730F">
      <w:pPr>
        <w:pStyle w:val="BodyText"/>
      </w:pPr>
      <w:r>
        <w:t xml:space="preserve">For adult abundance, the analysis focused on growth rate as the response variable to reflect the population process. The ratio of </w:t>
      </w:r>
      <w:r w:rsidR="00D4519E">
        <w:t>2</w:t>
      </w:r>
      <w:r>
        <w:t xml:space="preserve"> random variables can lead to distributional issues, which were mitigated through transformations in the analyses here. These models conflate observation and process errors, discussing power to detect process-level flow effects. With some assumptions, it may be possible to implement state-based population models (in </w:t>
      </w:r>
      <w:proofErr w:type="spellStart"/>
      <w:r>
        <w:t>sensu</w:t>
      </w:r>
      <w:proofErr w:type="spellEnd"/>
      <w:r>
        <w:t xml:space="preserve"> </w:t>
      </w:r>
      <w:proofErr w:type="spellStart"/>
      <w:r>
        <w:t>Kery</w:t>
      </w:r>
      <w:proofErr w:type="spellEnd"/>
      <w:r>
        <w:t xml:space="preserve"> and Schaub) to dissect process and observation level errors. However, these models would require additional work to fully incorporate into the current analysis pipeline and it should be discussed whether the potential benefits offset the additional work. The development of such models would directly support efforts to develop population models for these systems.</w:t>
      </w:r>
    </w:p>
    <w:p w14:paraId="13CB2B9E" w14:textId="77777777" w:rsidR="0075730F" w:rsidRDefault="0075730F" w:rsidP="004C4D4C">
      <w:pPr>
        <w:pStyle w:val="Heading3"/>
      </w:pPr>
      <w:r>
        <w:lastRenderedPageBreak/>
        <w:t>Quantifying/interpreting effect sizes</w:t>
      </w:r>
    </w:p>
    <w:p w14:paraId="74550198" w14:textId="77777777" w:rsidR="0075730F" w:rsidRDefault="0075730F" w:rsidP="0075730F">
      <w:pPr>
        <w:pStyle w:val="BodyText"/>
      </w:pPr>
      <w:r>
        <w:t>As the analyses here dealt with multiple response variables (</w:t>
      </w:r>
      <w:proofErr w:type="gramStart"/>
      <w:r>
        <w:t>e.g.</w:t>
      </w:r>
      <w:proofErr w:type="gramEnd"/>
      <w:r>
        <w:t> spawning rates, larval abundance) related to important population processes (e.g. reproduction, survival), it may be desirable to improve interpretation of the analysis results by integrating this study with current efforts with population models. A complicating aspect with the analysis here is translating estimated counterfactual predictions into population consequences. Is a 5% increase in spawning rate comparable to 5% in adult growth rate? Does a statistically significant 1% affect the population dynamics?</w:t>
      </w:r>
    </w:p>
    <w:p w14:paraId="7C2B2312" w14:textId="77777777" w:rsidR="0075730F" w:rsidRDefault="0075730F" w:rsidP="0075730F">
      <w:pPr>
        <w:pStyle w:val="BodyText"/>
      </w:pPr>
      <w:r>
        <w:t>The following analyses provided estimated effect sizes on the measured response metric (</w:t>
      </w:r>
      <w:proofErr w:type="gramStart"/>
      <w:r>
        <w:t>e.g.</w:t>
      </w:r>
      <w:proofErr w:type="gramEnd"/>
      <w:r>
        <w:t> spawning presence, CPUE) and focused on the magnitude of change. Translating these effect sizes to population processes is unclear, as well as they may differ by the species life history strategies (r vs. K-species). Possibly as a first step, consultation with a population modeler may provide initial insights into the sensitivity of each population process explored here for each species. Using these sensitivities, it may then be possible to weigh effect sizes differently to allow for better comparison between response variables, and hence making management decisions.</w:t>
      </w:r>
    </w:p>
    <w:p w14:paraId="1DED5750" w14:textId="1ECD899A" w:rsidR="0075730F" w:rsidRDefault="0075730F" w:rsidP="0075730F">
      <w:pPr>
        <w:pStyle w:val="BodyText"/>
      </w:pPr>
      <w:r>
        <w:t>A possible next step would be using purpose-built population models to simulate fish populations for each species and then overlay a similar sampling design used for the study here to map the results here to likely simulated scenarios. Such integration would greatly improve how to interpret the finding here, as well as be useful to delineating strengths/weaknesses of the sampling used here for understanding population processes for each species.</w:t>
      </w:r>
    </w:p>
    <w:p w14:paraId="353B4F96" w14:textId="77777777" w:rsidR="0075730F" w:rsidRDefault="0075730F" w:rsidP="004C4D4C">
      <w:pPr>
        <w:pStyle w:val="Heading3"/>
      </w:pPr>
      <w:r>
        <w:t>Extending analysis to include unmonitored locations</w:t>
      </w:r>
    </w:p>
    <w:p w14:paraId="3F68F7D2" w14:textId="77777777" w:rsidR="0075730F" w:rsidRDefault="0075730F" w:rsidP="0075730F">
      <w:pPr>
        <w:pStyle w:val="BodyText"/>
      </w:pPr>
      <w:r>
        <w:t>A possible extension of this study is extrapolating the findings to other systems not sampled. Our assessment of this extension can be viewed from two main viewpoints: mechanics (</w:t>
      </w:r>
      <w:proofErr w:type="gramStart"/>
      <w:r>
        <w:t>e.g.</w:t>
      </w:r>
      <w:proofErr w:type="gramEnd"/>
      <w:r>
        <w:t> writing the analysis code) and statistical (e.g. interpretation).</w:t>
      </w:r>
    </w:p>
    <w:p w14:paraId="38F81452" w14:textId="7291CCD9" w:rsidR="0075730F" w:rsidRDefault="0075730F" w:rsidP="0075730F">
      <w:pPr>
        <w:pStyle w:val="BodyText"/>
      </w:pPr>
      <w:r>
        <w:t>From a mechanics viewpoint, the amount of additional work to create predictions from the current model is minimal (</w:t>
      </w:r>
      <w:r w:rsidR="00D4519E">
        <w:t>1</w:t>
      </w:r>
      <w:r>
        <w:t xml:space="preserve"> or </w:t>
      </w:r>
      <w:r w:rsidR="00D4519E">
        <w:t>2</w:t>
      </w:r>
      <w:r>
        <w:t xml:space="preserve"> days), requiring only the hydrological data with predicted counterfactuals and some minor edits to analysis scripts.</w:t>
      </w:r>
    </w:p>
    <w:p w14:paraId="2030703F" w14:textId="49327114" w:rsidR="0075730F" w:rsidRDefault="0075730F" w:rsidP="0075730F">
      <w:pPr>
        <w:pStyle w:val="BodyText"/>
      </w:pPr>
      <w:r>
        <w:t xml:space="preserve">From a statistical viewpoint, such an extension could prove to being useful, if accompanied by field data to assess the predictions. Predicting to other river systems would require extrapolation beyond the sampling frame of the study. As noted in this report, the initial selection of the Selected Areas unlikely reflect a random sample and hence care is needed in extrapolating beyond the sites. </w:t>
      </w:r>
      <w:proofErr w:type="gramStart"/>
      <w:r>
        <w:t>In particular, careful</w:t>
      </w:r>
      <w:proofErr w:type="gramEnd"/>
      <w:r>
        <w:t xml:space="preserve"> consideration about whether the flow metrics used here can be extrapolated the new Selected Areas, as well if the ecology of the different species. If the extrapolations likely have some validity (following the assessments), these extrapolations could provide very beneficial as a validation of the current models if field data could be incorporated as well. A desktop analysis of the hydrology of large swath river systems could identity systems that have large effect sizes with C</w:t>
      </w:r>
      <w:r w:rsidR="00D4519E">
        <w:t>ommonwealth environmental water</w:t>
      </w:r>
      <w:r>
        <w:t xml:space="preserve"> events. Using this analysis, it would be possible to strategically delineate river systems for testing unique predictions from the models.</w:t>
      </w:r>
    </w:p>
    <w:p w14:paraId="7D4EEE49" w14:textId="77777777" w:rsidR="0075730F" w:rsidRDefault="0075730F" w:rsidP="004C4D4C">
      <w:pPr>
        <w:pStyle w:val="Heading2"/>
      </w:pPr>
      <w:bookmarkStart w:id="35" w:name="_Toc76050176"/>
      <w:proofErr w:type="gramStart"/>
      <w:r>
        <w:t>Current status</w:t>
      </w:r>
      <w:proofErr w:type="gramEnd"/>
      <w:r>
        <w:t xml:space="preserve"> of analysis pipeline</w:t>
      </w:r>
      <w:bookmarkEnd w:id="35"/>
    </w:p>
    <w:p w14:paraId="581858B6" w14:textId="77777777" w:rsidR="0075730F" w:rsidRDefault="0075730F" w:rsidP="0075730F">
      <w:pPr>
        <w:pStyle w:val="BodyText"/>
      </w:pPr>
      <w:r>
        <w:t xml:space="preserve">For this report, an analysis pipeline was created that can be used for future analyses. This process included import and cleaning of data, separate analysis programs that set-up analysis-ready datasets, produce exploratory graph outputs, run models for each selected species, display model fit plots, and finally collate </w:t>
      </w:r>
      <w:r>
        <w:lastRenderedPageBreak/>
        <w:t>the key results for the report. The current report code updates figures, tables, and select variables of interest; however, text is not updated and left as a manual process.</w:t>
      </w:r>
    </w:p>
    <w:p w14:paraId="39101110" w14:textId="12314CF9" w:rsidR="0075730F" w:rsidRDefault="0075730F" w:rsidP="00BD7FEB">
      <w:pPr>
        <w:pStyle w:val="BodyText"/>
        <w:keepNext/>
      </w:pPr>
      <w:r>
        <w:t>At this point, the main future improvements are:</w:t>
      </w:r>
    </w:p>
    <w:p w14:paraId="386B6F93" w14:textId="77777777" w:rsidR="0075730F" w:rsidRDefault="0075730F" w:rsidP="006E440A">
      <w:pPr>
        <w:pStyle w:val="ListBullet"/>
      </w:pPr>
      <w:r>
        <w:t>The import process relies on intermediate datasets extracted from the database. Direct communication with the database would streamline this process.</w:t>
      </w:r>
    </w:p>
    <w:p w14:paraId="0CA42F4D" w14:textId="77777777" w:rsidR="0075730F" w:rsidRDefault="0075730F" w:rsidP="006E440A">
      <w:pPr>
        <w:pStyle w:val="ListBullet"/>
      </w:pPr>
      <w:r>
        <w:t>The incorporation of a flow metric function into the analysis pipeline to improve temporal alignment of flow metrics to sampling dates.</w:t>
      </w:r>
    </w:p>
    <w:p w14:paraId="11B748BC" w14:textId="7C483F05" w:rsidR="0075730F" w:rsidRDefault="0075730F" w:rsidP="006E440A">
      <w:pPr>
        <w:pStyle w:val="ListBullet"/>
      </w:pPr>
      <w:r>
        <w:t>If a ZINB model for spawning/larval data is implemented, some minor modifications of analysis script and reporting scripts will be needed to concatenate two response variables, one using a</w:t>
      </w:r>
      <w:r w:rsidR="00D006AB">
        <w:t>n</w:t>
      </w:r>
      <w:r>
        <w:t xml:space="preserve"> annual metric and another using an event-based metric, into a single script.</w:t>
      </w:r>
    </w:p>
    <w:p w14:paraId="3F6E0AC5" w14:textId="77777777" w:rsidR="0075730F" w:rsidRDefault="0075730F" w:rsidP="006E440A">
      <w:pPr>
        <w:pStyle w:val="ListBullet"/>
      </w:pPr>
      <w:r>
        <w:t>It would be ideal to convert the body condition model to a Bayesian framework for consistency and interpretation benefits. Currently, the computation time is prohibitively long for this set of data, likely due to the complex random-effects structure. With more time, it should be possible to identify possible remedies to this issue.</w:t>
      </w:r>
    </w:p>
    <w:p w14:paraId="44B060F6" w14:textId="03C3136D" w:rsidR="0075730F" w:rsidRDefault="0075730F" w:rsidP="0075730F">
      <w:pPr>
        <w:pStyle w:val="Heading1"/>
      </w:pPr>
      <w:bookmarkStart w:id="36" w:name="section-2"/>
      <w:bookmarkStart w:id="37" w:name="fish-analyses"/>
      <w:bookmarkStart w:id="38" w:name="_Toc69847828"/>
      <w:bookmarkStart w:id="39" w:name="_Toc76050177"/>
      <w:bookmarkEnd w:id="36"/>
      <w:r>
        <w:lastRenderedPageBreak/>
        <w:t>Fish analyses</w:t>
      </w:r>
      <w:bookmarkEnd w:id="37"/>
      <w:bookmarkEnd w:id="38"/>
      <w:bookmarkEnd w:id="39"/>
    </w:p>
    <w:p w14:paraId="3D849AA7" w14:textId="2DBA43AC" w:rsidR="0075730F" w:rsidRDefault="0075730F" w:rsidP="0075730F">
      <w:pPr>
        <w:pStyle w:val="Heading2"/>
      </w:pPr>
      <w:bookmarkStart w:id="40" w:name="overview"/>
      <w:bookmarkStart w:id="41" w:name="_Toc69847829"/>
      <w:bookmarkStart w:id="42" w:name="_Toc76050178"/>
      <w:r>
        <w:t>Overview</w:t>
      </w:r>
      <w:bookmarkEnd w:id="40"/>
      <w:bookmarkEnd w:id="41"/>
      <w:bookmarkEnd w:id="42"/>
    </w:p>
    <w:p w14:paraId="232DD7FB" w14:textId="77777777" w:rsidR="0075730F" w:rsidRDefault="0075730F" w:rsidP="004C4D4C">
      <w:pPr>
        <w:pStyle w:val="Heading3"/>
      </w:pPr>
      <w:r>
        <w:t>Background</w:t>
      </w:r>
    </w:p>
    <w:p w14:paraId="30C36D75" w14:textId="6F30D1C4" w:rsidR="0075730F" w:rsidRDefault="0075730F" w:rsidP="0075730F">
      <w:pPr>
        <w:pStyle w:val="BodyText"/>
      </w:pPr>
      <w:r>
        <w:t xml:space="preserve">These fish analyses explore the effect of </w:t>
      </w:r>
      <w:r w:rsidR="006E440A">
        <w:t>Commonwealth environmental water</w:t>
      </w:r>
      <w:r>
        <w:t xml:space="preserve"> events on key population processes for a range of species. As the study design lacks controls (</w:t>
      </w:r>
      <w:proofErr w:type="gramStart"/>
      <w:r>
        <w:t>e.g.</w:t>
      </w:r>
      <w:proofErr w:type="gramEnd"/>
      <w:r>
        <w:t xml:space="preserve"> comparable river systems that did not receive the </w:t>
      </w:r>
      <w:r w:rsidR="006E440A">
        <w:t>Commonwealth environmental water</w:t>
      </w:r>
      <w:r>
        <w:t>), the study design relies on using variation flow events over multiple years and areas to build a model of how flow may affect key population processes (</w:t>
      </w:r>
      <w:r w:rsidR="00BA15F2">
        <w:fldChar w:fldCharType="begin" w:fldLock="1"/>
      </w:r>
      <w:r w:rsidR="00BA15F2">
        <w:instrText xml:space="preserve"> REF _Ref71822076 \h </w:instrText>
      </w:r>
      <w:r w:rsidR="00BA15F2">
        <w:fldChar w:fldCharType="separate"/>
      </w:r>
      <w:r w:rsidR="000F6224">
        <w:t xml:space="preserve">Figure </w:t>
      </w:r>
      <w:r w:rsidR="000F6224">
        <w:rPr>
          <w:noProof/>
        </w:rPr>
        <w:t>2</w:t>
      </w:r>
      <w:r w:rsidR="000F6224">
        <w:t>.</w:t>
      </w:r>
      <w:r w:rsidR="000F6224">
        <w:rPr>
          <w:noProof/>
        </w:rPr>
        <w:t>1</w:t>
      </w:r>
      <w:r w:rsidR="00BA15F2">
        <w:fldChar w:fldCharType="end"/>
      </w:r>
      <w:r>
        <w:t xml:space="preserve">). Then, the potential consequences of </w:t>
      </w:r>
      <w:r w:rsidR="006E440A">
        <w:t>Commonwealth environmental water</w:t>
      </w:r>
      <w:r>
        <w:t xml:space="preserve"> are predicted from those models by using estimated counterfactual flows (</w:t>
      </w:r>
      <w:proofErr w:type="gramStart"/>
      <w:r>
        <w:t>e.g.</w:t>
      </w:r>
      <w:proofErr w:type="gramEnd"/>
      <w:r>
        <w:t xml:space="preserve"> likely flow conditions if </w:t>
      </w:r>
      <w:r w:rsidR="006E440A">
        <w:t>Commonwealth environmental water</w:t>
      </w:r>
      <w:r>
        <w:t xml:space="preserve"> was not provided). The models predict the change in response variable by the reduction in flow and this change is used as a prediction of the </w:t>
      </w:r>
      <w:r w:rsidR="006E440A">
        <w:t>Commonwealth environmental water</w:t>
      </w:r>
      <w:r>
        <w:t xml:space="preserve"> effect. This approach is static and does not explore knock</w:t>
      </w:r>
      <w:r w:rsidR="006E440A">
        <w:t>-</w:t>
      </w:r>
      <w:r>
        <w:t>on effects for population dynamics</w:t>
      </w:r>
      <w:r w:rsidR="006C7702">
        <w:t xml:space="preserve">. The research theme </w:t>
      </w:r>
      <w:r w:rsidR="00D641E2">
        <w:t>F1: Fish population models</w:t>
      </w:r>
      <w:r w:rsidR="003629A1">
        <w:t xml:space="preserve"> will investigate this component further.</w:t>
      </w:r>
    </w:p>
    <w:p w14:paraId="5C70C6F1" w14:textId="77777777" w:rsidR="0075730F" w:rsidRDefault="0075730F" w:rsidP="004C4D4C">
      <w:pPr>
        <w:pStyle w:val="Heading3"/>
      </w:pPr>
      <w:r>
        <w:t>General analyses</w:t>
      </w:r>
    </w:p>
    <w:p w14:paraId="6D8CE2C4" w14:textId="3FBDF628" w:rsidR="0075730F" w:rsidRDefault="0075730F" w:rsidP="0075730F">
      <w:pPr>
        <w:pStyle w:val="BodyText"/>
      </w:pPr>
      <w:r>
        <w:t xml:space="preserve">All analyses in this report were performed using R v3.6 (R Core Team (2019)) using </w:t>
      </w:r>
      <w:r>
        <w:rPr>
          <w:i/>
        </w:rPr>
        <w:t>rstanarm</w:t>
      </w:r>
      <w:r>
        <w:t xml:space="preserve"> package (Goodrich</w:t>
      </w:r>
      <w:r w:rsidR="006E440A">
        <w:t xml:space="preserve"> et al. </w:t>
      </w:r>
      <w:r>
        <w:t xml:space="preserve">2020), except for the body condition data which was analysed using </w:t>
      </w:r>
      <w:r>
        <w:rPr>
          <w:i/>
        </w:rPr>
        <w:t>lme4</w:t>
      </w:r>
      <w:r>
        <w:t xml:space="preserve"> package (Bates</w:t>
      </w:r>
      <w:r w:rsidR="006E440A">
        <w:t xml:space="preserve"> et al. 2</w:t>
      </w:r>
      <w:r>
        <w:t xml:space="preserve">015) due to prohibitively long computation times. </w:t>
      </w:r>
      <w:r w:rsidR="00C15454">
        <w:t>A</w:t>
      </w:r>
      <w:r>
        <w:t xml:space="preserve"> Bayesian linear model approach </w:t>
      </w:r>
      <w:r w:rsidR="00C15454">
        <w:t xml:space="preserve">was used </w:t>
      </w:r>
      <w:r>
        <w:t>to better deal with estimation issues with some generalised model due to limited data (</w:t>
      </w:r>
      <w:proofErr w:type="gramStart"/>
      <w:r>
        <w:t>e.g.</w:t>
      </w:r>
      <w:proofErr w:type="gramEnd"/>
      <w:r>
        <w:t> zero spawning in some programs). Specific details about each analysis are outlined in the sections below, but the models had similar basic structures and these shared similarities are outlined directly below.</w:t>
      </w:r>
    </w:p>
    <w:p w14:paraId="03D97F62" w14:textId="77777777" w:rsidR="006E440A" w:rsidRDefault="0075730F" w:rsidP="0075730F">
      <w:pPr>
        <w:pStyle w:val="BodyText"/>
      </w:pPr>
      <w:r>
        <w:t xml:space="preserve">First, each species was modelled separately for each response variable of interest. The model structure was broken into </w:t>
      </w:r>
      <w:r w:rsidR="006E440A">
        <w:t>3</w:t>
      </w:r>
      <w:r>
        <w:t xml:space="preserve"> components: </w:t>
      </w:r>
    </w:p>
    <w:p w14:paraId="118CAC6E" w14:textId="495C98CE" w:rsidR="006E440A" w:rsidRDefault="0075730F" w:rsidP="006E440A">
      <w:pPr>
        <w:pStyle w:val="ListBullet"/>
      </w:pPr>
      <w:r>
        <w:t>response variable (possibly transformed; described in each section below)</w:t>
      </w:r>
    </w:p>
    <w:p w14:paraId="7583F65A" w14:textId="0764C453" w:rsidR="006E440A" w:rsidRDefault="0075730F" w:rsidP="006E440A">
      <w:pPr>
        <w:pStyle w:val="ListBullet"/>
      </w:pPr>
      <w:r>
        <w:t xml:space="preserve">flow covariates (annual or event metrics; see section </w:t>
      </w:r>
      <w:r w:rsidR="00F83556">
        <w:fldChar w:fldCharType="begin" w:fldLock="1"/>
      </w:r>
      <w:r w:rsidR="00F83556">
        <w:instrText xml:space="preserve"> REF flowmetrics \n \h </w:instrText>
      </w:r>
      <w:r w:rsidR="00F83556">
        <w:fldChar w:fldCharType="separate"/>
      </w:r>
      <w:r w:rsidR="000F6224">
        <w:t>2.2</w:t>
      </w:r>
      <w:r w:rsidR="00F83556">
        <w:fldChar w:fldCharType="end"/>
      </w:r>
      <w:r w:rsidR="00F83556">
        <w:t>)</w:t>
      </w:r>
    </w:p>
    <w:p w14:paraId="40827AC1" w14:textId="77777777" w:rsidR="006E440A" w:rsidRDefault="0075730F" w:rsidP="006E440A">
      <w:pPr>
        <w:pStyle w:val="ListBullet"/>
      </w:pPr>
      <w:r>
        <w:t xml:space="preserve">spatial/temporal effects that were either fixed or random. </w:t>
      </w:r>
    </w:p>
    <w:p w14:paraId="50E46387" w14:textId="669AC9D8" w:rsidR="0075730F" w:rsidRDefault="0075730F" w:rsidP="0075730F">
      <w:pPr>
        <w:pStyle w:val="BodyText"/>
      </w:pPr>
      <w:r>
        <w:t xml:space="preserve">As the first </w:t>
      </w:r>
      <w:r w:rsidR="006E440A">
        <w:t xml:space="preserve">2 </w:t>
      </w:r>
      <w:r>
        <w:t xml:space="preserve">components (response variable and flow metrics) are described in the specific analysis sections, only the spatiotemporal component </w:t>
      </w:r>
      <w:r w:rsidR="006E440A">
        <w:t xml:space="preserve">is delineated </w:t>
      </w:r>
      <w:r>
        <w:t>here.</w:t>
      </w:r>
    </w:p>
    <w:p w14:paraId="64CB024A" w14:textId="270177AF" w:rsidR="0075730F" w:rsidRDefault="0075730F" w:rsidP="0075730F">
      <w:pPr>
        <w:pStyle w:val="BodyText"/>
      </w:pPr>
      <w:r>
        <w:t>For the spatial/temporal effects, the following logic</w:t>
      </w:r>
      <w:r w:rsidR="006E440A">
        <w:t xml:space="preserve"> was adopted</w:t>
      </w:r>
      <w:r>
        <w:t xml:space="preserve">. </w:t>
      </w:r>
      <w:r w:rsidR="006E440A">
        <w:t>P</w:t>
      </w:r>
      <w:r>
        <w:t>rogram (assume</w:t>
      </w:r>
      <w:r w:rsidR="006E440A">
        <w:t>d to be B</w:t>
      </w:r>
      <w:r>
        <w:t>asin as listed in the analysis brief)</w:t>
      </w:r>
      <w:r w:rsidR="006E440A">
        <w:t xml:space="preserve"> was </w:t>
      </w:r>
      <w:r>
        <w:t xml:space="preserve">treated as a fixed effect as it appears the experimental design is not random (the </w:t>
      </w:r>
      <w:r w:rsidR="006E440A">
        <w:t>B</w:t>
      </w:r>
      <w:r>
        <w:t>asins were selected nonrandomly (based on certain attributes and locations) and hence extrapolation is likely dubious). Within each program, site (aka sample</w:t>
      </w:r>
      <w:r w:rsidR="00295D76">
        <w:t xml:space="preserve"> </w:t>
      </w:r>
      <w:r>
        <w:t xml:space="preserve">point) </w:t>
      </w:r>
      <w:r w:rsidR="006E440A">
        <w:t xml:space="preserve">was assumed to be </w:t>
      </w:r>
      <w:r>
        <w:t xml:space="preserve">roughly randomly selected and hence treated as random effect. For simplicity, constant site variation across programs </w:t>
      </w:r>
      <w:r w:rsidR="006E440A">
        <w:t xml:space="preserve">was assumed </w:t>
      </w:r>
      <w:r>
        <w:t xml:space="preserve">(this could be looked more at in the future). </w:t>
      </w:r>
      <w:r w:rsidR="006E440A">
        <w:t>F</w:t>
      </w:r>
      <w:r>
        <w:t xml:space="preserve">or the temporal component, </w:t>
      </w:r>
      <w:r w:rsidR="006E440A">
        <w:t>w</w:t>
      </w:r>
      <w:r>
        <w:t xml:space="preserve">ater year was </w:t>
      </w:r>
      <w:r w:rsidR="006E440A">
        <w:t xml:space="preserve">assumed to be </w:t>
      </w:r>
      <w:r>
        <w:t>nested in program (</w:t>
      </w:r>
      <w:proofErr w:type="gramStart"/>
      <w:r>
        <w:t>i.e.</w:t>
      </w:r>
      <w:proofErr w:type="gramEnd"/>
      <w:r>
        <w:t> assumed independence across</w:t>
      </w:r>
      <w:r w:rsidR="006E440A">
        <w:t xml:space="preserve"> </w:t>
      </w:r>
      <w:r>
        <w:t>basins conditioned on the flow metrics). Again, constant variability across programs</w:t>
      </w:r>
      <w:r w:rsidR="006E440A">
        <w:t xml:space="preserve"> was assumed</w:t>
      </w:r>
      <w:r>
        <w:t xml:space="preserve">. Finally, sites </w:t>
      </w:r>
      <w:r w:rsidR="006E440A">
        <w:t xml:space="preserve">were assumed to vary </w:t>
      </w:r>
      <w:r>
        <w:t>independently across years (even within program) and, where appropriate, there is a site-by-year random effect.</w:t>
      </w:r>
    </w:p>
    <w:p w14:paraId="5B23BF53" w14:textId="26590376" w:rsidR="0075730F" w:rsidRDefault="0075730F" w:rsidP="0075730F">
      <w:pPr>
        <w:pStyle w:val="BodyText"/>
      </w:pPr>
      <w:r>
        <w:t xml:space="preserve">After fitting the model, validity of model assumptions was assessed through graphical analysis of Pearson residuals testing main assumptions: normality (where appropriate), heteroscedasticity, nonlinearities </w:t>
      </w:r>
      <w:r>
        <w:lastRenderedPageBreak/>
        <w:t>(residuals vs. each predictor), post</w:t>
      </w:r>
      <w:r w:rsidR="006E440A">
        <w:t>e</w:t>
      </w:r>
      <w:r>
        <w:t>rior predictive checks (except body condition) and looking for potential outliers (high leverage points). Variable transformations (noted in each analysis section) were used to correct if appropriate or a different statistical distribution if possible.</w:t>
      </w:r>
    </w:p>
    <w:p w14:paraId="056FC951" w14:textId="10B041C1" w:rsidR="0075730F" w:rsidRDefault="0075730F" w:rsidP="0075730F">
      <w:pPr>
        <w:pStyle w:val="BodyText"/>
      </w:pPr>
      <w:r>
        <w:t xml:space="preserve">To model the counterfactual scenario, </w:t>
      </w:r>
      <w:r w:rsidR="00CE2B8D">
        <w:t>I</w:t>
      </w:r>
      <w:r>
        <w:t xml:space="preserve"> used the final model to predict change in mean response using the provided counterfactual flows. For the annual flow models, </w:t>
      </w:r>
      <w:r w:rsidR="00CE2B8D">
        <w:t>I</w:t>
      </w:r>
      <w:r>
        <w:t xml:space="preserve"> estimated the difference between predicted flows with and without </w:t>
      </w:r>
      <w:r w:rsidR="006E440A">
        <w:t>Commonwealth environmental water</w:t>
      </w:r>
      <w:r>
        <w:t xml:space="preserve"> using </w:t>
      </w:r>
      <w:proofErr w:type="spellStart"/>
      <w:r>
        <w:rPr>
          <w:i/>
        </w:rPr>
        <w:t>posterior_</w:t>
      </w:r>
      <w:proofErr w:type="gramStart"/>
      <w:r>
        <w:rPr>
          <w:i/>
        </w:rPr>
        <w:t>linpred</w:t>
      </w:r>
      <w:proofErr w:type="spellEnd"/>
      <w:r>
        <w:rPr>
          <w:i/>
        </w:rPr>
        <w:t>(</w:t>
      </w:r>
      <w:proofErr w:type="gramEnd"/>
      <w:r>
        <w:rPr>
          <w:i/>
        </w:rPr>
        <w:t>)</w:t>
      </w:r>
      <w:r>
        <w:t xml:space="preserve">, conditioning on the random effects (Goodrich et al. 2020). For event-based models, </w:t>
      </w:r>
      <w:r w:rsidR="002B746B" w:rsidRPr="002B746B">
        <w:t>it is less clear as to how the counterfactual scenario can be approached</w:t>
      </w:r>
      <w:r>
        <w:t xml:space="preserve">. For instance, with spawning, the sampling only records a fraction of the </w:t>
      </w:r>
      <w:r w:rsidR="006E440A">
        <w:t>Commonwealth environmental water</w:t>
      </w:r>
      <w:r>
        <w:t xml:space="preserve"> events that did </w:t>
      </w:r>
      <w:proofErr w:type="gramStart"/>
      <w:r>
        <w:t>occur</w:t>
      </w:r>
      <w:proofErr w:type="gramEnd"/>
      <w:r>
        <w:t xml:space="preserve"> and </w:t>
      </w:r>
      <w:r w:rsidR="00CE2B8D">
        <w:t>I</w:t>
      </w:r>
      <w:r>
        <w:t xml:space="preserve"> may have missed the largest </w:t>
      </w:r>
      <w:r w:rsidR="006E440A">
        <w:t>Commonwealth environmental water</w:t>
      </w:r>
      <w:r>
        <w:t xml:space="preserve"> effects. For this report, </w:t>
      </w:r>
      <w:r w:rsidR="00CE2B8D">
        <w:t>I</w:t>
      </w:r>
      <w:r>
        <w:t xml:space="preserve"> took the </w:t>
      </w:r>
      <w:r w:rsidRPr="006E440A">
        <w:rPr>
          <w:rStyle w:val="Bold"/>
        </w:rPr>
        <w:t xml:space="preserve">maximum </w:t>
      </w:r>
      <w:r w:rsidR="006E440A" w:rsidRPr="006E440A">
        <w:rPr>
          <w:rStyle w:val="Bold"/>
        </w:rPr>
        <w:t>Commonwealth environmental water</w:t>
      </w:r>
      <w:r w:rsidRPr="006E440A">
        <w:rPr>
          <w:rStyle w:val="Bold"/>
        </w:rPr>
        <w:t xml:space="preserve"> scenario for each</w:t>
      </w:r>
      <w:r w:rsidR="003C5CBC" w:rsidRPr="006E440A">
        <w:rPr>
          <w:rStyle w:val="Bold"/>
        </w:rPr>
        <w:t xml:space="preserve"> water year</w:t>
      </w:r>
      <w:r w:rsidRPr="006E440A">
        <w:rPr>
          <w:rStyle w:val="Bold"/>
        </w:rPr>
        <w:t xml:space="preserve"> in each program</w:t>
      </w:r>
      <w:r w:rsidR="00543851">
        <w:rPr>
          <w:rStyle w:val="Bold"/>
        </w:rPr>
        <w:t xml:space="preserve"> (basin)</w:t>
      </w:r>
      <w:r>
        <w:t xml:space="preserve">. </w:t>
      </w:r>
      <w:r w:rsidR="00CE2B8D">
        <w:t>I</w:t>
      </w:r>
      <w:r>
        <w:t xml:space="preserve"> did this by getting the difference between with and without </w:t>
      </w:r>
      <w:r w:rsidR="006E440A">
        <w:t>Commonwealth environmental water</w:t>
      </w:r>
      <w:r>
        <w:t xml:space="preserve"> for each flow metric and then ranked for flow metric the magnitude of the difference. Then </w:t>
      </w:r>
      <w:r w:rsidR="00CE2B8D">
        <w:t>I</w:t>
      </w:r>
      <w:r>
        <w:t xml:space="preserve"> summed the ranks and chose the sampling conditions that had the highest rank. Thus, </w:t>
      </w:r>
      <w:r w:rsidR="00CE2B8D">
        <w:t>I</w:t>
      </w:r>
      <w:r>
        <w:t xml:space="preserve"> weighed each flow variable equally, even if the best model suggests unequal effects (this could be improved in the future). </w:t>
      </w:r>
      <w:r w:rsidR="00543851">
        <w:t xml:space="preserve">A </w:t>
      </w:r>
      <w:r>
        <w:t xml:space="preserve">similar approach </w:t>
      </w:r>
      <w:r w:rsidR="00543851">
        <w:t xml:space="preserve">was </w:t>
      </w:r>
      <w:r>
        <w:t xml:space="preserve">taken for body condition, except </w:t>
      </w:r>
      <w:r w:rsidR="00CE2B8D">
        <w:t>I</w:t>
      </w:r>
      <w:r>
        <w:t xml:space="preserve"> used </w:t>
      </w:r>
      <w:r w:rsidR="00906381">
        <w:t>parametric</w:t>
      </w:r>
      <w:r>
        <w:t xml:space="preserve"> bootstrapping rather than the posterior distributions.</w:t>
      </w:r>
    </w:p>
    <w:p w14:paraId="2C8AED10" w14:textId="626DB662" w:rsidR="0075730F" w:rsidRDefault="0075730F" w:rsidP="0075730F">
      <w:pPr>
        <w:pStyle w:val="BodyText"/>
      </w:pPr>
      <w:r>
        <w:t xml:space="preserve">Finally, </w:t>
      </w:r>
      <w:r w:rsidR="00CE2B8D">
        <w:t>I</w:t>
      </w:r>
      <w:r>
        <w:t xml:space="preserve"> present model results with 95% credible intervals (95%</w:t>
      </w:r>
      <w:r w:rsidR="00647377">
        <w:t xml:space="preserve"> </w:t>
      </w:r>
      <w:proofErr w:type="spellStart"/>
      <w:r>
        <w:t>CrI</w:t>
      </w:r>
      <w:proofErr w:type="spellEnd"/>
      <w:r>
        <w:t>) [or 95%</w:t>
      </w:r>
      <w:r w:rsidR="00647377">
        <w:t xml:space="preserve"> CI</w:t>
      </w:r>
      <w:r>
        <w:t xml:space="preserve"> confidence intervals for body condition].</w:t>
      </w:r>
    </w:p>
    <w:p w14:paraId="3B1A2307" w14:textId="52E23F62" w:rsidR="00DC01A8" w:rsidRDefault="00DC01A8" w:rsidP="00DC01A8">
      <w:pPr>
        <w:pStyle w:val="CaptionTable"/>
      </w:pPr>
      <w:bookmarkStart w:id="43" w:name="_Toc76050240"/>
      <w:r>
        <w:t xml:space="preserve">Table </w:t>
      </w:r>
      <w:fldSimple w:instr=" STYLEREF 1 \s " w:fldLock="1">
        <w:r w:rsidR="000F6224">
          <w:rPr>
            <w:noProof/>
          </w:rPr>
          <w:t>2</w:t>
        </w:r>
      </w:fldSimple>
      <w:r>
        <w:t>.</w:t>
      </w:r>
      <w:fldSimple w:instr=" SEQ Table \* ARABIC \s 1 ">
        <w:r w:rsidR="00AC66FC">
          <w:rPr>
            <w:noProof/>
          </w:rPr>
          <w:t>1</w:t>
        </w:r>
      </w:fldSimple>
      <w:r w:rsidR="00543851">
        <w:t xml:space="preserve"> Summary of statistical formulas used for each analysis</w:t>
      </w:r>
      <w:bookmarkEnd w:id="43"/>
    </w:p>
    <w:p w14:paraId="46AF8354" w14:textId="4FC45C6A" w:rsidR="00543851" w:rsidRDefault="00543851" w:rsidP="007232D6">
      <w:pPr>
        <w:pStyle w:val="CaptionNote"/>
      </w:pPr>
      <w:r>
        <w:t>Rationale for approach is explained in each section below this table</w:t>
      </w:r>
    </w:p>
    <w:tbl>
      <w:tblPr>
        <w:tblStyle w:val="TableCSIRO"/>
        <w:tblW w:w="9728" w:type="dxa"/>
        <w:tblInd w:w="0" w:type="dxa"/>
        <w:tblLayout w:type="fixed"/>
        <w:tblLook w:val="0420" w:firstRow="1" w:lastRow="0" w:firstColumn="0" w:lastColumn="0" w:noHBand="0" w:noVBand="1"/>
      </w:tblPr>
      <w:tblGrid>
        <w:gridCol w:w="1304"/>
        <w:gridCol w:w="1531"/>
        <w:gridCol w:w="4777"/>
        <w:gridCol w:w="1152"/>
        <w:gridCol w:w="964"/>
      </w:tblGrid>
      <w:tr w:rsidR="0075730F" w:rsidRPr="00C1134A" w14:paraId="72B62FE5" w14:textId="77777777" w:rsidTr="00C1134A">
        <w:trPr>
          <w:cnfStyle w:val="100000000000" w:firstRow="1" w:lastRow="0" w:firstColumn="0" w:lastColumn="0" w:oddVBand="0" w:evenVBand="0" w:oddHBand="0" w:evenHBand="0" w:firstRowFirstColumn="0" w:firstRowLastColumn="0" w:lastRowFirstColumn="0" w:lastRowLastColumn="0"/>
          <w:tblHeader/>
        </w:trPr>
        <w:tc>
          <w:tcPr>
            <w:tcW w:w="1304" w:type="dxa"/>
          </w:tcPr>
          <w:p w14:paraId="0C8A7936" w14:textId="77777777" w:rsidR="0075730F" w:rsidRPr="00C1134A" w:rsidRDefault="0075730F" w:rsidP="00C1134A">
            <w:pPr>
              <w:pStyle w:val="ColumnHeading"/>
              <w:rPr>
                <w:b/>
                <w:bCs w:val="0"/>
              </w:rPr>
            </w:pPr>
            <w:r w:rsidRPr="00C1134A">
              <w:t>Analysis</w:t>
            </w:r>
          </w:p>
        </w:tc>
        <w:tc>
          <w:tcPr>
            <w:tcW w:w="1531" w:type="dxa"/>
          </w:tcPr>
          <w:p w14:paraId="3758BD8C" w14:textId="77777777" w:rsidR="0075730F" w:rsidRPr="00C1134A" w:rsidRDefault="0075730F" w:rsidP="00C1134A">
            <w:pPr>
              <w:pStyle w:val="ColumnHeading"/>
              <w:rPr>
                <w:b/>
                <w:bCs w:val="0"/>
              </w:rPr>
            </w:pPr>
            <w:r w:rsidRPr="00C1134A">
              <w:t>Species</w:t>
            </w:r>
          </w:p>
        </w:tc>
        <w:tc>
          <w:tcPr>
            <w:tcW w:w="4777" w:type="dxa"/>
          </w:tcPr>
          <w:p w14:paraId="626C6EC9" w14:textId="77777777" w:rsidR="0075730F" w:rsidRPr="00C1134A" w:rsidRDefault="0075730F" w:rsidP="00C1134A">
            <w:pPr>
              <w:pStyle w:val="ColumnHeading"/>
              <w:rPr>
                <w:b/>
                <w:bCs w:val="0"/>
              </w:rPr>
            </w:pPr>
            <w:r w:rsidRPr="00C1134A">
              <w:t>Equation</w:t>
            </w:r>
          </w:p>
        </w:tc>
        <w:tc>
          <w:tcPr>
            <w:tcW w:w="1152" w:type="dxa"/>
          </w:tcPr>
          <w:p w14:paraId="74E3076F" w14:textId="77777777" w:rsidR="0075730F" w:rsidRPr="00C1134A" w:rsidRDefault="0075730F" w:rsidP="00C1134A">
            <w:pPr>
              <w:pStyle w:val="ColumnHeading"/>
              <w:rPr>
                <w:b/>
                <w:bCs w:val="0"/>
              </w:rPr>
            </w:pPr>
            <w:r w:rsidRPr="00C1134A">
              <w:t>Link function</w:t>
            </w:r>
          </w:p>
        </w:tc>
        <w:tc>
          <w:tcPr>
            <w:tcW w:w="964" w:type="dxa"/>
          </w:tcPr>
          <w:p w14:paraId="44A1152D" w14:textId="77777777" w:rsidR="0075730F" w:rsidRPr="00C1134A" w:rsidRDefault="0075730F" w:rsidP="00C1134A">
            <w:pPr>
              <w:pStyle w:val="ColumnHeading"/>
              <w:rPr>
                <w:b/>
                <w:bCs w:val="0"/>
              </w:rPr>
            </w:pPr>
            <w:r w:rsidRPr="00C1134A">
              <w:t>Family</w:t>
            </w:r>
          </w:p>
        </w:tc>
      </w:tr>
      <w:tr w:rsidR="0075730F" w14:paraId="533A3984" w14:textId="77777777" w:rsidTr="00C1134A">
        <w:trPr>
          <w:cnfStyle w:val="000000100000" w:firstRow="0" w:lastRow="0" w:firstColumn="0" w:lastColumn="0" w:oddVBand="0" w:evenVBand="0" w:oddHBand="1" w:evenHBand="0" w:firstRowFirstColumn="0" w:firstRowLastColumn="0" w:lastRowFirstColumn="0" w:lastRowLastColumn="0"/>
        </w:trPr>
        <w:tc>
          <w:tcPr>
            <w:tcW w:w="1304" w:type="dxa"/>
          </w:tcPr>
          <w:p w14:paraId="52584825" w14:textId="77777777" w:rsidR="0075730F" w:rsidRPr="00543851" w:rsidRDefault="0075730F" w:rsidP="00543851">
            <w:pPr>
              <w:pStyle w:val="TableText"/>
            </w:pPr>
            <w:r w:rsidRPr="00543851">
              <w:t>spawn</w:t>
            </w:r>
          </w:p>
        </w:tc>
        <w:tc>
          <w:tcPr>
            <w:tcW w:w="1531" w:type="dxa"/>
          </w:tcPr>
          <w:p w14:paraId="1FD49945" w14:textId="0C3E02BB" w:rsidR="0075730F" w:rsidRPr="00543851" w:rsidRDefault="00C1134A" w:rsidP="00543851">
            <w:pPr>
              <w:pStyle w:val="TableText"/>
            </w:pPr>
            <w:r w:rsidRPr="00543851">
              <w:t>golden perch</w:t>
            </w:r>
            <w:r w:rsidR="0075730F" w:rsidRPr="00543851">
              <w:br/>
            </w:r>
            <w:r w:rsidR="00B40AA9" w:rsidRPr="00543851">
              <w:t xml:space="preserve">silver </w:t>
            </w:r>
            <w:r w:rsidR="00745927">
              <w:t>perch</w:t>
            </w:r>
          </w:p>
        </w:tc>
        <w:tc>
          <w:tcPr>
            <w:tcW w:w="4777" w:type="dxa"/>
          </w:tcPr>
          <w:p w14:paraId="3A08C023" w14:textId="1FAAE034" w:rsidR="0075730F" w:rsidRPr="00543851" w:rsidRDefault="0075730F" w:rsidP="00543851">
            <w:pPr>
              <w:pStyle w:val="TableText"/>
            </w:pPr>
            <w:proofErr w:type="spellStart"/>
            <w:proofErr w:type="gramStart"/>
            <w:r w:rsidRPr="00543851">
              <w:t>cbind</w:t>
            </w:r>
            <w:proofErr w:type="spellEnd"/>
            <w:r w:rsidRPr="00543851">
              <w:t>(</w:t>
            </w:r>
            <w:proofErr w:type="spellStart"/>
            <w:proofErr w:type="gramEnd"/>
            <w:r w:rsidRPr="00543851">
              <w:t>n_spawned</w:t>
            </w:r>
            <w:proofErr w:type="spellEnd"/>
            <w:r w:rsidRPr="00543851">
              <w:t xml:space="preserve">, </w:t>
            </w:r>
            <w:proofErr w:type="spellStart"/>
            <w:r w:rsidRPr="00543851">
              <w:t>n_survey</w:t>
            </w:r>
            <w:proofErr w:type="spellEnd"/>
            <w:r w:rsidRPr="00543851">
              <w:t xml:space="preserve"> - </w:t>
            </w:r>
            <w:proofErr w:type="spellStart"/>
            <w:r w:rsidRPr="00543851">
              <w:t>n_spawned</w:t>
            </w:r>
            <w:proofErr w:type="spellEnd"/>
            <w:r w:rsidRPr="00543851">
              <w:t>)~</w:t>
            </w:r>
            <w:proofErr w:type="spellStart"/>
            <w:r w:rsidRPr="00543851">
              <w:t>baseflow_sep_nov</w:t>
            </w:r>
            <w:proofErr w:type="spellEnd"/>
            <w:r w:rsidRPr="00543851">
              <w:t xml:space="preserve"> + </w:t>
            </w:r>
            <w:proofErr w:type="spellStart"/>
            <w:r w:rsidRPr="00543851">
              <w:t>small_fresh_sep_nov</w:t>
            </w:r>
            <w:proofErr w:type="spellEnd"/>
            <w:r w:rsidRPr="00543851">
              <w:t xml:space="preserve"> + </w:t>
            </w:r>
            <w:proofErr w:type="spellStart"/>
            <w:r w:rsidRPr="00543851">
              <w:t>large_fresh_sep_nov</w:t>
            </w:r>
            <w:proofErr w:type="spellEnd"/>
            <w:r w:rsidRPr="00543851">
              <w:t xml:space="preserve"> + change_72h_sep_nov + program + </w:t>
            </w:r>
            <w:proofErr w:type="spellStart"/>
            <w:r w:rsidRPr="00543851">
              <w:t>tot_effort</w:t>
            </w:r>
            <w:proofErr w:type="spellEnd"/>
            <w:r w:rsidRPr="00543851">
              <w:t xml:space="preserve"> + (1 | program:</w:t>
            </w:r>
            <w:r w:rsidR="003C5CBC" w:rsidRPr="00543851">
              <w:t xml:space="preserve"> water year</w:t>
            </w:r>
            <w:r w:rsidRPr="00543851">
              <w:t>)</w:t>
            </w:r>
          </w:p>
        </w:tc>
        <w:tc>
          <w:tcPr>
            <w:tcW w:w="1152" w:type="dxa"/>
          </w:tcPr>
          <w:p w14:paraId="7CBFD0E8" w14:textId="77777777" w:rsidR="0075730F" w:rsidRPr="00543851" w:rsidRDefault="0075730F" w:rsidP="00543851">
            <w:pPr>
              <w:pStyle w:val="TableText"/>
            </w:pPr>
            <w:r w:rsidRPr="00543851">
              <w:t>logit</w:t>
            </w:r>
          </w:p>
        </w:tc>
        <w:tc>
          <w:tcPr>
            <w:tcW w:w="964" w:type="dxa"/>
          </w:tcPr>
          <w:p w14:paraId="65BE5E72" w14:textId="77777777" w:rsidR="0075730F" w:rsidRPr="00543851" w:rsidRDefault="0075730F" w:rsidP="00543851">
            <w:pPr>
              <w:pStyle w:val="TableText"/>
            </w:pPr>
            <w:r w:rsidRPr="00543851">
              <w:t>binomial</w:t>
            </w:r>
          </w:p>
        </w:tc>
      </w:tr>
      <w:tr w:rsidR="0075730F" w14:paraId="0B10868F" w14:textId="77777777" w:rsidTr="00C1134A">
        <w:tc>
          <w:tcPr>
            <w:tcW w:w="1304" w:type="dxa"/>
          </w:tcPr>
          <w:p w14:paraId="7BBD71B0" w14:textId="77777777" w:rsidR="0075730F" w:rsidRPr="00543851" w:rsidRDefault="0075730F" w:rsidP="00543851">
            <w:pPr>
              <w:pStyle w:val="TableText"/>
            </w:pPr>
            <w:proofErr w:type="spellStart"/>
            <w:r w:rsidRPr="00543851">
              <w:t>larvaAbund</w:t>
            </w:r>
            <w:proofErr w:type="spellEnd"/>
          </w:p>
        </w:tc>
        <w:tc>
          <w:tcPr>
            <w:tcW w:w="1531" w:type="dxa"/>
          </w:tcPr>
          <w:p w14:paraId="2DBF6CFE" w14:textId="6DC1A0F0" w:rsidR="0075730F" w:rsidRPr="00543851" w:rsidRDefault="00C1134A" w:rsidP="00543851">
            <w:pPr>
              <w:pStyle w:val="TableText"/>
            </w:pPr>
            <w:r w:rsidRPr="00543851">
              <w:t>golden perch</w:t>
            </w:r>
            <w:r w:rsidRPr="00543851">
              <w:br/>
              <w:t>silver perch</w:t>
            </w:r>
          </w:p>
        </w:tc>
        <w:tc>
          <w:tcPr>
            <w:tcW w:w="4777" w:type="dxa"/>
          </w:tcPr>
          <w:p w14:paraId="23C51016" w14:textId="22151EF3" w:rsidR="0075730F" w:rsidRPr="00543851" w:rsidRDefault="0075730F" w:rsidP="00543851">
            <w:pPr>
              <w:pStyle w:val="TableText"/>
            </w:pPr>
            <w:proofErr w:type="spellStart"/>
            <w:r w:rsidRPr="00543851">
              <w:t>cpue~seven_day_range</w:t>
            </w:r>
            <w:proofErr w:type="spellEnd"/>
            <w:r w:rsidRPr="00543851">
              <w:t xml:space="preserve"> + </w:t>
            </w:r>
            <w:proofErr w:type="spellStart"/>
            <w:r w:rsidRPr="00543851">
              <w:t>days_increasing</w:t>
            </w:r>
            <w:proofErr w:type="spellEnd"/>
            <w:r w:rsidRPr="00543851">
              <w:t xml:space="preserve"> + </w:t>
            </w:r>
            <w:proofErr w:type="spellStart"/>
            <w:r w:rsidRPr="00543851">
              <w:t>seven_day_median</w:t>
            </w:r>
            <w:proofErr w:type="spellEnd"/>
            <w:r w:rsidRPr="00543851">
              <w:t xml:space="preserve"> + program + </w:t>
            </w:r>
            <w:proofErr w:type="spellStart"/>
            <w:r w:rsidRPr="00543851">
              <w:t>ad_cpue</w:t>
            </w:r>
            <w:proofErr w:type="spellEnd"/>
            <w:r w:rsidRPr="00543851">
              <w:t xml:space="preserve"> + (1 | program:</w:t>
            </w:r>
            <w:r w:rsidR="003C5CBC" w:rsidRPr="00543851">
              <w:t xml:space="preserve"> water year</w:t>
            </w:r>
            <w:r w:rsidRPr="00543851">
              <w:t xml:space="preserve">) + (1 | </w:t>
            </w:r>
            <w:proofErr w:type="spellStart"/>
            <w:r w:rsidRPr="00543851">
              <w:t>samplepoint</w:t>
            </w:r>
            <w:proofErr w:type="spellEnd"/>
            <w:r w:rsidRPr="00543851">
              <w:t>)</w:t>
            </w:r>
          </w:p>
        </w:tc>
        <w:tc>
          <w:tcPr>
            <w:tcW w:w="1152" w:type="dxa"/>
          </w:tcPr>
          <w:p w14:paraId="5A06DE3A" w14:textId="77777777" w:rsidR="0075730F" w:rsidRPr="00543851" w:rsidRDefault="0075730F" w:rsidP="00543851">
            <w:pPr>
              <w:pStyle w:val="TableText"/>
            </w:pPr>
            <w:r w:rsidRPr="00543851">
              <w:t>log</w:t>
            </w:r>
          </w:p>
        </w:tc>
        <w:tc>
          <w:tcPr>
            <w:tcW w:w="964" w:type="dxa"/>
          </w:tcPr>
          <w:p w14:paraId="548846CA" w14:textId="77777777" w:rsidR="0075730F" w:rsidRPr="00543851" w:rsidRDefault="0075730F" w:rsidP="00543851">
            <w:pPr>
              <w:pStyle w:val="TableText"/>
            </w:pPr>
            <w:r w:rsidRPr="00543851">
              <w:t>gaussian</w:t>
            </w:r>
          </w:p>
        </w:tc>
      </w:tr>
      <w:tr w:rsidR="0075730F" w14:paraId="33955511" w14:textId="77777777" w:rsidTr="00C1134A">
        <w:trPr>
          <w:cnfStyle w:val="000000100000" w:firstRow="0" w:lastRow="0" w:firstColumn="0" w:lastColumn="0" w:oddVBand="0" w:evenVBand="0" w:oddHBand="1" w:evenHBand="0" w:firstRowFirstColumn="0" w:firstRowLastColumn="0" w:lastRowFirstColumn="0" w:lastRowLastColumn="0"/>
        </w:trPr>
        <w:tc>
          <w:tcPr>
            <w:tcW w:w="1304" w:type="dxa"/>
          </w:tcPr>
          <w:p w14:paraId="1406C0E4" w14:textId="77777777" w:rsidR="0075730F" w:rsidRPr="00543851" w:rsidRDefault="0075730F" w:rsidP="00543851">
            <w:pPr>
              <w:pStyle w:val="TableText"/>
            </w:pPr>
            <w:r w:rsidRPr="00543851">
              <w:t>recruit</w:t>
            </w:r>
          </w:p>
        </w:tc>
        <w:tc>
          <w:tcPr>
            <w:tcW w:w="1531" w:type="dxa"/>
          </w:tcPr>
          <w:p w14:paraId="6222B35B" w14:textId="6E3C32E2" w:rsidR="0075730F" w:rsidRPr="00543851" w:rsidRDefault="00C1134A" w:rsidP="00543851">
            <w:pPr>
              <w:pStyle w:val="TableText"/>
            </w:pPr>
            <w:r w:rsidRPr="00543851">
              <w:t>Australian smelt</w:t>
            </w:r>
            <w:r w:rsidRPr="00543851">
              <w:br/>
              <w:t>carp gudgeon</w:t>
            </w:r>
            <w:r w:rsidRPr="00543851">
              <w:br/>
              <w:t>common carp</w:t>
            </w:r>
            <w:r w:rsidRPr="00543851">
              <w:br/>
              <w:t>eastern gambusia</w:t>
            </w:r>
          </w:p>
        </w:tc>
        <w:tc>
          <w:tcPr>
            <w:tcW w:w="4777" w:type="dxa"/>
          </w:tcPr>
          <w:p w14:paraId="6847A3AA" w14:textId="77777777" w:rsidR="0075730F" w:rsidRPr="00543851" w:rsidRDefault="0075730F" w:rsidP="00543851">
            <w:pPr>
              <w:pStyle w:val="TableText"/>
            </w:pPr>
            <w:proofErr w:type="spellStart"/>
            <w:r w:rsidRPr="00543851">
              <w:t>count~baseflow_sep_mar</w:t>
            </w:r>
            <w:proofErr w:type="spellEnd"/>
            <w:r w:rsidRPr="00543851">
              <w:t xml:space="preserve"> + </w:t>
            </w:r>
            <w:proofErr w:type="spellStart"/>
            <w:r w:rsidRPr="00543851">
              <w:t>small_fresh_sep_mar</w:t>
            </w:r>
            <w:proofErr w:type="spellEnd"/>
            <w:r w:rsidRPr="00543851">
              <w:t xml:space="preserve"> + </w:t>
            </w:r>
            <w:proofErr w:type="spellStart"/>
            <w:r w:rsidRPr="00543851">
              <w:t>large_fresh_sep_mar</w:t>
            </w:r>
            <w:proofErr w:type="spellEnd"/>
            <w:r w:rsidRPr="00543851">
              <w:t xml:space="preserve"> + change_72h_sep_mar + </w:t>
            </w:r>
            <w:proofErr w:type="spellStart"/>
            <w:r w:rsidRPr="00543851">
              <w:t>n_sites</w:t>
            </w:r>
            <w:proofErr w:type="spellEnd"/>
            <w:r w:rsidRPr="00543851">
              <w:t xml:space="preserve"> + program</w:t>
            </w:r>
          </w:p>
        </w:tc>
        <w:tc>
          <w:tcPr>
            <w:tcW w:w="1152" w:type="dxa"/>
          </w:tcPr>
          <w:p w14:paraId="1F5EA965" w14:textId="77777777" w:rsidR="0075730F" w:rsidRPr="00543851" w:rsidRDefault="0075730F" w:rsidP="00543851">
            <w:pPr>
              <w:pStyle w:val="TableText"/>
            </w:pPr>
            <w:r w:rsidRPr="00543851">
              <w:t>log</w:t>
            </w:r>
          </w:p>
        </w:tc>
        <w:tc>
          <w:tcPr>
            <w:tcW w:w="964" w:type="dxa"/>
          </w:tcPr>
          <w:p w14:paraId="0D954C1B" w14:textId="77777777" w:rsidR="0075730F" w:rsidRPr="00543851" w:rsidRDefault="0075730F" w:rsidP="00543851">
            <w:pPr>
              <w:pStyle w:val="TableText"/>
            </w:pPr>
            <w:proofErr w:type="spellStart"/>
            <w:r w:rsidRPr="00543851">
              <w:t>poisson</w:t>
            </w:r>
            <w:proofErr w:type="spellEnd"/>
          </w:p>
        </w:tc>
      </w:tr>
      <w:tr w:rsidR="0075730F" w14:paraId="7F37F1FC" w14:textId="77777777" w:rsidTr="00C1134A">
        <w:tc>
          <w:tcPr>
            <w:tcW w:w="1304" w:type="dxa"/>
          </w:tcPr>
          <w:p w14:paraId="02ED3BEE" w14:textId="77777777" w:rsidR="0075730F" w:rsidRPr="00543851" w:rsidRDefault="0075730F" w:rsidP="00543851">
            <w:pPr>
              <w:pStyle w:val="TableText"/>
            </w:pPr>
            <w:proofErr w:type="spellStart"/>
            <w:r w:rsidRPr="00543851">
              <w:t>catchCurveAge</w:t>
            </w:r>
            <w:proofErr w:type="spellEnd"/>
          </w:p>
        </w:tc>
        <w:tc>
          <w:tcPr>
            <w:tcW w:w="1531" w:type="dxa"/>
          </w:tcPr>
          <w:p w14:paraId="6220C943" w14:textId="38F6300D" w:rsidR="0075730F" w:rsidRPr="00543851" w:rsidRDefault="00C1134A" w:rsidP="00543851">
            <w:pPr>
              <w:pStyle w:val="TableText"/>
            </w:pPr>
            <w:r w:rsidRPr="00543851">
              <w:t>Murray cod</w:t>
            </w:r>
            <w:r w:rsidRPr="00543851">
              <w:br/>
              <w:t>golden perch</w:t>
            </w:r>
            <w:r w:rsidRPr="00543851">
              <w:br/>
              <w:t>bony herring</w:t>
            </w:r>
          </w:p>
        </w:tc>
        <w:tc>
          <w:tcPr>
            <w:tcW w:w="4777" w:type="dxa"/>
          </w:tcPr>
          <w:p w14:paraId="1ED60B33" w14:textId="77777777" w:rsidR="0075730F" w:rsidRPr="00543851" w:rsidRDefault="0075730F" w:rsidP="00543851">
            <w:pPr>
              <w:pStyle w:val="TableText"/>
            </w:pPr>
            <w:proofErr w:type="spellStart"/>
            <w:r w:rsidRPr="00543851">
              <w:t>n_fish~age</w:t>
            </w:r>
            <w:proofErr w:type="spellEnd"/>
            <w:r w:rsidRPr="00543851">
              <w:t xml:space="preserve"> + program + (1 | </w:t>
            </w:r>
            <w:proofErr w:type="spellStart"/>
            <w:proofErr w:type="gramStart"/>
            <w:r w:rsidRPr="00543851">
              <w:t>program:birthyear</w:t>
            </w:r>
            <w:proofErr w:type="spellEnd"/>
            <w:proofErr w:type="gramEnd"/>
            <w:r w:rsidRPr="00543851">
              <w:t>)</w:t>
            </w:r>
          </w:p>
        </w:tc>
        <w:tc>
          <w:tcPr>
            <w:tcW w:w="1152" w:type="dxa"/>
          </w:tcPr>
          <w:p w14:paraId="147877AD" w14:textId="77777777" w:rsidR="0075730F" w:rsidRPr="00543851" w:rsidRDefault="0075730F" w:rsidP="00543851">
            <w:pPr>
              <w:pStyle w:val="TableText"/>
            </w:pPr>
            <w:r w:rsidRPr="00543851">
              <w:t>log</w:t>
            </w:r>
          </w:p>
        </w:tc>
        <w:tc>
          <w:tcPr>
            <w:tcW w:w="964" w:type="dxa"/>
          </w:tcPr>
          <w:p w14:paraId="6C93DAA6" w14:textId="77777777" w:rsidR="0075730F" w:rsidRPr="00543851" w:rsidRDefault="0075730F" w:rsidP="00543851">
            <w:pPr>
              <w:pStyle w:val="TableText"/>
            </w:pPr>
            <w:r w:rsidRPr="00543851">
              <w:t>negative binomial</w:t>
            </w:r>
          </w:p>
        </w:tc>
      </w:tr>
      <w:tr w:rsidR="0075730F" w14:paraId="02B9CE30" w14:textId="77777777" w:rsidTr="00C1134A">
        <w:trPr>
          <w:cnfStyle w:val="000000100000" w:firstRow="0" w:lastRow="0" w:firstColumn="0" w:lastColumn="0" w:oddVBand="0" w:evenVBand="0" w:oddHBand="1" w:evenHBand="0" w:firstRowFirstColumn="0" w:firstRowLastColumn="0" w:lastRowFirstColumn="0" w:lastRowLastColumn="0"/>
        </w:trPr>
        <w:tc>
          <w:tcPr>
            <w:tcW w:w="1304" w:type="dxa"/>
          </w:tcPr>
          <w:p w14:paraId="204B4F1A" w14:textId="77777777" w:rsidR="0075730F" w:rsidRPr="00543851" w:rsidRDefault="0075730F" w:rsidP="00543851">
            <w:pPr>
              <w:pStyle w:val="TableText"/>
            </w:pPr>
            <w:proofErr w:type="spellStart"/>
            <w:r w:rsidRPr="00543851">
              <w:t>adultAbund</w:t>
            </w:r>
            <w:proofErr w:type="spellEnd"/>
          </w:p>
        </w:tc>
        <w:tc>
          <w:tcPr>
            <w:tcW w:w="1531" w:type="dxa"/>
          </w:tcPr>
          <w:p w14:paraId="04266A59" w14:textId="57CFBC24" w:rsidR="0075730F" w:rsidRPr="00543851" w:rsidRDefault="00C1134A" w:rsidP="00543851">
            <w:pPr>
              <w:pStyle w:val="TableText"/>
            </w:pPr>
            <w:r w:rsidRPr="00543851">
              <w:t>golden perch</w:t>
            </w:r>
            <w:r w:rsidRPr="00543851">
              <w:br/>
              <w:t>Murray cod</w:t>
            </w:r>
            <w:r w:rsidRPr="00543851">
              <w:br/>
              <w:t>carp gudgeon</w:t>
            </w:r>
            <w:r w:rsidRPr="00543851">
              <w:br/>
              <w:t>bony herring</w:t>
            </w:r>
            <w:r w:rsidRPr="00543851">
              <w:br/>
              <w:t>common carp</w:t>
            </w:r>
            <w:r w:rsidRPr="00543851">
              <w:br/>
              <w:t>eastern gambusia</w:t>
            </w:r>
            <w:r w:rsidRPr="00543851">
              <w:br/>
              <w:t>Australian smelt</w:t>
            </w:r>
          </w:p>
        </w:tc>
        <w:tc>
          <w:tcPr>
            <w:tcW w:w="4777" w:type="dxa"/>
          </w:tcPr>
          <w:p w14:paraId="50CA79E6" w14:textId="05B2EAA1" w:rsidR="0075730F" w:rsidRPr="00543851" w:rsidRDefault="0075730F" w:rsidP="00543851">
            <w:pPr>
              <w:pStyle w:val="TableText"/>
            </w:pPr>
            <w:proofErr w:type="spellStart"/>
            <w:r w:rsidRPr="00543851">
              <w:t>r~baseflow_water_year</w:t>
            </w:r>
            <w:proofErr w:type="spellEnd"/>
            <w:r w:rsidRPr="00543851">
              <w:t xml:space="preserve"> + </w:t>
            </w:r>
            <w:proofErr w:type="spellStart"/>
            <w:r w:rsidRPr="00543851">
              <w:t>small_fresh_water_year</w:t>
            </w:r>
            <w:proofErr w:type="spellEnd"/>
            <w:r w:rsidRPr="00543851">
              <w:t xml:space="preserve"> + </w:t>
            </w:r>
            <w:proofErr w:type="spellStart"/>
            <w:r w:rsidRPr="00543851">
              <w:t>large_fresh_water_year</w:t>
            </w:r>
            <w:proofErr w:type="spellEnd"/>
            <w:r w:rsidRPr="00543851">
              <w:t xml:space="preserve"> + change_72h_water_year + program + </w:t>
            </w:r>
            <w:proofErr w:type="spellStart"/>
            <w:r w:rsidRPr="00543851">
              <w:t>do_last_year</w:t>
            </w:r>
            <w:proofErr w:type="spellEnd"/>
            <w:r w:rsidRPr="00543851">
              <w:t xml:space="preserve"> + (1 | program:</w:t>
            </w:r>
            <w:r w:rsidR="003C5CBC" w:rsidRPr="00543851">
              <w:t xml:space="preserve"> water year</w:t>
            </w:r>
            <w:r w:rsidRPr="00543851">
              <w:t xml:space="preserve">) + (1 | </w:t>
            </w:r>
            <w:proofErr w:type="spellStart"/>
            <w:r w:rsidRPr="00543851">
              <w:t>samplepoint</w:t>
            </w:r>
            <w:proofErr w:type="spellEnd"/>
            <w:r w:rsidRPr="00543851">
              <w:t>)</w:t>
            </w:r>
          </w:p>
        </w:tc>
        <w:tc>
          <w:tcPr>
            <w:tcW w:w="1152" w:type="dxa"/>
          </w:tcPr>
          <w:p w14:paraId="02B354C9" w14:textId="77777777" w:rsidR="0075730F" w:rsidRPr="00543851" w:rsidRDefault="0075730F" w:rsidP="00543851">
            <w:pPr>
              <w:pStyle w:val="TableText"/>
            </w:pPr>
            <w:r w:rsidRPr="00543851">
              <w:t>log</w:t>
            </w:r>
          </w:p>
        </w:tc>
        <w:tc>
          <w:tcPr>
            <w:tcW w:w="964" w:type="dxa"/>
          </w:tcPr>
          <w:p w14:paraId="34C84989" w14:textId="77777777" w:rsidR="0075730F" w:rsidRPr="00543851" w:rsidRDefault="0075730F" w:rsidP="00543851">
            <w:pPr>
              <w:pStyle w:val="TableText"/>
            </w:pPr>
            <w:r w:rsidRPr="00543851">
              <w:t>gaussian</w:t>
            </w:r>
          </w:p>
        </w:tc>
      </w:tr>
      <w:tr w:rsidR="0075730F" w14:paraId="251F05CE" w14:textId="77777777" w:rsidTr="00C1134A">
        <w:tc>
          <w:tcPr>
            <w:tcW w:w="1304" w:type="dxa"/>
          </w:tcPr>
          <w:p w14:paraId="2D27C182" w14:textId="77777777" w:rsidR="0075730F" w:rsidRPr="00543851" w:rsidRDefault="0075730F" w:rsidP="00543851">
            <w:pPr>
              <w:pStyle w:val="TableText"/>
            </w:pPr>
            <w:proofErr w:type="spellStart"/>
            <w:r w:rsidRPr="00543851">
              <w:t>bodyCond</w:t>
            </w:r>
            <w:proofErr w:type="spellEnd"/>
          </w:p>
        </w:tc>
        <w:tc>
          <w:tcPr>
            <w:tcW w:w="1531" w:type="dxa"/>
          </w:tcPr>
          <w:p w14:paraId="6937694D" w14:textId="1A4E151F" w:rsidR="0075730F" w:rsidRPr="00543851" w:rsidRDefault="00C1134A" w:rsidP="00543851">
            <w:pPr>
              <w:pStyle w:val="TableText"/>
            </w:pPr>
            <w:r w:rsidRPr="00543851">
              <w:t>bony herring</w:t>
            </w:r>
            <w:r w:rsidRPr="00543851">
              <w:br/>
              <w:t>common carp</w:t>
            </w:r>
            <w:r w:rsidRPr="00543851">
              <w:br/>
              <w:t>Murray cod</w:t>
            </w:r>
            <w:r w:rsidRPr="00543851">
              <w:br/>
              <w:t>golden perch</w:t>
            </w:r>
          </w:p>
        </w:tc>
        <w:tc>
          <w:tcPr>
            <w:tcW w:w="4777" w:type="dxa"/>
          </w:tcPr>
          <w:p w14:paraId="0DCF8DFC" w14:textId="1A855E2F" w:rsidR="0075730F" w:rsidRPr="00543851" w:rsidRDefault="0075730F" w:rsidP="00543851">
            <w:pPr>
              <w:pStyle w:val="TableText"/>
            </w:pPr>
            <w:proofErr w:type="spellStart"/>
            <w:r w:rsidRPr="00543851">
              <w:t>fulton_index~baseflow_water_year</w:t>
            </w:r>
            <w:proofErr w:type="spellEnd"/>
            <w:r w:rsidRPr="00543851">
              <w:t xml:space="preserve"> + </w:t>
            </w:r>
            <w:proofErr w:type="spellStart"/>
            <w:r w:rsidRPr="00543851">
              <w:t>small_fresh_water_year</w:t>
            </w:r>
            <w:proofErr w:type="spellEnd"/>
            <w:r w:rsidRPr="00543851">
              <w:t xml:space="preserve"> + </w:t>
            </w:r>
            <w:proofErr w:type="spellStart"/>
            <w:r w:rsidRPr="00543851">
              <w:t>large_fresh_water_year</w:t>
            </w:r>
            <w:proofErr w:type="spellEnd"/>
            <w:r w:rsidRPr="00543851">
              <w:t xml:space="preserve"> + change_72h_water_year + program + (1 | program:</w:t>
            </w:r>
            <w:r w:rsidR="003C5CBC" w:rsidRPr="00543851">
              <w:t xml:space="preserve"> water year</w:t>
            </w:r>
            <w:r w:rsidRPr="00543851">
              <w:t xml:space="preserve">) + (1 | </w:t>
            </w:r>
            <w:proofErr w:type="spellStart"/>
            <w:r w:rsidRPr="00543851">
              <w:t>samplepoint</w:t>
            </w:r>
            <w:proofErr w:type="spellEnd"/>
            <w:r w:rsidRPr="00543851">
              <w:t xml:space="preserve">) + (1 | </w:t>
            </w:r>
            <w:proofErr w:type="spellStart"/>
            <w:r w:rsidRPr="00543851">
              <w:t>samplepoint</w:t>
            </w:r>
            <w:proofErr w:type="spellEnd"/>
            <w:r w:rsidRPr="00543851">
              <w:t>:</w:t>
            </w:r>
            <w:r w:rsidR="003C5CBC" w:rsidRPr="00543851">
              <w:t xml:space="preserve"> water year</w:t>
            </w:r>
            <w:r w:rsidRPr="00543851">
              <w:t>)</w:t>
            </w:r>
          </w:p>
        </w:tc>
        <w:tc>
          <w:tcPr>
            <w:tcW w:w="1152" w:type="dxa"/>
          </w:tcPr>
          <w:p w14:paraId="6E86BC4F" w14:textId="77777777" w:rsidR="0075730F" w:rsidRPr="00543851" w:rsidRDefault="0075730F" w:rsidP="00543851">
            <w:pPr>
              <w:pStyle w:val="TableText"/>
            </w:pPr>
            <w:r w:rsidRPr="00543851">
              <w:t>identity</w:t>
            </w:r>
          </w:p>
        </w:tc>
        <w:tc>
          <w:tcPr>
            <w:tcW w:w="964" w:type="dxa"/>
          </w:tcPr>
          <w:p w14:paraId="41F312A4" w14:textId="77777777" w:rsidR="0075730F" w:rsidRPr="00543851" w:rsidRDefault="0075730F" w:rsidP="00543851">
            <w:pPr>
              <w:pStyle w:val="TableText"/>
            </w:pPr>
            <w:r w:rsidRPr="00543851">
              <w:t>gaussian</w:t>
            </w:r>
          </w:p>
        </w:tc>
      </w:tr>
    </w:tbl>
    <w:p w14:paraId="07A9E0E7" w14:textId="7AA30C5E" w:rsidR="0075730F" w:rsidRPr="004C4D4C" w:rsidRDefault="0075730F" w:rsidP="004C4D4C">
      <w:pPr>
        <w:pStyle w:val="Heading2"/>
      </w:pPr>
      <w:bookmarkStart w:id="44" w:name="flowmetrics"/>
      <w:bookmarkStart w:id="45" w:name="_Toc69847830"/>
      <w:bookmarkStart w:id="46" w:name="_Toc76050179"/>
      <w:r w:rsidRPr="004C4D4C">
        <w:lastRenderedPageBreak/>
        <w:t>Selecting flow metrics</w:t>
      </w:r>
      <w:bookmarkEnd w:id="44"/>
      <w:bookmarkEnd w:id="45"/>
      <w:bookmarkEnd w:id="46"/>
    </w:p>
    <w:p w14:paraId="1B25C51A" w14:textId="00A0FD40" w:rsidR="0075730F" w:rsidRDefault="0075730F" w:rsidP="00156044">
      <w:pPr>
        <w:pStyle w:val="BodyText"/>
        <w:keepLines/>
      </w:pPr>
      <w:r>
        <w:t xml:space="preserve">To prevent redundant flow metrics and overly parameterised models, </w:t>
      </w:r>
      <w:r w:rsidR="00CE2B8D">
        <w:t>I</w:t>
      </w:r>
      <w:r>
        <w:t xml:space="preserve"> explored the relationships between proposed flow metrics to reduce the list of metrics included in the models. First, </w:t>
      </w:r>
      <w:r w:rsidR="00CE2B8D">
        <w:t>I</w:t>
      </w:r>
      <w:r>
        <w:t xml:space="preserve"> show the daily flow without and with </w:t>
      </w:r>
      <w:r w:rsidR="006E440A">
        <w:t>Commonwealth environmental water</w:t>
      </w:r>
      <w:r>
        <w:t xml:space="preserve"> events. Next, </w:t>
      </w:r>
      <w:r w:rsidR="00CE2B8D">
        <w:t>I</w:t>
      </w:r>
      <w:r>
        <w:t xml:space="preserve"> focus on </w:t>
      </w:r>
      <w:r w:rsidR="00543851">
        <w:t>2</w:t>
      </w:r>
      <w:r>
        <w:t xml:space="preserve"> set</w:t>
      </w:r>
      <w:r w:rsidR="00543851">
        <w:t>s</w:t>
      </w:r>
      <w:r>
        <w:t xml:space="preserve"> of flow metrics: annual and </w:t>
      </w:r>
      <w:proofErr w:type="gramStart"/>
      <w:r>
        <w:t>event-based</w:t>
      </w:r>
      <w:proofErr w:type="gramEnd"/>
      <w:r>
        <w:t xml:space="preserve">. </w:t>
      </w:r>
      <w:r w:rsidR="00CE2B8D">
        <w:t>I</w:t>
      </w:r>
      <w:r>
        <w:t xml:space="preserve"> assessed each group separately. </w:t>
      </w:r>
      <w:r w:rsidR="00CE2B8D">
        <w:t>I</w:t>
      </w:r>
      <w:r>
        <w:t xml:space="preserve"> used correlations &gt;0.7 as a coarse threshold of redundant information. Sections below give a brief overview of the process and results.</w:t>
      </w:r>
    </w:p>
    <w:p w14:paraId="13073F5B" w14:textId="595FCFD8" w:rsidR="0075730F" w:rsidRDefault="0075730F" w:rsidP="0075730F">
      <w:pPr>
        <w:pStyle w:val="Heading3"/>
      </w:pPr>
      <w:bookmarkStart w:id="47" w:name="flow-profiles-for-each-region"/>
      <w:bookmarkStart w:id="48" w:name="_Toc69847831"/>
      <w:r>
        <w:t>Flow profiles for each region</w:t>
      </w:r>
      <w:bookmarkEnd w:id="47"/>
      <w:bookmarkEnd w:id="48"/>
    </w:p>
    <w:p w14:paraId="2625FFE7" w14:textId="77777777" w:rsidR="0075730F" w:rsidRDefault="0075730F" w:rsidP="0075730F">
      <w:pPr>
        <w:pStyle w:val="BodyText"/>
      </w:pPr>
      <w:bookmarkStart w:id="49" w:name="section-4"/>
      <w:bookmarkEnd w:id="49"/>
      <w:r>
        <w:rPr>
          <w:noProof/>
        </w:rPr>
        <w:drawing>
          <wp:inline distT="0" distB="0" distL="0" distR="0" wp14:anchorId="10ADCFD6" wp14:editId="2BC84321">
            <wp:extent cx="5943600" cy="5943600"/>
            <wp:effectExtent l="0" t="0" r="0" b="0"/>
            <wp:docPr id="2" name="Picture" descr="Details as per caption"/>
            <wp:cNvGraphicFramePr/>
            <a:graphic xmlns:a="http://schemas.openxmlformats.org/drawingml/2006/main">
              <a:graphicData uri="http://schemas.openxmlformats.org/drawingml/2006/picture">
                <pic:pic xmlns:pic="http://schemas.openxmlformats.org/drawingml/2006/picture">
                  <pic:nvPicPr>
                    <pic:cNvPr id="2" name="Picture" descr="Details as per caption"/>
                    <pic:cNvPicPr>
                      <a:picLocks noChangeAspect="1" noChangeArrowheads="1"/>
                    </pic:cNvPicPr>
                  </pic:nvPicPr>
                  <pic:blipFill>
                    <a:blip r:embed="rId29" cstate="email">
                      <a:extLst>
                        <a:ext uri="{28A0092B-C50C-407E-A947-70E740481C1C}">
                          <a14:useLocalDpi xmlns:a14="http://schemas.microsoft.com/office/drawing/2010/main"/>
                        </a:ext>
                      </a:extLst>
                    </a:blip>
                    <a:stretch>
                      <a:fillRect/>
                    </a:stretch>
                  </pic:blipFill>
                  <pic:spPr bwMode="auto">
                    <a:xfrm>
                      <a:off x="0" y="0"/>
                      <a:ext cx="5943600" cy="5943600"/>
                    </a:xfrm>
                    <a:prstGeom prst="rect">
                      <a:avLst/>
                    </a:prstGeom>
                    <a:noFill/>
                    <a:ln w="9525">
                      <a:noFill/>
                      <a:headEnd/>
                      <a:tailEnd/>
                    </a:ln>
                  </pic:spPr>
                </pic:pic>
              </a:graphicData>
            </a:graphic>
          </wp:inline>
        </w:drawing>
      </w:r>
    </w:p>
    <w:p w14:paraId="23355097" w14:textId="31BB6C22" w:rsidR="007835B1" w:rsidRDefault="00543851" w:rsidP="00353EDB">
      <w:pPr>
        <w:pStyle w:val="CaptionFigure"/>
      </w:pPr>
      <w:bookmarkStart w:id="50" w:name="_Ref71822076"/>
      <w:bookmarkStart w:id="51" w:name="_Toc80792137"/>
      <w:bookmarkStart w:id="52" w:name="annual-metrics"/>
      <w:bookmarkStart w:id="53" w:name="_Toc69847832"/>
      <w:r>
        <w:t xml:space="preserve">Figure </w:t>
      </w:r>
      <w:fldSimple w:instr=" STYLEREF 1 \s " w:fldLock="1">
        <w:r w:rsidR="000F6224">
          <w:rPr>
            <w:noProof/>
          </w:rPr>
          <w:t>2</w:t>
        </w:r>
      </w:fldSimple>
      <w:r w:rsidR="00D006AB">
        <w:t>.</w:t>
      </w:r>
      <w:fldSimple w:instr=" SEQ Figure \* ARABIC \s 1 ">
        <w:r w:rsidR="00AC66FC">
          <w:rPr>
            <w:noProof/>
          </w:rPr>
          <w:t>1</w:t>
        </w:r>
      </w:fldSimple>
      <w:bookmarkEnd w:id="50"/>
      <w:r>
        <w:t xml:space="preserve"> Flow profiles for each program</w:t>
      </w:r>
      <w:bookmarkEnd w:id="51"/>
    </w:p>
    <w:p w14:paraId="1425A23C" w14:textId="3E6D4E03" w:rsidR="00543851" w:rsidRDefault="00543851" w:rsidP="007232D6">
      <w:pPr>
        <w:pStyle w:val="CaptionNote"/>
      </w:pPr>
      <w:r>
        <w:t>Grey area shows flow when no Commonwealth environmental water is present. Blue area</w:t>
      </w:r>
      <w:r w:rsidR="00A75DB9">
        <w:t>s</w:t>
      </w:r>
      <w:r>
        <w:t xml:space="preserve"> show added Commonwealth environmental water amount. Green rug shows timing of larval surveys and red show adult surveys. Vertical dotted lines are temporal boundaries for each water year. Note that y-axis is logged scaled</w:t>
      </w:r>
      <w:r w:rsidR="00B40AA9">
        <w:t>.</w:t>
      </w:r>
    </w:p>
    <w:p w14:paraId="32608C78" w14:textId="4A07974B" w:rsidR="0075730F" w:rsidRDefault="0075730F" w:rsidP="0075730F">
      <w:pPr>
        <w:pStyle w:val="Heading3"/>
      </w:pPr>
      <w:r>
        <w:lastRenderedPageBreak/>
        <w:t>Annual metrics</w:t>
      </w:r>
      <w:bookmarkEnd w:id="52"/>
      <w:bookmarkEnd w:id="53"/>
    </w:p>
    <w:p w14:paraId="3CF9A1C6" w14:textId="77777777" w:rsidR="0075730F" w:rsidRDefault="0075730F" w:rsidP="004C4D4C">
      <w:pPr>
        <w:pStyle w:val="Heading4"/>
      </w:pPr>
      <w:r>
        <w:t>Selecting main metrics</w:t>
      </w:r>
    </w:p>
    <w:p w14:paraId="4FBFFC06" w14:textId="77777777" w:rsidR="0075730F" w:rsidRDefault="0075730F" w:rsidP="0075730F">
      <w:pPr>
        <w:pStyle w:val="BodyText"/>
      </w:pPr>
      <w:r>
        <w:t>Comparing correlations between groups of annual metrics (</w:t>
      </w:r>
      <w:proofErr w:type="spellStart"/>
      <w:r>
        <w:t>baseline_xxx</w:t>
      </w:r>
      <w:proofErr w:type="spellEnd"/>
      <w:r>
        <w:t xml:space="preserve">, </w:t>
      </w:r>
      <w:proofErr w:type="spellStart"/>
      <w:r>
        <w:t>xxx_fresh_xxx</w:t>
      </w:r>
      <w:proofErr w:type="spellEnd"/>
      <w:r>
        <w:t xml:space="preserve">, </w:t>
      </w:r>
      <w:proofErr w:type="spellStart"/>
      <w:r>
        <w:t>overbank_</w:t>
      </w:r>
      <w:proofErr w:type="gramStart"/>
      <w:r>
        <w:t>xxx,change</w:t>
      </w:r>
      <w:proofErr w:type="gramEnd"/>
      <w:r>
        <w:t>_xxx</w:t>
      </w:r>
      <w:proofErr w:type="spellEnd"/>
      <w:r>
        <w:t>) revealed several key results.</w:t>
      </w:r>
    </w:p>
    <w:p w14:paraId="13345CE1" w14:textId="77777777" w:rsidR="0075730F" w:rsidRDefault="0075730F" w:rsidP="00543851">
      <w:pPr>
        <w:pStyle w:val="ListBullet"/>
      </w:pPr>
      <w:proofErr w:type="spellStart"/>
      <w:r>
        <w:rPr>
          <w:i/>
        </w:rPr>
        <w:t>baseflow_xxx</w:t>
      </w:r>
      <w:proofErr w:type="spellEnd"/>
      <w:r>
        <w:rPr>
          <w:i/>
        </w:rPr>
        <w:t>:</w:t>
      </w:r>
      <w:r>
        <w:t xml:space="preserve"> </w:t>
      </w:r>
      <w:proofErr w:type="spellStart"/>
      <w:r>
        <w:t>baseflow_water_year</w:t>
      </w:r>
      <w:proofErr w:type="spellEnd"/>
      <w:r>
        <w:t xml:space="preserve"> was correlated with every metric &gt;0.7. Thus, I only kept </w:t>
      </w:r>
      <w:proofErr w:type="spellStart"/>
      <w:r>
        <w:rPr>
          <w:b/>
        </w:rPr>
        <w:t>baseflow_water_year</w:t>
      </w:r>
      <w:proofErr w:type="spellEnd"/>
      <w:r>
        <w:t xml:space="preserve"> from this group.</w:t>
      </w:r>
    </w:p>
    <w:p w14:paraId="5ADBF063" w14:textId="77777777" w:rsidR="0075730F" w:rsidRDefault="0075730F" w:rsidP="00543851">
      <w:pPr>
        <w:pStyle w:val="ListBullet"/>
      </w:pPr>
      <w:proofErr w:type="spellStart"/>
      <w:r>
        <w:rPr>
          <w:i/>
        </w:rPr>
        <w:t>small_fresh_xxx</w:t>
      </w:r>
      <w:proofErr w:type="spellEnd"/>
      <w:r>
        <w:rPr>
          <w:i/>
        </w:rPr>
        <w:t>:</w:t>
      </w:r>
      <w:r>
        <w:t xml:space="preserve"> </w:t>
      </w:r>
      <w:proofErr w:type="spellStart"/>
      <w:r>
        <w:t>small_fresh_water_year</w:t>
      </w:r>
      <w:proofErr w:type="spellEnd"/>
      <w:r>
        <w:t xml:space="preserve"> was correlated with every </w:t>
      </w:r>
      <w:proofErr w:type="spellStart"/>
      <w:r>
        <w:t>small_fresh_xxx</w:t>
      </w:r>
      <w:proofErr w:type="spellEnd"/>
      <w:r>
        <w:t xml:space="preserve"> &gt;0.7. It was positively correlated with </w:t>
      </w:r>
      <w:proofErr w:type="spellStart"/>
      <w:r>
        <w:t>large_fresh_xxx</w:t>
      </w:r>
      <w:proofErr w:type="spellEnd"/>
      <w:r>
        <w:t xml:space="preserve"> at ~0.5. Thus, I kept just _</w:t>
      </w:r>
      <w:proofErr w:type="spellStart"/>
      <w:r>
        <w:t>small_fresh_water_year</w:t>
      </w:r>
      <w:proofErr w:type="spellEnd"/>
      <w:r>
        <w:t xml:space="preserve">__ and looked at </w:t>
      </w:r>
      <w:proofErr w:type="spellStart"/>
      <w:r>
        <w:t>large_fresh_xxx</w:t>
      </w:r>
      <w:proofErr w:type="spellEnd"/>
      <w:r>
        <w:t xml:space="preserve"> as a separate group.</w:t>
      </w:r>
    </w:p>
    <w:p w14:paraId="42A1FF33" w14:textId="77777777" w:rsidR="0075730F" w:rsidRDefault="0075730F" w:rsidP="00543851">
      <w:pPr>
        <w:pStyle w:val="ListBullet"/>
      </w:pPr>
      <w:proofErr w:type="spellStart"/>
      <w:r>
        <w:rPr>
          <w:i/>
        </w:rPr>
        <w:t>large_fresh_xxx</w:t>
      </w:r>
      <w:proofErr w:type="spellEnd"/>
      <w:r>
        <w:rPr>
          <w:i/>
        </w:rPr>
        <w:t>:</w:t>
      </w:r>
      <w:r>
        <w:t xml:space="preserve"> </w:t>
      </w:r>
      <w:proofErr w:type="spellStart"/>
      <w:r>
        <w:t>large_fresh_water_year</w:t>
      </w:r>
      <w:proofErr w:type="spellEnd"/>
      <w:r>
        <w:t xml:space="preserve"> was correlated strongly with spring fresh variables but not summer/autumn. Surprisingly, </w:t>
      </w:r>
      <w:proofErr w:type="spellStart"/>
      <w:r>
        <w:t>large_fresh_jan_jun</w:t>
      </w:r>
      <w:proofErr w:type="spellEnd"/>
      <w:r>
        <w:t xml:space="preserve"> and </w:t>
      </w:r>
      <w:proofErr w:type="spellStart"/>
      <w:r>
        <w:t>large_fresh_mar_may</w:t>
      </w:r>
      <w:proofErr w:type="spellEnd"/>
      <w:r>
        <w:t xml:space="preserve"> were weakly correlated. Therefore, I kept </w:t>
      </w:r>
      <w:proofErr w:type="spellStart"/>
      <w:r>
        <w:rPr>
          <w:b/>
        </w:rPr>
        <w:t>large_fresh_water_year</w:t>
      </w:r>
      <w:proofErr w:type="spellEnd"/>
      <w:r>
        <w:t xml:space="preserve">, </w:t>
      </w:r>
      <w:proofErr w:type="spellStart"/>
      <w:r>
        <w:rPr>
          <w:b/>
        </w:rPr>
        <w:t>large_fresh_jan_jun</w:t>
      </w:r>
      <w:proofErr w:type="spellEnd"/>
      <w:r>
        <w:t xml:space="preserve">, and </w:t>
      </w:r>
      <w:proofErr w:type="spellStart"/>
      <w:r>
        <w:rPr>
          <w:b/>
        </w:rPr>
        <w:t>large_fresh_mar_may</w:t>
      </w:r>
      <w:proofErr w:type="spellEnd"/>
      <w:r>
        <w:t>.</w:t>
      </w:r>
    </w:p>
    <w:p w14:paraId="5BC81D52" w14:textId="77777777" w:rsidR="0075730F" w:rsidRDefault="0075730F" w:rsidP="00543851">
      <w:pPr>
        <w:pStyle w:val="ListBullet"/>
      </w:pPr>
      <w:proofErr w:type="spellStart"/>
      <w:r>
        <w:rPr>
          <w:i/>
        </w:rPr>
        <w:t>overbank_xxx</w:t>
      </w:r>
      <w:proofErr w:type="spellEnd"/>
      <w:r>
        <w:rPr>
          <w:i/>
        </w:rPr>
        <w:t>:</w:t>
      </w:r>
      <w:r>
        <w:t xml:space="preserve"> overbank was strongly correlated with </w:t>
      </w:r>
      <w:proofErr w:type="spellStart"/>
      <w:r>
        <w:t>large_fresh</w:t>
      </w:r>
      <w:proofErr w:type="spellEnd"/>
      <w:r>
        <w:t xml:space="preserve">, except for </w:t>
      </w:r>
      <w:proofErr w:type="spellStart"/>
      <w:r>
        <w:t>overbank_jan_jul</w:t>
      </w:r>
      <w:proofErr w:type="spellEnd"/>
      <w:r>
        <w:t xml:space="preserve">. Thus, I kept </w:t>
      </w:r>
      <w:proofErr w:type="spellStart"/>
      <w:r>
        <w:rPr>
          <w:b/>
        </w:rPr>
        <w:t>overbank_jan_jul</w:t>
      </w:r>
      <w:proofErr w:type="spellEnd"/>
      <w:r>
        <w:t>.</w:t>
      </w:r>
    </w:p>
    <w:p w14:paraId="2719ABCE" w14:textId="77777777" w:rsidR="0075730F" w:rsidRDefault="0075730F" w:rsidP="00543851">
      <w:pPr>
        <w:pStyle w:val="ListBullet"/>
      </w:pPr>
      <w:proofErr w:type="spellStart"/>
      <w:r>
        <w:rPr>
          <w:i/>
        </w:rPr>
        <w:t>change_xxx</w:t>
      </w:r>
      <w:proofErr w:type="spellEnd"/>
      <w:r>
        <w:rPr>
          <w:i/>
        </w:rPr>
        <w:t>:</w:t>
      </w:r>
      <w:r>
        <w:t xml:space="preserve"> change_72h_water_year was moderately to strongly correlated (&gt;0.6) with all other </w:t>
      </w:r>
      <w:proofErr w:type="spellStart"/>
      <w:r>
        <w:t>change_xxx</w:t>
      </w:r>
      <w:proofErr w:type="spellEnd"/>
      <w:r>
        <w:t xml:space="preserve"> metrics. Given the large redundancy in information, I kept just </w:t>
      </w:r>
      <w:r>
        <w:rPr>
          <w:b/>
        </w:rPr>
        <w:t>change_72h_water_year</w:t>
      </w:r>
      <w:r>
        <w:t>.</w:t>
      </w:r>
    </w:p>
    <w:p w14:paraId="1EE0CF96" w14:textId="10D6011D" w:rsidR="0075730F" w:rsidRDefault="0075730F" w:rsidP="004C4D4C">
      <w:pPr>
        <w:pStyle w:val="BodyText"/>
      </w:pPr>
      <w:r>
        <w:t xml:space="preserve">Thus, the final list and their correlations are shown in </w:t>
      </w:r>
      <w:r w:rsidR="00BA15F2">
        <w:fldChar w:fldCharType="begin" w:fldLock="1"/>
      </w:r>
      <w:r w:rsidR="00BA15F2">
        <w:instrText xml:space="preserve"> REF _Ref71822106 \h </w:instrText>
      </w:r>
      <w:r w:rsidR="00BA15F2">
        <w:fldChar w:fldCharType="separate"/>
      </w:r>
      <w:r w:rsidR="000F6224">
        <w:t xml:space="preserve">Figure </w:t>
      </w:r>
      <w:r w:rsidR="000F6224">
        <w:rPr>
          <w:noProof/>
        </w:rPr>
        <w:t>2</w:t>
      </w:r>
      <w:r w:rsidR="000F6224">
        <w:t>.</w:t>
      </w:r>
      <w:r w:rsidR="000F6224">
        <w:rPr>
          <w:noProof/>
        </w:rPr>
        <w:t>2</w:t>
      </w:r>
      <w:r w:rsidR="00BA15F2">
        <w:fldChar w:fldCharType="end"/>
      </w:r>
      <w:r>
        <w:t>.</w:t>
      </w:r>
    </w:p>
    <w:p w14:paraId="3188677D" w14:textId="77777777" w:rsidR="0075730F" w:rsidRDefault="0075730F" w:rsidP="0075730F">
      <w:pPr>
        <w:pStyle w:val="BodyText"/>
      </w:pPr>
      <w:r>
        <w:rPr>
          <w:noProof/>
        </w:rPr>
        <w:drawing>
          <wp:inline distT="0" distB="0" distL="0" distR="0" wp14:anchorId="798B3D67" wp14:editId="299FB0F4">
            <wp:extent cx="4516341" cy="4925858"/>
            <wp:effectExtent l="0" t="0" r="0" b="8255"/>
            <wp:docPr id="3" name="Picture" descr="Details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descr="Details as per caption"/>
                    <pic:cNvPicPr>
                      <a:picLocks noChangeAspect="1" noChangeArrowheads="1"/>
                    </pic:cNvPicPr>
                  </pic:nvPicPr>
                  <pic:blipFill rotWithShape="1">
                    <a:blip r:embed="rId30" cstate="email">
                      <a:extLst>
                        <a:ext uri="{28A0092B-C50C-407E-A947-70E740481C1C}">
                          <a14:useLocalDpi xmlns:a14="http://schemas.microsoft.com/office/drawing/2010/main"/>
                        </a:ext>
                      </a:extLst>
                    </a:blip>
                    <a:srcRect l="5556" t="8840" r="3527" b="5819"/>
                    <a:stretch/>
                  </pic:blipFill>
                  <pic:spPr bwMode="auto">
                    <a:xfrm>
                      <a:off x="0" y="0"/>
                      <a:ext cx="4529549" cy="4940263"/>
                    </a:xfrm>
                    <a:prstGeom prst="rect">
                      <a:avLst/>
                    </a:prstGeom>
                    <a:noFill/>
                    <a:ln>
                      <a:noFill/>
                    </a:ln>
                    <a:extLst>
                      <a:ext uri="{53640926-AAD7-44D8-BBD7-CCE9431645EC}">
                        <a14:shadowObscured xmlns:a14="http://schemas.microsoft.com/office/drawing/2010/main"/>
                      </a:ext>
                    </a:extLst>
                  </pic:spPr>
                </pic:pic>
              </a:graphicData>
            </a:graphic>
          </wp:inline>
        </w:drawing>
      </w:r>
    </w:p>
    <w:p w14:paraId="3DA61F9D" w14:textId="05396031" w:rsidR="00543851" w:rsidRDefault="00543851" w:rsidP="00353EDB">
      <w:pPr>
        <w:pStyle w:val="CaptionFigure"/>
      </w:pPr>
      <w:bookmarkStart w:id="54" w:name="_Ref71822106"/>
      <w:bookmarkStart w:id="55" w:name="_Toc80792138"/>
      <w:r>
        <w:t xml:space="preserve">Figure </w:t>
      </w:r>
      <w:fldSimple w:instr=" STYLEREF 1 \s " w:fldLock="1">
        <w:r w:rsidR="000F6224">
          <w:rPr>
            <w:noProof/>
          </w:rPr>
          <w:t>2</w:t>
        </w:r>
      </w:fldSimple>
      <w:r w:rsidR="00D006AB">
        <w:t>.</w:t>
      </w:r>
      <w:fldSimple w:instr=" SEQ Figure \* ARABIC \s 1 ">
        <w:r w:rsidR="00AC66FC">
          <w:rPr>
            <w:noProof/>
          </w:rPr>
          <w:t>2</w:t>
        </w:r>
      </w:fldSimple>
      <w:bookmarkEnd w:id="54"/>
      <w:r>
        <w:t xml:space="preserve"> Correlation matrix for annual flow metric. Numbers show Spearman rank correlations</w:t>
      </w:r>
      <w:bookmarkEnd w:id="55"/>
    </w:p>
    <w:p w14:paraId="04F02217" w14:textId="77777777" w:rsidR="0075730F" w:rsidRDefault="0075730F" w:rsidP="004C4D4C">
      <w:pPr>
        <w:pStyle w:val="Heading4"/>
      </w:pPr>
      <w:r>
        <w:lastRenderedPageBreak/>
        <w:t>Counterfactual effect sizes</w:t>
      </w:r>
    </w:p>
    <w:p w14:paraId="0B587246" w14:textId="61C0AFB6" w:rsidR="0075730F" w:rsidRDefault="0075730F" w:rsidP="0075730F">
      <w:pPr>
        <w:pStyle w:val="BodyText"/>
      </w:pPr>
      <w:r>
        <w:t xml:space="preserve">Prior to the analysis, it is essential to understand the magnitude of effect sizes between actual and counterfactual flows. </w:t>
      </w:r>
      <w:r w:rsidR="00CE2B8D">
        <w:t>I</w:t>
      </w:r>
      <w:r>
        <w:t xml:space="preserve"> summarised those effect sizes in </w:t>
      </w:r>
      <w:r w:rsidR="00BA15F2">
        <w:fldChar w:fldCharType="begin" w:fldLock="1"/>
      </w:r>
      <w:r w:rsidR="00BA15F2">
        <w:instrText xml:space="preserve"> REF _Ref71822133 \h </w:instrText>
      </w:r>
      <w:r w:rsidR="00BA15F2">
        <w:fldChar w:fldCharType="separate"/>
      </w:r>
      <w:r w:rsidR="000F6224">
        <w:t xml:space="preserve">Figure </w:t>
      </w:r>
      <w:r w:rsidR="000F6224">
        <w:rPr>
          <w:noProof/>
        </w:rPr>
        <w:t>2</w:t>
      </w:r>
      <w:r w:rsidR="000F6224">
        <w:t>.</w:t>
      </w:r>
      <w:r w:rsidR="000F6224">
        <w:rPr>
          <w:noProof/>
        </w:rPr>
        <w:t>3</w:t>
      </w:r>
      <w:r w:rsidR="00BA15F2">
        <w:fldChar w:fldCharType="end"/>
      </w:r>
      <w:r>
        <w:t>. For proportion scale variables (</w:t>
      </w:r>
      <w:proofErr w:type="gramStart"/>
      <w:r>
        <w:t>e.g.</w:t>
      </w:r>
      <w:proofErr w:type="gramEnd"/>
      <w:r>
        <w:t> </w:t>
      </w:r>
      <w:proofErr w:type="spellStart"/>
      <w:r>
        <w:t>baseflow_xxx</w:t>
      </w:r>
      <w:proofErr w:type="spellEnd"/>
      <w:r>
        <w:t xml:space="preserve">, </w:t>
      </w:r>
      <w:proofErr w:type="spellStart"/>
      <w:r>
        <w:t>small_fresh_xxx</w:t>
      </w:r>
      <w:proofErr w:type="spellEnd"/>
      <w:r>
        <w:t xml:space="preserve">), </w:t>
      </w:r>
      <w:r w:rsidR="00CE2B8D">
        <w:t>I</w:t>
      </w:r>
      <w:r>
        <w:t xml:space="preserve"> use</w:t>
      </w:r>
      <w:r w:rsidR="00CE2B8D">
        <w:t>d</w:t>
      </w:r>
      <w:r>
        <w:t xml:space="preserve"> raw scale (here) and for discharge variables (</w:t>
      </w:r>
      <w:proofErr w:type="spellStart"/>
      <w:r>
        <w:t>change_xxx</w:t>
      </w:r>
      <w:proofErr w:type="spellEnd"/>
      <w:r>
        <w:t xml:space="preserve">), </w:t>
      </w:r>
      <w:r w:rsidR="00CE2B8D">
        <w:t>I</w:t>
      </w:r>
      <w:r>
        <w:t xml:space="preserve"> used log-scale as proportional change is likely more ecologically relevant.</w:t>
      </w:r>
    </w:p>
    <w:p w14:paraId="5B249775" w14:textId="3A65542C" w:rsidR="0075730F" w:rsidRDefault="0075730F" w:rsidP="0075730F">
      <w:pPr>
        <w:pStyle w:val="BodyText"/>
      </w:pPr>
      <w:r>
        <w:t xml:space="preserve">As expected, </w:t>
      </w:r>
      <w:r w:rsidR="006E440A">
        <w:t>Commonwealth environmental water</w:t>
      </w:r>
      <w:r>
        <w:t xml:space="preserve"> flows had positive effect on all metrics, sans change_72h_water_year. Checking </w:t>
      </w:r>
      <w:r w:rsidR="00BA15F2">
        <w:fldChar w:fldCharType="begin" w:fldLock="1"/>
      </w:r>
      <w:r w:rsidR="00BA15F2">
        <w:instrText xml:space="preserve"> REF _Ref71822076 \h </w:instrText>
      </w:r>
      <w:r w:rsidR="00BA15F2">
        <w:fldChar w:fldCharType="separate"/>
      </w:r>
      <w:r w:rsidR="000F6224">
        <w:t xml:space="preserve">Figure </w:t>
      </w:r>
      <w:r w:rsidR="000F6224">
        <w:rPr>
          <w:noProof/>
        </w:rPr>
        <w:t>2</w:t>
      </w:r>
      <w:r w:rsidR="000F6224">
        <w:t>.</w:t>
      </w:r>
      <w:r w:rsidR="000F6224">
        <w:rPr>
          <w:noProof/>
        </w:rPr>
        <w:t>1</w:t>
      </w:r>
      <w:r w:rsidR="00BA15F2">
        <w:fldChar w:fldCharType="end"/>
      </w:r>
      <w:r>
        <w:t xml:space="preserve">, </w:t>
      </w:r>
      <w:r w:rsidR="00CE2B8D">
        <w:t>I</w:t>
      </w:r>
      <w:r>
        <w:t xml:space="preserve"> can see that </w:t>
      </w:r>
      <w:r w:rsidR="006E440A">
        <w:t>Commonwealth environmental water</w:t>
      </w:r>
      <w:r>
        <w:t xml:space="preserve"> flows appears to have prevented rapid drops in water conditions. </w:t>
      </w:r>
      <w:proofErr w:type="spellStart"/>
      <w:r>
        <w:t>Large_fresh_xxx</w:t>
      </w:r>
      <w:proofErr w:type="spellEnd"/>
      <w:r>
        <w:t xml:space="preserve"> and </w:t>
      </w:r>
      <w:proofErr w:type="spellStart"/>
      <w:r>
        <w:t>overbank_xxx</w:t>
      </w:r>
      <w:proofErr w:type="spellEnd"/>
      <w:r>
        <w:t xml:space="preserve"> have only a few instances in which they differed (</w:t>
      </w:r>
      <w:proofErr w:type="gramStart"/>
      <w:r>
        <w:t>e.g.</w:t>
      </w:r>
      <w:proofErr w:type="gramEnd"/>
      <w:r>
        <w:t xml:space="preserve"> a single </w:t>
      </w:r>
      <w:proofErr w:type="spellStart"/>
      <w:r>
        <w:t>large_fresh_mar_may</w:t>
      </w:r>
      <w:proofErr w:type="spellEnd"/>
      <w:r>
        <w:t>).</w:t>
      </w:r>
    </w:p>
    <w:p w14:paraId="25D34DE7" w14:textId="77777777" w:rsidR="0075730F" w:rsidRDefault="0075730F" w:rsidP="00BD258D">
      <w:pPr>
        <w:pStyle w:val="BodyTextExtraSpareAbove"/>
      </w:pPr>
      <w:r>
        <w:rPr>
          <w:noProof/>
        </w:rPr>
        <w:drawing>
          <wp:inline distT="0" distB="0" distL="0" distR="0" wp14:anchorId="69016C82" wp14:editId="5A362D82">
            <wp:extent cx="5943600" cy="3714750"/>
            <wp:effectExtent l="0" t="0" r="0" b="0"/>
            <wp:docPr id="63" name="Picture" descr="Details as per caption"/>
            <wp:cNvGraphicFramePr/>
            <a:graphic xmlns:a="http://schemas.openxmlformats.org/drawingml/2006/main">
              <a:graphicData uri="http://schemas.openxmlformats.org/drawingml/2006/picture">
                <pic:pic xmlns:pic="http://schemas.openxmlformats.org/drawingml/2006/picture">
                  <pic:nvPicPr>
                    <pic:cNvPr id="63" name="Picture" descr="Details as per caption"/>
                    <pic:cNvPicPr>
                      <a:picLocks noChangeAspect="1" noChangeArrowheads="1"/>
                    </pic:cNvPicPr>
                  </pic:nvPicPr>
                  <pic:blipFill>
                    <a:blip r:embed="rId31" cstate="email">
                      <a:extLst>
                        <a:ext uri="{28A0092B-C50C-407E-A947-70E740481C1C}">
                          <a14:useLocalDpi xmlns:a14="http://schemas.microsoft.com/office/drawing/2010/main"/>
                        </a:ext>
                      </a:extLst>
                    </a:blip>
                    <a:stretch>
                      <a:fillRect/>
                    </a:stretch>
                  </pic:blipFill>
                  <pic:spPr bwMode="auto">
                    <a:xfrm>
                      <a:off x="0" y="0"/>
                      <a:ext cx="5943600" cy="3714750"/>
                    </a:xfrm>
                    <a:prstGeom prst="rect">
                      <a:avLst/>
                    </a:prstGeom>
                    <a:noFill/>
                    <a:ln w="9525">
                      <a:noFill/>
                      <a:headEnd/>
                      <a:tailEnd/>
                    </a:ln>
                  </pic:spPr>
                </pic:pic>
              </a:graphicData>
            </a:graphic>
          </wp:inline>
        </w:drawing>
      </w:r>
    </w:p>
    <w:p w14:paraId="15B6C0E4" w14:textId="4213D9AB" w:rsidR="00B40AA9" w:rsidRDefault="00543851" w:rsidP="00353EDB">
      <w:pPr>
        <w:pStyle w:val="CaptionFigure"/>
      </w:pPr>
      <w:bookmarkStart w:id="56" w:name="_Ref71822133"/>
      <w:bookmarkStart w:id="57" w:name="_Toc80792139"/>
      <w:r>
        <w:t xml:space="preserve">Figure </w:t>
      </w:r>
      <w:fldSimple w:instr=" STYLEREF 1 \s " w:fldLock="1">
        <w:r w:rsidR="000F6224">
          <w:rPr>
            <w:noProof/>
          </w:rPr>
          <w:t>2</w:t>
        </w:r>
      </w:fldSimple>
      <w:r w:rsidR="00D006AB">
        <w:t>.</w:t>
      </w:r>
      <w:fldSimple w:instr=" SEQ Figure \* ARABIC \s 1 ">
        <w:r w:rsidR="00AC66FC">
          <w:rPr>
            <w:noProof/>
          </w:rPr>
          <w:t>3</w:t>
        </w:r>
      </w:fldSimple>
      <w:bookmarkEnd w:id="56"/>
      <w:r>
        <w:t xml:space="preserve"> Differences in Commonwealth environmental water flows and counterfactual flows for each flow variable kept for each program</w:t>
      </w:r>
      <w:bookmarkEnd w:id="57"/>
    </w:p>
    <w:p w14:paraId="5E6B6612" w14:textId="75E5C7F2" w:rsidR="00543851" w:rsidRDefault="00543851" w:rsidP="007232D6">
      <w:pPr>
        <w:pStyle w:val="CaptionNote"/>
      </w:pPr>
      <w:r>
        <w:t>Each point (slightly jittered) shows the difference for each year</w:t>
      </w:r>
      <w:r w:rsidR="00B40AA9">
        <w:t>.</w:t>
      </w:r>
    </w:p>
    <w:p w14:paraId="23A36B22" w14:textId="77777777" w:rsidR="0075730F" w:rsidRDefault="0075730F" w:rsidP="004C4D4C">
      <w:pPr>
        <w:pStyle w:val="Heading4"/>
      </w:pPr>
      <w:r>
        <w:t>Extrapolation potential</w:t>
      </w:r>
    </w:p>
    <w:p w14:paraId="4F51B817" w14:textId="34EDBAD4" w:rsidR="0075730F" w:rsidRDefault="0075730F" w:rsidP="0075730F">
      <w:pPr>
        <w:pStyle w:val="BodyText"/>
      </w:pPr>
      <w:r>
        <w:t xml:space="preserve">Furthermore, </w:t>
      </w:r>
      <w:r w:rsidR="00CE2B8D">
        <w:t>it is</w:t>
      </w:r>
      <w:r>
        <w:t xml:space="preserve"> </w:t>
      </w:r>
      <w:r w:rsidR="00CE2B8D">
        <w:t>important</w:t>
      </w:r>
      <w:r>
        <w:t xml:space="preserve"> to understand if and where extrapolation in flow metrics may occur to delineate potential red flags for predictions. Here, </w:t>
      </w:r>
      <w:r w:rsidR="00CE2B8D">
        <w:t>I</w:t>
      </w:r>
      <w:r>
        <w:t xml:space="preserve"> take a simplistic approach and look for extrapolation univariately (rather than multivariate parameter space). Extrapolation cases are shown in </w:t>
      </w:r>
      <w:r w:rsidR="00BA15F2">
        <w:fldChar w:fldCharType="begin" w:fldLock="1"/>
      </w:r>
      <w:r w:rsidR="00BA15F2">
        <w:instrText xml:space="preserve"> REF _Ref71822153 \h </w:instrText>
      </w:r>
      <w:r w:rsidR="00BA15F2">
        <w:fldChar w:fldCharType="separate"/>
      </w:r>
      <w:r w:rsidR="000F6224">
        <w:t xml:space="preserve">Figure </w:t>
      </w:r>
      <w:r w:rsidR="000F6224">
        <w:rPr>
          <w:noProof/>
        </w:rPr>
        <w:t>2</w:t>
      </w:r>
      <w:r w:rsidR="000F6224">
        <w:t>.</w:t>
      </w:r>
      <w:r w:rsidR="000F6224">
        <w:rPr>
          <w:noProof/>
        </w:rPr>
        <w:t>4</w:t>
      </w:r>
      <w:r w:rsidR="00BA15F2">
        <w:fldChar w:fldCharType="end"/>
      </w:r>
      <w:r w:rsidR="004C4D4C">
        <w:t>.</w:t>
      </w:r>
    </w:p>
    <w:p w14:paraId="0D1021CD" w14:textId="77777777" w:rsidR="0075730F" w:rsidRDefault="0075730F" w:rsidP="0075730F">
      <w:pPr>
        <w:pStyle w:val="BodyText"/>
      </w:pPr>
      <w:r>
        <w:rPr>
          <w:noProof/>
        </w:rPr>
        <w:lastRenderedPageBreak/>
        <w:drawing>
          <wp:inline distT="0" distB="0" distL="0" distR="0" wp14:anchorId="58E960F2" wp14:editId="02B3172F">
            <wp:extent cx="5943600" cy="4457700"/>
            <wp:effectExtent l="0" t="0" r="0" b="0"/>
            <wp:docPr id="65" name="Picture" descr="Details as per caption"/>
            <wp:cNvGraphicFramePr/>
            <a:graphic xmlns:a="http://schemas.openxmlformats.org/drawingml/2006/main">
              <a:graphicData uri="http://schemas.openxmlformats.org/drawingml/2006/picture">
                <pic:pic xmlns:pic="http://schemas.openxmlformats.org/drawingml/2006/picture">
                  <pic:nvPicPr>
                    <pic:cNvPr id="65" name="Picture" descr="Details as per caption"/>
                    <pic:cNvPicPr>
                      <a:picLocks noChangeAspect="1" noChangeArrowheads="1"/>
                    </pic:cNvPicPr>
                  </pic:nvPicPr>
                  <pic:blipFill>
                    <a:blip r:embed="rId32" cstate="email">
                      <a:extLst>
                        <a:ext uri="{28A0092B-C50C-407E-A947-70E740481C1C}">
                          <a14:useLocalDpi xmlns:a14="http://schemas.microsoft.com/office/drawing/2010/main"/>
                        </a:ext>
                      </a:extLst>
                    </a:blip>
                    <a:stretch>
                      <a:fillRect/>
                    </a:stretch>
                  </pic:blipFill>
                  <pic:spPr bwMode="auto">
                    <a:xfrm>
                      <a:off x="0" y="0"/>
                      <a:ext cx="5943600" cy="4457700"/>
                    </a:xfrm>
                    <a:prstGeom prst="rect">
                      <a:avLst/>
                    </a:prstGeom>
                    <a:noFill/>
                    <a:ln w="9525">
                      <a:noFill/>
                      <a:headEnd/>
                      <a:tailEnd/>
                    </a:ln>
                  </pic:spPr>
                </pic:pic>
              </a:graphicData>
            </a:graphic>
          </wp:inline>
        </w:drawing>
      </w:r>
    </w:p>
    <w:p w14:paraId="0B399FF1" w14:textId="744DF725" w:rsidR="00B40AA9" w:rsidRDefault="00543851" w:rsidP="00353EDB">
      <w:pPr>
        <w:pStyle w:val="CaptionFigure"/>
      </w:pPr>
      <w:bookmarkStart w:id="58" w:name="_Ref71822153"/>
      <w:bookmarkStart w:id="59" w:name="_Toc80792140"/>
      <w:r>
        <w:t xml:space="preserve">Figure </w:t>
      </w:r>
      <w:fldSimple w:instr=" STYLEREF 1 \s " w:fldLock="1">
        <w:r w:rsidR="000F6224">
          <w:rPr>
            <w:noProof/>
          </w:rPr>
          <w:t>2</w:t>
        </w:r>
      </w:fldSimple>
      <w:r w:rsidR="00D006AB">
        <w:t>.</w:t>
      </w:r>
      <w:fldSimple w:instr=" SEQ Figure \* ARABIC \s 1 ">
        <w:r w:rsidR="00AC66FC">
          <w:rPr>
            <w:noProof/>
          </w:rPr>
          <w:t>4</w:t>
        </w:r>
      </w:fldSimple>
      <w:bookmarkEnd w:id="58"/>
      <w:r>
        <w:t xml:space="preserve"> Exploratory plots looking for extrapolation in flow metrics</w:t>
      </w:r>
      <w:bookmarkEnd w:id="59"/>
    </w:p>
    <w:p w14:paraId="4EF17B43" w14:textId="7DB7B221" w:rsidR="00543851" w:rsidRDefault="00543851" w:rsidP="007232D6">
      <w:pPr>
        <w:pStyle w:val="CaptionNote"/>
      </w:pPr>
      <w:r>
        <w:t>Red dots show instances that the counterfactual lies outside the sampling range for that program</w:t>
      </w:r>
    </w:p>
    <w:p w14:paraId="7770FA16" w14:textId="3B61E896" w:rsidR="0075730F" w:rsidRDefault="0075730F" w:rsidP="0075730F">
      <w:pPr>
        <w:pStyle w:val="Heading3"/>
      </w:pPr>
      <w:bookmarkStart w:id="60" w:name="event-based-metrics"/>
      <w:bookmarkStart w:id="61" w:name="_Toc69847833"/>
      <w:r>
        <w:t>Event-based metrics</w:t>
      </w:r>
      <w:bookmarkEnd w:id="60"/>
      <w:bookmarkEnd w:id="61"/>
    </w:p>
    <w:p w14:paraId="44370DB6" w14:textId="27171222" w:rsidR="0075730F" w:rsidRDefault="0075730F" w:rsidP="004C4D4C">
      <w:pPr>
        <w:pStyle w:val="BodyText"/>
      </w:pPr>
      <w:r>
        <w:t>There were fewer event-based metrics. None of the event metrics were correlated above 0.7 (</w:t>
      </w:r>
      <w:r w:rsidR="00BA15F2">
        <w:fldChar w:fldCharType="begin" w:fldLock="1"/>
      </w:r>
      <w:r w:rsidR="00BA15F2">
        <w:instrText xml:space="preserve"> REF _Ref71822164 \h </w:instrText>
      </w:r>
      <w:r w:rsidR="00BA15F2">
        <w:fldChar w:fldCharType="separate"/>
      </w:r>
      <w:r w:rsidR="000F6224">
        <w:t xml:space="preserve">Figure </w:t>
      </w:r>
      <w:r w:rsidR="000F6224">
        <w:rPr>
          <w:noProof/>
        </w:rPr>
        <w:t>2</w:t>
      </w:r>
      <w:r w:rsidR="000F6224">
        <w:t>.</w:t>
      </w:r>
      <w:r w:rsidR="000F6224">
        <w:rPr>
          <w:noProof/>
        </w:rPr>
        <w:t>5</w:t>
      </w:r>
      <w:r w:rsidR="00BA15F2">
        <w:fldChar w:fldCharType="end"/>
      </w:r>
      <w:r>
        <w:t xml:space="preserve">) </w:t>
      </w:r>
      <w:proofErr w:type="spellStart"/>
      <w:r>
        <w:t>Actual_seven_day_range</w:t>
      </w:r>
      <w:proofErr w:type="spellEnd"/>
      <w:r>
        <w:t xml:space="preserve"> was strongly correlated with daily discharge, as would be expected.</w:t>
      </w:r>
    </w:p>
    <w:p w14:paraId="09873BCC" w14:textId="77777777" w:rsidR="00D12877" w:rsidRDefault="0075730F" w:rsidP="00D12877">
      <w:pPr>
        <w:pStyle w:val="BodyText"/>
        <w:keepNext/>
      </w:pPr>
      <w:r>
        <w:rPr>
          <w:noProof/>
        </w:rPr>
        <w:lastRenderedPageBreak/>
        <w:drawing>
          <wp:inline distT="0" distB="0" distL="0" distR="0" wp14:anchorId="027F9A60" wp14:editId="12A955EF">
            <wp:extent cx="4794636" cy="4447880"/>
            <wp:effectExtent l="0" t="0" r="6350" b="0"/>
            <wp:docPr id="68" name="Picture" descr="Details as per caption"/>
            <wp:cNvGraphicFramePr/>
            <a:graphic xmlns:a="http://schemas.openxmlformats.org/drawingml/2006/main">
              <a:graphicData uri="http://schemas.openxmlformats.org/drawingml/2006/picture">
                <pic:pic xmlns:pic="http://schemas.openxmlformats.org/drawingml/2006/picture">
                  <pic:nvPicPr>
                    <pic:cNvPr id="68" name="Picture" descr="Details as per caption"/>
                    <pic:cNvPicPr>
                      <a:picLocks noChangeAspect="1" noChangeArrowheads="1"/>
                    </pic:cNvPicPr>
                  </pic:nvPicPr>
                  <pic:blipFill rotWithShape="1">
                    <a:blip r:embed="rId33" cstate="email">
                      <a:extLst>
                        <a:ext uri="{28A0092B-C50C-407E-A947-70E740481C1C}">
                          <a14:useLocalDpi xmlns:a14="http://schemas.microsoft.com/office/drawing/2010/main"/>
                        </a:ext>
                      </a:extLst>
                    </a:blip>
                    <a:srcRect/>
                    <a:stretch/>
                  </pic:blipFill>
                  <pic:spPr bwMode="auto">
                    <a:xfrm>
                      <a:off x="0" y="0"/>
                      <a:ext cx="4795920" cy="4449072"/>
                    </a:xfrm>
                    <a:prstGeom prst="rect">
                      <a:avLst/>
                    </a:prstGeom>
                    <a:noFill/>
                    <a:ln>
                      <a:noFill/>
                    </a:ln>
                    <a:extLst>
                      <a:ext uri="{53640926-AAD7-44D8-BBD7-CCE9431645EC}">
                        <a14:shadowObscured xmlns:a14="http://schemas.microsoft.com/office/drawing/2010/main"/>
                      </a:ext>
                    </a:extLst>
                  </pic:spPr>
                </pic:pic>
              </a:graphicData>
            </a:graphic>
          </wp:inline>
        </w:drawing>
      </w:r>
    </w:p>
    <w:p w14:paraId="15EBDF15" w14:textId="5382C30C" w:rsidR="00745927" w:rsidRDefault="00D12877" w:rsidP="00BD258D">
      <w:pPr>
        <w:pStyle w:val="CaptionFigure"/>
      </w:pPr>
      <w:bookmarkStart w:id="62" w:name="_Ref71822164"/>
      <w:bookmarkStart w:id="63" w:name="_Toc80792141"/>
      <w:r>
        <w:t xml:space="preserve">Figure </w:t>
      </w:r>
      <w:fldSimple w:instr=" STYLEREF 1 \s " w:fldLock="1">
        <w:r w:rsidR="000F6224">
          <w:rPr>
            <w:noProof/>
          </w:rPr>
          <w:t>2</w:t>
        </w:r>
      </w:fldSimple>
      <w:r w:rsidR="00D006AB">
        <w:t>.</w:t>
      </w:r>
      <w:fldSimple w:instr=" SEQ Figure \* ARABIC \s 1 ">
        <w:r w:rsidR="00AC66FC">
          <w:rPr>
            <w:noProof/>
          </w:rPr>
          <w:t>5</w:t>
        </w:r>
      </w:fldSimple>
      <w:bookmarkEnd w:id="62"/>
      <w:r>
        <w:t xml:space="preserve"> </w:t>
      </w:r>
      <w:r w:rsidRPr="00CE353F">
        <w:t>Correlation matrix for event-based flow metrics, with the addition of daily discharge to elucidate its relationships to the metrics</w:t>
      </w:r>
      <w:bookmarkEnd w:id="63"/>
    </w:p>
    <w:p w14:paraId="0F15D25E" w14:textId="0C4DD052" w:rsidR="0075730F" w:rsidRDefault="00D12877" w:rsidP="007232D6">
      <w:pPr>
        <w:pStyle w:val="CaptionNote"/>
      </w:pPr>
      <w:r w:rsidRPr="00CE353F">
        <w:t xml:space="preserve">Numbers show Spearman rank correlations. Note - Daily discharge, </w:t>
      </w:r>
      <w:proofErr w:type="gramStart"/>
      <w:r w:rsidRPr="00CE353F">
        <w:t>seven day</w:t>
      </w:r>
      <w:proofErr w:type="gramEnd"/>
      <w:r w:rsidRPr="00CE353F">
        <w:t xml:space="preserve"> range and seven day median were log-transform</w:t>
      </w:r>
      <w:r w:rsidR="00745927">
        <w:t>.</w:t>
      </w:r>
    </w:p>
    <w:p w14:paraId="5ECD4E8A" w14:textId="77777777" w:rsidR="0075730F" w:rsidRDefault="0075730F" w:rsidP="003C5CBC">
      <w:pPr>
        <w:pStyle w:val="Heading4"/>
      </w:pPr>
      <w:r>
        <w:t>Counterfactual effect sizes</w:t>
      </w:r>
    </w:p>
    <w:p w14:paraId="054AF940" w14:textId="10D79BE6" w:rsidR="0075730F" w:rsidRDefault="0075730F" w:rsidP="0075730F">
      <w:pPr>
        <w:pStyle w:val="BodyText"/>
      </w:pPr>
      <w:r>
        <w:t xml:space="preserve">Prior to the analysis, it is essential to understand the magnitude of effect sizes between actual and counterfactual flows. </w:t>
      </w:r>
      <w:r w:rsidR="00CE2B8D">
        <w:t>I</w:t>
      </w:r>
      <w:r>
        <w:t xml:space="preserve"> summarised those effect sizes in </w:t>
      </w:r>
      <w:r w:rsidR="00BA15F2">
        <w:fldChar w:fldCharType="begin" w:fldLock="1"/>
      </w:r>
      <w:r w:rsidR="00BA15F2">
        <w:instrText xml:space="preserve"> REF _Ref71822174 \h </w:instrText>
      </w:r>
      <w:r w:rsidR="00BA15F2">
        <w:fldChar w:fldCharType="separate"/>
      </w:r>
      <w:r w:rsidR="000F6224">
        <w:t xml:space="preserve">Figure </w:t>
      </w:r>
      <w:r w:rsidR="000F6224">
        <w:rPr>
          <w:noProof/>
        </w:rPr>
        <w:t>2</w:t>
      </w:r>
      <w:r w:rsidR="000F6224">
        <w:t>.</w:t>
      </w:r>
      <w:r w:rsidR="000F6224">
        <w:rPr>
          <w:noProof/>
        </w:rPr>
        <w:t>6</w:t>
      </w:r>
      <w:r w:rsidR="00BA15F2">
        <w:fldChar w:fldCharType="end"/>
      </w:r>
      <w:r>
        <w:t>. For proportion scale variables (</w:t>
      </w:r>
      <w:proofErr w:type="gramStart"/>
      <w:r>
        <w:t>e.g.</w:t>
      </w:r>
      <w:proofErr w:type="gramEnd"/>
      <w:r>
        <w:t> </w:t>
      </w:r>
      <w:proofErr w:type="spellStart"/>
      <w:r>
        <w:t>baseflow_xxx</w:t>
      </w:r>
      <w:proofErr w:type="spellEnd"/>
      <w:r>
        <w:t xml:space="preserve">, </w:t>
      </w:r>
      <w:proofErr w:type="spellStart"/>
      <w:r>
        <w:t>small_fresh_xxx</w:t>
      </w:r>
      <w:proofErr w:type="spellEnd"/>
      <w:r>
        <w:t xml:space="preserve">), </w:t>
      </w:r>
      <w:r w:rsidR="00CE2B8D">
        <w:t>I</w:t>
      </w:r>
      <w:r>
        <w:t xml:space="preserve"> use</w:t>
      </w:r>
      <w:r w:rsidR="00CE2B8D">
        <w:t>d</w:t>
      </w:r>
      <w:r>
        <w:t xml:space="preserve"> raw scale (here) and </w:t>
      </w:r>
      <w:r w:rsidR="00CE2B8D">
        <w:t xml:space="preserve">for </w:t>
      </w:r>
      <w:r>
        <w:t>discharge variables (</w:t>
      </w:r>
      <w:proofErr w:type="spellStart"/>
      <w:r>
        <w:t>change_xxx</w:t>
      </w:r>
      <w:proofErr w:type="spellEnd"/>
      <w:r>
        <w:t xml:space="preserve">) </w:t>
      </w:r>
      <w:r w:rsidR="00CE2B8D">
        <w:t>I</w:t>
      </w:r>
      <w:r>
        <w:t xml:space="preserve"> used log-scale as proportional change is likely more ecologically relevant.</w:t>
      </w:r>
    </w:p>
    <w:p w14:paraId="25A95B78" w14:textId="77777777" w:rsidR="00D12877" w:rsidRDefault="0075730F" w:rsidP="00BD258D">
      <w:pPr>
        <w:pStyle w:val="BodyTextExtraSpareAbove"/>
      </w:pPr>
      <w:r>
        <w:rPr>
          <w:noProof/>
        </w:rPr>
        <w:drawing>
          <wp:inline distT="0" distB="0" distL="0" distR="0" wp14:anchorId="083A0BD7" wp14:editId="0C6A853C">
            <wp:extent cx="5943600" cy="2228850"/>
            <wp:effectExtent l="0" t="0" r="0" b="0"/>
            <wp:docPr id="7" name="Picture" descr="Details as per caption"/>
            <wp:cNvGraphicFramePr/>
            <a:graphic xmlns:a="http://schemas.openxmlformats.org/drawingml/2006/main">
              <a:graphicData uri="http://schemas.openxmlformats.org/drawingml/2006/picture">
                <pic:pic xmlns:pic="http://schemas.openxmlformats.org/drawingml/2006/picture">
                  <pic:nvPicPr>
                    <pic:cNvPr id="7" name="Picture" descr="Details as per caption"/>
                    <pic:cNvPicPr>
                      <a:picLocks noChangeAspect="1" noChangeArrowheads="1"/>
                    </pic:cNvPicPr>
                  </pic:nvPicPr>
                  <pic:blipFill>
                    <a:blip r:embed="rId34" cstate="email">
                      <a:extLst>
                        <a:ext uri="{28A0092B-C50C-407E-A947-70E740481C1C}">
                          <a14:useLocalDpi xmlns:a14="http://schemas.microsoft.com/office/drawing/2010/main"/>
                        </a:ext>
                      </a:extLst>
                    </a:blip>
                    <a:stretch>
                      <a:fillRect/>
                    </a:stretch>
                  </pic:blipFill>
                  <pic:spPr bwMode="auto">
                    <a:xfrm>
                      <a:off x="0" y="0"/>
                      <a:ext cx="5943600" cy="2228850"/>
                    </a:xfrm>
                    <a:prstGeom prst="rect">
                      <a:avLst/>
                    </a:prstGeom>
                    <a:noFill/>
                    <a:ln w="9525">
                      <a:noFill/>
                      <a:headEnd/>
                      <a:tailEnd/>
                    </a:ln>
                  </pic:spPr>
                </pic:pic>
              </a:graphicData>
            </a:graphic>
          </wp:inline>
        </w:drawing>
      </w:r>
    </w:p>
    <w:p w14:paraId="2848BC0E" w14:textId="2C48DFE7" w:rsidR="0075730F" w:rsidRDefault="00D12877" w:rsidP="00353EDB">
      <w:pPr>
        <w:pStyle w:val="CaptionFigure"/>
      </w:pPr>
      <w:bookmarkStart w:id="64" w:name="_Ref71822174"/>
      <w:bookmarkStart w:id="65" w:name="_Toc80792142"/>
      <w:r>
        <w:t xml:space="preserve">Figure </w:t>
      </w:r>
      <w:fldSimple w:instr=" STYLEREF 1 \s " w:fldLock="1">
        <w:r w:rsidR="000F6224">
          <w:rPr>
            <w:noProof/>
          </w:rPr>
          <w:t>2</w:t>
        </w:r>
      </w:fldSimple>
      <w:r w:rsidR="00D006AB">
        <w:t>.</w:t>
      </w:r>
      <w:fldSimple w:instr=" SEQ Figure \* ARABIC \s 1 ">
        <w:r w:rsidR="00AC66FC">
          <w:rPr>
            <w:noProof/>
          </w:rPr>
          <w:t>6</w:t>
        </w:r>
      </w:fldSimple>
      <w:bookmarkEnd w:id="64"/>
      <w:r>
        <w:t xml:space="preserve"> </w:t>
      </w:r>
      <w:r w:rsidRPr="003023C2">
        <w:t>Differences in Commonwealth environmental water flows and counterfactual flows for each flow variable kept and program</w:t>
      </w:r>
      <w:bookmarkEnd w:id="65"/>
    </w:p>
    <w:p w14:paraId="1214F04D" w14:textId="77777777" w:rsidR="0075730F" w:rsidRDefault="0075730F" w:rsidP="003C5CBC">
      <w:pPr>
        <w:pStyle w:val="Heading4"/>
      </w:pPr>
      <w:r>
        <w:lastRenderedPageBreak/>
        <w:t>Extrapolation potential</w:t>
      </w:r>
    </w:p>
    <w:p w14:paraId="48537278" w14:textId="33402AF6" w:rsidR="0075730F" w:rsidRDefault="0075730F" w:rsidP="0075730F">
      <w:pPr>
        <w:pStyle w:val="BodyText"/>
      </w:pPr>
      <w:r>
        <w:t xml:space="preserve">No </w:t>
      </w:r>
      <w:r w:rsidR="006E440A">
        <w:t>Commonwealth environmental water</w:t>
      </w:r>
      <w:r>
        <w:t xml:space="preserve"> prediction conditions </w:t>
      </w:r>
      <w:r w:rsidR="00F92B77">
        <w:t xml:space="preserve">were </w:t>
      </w:r>
      <w:r>
        <w:t>outside the sampling range (</w:t>
      </w:r>
      <w:r w:rsidR="00BA15F2">
        <w:fldChar w:fldCharType="begin" w:fldLock="1"/>
      </w:r>
      <w:r w:rsidR="00BA15F2">
        <w:instrText xml:space="preserve"> REF _Ref71822186 \h </w:instrText>
      </w:r>
      <w:r w:rsidR="00BA15F2">
        <w:fldChar w:fldCharType="separate"/>
      </w:r>
      <w:r w:rsidR="000F6224">
        <w:t xml:space="preserve">Figure </w:t>
      </w:r>
      <w:r w:rsidR="000F6224">
        <w:rPr>
          <w:noProof/>
        </w:rPr>
        <w:t>2</w:t>
      </w:r>
      <w:r w:rsidR="000F6224">
        <w:t>.</w:t>
      </w:r>
      <w:r w:rsidR="000F6224">
        <w:rPr>
          <w:noProof/>
        </w:rPr>
        <w:t>7</w:t>
      </w:r>
      <w:r w:rsidR="00BA15F2">
        <w:fldChar w:fldCharType="end"/>
      </w:r>
      <w:r>
        <w:t>)</w:t>
      </w:r>
      <w:r w:rsidR="00BA15F2">
        <w:t>.</w:t>
      </w:r>
    </w:p>
    <w:p w14:paraId="789B1096" w14:textId="77777777" w:rsidR="00D12877" w:rsidRDefault="0075730F" w:rsidP="00BA15F2">
      <w:pPr>
        <w:pStyle w:val="BodyTextExtraSpareAbove"/>
      </w:pPr>
      <w:r>
        <w:rPr>
          <w:noProof/>
        </w:rPr>
        <w:drawing>
          <wp:inline distT="0" distB="0" distL="0" distR="0" wp14:anchorId="2C750BDE" wp14:editId="4C08EF5B">
            <wp:extent cx="5943600" cy="2228850"/>
            <wp:effectExtent l="0" t="0" r="0" b="0"/>
            <wp:docPr id="70" name="Picture" descr="Details as per caption"/>
            <wp:cNvGraphicFramePr/>
            <a:graphic xmlns:a="http://schemas.openxmlformats.org/drawingml/2006/main">
              <a:graphicData uri="http://schemas.openxmlformats.org/drawingml/2006/picture">
                <pic:pic xmlns:pic="http://schemas.openxmlformats.org/drawingml/2006/picture">
                  <pic:nvPicPr>
                    <pic:cNvPr id="70" name="Picture" descr="Details as per caption"/>
                    <pic:cNvPicPr>
                      <a:picLocks noChangeAspect="1" noChangeArrowheads="1"/>
                    </pic:cNvPicPr>
                  </pic:nvPicPr>
                  <pic:blipFill>
                    <a:blip r:embed="rId35" cstate="email">
                      <a:extLst>
                        <a:ext uri="{28A0092B-C50C-407E-A947-70E740481C1C}">
                          <a14:useLocalDpi xmlns:a14="http://schemas.microsoft.com/office/drawing/2010/main"/>
                        </a:ext>
                      </a:extLst>
                    </a:blip>
                    <a:stretch>
                      <a:fillRect/>
                    </a:stretch>
                  </pic:blipFill>
                  <pic:spPr bwMode="auto">
                    <a:xfrm>
                      <a:off x="0" y="0"/>
                      <a:ext cx="5943600" cy="2228850"/>
                    </a:xfrm>
                    <a:prstGeom prst="rect">
                      <a:avLst/>
                    </a:prstGeom>
                    <a:noFill/>
                    <a:ln w="9525">
                      <a:noFill/>
                      <a:headEnd/>
                      <a:tailEnd/>
                    </a:ln>
                  </pic:spPr>
                </pic:pic>
              </a:graphicData>
            </a:graphic>
          </wp:inline>
        </w:drawing>
      </w:r>
    </w:p>
    <w:p w14:paraId="41F05F63" w14:textId="14B94676" w:rsidR="00B40AA9" w:rsidRDefault="00D12877" w:rsidP="00353EDB">
      <w:pPr>
        <w:pStyle w:val="CaptionFigure"/>
      </w:pPr>
      <w:bookmarkStart w:id="66" w:name="_Ref71822186"/>
      <w:bookmarkStart w:id="67" w:name="_Toc80792143"/>
      <w:r>
        <w:t xml:space="preserve">Figure </w:t>
      </w:r>
      <w:fldSimple w:instr=" STYLEREF 1 \s " w:fldLock="1">
        <w:r w:rsidR="000F6224">
          <w:rPr>
            <w:noProof/>
          </w:rPr>
          <w:t>2</w:t>
        </w:r>
      </w:fldSimple>
      <w:r w:rsidR="00D006AB">
        <w:t>.</w:t>
      </w:r>
      <w:fldSimple w:instr=" SEQ Figure \* ARABIC \s 1 ">
        <w:r w:rsidR="00AC66FC">
          <w:rPr>
            <w:noProof/>
          </w:rPr>
          <w:t>7</w:t>
        </w:r>
      </w:fldSimple>
      <w:bookmarkEnd w:id="66"/>
      <w:r>
        <w:t xml:space="preserve"> </w:t>
      </w:r>
      <w:r w:rsidRPr="00BF119C">
        <w:t>Exploratory plots looking for extrapolation in flow metrics</w:t>
      </w:r>
      <w:bookmarkEnd w:id="67"/>
    </w:p>
    <w:p w14:paraId="445B3DC9" w14:textId="15B50652" w:rsidR="0075730F" w:rsidRDefault="00D12877" w:rsidP="007232D6">
      <w:pPr>
        <w:pStyle w:val="CaptionNote"/>
      </w:pPr>
      <w:r w:rsidRPr="00BF119C">
        <w:t>If red dots are present, they show extrapolation outside the observed range for that program and that flow variable</w:t>
      </w:r>
      <w:r w:rsidR="00B40AA9">
        <w:t>.</w:t>
      </w:r>
    </w:p>
    <w:p w14:paraId="2A59DCB8" w14:textId="5BD90AAD" w:rsidR="0075730F" w:rsidRDefault="0075730F" w:rsidP="0075730F">
      <w:pPr>
        <w:pStyle w:val="Heading2"/>
      </w:pPr>
      <w:bookmarkStart w:id="68" w:name="analysis-spawning-analysis"/>
      <w:bookmarkStart w:id="69" w:name="_Toc69847834"/>
      <w:bookmarkStart w:id="70" w:name="_Toc76050180"/>
      <w:r>
        <w:t xml:space="preserve">Analysis: </w:t>
      </w:r>
      <w:r w:rsidR="00FB60C7">
        <w:t>S</w:t>
      </w:r>
      <w:r>
        <w:t>pawning analysis</w:t>
      </w:r>
      <w:bookmarkEnd w:id="68"/>
      <w:bookmarkEnd w:id="69"/>
      <w:bookmarkEnd w:id="70"/>
    </w:p>
    <w:p w14:paraId="547536E4" w14:textId="170ACB77" w:rsidR="0075730F" w:rsidRDefault="0075730F" w:rsidP="0075730F">
      <w:pPr>
        <w:pStyle w:val="Heading3"/>
      </w:pPr>
      <w:bookmarkStart w:id="71" w:name="logic-study-design-and-data-trimming"/>
      <w:bookmarkStart w:id="72" w:name="_Toc69847835"/>
      <w:r>
        <w:t>Logic, study design, and data trimming</w:t>
      </w:r>
      <w:bookmarkEnd w:id="71"/>
      <w:bookmarkEnd w:id="72"/>
    </w:p>
    <w:p w14:paraId="2FC79D93" w14:textId="77777777" w:rsidR="0075730F" w:rsidRDefault="0075730F" w:rsidP="003C5CBC">
      <w:pPr>
        <w:pStyle w:val="Heading4"/>
      </w:pPr>
      <w:r>
        <w:t>Logic</w:t>
      </w:r>
    </w:p>
    <w:p w14:paraId="17F4D497" w14:textId="77777777" w:rsidR="0075730F" w:rsidRDefault="0075730F" w:rsidP="0075730F">
      <w:pPr>
        <w:pStyle w:val="BodyText"/>
      </w:pPr>
      <w:r>
        <w:t>For flow-cued spawners, flow conditions affect the spawning triggers and survival of recruits. Triggers likely include rapid changes in flow conditions as well as baseline flow levels.</w:t>
      </w:r>
    </w:p>
    <w:p w14:paraId="268C6393" w14:textId="77777777" w:rsidR="0075730F" w:rsidRDefault="0075730F" w:rsidP="003C5CBC">
      <w:pPr>
        <w:pStyle w:val="Heading4"/>
      </w:pPr>
      <w:r>
        <w:t>Study design</w:t>
      </w:r>
    </w:p>
    <w:p w14:paraId="72D4B326" w14:textId="77777777" w:rsidR="0075730F" w:rsidRDefault="0075730F" w:rsidP="0075730F">
      <w:pPr>
        <w:pStyle w:val="BodyText"/>
      </w:pPr>
      <w:r>
        <w:t>One key aspect to check is the temporal alignment of annual flow metrics alignment with sampling dates for body condition for each program and assess whether the alignment is appropriate for the biological hypotheses.</w:t>
      </w:r>
    </w:p>
    <w:p w14:paraId="0CC68F18" w14:textId="77777777" w:rsidR="00D12877" w:rsidRDefault="0075730F" w:rsidP="00D12877">
      <w:pPr>
        <w:pStyle w:val="BodyText"/>
        <w:keepNext/>
      </w:pPr>
      <w:r>
        <w:rPr>
          <w:noProof/>
        </w:rPr>
        <w:lastRenderedPageBreak/>
        <w:drawing>
          <wp:inline distT="0" distB="0" distL="0" distR="0" wp14:anchorId="581CE44F" wp14:editId="0E5D69E4">
            <wp:extent cx="5543243" cy="5430437"/>
            <wp:effectExtent l="0" t="0" r="635" b="0"/>
            <wp:docPr id="9" name="Picture" descr="Details as per caption"/>
            <wp:cNvGraphicFramePr/>
            <a:graphic xmlns:a="http://schemas.openxmlformats.org/drawingml/2006/main">
              <a:graphicData uri="http://schemas.openxmlformats.org/drawingml/2006/picture">
                <pic:pic xmlns:pic="http://schemas.openxmlformats.org/drawingml/2006/picture">
                  <pic:nvPicPr>
                    <pic:cNvPr id="9" name="Picture" descr="Details as per caption"/>
                    <pic:cNvPicPr>
                      <a:picLocks noChangeAspect="1" noChangeArrowheads="1"/>
                    </pic:cNvPicPr>
                  </pic:nvPicPr>
                  <pic:blipFill rotWithShape="1">
                    <a:blip r:embed="rId36" cstate="email">
                      <a:extLst>
                        <a:ext uri="{28A0092B-C50C-407E-A947-70E740481C1C}">
                          <a14:useLocalDpi xmlns:a14="http://schemas.microsoft.com/office/drawing/2010/main"/>
                        </a:ext>
                      </a:extLst>
                    </a:blip>
                    <a:srcRect t="861" b="1174"/>
                    <a:stretch/>
                  </pic:blipFill>
                  <pic:spPr bwMode="auto">
                    <a:xfrm>
                      <a:off x="0" y="0"/>
                      <a:ext cx="5544151" cy="5431326"/>
                    </a:xfrm>
                    <a:prstGeom prst="rect">
                      <a:avLst/>
                    </a:prstGeom>
                    <a:noFill/>
                    <a:ln>
                      <a:noFill/>
                    </a:ln>
                    <a:extLst>
                      <a:ext uri="{53640926-AAD7-44D8-BBD7-CCE9431645EC}">
                        <a14:shadowObscured xmlns:a14="http://schemas.microsoft.com/office/drawing/2010/main"/>
                      </a:ext>
                    </a:extLst>
                  </pic:spPr>
                </pic:pic>
              </a:graphicData>
            </a:graphic>
          </wp:inline>
        </w:drawing>
      </w:r>
    </w:p>
    <w:p w14:paraId="64E9B436" w14:textId="5F338307" w:rsidR="0075730F" w:rsidRDefault="00D12877" w:rsidP="00353EDB">
      <w:pPr>
        <w:pStyle w:val="CaptionFigure"/>
      </w:pPr>
      <w:bookmarkStart w:id="73" w:name="_Ref71822265"/>
      <w:bookmarkStart w:id="74" w:name="_Toc80792144"/>
      <w:r>
        <w:t xml:space="preserve">Figure </w:t>
      </w:r>
      <w:fldSimple w:instr=" STYLEREF 1 \s " w:fldLock="1">
        <w:r w:rsidR="000F6224">
          <w:rPr>
            <w:noProof/>
          </w:rPr>
          <w:t>2</w:t>
        </w:r>
      </w:fldSimple>
      <w:r w:rsidR="00D006AB">
        <w:t>.</w:t>
      </w:r>
      <w:fldSimple w:instr=" SEQ Figure \* ARABIC \s 1 ">
        <w:r w:rsidR="00AC66FC">
          <w:rPr>
            <w:noProof/>
          </w:rPr>
          <w:t>8</w:t>
        </w:r>
      </w:fldSimple>
      <w:bookmarkEnd w:id="73"/>
      <w:r>
        <w:t xml:space="preserve"> </w:t>
      </w:r>
      <w:r w:rsidRPr="001B4530">
        <w:t>Sampling dates for spawning surveys (red dots) in relation to water year windows for each program</w:t>
      </w:r>
      <w:bookmarkEnd w:id="74"/>
    </w:p>
    <w:p w14:paraId="74B35BBF" w14:textId="4BAA164C" w:rsidR="0075730F" w:rsidRDefault="0075730F" w:rsidP="007232D6">
      <w:pPr>
        <w:pStyle w:val="CaptionNote"/>
      </w:pPr>
      <w:bookmarkStart w:id="75" w:name="Xef91d0fe5a03958b385910c1d7a9b8651d950b0"/>
      <w:r>
        <w:t>Percentage shows the proportion of the water year fish experienced prior to the first sampling date (</w:t>
      </w:r>
      <w:proofErr w:type="gramStart"/>
      <w:r>
        <w:t>i.e.</w:t>
      </w:r>
      <w:proofErr w:type="gramEnd"/>
      <w:r>
        <w:t> 70% means that the fish experienced 70% of the flow data included in the flow metrics at the time of first sampling event). Blue bands show the range for the flow metric</w:t>
      </w:r>
      <w:bookmarkEnd w:id="75"/>
      <w:r w:rsidR="00745927">
        <w:t xml:space="preserve">. </w:t>
      </w:r>
    </w:p>
    <w:p w14:paraId="38F05FA9" w14:textId="77777777" w:rsidR="0075730F" w:rsidRDefault="0075730F" w:rsidP="003C5CBC">
      <w:pPr>
        <w:pStyle w:val="Heading4"/>
      </w:pPr>
      <w:r>
        <w:t>Data trimming</w:t>
      </w:r>
    </w:p>
    <w:p w14:paraId="7892A4FE" w14:textId="49C49A2A" w:rsidR="0075730F" w:rsidRDefault="0075730F" w:rsidP="0075730F">
      <w:pPr>
        <w:pStyle w:val="BodyText"/>
      </w:pPr>
      <w:r>
        <w:t xml:space="preserve">Total samples sizes are shown in </w:t>
      </w:r>
      <w:r w:rsidR="000A4FC5">
        <w:fldChar w:fldCharType="begin" w:fldLock="1"/>
      </w:r>
      <w:r w:rsidR="000A4FC5">
        <w:instrText xml:space="preserve"> REF _Ref71821656 \h </w:instrText>
      </w:r>
      <w:r w:rsidR="000A4FC5">
        <w:fldChar w:fldCharType="separate"/>
      </w:r>
      <w:r w:rsidR="000F6224">
        <w:t xml:space="preserve">Table </w:t>
      </w:r>
      <w:r w:rsidR="000F6224">
        <w:rPr>
          <w:noProof/>
        </w:rPr>
        <w:t>2</w:t>
      </w:r>
      <w:r w:rsidR="000F6224">
        <w:t>.</w:t>
      </w:r>
      <w:r w:rsidR="000F6224">
        <w:rPr>
          <w:noProof/>
        </w:rPr>
        <w:t>2</w:t>
      </w:r>
      <w:r w:rsidR="000A4FC5">
        <w:fldChar w:fldCharType="end"/>
      </w:r>
      <w:r>
        <w:t xml:space="preserve">. </w:t>
      </w:r>
      <w:r w:rsidR="00BE7AFC">
        <w:t>Two flow-cued</w:t>
      </w:r>
      <w:r>
        <w:t xml:space="preserve"> </w:t>
      </w:r>
      <w:r w:rsidR="00F46F0A">
        <w:t xml:space="preserve">spawning </w:t>
      </w:r>
      <w:r>
        <w:t xml:space="preserve">species </w:t>
      </w:r>
      <w:r w:rsidR="00BE7AFC">
        <w:t xml:space="preserve">were selected </w:t>
      </w:r>
      <w:r>
        <w:t xml:space="preserve">for the analysis: </w:t>
      </w:r>
      <w:proofErr w:type="spellStart"/>
      <w:r w:rsidRPr="00D12877">
        <w:rPr>
          <w:rStyle w:val="Italics"/>
        </w:rPr>
        <w:t>Macquaria</w:t>
      </w:r>
      <w:proofErr w:type="spellEnd"/>
      <w:r w:rsidRPr="00D12877">
        <w:rPr>
          <w:rStyle w:val="Italics"/>
        </w:rPr>
        <w:t xml:space="preserve"> </w:t>
      </w:r>
      <w:proofErr w:type="spellStart"/>
      <w:r w:rsidRPr="00D12877">
        <w:rPr>
          <w:rStyle w:val="Italics"/>
        </w:rPr>
        <w:t>ambigua</w:t>
      </w:r>
      <w:proofErr w:type="spellEnd"/>
      <w:r w:rsidR="00F46F0A">
        <w:t xml:space="preserve"> and</w:t>
      </w:r>
      <w:r>
        <w:t xml:space="preserve"> </w:t>
      </w:r>
      <w:proofErr w:type="spellStart"/>
      <w:r w:rsidRPr="00D12877">
        <w:rPr>
          <w:rStyle w:val="Italics"/>
        </w:rPr>
        <w:t>Bidyanus</w:t>
      </w:r>
      <w:proofErr w:type="spellEnd"/>
      <w:r w:rsidRPr="00D12877">
        <w:rPr>
          <w:rStyle w:val="Italics"/>
        </w:rPr>
        <w:t xml:space="preserve"> </w:t>
      </w:r>
      <w:proofErr w:type="spellStart"/>
      <w:r w:rsidRPr="00D12877">
        <w:rPr>
          <w:rStyle w:val="Italics"/>
        </w:rPr>
        <w:t>bidyanus</w:t>
      </w:r>
      <w:proofErr w:type="spellEnd"/>
      <w:r>
        <w:t>.</w:t>
      </w:r>
    </w:p>
    <w:p w14:paraId="3062D398" w14:textId="625D0BDF" w:rsidR="00D12877" w:rsidRDefault="00D12877" w:rsidP="00353EDB">
      <w:pPr>
        <w:pStyle w:val="CaptionTable"/>
      </w:pPr>
      <w:bookmarkStart w:id="76" w:name="_Ref71821656"/>
      <w:bookmarkStart w:id="77" w:name="_Toc76050241"/>
      <w:r>
        <w:t xml:space="preserve">Table </w:t>
      </w:r>
      <w:fldSimple w:instr=" STYLEREF 1 \s " w:fldLock="1">
        <w:r w:rsidR="000F6224">
          <w:rPr>
            <w:noProof/>
          </w:rPr>
          <w:t>2</w:t>
        </w:r>
      </w:fldSimple>
      <w:r w:rsidR="00DC01A8">
        <w:t>.</w:t>
      </w:r>
      <w:fldSimple w:instr=" SEQ Table \* ARABIC \s 1 ">
        <w:r w:rsidR="00AC66FC">
          <w:rPr>
            <w:noProof/>
          </w:rPr>
          <w:t>2</w:t>
        </w:r>
      </w:fldSimple>
      <w:bookmarkEnd w:id="76"/>
      <w:r>
        <w:t xml:space="preserve"> Summary of sample sizes for spawning dataset</w:t>
      </w:r>
      <w:bookmarkEnd w:id="77"/>
    </w:p>
    <w:tbl>
      <w:tblPr>
        <w:tblStyle w:val="TableCSIRO"/>
        <w:tblW w:w="0" w:type="auto"/>
        <w:tblLayout w:type="fixed"/>
        <w:tblLook w:val="0420" w:firstRow="1" w:lastRow="0" w:firstColumn="0" w:lastColumn="0" w:noHBand="0" w:noVBand="1"/>
      </w:tblPr>
      <w:tblGrid>
        <w:gridCol w:w="1872"/>
        <w:gridCol w:w="1559"/>
        <w:gridCol w:w="851"/>
        <w:gridCol w:w="992"/>
        <w:gridCol w:w="1984"/>
      </w:tblGrid>
      <w:tr w:rsidR="0075730F" w:rsidRPr="00DC01A8" w14:paraId="2F751DA0" w14:textId="77777777" w:rsidTr="00DC01A8">
        <w:trPr>
          <w:cnfStyle w:val="100000000000" w:firstRow="1" w:lastRow="0" w:firstColumn="0" w:lastColumn="0" w:oddVBand="0" w:evenVBand="0" w:oddHBand="0" w:evenHBand="0" w:firstRowFirstColumn="0" w:firstRowLastColumn="0" w:lastRowFirstColumn="0" w:lastRowLastColumn="0"/>
          <w:tblHeader/>
        </w:trPr>
        <w:tc>
          <w:tcPr>
            <w:tcW w:w="1872" w:type="dxa"/>
          </w:tcPr>
          <w:p w14:paraId="589F2C62" w14:textId="77777777" w:rsidR="0075730F" w:rsidRPr="00DC01A8" w:rsidRDefault="0075730F" w:rsidP="00DC01A8">
            <w:pPr>
              <w:pStyle w:val="ColumnHeading"/>
              <w:rPr>
                <w:b/>
                <w:bCs w:val="0"/>
              </w:rPr>
            </w:pPr>
            <w:r w:rsidRPr="00DC01A8">
              <w:t>Species</w:t>
            </w:r>
          </w:p>
        </w:tc>
        <w:tc>
          <w:tcPr>
            <w:tcW w:w="1559" w:type="dxa"/>
          </w:tcPr>
          <w:p w14:paraId="6D768E5B" w14:textId="77777777" w:rsidR="0075730F" w:rsidRPr="00DC01A8" w:rsidRDefault="0075730F" w:rsidP="00DC01A8">
            <w:pPr>
              <w:pStyle w:val="ColumnHeading"/>
              <w:rPr>
                <w:b/>
                <w:bCs w:val="0"/>
              </w:rPr>
            </w:pPr>
            <w:r w:rsidRPr="00DC01A8">
              <w:t>Programs</w:t>
            </w:r>
          </w:p>
        </w:tc>
        <w:tc>
          <w:tcPr>
            <w:tcW w:w="851" w:type="dxa"/>
          </w:tcPr>
          <w:p w14:paraId="78402254" w14:textId="77777777" w:rsidR="0075730F" w:rsidRPr="00DC01A8" w:rsidRDefault="0075730F" w:rsidP="00DC01A8">
            <w:pPr>
              <w:pStyle w:val="ColumnHeading"/>
              <w:rPr>
                <w:b/>
                <w:bCs w:val="0"/>
              </w:rPr>
            </w:pPr>
            <w:r w:rsidRPr="00DC01A8">
              <w:t>Sites</w:t>
            </w:r>
          </w:p>
        </w:tc>
        <w:tc>
          <w:tcPr>
            <w:tcW w:w="992" w:type="dxa"/>
          </w:tcPr>
          <w:p w14:paraId="4F71F8A9" w14:textId="77777777" w:rsidR="0075730F" w:rsidRPr="00DC01A8" w:rsidRDefault="0075730F" w:rsidP="00DC01A8">
            <w:pPr>
              <w:pStyle w:val="ColumnHeading"/>
              <w:rPr>
                <w:b/>
                <w:bCs w:val="0"/>
              </w:rPr>
            </w:pPr>
            <w:r w:rsidRPr="00DC01A8">
              <w:t>Years</w:t>
            </w:r>
          </w:p>
        </w:tc>
        <w:tc>
          <w:tcPr>
            <w:tcW w:w="1984" w:type="dxa"/>
          </w:tcPr>
          <w:p w14:paraId="625D46E1" w14:textId="10E981C9" w:rsidR="0075730F" w:rsidRPr="00DC01A8" w:rsidRDefault="0075730F" w:rsidP="00DC01A8">
            <w:pPr>
              <w:pStyle w:val="ColumnHeading"/>
              <w:rPr>
                <w:b/>
                <w:bCs w:val="0"/>
              </w:rPr>
            </w:pPr>
            <w:r w:rsidRPr="00DC01A8">
              <w:t>Percentage zero catch</w:t>
            </w:r>
          </w:p>
        </w:tc>
      </w:tr>
      <w:tr w:rsidR="0075730F" w14:paraId="614D3BB6" w14:textId="77777777" w:rsidTr="00DC01A8">
        <w:trPr>
          <w:cnfStyle w:val="000000100000" w:firstRow="0" w:lastRow="0" w:firstColumn="0" w:lastColumn="0" w:oddVBand="0" w:evenVBand="0" w:oddHBand="1" w:evenHBand="0" w:firstRowFirstColumn="0" w:firstRowLastColumn="0" w:lastRowFirstColumn="0" w:lastRowLastColumn="0"/>
        </w:trPr>
        <w:tc>
          <w:tcPr>
            <w:tcW w:w="1872" w:type="dxa"/>
            <w:vMerge w:val="restart"/>
          </w:tcPr>
          <w:p w14:paraId="3AFE4E94" w14:textId="259D5BB8" w:rsidR="0075730F" w:rsidRDefault="0075730F" w:rsidP="00543851">
            <w:pPr>
              <w:pStyle w:val="TableText"/>
            </w:pPr>
            <w:r>
              <w:t xml:space="preserve">Silver </w:t>
            </w:r>
            <w:r w:rsidR="00DC01A8">
              <w:t>perch</w:t>
            </w:r>
          </w:p>
        </w:tc>
        <w:tc>
          <w:tcPr>
            <w:tcW w:w="1559" w:type="dxa"/>
          </w:tcPr>
          <w:p w14:paraId="49195A3C" w14:textId="77777777" w:rsidR="0075730F" w:rsidRDefault="0075730F" w:rsidP="00543851">
            <w:pPr>
              <w:pStyle w:val="TableText"/>
            </w:pPr>
            <w:r>
              <w:t>Edward-Wakool</w:t>
            </w:r>
          </w:p>
        </w:tc>
        <w:tc>
          <w:tcPr>
            <w:tcW w:w="851" w:type="dxa"/>
          </w:tcPr>
          <w:p w14:paraId="6CA77ACC" w14:textId="77777777" w:rsidR="0075730F" w:rsidRDefault="0075730F" w:rsidP="00543851">
            <w:pPr>
              <w:pStyle w:val="TableText"/>
            </w:pPr>
            <w:r>
              <w:t>9</w:t>
            </w:r>
          </w:p>
        </w:tc>
        <w:tc>
          <w:tcPr>
            <w:tcW w:w="992" w:type="dxa"/>
          </w:tcPr>
          <w:p w14:paraId="701EDD7E" w14:textId="77777777" w:rsidR="0075730F" w:rsidRDefault="0075730F" w:rsidP="00543851">
            <w:pPr>
              <w:pStyle w:val="TableText"/>
            </w:pPr>
            <w:r>
              <w:t>6</w:t>
            </w:r>
          </w:p>
        </w:tc>
        <w:tc>
          <w:tcPr>
            <w:tcW w:w="1984" w:type="dxa"/>
          </w:tcPr>
          <w:p w14:paraId="6B240E80" w14:textId="77777777" w:rsidR="0075730F" w:rsidRDefault="0075730F" w:rsidP="00543851">
            <w:pPr>
              <w:pStyle w:val="TableText"/>
            </w:pPr>
            <w:r>
              <w:t>100.0%</w:t>
            </w:r>
          </w:p>
        </w:tc>
      </w:tr>
      <w:tr w:rsidR="0075730F" w14:paraId="32F9CE9A" w14:textId="77777777" w:rsidTr="00DC01A8">
        <w:tc>
          <w:tcPr>
            <w:tcW w:w="1872" w:type="dxa"/>
            <w:vMerge/>
          </w:tcPr>
          <w:p w14:paraId="6AF88EA7" w14:textId="77777777" w:rsidR="0075730F" w:rsidRDefault="0075730F" w:rsidP="00543851">
            <w:pPr>
              <w:pStyle w:val="TableText"/>
            </w:pPr>
          </w:p>
        </w:tc>
        <w:tc>
          <w:tcPr>
            <w:tcW w:w="1559" w:type="dxa"/>
          </w:tcPr>
          <w:p w14:paraId="5C859F31" w14:textId="77777777" w:rsidR="0075730F" w:rsidRDefault="0075730F" w:rsidP="00543851">
            <w:pPr>
              <w:pStyle w:val="TableText"/>
            </w:pPr>
            <w:r>
              <w:t>Goulburn</w:t>
            </w:r>
          </w:p>
        </w:tc>
        <w:tc>
          <w:tcPr>
            <w:tcW w:w="851" w:type="dxa"/>
          </w:tcPr>
          <w:p w14:paraId="0D3904D4" w14:textId="77777777" w:rsidR="0075730F" w:rsidRDefault="0075730F" w:rsidP="00543851">
            <w:pPr>
              <w:pStyle w:val="TableText"/>
            </w:pPr>
            <w:r>
              <w:t>6</w:t>
            </w:r>
          </w:p>
        </w:tc>
        <w:tc>
          <w:tcPr>
            <w:tcW w:w="992" w:type="dxa"/>
          </w:tcPr>
          <w:p w14:paraId="5F7AED50" w14:textId="77777777" w:rsidR="0075730F" w:rsidRDefault="0075730F" w:rsidP="00543851">
            <w:pPr>
              <w:pStyle w:val="TableText"/>
            </w:pPr>
            <w:r>
              <w:t>6</w:t>
            </w:r>
          </w:p>
        </w:tc>
        <w:tc>
          <w:tcPr>
            <w:tcW w:w="1984" w:type="dxa"/>
          </w:tcPr>
          <w:p w14:paraId="09EF0E07" w14:textId="77777777" w:rsidR="0075730F" w:rsidRDefault="0075730F" w:rsidP="00543851">
            <w:pPr>
              <w:pStyle w:val="TableText"/>
            </w:pPr>
            <w:r>
              <w:t>94.0%</w:t>
            </w:r>
          </w:p>
        </w:tc>
      </w:tr>
      <w:tr w:rsidR="0075730F" w14:paraId="25F61956" w14:textId="77777777" w:rsidTr="00DC01A8">
        <w:trPr>
          <w:cnfStyle w:val="000000100000" w:firstRow="0" w:lastRow="0" w:firstColumn="0" w:lastColumn="0" w:oddVBand="0" w:evenVBand="0" w:oddHBand="1" w:evenHBand="0" w:firstRowFirstColumn="0" w:firstRowLastColumn="0" w:lastRowFirstColumn="0" w:lastRowLastColumn="0"/>
        </w:trPr>
        <w:tc>
          <w:tcPr>
            <w:tcW w:w="1872" w:type="dxa"/>
            <w:vMerge/>
          </w:tcPr>
          <w:p w14:paraId="3477BC4B" w14:textId="77777777" w:rsidR="0075730F" w:rsidRDefault="0075730F" w:rsidP="00543851">
            <w:pPr>
              <w:pStyle w:val="TableText"/>
            </w:pPr>
          </w:p>
        </w:tc>
        <w:tc>
          <w:tcPr>
            <w:tcW w:w="1559" w:type="dxa"/>
          </w:tcPr>
          <w:p w14:paraId="707F549F" w14:textId="77777777" w:rsidR="0075730F" w:rsidRDefault="0075730F" w:rsidP="00543851">
            <w:pPr>
              <w:pStyle w:val="TableText"/>
            </w:pPr>
            <w:r>
              <w:t>Lachlan</w:t>
            </w:r>
          </w:p>
        </w:tc>
        <w:tc>
          <w:tcPr>
            <w:tcW w:w="851" w:type="dxa"/>
          </w:tcPr>
          <w:p w14:paraId="5FDE4D9F" w14:textId="77777777" w:rsidR="0075730F" w:rsidRDefault="0075730F" w:rsidP="00543851">
            <w:pPr>
              <w:pStyle w:val="TableText"/>
            </w:pPr>
            <w:r>
              <w:t>6</w:t>
            </w:r>
          </w:p>
        </w:tc>
        <w:tc>
          <w:tcPr>
            <w:tcW w:w="992" w:type="dxa"/>
          </w:tcPr>
          <w:p w14:paraId="6E54C252" w14:textId="77777777" w:rsidR="0075730F" w:rsidRDefault="0075730F" w:rsidP="00543851">
            <w:pPr>
              <w:pStyle w:val="TableText"/>
            </w:pPr>
            <w:r>
              <w:t>6</w:t>
            </w:r>
          </w:p>
        </w:tc>
        <w:tc>
          <w:tcPr>
            <w:tcW w:w="1984" w:type="dxa"/>
          </w:tcPr>
          <w:p w14:paraId="44AFC3C4" w14:textId="77777777" w:rsidR="0075730F" w:rsidRDefault="0075730F" w:rsidP="00543851">
            <w:pPr>
              <w:pStyle w:val="TableText"/>
            </w:pPr>
            <w:r>
              <w:t>100.0%</w:t>
            </w:r>
          </w:p>
        </w:tc>
      </w:tr>
      <w:tr w:rsidR="0075730F" w14:paraId="08F3ECAE" w14:textId="77777777" w:rsidTr="00DC01A8">
        <w:tc>
          <w:tcPr>
            <w:tcW w:w="1872" w:type="dxa"/>
            <w:vMerge/>
          </w:tcPr>
          <w:p w14:paraId="6D36B7A1" w14:textId="77777777" w:rsidR="0075730F" w:rsidRDefault="0075730F" w:rsidP="00543851">
            <w:pPr>
              <w:pStyle w:val="TableText"/>
            </w:pPr>
          </w:p>
        </w:tc>
        <w:tc>
          <w:tcPr>
            <w:tcW w:w="1559" w:type="dxa"/>
          </w:tcPr>
          <w:p w14:paraId="672F8EF3" w14:textId="77777777" w:rsidR="0075730F" w:rsidRDefault="0075730F" w:rsidP="00543851">
            <w:pPr>
              <w:pStyle w:val="TableText"/>
            </w:pPr>
            <w:r>
              <w:t>Lower Murray</w:t>
            </w:r>
          </w:p>
        </w:tc>
        <w:tc>
          <w:tcPr>
            <w:tcW w:w="851" w:type="dxa"/>
          </w:tcPr>
          <w:p w14:paraId="268BFD09" w14:textId="77777777" w:rsidR="0075730F" w:rsidRDefault="0075730F" w:rsidP="00543851">
            <w:pPr>
              <w:pStyle w:val="TableText"/>
            </w:pPr>
            <w:r>
              <w:t>6</w:t>
            </w:r>
          </w:p>
        </w:tc>
        <w:tc>
          <w:tcPr>
            <w:tcW w:w="992" w:type="dxa"/>
          </w:tcPr>
          <w:p w14:paraId="6377064D" w14:textId="77777777" w:rsidR="0075730F" w:rsidRDefault="0075730F" w:rsidP="00543851">
            <w:pPr>
              <w:pStyle w:val="TableText"/>
            </w:pPr>
            <w:r>
              <w:t>5</w:t>
            </w:r>
          </w:p>
        </w:tc>
        <w:tc>
          <w:tcPr>
            <w:tcW w:w="1984" w:type="dxa"/>
          </w:tcPr>
          <w:p w14:paraId="6839B57A" w14:textId="77777777" w:rsidR="0075730F" w:rsidRDefault="0075730F" w:rsidP="00543851">
            <w:pPr>
              <w:pStyle w:val="TableText"/>
            </w:pPr>
            <w:r>
              <w:t>99.1%</w:t>
            </w:r>
          </w:p>
        </w:tc>
      </w:tr>
      <w:tr w:rsidR="0075730F" w14:paraId="73CDDADD" w14:textId="77777777" w:rsidTr="00DC01A8">
        <w:trPr>
          <w:cnfStyle w:val="000000100000" w:firstRow="0" w:lastRow="0" w:firstColumn="0" w:lastColumn="0" w:oddVBand="0" w:evenVBand="0" w:oddHBand="1" w:evenHBand="0" w:firstRowFirstColumn="0" w:firstRowLastColumn="0" w:lastRowFirstColumn="0" w:lastRowLastColumn="0"/>
        </w:trPr>
        <w:tc>
          <w:tcPr>
            <w:tcW w:w="1872" w:type="dxa"/>
            <w:vMerge/>
          </w:tcPr>
          <w:p w14:paraId="10CB7D25" w14:textId="77777777" w:rsidR="0075730F" w:rsidRDefault="0075730F" w:rsidP="00543851">
            <w:pPr>
              <w:pStyle w:val="TableText"/>
            </w:pPr>
          </w:p>
        </w:tc>
        <w:tc>
          <w:tcPr>
            <w:tcW w:w="1559" w:type="dxa"/>
          </w:tcPr>
          <w:p w14:paraId="698CB52D" w14:textId="77777777" w:rsidR="0075730F" w:rsidRDefault="0075730F" w:rsidP="00543851">
            <w:pPr>
              <w:pStyle w:val="TableText"/>
            </w:pPr>
            <w:r>
              <w:t>Murrumbidgee</w:t>
            </w:r>
          </w:p>
        </w:tc>
        <w:tc>
          <w:tcPr>
            <w:tcW w:w="851" w:type="dxa"/>
          </w:tcPr>
          <w:p w14:paraId="560F7D27" w14:textId="77777777" w:rsidR="0075730F" w:rsidRDefault="0075730F" w:rsidP="00543851">
            <w:pPr>
              <w:pStyle w:val="TableText"/>
            </w:pPr>
            <w:r>
              <w:t>6</w:t>
            </w:r>
          </w:p>
        </w:tc>
        <w:tc>
          <w:tcPr>
            <w:tcW w:w="992" w:type="dxa"/>
          </w:tcPr>
          <w:p w14:paraId="2B411A09" w14:textId="77777777" w:rsidR="0075730F" w:rsidRDefault="0075730F" w:rsidP="00543851">
            <w:pPr>
              <w:pStyle w:val="TableText"/>
            </w:pPr>
            <w:r>
              <w:t>6</w:t>
            </w:r>
          </w:p>
        </w:tc>
        <w:tc>
          <w:tcPr>
            <w:tcW w:w="1984" w:type="dxa"/>
          </w:tcPr>
          <w:p w14:paraId="7B908F14" w14:textId="77777777" w:rsidR="0075730F" w:rsidRDefault="0075730F" w:rsidP="00543851">
            <w:pPr>
              <w:pStyle w:val="TableText"/>
            </w:pPr>
            <w:r>
              <w:t>100.0%</w:t>
            </w:r>
          </w:p>
        </w:tc>
      </w:tr>
      <w:tr w:rsidR="0075730F" w14:paraId="7C619CAD" w14:textId="77777777" w:rsidTr="00DC01A8">
        <w:tc>
          <w:tcPr>
            <w:tcW w:w="1872" w:type="dxa"/>
            <w:vMerge w:val="restart"/>
          </w:tcPr>
          <w:p w14:paraId="3B524001" w14:textId="4C23A6D0" w:rsidR="0075730F" w:rsidRDefault="0075730F" w:rsidP="00D12877">
            <w:pPr>
              <w:pStyle w:val="TableText"/>
              <w:keepNext/>
            </w:pPr>
            <w:r>
              <w:t xml:space="preserve">Golden </w:t>
            </w:r>
            <w:r w:rsidR="00745927">
              <w:t>perch</w:t>
            </w:r>
          </w:p>
        </w:tc>
        <w:tc>
          <w:tcPr>
            <w:tcW w:w="1559" w:type="dxa"/>
          </w:tcPr>
          <w:p w14:paraId="5D6E399B" w14:textId="77777777" w:rsidR="0075730F" w:rsidRDefault="0075730F" w:rsidP="00D12877">
            <w:pPr>
              <w:pStyle w:val="TableText"/>
              <w:keepNext/>
            </w:pPr>
            <w:r>
              <w:t>Edward-Wakool</w:t>
            </w:r>
          </w:p>
        </w:tc>
        <w:tc>
          <w:tcPr>
            <w:tcW w:w="851" w:type="dxa"/>
          </w:tcPr>
          <w:p w14:paraId="68A4E7F1" w14:textId="77777777" w:rsidR="0075730F" w:rsidRDefault="0075730F" w:rsidP="00D12877">
            <w:pPr>
              <w:pStyle w:val="TableText"/>
              <w:keepNext/>
            </w:pPr>
            <w:r>
              <w:t>9</w:t>
            </w:r>
          </w:p>
        </w:tc>
        <w:tc>
          <w:tcPr>
            <w:tcW w:w="992" w:type="dxa"/>
          </w:tcPr>
          <w:p w14:paraId="1962F354" w14:textId="77777777" w:rsidR="0075730F" w:rsidRDefault="0075730F" w:rsidP="00D12877">
            <w:pPr>
              <w:pStyle w:val="TableText"/>
              <w:keepNext/>
            </w:pPr>
            <w:r>
              <w:t>6</w:t>
            </w:r>
          </w:p>
        </w:tc>
        <w:tc>
          <w:tcPr>
            <w:tcW w:w="1984" w:type="dxa"/>
          </w:tcPr>
          <w:p w14:paraId="041D8AC7" w14:textId="77777777" w:rsidR="0075730F" w:rsidRDefault="0075730F" w:rsidP="00D12877">
            <w:pPr>
              <w:pStyle w:val="TableText"/>
              <w:keepNext/>
            </w:pPr>
            <w:r>
              <w:t>100.0%</w:t>
            </w:r>
          </w:p>
        </w:tc>
      </w:tr>
      <w:tr w:rsidR="0075730F" w14:paraId="3448125D" w14:textId="77777777" w:rsidTr="00DC01A8">
        <w:trPr>
          <w:cnfStyle w:val="000000100000" w:firstRow="0" w:lastRow="0" w:firstColumn="0" w:lastColumn="0" w:oddVBand="0" w:evenVBand="0" w:oddHBand="1" w:evenHBand="0" w:firstRowFirstColumn="0" w:firstRowLastColumn="0" w:lastRowFirstColumn="0" w:lastRowLastColumn="0"/>
        </w:trPr>
        <w:tc>
          <w:tcPr>
            <w:tcW w:w="1872" w:type="dxa"/>
            <w:vMerge/>
          </w:tcPr>
          <w:p w14:paraId="47C49561" w14:textId="77777777" w:rsidR="0075730F" w:rsidRDefault="0075730F" w:rsidP="00543851">
            <w:pPr>
              <w:pStyle w:val="TableText"/>
            </w:pPr>
          </w:p>
        </w:tc>
        <w:tc>
          <w:tcPr>
            <w:tcW w:w="1559" w:type="dxa"/>
          </w:tcPr>
          <w:p w14:paraId="5BA37FE1" w14:textId="77777777" w:rsidR="0075730F" w:rsidRDefault="0075730F" w:rsidP="00543851">
            <w:pPr>
              <w:pStyle w:val="TableText"/>
            </w:pPr>
            <w:r>
              <w:t>Goulburn</w:t>
            </w:r>
          </w:p>
        </w:tc>
        <w:tc>
          <w:tcPr>
            <w:tcW w:w="851" w:type="dxa"/>
          </w:tcPr>
          <w:p w14:paraId="2A6DCC2E" w14:textId="77777777" w:rsidR="0075730F" w:rsidRDefault="0075730F" w:rsidP="00543851">
            <w:pPr>
              <w:pStyle w:val="TableText"/>
            </w:pPr>
            <w:r>
              <w:t>6</w:t>
            </w:r>
          </w:p>
        </w:tc>
        <w:tc>
          <w:tcPr>
            <w:tcW w:w="992" w:type="dxa"/>
          </w:tcPr>
          <w:p w14:paraId="513EDAB3" w14:textId="77777777" w:rsidR="0075730F" w:rsidRDefault="0075730F" w:rsidP="00543851">
            <w:pPr>
              <w:pStyle w:val="TableText"/>
            </w:pPr>
            <w:r>
              <w:t>6</w:t>
            </w:r>
          </w:p>
        </w:tc>
        <w:tc>
          <w:tcPr>
            <w:tcW w:w="1984" w:type="dxa"/>
          </w:tcPr>
          <w:p w14:paraId="7358E4A2" w14:textId="77777777" w:rsidR="0075730F" w:rsidRDefault="0075730F" w:rsidP="00543851">
            <w:pPr>
              <w:pStyle w:val="TableText"/>
            </w:pPr>
            <w:r>
              <w:t>90.2%</w:t>
            </w:r>
          </w:p>
        </w:tc>
      </w:tr>
      <w:tr w:rsidR="0075730F" w14:paraId="161E3D9B" w14:textId="77777777" w:rsidTr="00DC01A8">
        <w:tc>
          <w:tcPr>
            <w:tcW w:w="1872" w:type="dxa"/>
            <w:vMerge/>
          </w:tcPr>
          <w:p w14:paraId="4BF548D6" w14:textId="77777777" w:rsidR="0075730F" w:rsidRDefault="0075730F" w:rsidP="00543851">
            <w:pPr>
              <w:pStyle w:val="TableText"/>
            </w:pPr>
          </w:p>
        </w:tc>
        <w:tc>
          <w:tcPr>
            <w:tcW w:w="1559" w:type="dxa"/>
          </w:tcPr>
          <w:p w14:paraId="1BF8056C" w14:textId="77777777" w:rsidR="0075730F" w:rsidRDefault="0075730F" w:rsidP="00543851">
            <w:pPr>
              <w:pStyle w:val="TableText"/>
            </w:pPr>
            <w:r>
              <w:t>Lachlan</w:t>
            </w:r>
          </w:p>
        </w:tc>
        <w:tc>
          <w:tcPr>
            <w:tcW w:w="851" w:type="dxa"/>
          </w:tcPr>
          <w:p w14:paraId="14F4C53F" w14:textId="77777777" w:rsidR="0075730F" w:rsidRDefault="0075730F" w:rsidP="00543851">
            <w:pPr>
              <w:pStyle w:val="TableText"/>
            </w:pPr>
            <w:r>
              <w:t>6</w:t>
            </w:r>
          </w:p>
        </w:tc>
        <w:tc>
          <w:tcPr>
            <w:tcW w:w="992" w:type="dxa"/>
          </w:tcPr>
          <w:p w14:paraId="0D3FC088" w14:textId="77777777" w:rsidR="0075730F" w:rsidRDefault="0075730F" w:rsidP="00543851">
            <w:pPr>
              <w:pStyle w:val="TableText"/>
            </w:pPr>
            <w:r>
              <w:t>6</w:t>
            </w:r>
          </w:p>
        </w:tc>
        <w:tc>
          <w:tcPr>
            <w:tcW w:w="1984" w:type="dxa"/>
          </w:tcPr>
          <w:p w14:paraId="61C9CF30" w14:textId="77777777" w:rsidR="0075730F" w:rsidRDefault="0075730F" w:rsidP="00543851">
            <w:pPr>
              <w:pStyle w:val="TableText"/>
            </w:pPr>
            <w:r>
              <w:t>100.0%</w:t>
            </w:r>
          </w:p>
        </w:tc>
      </w:tr>
      <w:tr w:rsidR="0075730F" w14:paraId="0443B7E0" w14:textId="77777777" w:rsidTr="00DC01A8">
        <w:trPr>
          <w:cnfStyle w:val="000000100000" w:firstRow="0" w:lastRow="0" w:firstColumn="0" w:lastColumn="0" w:oddVBand="0" w:evenVBand="0" w:oddHBand="1" w:evenHBand="0" w:firstRowFirstColumn="0" w:firstRowLastColumn="0" w:lastRowFirstColumn="0" w:lastRowLastColumn="0"/>
        </w:trPr>
        <w:tc>
          <w:tcPr>
            <w:tcW w:w="1872" w:type="dxa"/>
            <w:vMerge/>
          </w:tcPr>
          <w:p w14:paraId="212E1CA2" w14:textId="77777777" w:rsidR="0075730F" w:rsidRDefault="0075730F" w:rsidP="00543851">
            <w:pPr>
              <w:pStyle w:val="TableText"/>
            </w:pPr>
          </w:p>
        </w:tc>
        <w:tc>
          <w:tcPr>
            <w:tcW w:w="1559" w:type="dxa"/>
          </w:tcPr>
          <w:p w14:paraId="010D249C" w14:textId="77777777" w:rsidR="0075730F" w:rsidRDefault="0075730F" w:rsidP="00543851">
            <w:pPr>
              <w:pStyle w:val="TableText"/>
            </w:pPr>
            <w:r>
              <w:t>Lower Murray</w:t>
            </w:r>
          </w:p>
        </w:tc>
        <w:tc>
          <w:tcPr>
            <w:tcW w:w="851" w:type="dxa"/>
          </w:tcPr>
          <w:p w14:paraId="70421929" w14:textId="77777777" w:rsidR="0075730F" w:rsidRDefault="0075730F" w:rsidP="00543851">
            <w:pPr>
              <w:pStyle w:val="TableText"/>
            </w:pPr>
            <w:r>
              <w:t>6</w:t>
            </w:r>
          </w:p>
        </w:tc>
        <w:tc>
          <w:tcPr>
            <w:tcW w:w="992" w:type="dxa"/>
          </w:tcPr>
          <w:p w14:paraId="32CC2558" w14:textId="77777777" w:rsidR="0075730F" w:rsidRDefault="0075730F" w:rsidP="00543851">
            <w:pPr>
              <w:pStyle w:val="TableText"/>
            </w:pPr>
            <w:r>
              <w:t>5</w:t>
            </w:r>
          </w:p>
        </w:tc>
        <w:tc>
          <w:tcPr>
            <w:tcW w:w="1984" w:type="dxa"/>
          </w:tcPr>
          <w:p w14:paraId="5CC1721D" w14:textId="77777777" w:rsidR="0075730F" w:rsidRDefault="0075730F" w:rsidP="00543851">
            <w:pPr>
              <w:pStyle w:val="TableText"/>
            </w:pPr>
            <w:r>
              <w:t>93.8%</w:t>
            </w:r>
          </w:p>
        </w:tc>
      </w:tr>
      <w:tr w:rsidR="0075730F" w14:paraId="361AC64F" w14:textId="77777777" w:rsidTr="00DC01A8">
        <w:tc>
          <w:tcPr>
            <w:tcW w:w="1872" w:type="dxa"/>
            <w:vMerge/>
          </w:tcPr>
          <w:p w14:paraId="34F1D116" w14:textId="77777777" w:rsidR="0075730F" w:rsidRDefault="0075730F" w:rsidP="00543851">
            <w:pPr>
              <w:pStyle w:val="TableText"/>
            </w:pPr>
          </w:p>
        </w:tc>
        <w:tc>
          <w:tcPr>
            <w:tcW w:w="1559" w:type="dxa"/>
          </w:tcPr>
          <w:p w14:paraId="3BEF021F" w14:textId="77777777" w:rsidR="0075730F" w:rsidRDefault="0075730F" w:rsidP="00543851">
            <w:pPr>
              <w:pStyle w:val="TableText"/>
            </w:pPr>
            <w:r>
              <w:t>Murrumbidgee</w:t>
            </w:r>
          </w:p>
        </w:tc>
        <w:tc>
          <w:tcPr>
            <w:tcW w:w="851" w:type="dxa"/>
          </w:tcPr>
          <w:p w14:paraId="5B3143E4" w14:textId="77777777" w:rsidR="0075730F" w:rsidRDefault="0075730F" w:rsidP="00543851">
            <w:pPr>
              <w:pStyle w:val="TableText"/>
            </w:pPr>
            <w:r>
              <w:t>6</w:t>
            </w:r>
          </w:p>
        </w:tc>
        <w:tc>
          <w:tcPr>
            <w:tcW w:w="992" w:type="dxa"/>
          </w:tcPr>
          <w:p w14:paraId="0C06597F" w14:textId="77777777" w:rsidR="0075730F" w:rsidRDefault="0075730F" w:rsidP="00543851">
            <w:pPr>
              <w:pStyle w:val="TableText"/>
            </w:pPr>
            <w:r>
              <w:t>6</w:t>
            </w:r>
          </w:p>
        </w:tc>
        <w:tc>
          <w:tcPr>
            <w:tcW w:w="1984" w:type="dxa"/>
          </w:tcPr>
          <w:p w14:paraId="6AA4248B" w14:textId="77777777" w:rsidR="0075730F" w:rsidRDefault="0075730F" w:rsidP="00543851">
            <w:pPr>
              <w:pStyle w:val="TableText"/>
            </w:pPr>
            <w:r>
              <w:t>97.5%</w:t>
            </w:r>
          </w:p>
        </w:tc>
      </w:tr>
    </w:tbl>
    <w:p w14:paraId="130E8C9B" w14:textId="77777777" w:rsidR="0075730F" w:rsidRDefault="0075730F" w:rsidP="003C5CBC">
      <w:pPr>
        <w:pStyle w:val="Heading4"/>
      </w:pPr>
      <w:r>
        <w:t>Key exploratory graph(s)</w:t>
      </w:r>
    </w:p>
    <w:p w14:paraId="3034D207" w14:textId="71199DF1" w:rsidR="0075730F" w:rsidRDefault="0075730F" w:rsidP="0075730F">
      <w:pPr>
        <w:pStyle w:val="BodyText"/>
      </w:pPr>
      <w:r>
        <w:t xml:space="preserve">To </w:t>
      </w:r>
      <w:r w:rsidR="00DF4389">
        <w:t xml:space="preserve">explore patterns in the </w:t>
      </w:r>
      <w:r>
        <w:t xml:space="preserve">data, </w:t>
      </w:r>
      <w:r w:rsidR="00DF4389">
        <w:t>I</w:t>
      </w:r>
      <w:r>
        <w:t xml:space="preserve"> looked at temporal patterns in the </w:t>
      </w:r>
      <w:r w:rsidRPr="00DC01A8">
        <w:rPr>
          <w:rStyle w:val="Bold"/>
        </w:rPr>
        <w:t>proportion</w:t>
      </w:r>
      <w:r>
        <w:t xml:space="preserve"> of sites that recorded spawning each </w:t>
      </w:r>
      <w:r w:rsidR="003C5CBC">
        <w:t>water year</w:t>
      </w:r>
      <w:r>
        <w:t xml:space="preserve"> (</w:t>
      </w:r>
      <w:r w:rsidR="00BA15F2">
        <w:fldChar w:fldCharType="begin" w:fldLock="1"/>
      </w:r>
      <w:r w:rsidR="00BA15F2">
        <w:instrText xml:space="preserve"> REF _Ref71822204 \h </w:instrText>
      </w:r>
      <w:r w:rsidR="00BA15F2">
        <w:fldChar w:fldCharType="separate"/>
      </w:r>
      <w:r w:rsidR="000F6224">
        <w:t xml:space="preserve">Figure </w:t>
      </w:r>
      <w:r w:rsidR="000F6224">
        <w:rPr>
          <w:noProof/>
        </w:rPr>
        <w:t>2</w:t>
      </w:r>
      <w:r w:rsidR="000F6224">
        <w:t>.</w:t>
      </w:r>
      <w:r w:rsidR="000F6224">
        <w:rPr>
          <w:noProof/>
        </w:rPr>
        <w:t>9</w:t>
      </w:r>
      <w:r w:rsidR="00BA15F2">
        <w:fldChar w:fldCharType="end"/>
      </w:r>
      <w:r>
        <w:t>).</w:t>
      </w:r>
    </w:p>
    <w:p w14:paraId="6EC67435" w14:textId="77777777" w:rsidR="00D12877" w:rsidRDefault="0075730F" w:rsidP="00D12877">
      <w:pPr>
        <w:pStyle w:val="BodyTextExtraSpareAbove"/>
      </w:pPr>
      <w:r>
        <w:rPr>
          <w:noProof/>
        </w:rPr>
        <w:drawing>
          <wp:inline distT="0" distB="0" distL="0" distR="0" wp14:anchorId="3B1D00BD" wp14:editId="6B16FFDA">
            <wp:extent cx="5943600" cy="2600325"/>
            <wp:effectExtent l="0" t="0" r="0" b="0"/>
            <wp:docPr id="10" name="Picture" descr="Details as per caption"/>
            <wp:cNvGraphicFramePr/>
            <a:graphic xmlns:a="http://schemas.openxmlformats.org/drawingml/2006/main">
              <a:graphicData uri="http://schemas.openxmlformats.org/drawingml/2006/picture">
                <pic:pic xmlns:pic="http://schemas.openxmlformats.org/drawingml/2006/picture">
                  <pic:nvPicPr>
                    <pic:cNvPr id="10" name="Picture" descr="Details as per caption"/>
                    <pic:cNvPicPr>
                      <a:picLocks noChangeAspect="1" noChangeArrowheads="1"/>
                    </pic:cNvPicPr>
                  </pic:nvPicPr>
                  <pic:blipFill>
                    <a:blip r:embed="rId37" cstate="email">
                      <a:extLst>
                        <a:ext uri="{28A0092B-C50C-407E-A947-70E740481C1C}">
                          <a14:useLocalDpi xmlns:a14="http://schemas.microsoft.com/office/drawing/2010/main"/>
                        </a:ext>
                      </a:extLst>
                    </a:blip>
                    <a:stretch>
                      <a:fillRect/>
                    </a:stretch>
                  </pic:blipFill>
                  <pic:spPr bwMode="auto">
                    <a:xfrm>
                      <a:off x="0" y="0"/>
                      <a:ext cx="5943600" cy="2600325"/>
                    </a:xfrm>
                    <a:prstGeom prst="rect">
                      <a:avLst/>
                    </a:prstGeom>
                    <a:noFill/>
                    <a:ln w="9525">
                      <a:noFill/>
                      <a:headEnd/>
                      <a:tailEnd/>
                    </a:ln>
                  </pic:spPr>
                </pic:pic>
              </a:graphicData>
            </a:graphic>
          </wp:inline>
        </w:drawing>
      </w:r>
    </w:p>
    <w:p w14:paraId="756A2776" w14:textId="445A2AB5" w:rsidR="0075730F" w:rsidRDefault="00D12877" w:rsidP="00353EDB">
      <w:pPr>
        <w:pStyle w:val="CaptionFigure"/>
      </w:pPr>
      <w:bookmarkStart w:id="78" w:name="_Ref71822204"/>
      <w:bookmarkStart w:id="79" w:name="_Toc80792145"/>
      <w:r>
        <w:t xml:space="preserve">Figure </w:t>
      </w:r>
      <w:fldSimple w:instr=" STYLEREF 1 \s " w:fldLock="1">
        <w:r w:rsidR="000F6224">
          <w:rPr>
            <w:noProof/>
          </w:rPr>
          <w:t>2</w:t>
        </w:r>
      </w:fldSimple>
      <w:r w:rsidR="00D006AB">
        <w:t>.</w:t>
      </w:r>
      <w:fldSimple w:instr=" SEQ Figure \* ARABIC \s 1 ">
        <w:r w:rsidR="00AC66FC">
          <w:rPr>
            <w:noProof/>
          </w:rPr>
          <w:t>9</w:t>
        </w:r>
      </w:fldSimple>
      <w:bookmarkEnd w:id="78"/>
      <w:r>
        <w:t xml:space="preserve"> </w:t>
      </w:r>
      <w:r w:rsidRPr="00341B40">
        <w:t>Exploratory graph showing temporal pattern in proportion of sites with spawning events</w:t>
      </w:r>
      <w:bookmarkEnd w:id="79"/>
    </w:p>
    <w:p w14:paraId="5C85E009" w14:textId="77777777" w:rsidR="00D12877" w:rsidRDefault="0075730F" w:rsidP="00BA15F2">
      <w:pPr>
        <w:pStyle w:val="BodyTextExtraSpareAbove"/>
      </w:pPr>
      <w:r>
        <w:rPr>
          <w:noProof/>
        </w:rPr>
        <w:drawing>
          <wp:inline distT="0" distB="0" distL="0" distR="0" wp14:anchorId="66D54E04" wp14:editId="242A838A">
            <wp:extent cx="5943600" cy="2971800"/>
            <wp:effectExtent l="0" t="0" r="0" b="0"/>
            <wp:docPr id="11" name="Picture" descr="Details as per caption"/>
            <wp:cNvGraphicFramePr/>
            <a:graphic xmlns:a="http://schemas.openxmlformats.org/drawingml/2006/main">
              <a:graphicData uri="http://schemas.openxmlformats.org/drawingml/2006/picture">
                <pic:pic xmlns:pic="http://schemas.openxmlformats.org/drawingml/2006/picture">
                  <pic:nvPicPr>
                    <pic:cNvPr id="11" name="Picture" descr="Details as per caption"/>
                    <pic:cNvPicPr>
                      <a:picLocks noChangeAspect="1" noChangeArrowheads="1"/>
                    </pic:cNvPicPr>
                  </pic:nvPicPr>
                  <pic:blipFill>
                    <a:blip r:embed="rId38" cstate="email">
                      <a:extLst>
                        <a:ext uri="{28A0092B-C50C-407E-A947-70E740481C1C}">
                          <a14:useLocalDpi xmlns:a14="http://schemas.microsoft.com/office/drawing/2010/main"/>
                        </a:ext>
                      </a:extLst>
                    </a:blip>
                    <a:stretch>
                      <a:fillRect/>
                    </a:stretch>
                  </pic:blipFill>
                  <pic:spPr bwMode="auto">
                    <a:xfrm>
                      <a:off x="0" y="0"/>
                      <a:ext cx="5943600" cy="2971800"/>
                    </a:xfrm>
                    <a:prstGeom prst="rect">
                      <a:avLst/>
                    </a:prstGeom>
                    <a:noFill/>
                    <a:ln w="9525">
                      <a:noFill/>
                      <a:headEnd/>
                      <a:tailEnd/>
                    </a:ln>
                  </pic:spPr>
                </pic:pic>
              </a:graphicData>
            </a:graphic>
          </wp:inline>
        </w:drawing>
      </w:r>
    </w:p>
    <w:p w14:paraId="7B1FB9F4" w14:textId="1DFC4D15" w:rsidR="00D12877" w:rsidRDefault="00D12877" w:rsidP="00353EDB">
      <w:pPr>
        <w:pStyle w:val="CaptionFigure"/>
      </w:pPr>
      <w:bookmarkStart w:id="80" w:name="_Toc80792146"/>
      <w:r>
        <w:t xml:space="preserve">Figure </w:t>
      </w:r>
      <w:fldSimple w:instr=" STYLEREF 1 \s " w:fldLock="1">
        <w:r w:rsidR="000F6224">
          <w:rPr>
            <w:noProof/>
          </w:rPr>
          <w:t>2</w:t>
        </w:r>
      </w:fldSimple>
      <w:r w:rsidR="00D006AB">
        <w:t>.</w:t>
      </w:r>
      <w:fldSimple w:instr=" SEQ Figure \* ARABIC \s 1 ">
        <w:r w:rsidR="00AC66FC">
          <w:rPr>
            <w:noProof/>
          </w:rPr>
          <w:t>10</w:t>
        </w:r>
      </w:fldSimple>
      <w:r>
        <w:t xml:space="preserve"> </w:t>
      </w:r>
      <w:r w:rsidRPr="00FE7649">
        <w:t>Exploratory graph for spawning analysis showing relationships between flow metrics and spawning rates</w:t>
      </w:r>
      <w:bookmarkEnd w:id="80"/>
    </w:p>
    <w:p w14:paraId="2C91EE12" w14:textId="4B6F8DE8" w:rsidR="0075730F" w:rsidRDefault="00D12877" w:rsidP="007232D6">
      <w:pPr>
        <w:pStyle w:val="CaptionNote"/>
      </w:pPr>
      <w:r w:rsidRPr="00FE7649">
        <w:t>Each dot represents proportion of sites with spawning</w:t>
      </w:r>
      <w:r w:rsidR="00745927">
        <w:t xml:space="preserve">. </w:t>
      </w:r>
      <w:r w:rsidRPr="00FE7649">
        <w:t>Blue line shows exploratory regression line (not corrected for other covariates)</w:t>
      </w:r>
      <w:r w:rsidR="00745927">
        <w:t>.</w:t>
      </w:r>
    </w:p>
    <w:p w14:paraId="7566E6CD" w14:textId="52A5AC37" w:rsidR="0075730F" w:rsidRDefault="0075730F" w:rsidP="0075730F">
      <w:pPr>
        <w:pStyle w:val="Heading3"/>
      </w:pPr>
      <w:bookmarkStart w:id="81" w:name="data-analysis"/>
      <w:bookmarkStart w:id="82" w:name="_Toc69847836"/>
      <w:r>
        <w:lastRenderedPageBreak/>
        <w:t>Data analysis</w:t>
      </w:r>
      <w:bookmarkEnd w:id="81"/>
      <w:bookmarkEnd w:id="82"/>
    </w:p>
    <w:p w14:paraId="07B14481" w14:textId="7431EE7E" w:rsidR="0075730F" w:rsidRPr="00BA15F2" w:rsidRDefault="0075730F" w:rsidP="005E2300">
      <w:pPr>
        <w:pStyle w:val="BodyText"/>
      </w:pPr>
      <w:r w:rsidRPr="00BA15F2">
        <w:t xml:space="preserve">To test for the effects of flow metrics on spawning, </w:t>
      </w:r>
      <w:r w:rsidR="00DE3D74">
        <w:t>I</w:t>
      </w:r>
      <w:r w:rsidRPr="00BA15F2">
        <w:t xml:space="preserve"> mode</w:t>
      </w:r>
      <w:r w:rsidR="003C5CBC" w:rsidRPr="00BA15F2">
        <w:t>l</w:t>
      </w:r>
      <w:r w:rsidRPr="00BA15F2">
        <w:t>led the probability that a spawning event is detected based on flow conditions.</w:t>
      </w:r>
    </w:p>
    <w:p w14:paraId="5F51849E" w14:textId="45EA76EA" w:rsidR="0075730F" w:rsidRDefault="0075730F" w:rsidP="0075730F">
      <w:pPr>
        <w:pStyle w:val="BodyText"/>
      </w:pPr>
      <w:r>
        <w:t xml:space="preserve">Using the above approach, a GLMM (generalised linear mixed model) </w:t>
      </w:r>
      <w:r w:rsidR="00331CE6">
        <w:t xml:space="preserve">was run </w:t>
      </w:r>
      <w:r>
        <w:t xml:space="preserve">with a binomial distribution (in a Bayesian framework). As the metrics were the same within a program, </w:t>
      </w:r>
      <w:r w:rsidR="00DE3D74">
        <w:t>I</w:t>
      </w:r>
      <w:r>
        <w:t xml:space="preserve"> summed together all sampling events within a program and used total number of spawning events detected as the response variable. </w:t>
      </w:r>
      <w:r w:rsidR="00DE3D74">
        <w:t>I</w:t>
      </w:r>
      <w:r>
        <w:t xml:space="preserve"> included the selected annual flow metrics, total volumetric effort (log-scaled), current</w:t>
      </w:r>
      <w:r w:rsidR="003C5CBC">
        <w:t xml:space="preserve"> water year</w:t>
      </w:r>
      <w:r>
        <w:t xml:space="preserve">’s adult </w:t>
      </w:r>
      <w:r w:rsidR="00F57109">
        <w:t>CPUE</w:t>
      </w:r>
      <w:r>
        <w:t>, and program as fixed effects. Program-by-</w:t>
      </w:r>
      <w:r w:rsidR="003C5CBC">
        <w:t>water year</w:t>
      </w:r>
      <w:r>
        <w:t xml:space="preserve"> was included as a random effect, which helps account for potential overdispersion in the data.</w:t>
      </w:r>
    </w:p>
    <w:p w14:paraId="555982E1" w14:textId="4D87F4CF" w:rsidR="0075730F" w:rsidRDefault="0075730F" w:rsidP="0075730F">
      <w:pPr>
        <w:pStyle w:val="Heading3"/>
      </w:pPr>
      <w:bookmarkStart w:id="83" w:name="results"/>
      <w:bookmarkStart w:id="84" w:name="_Toc69847837"/>
      <w:r>
        <w:t>Results</w:t>
      </w:r>
      <w:bookmarkEnd w:id="83"/>
      <w:bookmarkEnd w:id="84"/>
    </w:p>
    <w:p w14:paraId="65FED7A4" w14:textId="77777777" w:rsidR="0075730F" w:rsidRDefault="0075730F" w:rsidP="003C5CBC">
      <w:pPr>
        <w:pStyle w:val="Heading4"/>
      </w:pPr>
      <w:r>
        <w:t>Flow coefficients</w:t>
      </w:r>
    </w:p>
    <w:p w14:paraId="0FCBFE8E" w14:textId="77777777" w:rsidR="00D12877" w:rsidRDefault="0075730F" w:rsidP="00D12877">
      <w:pPr>
        <w:pStyle w:val="BodyText"/>
        <w:keepNext/>
      </w:pPr>
      <w:r>
        <w:rPr>
          <w:noProof/>
        </w:rPr>
        <w:drawing>
          <wp:inline distT="0" distB="0" distL="0" distR="0" wp14:anchorId="5CC8DE1E" wp14:editId="17E5D6FE">
            <wp:extent cx="5943600" cy="3714750"/>
            <wp:effectExtent l="0" t="0" r="0" b="0"/>
            <wp:docPr id="72" name="Picture" descr="Details as per caption"/>
            <wp:cNvGraphicFramePr/>
            <a:graphic xmlns:a="http://schemas.openxmlformats.org/drawingml/2006/main">
              <a:graphicData uri="http://schemas.openxmlformats.org/drawingml/2006/picture">
                <pic:pic xmlns:pic="http://schemas.openxmlformats.org/drawingml/2006/picture">
                  <pic:nvPicPr>
                    <pic:cNvPr id="72" name="Picture" descr="Details as per caption"/>
                    <pic:cNvPicPr>
                      <a:picLocks noChangeAspect="1" noChangeArrowheads="1"/>
                    </pic:cNvPicPr>
                  </pic:nvPicPr>
                  <pic:blipFill>
                    <a:blip r:embed="rId39" cstate="email">
                      <a:extLst>
                        <a:ext uri="{28A0092B-C50C-407E-A947-70E740481C1C}">
                          <a14:useLocalDpi xmlns:a14="http://schemas.microsoft.com/office/drawing/2010/main"/>
                        </a:ext>
                      </a:extLst>
                    </a:blip>
                    <a:stretch>
                      <a:fillRect/>
                    </a:stretch>
                  </pic:blipFill>
                  <pic:spPr bwMode="auto">
                    <a:xfrm>
                      <a:off x="0" y="0"/>
                      <a:ext cx="5943600" cy="3714750"/>
                    </a:xfrm>
                    <a:prstGeom prst="rect">
                      <a:avLst/>
                    </a:prstGeom>
                    <a:noFill/>
                    <a:ln w="9525">
                      <a:noFill/>
                      <a:headEnd/>
                      <a:tailEnd/>
                    </a:ln>
                  </pic:spPr>
                </pic:pic>
              </a:graphicData>
            </a:graphic>
          </wp:inline>
        </w:drawing>
      </w:r>
    </w:p>
    <w:p w14:paraId="17BA4CA0" w14:textId="55183146" w:rsidR="00353EDB" w:rsidRDefault="00D12877" w:rsidP="00353EDB">
      <w:pPr>
        <w:pStyle w:val="CaptionFigure"/>
      </w:pPr>
      <w:bookmarkStart w:id="85" w:name="_Toc80792147"/>
      <w:r>
        <w:t xml:space="preserve">Figure </w:t>
      </w:r>
      <w:fldSimple w:instr=" STYLEREF 1 \s " w:fldLock="1">
        <w:r w:rsidR="000F6224">
          <w:rPr>
            <w:noProof/>
          </w:rPr>
          <w:t>2</w:t>
        </w:r>
      </w:fldSimple>
      <w:r w:rsidR="00D006AB">
        <w:t>.</w:t>
      </w:r>
      <w:fldSimple w:instr=" SEQ Figure \* ARABIC \s 1 ">
        <w:r w:rsidR="00AC66FC">
          <w:rPr>
            <w:noProof/>
          </w:rPr>
          <w:t>11</w:t>
        </w:r>
      </w:fldSimple>
      <w:r>
        <w:t xml:space="preserve"> </w:t>
      </w:r>
      <w:r w:rsidRPr="00BF4C6F">
        <w:t>Effect of each flow variable on spawning occurrence for each species on the logit scale</w:t>
      </w:r>
      <w:bookmarkEnd w:id="85"/>
    </w:p>
    <w:p w14:paraId="7CA3899D" w14:textId="616D17A6" w:rsidR="0075730F" w:rsidRDefault="00353EDB" w:rsidP="007232D6">
      <w:pPr>
        <w:pStyle w:val="CaptionNote"/>
      </w:pPr>
      <w:r>
        <w:t>S</w:t>
      </w:r>
      <w:r w:rsidR="00D12877" w:rsidRPr="00BF4C6F">
        <w:t xml:space="preserve">pawning rates lead to large standard errors and hence easier to present on </w:t>
      </w:r>
      <w:r>
        <w:t xml:space="preserve">logit </w:t>
      </w:r>
      <w:r w:rsidR="00D12877" w:rsidRPr="00BF4C6F">
        <w:t>scale. Error bars are 95%CrI. Pinkish dots indicate 95%CrI does not overlap 0</w:t>
      </w:r>
      <w:r w:rsidR="00745927">
        <w:t>.</w:t>
      </w:r>
    </w:p>
    <w:p w14:paraId="30EE40AD" w14:textId="77777777" w:rsidR="0075730F" w:rsidRDefault="0075730F" w:rsidP="003C5CBC">
      <w:pPr>
        <w:pStyle w:val="Heading4"/>
      </w:pPr>
      <w:r>
        <w:lastRenderedPageBreak/>
        <w:t>Counterfactual predictions</w:t>
      </w:r>
    </w:p>
    <w:p w14:paraId="7EE8C8B1" w14:textId="77777777" w:rsidR="00353EDB" w:rsidRDefault="0075730F" w:rsidP="00353EDB">
      <w:pPr>
        <w:pStyle w:val="BodyText"/>
        <w:keepNext/>
      </w:pPr>
      <w:r>
        <w:rPr>
          <w:noProof/>
        </w:rPr>
        <w:drawing>
          <wp:inline distT="0" distB="0" distL="0" distR="0" wp14:anchorId="4CDD166A" wp14:editId="7594C03A">
            <wp:extent cx="5943600" cy="2971800"/>
            <wp:effectExtent l="0" t="0" r="0" b="0"/>
            <wp:docPr id="13" name="Picture" descr="Details as per caption"/>
            <wp:cNvGraphicFramePr/>
            <a:graphic xmlns:a="http://schemas.openxmlformats.org/drawingml/2006/main">
              <a:graphicData uri="http://schemas.openxmlformats.org/drawingml/2006/picture">
                <pic:pic xmlns:pic="http://schemas.openxmlformats.org/drawingml/2006/picture">
                  <pic:nvPicPr>
                    <pic:cNvPr id="13" name="Picture" descr="Details as per caption"/>
                    <pic:cNvPicPr>
                      <a:picLocks noChangeAspect="1" noChangeArrowheads="1"/>
                    </pic:cNvPicPr>
                  </pic:nvPicPr>
                  <pic:blipFill>
                    <a:blip r:embed="rId40" cstate="email">
                      <a:extLst>
                        <a:ext uri="{28A0092B-C50C-407E-A947-70E740481C1C}">
                          <a14:useLocalDpi xmlns:a14="http://schemas.microsoft.com/office/drawing/2010/main"/>
                        </a:ext>
                      </a:extLst>
                    </a:blip>
                    <a:stretch>
                      <a:fillRect/>
                    </a:stretch>
                  </pic:blipFill>
                  <pic:spPr bwMode="auto">
                    <a:xfrm>
                      <a:off x="0" y="0"/>
                      <a:ext cx="5943600" cy="2971800"/>
                    </a:xfrm>
                    <a:prstGeom prst="rect">
                      <a:avLst/>
                    </a:prstGeom>
                    <a:noFill/>
                    <a:ln w="9525">
                      <a:noFill/>
                      <a:headEnd/>
                      <a:tailEnd/>
                    </a:ln>
                  </pic:spPr>
                </pic:pic>
              </a:graphicData>
            </a:graphic>
          </wp:inline>
        </w:drawing>
      </w:r>
    </w:p>
    <w:p w14:paraId="3FBB9386" w14:textId="3C256EC1" w:rsidR="00353EDB" w:rsidRDefault="00353EDB" w:rsidP="00353EDB">
      <w:pPr>
        <w:pStyle w:val="CaptionFigure"/>
      </w:pPr>
      <w:bookmarkStart w:id="86" w:name="_Toc80792148"/>
      <w:r>
        <w:t xml:space="preserve">Figure </w:t>
      </w:r>
      <w:fldSimple w:instr=" STYLEREF 1 \s " w:fldLock="1">
        <w:r w:rsidR="000F6224">
          <w:rPr>
            <w:noProof/>
          </w:rPr>
          <w:t>2</w:t>
        </w:r>
      </w:fldSimple>
      <w:r w:rsidR="00D006AB">
        <w:t>.</w:t>
      </w:r>
      <w:fldSimple w:instr=" SEQ Figure \* ARABIC \s 1 ">
        <w:r w:rsidR="00AC66FC">
          <w:rPr>
            <w:noProof/>
          </w:rPr>
          <w:t>12</w:t>
        </w:r>
      </w:fldSimple>
      <w:r>
        <w:t xml:space="preserve"> </w:t>
      </w:r>
      <w:r w:rsidRPr="002B21EA">
        <w:t>Predicted change (logit scale) on spawning rat</w:t>
      </w:r>
      <w:r w:rsidR="001A65B3">
        <w:t>es</w:t>
      </w:r>
      <w:r w:rsidRPr="002B21EA">
        <w:t xml:space="preserve"> with and without Commonwealth environmental water for each species, broken up by year and program</w:t>
      </w:r>
      <w:bookmarkEnd w:id="86"/>
    </w:p>
    <w:p w14:paraId="3F3404BD" w14:textId="4DB3CDF2" w:rsidR="0075730F" w:rsidRDefault="00353EDB" w:rsidP="007232D6">
      <w:pPr>
        <w:pStyle w:val="CaptionNote"/>
      </w:pPr>
      <w:r w:rsidRPr="002B21EA">
        <w:t xml:space="preserve">* </w:t>
      </w:r>
      <w:proofErr w:type="gramStart"/>
      <w:r w:rsidRPr="002B21EA">
        <w:t>indicates</w:t>
      </w:r>
      <w:proofErr w:type="gramEnd"/>
      <w:r w:rsidRPr="002B21EA">
        <w:t xml:space="preserve"> the 95%CrI of the difference between with and without Commonwealth environmental water does</w:t>
      </w:r>
      <w:r w:rsidR="00745927">
        <w:t>.</w:t>
      </w:r>
    </w:p>
    <w:p w14:paraId="6C9BDCEA" w14:textId="77777777" w:rsidR="00353EDB" w:rsidRDefault="0075730F" w:rsidP="00353EDB">
      <w:pPr>
        <w:pStyle w:val="BodyTextExtraSpareAbove"/>
        <w:keepNext/>
      </w:pPr>
      <w:r>
        <w:rPr>
          <w:noProof/>
        </w:rPr>
        <w:drawing>
          <wp:inline distT="0" distB="0" distL="0" distR="0" wp14:anchorId="37D61C85" wp14:editId="3EE2934C">
            <wp:extent cx="5943600" cy="4160520"/>
            <wp:effectExtent l="0" t="0" r="0" b="0"/>
            <wp:docPr id="14" name="Picture" descr="Details as per caption"/>
            <wp:cNvGraphicFramePr/>
            <a:graphic xmlns:a="http://schemas.openxmlformats.org/drawingml/2006/main">
              <a:graphicData uri="http://schemas.openxmlformats.org/drawingml/2006/picture">
                <pic:pic xmlns:pic="http://schemas.openxmlformats.org/drawingml/2006/picture">
                  <pic:nvPicPr>
                    <pic:cNvPr id="14" name="Picture" descr="Details as per caption"/>
                    <pic:cNvPicPr>
                      <a:picLocks noChangeAspect="1" noChangeArrowheads="1"/>
                    </pic:cNvPicPr>
                  </pic:nvPicPr>
                  <pic:blipFill>
                    <a:blip r:embed="rId41" cstate="email">
                      <a:extLst>
                        <a:ext uri="{28A0092B-C50C-407E-A947-70E740481C1C}">
                          <a14:useLocalDpi xmlns:a14="http://schemas.microsoft.com/office/drawing/2010/main"/>
                        </a:ext>
                      </a:extLst>
                    </a:blip>
                    <a:stretch>
                      <a:fillRect/>
                    </a:stretch>
                  </pic:blipFill>
                  <pic:spPr bwMode="auto">
                    <a:xfrm>
                      <a:off x="0" y="0"/>
                      <a:ext cx="5943600" cy="4160520"/>
                    </a:xfrm>
                    <a:prstGeom prst="rect">
                      <a:avLst/>
                    </a:prstGeom>
                    <a:noFill/>
                    <a:ln w="9525">
                      <a:noFill/>
                      <a:headEnd/>
                      <a:tailEnd/>
                    </a:ln>
                  </pic:spPr>
                </pic:pic>
              </a:graphicData>
            </a:graphic>
          </wp:inline>
        </w:drawing>
      </w:r>
    </w:p>
    <w:p w14:paraId="0CFEA425" w14:textId="650F7459" w:rsidR="00353EDB" w:rsidRPr="00353EDB" w:rsidRDefault="00353EDB" w:rsidP="00353EDB">
      <w:pPr>
        <w:pStyle w:val="CaptionFigure"/>
      </w:pPr>
      <w:bookmarkStart w:id="87" w:name="_Toc80792149"/>
      <w:r w:rsidRPr="00353EDB">
        <w:t xml:space="preserve">Figure </w:t>
      </w:r>
      <w:fldSimple w:instr=" STYLEREF 1 \s " w:fldLock="1">
        <w:r w:rsidR="000F6224">
          <w:rPr>
            <w:noProof/>
          </w:rPr>
          <w:t>2</w:t>
        </w:r>
      </w:fldSimple>
      <w:r w:rsidR="00D006AB">
        <w:t>.</w:t>
      </w:r>
      <w:fldSimple w:instr=" SEQ Figure \* ARABIC \s 1 ">
        <w:r w:rsidR="00AC66FC">
          <w:rPr>
            <w:noProof/>
          </w:rPr>
          <w:t>13</w:t>
        </w:r>
      </w:fldSimple>
      <w:r w:rsidRPr="00353EDB">
        <w:t xml:space="preserve"> Predicted spawning rates with and without Commonwealth environmental water for each species, broken up by year and program</w:t>
      </w:r>
      <w:bookmarkEnd w:id="87"/>
    </w:p>
    <w:p w14:paraId="24BAB7C5" w14:textId="3A270E26" w:rsidR="0075730F" w:rsidRDefault="00353EDB" w:rsidP="007232D6">
      <w:pPr>
        <w:pStyle w:val="CaptionNote"/>
      </w:pPr>
      <w:r>
        <w:t xml:space="preserve">* </w:t>
      </w:r>
      <w:proofErr w:type="gramStart"/>
      <w:r>
        <w:t>indicates</w:t>
      </w:r>
      <w:proofErr w:type="gramEnd"/>
      <w:r>
        <w:t xml:space="preserve"> the 95%CrI of the difference between with and without Commonwealth environmental water does not include zero. Error bars are 95%CrI</w:t>
      </w:r>
      <w:r w:rsidR="00745927">
        <w:t>.</w:t>
      </w:r>
    </w:p>
    <w:p w14:paraId="77CD6633" w14:textId="77777777" w:rsidR="00353EDB" w:rsidRDefault="0075730F" w:rsidP="00353EDB">
      <w:pPr>
        <w:pStyle w:val="BodyText"/>
        <w:keepNext/>
      </w:pPr>
      <w:r>
        <w:rPr>
          <w:noProof/>
        </w:rPr>
        <w:lastRenderedPageBreak/>
        <w:drawing>
          <wp:inline distT="0" distB="0" distL="0" distR="0" wp14:anchorId="1E8DD592" wp14:editId="779E1C8B">
            <wp:extent cx="5943600" cy="3566160"/>
            <wp:effectExtent l="0" t="0" r="0" b="0"/>
            <wp:docPr id="15" name="Picture" descr="Details as per caption"/>
            <wp:cNvGraphicFramePr/>
            <a:graphic xmlns:a="http://schemas.openxmlformats.org/drawingml/2006/main">
              <a:graphicData uri="http://schemas.openxmlformats.org/drawingml/2006/picture">
                <pic:pic xmlns:pic="http://schemas.openxmlformats.org/drawingml/2006/picture">
                  <pic:nvPicPr>
                    <pic:cNvPr id="15" name="Picture" descr="Details as per caption"/>
                    <pic:cNvPicPr>
                      <a:picLocks noChangeAspect="1" noChangeArrowheads="1"/>
                    </pic:cNvPicPr>
                  </pic:nvPicPr>
                  <pic:blipFill>
                    <a:blip r:embed="rId42" cstate="email">
                      <a:extLst>
                        <a:ext uri="{28A0092B-C50C-407E-A947-70E740481C1C}">
                          <a14:useLocalDpi xmlns:a14="http://schemas.microsoft.com/office/drawing/2010/main"/>
                        </a:ext>
                      </a:extLst>
                    </a:blip>
                    <a:stretch>
                      <a:fillRect/>
                    </a:stretch>
                  </pic:blipFill>
                  <pic:spPr bwMode="auto">
                    <a:xfrm>
                      <a:off x="0" y="0"/>
                      <a:ext cx="5943600" cy="3566160"/>
                    </a:xfrm>
                    <a:prstGeom prst="rect">
                      <a:avLst/>
                    </a:prstGeom>
                    <a:noFill/>
                    <a:ln w="9525">
                      <a:noFill/>
                      <a:headEnd/>
                      <a:tailEnd/>
                    </a:ln>
                  </pic:spPr>
                </pic:pic>
              </a:graphicData>
            </a:graphic>
          </wp:inline>
        </w:drawing>
      </w:r>
    </w:p>
    <w:p w14:paraId="5413CDD4" w14:textId="0DDCEB51" w:rsidR="00353EDB" w:rsidRDefault="00353EDB" w:rsidP="00353EDB">
      <w:pPr>
        <w:pStyle w:val="CaptionFigure"/>
      </w:pPr>
      <w:bookmarkStart w:id="88" w:name="_Toc80792150"/>
      <w:r>
        <w:t xml:space="preserve">Figure </w:t>
      </w:r>
      <w:fldSimple w:instr=" STYLEREF 1 \s " w:fldLock="1">
        <w:r w:rsidR="000F6224">
          <w:rPr>
            <w:noProof/>
          </w:rPr>
          <w:t>2</w:t>
        </w:r>
      </w:fldSimple>
      <w:r w:rsidR="00D006AB">
        <w:t>.</w:t>
      </w:r>
      <w:fldSimple w:instr=" SEQ Figure \* ARABIC \s 1 ">
        <w:r w:rsidR="00AC66FC">
          <w:rPr>
            <w:noProof/>
          </w:rPr>
          <w:t>14</w:t>
        </w:r>
      </w:fldSimple>
      <w:r>
        <w:t xml:space="preserve"> </w:t>
      </w:r>
      <w:r w:rsidRPr="00CD01B5">
        <w:t>Contribution of each flow variable on the predicted Commonwealth environmental water effect</w:t>
      </w:r>
      <w:bookmarkEnd w:id="88"/>
    </w:p>
    <w:p w14:paraId="76AC9A5F" w14:textId="45F9DD5C" w:rsidR="0075730F" w:rsidRDefault="00353EDB" w:rsidP="007232D6">
      <w:pPr>
        <w:pStyle w:val="CaptionNote"/>
      </w:pPr>
      <w:r w:rsidRPr="00CD01B5">
        <w:t>Negative effects are shown as bars below 0 and positive effects above. Effect sizes are on link scale</w:t>
      </w:r>
      <w:r w:rsidR="00DC01A8">
        <w:t>.</w:t>
      </w:r>
    </w:p>
    <w:p w14:paraId="7BEE1ECE" w14:textId="77A2030E" w:rsidR="0075730F" w:rsidRDefault="0075730F" w:rsidP="0075730F">
      <w:pPr>
        <w:pStyle w:val="Heading2"/>
      </w:pPr>
      <w:bookmarkStart w:id="89" w:name="analysis-larval-abundance-analysis"/>
      <w:bookmarkStart w:id="90" w:name="_Toc69847839"/>
      <w:bookmarkStart w:id="91" w:name="_Toc76050181"/>
      <w:r>
        <w:t>Analysis: Larval abundance analysis</w:t>
      </w:r>
      <w:bookmarkEnd w:id="89"/>
      <w:bookmarkEnd w:id="90"/>
      <w:bookmarkEnd w:id="91"/>
    </w:p>
    <w:p w14:paraId="7920C3B0" w14:textId="4A81026D" w:rsidR="0075730F" w:rsidRDefault="0075730F" w:rsidP="0075730F">
      <w:pPr>
        <w:pStyle w:val="Heading3"/>
      </w:pPr>
      <w:bookmarkStart w:id="92" w:name="logic-study-design-and-data-trimming-1"/>
      <w:bookmarkStart w:id="93" w:name="_Toc69847840"/>
      <w:r>
        <w:t>Logic, study design, and data trimming</w:t>
      </w:r>
      <w:bookmarkEnd w:id="92"/>
      <w:bookmarkEnd w:id="93"/>
    </w:p>
    <w:p w14:paraId="790024B4" w14:textId="77777777" w:rsidR="0075730F" w:rsidRDefault="0075730F" w:rsidP="00794742">
      <w:pPr>
        <w:pStyle w:val="Heading4"/>
      </w:pPr>
      <w:r>
        <w:t>Logic</w:t>
      </w:r>
    </w:p>
    <w:p w14:paraId="158D11A4" w14:textId="5DA0B671" w:rsidR="0075730F" w:rsidRDefault="00EF3DBD" w:rsidP="0075730F">
      <w:pPr>
        <w:pStyle w:val="BodyText"/>
      </w:pPr>
      <w:r>
        <w:t>The p</w:t>
      </w:r>
      <w:r w:rsidR="0075730F">
        <w:t xml:space="preserve">revious section estimated the effect of flow on spawning rates across sites, </w:t>
      </w:r>
      <w:r>
        <w:t>investigating</w:t>
      </w:r>
      <w:r w:rsidR="0075730F">
        <w:t xml:space="preserve"> if </w:t>
      </w:r>
      <w:r w:rsidR="006E440A">
        <w:t>Commonwealth environmental water</w:t>
      </w:r>
      <w:r w:rsidR="0075730F">
        <w:t xml:space="preserve"> increased spawning </w:t>
      </w:r>
      <w:r w:rsidR="002E2274">
        <w:t>occurrence</w:t>
      </w:r>
      <w:r w:rsidR="0075730F">
        <w:t xml:space="preserve">. This section looks specifically at larval abundance, given that a site had </w:t>
      </w:r>
      <w:r w:rsidR="00B31183">
        <w:t xml:space="preserve">a </w:t>
      </w:r>
      <w:r w:rsidR="0075730F">
        <w:t>spawning</w:t>
      </w:r>
      <w:r w:rsidR="00B31183">
        <w:t xml:space="preserve"> event</w:t>
      </w:r>
      <w:r w:rsidR="0075730F">
        <w:t xml:space="preserve">. </w:t>
      </w:r>
      <w:r w:rsidR="002E2274">
        <w:t>I</w:t>
      </w:r>
      <w:r w:rsidR="0075730F">
        <w:t xml:space="preserve"> dropped non-spawning sites as this information was contained in the previous section and it leads to distribution issues due to the excess zeros.</w:t>
      </w:r>
    </w:p>
    <w:p w14:paraId="5FEA8AFB" w14:textId="77777777" w:rsidR="0075730F" w:rsidRDefault="0075730F" w:rsidP="00794742">
      <w:pPr>
        <w:pStyle w:val="Heading4"/>
      </w:pPr>
      <w:r>
        <w:t>Study design</w:t>
      </w:r>
    </w:p>
    <w:p w14:paraId="43E2A72F" w14:textId="766B555D" w:rsidR="0075730F" w:rsidRDefault="0075730F" w:rsidP="0075730F">
      <w:pPr>
        <w:pStyle w:val="BodyText"/>
      </w:pPr>
      <w:r>
        <w:t xml:space="preserve">The sampling design follows the spawning </w:t>
      </w:r>
      <w:r w:rsidR="00CD58F6">
        <w:t xml:space="preserve">design </w:t>
      </w:r>
      <w:r>
        <w:t xml:space="preserve">(see </w:t>
      </w:r>
      <w:r w:rsidR="00950DDB">
        <w:fldChar w:fldCharType="begin" w:fldLock="1"/>
      </w:r>
      <w:r w:rsidR="00950DDB">
        <w:instrText xml:space="preserve"> REF _Ref71822265 \h </w:instrText>
      </w:r>
      <w:r w:rsidR="00950DDB">
        <w:fldChar w:fldCharType="separate"/>
      </w:r>
      <w:r w:rsidR="000F6224">
        <w:t xml:space="preserve">Figure </w:t>
      </w:r>
      <w:r w:rsidR="000F6224">
        <w:rPr>
          <w:noProof/>
        </w:rPr>
        <w:t>2</w:t>
      </w:r>
      <w:r w:rsidR="000F6224">
        <w:t>.</w:t>
      </w:r>
      <w:r w:rsidR="000F6224">
        <w:rPr>
          <w:noProof/>
        </w:rPr>
        <w:t>8</w:t>
      </w:r>
      <w:r w:rsidR="00950DDB">
        <w:fldChar w:fldCharType="end"/>
      </w:r>
      <w:r>
        <w:t xml:space="preserve">), though the flow metrics are event-based </w:t>
      </w:r>
      <w:r w:rsidR="00BF246C">
        <w:t xml:space="preserve">in this design </w:t>
      </w:r>
      <w:r>
        <w:t>and hence temporal alignment</w:t>
      </w:r>
      <w:r w:rsidR="00BF246C">
        <w:t xml:space="preserve"> is different</w:t>
      </w:r>
      <w:r>
        <w:t>.</w:t>
      </w:r>
    </w:p>
    <w:p w14:paraId="69349468" w14:textId="67142A88" w:rsidR="0075730F" w:rsidRDefault="0075730F" w:rsidP="0075730F">
      <w:pPr>
        <w:pStyle w:val="BodyText"/>
      </w:pPr>
      <w:r>
        <w:t xml:space="preserve">Total samples sizes are shown in </w:t>
      </w:r>
      <w:r w:rsidR="000A4FC5">
        <w:fldChar w:fldCharType="begin" w:fldLock="1"/>
      </w:r>
      <w:r w:rsidR="000A4FC5">
        <w:instrText xml:space="preserve"> REF _Ref71821672 \h </w:instrText>
      </w:r>
      <w:r w:rsidR="000A4FC5">
        <w:fldChar w:fldCharType="separate"/>
      </w:r>
      <w:r w:rsidR="000F6224">
        <w:t xml:space="preserve">Table </w:t>
      </w:r>
      <w:r w:rsidR="000F6224">
        <w:rPr>
          <w:noProof/>
        </w:rPr>
        <w:t>2</w:t>
      </w:r>
      <w:r w:rsidR="000F6224">
        <w:t>.</w:t>
      </w:r>
      <w:r w:rsidR="000F6224">
        <w:rPr>
          <w:noProof/>
        </w:rPr>
        <w:t>3</w:t>
      </w:r>
      <w:r w:rsidR="000A4FC5">
        <w:fldChar w:fldCharType="end"/>
      </w:r>
      <w:r>
        <w:t xml:space="preserve">. The analysis includes 2 </w:t>
      </w:r>
      <w:r w:rsidR="00C46053">
        <w:t xml:space="preserve">flow-cued spawning </w:t>
      </w:r>
      <w:r>
        <w:t xml:space="preserve">species: </w:t>
      </w:r>
      <w:proofErr w:type="spellStart"/>
      <w:r w:rsidRPr="00353EDB">
        <w:rPr>
          <w:rStyle w:val="Italics"/>
        </w:rPr>
        <w:t>Macquaria</w:t>
      </w:r>
      <w:proofErr w:type="spellEnd"/>
      <w:r w:rsidRPr="00353EDB">
        <w:rPr>
          <w:rStyle w:val="Italics"/>
        </w:rPr>
        <w:t xml:space="preserve"> </w:t>
      </w:r>
      <w:proofErr w:type="spellStart"/>
      <w:r w:rsidRPr="00353EDB">
        <w:rPr>
          <w:rStyle w:val="Italics"/>
        </w:rPr>
        <w:t>ambigua</w:t>
      </w:r>
      <w:proofErr w:type="spellEnd"/>
      <w:r w:rsidR="00F46F0A">
        <w:t xml:space="preserve"> and</w:t>
      </w:r>
      <w:r>
        <w:t xml:space="preserve"> </w:t>
      </w:r>
      <w:proofErr w:type="spellStart"/>
      <w:r w:rsidRPr="00353EDB">
        <w:rPr>
          <w:rStyle w:val="Italics"/>
        </w:rPr>
        <w:t>Bidyanus</w:t>
      </w:r>
      <w:proofErr w:type="spellEnd"/>
      <w:r w:rsidRPr="00353EDB">
        <w:rPr>
          <w:rStyle w:val="Italics"/>
        </w:rPr>
        <w:t xml:space="preserve"> </w:t>
      </w:r>
      <w:proofErr w:type="spellStart"/>
      <w:r w:rsidRPr="00353EDB">
        <w:rPr>
          <w:rStyle w:val="Italics"/>
        </w:rPr>
        <w:t>bidyanus</w:t>
      </w:r>
      <w:proofErr w:type="spellEnd"/>
      <w:r>
        <w:t>.</w:t>
      </w:r>
    </w:p>
    <w:p w14:paraId="2195BE98" w14:textId="632C05E5" w:rsidR="00DC01A8" w:rsidRDefault="00353EDB" w:rsidP="00353EDB">
      <w:pPr>
        <w:pStyle w:val="CaptionTable"/>
      </w:pPr>
      <w:bookmarkStart w:id="94" w:name="_Ref71821672"/>
      <w:bookmarkStart w:id="95" w:name="_Toc76050242"/>
      <w:r>
        <w:t xml:space="preserve">Table </w:t>
      </w:r>
      <w:fldSimple w:instr=" STYLEREF 1 \s " w:fldLock="1">
        <w:r w:rsidR="000F6224">
          <w:rPr>
            <w:noProof/>
          </w:rPr>
          <w:t>2</w:t>
        </w:r>
      </w:fldSimple>
      <w:r w:rsidR="00DC01A8">
        <w:t>.</w:t>
      </w:r>
      <w:fldSimple w:instr=" SEQ Table \* ARABIC \s 1 ">
        <w:r w:rsidR="00AC66FC">
          <w:rPr>
            <w:noProof/>
          </w:rPr>
          <w:t>3</w:t>
        </w:r>
      </w:fldSimple>
      <w:bookmarkEnd w:id="94"/>
      <w:r>
        <w:t xml:space="preserve"> Summary of sample sizes for larval abundance dataset</w:t>
      </w:r>
      <w:bookmarkEnd w:id="95"/>
    </w:p>
    <w:p w14:paraId="212E4DEC" w14:textId="05A2A930" w:rsidR="0075730F" w:rsidRDefault="00353EDB" w:rsidP="007232D6">
      <w:pPr>
        <w:pStyle w:val="CaptionNote"/>
      </w:pPr>
      <w:r>
        <w:t>Note - this is basically same as spawning, except displaying percentage of surveys with nonzero CPUE (and dropped effort == 0 surveys)</w:t>
      </w:r>
      <w:r w:rsidR="00DC01A8">
        <w:t>.</w:t>
      </w:r>
    </w:p>
    <w:tbl>
      <w:tblPr>
        <w:tblStyle w:val="TableCSIRO"/>
        <w:tblW w:w="8818" w:type="dxa"/>
        <w:tblLayout w:type="fixed"/>
        <w:tblLook w:val="0420" w:firstRow="1" w:lastRow="0" w:firstColumn="0" w:lastColumn="0" w:noHBand="0" w:noVBand="1"/>
      </w:tblPr>
      <w:tblGrid>
        <w:gridCol w:w="1872"/>
        <w:gridCol w:w="1872"/>
        <w:gridCol w:w="1440"/>
        <w:gridCol w:w="1440"/>
        <w:gridCol w:w="2194"/>
      </w:tblGrid>
      <w:tr w:rsidR="0075730F" w14:paraId="3A55B8FD" w14:textId="77777777" w:rsidTr="000A4FC5">
        <w:trPr>
          <w:cnfStyle w:val="100000000000" w:firstRow="1" w:lastRow="0" w:firstColumn="0" w:lastColumn="0" w:oddVBand="0" w:evenVBand="0" w:oddHBand="0" w:evenHBand="0" w:firstRowFirstColumn="0" w:firstRowLastColumn="0" w:lastRowFirstColumn="0" w:lastRowLastColumn="0"/>
          <w:tblHeader/>
        </w:trPr>
        <w:tc>
          <w:tcPr>
            <w:tcW w:w="1872" w:type="dxa"/>
          </w:tcPr>
          <w:p w14:paraId="08701F0B" w14:textId="77777777" w:rsidR="0075730F" w:rsidRDefault="0075730F" w:rsidP="00543851">
            <w:pPr>
              <w:pStyle w:val="ColumnHeading"/>
            </w:pPr>
            <w:r>
              <w:t>Species</w:t>
            </w:r>
          </w:p>
        </w:tc>
        <w:tc>
          <w:tcPr>
            <w:tcW w:w="1872" w:type="dxa"/>
          </w:tcPr>
          <w:p w14:paraId="5063A756" w14:textId="77777777" w:rsidR="0075730F" w:rsidRDefault="0075730F" w:rsidP="00543851">
            <w:pPr>
              <w:pStyle w:val="ColumnHeading"/>
            </w:pPr>
            <w:r>
              <w:t>Programs</w:t>
            </w:r>
          </w:p>
        </w:tc>
        <w:tc>
          <w:tcPr>
            <w:tcW w:w="1440" w:type="dxa"/>
          </w:tcPr>
          <w:p w14:paraId="1A176CE1" w14:textId="77777777" w:rsidR="0075730F" w:rsidRDefault="0075730F" w:rsidP="000A4FC5">
            <w:pPr>
              <w:pStyle w:val="ColumnHeading"/>
              <w:jc w:val="center"/>
            </w:pPr>
            <w:r>
              <w:t>Sites</w:t>
            </w:r>
          </w:p>
        </w:tc>
        <w:tc>
          <w:tcPr>
            <w:tcW w:w="1440" w:type="dxa"/>
          </w:tcPr>
          <w:p w14:paraId="0FB8B707" w14:textId="77777777" w:rsidR="0075730F" w:rsidRDefault="0075730F" w:rsidP="000A4FC5">
            <w:pPr>
              <w:pStyle w:val="ColumnHeading"/>
              <w:jc w:val="center"/>
            </w:pPr>
            <w:r>
              <w:t>Years</w:t>
            </w:r>
          </w:p>
        </w:tc>
        <w:tc>
          <w:tcPr>
            <w:tcW w:w="2194" w:type="dxa"/>
          </w:tcPr>
          <w:p w14:paraId="3C523F5D" w14:textId="6B045D14" w:rsidR="0075730F" w:rsidRDefault="0075730F" w:rsidP="000A4FC5">
            <w:pPr>
              <w:pStyle w:val="ColumnHeading"/>
              <w:jc w:val="right"/>
            </w:pPr>
            <w:r>
              <w:t>Percentage nonzero CPUE</w:t>
            </w:r>
          </w:p>
        </w:tc>
      </w:tr>
      <w:tr w:rsidR="0075730F" w14:paraId="7DF2BD5A" w14:textId="77777777" w:rsidTr="000A4FC5">
        <w:trPr>
          <w:cnfStyle w:val="000000100000" w:firstRow="0" w:lastRow="0" w:firstColumn="0" w:lastColumn="0" w:oddVBand="0" w:evenVBand="0" w:oddHBand="1" w:evenHBand="0" w:firstRowFirstColumn="0" w:firstRowLastColumn="0" w:lastRowFirstColumn="0" w:lastRowLastColumn="0"/>
        </w:trPr>
        <w:tc>
          <w:tcPr>
            <w:tcW w:w="1872" w:type="dxa"/>
            <w:vMerge w:val="restart"/>
          </w:tcPr>
          <w:p w14:paraId="05A69276" w14:textId="412F7D9F" w:rsidR="0075730F" w:rsidRDefault="0075730F" w:rsidP="00543851">
            <w:pPr>
              <w:pStyle w:val="TableText"/>
            </w:pPr>
            <w:r>
              <w:t xml:space="preserve">Silver </w:t>
            </w:r>
            <w:r w:rsidR="00745927">
              <w:t>perch</w:t>
            </w:r>
          </w:p>
        </w:tc>
        <w:tc>
          <w:tcPr>
            <w:tcW w:w="1872" w:type="dxa"/>
          </w:tcPr>
          <w:p w14:paraId="624D7675" w14:textId="77777777" w:rsidR="0075730F" w:rsidRDefault="0075730F" w:rsidP="00543851">
            <w:pPr>
              <w:pStyle w:val="TableText"/>
            </w:pPr>
            <w:r>
              <w:t>Edward-Wakool</w:t>
            </w:r>
          </w:p>
        </w:tc>
        <w:tc>
          <w:tcPr>
            <w:tcW w:w="1440" w:type="dxa"/>
          </w:tcPr>
          <w:p w14:paraId="50C64C2E" w14:textId="77777777" w:rsidR="0075730F" w:rsidRDefault="0075730F" w:rsidP="000A4FC5">
            <w:pPr>
              <w:pStyle w:val="TableText"/>
              <w:jc w:val="center"/>
            </w:pPr>
            <w:r>
              <w:t>9</w:t>
            </w:r>
          </w:p>
        </w:tc>
        <w:tc>
          <w:tcPr>
            <w:tcW w:w="1440" w:type="dxa"/>
          </w:tcPr>
          <w:p w14:paraId="62656D35" w14:textId="77777777" w:rsidR="0075730F" w:rsidRDefault="0075730F" w:rsidP="000A4FC5">
            <w:pPr>
              <w:pStyle w:val="TableText"/>
              <w:jc w:val="center"/>
            </w:pPr>
            <w:r>
              <w:t>6</w:t>
            </w:r>
          </w:p>
        </w:tc>
        <w:tc>
          <w:tcPr>
            <w:tcW w:w="2194" w:type="dxa"/>
            <w:tcMar>
              <w:right w:w="567" w:type="dxa"/>
            </w:tcMar>
          </w:tcPr>
          <w:p w14:paraId="681B64B1" w14:textId="77777777" w:rsidR="0075730F" w:rsidRDefault="0075730F" w:rsidP="000A4FC5">
            <w:pPr>
              <w:pStyle w:val="TableText"/>
              <w:jc w:val="right"/>
            </w:pPr>
            <w:r>
              <w:t>0.0%</w:t>
            </w:r>
          </w:p>
        </w:tc>
      </w:tr>
      <w:tr w:rsidR="0075730F" w14:paraId="1B310A22" w14:textId="77777777" w:rsidTr="000A4FC5">
        <w:tc>
          <w:tcPr>
            <w:tcW w:w="1872" w:type="dxa"/>
            <w:vMerge/>
          </w:tcPr>
          <w:p w14:paraId="64572AD7" w14:textId="77777777" w:rsidR="0075730F" w:rsidRDefault="0075730F" w:rsidP="00543851">
            <w:pPr>
              <w:pStyle w:val="TableText"/>
            </w:pPr>
          </w:p>
        </w:tc>
        <w:tc>
          <w:tcPr>
            <w:tcW w:w="1872" w:type="dxa"/>
          </w:tcPr>
          <w:p w14:paraId="7F1371C3" w14:textId="77777777" w:rsidR="0075730F" w:rsidRDefault="0075730F" w:rsidP="00543851">
            <w:pPr>
              <w:pStyle w:val="TableText"/>
            </w:pPr>
            <w:r>
              <w:t>Goulburn</w:t>
            </w:r>
          </w:p>
        </w:tc>
        <w:tc>
          <w:tcPr>
            <w:tcW w:w="1440" w:type="dxa"/>
          </w:tcPr>
          <w:p w14:paraId="2800491E" w14:textId="77777777" w:rsidR="0075730F" w:rsidRDefault="0075730F" w:rsidP="000A4FC5">
            <w:pPr>
              <w:pStyle w:val="TableText"/>
              <w:jc w:val="center"/>
            </w:pPr>
            <w:r>
              <w:t>6</w:t>
            </w:r>
          </w:p>
        </w:tc>
        <w:tc>
          <w:tcPr>
            <w:tcW w:w="1440" w:type="dxa"/>
          </w:tcPr>
          <w:p w14:paraId="2E01C05E" w14:textId="77777777" w:rsidR="0075730F" w:rsidRDefault="0075730F" w:rsidP="000A4FC5">
            <w:pPr>
              <w:pStyle w:val="TableText"/>
              <w:jc w:val="center"/>
            </w:pPr>
            <w:r>
              <w:t>6</w:t>
            </w:r>
          </w:p>
        </w:tc>
        <w:tc>
          <w:tcPr>
            <w:tcW w:w="2194" w:type="dxa"/>
            <w:tcMar>
              <w:right w:w="567" w:type="dxa"/>
            </w:tcMar>
          </w:tcPr>
          <w:p w14:paraId="143DA008" w14:textId="77777777" w:rsidR="0075730F" w:rsidRDefault="0075730F" w:rsidP="000A4FC5">
            <w:pPr>
              <w:pStyle w:val="TableText"/>
              <w:jc w:val="right"/>
            </w:pPr>
            <w:r>
              <w:t>6.0%</w:t>
            </w:r>
          </w:p>
        </w:tc>
      </w:tr>
      <w:tr w:rsidR="0075730F" w14:paraId="1BC3CF8B" w14:textId="77777777" w:rsidTr="000A4FC5">
        <w:trPr>
          <w:cnfStyle w:val="000000100000" w:firstRow="0" w:lastRow="0" w:firstColumn="0" w:lastColumn="0" w:oddVBand="0" w:evenVBand="0" w:oddHBand="1" w:evenHBand="0" w:firstRowFirstColumn="0" w:firstRowLastColumn="0" w:lastRowFirstColumn="0" w:lastRowLastColumn="0"/>
        </w:trPr>
        <w:tc>
          <w:tcPr>
            <w:tcW w:w="1872" w:type="dxa"/>
            <w:vMerge/>
          </w:tcPr>
          <w:p w14:paraId="435E68CF" w14:textId="77777777" w:rsidR="0075730F" w:rsidRDefault="0075730F" w:rsidP="00543851">
            <w:pPr>
              <w:pStyle w:val="TableText"/>
            </w:pPr>
          </w:p>
        </w:tc>
        <w:tc>
          <w:tcPr>
            <w:tcW w:w="1872" w:type="dxa"/>
          </w:tcPr>
          <w:p w14:paraId="17E7985B" w14:textId="77777777" w:rsidR="0075730F" w:rsidRDefault="0075730F" w:rsidP="00543851">
            <w:pPr>
              <w:pStyle w:val="TableText"/>
            </w:pPr>
            <w:r>
              <w:t>Lachlan</w:t>
            </w:r>
          </w:p>
        </w:tc>
        <w:tc>
          <w:tcPr>
            <w:tcW w:w="1440" w:type="dxa"/>
          </w:tcPr>
          <w:p w14:paraId="2ACC95A7" w14:textId="77777777" w:rsidR="0075730F" w:rsidRDefault="0075730F" w:rsidP="000A4FC5">
            <w:pPr>
              <w:pStyle w:val="TableText"/>
              <w:jc w:val="center"/>
            </w:pPr>
            <w:r>
              <w:t>6</w:t>
            </w:r>
          </w:p>
        </w:tc>
        <w:tc>
          <w:tcPr>
            <w:tcW w:w="1440" w:type="dxa"/>
          </w:tcPr>
          <w:p w14:paraId="05960329" w14:textId="77777777" w:rsidR="0075730F" w:rsidRDefault="0075730F" w:rsidP="000A4FC5">
            <w:pPr>
              <w:pStyle w:val="TableText"/>
              <w:jc w:val="center"/>
            </w:pPr>
            <w:r>
              <w:t>6</w:t>
            </w:r>
          </w:p>
        </w:tc>
        <w:tc>
          <w:tcPr>
            <w:tcW w:w="2194" w:type="dxa"/>
            <w:tcMar>
              <w:right w:w="567" w:type="dxa"/>
            </w:tcMar>
          </w:tcPr>
          <w:p w14:paraId="6703E70D" w14:textId="77777777" w:rsidR="0075730F" w:rsidRDefault="0075730F" w:rsidP="000A4FC5">
            <w:pPr>
              <w:pStyle w:val="TableText"/>
              <w:jc w:val="right"/>
            </w:pPr>
            <w:r>
              <w:t>0.0%</w:t>
            </w:r>
          </w:p>
        </w:tc>
      </w:tr>
      <w:tr w:rsidR="0075730F" w14:paraId="5ED8069A" w14:textId="77777777" w:rsidTr="000A4FC5">
        <w:tc>
          <w:tcPr>
            <w:tcW w:w="1872" w:type="dxa"/>
            <w:vMerge/>
          </w:tcPr>
          <w:p w14:paraId="41FDB79A" w14:textId="77777777" w:rsidR="0075730F" w:rsidRDefault="0075730F" w:rsidP="00543851">
            <w:pPr>
              <w:pStyle w:val="TableText"/>
            </w:pPr>
          </w:p>
        </w:tc>
        <w:tc>
          <w:tcPr>
            <w:tcW w:w="1872" w:type="dxa"/>
          </w:tcPr>
          <w:p w14:paraId="3D7959F3" w14:textId="77777777" w:rsidR="0075730F" w:rsidRDefault="0075730F" w:rsidP="00543851">
            <w:pPr>
              <w:pStyle w:val="TableText"/>
            </w:pPr>
            <w:r>
              <w:t>Lower Murray</w:t>
            </w:r>
          </w:p>
        </w:tc>
        <w:tc>
          <w:tcPr>
            <w:tcW w:w="1440" w:type="dxa"/>
          </w:tcPr>
          <w:p w14:paraId="737C924C" w14:textId="77777777" w:rsidR="0075730F" w:rsidRDefault="0075730F" w:rsidP="000A4FC5">
            <w:pPr>
              <w:pStyle w:val="TableText"/>
              <w:jc w:val="center"/>
            </w:pPr>
            <w:r>
              <w:t>6</w:t>
            </w:r>
          </w:p>
        </w:tc>
        <w:tc>
          <w:tcPr>
            <w:tcW w:w="1440" w:type="dxa"/>
          </w:tcPr>
          <w:p w14:paraId="0D055158" w14:textId="77777777" w:rsidR="0075730F" w:rsidRDefault="0075730F" w:rsidP="000A4FC5">
            <w:pPr>
              <w:pStyle w:val="TableText"/>
              <w:jc w:val="center"/>
            </w:pPr>
            <w:r>
              <w:t>5</w:t>
            </w:r>
          </w:p>
        </w:tc>
        <w:tc>
          <w:tcPr>
            <w:tcW w:w="2194" w:type="dxa"/>
            <w:tcMar>
              <w:right w:w="567" w:type="dxa"/>
            </w:tcMar>
          </w:tcPr>
          <w:p w14:paraId="200E4775" w14:textId="77777777" w:rsidR="0075730F" w:rsidRDefault="0075730F" w:rsidP="000A4FC5">
            <w:pPr>
              <w:pStyle w:val="TableText"/>
              <w:jc w:val="right"/>
            </w:pPr>
            <w:r>
              <w:t>0.9%</w:t>
            </w:r>
          </w:p>
        </w:tc>
      </w:tr>
      <w:tr w:rsidR="0075730F" w14:paraId="3196E5FC" w14:textId="77777777" w:rsidTr="000A4FC5">
        <w:trPr>
          <w:cnfStyle w:val="000000100000" w:firstRow="0" w:lastRow="0" w:firstColumn="0" w:lastColumn="0" w:oddVBand="0" w:evenVBand="0" w:oddHBand="1" w:evenHBand="0" w:firstRowFirstColumn="0" w:firstRowLastColumn="0" w:lastRowFirstColumn="0" w:lastRowLastColumn="0"/>
        </w:trPr>
        <w:tc>
          <w:tcPr>
            <w:tcW w:w="1872" w:type="dxa"/>
            <w:vMerge/>
          </w:tcPr>
          <w:p w14:paraId="20823D81" w14:textId="77777777" w:rsidR="0075730F" w:rsidRDefault="0075730F" w:rsidP="00543851">
            <w:pPr>
              <w:pStyle w:val="TableText"/>
            </w:pPr>
          </w:p>
        </w:tc>
        <w:tc>
          <w:tcPr>
            <w:tcW w:w="1872" w:type="dxa"/>
          </w:tcPr>
          <w:p w14:paraId="3F7E457F" w14:textId="77777777" w:rsidR="0075730F" w:rsidRDefault="0075730F" w:rsidP="00543851">
            <w:pPr>
              <w:pStyle w:val="TableText"/>
            </w:pPr>
            <w:r>
              <w:t>Murrumbidgee</w:t>
            </w:r>
          </w:p>
        </w:tc>
        <w:tc>
          <w:tcPr>
            <w:tcW w:w="1440" w:type="dxa"/>
          </w:tcPr>
          <w:p w14:paraId="6A3CE57D" w14:textId="77777777" w:rsidR="0075730F" w:rsidRDefault="0075730F" w:rsidP="000A4FC5">
            <w:pPr>
              <w:pStyle w:val="TableText"/>
              <w:jc w:val="center"/>
            </w:pPr>
            <w:r>
              <w:t>6</w:t>
            </w:r>
          </w:p>
        </w:tc>
        <w:tc>
          <w:tcPr>
            <w:tcW w:w="1440" w:type="dxa"/>
          </w:tcPr>
          <w:p w14:paraId="3D3CC9C5" w14:textId="77777777" w:rsidR="0075730F" w:rsidRDefault="0075730F" w:rsidP="000A4FC5">
            <w:pPr>
              <w:pStyle w:val="TableText"/>
              <w:jc w:val="center"/>
            </w:pPr>
            <w:r>
              <w:t>6</w:t>
            </w:r>
          </w:p>
        </w:tc>
        <w:tc>
          <w:tcPr>
            <w:tcW w:w="2194" w:type="dxa"/>
            <w:tcMar>
              <w:right w:w="567" w:type="dxa"/>
            </w:tcMar>
          </w:tcPr>
          <w:p w14:paraId="601570D8" w14:textId="77777777" w:rsidR="0075730F" w:rsidRDefault="0075730F" w:rsidP="000A4FC5">
            <w:pPr>
              <w:pStyle w:val="TableText"/>
              <w:jc w:val="right"/>
            </w:pPr>
            <w:r>
              <w:t>0.0%</w:t>
            </w:r>
          </w:p>
        </w:tc>
      </w:tr>
      <w:tr w:rsidR="0075730F" w14:paraId="5DD7A32C" w14:textId="77777777" w:rsidTr="000A4FC5">
        <w:tc>
          <w:tcPr>
            <w:tcW w:w="1872" w:type="dxa"/>
            <w:vMerge w:val="restart"/>
          </w:tcPr>
          <w:p w14:paraId="0501D462" w14:textId="69D394D8" w:rsidR="0075730F" w:rsidRDefault="0075730F" w:rsidP="00543851">
            <w:pPr>
              <w:pStyle w:val="TableText"/>
            </w:pPr>
            <w:r>
              <w:t xml:space="preserve">Golden </w:t>
            </w:r>
            <w:r w:rsidR="00745927">
              <w:t>perch</w:t>
            </w:r>
          </w:p>
        </w:tc>
        <w:tc>
          <w:tcPr>
            <w:tcW w:w="1872" w:type="dxa"/>
          </w:tcPr>
          <w:p w14:paraId="323D734B" w14:textId="77777777" w:rsidR="0075730F" w:rsidRDefault="0075730F" w:rsidP="00543851">
            <w:pPr>
              <w:pStyle w:val="TableText"/>
            </w:pPr>
            <w:r>
              <w:t>Edward-Wakool</w:t>
            </w:r>
          </w:p>
        </w:tc>
        <w:tc>
          <w:tcPr>
            <w:tcW w:w="1440" w:type="dxa"/>
          </w:tcPr>
          <w:p w14:paraId="7A7CC6DB" w14:textId="77777777" w:rsidR="0075730F" w:rsidRDefault="0075730F" w:rsidP="000A4FC5">
            <w:pPr>
              <w:pStyle w:val="TableText"/>
              <w:jc w:val="center"/>
            </w:pPr>
            <w:r>
              <w:t>9</w:t>
            </w:r>
          </w:p>
        </w:tc>
        <w:tc>
          <w:tcPr>
            <w:tcW w:w="1440" w:type="dxa"/>
          </w:tcPr>
          <w:p w14:paraId="1FE5ABC2" w14:textId="77777777" w:rsidR="0075730F" w:rsidRDefault="0075730F" w:rsidP="000A4FC5">
            <w:pPr>
              <w:pStyle w:val="TableText"/>
              <w:jc w:val="center"/>
            </w:pPr>
            <w:r>
              <w:t>6</w:t>
            </w:r>
          </w:p>
        </w:tc>
        <w:tc>
          <w:tcPr>
            <w:tcW w:w="2194" w:type="dxa"/>
            <w:tcMar>
              <w:right w:w="567" w:type="dxa"/>
            </w:tcMar>
          </w:tcPr>
          <w:p w14:paraId="48FAF00B" w14:textId="77777777" w:rsidR="0075730F" w:rsidRDefault="0075730F" w:rsidP="000A4FC5">
            <w:pPr>
              <w:pStyle w:val="TableText"/>
              <w:jc w:val="right"/>
            </w:pPr>
            <w:r>
              <w:t>0.0%</w:t>
            </w:r>
          </w:p>
        </w:tc>
      </w:tr>
      <w:tr w:rsidR="0075730F" w14:paraId="3641F9C8" w14:textId="77777777" w:rsidTr="000A4FC5">
        <w:trPr>
          <w:cnfStyle w:val="000000100000" w:firstRow="0" w:lastRow="0" w:firstColumn="0" w:lastColumn="0" w:oddVBand="0" w:evenVBand="0" w:oddHBand="1" w:evenHBand="0" w:firstRowFirstColumn="0" w:firstRowLastColumn="0" w:lastRowFirstColumn="0" w:lastRowLastColumn="0"/>
        </w:trPr>
        <w:tc>
          <w:tcPr>
            <w:tcW w:w="1872" w:type="dxa"/>
            <w:vMerge/>
          </w:tcPr>
          <w:p w14:paraId="349BAC45" w14:textId="77777777" w:rsidR="0075730F" w:rsidRDefault="0075730F" w:rsidP="00543851">
            <w:pPr>
              <w:pStyle w:val="TableText"/>
            </w:pPr>
          </w:p>
        </w:tc>
        <w:tc>
          <w:tcPr>
            <w:tcW w:w="1872" w:type="dxa"/>
          </w:tcPr>
          <w:p w14:paraId="532CB260" w14:textId="77777777" w:rsidR="0075730F" w:rsidRDefault="0075730F" w:rsidP="00543851">
            <w:pPr>
              <w:pStyle w:val="TableText"/>
            </w:pPr>
            <w:r>
              <w:t>Goulburn</w:t>
            </w:r>
          </w:p>
        </w:tc>
        <w:tc>
          <w:tcPr>
            <w:tcW w:w="1440" w:type="dxa"/>
          </w:tcPr>
          <w:p w14:paraId="74C3E882" w14:textId="77777777" w:rsidR="0075730F" w:rsidRDefault="0075730F" w:rsidP="000A4FC5">
            <w:pPr>
              <w:pStyle w:val="TableText"/>
              <w:jc w:val="center"/>
            </w:pPr>
            <w:r>
              <w:t>6</w:t>
            </w:r>
          </w:p>
        </w:tc>
        <w:tc>
          <w:tcPr>
            <w:tcW w:w="1440" w:type="dxa"/>
          </w:tcPr>
          <w:p w14:paraId="1ABBC90D" w14:textId="77777777" w:rsidR="0075730F" w:rsidRDefault="0075730F" w:rsidP="000A4FC5">
            <w:pPr>
              <w:pStyle w:val="TableText"/>
              <w:jc w:val="center"/>
            </w:pPr>
            <w:r>
              <w:t>6</w:t>
            </w:r>
          </w:p>
        </w:tc>
        <w:tc>
          <w:tcPr>
            <w:tcW w:w="2194" w:type="dxa"/>
            <w:tcMar>
              <w:right w:w="567" w:type="dxa"/>
            </w:tcMar>
          </w:tcPr>
          <w:p w14:paraId="311CBB16" w14:textId="77777777" w:rsidR="0075730F" w:rsidRDefault="0075730F" w:rsidP="000A4FC5">
            <w:pPr>
              <w:pStyle w:val="TableText"/>
              <w:jc w:val="right"/>
            </w:pPr>
            <w:r>
              <w:t>9.8%</w:t>
            </w:r>
          </w:p>
        </w:tc>
      </w:tr>
      <w:tr w:rsidR="0075730F" w14:paraId="15E0932E" w14:textId="77777777" w:rsidTr="000A4FC5">
        <w:tc>
          <w:tcPr>
            <w:tcW w:w="1872" w:type="dxa"/>
            <w:vMerge/>
          </w:tcPr>
          <w:p w14:paraId="1C184FBD" w14:textId="77777777" w:rsidR="0075730F" w:rsidRDefault="0075730F" w:rsidP="00543851">
            <w:pPr>
              <w:pStyle w:val="TableText"/>
            </w:pPr>
          </w:p>
        </w:tc>
        <w:tc>
          <w:tcPr>
            <w:tcW w:w="1872" w:type="dxa"/>
          </w:tcPr>
          <w:p w14:paraId="6BB7D695" w14:textId="77777777" w:rsidR="0075730F" w:rsidRDefault="0075730F" w:rsidP="00543851">
            <w:pPr>
              <w:pStyle w:val="TableText"/>
            </w:pPr>
            <w:r>
              <w:t>Lachlan</w:t>
            </w:r>
          </w:p>
        </w:tc>
        <w:tc>
          <w:tcPr>
            <w:tcW w:w="1440" w:type="dxa"/>
          </w:tcPr>
          <w:p w14:paraId="06AFF291" w14:textId="77777777" w:rsidR="0075730F" w:rsidRDefault="0075730F" w:rsidP="000A4FC5">
            <w:pPr>
              <w:pStyle w:val="TableText"/>
              <w:jc w:val="center"/>
            </w:pPr>
            <w:r>
              <w:t>6</w:t>
            </w:r>
          </w:p>
        </w:tc>
        <w:tc>
          <w:tcPr>
            <w:tcW w:w="1440" w:type="dxa"/>
          </w:tcPr>
          <w:p w14:paraId="26F94F76" w14:textId="77777777" w:rsidR="0075730F" w:rsidRDefault="0075730F" w:rsidP="000A4FC5">
            <w:pPr>
              <w:pStyle w:val="TableText"/>
              <w:jc w:val="center"/>
            </w:pPr>
            <w:r>
              <w:t>6</w:t>
            </w:r>
          </w:p>
        </w:tc>
        <w:tc>
          <w:tcPr>
            <w:tcW w:w="2194" w:type="dxa"/>
            <w:tcMar>
              <w:right w:w="567" w:type="dxa"/>
            </w:tcMar>
          </w:tcPr>
          <w:p w14:paraId="456A30D7" w14:textId="77777777" w:rsidR="0075730F" w:rsidRDefault="0075730F" w:rsidP="000A4FC5">
            <w:pPr>
              <w:pStyle w:val="TableText"/>
              <w:jc w:val="right"/>
            </w:pPr>
            <w:r>
              <w:t>0.0%</w:t>
            </w:r>
          </w:p>
        </w:tc>
      </w:tr>
      <w:tr w:rsidR="0075730F" w14:paraId="27B2FC68" w14:textId="77777777" w:rsidTr="000A4FC5">
        <w:trPr>
          <w:cnfStyle w:val="000000100000" w:firstRow="0" w:lastRow="0" w:firstColumn="0" w:lastColumn="0" w:oddVBand="0" w:evenVBand="0" w:oddHBand="1" w:evenHBand="0" w:firstRowFirstColumn="0" w:firstRowLastColumn="0" w:lastRowFirstColumn="0" w:lastRowLastColumn="0"/>
        </w:trPr>
        <w:tc>
          <w:tcPr>
            <w:tcW w:w="1872" w:type="dxa"/>
            <w:vMerge/>
          </w:tcPr>
          <w:p w14:paraId="637B14D7" w14:textId="77777777" w:rsidR="0075730F" w:rsidRDefault="0075730F" w:rsidP="00543851">
            <w:pPr>
              <w:pStyle w:val="TableText"/>
            </w:pPr>
          </w:p>
        </w:tc>
        <w:tc>
          <w:tcPr>
            <w:tcW w:w="1872" w:type="dxa"/>
          </w:tcPr>
          <w:p w14:paraId="03DB60BD" w14:textId="77777777" w:rsidR="0075730F" w:rsidRDefault="0075730F" w:rsidP="00543851">
            <w:pPr>
              <w:pStyle w:val="TableText"/>
            </w:pPr>
            <w:r>
              <w:t>Lower Murray</w:t>
            </w:r>
          </w:p>
        </w:tc>
        <w:tc>
          <w:tcPr>
            <w:tcW w:w="1440" w:type="dxa"/>
          </w:tcPr>
          <w:p w14:paraId="121AE3F7" w14:textId="77777777" w:rsidR="0075730F" w:rsidRDefault="0075730F" w:rsidP="000A4FC5">
            <w:pPr>
              <w:pStyle w:val="TableText"/>
              <w:jc w:val="center"/>
            </w:pPr>
            <w:r>
              <w:t>6</w:t>
            </w:r>
          </w:p>
        </w:tc>
        <w:tc>
          <w:tcPr>
            <w:tcW w:w="1440" w:type="dxa"/>
          </w:tcPr>
          <w:p w14:paraId="2CA84223" w14:textId="77777777" w:rsidR="0075730F" w:rsidRDefault="0075730F" w:rsidP="000A4FC5">
            <w:pPr>
              <w:pStyle w:val="TableText"/>
              <w:jc w:val="center"/>
            </w:pPr>
            <w:r>
              <w:t>5</w:t>
            </w:r>
          </w:p>
        </w:tc>
        <w:tc>
          <w:tcPr>
            <w:tcW w:w="2194" w:type="dxa"/>
            <w:tcMar>
              <w:right w:w="567" w:type="dxa"/>
            </w:tcMar>
          </w:tcPr>
          <w:p w14:paraId="4DFE1686" w14:textId="77777777" w:rsidR="0075730F" w:rsidRDefault="0075730F" w:rsidP="000A4FC5">
            <w:pPr>
              <w:pStyle w:val="TableText"/>
              <w:jc w:val="right"/>
            </w:pPr>
            <w:r>
              <w:t>6.2%</w:t>
            </w:r>
          </w:p>
        </w:tc>
      </w:tr>
      <w:tr w:rsidR="0075730F" w14:paraId="36C051FB" w14:textId="77777777" w:rsidTr="000A4FC5">
        <w:tc>
          <w:tcPr>
            <w:tcW w:w="1872" w:type="dxa"/>
            <w:vMerge/>
          </w:tcPr>
          <w:p w14:paraId="1889E093" w14:textId="77777777" w:rsidR="0075730F" w:rsidRDefault="0075730F" w:rsidP="00543851">
            <w:pPr>
              <w:pStyle w:val="TableText"/>
            </w:pPr>
          </w:p>
        </w:tc>
        <w:tc>
          <w:tcPr>
            <w:tcW w:w="1872" w:type="dxa"/>
          </w:tcPr>
          <w:p w14:paraId="7C79231E" w14:textId="77777777" w:rsidR="0075730F" w:rsidRDefault="0075730F" w:rsidP="00543851">
            <w:pPr>
              <w:pStyle w:val="TableText"/>
            </w:pPr>
            <w:r>
              <w:t>Murrumbidgee</w:t>
            </w:r>
          </w:p>
        </w:tc>
        <w:tc>
          <w:tcPr>
            <w:tcW w:w="1440" w:type="dxa"/>
          </w:tcPr>
          <w:p w14:paraId="4E452D2F" w14:textId="77777777" w:rsidR="0075730F" w:rsidRDefault="0075730F" w:rsidP="000A4FC5">
            <w:pPr>
              <w:pStyle w:val="TableText"/>
              <w:jc w:val="center"/>
            </w:pPr>
            <w:r>
              <w:t>6</w:t>
            </w:r>
          </w:p>
        </w:tc>
        <w:tc>
          <w:tcPr>
            <w:tcW w:w="1440" w:type="dxa"/>
          </w:tcPr>
          <w:p w14:paraId="4EE34482" w14:textId="77777777" w:rsidR="0075730F" w:rsidRDefault="0075730F" w:rsidP="000A4FC5">
            <w:pPr>
              <w:pStyle w:val="TableText"/>
              <w:jc w:val="center"/>
            </w:pPr>
            <w:r>
              <w:t>6</w:t>
            </w:r>
          </w:p>
        </w:tc>
        <w:tc>
          <w:tcPr>
            <w:tcW w:w="2194" w:type="dxa"/>
            <w:tcMar>
              <w:right w:w="567" w:type="dxa"/>
            </w:tcMar>
          </w:tcPr>
          <w:p w14:paraId="7FC8004C" w14:textId="77777777" w:rsidR="0075730F" w:rsidRDefault="0075730F" w:rsidP="000A4FC5">
            <w:pPr>
              <w:pStyle w:val="TableText"/>
              <w:jc w:val="right"/>
            </w:pPr>
            <w:r>
              <w:t>2.5%</w:t>
            </w:r>
          </w:p>
        </w:tc>
      </w:tr>
    </w:tbl>
    <w:p w14:paraId="5F4FE914" w14:textId="77777777" w:rsidR="0075730F" w:rsidRDefault="0075730F" w:rsidP="00ED1834">
      <w:pPr>
        <w:pStyle w:val="Heading4"/>
      </w:pPr>
      <w:r>
        <w:t>Key exploratory graph(s)</w:t>
      </w:r>
    </w:p>
    <w:p w14:paraId="17AD884C" w14:textId="0B1BC870" w:rsidR="0075730F" w:rsidRDefault="0075730F" w:rsidP="0075730F">
      <w:pPr>
        <w:pStyle w:val="BodyText"/>
      </w:pPr>
      <w:r>
        <w:t xml:space="preserve">To </w:t>
      </w:r>
      <w:r w:rsidR="00E36898">
        <w:t>explore</w:t>
      </w:r>
      <w:r>
        <w:t xml:space="preserve"> </w:t>
      </w:r>
      <w:r w:rsidR="00E36898">
        <w:t xml:space="preserve">patterns in </w:t>
      </w:r>
      <w:r>
        <w:t xml:space="preserve">the data, </w:t>
      </w:r>
      <w:r w:rsidR="00E36898">
        <w:t>I</w:t>
      </w:r>
      <w:r>
        <w:t xml:space="preserve"> looked at temporal patterns in the average number of </w:t>
      </w:r>
      <w:proofErr w:type="gramStart"/>
      <w:r>
        <w:t>larva</w:t>
      </w:r>
      <w:proofErr w:type="gramEnd"/>
      <w:r>
        <w:t xml:space="preserve"> for each </w:t>
      </w:r>
      <w:r w:rsidR="003C5CBC">
        <w:t>water year</w:t>
      </w:r>
      <w:r>
        <w:t xml:space="preserve"> (</w:t>
      </w:r>
      <w:r w:rsidR="00950DDB">
        <w:fldChar w:fldCharType="begin" w:fldLock="1"/>
      </w:r>
      <w:r w:rsidR="00950DDB">
        <w:instrText xml:space="preserve"> REF _Ref71822278 \h </w:instrText>
      </w:r>
      <w:r w:rsidR="00950DDB">
        <w:fldChar w:fldCharType="separate"/>
      </w:r>
      <w:r w:rsidR="000F6224">
        <w:t xml:space="preserve">Figure </w:t>
      </w:r>
      <w:r w:rsidR="000F6224">
        <w:rPr>
          <w:noProof/>
        </w:rPr>
        <w:t>2</w:t>
      </w:r>
      <w:r w:rsidR="000F6224">
        <w:t>.</w:t>
      </w:r>
      <w:r w:rsidR="000F6224">
        <w:rPr>
          <w:noProof/>
        </w:rPr>
        <w:t>15</w:t>
      </w:r>
      <w:r w:rsidR="00950DDB">
        <w:fldChar w:fldCharType="end"/>
      </w:r>
      <w:r>
        <w:t>).</w:t>
      </w:r>
    </w:p>
    <w:p w14:paraId="5D7A16CB" w14:textId="77777777" w:rsidR="00353EDB" w:rsidRDefault="0075730F" w:rsidP="00353EDB">
      <w:pPr>
        <w:pStyle w:val="BodyText"/>
        <w:keepNext/>
      </w:pPr>
      <w:r>
        <w:rPr>
          <w:noProof/>
        </w:rPr>
        <w:drawing>
          <wp:inline distT="0" distB="0" distL="0" distR="0" wp14:anchorId="3B506C11" wp14:editId="05BFD98C">
            <wp:extent cx="5943600" cy="2536715"/>
            <wp:effectExtent l="0" t="0" r="0" b="0"/>
            <wp:docPr id="16" name="Picture" descr="P496#yIS1"/>
            <wp:cNvGraphicFramePr/>
            <a:graphic xmlns:a="http://schemas.openxmlformats.org/drawingml/2006/main">
              <a:graphicData uri="http://schemas.openxmlformats.org/drawingml/2006/picture">
                <pic:pic xmlns:pic="http://schemas.openxmlformats.org/drawingml/2006/picture">
                  <pic:nvPicPr>
                    <pic:cNvPr id="16" name="Picture" descr="P496#yIS1"/>
                    <pic:cNvPicPr>
                      <a:picLocks noChangeAspect="1" noChangeArrowheads="1"/>
                    </pic:cNvPicPr>
                  </pic:nvPicPr>
                  <pic:blipFill rotWithShape="1">
                    <a:blip r:embed="rId43" cstate="email">
                      <a:extLst>
                        <a:ext uri="{28A0092B-C50C-407E-A947-70E740481C1C}">
                          <a14:useLocalDpi xmlns:a14="http://schemas.microsoft.com/office/drawing/2010/main"/>
                        </a:ext>
                      </a:extLst>
                    </a:blip>
                    <a:srcRect t="2447"/>
                    <a:stretch/>
                  </pic:blipFill>
                  <pic:spPr bwMode="auto">
                    <a:xfrm>
                      <a:off x="0" y="0"/>
                      <a:ext cx="5943600" cy="2536715"/>
                    </a:xfrm>
                    <a:prstGeom prst="rect">
                      <a:avLst/>
                    </a:prstGeom>
                    <a:noFill/>
                    <a:ln>
                      <a:noFill/>
                    </a:ln>
                    <a:extLst>
                      <a:ext uri="{53640926-AAD7-44D8-BBD7-CCE9431645EC}">
                        <a14:shadowObscured xmlns:a14="http://schemas.microsoft.com/office/drawing/2010/main"/>
                      </a:ext>
                    </a:extLst>
                  </pic:spPr>
                </pic:pic>
              </a:graphicData>
            </a:graphic>
          </wp:inline>
        </w:drawing>
      </w:r>
    </w:p>
    <w:p w14:paraId="7E2D861F" w14:textId="660C45E7" w:rsidR="00DC01A8" w:rsidRDefault="00353EDB" w:rsidP="00353EDB">
      <w:pPr>
        <w:pStyle w:val="CaptionFigure"/>
      </w:pPr>
      <w:bookmarkStart w:id="96" w:name="_Ref71822278"/>
      <w:bookmarkStart w:id="97" w:name="_Toc80792151"/>
      <w:r>
        <w:t xml:space="preserve">Figure </w:t>
      </w:r>
      <w:fldSimple w:instr=" STYLEREF 1 \s " w:fldLock="1">
        <w:r w:rsidR="000F6224">
          <w:rPr>
            <w:noProof/>
          </w:rPr>
          <w:t>2</w:t>
        </w:r>
      </w:fldSimple>
      <w:r w:rsidR="00D006AB">
        <w:t>.</w:t>
      </w:r>
      <w:fldSimple w:instr=" SEQ Figure \* ARABIC \s 1 ">
        <w:r w:rsidR="00AC66FC">
          <w:rPr>
            <w:noProof/>
          </w:rPr>
          <w:t>15</w:t>
        </w:r>
      </w:fldSimple>
      <w:bookmarkEnd w:id="96"/>
      <w:r>
        <w:t xml:space="preserve"> </w:t>
      </w:r>
      <w:r w:rsidRPr="007038A1">
        <w:t xml:space="preserve">Average number of </w:t>
      </w:r>
      <w:proofErr w:type="gramStart"/>
      <w:r w:rsidRPr="007038A1">
        <w:t>larva</w:t>
      </w:r>
      <w:proofErr w:type="gramEnd"/>
      <w:r w:rsidRPr="007038A1">
        <w:t xml:space="preserve"> across all sites for each water year by program</w:t>
      </w:r>
      <w:bookmarkEnd w:id="97"/>
    </w:p>
    <w:p w14:paraId="775291E4" w14:textId="0F684233" w:rsidR="0075730F" w:rsidRDefault="00353EDB" w:rsidP="007232D6">
      <w:pPr>
        <w:pStyle w:val="CaptionNote"/>
      </w:pPr>
      <w:r w:rsidRPr="007038A1">
        <w:t>Each panel shows a different species. Error bars are ±SD</w:t>
      </w:r>
      <w:r w:rsidR="00DC01A8">
        <w:t>.</w:t>
      </w:r>
    </w:p>
    <w:p w14:paraId="780B89A4" w14:textId="77777777" w:rsidR="00353EDB" w:rsidRDefault="0075730F" w:rsidP="00353EDB">
      <w:pPr>
        <w:pStyle w:val="BodyTextExtraSpareAbove"/>
        <w:keepNext/>
      </w:pPr>
      <w:r>
        <w:rPr>
          <w:noProof/>
        </w:rPr>
        <w:drawing>
          <wp:inline distT="0" distB="0" distL="0" distR="0" wp14:anchorId="407BF02D" wp14:editId="7035D7DB">
            <wp:extent cx="5943600" cy="2971800"/>
            <wp:effectExtent l="0" t="0" r="0" b="0"/>
            <wp:docPr id="17" name="Picture" descr="Details as per caption"/>
            <wp:cNvGraphicFramePr/>
            <a:graphic xmlns:a="http://schemas.openxmlformats.org/drawingml/2006/main">
              <a:graphicData uri="http://schemas.openxmlformats.org/drawingml/2006/picture">
                <pic:pic xmlns:pic="http://schemas.openxmlformats.org/drawingml/2006/picture">
                  <pic:nvPicPr>
                    <pic:cNvPr id="17" name="Picture" descr="Details as per caption"/>
                    <pic:cNvPicPr>
                      <a:picLocks noChangeAspect="1" noChangeArrowheads="1"/>
                    </pic:cNvPicPr>
                  </pic:nvPicPr>
                  <pic:blipFill>
                    <a:blip r:embed="rId44" cstate="email">
                      <a:extLst>
                        <a:ext uri="{28A0092B-C50C-407E-A947-70E740481C1C}">
                          <a14:useLocalDpi xmlns:a14="http://schemas.microsoft.com/office/drawing/2010/main"/>
                        </a:ext>
                      </a:extLst>
                    </a:blip>
                    <a:stretch>
                      <a:fillRect/>
                    </a:stretch>
                  </pic:blipFill>
                  <pic:spPr bwMode="auto">
                    <a:xfrm>
                      <a:off x="0" y="0"/>
                      <a:ext cx="5943600" cy="2971800"/>
                    </a:xfrm>
                    <a:prstGeom prst="rect">
                      <a:avLst/>
                    </a:prstGeom>
                    <a:noFill/>
                    <a:ln w="9525">
                      <a:noFill/>
                      <a:headEnd/>
                      <a:tailEnd/>
                    </a:ln>
                  </pic:spPr>
                </pic:pic>
              </a:graphicData>
            </a:graphic>
          </wp:inline>
        </w:drawing>
      </w:r>
    </w:p>
    <w:p w14:paraId="2993FDB3" w14:textId="670951FE" w:rsidR="00353EDB" w:rsidRDefault="00353EDB" w:rsidP="00745927">
      <w:pPr>
        <w:pStyle w:val="Caption"/>
      </w:pPr>
      <w:bookmarkStart w:id="98" w:name="_Toc80792152"/>
      <w:r>
        <w:t xml:space="preserve">Figure </w:t>
      </w:r>
      <w:fldSimple w:instr=" STYLEREF 1 \s " w:fldLock="1">
        <w:r w:rsidR="000F6224">
          <w:rPr>
            <w:noProof/>
          </w:rPr>
          <w:t>2</w:t>
        </w:r>
      </w:fldSimple>
      <w:r w:rsidR="00D006AB">
        <w:t>.</w:t>
      </w:r>
      <w:fldSimple w:instr=" SEQ Figure \* ARABIC \s 1 ">
        <w:r w:rsidR="00AC66FC">
          <w:rPr>
            <w:noProof/>
          </w:rPr>
          <w:t>16</w:t>
        </w:r>
      </w:fldSimple>
      <w:r>
        <w:t xml:space="preserve"> Exploratory graph showing relationships between flow metrics and larval CPUE</w:t>
      </w:r>
      <w:bookmarkEnd w:id="98"/>
    </w:p>
    <w:p w14:paraId="210A69CC" w14:textId="69BBBAF4" w:rsidR="0075730F" w:rsidRDefault="00353EDB" w:rsidP="007232D6">
      <w:pPr>
        <w:pStyle w:val="CaptionNote"/>
      </w:pPr>
      <w:r>
        <w:t>Each dot represents number of larva (per 1000</w:t>
      </w:r>
      <w:r w:rsidR="00B40AA9">
        <w:t> </w:t>
      </w:r>
      <w:r>
        <w:t>m</w:t>
      </w:r>
      <w:r w:rsidRPr="00B40AA9">
        <w:rPr>
          <w:vertAlign w:val="superscript"/>
        </w:rPr>
        <w:t>3</w:t>
      </w:r>
      <w:r>
        <w:t>). Blue line shows exploratory regression line (not corrected for other covariates)</w:t>
      </w:r>
      <w:r w:rsidR="00B40AA9">
        <w:t>.</w:t>
      </w:r>
    </w:p>
    <w:p w14:paraId="1C8A8F89" w14:textId="23C88171" w:rsidR="0075730F" w:rsidRDefault="0075730F" w:rsidP="0075730F">
      <w:pPr>
        <w:pStyle w:val="Heading3"/>
      </w:pPr>
      <w:bookmarkStart w:id="99" w:name="data-analysis-1"/>
      <w:bookmarkStart w:id="100" w:name="_Toc69847841"/>
      <w:r>
        <w:lastRenderedPageBreak/>
        <w:t>Data analysis</w:t>
      </w:r>
      <w:bookmarkEnd w:id="99"/>
      <w:bookmarkEnd w:id="100"/>
    </w:p>
    <w:p w14:paraId="0AB132D2" w14:textId="43EA6928" w:rsidR="0075730F" w:rsidRPr="00ED1834" w:rsidRDefault="0075730F" w:rsidP="005E2300">
      <w:pPr>
        <w:pStyle w:val="BodyText"/>
      </w:pPr>
      <w:r w:rsidRPr="00ED1834">
        <w:t xml:space="preserve">As noted above, larval abundance data were mostly zeros and as expected, these zeros (plus some high numbers) led to model fitting issues with negative binomial. After assessing potential alternatives and keeping the analysis plan structure the same (keep spawning analysis separate instead of incorporating into a zero-inflated model), </w:t>
      </w:r>
      <w:r w:rsidR="0071300B">
        <w:t>I</w:t>
      </w:r>
      <w:r w:rsidRPr="00ED1834">
        <w:t xml:space="preserve"> focused solely on data in which </w:t>
      </w:r>
      <w:r w:rsidR="0071300B">
        <w:t>I</w:t>
      </w:r>
      <w:r w:rsidRPr="00ED1834">
        <w:t xml:space="preserve"> knew that spawning had occurred (count &gt; 0). Using just th</w:t>
      </w:r>
      <w:r w:rsidR="0071300B">
        <w:t xml:space="preserve">is </w:t>
      </w:r>
      <w:r w:rsidRPr="00ED1834">
        <w:t xml:space="preserve">data, </w:t>
      </w:r>
      <w:r w:rsidR="0071300B">
        <w:t>I</w:t>
      </w:r>
      <w:r w:rsidRPr="00ED1834">
        <w:t xml:space="preserve"> ran a linear mixed model using CPUE (log-transformed; number fish/1000</w:t>
      </w:r>
      <w:r w:rsidR="00B40AA9">
        <w:t xml:space="preserve"> </w:t>
      </w:r>
      <w:r w:rsidRPr="00ED1834">
        <w:t>m</w:t>
      </w:r>
      <w:r w:rsidRPr="00B40AA9">
        <w:rPr>
          <w:vertAlign w:val="superscript"/>
        </w:rPr>
        <w:t>3</w:t>
      </w:r>
      <w:r w:rsidRPr="00ED1834">
        <w:t>) as the response variable. Event flow variables were included as predictors (correlations between flow metrics with reduced dataset all &lt;0.3). Program was included as a fixed effect. Water</w:t>
      </w:r>
      <w:r w:rsidR="00ED1834">
        <w:t xml:space="preserve"> </w:t>
      </w:r>
      <w:r w:rsidRPr="00ED1834">
        <w:t>year (nested in program) and site were included as random effects</w:t>
      </w:r>
      <w:r w:rsidR="00875DC9">
        <w:t>.</w:t>
      </w:r>
      <w:r w:rsidR="00F61FB8">
        <w:rPr>
          <w:rFonts w:ascii="ZWAdobeF" w:hAnsi="ZWAdobeF" w:cs="ZWAdobeF"/>
          <w:color w:val="auto"/>
          <w:sz w:val="2"/>
          <w:szCs w:val="2"/>
        </w:rPr>
        <w:t>0F</w:t>
      </w:r>
      <w:r w:rsidR="00C00D0B">
        <w:rPr>
          <w:rStyle w:val="FootnoteReference"/>
        </w:rPr>
        <w:footnoteReference w:id="2"/>
      </w:r>
    </w:p>
    <w:p w14:paraId="0CDE9AAC" w14:textId="2B06912B" w:rsidR="0075730F" w:rsidRDefault="0075730F" w:rsidP="0075730F">
      <w:pPr>
        <w:pStyle w:val="Heading3"/>
      </w:pPr>
      <w:bookmarkStart w:id="101" w:name="results-1"/>
      <w:bookmarkStart w:id="102" w:name="_Toc69847842"/>
      <w:r>
        <w:t>Results</w:t>
      </w:r>
      <w:bookmarkEnd w:id="101"/>
      <w:bookmarkEnd w:id="102"/>
    </w:p>
    <w:p w14:paraId="52E07733" w14:textId="77777777" w:rsidR="0075730F" w:rsidRDefault="0075730F" w:rsidP="00ED1834">
      <w:pPr>
        <w:pStyle w:val="Heading4"/>
      </w:pPr>
      <w:r>
        <w:t>Flow coefficients</w:t>
      </w:r>
    </w:p>
    <w:p w14:paraId="0849BAA5" w14:textId="05E6AE8D" w:rsidR="0075730F" w:rsidRDefault="0075730F" w:rsidP="0075730F">
      <w:pPr>
        <w:pStyle w:val="BodyText"/>
      </w:pPr>
      <w:r>
        <w:t xml:space="preserve">Surprisingly, increasing the </w:t>
      </w:r>
      <w:proofErr w:type="spellStart"/>
      <w:r>
        <w:t>seven_day_median</w:t>
      </w:r>
      <w:proofErr w:type="spellEnd"/>
      <w:r>
        <w:t xml:space="preserve"> was associated with decrease in larval CPUE for Golden </w:t>
      </w:r>
      <w:r w:rsidR="00745927">
        <w:t>perch</w:t>
      </w:r>
      <w:r>
        <w:t xml:space="preserve"> (</w:t>
      </w:r>
      <w:r w:rsidR="00950DDB">
        <w:fldChar w:fldCharType="begin" w:fldLock="1"/>
      </w:r>
      <w:r w:rsidR="00950DDB">
        <w:instrText xml:space="preserve"> REF _Ref71822294 \h </w:instrText>
      </w:r>
      <w:r w:rsidR="00950DDB">
        <w:fldChar w:fldCharType="separate"/>
      </w:r>
      <w:r w:rsidR="000F6224">
        <w:t xml:space="preserve">Figure </w:t>
      </w:r>
      <w:r w:rsidR="000F6224">
        <w:rPr>
          <w:noProof/>
        </w:rPr>
        <w:t>2</w:t>
      </w:r>
      <w:r w:rsidR="000F6224">
        <w:t>.</w:t>
      </w:r>
      <w:r w:rsidR="000F6224">
        <w:rPr>
          <w:noProof/>
        </w:rPr>
        <w:t>17</w:t>
      </w:r>
      <w:r w:rsidR="00950DDB">
        <w:fldChar w:fldCharType="end"/>
      </w:r>
      <w:r>
        <w:t>).</w:t>
      </w:r>
    </w:p>
    <w:p w14:paraId="02BA1FA6" w14:textId="77777777" w:rsidR="00353EDB" w:rsidRDefault="0075730F" w:rsidP="00353EDB">
      <w:pPr>
        <w:pStyle w:val="BodyText"/>
        <w:keepNext/>
      </w:pPr>
      <w:r>
        <w:rPr>
          <w:noProof/>
        </w:rPr>
        <w:drawing>
          <wp:inline distT="0" distB="0" distL="0" distR="0" wp14:anchorId="08E04688" wp14:editId="27A41DAC">
            <wp:extent cx="5943600" cy="2600325"/>
            <wp:effectExtent l="0" t="0" r="0" b="0"/>
            <wp:docPr id="18" name="Picture" descr="Details as per caption"/>
            <wp:cNvGraphicFramePr/>
            <a:graphic xmlns:a="http://schemas.openxmlformats.org/drawingml/2006/main">
              <a:graphicData uri="http://schemas.openxmlformats.org/drawingml/2006/picture">
                <pic:pic xmlns:pic="http://schemas.openxmlformats.org/drawingml/2006/picture">
                  <pic:nvPicPr>
                    <pic:cNvPr id="18" name="Picture" descr="Details as per caption"/>
                    <pic:cNvPicPr>
                      <a:picLocks noChangeAspect="1" noChangeArrowheads="1"/>
                    </pic:cNvPicPr>
                  </pic:nvPicPr>
                  <pic:blipFill>
                    <a:blip r:embed="rId45" cstate="email">
                      <a:extLst>
                        <a:ext uri="{28A0092B-C50C-407E-A947-70E740481C1C}">
                          <a14:useLocalDpi xmlns:a14="http://schemas.microsoft.com/office/drawing/2010/main"/>
                        </a:ext>
                      </a:extLst>
                    </a:blip>
                    <a:stretch>
                      <a:fillRect/>
                    </a:stretch>
                  </pic:blipFill>
                  <pic:spPr bwMode="auto">
                    <a:xfrm>
                      <a:off x="0" y="0"/>
                      <a:ext cx="5943600" cy="2600325"/>
                    </a:xfrm>
                    <a:prstGeom prst="rect">
                      <a:avLst/>
                    </a:prstGeom>
                    <a:noFill/>
                    <a:ln w="9525">
                      <a:noFill/>
                      <a:headEnd/>
                      <a:tailEnd/>
                    </a:ln>
                  </pic:spPr>
                </pic:pic>
              </a:graphicData>
            </a:graphic>
          </wp:inline>
        </w:drawing>
      </w:r>
    </w:p>
    <w:p w14:paraId="32BAB1A4" w14:textId="6905F53F" w:rsidR="00353EDB" w:rsidRDefault="00353EDB" w:rsidP="00745927">
      <w:pPr>
        <w:pStyle w:val="Caption"/>
      </w:pPr>
      <w:bookmarkStart w:id="103" w:name="_Ref71822294"/>
      <w:bookmarkStart w:id="104" w:name="_Toc80792153"/>
      <w:r>
        <w:t xml:space="preserve">Figure </w:t>
      </w:r>
      <w:fldSimple w:instr=" STYLEREF 1 \s " w:fldLock="1">
        <w:r w:rsidR="000F6224">
          <w:rPr>
            <w:noProof/>
          </w:rPr>
          <w:t>2</w:t>
        </w:r>
      </w:fldSimple>
      <w:r w:rsidR="00D006AB">
        <w:t>.</w:t>
      </w:r>
      <w:fldSimple w:instr=" SEQ Figure \* ARABIC \s 1 ">
        <w:r w:rsidR="00AC66FC">
          <w:rPr>
            <w:noProof/>
          </w:rPr>
          <w:t>17</w:t>
        </w:r>
      </w:fldSimple>
      <w:bookmarkEnd w:id="103"/>
      <w:r>
        <w:t xml:space="preserve"> Effect of each flow variable on larval abundance for each species</w:t>
      </w:r>
      <w:bookmarkEnd w:id="104"/>
    </w:p>
    <w:p w14:paraId="0F89FAA0" w14:textId="16D5FAF1" w:rsidR="0075730F" w:rsidRPr="00875DC9" w:rsidRDefault="00353EDB" w:rsidP="007232D6">
      <w:pPr>
        <w:pStyle w:val="CaptionNote"/>
      </w:pPr>
      <w:r w:rsidRPr="00875DC9">
        <w:t>Error bars are 95%CrI. Pinkish dots indicate 95%CrI does not overlap 0</w:t>
      </w:r>
    </w:p>
    <w:p w14:paraId="2987C3B7" w14:textId="77777777" w:rsidR="0075730F" w:rsidRDefault="0075730F" w:rsidP="00ED1834">
      <w:pPr>
        <w:pStyle w:val="Heading4"/>
      </w:pPr>
      <w:r>
        <w:t>Counterfactual predictions</w:t>
      </w:r>
    </w:p>
    <w:p w14:paraId="586C0A70" w14:textId="78135787" w:rsidR="0075730F" w:rsidRDefault="00BD258D" w:rsidP="0075730F">
      <w:pPr>
        <w:pStyle w:val="BodyText"/>
      </w:pPr>
      <w:r>
        <w:t>T</w:t>
      </w:r>
      <w:r w:rsidR="0075730F">
        <w:t>he percentage change in larval CPUE with</w:t>
      </w:r>
      <w:r w:rsidR="00B23BD1">
        <w:t>out</w:t>
      </w:r>
      <w:r w:rsidR="0075730F">
        <w:t xml:space="preserve"> </w:t>
      </w:r>
      <w:r w:rsidR="006E440A">
        <w:t>Commonwealth environmental water</w:t>
      </w:r>
      <w:r w:rsidR="001A49C7">
        <w:t xml:space="preserve"> </w:t>
      </w:r>
      <w:r>
        <w:t>is shown. The p</w:t>
      </w:r>
      <w:r w:rsidR="001A49C7">
        <w:t xml:space="preserve">ositive changes show </w:t>
      </w:r>
      <w:r w:rsidR="0073017D">
        <w:t>Commonwealth</w:t>
      </w:r>
      <w:r w:rsidR="001A49C7">
        <w:t xml:space="preserve"> environmental water </w:t>
      </w:r>
      <w:r w:rsidR="0073017D">
        <w:t>improved larval abundances</w:t>
      </w:r>
      <w:r w:rsidR="0075730F">
        <w:t xml:space="preserve"> (</w:t>
      </w:r>
      <w:r w:rsidR="00950DDB">
        <w:fldChar w:fldCharType="begin" w:fldLock="1"/>
      </w:r>
      <w:r w:rsidR="00950DDB">
        <w:instrText xml:space="preserve"> REF _Ref71822311 \h </w:instrText>
      </w:r>
      <w:r w:rsidR="00950DDB">
        <w:fldChar w:fldCharType="separate"/>
      </w:r>
      <w:r w:rsidR="000F6224">
        <w:t xml:space="preserve">Figure </w:t>
      </w:r>
      <w:r w:rsidR="000F6224">
        <w:rPr>
          <w:noProof/>
        </w:rPr>
        <w:t>2</w:t>
      </w:r>
      <w:r w:rsidR="000F6224">
        <w:t>.</w:t>
      </w:r>
      <w:r w:rsidR="000F6224">
        <w:rPr>
          <w:noProof/>
        </w:rPr>
        <w:t>18</w:t>
      </w:r>
      <w:r w:rsidR="00950DDB">
        <w:fldChar w:fldCharType="end"/>
      </w:r>
      <w:r w:rsidR="0075730F">
        <w:t>).</w:t>
      </w:r>
    </w:p>
    <w:p w14:paraId="33508C7D" w14:textId="77777777" w:rsidR="00353EDB" w:rsidRDefault="0075730F" w:rsidP="00353EDB">
      <w:pPr>
        <w:pStyle w:val="BodyText"/>
        <w:keepNext/>
      </w:pPr>
      <w:r>
        <w:rPr>
          <w:noProof/>
        </w:rPr>
        <w:lastRenderedPageBreak/>
        <w:drawing>
          <wp:inline distT="0" distB="0" distL="0" distR="0" wp14:anchorId="2396F94B" wp14:editId="49E240BC">
            <wp:extent cx="5943600" cy="2080260"/>
            <wp:effectExtent l="0" t="0" r="0" b="0"/>
            <wp:docPr id="19" name="Picture" descr="Details as per caption"/>
            <wp:cNvGraphicFramePr/>
            <a:graphic xmlns:a="http://schemas.openxmlformats.org/drawingml/2006/main">
              <a:graphicData uri="http://schemas.openxmlformats.org/drawingml/2006/picture">
                <pic:pic xmlns:pic="http://schemas.openxmlformats.org/drawingml/2006/picture">
                  <pic:nvPicPr>
                    <pic:cNvPr id="19" name="Picture" descr="Details as per caption"/>
                    <pic:cNvPicPr>
                      <a:picLocks noChangeAspect="1" noChangeArrowheads="1"/>
                    </pic:cNvPicPr>
                  </pic:nvPicPr>
                  <pic:blipFill>
                    <a:blip r:embed="rId46" cstate="email">
                      <a:extLst>
                        <a:ext uri="{28A0092B-C50C-407E-A947-70E740481C1C}">
                          <a14:useLocalDpi xmlns:a14="http://schemas.microsoft.com/office/drawing/2010/main"/>
                        </a:ext>
                      </a:extLst>
                    </a:blip>
                    <a:stretch>
                      <a:fillRect/>
                    </a:stretch>
                  </pic:blipFill>
                  <pic:spPr bwMode="auto">
                    <a:xfrm>
                      <a:off x="0" y="0"/>
                      <a:ext cx="5943600" cy="2080260"/>
                    </a:xfrm>
                    <a:prstGeom prst="rect">
                      <a:avLst/>
                    </a:prstGeom>
                    <a:noFill/>
                    <a:ln w="9525">
                      <a:noFill/>
                      <a:headEnd/>
                      <a:tailEnd/>
                    </a:ln>
                  </pic:spPr>
                </pic:pic>
              </a:graphicData>
            </a:graphic>
          </wp:inline>
        </w:drawing>
      </w:r>
    </w:p>
    <w:p w14:paraId="450B29D5" w14:textId="06890C02" w:rsidR="00353EDB" w:rsidRDefault="00353EDB" w:rsidP="00BD258D">
      <w:pPr>
        <w:pStyle w:val="CaptionFigure"/>
      </w:pPr>
      <w:bookmarkStart w:id="105" w:name="_Ref71822311"/>
      <w:bookmarkStart w:id="106" w:name="_Toc80792154"/>
      <w:r>
        <w:t xml:space="preserve">Figure </w:t>
      </w:r>
      <w:fldSimple w:instr=" STYLEREF 1 \s " w:fldLock="1">
        <w:r w:rsidR="000F6224">
          <w:rPr>
            <w:noProof/>
          </w:rPr>
          <w:t>2</w:t>
        </w:r>
      </w:fldSimple>
      <w:r w:rsidR="00D006AB">
        <w:t>.</w:t>
      </w:r>
      <w:fldSimple w:instr=" SEQ Figure \* ARABIC \s 1 ">
        <w:r w:rsidR="00AC66FC">
          <w:rPr>
            <w:noProof/>
          </w:rPr>
          <w:t>18</w:t>
        </w:r>
      </w:fldSimple>
      <w:bookmarkEnd w:id="105"/>
      <w:r>
        <w:t xml:space="preserve"> Predicted percentage change in recruit abundance without Commonwealth environmental water for each species, broken up by year and program</w:t>
      </w:r>
      <w:bookmarkEnd w:id="106"/>
    </w:p>
    <w:p w14:paraId="43D9508D" w14:textId="4108D4DF" w:rsidR="0075730F" w:rsidRDefault="00353EDB" w:rsidP="007232D6">
      <w:pPr>
        <w:pStyle w:val="CaptionNote"/>
      </w:pPr>
      <w:r>
        <w:t xml:space="preserve">Positive changes indicate Commonwealth environmental water improved larval abundance. Error bars are 95%CrI. * </w:t>
      </w:r>
      <w:proofErr w:type="gramStart"/>
      <w:r>
        <w:t>indicates</w:t>
      </w:r>
      <w:proofErr w:type="gramEnd"/>
      <w:r>
        <w:t xml:space="preserve"> the 95%CrI of the difference between with and without Commonwealth environmental water does not include zero</w:t>
      </w:r>
      <w:r w:rsidR="00745927">
        <w:t>.</w:t>
      </w:r>
    </w:p>
    <w:p w14:paraId="77F21ECC" w14:textId="77777777" w:rsidR="00353EDB" w:rsidRDefault="0075730F" w:rsidP="00353EDB">
      <w:pPr>
        <w:pStyle w:val="BodyTextExtraSpareAbove"/>
        <w:keepNext/>
      </w:pPr>
      <w:r>
        <w:rPr>
          <w:noProof/>
        </w:rPr>
        <w:drawing>
          <wp:inline distT="0" distB="0" distL="0" distR="0" wp14:anchorId="33E6C1AF" wp14:editId="6E93DC34">
            <wp:extent cx="5943600" cy="3566160"/>
            <wp:effectExtent l="0" t="0" r="0" b="0"/>
            <wp:docPr id="20" name="Picture" descr="Details as per caption"/>
            <wp:cNvGraphicFramePr/>
            <a:graphic xmlns:a="http://schemas.openxmlformats.org/drawingml/2006/main">
              <a:graphicData uri="http://schemas.openxmlformats.org/drawingml/2006/picture">
                <pic:pic xmlns:pic="http://schemas.openxmlformats.org/drawingml/2006/picture">
                  <pic:nvPicPr>
                    <pic:cNvPr id="20" name="Picture" descr="Details as per caption"/>
                    <pic:cNvPicPr>
                      <a:picLocks noChangeAspect="1" noChangeArrowheads="1"/>
                    </pic:cNvPicPr>
                  </pic:nvPicPr>
                  <pic:blipFill>
                    <a:blip r:embed="rId47" cstate="email">
                      <a:extLst>
                        <a:ext uri="{28A0092B-C50C-407E-A947-70E740481C1C}">
                          <a14:useLocalDpi xmlns:a14="http://schemas.microsoft.com/office/drawing/2010/main"/>
                        </a:ext>
                      </a:extLst>
                    </a:blip>
                    <a:stretch>
                      <a:fillRect/>
                    </a:stretch>
                  </pic:blipFill>
                  <pic:spPr bwMode="auto">
                    <a:xfrm>
                      <a:off x="0" y="0"/>
                      <a:ext cx="5943600" cy="3566160"/>
                    </a:xfrm>
                    <a:prstGeom prst="rect">
                      <a:avLst/>
                    </a:prstGeom>
                    <a:noFill/>
                    <a:ln w="9525">
                      <a:noFill/>
                      <a:headEnd/>
                      <a:tailEnd/>
                    </a:ln>
                  </pic:spPr>
                </pic:pic>
              </a:graphicData>
            </a:graphic>
          </wp:inline>
        </w:drawing>
      </w:r>
    </w:p>
    <w:p w14:paraId="7C88EDAF" w14:textId="3095518B" w:rsidR="00353EDB" w:rsidRDefault="00353EDB" w:rsidP="00BD258D">
      <w:pPr>
        <w:pStyle w:val="CaptionFigure"/>
      </w:pPr>
      <w:bookmarkStart w:id="107" w:name="_Toc80792155"/>
      <w:r>
        <w:t xml:space="preserve">Figure </w:t>
      </w:r>
      <w:fldSimple w:instr=" STYLEREF 1 \s " w:fldLock="1">
        <w:r w:rsidR="000F6224">
          <w:rPr>
            <w:noProof/>
          </w:rPr>
          <w:t>2</w:t>
        </w:r>
      </w:fldSimple>
      <w:r w:rsidR="00D006AB">
        <w:t>.</w:t>
      </w:r>
      <w:fldSimple w:instr=" SEQ Figure \* ARABIC \s 1 ">
        <w:r w:rsidR="00AC66FC">
          <w:rPr>
            <w:noProof/>
          </w:rPr>
          <w:t>19</w:t>
        </w:r>
      </w:fldSimple>
      <w:r>
        <w:t xml:space="preserve"> </w:t>
      </w:r>
      <w:r w:rsidRPr="00A20DCF">
        <w:t>Contribution of each flow variable on the predicted Commonwealth environmental water effect on recruit abundance</w:t>
      </w:r>
      <w:bookmarkEnd w:id="107"/>
    </w:p>
    <w:p w14:paraId="506F1DD6" w14:textId="5F3CDB80" w:rsidR="0075730F" w:rsidRDefault="00353EDB" w:rsidP="007232D6">
      <w:pPr>
        <w:pStyle w:val="CaptionNote"/>
      </w:pPr>
      <w:r w:rsidRPr="00A20DCF">
        <w:t>Negative effects are shown as bars below 0 and positive effects above. Effect sizes are on link scale</w:t>
      </w:r>
      <w:r w:rsidR="00745927">
        <w:t>.</w:t>
      </w:r>
    </w:p>
    <w:p w14:paraId="6B0E0770" w14:textId="458CE136" w:rsidR="0075730F" w:rsidRDefault="0075730F" w:rsidP="0075730F">
      <w:pPr>
        <w:pStyle w:val="Heading2"/>
      </w:pPr>
      <w:bookmarkStart w:id="108" w:name="analysis-recruit-analysis"/>
      <w:bookmarkStart w:id="109" w:name="_Toc69847844"/>
      <w:bookmarkStart w:id="110" w:name="_Toc76050182"/>
      <w:r>
        <w:t xml:space="preserve">Analysis: </w:t>
      </w:r>
      <w:r w:rsidR="00FB60C7">
        <w:t>R</w:t>
      </w:r>
      <w:r>
        <w:t>ecruit analysis</w:t>
      </w:r>
      <w:bookmarkEnd w:id="108"/>
      <w:bookmarkEnd w:id="109"/>
      <w:bookmarkEnd w:id="110"/>
    </w:p>
    <w:p w14:paraId="1440420F" w14:textId="2E9C0AB6" w:rsidR="0075730F" w:rsidRDefault="0075730F" w:rsidP="0075730F">
      <w:pPr>
        <w:pStyle w:val="Heading3"/>
      </w:pPr>
      <w:bookmarkStart w:id="111" w:name="logic-study-design-and-data-trimming-2"/>
      <w:bookmarkStart w:id="112" w:name="_Toc69847845"/>
      <w:r>
        <w:t>Logic, study design, and data trimming</w:t>
      </w:r>
      <w:bookmarkEnd w:id="111"/>
      <w:bookmarkEnd w:id="112"/>
    </w:p>
    <w:p w14:paraId="0033025C" w14:textId="77777777" w:rsidR="0075730F" w:rsidRDefault="0075730F" w:rsidP="00ED1834">
      <w:pPr>
        <w:pStyle w:val="Heading4"/>
      </w:pPr>
      <w:r>
        <w:t>Logic</w:t>
      </w:r>
    </w:p>
    <w:p w14:paraId="3FEE2CC8" w14:textId="77777777" w:rsidR="0075730F" w:rsidRDefault="0075730F" w:rsidP="0075730F">
      <w:pPr>
        <w:pStyle w:val="BodyText"/>
      </w:pPr>
      <w:proofErr w:type="gramStart"/>
      <w:r>
        <w:t>Recruits</w:t>
      </w:r>
      <w:proofErr w:type="gramEnd"/>
      <w:r>
        <w:t xml:space="preserve"> numbers reflect multiple population processes: reproductive output and larval survival. The annual flow metrics were included as predictors affecting these processes.</w:t>
      </w:r>
    </w:p>
    <w:p w14:paraId="2F38D8B0" w14:textId="77777777" w:rsidR="0075730F" w:rsidRDefault="0075730F" w:rsidP="00ED1834">
      <w:pPr>
        <w:pStyle w:val="Heading4"/>
      </w:pPr>
      <w:r w:rsidRPr="00ED1834">
        <w:lastRenderedPageBreak/>
        <w:t>Study design</w:t>
      </w:r>
    </w:p>
    <w:p w14:paraId="32DDAC9C" w14:textId="2DB3D78F" w:rsidR="0075730F" w:rsidRDefault="0075730F" w:rsidP="0075730F">
      <w:pPr>
        <w:pStyle w:val="BodyText"/>
      </w:pPr>
      <w:r>
        <w:t xml:space="preserve">The recruit data lacked information on effort and sampling dates. Furthermore, multiple sampling methods were used as well. Therefore, a few assumptions were necessary. First, </w:t>
      </w:r>
      <w:r w:rsidR="00D46085">
        <w:t>I</w:t>
      </w:r>
      <w:r>
        <w:t xml:space="preserve"> looked at sampling methods used and which </w:t>
      </w:r>
      <w:r w:rsidR="003C5CBC">
        <w:t>water year</w:t>
      </w:r>
      <w:r>
        <w:t>s (</w:t>
      </w:r>
      <w:r w:rsidR="00950DDB">
        <w:fldChar w:fldCharType="begin" w:fldLock="1"/>
      </w:r>
      <w:r w:rsidR="00950DDB">
        <w:instrText xml:space="preserve"> REF _Ref71822325 \h </w:instrText>
      </w:r>
      <w:r w:rsidR="00950DDB">
        <w:fldChar w:fldCharType="separate"/>
      </w:r>
      <w:r w:rsidR="000F6224">
        <w:t xml:space="preserve">Figure </w:t>
      </w:r>
      <w:r w:rsidR="000F6224">
        <w:rPr>
          <w:noProof/>
        </w:rPr>
        <w:t>2</w:t>
      </w:r>
      <w:r w:rsidR="000F6224">
        <w:t>.</w:t>
      </w:r>
      <w:r w:rsidR="000F6224">
        <w:rPr>
          <w:noProof/>
        </w:rPr>
        <w:t>20</w:t>
      </w:r>
      <w:r w:rsidR="00950DDB">
        <w:fldChar w:fldCharType="end"/>
      </w:r>
      <w:r>
        <w:t xml:space="preserve">). As coarse fyke was only used in 2019/2020, </w:t>
      </w:r>
      <w:r w:rsidR="00D46085">
        <w:t>I</w:t>
      </w:r>
      <w:r>
        <w:t xml:space="preserve"> dropped this method from further consideration. As </w:t>
      </w:r>
      <w:r w:rsidR="00D46085">
        <w:t>I</w:t>
      </w:r>
      <w:r>
        <w:t xml:space="preserve"> did not </w:t>
      </w:r>
      <w:r w:rsidR="002E6265">
        <w:t>have any information a</w:t>
      </w:r>
      <w:r>
        <w:t xml:space="preserve">bout total effort, </w:t>
      </w:r>
      <w:r w:rsidR="00D46085">
        <w:t>I</w:t>
      </w:r>
      <w:r>
        <w:t xml:space="preserve"> simplified the dataset by summarising across all methods for a given </w:t>
      </w:r>
      <w:r w:rsidR="003C5CBC">
        <w:t>water year</w:t>
      </w:r>
      <w:r>
        <w:t xml:space="preserve"> and selected area. Effort was then number of sites that </w:t>
      </w:r>
      <w:r w:rsidR="003C5CBC">
        <w:t>water year</w:t>
      </w:r>
      <w:r>
        <w:t>.</w:t>
      </w:r>
    </w:p>
    <w:p w14:paraId="7D3399E3" w14:textId="18590F8A" w:rsidR="00353EDB" w:rsidRDefault="0057787D" w:rsidP="00353EDB">
      <w:pPr>
        <w:pStyle w:val="BodyText"/>
        <w:keepNext/>
      </w:pPr>
      <w:r>
        <w:rPr>
          <w:noProof/>
        </w:rPr>
        <w:drawing>
          <wp:inline distT="0" distB="0" distL="0" distR="0" wp14:anchorId="2BB5D1C3" wp14:editId="4BA7AC75">
            <wp:extent cx="5943600" cy="3343275"/>
            <wp:effectExtent l="0" t="0" r="0" b="0"/>
            <wp:docPr id="21" name="Picture" descr="Details as per caption"/>
            <wp:cNvGraphicFramePr/>
            <a:graphic xmlns:a="http://schemas.openxmlformats.org/drawingml/2006/main">
              <a:graphicData uri="http://schemas.openxmlformats.org/drawingml/2006/picture">
                <pic:pic xmlns:pic="http://schemas.openxmlformats.org/drawingml/2006/picture">
                  <pic:nvPicPr>
                    <pic:cNvPr id="21" name="Picture" descr="Details as per caption"/>
                    <pic:cNvPicPr>
                      <a:picLocks noChangeAspect="1" noChangeArrowheads="1"/>
                    </pic:cNvPicPr>
                  </pic:nvPicPr>
                  <pic:blipFill>
                    <a:blip r:embed="rId48" cstate="email">
                      <a:extLst>
                        <a:ext uri="{28A0092B-C50C-407E-A947-70E740481C1C}">
                          <a14:useLocalDpi xmlns:a14="http://schemas.microsoft.com/office/drawing/2010/main"/>
                        </a:ext>
                      </a:extLst>
                    </a:blip>
                    <a:stretch>
                      <a:fillRect/>
                    </a:stretch>
                  </pic:blipFill>
                  <pic:spPr bwMode="auto">
                    <a:xfrm>
                      <a:off x="0" y="0"/>
                      <a:ext cx="5943600" cy="3343275"/>
                    </a:xfrm>
                    <a:prstGeom prst="rect">
                      <a:avLst/>
                    </a:prstGeom>
                    <a:noFill/>
                    <a:ln w="9525">
                      <a:noFill/>
                      <a:headEnd/>
                      <a:tailEnd/>
                    </a:ln>
                  </pic:spPr>
                </pic:pic>
              </a:graphicData>
            </a:graphic>
          </wp:inline>
        </w:drawing>
      </w:r>
    </w:p>
    <w:p w14:paraId="79FB134B" w14:textId="0018385E" w:rsidR="00353EDB" w:rsidRDefault="00353EDB" w:rsidP="00353EDB">
      <w:pPr>
        <w:pStyle w:val="CaptionFigure"/>
      </w:pPr>
      <w:bookmarkStart w:id="113" w:name="_Ref71822325"/>
      <w:bookmarkStart w:id="114" w:name="_Toc80792156"/>
      <w:r>
        <w:t xml:space="preserve">Figure </w:t>
      </w:r>
      <w:fldSimple w:instr=" STYLEREF 1 \s " w:fldLock="1">
        <w:r w:rsidR="000F6224">
          <w:rPr>
            <w:noProof/>
          </w:rPr>
          <w:t>2</w:t>
        </w:r>
      </w:fldSimple>
      <w:r w:rsidR="00D006AB">
        <w:t>.</w:t>
      </w:r>
      <w:fldSimple w:instr=" SEQ Figure \* ARABIC \s 1 ">
        <w:r w:rsidR="00AC66FC">
          <w:rPr>
            <w:noProof/>
          </w:rPr>
          <w:t>20</w:t>
        </w:r>
      </w:fldSimple>
      <w:bookmarkEnd w:id="113"/>
      <w:r>
        <w:t xml:space="preserve"> </w:t>
      </w:r>
      <w:r w:rsidRPr="0056657B">
        <w:t>Sampling methods used for each species and total catch for each method (for each water year)</w:t>
      </w:r>
      <w:bookmarkEnd w:id="114"/>
    </w:p>
    <w:p w14:paraId="54DF76B3" w14:textId="7B57CF0A" w:rsidR="0075730F" w:rsidRDefault="00353EDB" w:rsidP="00353EDB">
      <w:pPr>
        <w:pStyle w:val="CaptionTable"/>
      </w:pPr>
      <w:bookmarkStart w:id="115" w:name="_Toc76050243"/>
      <w:r>
        <w:t xml:space="preserve">Table </w:t>
      </w:r>
      <w:fldSimple w:instr=" STYLEREF 1 \s " w:fldLock="1">
        <w:r w:rsidR="000F6224">
          <w:rPr>
            <w:noProof/>
          </w:rPr>
          <w:t>2</w:t>
        </w:r>
      </w:fldSimple>
      <w:r w:rsidR="00DC01A8">
        <w:t>.</w:t>
      </w:r>
      <w:fldSimple w:instr=" SEQ Table \* ARABIC \s 1 ">
        <w:r w:rsidR="00AC66FC">
          <w:rPr>
            <w:noProof/>
          </w:rPr>
          <w:t>4</w:t>
        </w:r>
      </w:fldSimple>
      <w:r>
        <w:t xml:space="preserve"> Summary of sample sizes for recruit dataset</w:t>
      </w:r>
      <w:bookmarkEnd w:id="115"/>
    </w:p>
    <w:tbl>
      <w:tblPr>
        <w:tblStyle w:val="TableCSIRO"/>
        <w:tblW w:w="9497" w:type="dxa"/>
        <w:tblInd w:w="0" w:type="dxa"/>
        <w:tblLayout w:type="fixed"/>
        <w:tblLook w:val="0420" w:firstRow="1" w:lastRow="0" w:firstColumn="0" w:lastColumn="0" w:noHBand="0" w:noVBand="1"/>
      </w:tblPr>
      <w:tblGrid>
        <w:gridCol w:w="1474"/>
        <w:gridCol w:w="907"/>
        <w:gridCol w:w="1417"/>
        <w:gridCol w:w="851"/>
        <w:gridCol w:w="1191"/>
        <w:gridCol w:w="850"/>
        <w:gridCol w:w="907"/>
        <w:gridCol w:w="1900"/>
      </w:tblGrid>
      <w:tr w:rsidR="00745927" w:rsidRPr="00745927" w14:paraId="6ADA7121" w14:textId="77777777" w:rsidTr="00745927">
        <w:trPr>
          <w:cnfStyle w:val="100000000000" w:firstRow="1" w:lastRow="0" w:firstColumn="0" w:lastColumn="0" w:oddVBand="0" w:evenVBand="0" w:oddHBand="0" w:evenHBand="0" w:firstRowFirstColumn="0" w:firstRowLastColumn="0" w:lastRowFirstColumn="0" w:lastRowLastColumn="0"/>
        </w:trPr>
        <w:tc>
          <w:tcPr>
            <w:tcW w:w="1474" w:type="dxa"/>
          </w:tcPr>
          <w:p w14:paraId="1BD9A5D8" w14:textId="77777777" w:rsidR="0075730F" w:rsidRPr="00745927" w:rsidRDefault="0075730F" w:rsidP="00745927">
            <w:pPr>
              <w:pStyle w:val="ColumnHeading"/>
              <w:rPr>
                <w:b/>
                <w:bCs w:val="0"/>
              </w:rPr>
            </w:pPr>
            <w:r w:rsidRPr="00745927">
              <w:t>Species</w:t>
            </w:r>
          </w:p>
        </w:tc>
        <w:tc>
          <w:tcPr>
            <w:tcW w:w="907" w:type="dxa"/>
          </w:tcPr>
          <w:p w14:paraId="07BC09C4" w14:textId="39FC6120" w:rsidR="0075730F" w:rsidRPr="00745927" w:rsidRDefault="0075730F" w:rsidP="00745927">
            <w:pPr>
              <w:pStyle w:val="ColumnHeading"/>
              <w:rPr>
                <w:b/>
                <w:bCs w:val="0"/>
              </w:rPr>
            </w:pPr>
            <w:r w:rsidRPr="00745927">
              <w:t>Total fish</w:t>
            </w:r>
          </w:p>
        </w:tc>
        <w:tc>
          <w:tcPr>
            <w:tcW w:w="1417" w:type="dxa"/>
          </w:tcPr>
          <w:p w14:paraId="53CF63D1" w14:textId="77777777" w:rsidR="0075730F" w:rsidRPr="00745927" w:rsidRDefault="0075730F" w:rsidP="00745927">
            <w:pPr>
              <w:pStyle w:val="ColumnHeading"/>
              <w:rPr>
                <w:b/>
                <w:bCs w:val="0"/>
              </w:rPr>
            </w:pPr>
            <w:r w:rsidRPr="00745927">
              <w:t>Method</w:t>
            </w:r>
          </w:p>
        </w:tc>
        <w:tc>
          <w:tcPr>
            <w:tcW w:w="851" w:type="dxa"/>
          </w:tcPr>
          <w:p w14:paraId="56352AEE" w14:textId="0F7D2E75" w:rsidR="0075730F" w:rsidRPr="00745927" w:rsidRDefault="0075730F" w:rsidP="00745927">
            <w:pPr>
              <w:pStyle w:val="ColumnHeading"/>
              <w:rPr>
                <w:b/>
                <w:bCs w:val="0"/>
              </w:rPr>
            </w:pPr>
            <w:r w:rsidRPr="00745927">
              <w:t>No.</w:t>
            </w:r>
            <w:r w:rsidR="00745927">
              <w:t xml:space="preserve"> </w:t>
            </w:r>
            <w:r w:rsidRPr="00745927">
              <w:t>fish</w:t>
            </w:r>
          </w:p>
        </w:tc>
        <w:tc>
          <w:tcPr>
            <w:tcW w:w="1191" w:type="dxa"/>
          </w:tcPr>
          <w:p w14:paraId="50BCDCC7" w14:textId="77777777" w:rsidR="0075730F" w:rsidRPr="00745927" w:rsidRDefault="0075730F" w:rsidP="00745927">
            <w:pPr>
              <w:pStyle w:val="ColumnHeading"/>
              <w:rPr>
                <w:b/>
                <w:bCs w:val="0"/>
              </w:rPr>
            </w:pPr>
            <w:r w:rsidRPr="00745927">
              <w:t>No. programs</w:t>
            </w:r>
          </w:p>
        </w:tc>
        <w:tc>
          <w:tcPr>
            <w:tcW w:w="850" w:type="dxa"/>
          </w:tcPr>
          <w:p w14:paraId="786EA2D8" w14:textId="77777777" w:rsidR="0075730F" w:rsidRPr="00745927" w:rsidRDefault="0075730F" w:rsidP="00745927">
            <w:pPr>
              <w:pStyle w:val="ColumnHeading"/>
              <w:rPr>
                <w:b/>
                <w:bCs w:val="0"/>
              </w:rPr>
            </w:pPr>
            <w:r w:rsidRPr="00745927">
              <w:t>No. sites</w:t>
            </w:r>
          </w:p>
        </w:tc>
        <w:tc>
          <w:tcPr>
            <w:tcW w:w="907" w:type="dxa"/>
          </w:tcPr>
          <w:p w14:paraId="476A2F88" w14:textId="77777777" w:rsidR="0075730F" w:rsidRPr="00745927" w:rsidRDefault="0075730F" w:rsidP="00745927">
            <w:pPr>
              <w:pStyle w:val="ColumnHeading"/>
              <w:rPr>
                <w:b/>
                <w:bCs w:val="0"/>
              </w:rPr>
            </w:pPr>
            <w:r w:rsidRPr="00745927">
              <w:t>No. years</w:t>
            </w:r>
          </w:p>
        </w:tc>
        <w:tc>
          <w:tcPr>
            <w:tcW w:w="1900" w:type="dxa"/>
            <w:tcMar>
              <w:right w:w="85" w:type="dxa"/>
            </w:tcMar>
          </w:tcPr>
          <w:p w14:paraId="4FAE4002" w14:textId="168AC02B" w:rsidR="0075730F" w:rsidRPr="00745927" w:rsidRDefault="0075730F" w:rsidP="00745927">
            <w:pPr>
              <w:pStyle w:val="ColumnHeading"/>
              <w:rPr>
                <w:b/>
                <w:bCs w:val="0"/>
              </w:rPr>
            </w:pPr>
            <w:r w:rsidRPr="00745927">
              <w:t>Percentage zero CPUE</w:t>
            </w:r>
          </w:p>
        </w:tc>
      </w:tr>
      <w:tr w:rsidR="00ED1834" w14:paraId="30C2CD6F" w14:textId="77777777" w:rsidTr="00745927">
        <w:trPr>
          <w:cnfStyle w:val="000000100000" w:firstRow="0" w:lastRow="0" w:firstColumn="0" w:lastColumn="0" w:oddVBand="0" w:evenVBand="0" w:oddHBand="1" w:evenHBand="0" w:firstRowFirstColumn="0" w:firstRowLastColumn="0" w:lastRowFirstColumn="0" w:lastRowLastColumn="0"/>
        </w:trPr>
        <w:tc>
          <w:tcPr>
            <w:tcW w:w="1474" w:type="dxa"/>
            <w:vMerge w:val="restart"/>
          </w:tcPr>
          <w:p w14:paraId="5932E81D" w14:textId="20DA4DEB" w:rsidR="0075730F" w:rsidRPr="00353EDB" w:rsidRDefault="0075730F" w:rsidP="00353EDB">
            <w:pPr>
              <w:pStyle w:val="TableText"/>
              <w:spacing w:beforeLines="20" w:before="48" w:afterLines="20" w:after="48"/>
            </w:pPr>
            <w:r w:rsidRPr="00353EDB">
              <w:t xml:space="preserve">Carp </w:t>
            </w:r>
            <w:r w:rsidR="00745927">
              <w:t>gudgeon</w:t>
            </w:r>
          </w:p>
        </w:tc>
        <w:tc>
          <w:tcPr>
            <w:tcW w:w="907" w:type="dxa"/>
            <w:vMerge w:val="restart"/>
          </w:tcPr>
          <w:p w14:paraId="10FF7462" w14:textId="2C31A682" w:rsidR="0075730F" w:rsidRPr="00353EDB" w:rsidRDefault="0075730F" w:rsidP="00745927">
            <w:pPr>
              <w:pStyle w:val="TableText"/>
              <w:spacing w:beforeLines="20" w:before="48" w:afterLines="20" w:after="48"/>
              <w:ind w:right="113"/>
              <w:jc w:val="right"/>
            </w:pPr>
            <w:r w:rsidRPr="00353EDB">
              <w:t>1</w:t>
            </w:r>
            <w:r w:rsidR="001F35E9">
              <w:t>5,658</w:t>
            </w:r>
          </w:p>
        </w:tc>
        <w:tc>
          <w:tcPr>
            <w:tcW w:w="1417" w:type="dxa"/>
          </w:tcPr>
          <w:p w14:paraId="332090E5" w14:textId="77777777" w:rsidR="0075730F" w:rsidRPr="00353EDB" w:rsidRDefault="0075730F" w:rsidP="00353EDB">
            <w:pPr>
              <w:pStyle w:val="TableText"/>
              <w:spacing w:beforeLines="20" w:before="48" w:afterLines="20" w:after="48"/>
            </w:pPr>
            <w:proofErr w:type="spellStart"/>
            <w:r w:rsidRPr="00353EDB">
              <w:t>coarsefyke</w:t>
            </w:r>
            <w:proofErr w:type="spellEnd"/>
          </w:p>
        </w:tc>
        <w:tc>
          <w:tcPr>
            <w:tcW w:w="851" w:type="dxa"/>
          </w:tcPr>
          <w:p w14:paraId="03636B00" w14:textId="77777777" w:rsidR="0075730F" w:rsidRPr="00353EDB" w:rsidRDefault="0075730F" w:rsidP="00745927">
            <w:pPr>
              <w:pStyle w:val="TableText"/>
              <w:spacing w:beforeLines="20" w:before="48" w:afterLines="20" w:after="48"/>
              <w:ind w:right="113"/>
              <w:jc w:val="right"/>
            </w:pPr>
            <w:r w:rsidRPr="00353EDB">
              <w:t>21</w:t>
            </w:r>
          </w:p>
        </w:tc>
        <w:tc>
          <w:tcPr>
            <w:tcW w:w="1191" w:type="dxa"/>
          </w:tcPr>
          <w:p w14:paraId="180C8F42" w14:textId="77777777" w:rsidR="0075730F" w:rsidRPr="00353EDB" w:rsidRDefault="0075730F" w:rsidP="000A4FC5">
            <w:pPr>
              <w:pStyle w:val="TableText"/>
              <w:spacing w:beforeLines="20" w:before="48" w:afterLines="20" w:after="48"/>
              <w:jc w:val="center"/>
            </w:pPr>
            <w:r w:rsidRPr="00353EDB">
              <w:t>1</w:t>
            </w:r>
          </w:p>
        </w:tc>
        <w:tc>
          <w:tcPr>
            <w:tcW w:w="850" w:type="dxa"/>
          </w:tcPr>
          <w:p w14:paraId="34E0898E" w14:textId="77777777" w:rsidR="0075730F" w:rsidRPr="00353EDB" w:rsidRDefault="0075730F" w:rsidP="000A4FC5">
            <w:pPr>
              <w:pStyle w:val="TableText"/>
              <w:spacing w:beforeLines="20" w:before="48" w:afterLines="20" w:after="48"/>
              <w:jc w:val="center"/>
            </w:pPr>
            <w:r w:rsidRPr="00353EDB">
              <w:t>9</w:t>
            </w:r>
          </w:p>
        </w:tc>
        <w:tc>
          <w:tcPr>
            <w:tcW w:w="907" w:type="dxa"/>
          </w:tcPr>
          <w:p w14:paraId="2509D75E" w14:textId="77777777" w:rsidR="0075730F" w:rsidRPr="00353EDB" w:rsidRDefault="0075730F" w:rsidP="000A4FC5">
            <w:pPr>
              <w:pStyle w:val="TableText"/>
              <w:spacing w:beforeLines="20" w:before="48" w:afterLines="20" w:after="48"/>
              <w:jc w:val="center"/>
            </w:pPr>
            <w:r w:rsidRPr="00353EDB">
              <w:t>2</w:t>
            </w:r>
          </w:p>
        </w:tc>
        <w:tc>
          <w:tcPr>
            <w:tcW w:w="1900" w:type="dxa"/>
            <w:tcMar>
              <w:right w:w="454" w:type="dxa"/>
            </w:tcMar>
          </w:tcPr>
          <w:p w14:paraId="0597EF45" w14:textId="77777777" w:rsidR="0075730F" w:rsidRPr="00353EDB" w:rsidRDefault="0075730F" w:rsidP="00745927">
            <w:pPr>
              <w:pStyle w:val="TableText"/>
              <w:spacing w:beforeLines="20" w:before="48" w:afterLines="20" w:after="48"/>
              <w:ind w:right="227"/>
              <w:jc w:val="right"/>
            </w:pPr>
            <w:r w:rsidRPr="00353EDB">
              <w:t>60.0%</w:t>
            </w:r>
          </w:p>
        </w:tc>
      </w:tr>
      <w:tr w:rsidR="0075730F" w14:paraId="336F4F56" w14:textId="77777777" w:rsidTr="00745927">
        <w:tc>
          <w:tcPr>
            <w:tcW w:w="1474" w:type="dxa"/>
            <w:vMerge/>
          </w:tcPr>
          <w:p w14:paraId="3C4FEAF9" w14:textId="77777777" w:rsidR="0075730F" w:rsidRPr="00353EDB" w:rsidRDefault="0075730F" w:rsidP="00353EDB">
            <w:pPr>
              <w:pStyle w:val="TableText"/>
              <w:spacing w:beforeLines="20" w:before="48" w:afterLines="20" w:after="48"/>
            </w:pPr>
          </w:p>
        </w:tc>
        <w:tc>
          <w:tcPr>
            <w:tcW w:w="907" w:type="dxa"/>
            <w:vMerge/>
          </w:tcPr>
          <w:p w14:paraId="60F62F84" w14:textId="77777777" w:rsidR="0075730F" w:rsidRPr="00353EDB" w:rsidRDefault="0075730F" w:rsidP="00745927">
            <w:pPr>
              <w:pStyle w:val="TableText"/>
              <w:spacing w:beforeLines="20" w:before="48" w:afterLines="20" w:after="48"/>
              <w:ind w:right="113"/>
              <w:jc w:val="right"/>
            </w:pPr>
          </w:p>
        </w:tc>
        <w:tc>
          <w:tcPr>
            <w:tcW w:w="1417" w:type="dxa"/>
          </w:tcPr>
          <w:p w14:paraId="5F89CBB8" w14:textId="77777777" w:rsidR="0075730F" w:rsidRPr="00353EDB" w:rsidRDefault="0075730F" w:rsidP="00353EDB">
            <w:pPr>
              <w:pStyle w:val="TableText"/>
              <w:spacing w:beforeLines="20" w:before="48" w:afterLines="20" w:after="48"/>
            </w:pPr>
            <w:proofErr w:type="spellStart"/>
            <w:r w:rsidRPr="00353EDB">
              <w:t>finefyke</w:t>
            </w:r>
            <w:proofErr w:type="spellEnd"/>
          </w:p>
        </w:tc>
        <w:tc>
          <w:tcPr>
            <w:tcW w:w="851" w:type="dxa"/>
          </w:tcPr>
          <w:p w14:paraId="445939D8" w14:textId="232AC3BC" w:rsidR="0075730F" w:rsidRPr="00353EDB" w:rsidRDefault="00932207" w:rsidP="00745927">
            <w:pPr>
              <w:pStyle w:val="TableText"/>
              <w:spacing w:beforeLines="20" w:before="48" w:afterLines="20" w:after="48"/>
              <w:ind w:right="113"/>
              <w:jc w:val="right"/>
            </w:pPr>
            <w:r>
              <w:t>14</w:t>
            </w:r>
            <w:r w:rsidR="004F107D">
              <w:t>,681</w:t>
            </w:r>
          </w:p>
        </w:tc>
        <w:tc>
          <w:tcPr>
            <w:tcW w:w="1191" w:type="dxa"/>
          </w:tcPr>
          <w:p w14:paraId="2E0CF1CE" w14:textId="77777777" w:rsidR="0075730F" w:rsidRPr="00353EDB" w:rsidRDefault="0075730F" w:rsidP="000A4FC5">
            <w:pPr>
              <w:pStyle w:val="TableText"/>
              <w:spacing w:beforeLines="20" w:before="48" w:afterLines="20" w:after="48"/>
              <w:jc w:val="center"/>
            </w:pPr>
            <w:r w:rsidRPr="00353EDB">
              <w:t>6</w:t>
            </w:r>
          </w:p>
        </w:tc>
        <w:tc>
          <w:tcPr>
            <w:tcW w:w="850" w:type="dxa"/>
          </w:tcPr>
          <w:p w14:paraId="41A5399D" w14:textId="5D0BB3BD" w:rsidR="0075730F" w:rsidRPr="00353EDB" w:rsidRDefault="004F107D" w:rsidP="000A4FC5">
            <w:pPr>
              <w:pStyle w:val="TableText"/>
              <w:spacing w:beforeLines="20" w:before="48" w:afterLines="20" w:after="48"/>
              <w:jc w:val="center"/>
            </w:pPr>
            <w:r>
              <w:t>61</w:t>
            </w:r>
          </w:p>
        </w:tc>
        <w:tc>
          <w:tcPr>
            <w:tcW w:w="907" w:type="dxa"/>
          </w:tcPr>
          <w:p w14:paraId="7AA00456" w14:textId="77777777" w:rsidR="0075730F" w:rsidRPr="00353EDB" w:rsidRDefault="0075730F" w:rsidP="000A4FC5">
            <w:pPr>
              <w:pStyle w:val="TableText"/>
              <w:spacing w:beforeLines="20" w:before="48" w:afterLines="20" w:after="48"/>
              <w:jc w:val="center"/>
            </w:pPr>
            <w:r w:rsidRPr="00353EDB">
              <w:t>6</w:t>
            </w:r>
          </w:p>
        </w:tc>
        <w:tc>
          <w:tcPr>
            <w:tcW w:w="1900" w:type="dxa"/>
            <w:tcMar>
              <w:right w:w="454" w:type="dxa"/>
            </w:tcMar>
          </w:tcPr>
          <w:p w14:paraId="67D3624F" w14:textId="04720B84" w:rsidR="0075730F" w:rsidRPr="00353EDB" w:rsidRDefault="004F107D" w:rsidP="00745927">
            <w:pPr>
              <w:pStyle w:val="TableText"/>
              <w:spacing w:beforeLines="20" w:before="48" w:afterLines="20" w:after="48"/>
              <w:ind w:right="227"/>
              <w:jc w:val="right"/>
            </w:pPr>
            <w:r>
              <w:t>5.7</w:t>
            </w:r>
            <w:r w:rsidR="0075730F" w:rsidRPr="00353EDB">
              <w:t>%</w:t>
            </w:r>
          </w:p>
        </w:tc>
      </w:tr>
      <w:tr w:rsidR="00ED1834" w14:paraId="2C18C87D" w14:textId="77777777" w:rsidTr="00745927">
        <w:trPr>
          <w:cnfStyle w:val="000000100000" w:firstRow="0" w:lastRow="0" w:firstColumn="0" w:lastColumn="0" w:oddVBand="0" w:evenVBand="0" w:oddHBand="1" w:evenHBand="0" w:firstRowFirstColumn="0" w:firstRowLastColumn="0" w:lastRowFirstColumn="0" w:lastRowLastColumn="0"/>
        </w:trPr>
        <w:tc>
          <w:tcPr>
            <w:tcW w:w="1474" w:type="dxa"/>
            <w:vMerge/>
          </w:tcPr>
          <w:p w14:paraId="50435987" w14:textId="77777777" w:rsidR="0075730F" w:rsidRPr="00353EDB" w:rsidRDefault="0075730F" w:rsidP="00353EDB">
            <w:pPr>
              <w:pStyle w:val="TableText"/>
              <w:spacing w:beforeLines="20" w:before="48" w:afterLines="20" w:after="48"/>
            </w:pPr>
          </w:p>
        </w:tc>
        <w:tc>
          <w:tcPr>
            <w:tcW w:w="907" w:type="dxa"/>
            <w:vMerge/>
          </w:tcPr>
          <w:p w14:paraId="42CE6E3A" w14:textId="77777777" w:rsidR="0075730F" w:rsidRPr="00353EDB" w:rsidRDefault="0075730F" w:rsidP="00745927">
            <w:pPr>
              <w:pStyle w:val="TableText"/>
              <w:spacing w:beforeLines="20" w:before="48" w:afterLines="20" w:after="48"/>
              <w:ind w:right="113"/>
              <w:jc w:val="right"/>
            </w:pPr>
          </w:p>
        </w:tc>
        <w:tc>
          <w:tcPr>
            <w:tcW w:w="1417" w:type="dxa"/>
          </w:tcPr>
          <w:p w14:paraId="04678D47" w14:textId="77777777" w:rsidR="0075730F" w:rsidRPr="00353EDB" w:rsidRDefault="0075730F" w:rsidP="00353EDB">
            <w:pPr>
              <w:pStyle w:val="TableText"/>
              <w:spacing w:beforeLines="20" w:before="48" w:afterLines="20" w:after="48"/>
            </w:pPr>
            <w:proofErr w:type="spellStart"/>
            <w:r w:rsidRPr="00353EDB">
              <w:t>electroboat</w:t>
            </w:r>
            <w:proofErr w:type="spellEnd"/>
          </w:p>
        </w:tc>
        <w:tc>
          <w:tcPr>
            <w:tcW w:w="851" w:type="dxa"/>
          </w:tcPr>
          <w:p w14:paraId="13A386FB" w14:textId="60E77088" w:rsidR="0075730F" w:rsidRPr="00353EDB" w:rsidRDefault="0075730F" w:rsidP="00745927">
            <w:pPr>
              <w:pStyle w:val="TableText"/>
              <w:spacing w:beforeLines="20" w:before="48" w:afterLines="20" w:after="48"/>
              <w:ind w:right="113"/>
              <w:jc w:val="right"/>
            </w:pPr>
            <w:r w:rsidRPr="00353EDB">
              <w:t>3</w:t>
            </w:r>
            <w:r w:rsidR="00051519">
              <w:t>29</w:t>
            </w:r>
          </w:p>
        </w:tc>
        <w:tc>
          <w:tcPr>
            <w:tcW w:w="1191" w:type="dxa"/>
          </w:tcPr>
          <w:p w14:paraId="037E08C7" w14:textId="77777777" w:rsidR="0075730F" w:rsidRPr="00353EDB" w:rsidRDefault="0075730F" w:rsidP="000A4FC5">
            <w:pPr>
              <w:pStyle w:val="TableText"/>
              <w:spacing w:beforeLines="20" w:before="48" w:afterLines="20" w:after="48"/>
              <w:jc w:val="center"/>
            </w:pPr>
            <w:r w:rsidRPr="00353EDB">
              <w:t>6</w:t>
            </w:r>
          </w:p>
        </w:tc>
        <w:tc>
          <w:tcPr>
            <w:tcW w:w="850" w:type="dxa"/>
          </w:tcPr>
          <w:p w14:paraId="1523799C" w14:textId="5B3BAF9A" w:rsidR="0075730F" w:rsidRPr="00353EDB" w:rsidRDefault="0075730F" w:rsidP="000A4FC5">
            <w:pPr>
              <w:pStyle w:val="TableText"/>
              <w:spacing w:beforeLines="20" w:before="48" w:afterLines="20" w:after="48"/>
              <w:jc w:val="center"/>
            </w:pPr>
            <w:r w:rsidRPr="00353EDB">
              <w:t>6</w:t>
            </w:r>
            <w:r w:rsidR="00051519">
              <w:t>1</w:t>
            </w:r>
          </w:p>
        </w:tc>
        <w:tc>
          <w:tcPr>
            <w:tcW w:w="907" w:type="dxa"/>
          </w:tcPr>
          <w:p w14:paraId="0CFD1BCF" w14:textId="77777777" w:rsidR="0075730F" w:rsidRPr="00353EDB" w:rsidRDefault="0075730F" w:rsidP="000A4FC5">
            <w:pPr>
              <w:pStyle w:val="TableText"/>
              <w:spacing w:beforeLines="20" w:before="48" w:afterLines="20" w:after="48"/>
              <w:jc w:val="center"/>
            </w:pPr>
            <w:r w:rsidRPr="00353EDB">
              <w:t>6</w:t>
            </w:r>
          </w:p>
        </w:tc>
        <w:tc>
          <w:tcPr>
            <w:tcW w:w="1900" w:type="dxa"/>
            <w:tcMar>
              <w:right w:w="454" w:type="dxa"/>
            </w:tcMar>
          </w:tcPr>
          <w:p w14:paraId="65208846" w14:textId="04CA208A" w:rsidR="0075730F" w:rsidRPr="00353EDB" w:rsidRDefault="000537FF" w:rsidP="00745927">
            <w:pPr>
              <w:pStyle w:val="TableText"/>
              <w:spacing w:beforeLines="20" w:before="48" w:afterLines="20" w:after="48"/>
              <w:ind w:right="227"/>
              <w:jc w:val="right"/>
            </w:pPr>
            <w:r>
              <w:t>75.6</w:t>
            </w:r>
            <w:r w:rsidR="0075730F" w:rsidRPr="00353EDB">
              <w:t>%</w:t>
            </w:r>
          </w:p>
        </w:tc>
      </w:tr>
      <w:tr w:rsidR="0075730F" w14:paraId="38589E95" w14:textId="77777777" w:rsidTr="004E69C6">
        <w:tc>
          <w:tcPr>
            <w:tcW w:w="1474" w:type="dxa"/>
            <w:vMerge/>
            <w:tcBorders>
              <w:bottom w:val="single" w:sz="4" w:space="0" w:color="auto"/>
            </w:tcBorders>
          </w:tcPr>
          <w:p w14:paraId="4DD01BD5" w14:textId="77777777" w:rsidR="0075730F" w:rsidRPr="00353EDB" w:rsidRDefault="0075730F" w:rsidP="00353EDB">
            <w:pPr>
              <w:pStyle w:val="TableText"/>
              <w:spacing w:beforeLines="20" w:before="48" w:afterLines="20" w:after="48"/>
            </w:pPr>
          </w:p>
        </w:tc>
        <w:tc>
          <w:tcPr>
            <w:tcW w:w="907" w:type="dxa"/>
            <w:vMerge/>
            <w:tcBorders>
              <w:bottom w:val="single" w:sz="4" w:space="0" w:color="auto"/>
            </w:tcBorders>
          </w:tcPr>
          <w:p w14:paraId="43C88B9A" w14:textId="77777777" w:rsidR="0075730F" w:rsidRPr="00353EDB" w:rsidRDefault="0075730F" w:rsidP="00745927">
            <w:pPr>
              <w:pStyle w:val="TableText"/>
              <w:spacing w:beforeLines="20" w:before="48" w:afterLines="20" w:after="48"/>
              <w:ind w:right="113"/>
              <w:jc w:val="right"/>
            </w:pPr>
          </w:p>
        </w:tc>
        <w:tc>
          <w:tcPr>
            <w:tcW w:w="1417" w:type="dxa"/>
            <w:tcBorders>
              <w:bottom w:val="single" w:sz="4" w:space="0" w:color="auto"/>
            </w:tcBorders>
          </w:tcPr>
          <w:p w14:paraId="7FA068E2" w14:textId="77777777" w:rsidR="0075730F" w:rsidRPr="00353EDB" w:rsidRDefault="0075730F" w:rsidP="00353EDB">
            <w:pPr>
              <w:pStyle w:val="TableText"/>
              <w:spacing w:beforeLines="20" w:before="48" w:afterLines="20" w:after="48"/>
            </w:pPr>
            <w:proofErr w:type="spellStart"/>
            <w:r w:rsidRPr="00353EDB">
              <w:t>electrobackpack</w:t>
            </w:r>
            <w:proofErr w:type="spellEnd"/>
          </w:p>
        </w:tc>
        <w:tc>
          <w:tcPr>
            <w:tcW w:w="851" w:type="dxa"/>
            <w:tcBorders>
              <w:bottom w:val="single" w:sz="4" w:space="0" w:color="auto"/>
            </w:tcBorders>
          </w:tcPr>
          <w:p w14:paraId="47E4B36B" w14:textId="2D58F729" w:rsidR="0075730F" w:rsidRPr="00353EDB" w:rsidRDefault="0075730F" w:rsidP="00745927">
            <w:pPr>
              <w:pStyle w:val="TableText"/>
              <w:spacing w:beforeLines="20" w:before="48" w:afterLines="20" w:after="48"/>
              <w:ind w:right="113"/>
              <w:jc w:val="right"/>
            </w:pPr>
            <w:r w:rsidRPr="00353EDB">
              <w:t>6</w:t>
            </w:r>
            <w:r w:rsidR="00D44DB8">
              <w:t>48</w:t>
            </w:r>
          </w:p>
        </w:tc>
        <w:tc>
          <w:tcPr>
            <w:tcW w:w="1191" w:type="dxa"/>
            <w:tcBorders>
              <w:bottom w:val="single" w:sz="4" w:space="0" w:color="auto"/>
            </w:tcBorders>
          </w:tcPr>
          <w:p w14:paraId="2BC3D987" w14:textId="77777777" w:rsidR="0075730F" w:rsidRPr="00353EDB" w:rsidRDefault="0075730F" w:rsidP="000A4FC5">
            <w:pPr>
              <w:pStyle w:val="TableText"/>
              <w:spacing w:beforeLines="20" w:before="48" w:afterLines="20" w:after="48"/>
              <w:jc w:val="center"/>
            </w:pPr>
            <w:r w:rsidRPr="00353EDB">
              <w:t>1</w:t>
            </w:r>
          </w:p>
        </w:tc>
        <w:tc>
          <w:tcPr>
            <w:tcW w:w="850" w:type="dxa"/>
            <w:tcBorders>
              <w:bottom w:val="single" w:sz="4" w:space="0" w:color="auto"/>
            </w:tcBorders>
          </w:tcPr>
          <w:p w14:paraId="137CD8BA" w14:textId="169663C5" w:rsidR="0075730F" w:rsidRPr="00353EDB" w:rsidRDefault="00D44DB8" w:rsidP="000A4FC5">
            <w:pPr>
              <w:pStyle w:val="TableText"/>
              <w:spacing w:beforeLines="20" w:before="48" w:afterLines="20" w:after="48"/>
              <w:jc w:val="center"/>
            </w:pPr>
            <w:r>
              <w:t>9</w:t>
            </w:r>
          </w:p>
        </w:tc>
        <w:tc>
          <w:tcPr>
            <w:tcW w:w="907" w:type="dxa"/>
            <w:tcBorders>
              <w:bottom w:val="single" w:sz="4" w:space="0" w:color="auto"/>
            </w:tcBorders>
          </w:tcPr>
          <w:p w14:paraId="37931264" w14:textId="77777777" w:rsidR="0075730F" w:rsidRPr="00353EDB" w:rsidRDefault="0075730F" w:rsidP="000A4FC5">
            <w:pPr>
              <w:pStyle w:val="TableText"/>
              <w:spacing w:beforeLines="20" w:before="48" w:afterLines="20" w:after="48"/>
              <w:jc w:val="center"/>
            </w:pPr>
            <w:r w:rsidRPr="00353EDB">
              <w:t>6</w:t>
            </w:r>
          </w:p>
        </w:tc>
        <w:tc>
          <w:tcPr>
            <w:tcW w:w="1900" w:type="dxa"/>
            <w:tcBorders>
              <w:bottom w:val="single" w:sz="4" w:space="0" w:color="auto"/>
            </w:tcBorders>
            <w:tcMar>
              <w:right w:w="454" w:type="dxa"/>
            </w:tcMar>
          </w:tcPr>
          <w:p w14:paraId="2035505C" w14:textId="1861D17C" w:rsidR="0075730F" w:rsidRPr="00353EDB" w:rsidRDefault="0075730F" w:rsidP="00745927">
            <w:pPr>
              <w:pStyle w:val="TableText"/>
              <w:spacing w:beforeLines="20" w:before="48" w:afterLines="20" w:after="48"/>
              <w:ind w:right="227"/>
              <w:jc w:val="right"/>
            </w:pPr>
            <w:r w:rsidRPr="00353EDB">
              <w:t>2</w:t>
            </w:r>
            <w:r w:rsidR="00D44DB8">
              <w:t>2</w:t>
            </w:r>
            <w:r w:rsidRPr="00353EDB">
              <w:t>.</w:t>
            </w:r>
            <w:r w:rsidR="00D44DB8">
              <w:t>7</w:t>
            </w:r>
            <w:r w:rsidRPr="00353EDB">
              <w:t>%</w:t>
            </w:r>
          </w:p>
        </w:tc>
      </w:tr>
      <w:tr w:rsidR="00ED1834" w14:paraId="38E53B79" w14:textId="77777777" w:rsidTr="004E69C6">
        <w:trPr>
          <w:cnfStyle w:val="000000100000" w:firstRow="0" w:lastRow="0" w:firstColumn="0" w:lastColumn="0" w:oddVBand="0" w:evenVBand="0" w:oddHBand="1" w:evenHBand="0" w:firstRowFirstColumn="0" w:firstRowLastColumn="0" w:lastRowFirstColumn="0" w:lastRowLastColumn="0"/>
        </w:trPr>
        <w:tc>
          <w:tcPr>
            <w:tcW w:w="1474" w:type="dxa"/>
            <w:vMerge w:val="restart"/>
            <w:tcBorders>
              <w:top w:val="single" w:sz="4" w:space="0" w:color="auto"/>
              <w:bottom w:val="nil"/>
            </w:tcBorders>
          </w:tcPr>
          <w:p w14:paraId="3AC886B5" w14:textId="023BCC01" w:rsidR="0075730F" w:rsidRPr="00353EDB" w:rsidRDefault="00B00ADD" w:rsidP="00353EDB">
            <w:pPr>
              <w:pStyle w:val="TableText"/>
              <w:spacing w:beforeLines="20" w:before="48" w:afterLines="20" w:after="48"/>
            </w:pPr>
            <w:r>
              <w:t>Common carp</w:t>
            </w:r>
          </w:p>
        </w:tc>
        <w:tc>
          <w:tcPr>
            <w:tcW w:w="907" w:type="dxa"/>
            <w:vMerge w:val="restart"/>
            <w:tcBorders>
              <w:top w:val="single" w:sz="4" w:space="0" w:color="auto"/>
              <w:bottom w:val="nil"/>
            </w:tcBorders>
          </w:tcPr>
          <w:p w14:paraId="39E499A8" w14:textId="3A796073" w:rsidR="0075730F" w:rsidRPr="00353EDB" w:rsidRDefault="0075730F" w:rsidP="00745927">
            <w:pPr>
              <w:pStyle w:val="TableText"/>
              <w:spacing w:beforeLines="20" w:before="48" w:afterLines="20" w:after="48"/>
              <w:ind w:right="113"/>
              <w:jc w:val="right"/>
            </w:pPr>
            <w:r w:rsidRPr="00353EDB">
              <w:t>3,</w:t>
            </w:r>
            <w:r w:rsidR="001F35E9">
              <w:t>015</w:t>
            </w:r>
          </w:p>
        </w:tc>
        <w:tc>
          <w:tcPr>
            <w:tcW w:w="1417" w:type="dxa"/>
            <w:tcBorders>
              <w:top w:val="single" w:sz="4" w:space="0" w:color="auto"/>
              <w:bottom w:val="nil"/>
            </w:tcBorders>
          </w:tcPr>
          <w:p w14:paraId="11E79BF3" w14:textId="77777777" w:rsidR="0075730F" w:rsidRPr="00353EDB" w:rsidRDefault="0075730F" w:rsidP="00353EDB">
            <w:pPr>
              <w:pStyle w:val="TableText"/>
              <w:spacing w:beforeLines="20" w:before="48" w:afterLines="20" w:after="48"/>
            </w:pPr>
            <w:proofErr w:type="spellStart"/>
            <w:r w:rsidRPr="00353EDB">
              <w:t>coarsefyke</w:t>
            </w:r>
            <w:proofErr w:type="spellEnd"/>
          </w:p>
        </w:tc>
        <w:tc>
          <w:tcPr>
            <w:tcW w:w="851" w:type="dxa"/>
            <w:tcBorders>
              <w:top w:val="single" w:sz="4" w:space="0" w:color="auto"/>
              <w:bottom w:val="nil"/>
            </w:tcBorders>
          </w:tcPr>
          <w:p w14:paraId="7D566B8D" w14:textId="77777777" w:rsidR="0075730F" w:rsidRPr="00353EDB" w:rsidRDefault="0075730F" w:rsidP="00745927">
            <w:pPr>
              <w:pStyle w:val="TableText"/>
              <w:spacing w:beforeLines="20" w:before="48" w:afterLines="20" w:after="48"/>
              <w:ind w:right="113"/>
              <w:jc w:val="right"/>
            </w:pPr>
            <w:r w:rsidRPr="00353EDB">
              <w:t>450</w:t>
            </w:r>
          </w:p>
        </w:tc>
        <w:tc>
          <w:tcPr>
            <w:tcW w:w="1191" w:type="dxa"/>
            <w:tcBorders>
              <w:top w:val="single" w:sz="4" w:space="0" w:color="auto"/>
              <w:bottom w:val="nil"/>
            </w:tcBorders>
          </w:tcPr>
          <w:p w14:paraId="7768FBDA" w14:textId="77777777" w:rsidR="0075730F" w:rsidRPr="00353EDB" w:rsidRDefault="0075730F" w:rsidP="000A4FC5">
            <w:pPr>
              <w:pStyle w:val="TableText"/>
              <w:spacing w:beforeLines="20" w:before="48" w:afterLines="20" w:after="48"/>
              <w:jc w:val="center"/>
            </w:pPr>
            <w:r w:rsidRPr="00353EDB">
              <w:t>1</w:t>
            </w:r>
          </w:p>
        </w:tc>
        <w:tc>
          <w:tcPr>
            <w:tcW w:w="850" w:type="dxa"/>
            <w:tcBorders>
              <w:top w:val="single" w:sz="4" w:space="0" w:color="auto"/>
              <w:bottom w:val="nil"/>
            </w:tcBorders>
          </w:tcPr>
          <w:p w14:paraId="1192CF50" w14:textId="77777777" w:rsidR="0075730F" w:rsidRPr="00353EDB" w:rsidRDefault="0075730F" w:rsidP="000A4FC5">
            <w:pPr>
              <w:pStyle w:val="TableText"/>
              <w:spacing w:beforeLines="20" w:before="48" w:afterLines="20" w:after="48"/>
              <w:jc w:val="center"/>
            </w:pPr>
            <w:r w:rsidRPr="00353EDB">
              <w:t>9</w:t>
            </w:r>
          </w:p>
        </w:tc>
        <w:tc>
          <w:tcPr>
            <w:tcW w:w="907" w:type="dxa"/>
            <w:tcBorders>
              <w:top w:val="single" w:sz="4" w:space="0" w:color="auto"/>
              <w:bottom w:val="nil"/>
            </w:tcBorders>
          </w:tcPr>
          <w:p w14:paraId="4827DFF1" w14:textId="77777777" w:rsidR="0075730F" w:rsidRPr="00353EDB" w:rsidRDefault="0075730F" w:rsidP="000A4FC5">
            <w:pPr>
              <w:pStyle w:val="TableText"/>
              <w:spacing w:beforeLines="20" w:before="48" w:afterLines="20" w:after="48"/>
              <w:jc w:val="center"/>
            </w:pPr>
            <w:r w:rsidRPr="00353EDB">
              <w:t>2</w:t>
            </w:r>
          </w:p>
        </w:tc>
        <w:tc>
          <w:tcPr>
            <w:tcW w:w="1900" w:type="dxa"/>
            <w:tcBorders>
              <w:top w:val="single" w:sz="4" w:space="0" w:color="auto"/>
              <w:bottom w:val="nil"/>
            </w:tcBorders>
            <w:tcMar>
              <w:right w:w="454" w:type="dxa"/>
            </w:tcMar>
          </w:tcPr>
          <w:p w14:paraId="3CC6FD03" w14:textId="77777777" w:rsidR="0075730F" w:rsidRPr="00353EDB" w:rsidRDefault="0075730F" w:rsidP="00745927">
            <w:pPr>
              <w:pStyle w:val="TableText"/>
              <w:spacing w:beforeLines="20" w:before="48" w:afterLines="20" w:after="48"/>
              <w:ind w:right="227"/>
              <w:jc w:val="right"/>
            </w:pPr>
            <w:r w:rsidRPr="00353EDB">
              <w:t>6.7%</w:t>
            </w:r>
          </w:p>
        </w:tc>
      </w:tr>
      <w:tr w:rsidR="0075730F" w14:paraId="3E1E9AE1" w14:textId="77777777" w:rsidTr="004E69C6">
        <w:tc>
          <w:tcPr>
            <w:tcW w:w="1474" w:type="dxa"/>
            <w:vMerge/>
            <w:tcBorders>
              <w:top w:val="nil"/>
              <w:bottom w:val="nil"/>
            </w:tcBorders>
          </w:tcPr>
          <w:p w14:paraId="4D277390" w14:textId="77777777" w:rsidR="0075730F" w:rsidRPr="00353EDB" w:rsidRDefault="0075730F" w:rsidP="00353EDB">
            <w:pPr>
              <w:pStyle w:val="TableText"/>
              <w:spacing w:beforeLines="20" w:before="48" w:afterLines="20" w:after="48"/>
            </w:pPr>
          </w:p>
        </w:tc>
        <w:tc>
          <w:tcPr>
            <w:tcW w:w="907" w:type="dxa"/>
            <w:vMerge/>
            <w:tcBorders>
              <w:top w:val="nil"/>
            </w:tcBorders>
          </w:tcPr>
          <w:p w14:paraId="7D8936A6" w14:textId="77777777" w:rsidR="0075730F" w:rsidRPr="00353EDB" w:rsidRDefault="0075730F" w:rsidP="00745927">
            <w:pPr>
              <w:pStyle w:val="TableText"/>
              <w:spacing w:beforeLines="20" w:before="48" w:afterLines="20" w:after="48"/>
              <w:ind w:right="113"/>
              <w:jc w:val="right"/>
            </w:pPr>
          </w:p>
        </w:tc>
        <w:tc>
          <w:tcPr>
            <w:tcW w:w="1417" w:type="dxa"/>
            <w:tcBorders>
              <w:top w:val="nil"/>
            </w:tcBorders>
          </w:tcPr>
          <w:p w14:paraId="14026842" w14:textId="77777777" w:rsidR="0075730F" w:rsidRPr="00353EDB" w:rsidRDefault="0075730F" w:rsidP="00353EDB">
            <w:pPr>
              <w:pStyle w:val="TableText"/>
              <w:spacing w:beforeLines="20" w:before="48" w:afterLines="20" w:after="48"/>
            </w:pPr>
            <w:proofErr w:type="spellStart"/>
            <w:r w:rsidRPr="00353EDB">
              <w:t>finefyke</w:t>
            </w:r>
            <w:proofErr w:type="spellEnd"/>
          </w:p>
        </w:tc>
        <w:tc>
          <w:tcPr>
            <w:tcW w:w="851" w:type="dxa"/>
            <w:tcBorders>
              <w:top w:val="nil"/>
            </w:tcBorders>
          </w:tcPr>
          <w:p w14:paraId="3B665975" w14:textId="4716A1A7" w:rsidR="0075730F" w:rsidRPr="00353EDB" w:rsidRDefault="00B92FC8" w:rsidP="00745927">
            <w:pPr>
              <w:pStyle w:val="TableText"/>
              <w:spacing w:beforeLines="20" w:before="48" w:afterLines="20" w:after="48"/>
              <w:ind w:right="113"/>
              <w:jc w:val="right"/>
            </w:pPr>
            <w:r>
              <w:t>404</w:t>
            </w:r>
          </w:p>
        </w:tc>
        <w:tc>
          <w:tcPr>
            <w:tcW w:w="1191" w:type="dxa"/>
            <w:tcBorders>
              <w:top w:val="nil"/>
            </w:tcBorders>
          </w:tcPr>
          <w:p w14:paraId="6082C128" w14:textId="77777777" w:rsidR="0075730F" w:rsidRPr="00353EDB" w:rsidRDefault="0075730F" w:rsidP="000A4FC5">
            <w:pPr>
              <w:pStyle w:val="TableText"/>
              <w:spacing w:beforeLines="20" w:before="48" w:afterLines="20" w:after="48"/>
              <w:jc w:val="center"/>
            </w:pPr>
            <w:r w:rsidRPr="00353EDB">
              <w:t>6</w:t>
            </w:r>
          </w:p>
        </w:tc>
        <w:tc>
          <w:tcPr>
            <w:tcW w:w="850" w:type="dxa"/>
            <w:tcBorders>
              <w:top w:val="nil"/>
            </w:tcBorders>
          </w:tcPr>
          <w:p w14:paraId="13390BB4" w14:textId="6F070F6C" w:rsidR="0075730F" w:rsidRPr="00353EDB" w:rsidRDefault="00B92FC8" w:rsidP="000A4FC5">
            <w:pPr>
              <w:pStyle w:val="TableText"/>
              <w:spacing w:beforeLines="20" w:before="48" w:afterLines="20" w:after="48"/>
              <w:jc w:val="center"/>
            </w:pPr>
            <w:r>
              <w:t>61</w:t>
            </w:r>
          </w:p>
        </w:tc>
        <w:tc>
          <w:tcPr>
            <w:tcW w:w="907" w:type="dxa"/>
            <w:tcBorders>
              <w:top w:val="nil"/>
            </w:tcBorders>
          </w:tcPr>
          <w:p w14:paraId="0E82A8A6" w14:textId="77777777" w:rsidR="0075730F" w:rsidRPr="00353EDB" w:rsidRDefault="0075730F" w:rsidP="000A4FC5">
            <w:pPr>
              <w:pStyle w:val="TableText"/>
              <w:spacing w:beforeLines="20" w:before="48" w:afterLines="20" w:after="48"/>
              <w:jc w:val="center"/>
            </w:pPr>
            <w:r w:rsidRPr="00353EDB">
              <w:t>6</w:t>
            </w:r>
          </w:p>
        </w:tc>
        <w:tc>
          <w:tcPr>
            <w:tcW w:w="1900" w:type="dxa"/>
            <w:tcBorders>
              <w:top w:val="nil"/>
            </w:tcBorders>
            <w:tcMar>
              <w:right w:w="454" w:type="dxa"/>
            </w:tcMar>
          </w:tcPr>
          <w:p w14:paraId="458C9AE2" w14:textId="33570130" w:rsidR="0075730F" w:rsidRPr="00353EDB" w:rsidRDefault="0075730F" w:rsidP="00745927">
            <w:pPr>
              <w:pStyle w:val="TableText"/>
              <w:spacing w:beforeLines="20" w:before="48" w:afterLines="20" w:after="48"/>
              <w:ind w:right="227"/>
              <w:jc w:val="right"/>
            </w:pPr>
            <w:r w:rsidRPr="00353EDB">
              <w:t>8</w:t>
            </w:r>
            <w:r w:rsidR="00B92FC8">
              <w:t>9</w:t>
            </w:r>
            <w:r w:rsidRPr="00353EDB">
              <w:t>.9%</w:t>
            </w:r>
          </w:p>
        </w:tc>
      </w:tr>
      <w:tr w:rsidR="00ED1834" w14:paraId="7B85DBCA" w14:textId="77777777" w:rsidTr="00745927">
        <w:trPr>
          <w:cnfStyle w:val="000000100000" w:firstRow="0" w:lastRow="0" w:firstColumn="0" w:lastColumn="0" w:oddVBand="0" w:evenVBand="0" w:oddHBand="1" w:evenHBand="0" w:firstRowFirstColumn="0" w:firstRowLastColumn="0" w:lastRowFirstColumn="0" w:lastRowLastColumn="0"/>
        </w:trPr>
        <w:tc>
          <w:tcPr>
            <w:tcW w:w="1474" w:type="dxa"/>
            <w:vMerge/>
            <w:tcBorders>
              <w:bottom w:val="nil"/>
            </w:tcBorders>
          </w:tcPr>
          <w:p w14:paraId="37288E38" w14:textId="77777777" w:rsidR="0075730F" w:rsidRPr="00353EDB" w:rsidRDefault="0075730F" w:rsidP="00353EDB">
            <w:pPr>
              <w:pStyle w:val="TableText"/>
              <w:spacing w:beforeLines="20" w:before="48" w:afterLines="20" w:after="48"/>
            </w:pPr>
          </w:p>
        </w:tc>
        <w:tc>
          <w:tcPr>
            <w:tcW w:w="907" w:type="dxa"/>
            <w:vMerge/>
          </w:tcPr>
          <w:p w14:paraId="29E4C413" w14:textId="77777777" w:rsidR="0075730F" w:rsidRPr="00353EDB" w:rsidRDefault="0075730F" w:rsidP="00745927">
            <w:pPr>
              <w:pStyle w:val="TableText"/>
              <w:spacing w:beforeLines="20" w:before="48" w:afterLines="20" w:after="48"/>
              <w:ind w:right="113"/>
              <w:jc w:val="right"/>
            </w:pPr>
          </w:p>
        </w:tc>
        <w:tc>
          <w:tcPr>
            <w:tcW w:w="1417" w:type="dxa"/>
          </w:tcPr>
          <w:p w14:paraId="4842DC8D" w14:textId="77777777" w:rsidR="0075730F" w:rsidRPr="00353EDB" w:rsidRDefault="0075730F" w:rsidP="00353EDB">
            <w:pPr>
              <w:pStyle w:val="TableText"/>
              <w:spacing w:beforeLines="20" w:before="48" w:afterLines="20" w:after="48"/>
            </w:pPr>
            <w:proofErr w:type="spellStart"/>
            <w:r w:rsidRPr="00353EDB">
              <w:t>electroboat</w:t>
            </w:r>
            <w:proofErr w:type="spellEnd"/>
          </w:p>
        </w:tc>
        <w:tc>
          <w:tcPr>
            <w:tcW w:w="851" w:type="dxa"/>
          </w:tcPr>
          <w:p w14:paraId="4813EA49" w14:textId="7897210A" w:rsidR="0075730F" w:rsidRPr="00353EDB" w:rsidRDefault="0075730F" w:rsidP="00745927">
            <w:pPr>
              <w:pStyle w:val="TableText"/>
              <w:spacing w:beforeLines="20" w:before="48" w:afterLines="20" w:after="48"/>
              <w:ind w:right="113"/>
              <w:jc w:val="right"/>
            </w:pPr>
            <w:r w:rsidRPr="00353EDB">
              <w:t>1,9</w:t>
            </w:r>
            <w:r w:rsidR="00D44DB8">
              <w:t>53</w:t>
            </w:r>
          </w:p>
        </w:tc>
        <w:tc>
          <w:tcPr>
            <w:tcW w:w="1191" w:type="dxa"/>
          </w:tcPr>
          <w:p w14:paraId="3F0FBCEC" w14:textId="77777777" w:rsidR="0075730F" w:rsidRPr="00353EDB" w:rsidRDefault="0075730F" w:rsidP="000A4FC5">
            <w:pPr>
              <w:pStyle w:val="TableText"/>
              <w:spacing w:beforeLines="20" w:before="48" w:afterLines="20" w:after="48"/>
              <w:jc w:val="center"/>
            </w:pPr>
            <w:r w:rsidRPr="00353EDB">
              <w:t>6</w:t>
            </w:r>
          </w:p>
        </w:tc>
        <w:tc>
          <w:tcPr>
            <w:tcW w:w="850" w:type="dxa"/>
          </w:tcPr>
          <w:p w14:paraId="59CF91BC" w14:textId="4D1A281A" w:rsidR="0075730F" w:rsidRPr="00353EDB" w:rsidRDefault="0075730F" w:rsidP="000A4FC5">
            <w:pPr>
              <w:pStyle w:val="TableText"/>
              <w:spacing w:beforeLines="20" w:before="48" w:afterLines="20" w:after="48"/>
              <w:jc w:val="center"/>
            </w:pPr>
            <w:r w:rsidRPr="00353EDB">
              <w:t>6</w:t>
            </w:r>
            <w:r w:rsidR="0023310C">
              <w:t>1</w:t>
            </w:r>
          </w:p>
        </w:tc>
        <w:tc>
          <w:tcPr>
            <w:tcW w:w="907" w:type="dxa"/>
          </w:tcPr>
          <w:p w14:paraId="0B16B7A3" w14:textId="77777777" w:rsidR="0075730F" w:rsidRPr="00353EDB" w:rsidRDefault="0075730F" w:rsidP="000A4FC5">
            <w:pPr>
              <w:pStyle w:val="TableText"/>
              <w:spacing w:beforeLines="20" w:before="48" w:afterLines="20" w:after="48"/>
              <w:jc w:val="center"/>
            </w:pPr>
            <w:r w:rsidRPr="00353EDB">
              <w:t>6</w:t>
            </w:r>
          </w:p>
        </w:tc>
        <w:tc>
          <w:tcPr>
            <w:tcW w:w="1900" w:type="dxa"/>
            <w:tcMar>
              <w:right w:w="454" w:type="dxa"/>
            </w:tcMar>
          </w:tcPr>
          <w:p w14:paraId="018F8FA2" w14:textId="25B8E66F" w:rsidR="0075730F" w:rsidRPr="00353EDB" w:rsidRDefault="0075730F" w:rsidP="00745927">
            <w:pPr>
              <w:pStyle w:val="TableText"/>
              <w:spacing w:beforeLines="20" w:before="48" w:afterLines="20" w:after="48"/>
              <w:ind w:right="227"/>
              <w:jc w:val="right"/>
            </w:pPr>
            <w:r w:rsidRPr="00353EDB">
              <w:t>53.</w:t>
            </w:r>
            <w:r w:rsidR="0023310C">
              <w:t>9</w:t>
            </w:r>
            <w:r w:rsidRPr="00353EDB">
              <w:t>%</w:t>
            </w:r>
          </w:p>
        </w:tc>
      </w:tr>
      <w:tr w:rsidR="0075730F" w14:paraId="502F0CF9" w14:textId="77777777" w:rsidTr="004E69C6">
        <w:tc>
          <w:tcPr>
            <w:tcW w:w="1474" w:type="dxa"/>
            <w:vMerge/>
            <w:tcBorders>
              <w:bottom w:val="single" w:sz="4" w:space="0" w:color="auto"/>
            </w:tcBorders>
          </w:tcPr>
          <w:p w14:paraId="594DDF73" w14:textId="77777777" w:rsidR="0075730F" w:rsidRPr="00353EDB" w:rsidRDefault="0075730F" w:rsidP="00353EDB">
            <w:pPr>
              <w:pStyle w:val="TableText"/>
              <w:spacing w:beforeLines="20" w:before="48" w:afterLines="20" w:after="48"/>
            </w:pPr>
          </w:p>
        </w:tc>
        <w:tc>
          <w:tcPr>
            <w:tcW w:w="907" w:type="dxa"/>
            <w:vMerge/>
            <w:tcBorders>
              <w:bottom w:val="single" w:sz="4" w:space="0" w:color="auto"/>
            </w:tcBorders>
          </w:tcPr>
          <w:p w14:paraId="1B8228F4" w14:textId="77777777" w:rsidR="0075730F" w:rsidRPr="00353EDB" w:rsidRDefault="0075730F" w:rsidP="00745927">
            <w:pPr>
              <w:pStyle w:val="TableText"/>
              <w:spacing w:beforeLines="20" w:before="48" w:afterLines="20" w:after="48"/>
              <w:ind w:right="113"/>
              <w:jc w:val="right"/>
            </w:pPr>
          </w:p>
        </w:tc>
        <w:tc>
          <w:tcPr>
            <w:tcW w:w="1417" w:type="dxa"/>
            <w:tcBorders>
              <w:bottom w:val="single" w:sz="4" w:space="0" w:color="auto"/>
            </w:tcBorders>
          </w:tcPr>
          <w:p w14:paraId="6B69DAE0" w14:textId="77777777" w:rsidR="0075730F" w:rsidRPr="00353EDB" w:rsidRDefault="0075730F" w:rsidP="00353EDB">
            <w:pPr>
              <w:pStyle w:val="TableText"/>
              <w:spacing w:beforeLines="20" w:before="48" w:afterLines="20" w:after="48"/>
            </w:pPr>
            <w:proofErr w:type="spellStart"/>
            <w:r w:rsidRPr="00353EDB">
              <w:t>electrobackpack</w:t>
            </w:r>
            <w:proofErr w:type="spellEnd"/>
          </w:p>
        </w:tc>
        <w:tc>
          <w:tcPr>
            <w:tcW w:w="851" w:type="dxa"/>
            <w:tcBorders>
              <w:bottom w:val="single" w:sz="4" w:space="0" w:color="auto"/>
            </w:tcBorders>
          </w:tcPr>
          <w:p w14:paraId="56FEB318" w14:textId="378CCB68" w:rsidR="0075730F" w:rsidRPr="00353EDB" w:rsidRDefault="00F150C9" w:rsidP="00745927">
            <w:pPr>
              <w:pStyle w:val="TableText"/>
              <w:spacing w:beforeLines="20" w:before="48" w:afterLines="20" w:after="48"/>
              <w:ind w:right="113"/>
              <w:jc w:val="right"/>
            </w:pPr>
            <w:r>
              <w:t>658</w:t>
            </w:r>
          </w:p>
        </w:tc>
        <w:tc>
          <w:tcPr>
            <w:tcW w:w="1191" w:type="dxa"/>
            <w:tcBorders>
              <w:bottom w:val="single" w:sz="4" w:space="0" w:color="auto"/>
            </w:tcBorders>
          </w:tcPr>
          <w:p w14:paraId="042972F8" w14:textId="77777777" w:rsidR="0075730F" w:rsidRPr="00353EDB" w:rsidRDefault="0075730F" w:rsidP="000A4FC5">
            <w:pPr>
              <w:pStyle w:val="TableText"/>
              <w:spacing w:beforeLines="20" w:before="48" w:afterLines="20" w:after="48"/>
              <w:jc w:val="center"/>
            </w:pPr>
            <w:r w:rsidRPr="00353EDB">
              <w:t>1</w:t>
            </w:r>
          </w:p>
        </w:tc>
        <w:tc>
          <w:tcPr>
            <w:tcW w:w="850" w:type="dxa"/>
            <w:tcBorders>
              <w:bottom w:val="single" w:sz="4" w:space="0" w:color="auto"/>
            </w:tcBorders>
          </w:tcPr>
          <w:p w14:paraId="452C4000" w14:textId="53B9C892" w:rsidR="0075730F" w:rsidRPr="00353EDB" w:rsidRDefault="00F150C9" w:rsidP="000A4FC5">
            <w:pPr>
              <w:pStyle w:val="TableText"/>
              <w:spacing w:beforeLines="20" w:before="48" w:afterLines="20" w:after="48"/>
              <w:jc w:val="center"/>
            </w:pPr>
            <w:r>
              <w:t>9</w:t>
            </w:r>
          </w:p>
        </w:tc>
        <w:tc>
          <w:tcPr>
            <w:tcW w:w="907" w:type="dxa"/>
            <w:tcBorders>
              <w:bottom w:val="single" w:sz="4" w:space="0" w:color="auto"/>
            </w:tcBorders>
          </w:tcPr>
          <w:p w14:paraId="4DA02AC6" w14:textId="77777777" w:rsidR="0075730F" w:rsidRPr="00353EDB" w:rsidRDefault="0075730F" w:rsidP="000A4FC5">
            <w:pPr>
              <w:pStyle w:val="TableText"/>
              <w:spacing w:beforeLines="20" w:before="48" w:afterLines="20" w:after="48"/>
              <w:jc w:val="center"/>
            </w:pPr>
            <w:r w:rsidRPr="00353EDB">
              <w:t>6</w:t>
            </w:r>
          </w:p>
        </w:tc>
        <w:tc>
          <w:tcPr>
            <w:tcW w:w="1900" w:type="dxa"/>
            <w:tcBorders>
              <w:bottom w:val="single" w:sz="4" w:space="0" w:color="auto"/>
            </w:tcBorders>
            <w:tcMar>
              <w:right w:w="454" w:type="dxa"/>
            </w:tcMar>
          </w:tcPr>
          <w:p w14:paraId="1495C18D" w14:textId="2574FB40" w:rsidR="0075730F" w:rsidRPr="00353EDB" w:rsidRDefault="0075730F" w:rsidP="00745927">
            <w:pPr>
              <w:pStyle w:val="TableText"/>
              <w:spacing w:beforeLines="20" w:before="48" w:afterLines="20" w:after="48"/>
              <w:ind w:right="227"/>
              <w:jc w:val="right"/>
            </w:pPr>
            <w:r w:rsidRPr="00353EDB">
              <w:t>3</w:t>
            </w:r>
            <w:r w:rsidR="00F150C9">
              <w:t>6</w:t>
            </w:r>
            <w:r w:rsidRPr="00353EDB">
              <w:t>.</w:t>
            </w:r>
            <w:r w:rsidR="00F150C9">
              <w:t>4</w:t>
            </w:r>
            <w:r w:rsidRPr="00353EDB">
              <w:t>%</w:t>
            </w:r>
          </w:p>
        </w:tc>
      </w:tr>
      <w:tr w:rsidR="00ED1834" w14:paraId="35045E21" w14:textId="77777777" w:rsidTr="004E69C6">
        <w:trPr>
          <w:cnfStyle w:val="000000100000" w:firstRow="0" w:lastRow="0" w:firstColumn="0" w:lastColumn="0" w:oddVBand="0" w:evenVBand="0" w:oddHBand="1" w:evenHBand="0" w:firstRowFirstColumn="0" w:firstRowLastColumn="0" w:lastRowFirstColumn="0" w:lastRowLastColumn="0"/>
        </w:trPr>
        <w:tc>
          <w:tcPr>
            <w:tcW w:w="1474" w:type="dxa"/>
            <w:vMerge w:val="restart"/>
            <w:tcBorders>
              <w:top w:val="single" w:sz="4" w:space="0" w:color="auto"/>
              <w:bottom w:val="nil"/>
            </w:tcBorders>
          </w:tcPr>
          <w:p w14:paraId="381182A0" w14:textId="014BB1DA" w:rsidR="0075730F" w:rsidRPr="00353EDB" w:rsidRDefault="0075730F" w:rsidP="00353EDB">
            <w:pPr>
              <w:pStyle w:val="TableText"/>
              <w:spacing w:beforeLines="20" w:before="48" w:afterLines="20" w:after="48"/>
            </w:pPr>
            <w:r w:rsidRPr="00353EDB">
              <w:t xml:space="preserve">Australian </w:t>
            </w:r>
            <w:r w:rsidR="00745927">
              <w:t>smelt</w:t>
            </w:r>
          </w:p>
        </w:tc>
        <w:tc>
          <w:tcPr>
            <w:tcW w:w="907" w:type="dxa"/>
            <w:vMerge w:val="restart"/>
            <w:tcBorders>
              <w:top w:val="single" w:sz="4" w:space="0" w:color="auto"/>
              <w:bottom w:val="nil"/>
            </w:tcBorders>
          </w:tcPr>
          <w:p w14:paraId="12CD099F" w14:textId="7E7B6CB3" w:rsidR="0075730F" w:rsidRPr="00353EDB" w:rsidRDefault="0075730F" w:rsidP="00745927">
            <w:pPr>
              <w:pStyle w:val="TableText"/>
              <w:spacing w:beforeLines="20" w:before="48" w:afterLines="20" w:after="48"/>
              <w:ind w:right="113"/>
              <w:jc w:val="right"/>
            </w:pPr>
            <w:r w:rsidRPr="00353EDB">
              <w:t>1,3</w:t>
            </w:r>
            <w:r w:rsidR="001F35E9">
              <w:t>21</w:t>
            </w:r>
          </w:p>
        </w:tc>
        <w:tc>
          <w:tcPr>
            <w:tcW w:w="1417" w:type="dxa"/>
            <w:tcBorders>
              <w:top w:val="single" w:sz="4" w:space="0" w:color="auto"/>
              <w:bottom w:val="nil"/>
            </w:tcBorders>
          </w:tcPr>
          <w:p w14:paraId="5EF6D5E7" w14:textId="77777777" w:rsidR="0075730F" w:rsidRPr="00353EDB" w:rsidRDefault="0075730F" w:rsidP="00353EDB">
            <w:pPr>
              <w:pStyle w:val="TableText"/>
              <w:spacing w:beforeLines="20" w:before="48" w:afterLines="20" w:after="48"/>
            </w:pPr>
            <w:proofErr w:type="spellStart"/>
            <w:r w:rsidRPr="00353EDB">
              <w:t>coarsefyke</w:t>
            </w:r>
            <w:proofErr w:type="spellEnd"/>
          </w:p>
        </w:tc>
        <w:tc>
          <w:tcPr>
            <w:tcW w:w="851" w:type="dxa"/>
            <w:tcBorders>
              <w:top w:val="single" w:sz="4" w:space="0" w:color="auto"/>
              <w:bottom w:val="nil"/>
            </w:tcBorders>
          </w:tcPr>
          <w:p w14:paraId="3E78E126" w14:textId="77777777" w:rsidR="0075730F" w:rsidRPr="00353EDB" w:rsidRDefault="0075730F" w:rsidP="00745927">
            <w:pPr>
              <w:pStyle w:val="TableText"/>
              <w:spacing w:beforeLines="20" w:before="48" w:afterLines="20" w:after="48"/>
              <w:ind w:right="113"/>
              <w:jc w:val="right"/>
            </w:pPr>
            <w:r w:rsidRPr="00353EDB">
              <w:t>2</w:t>
            </w:r>
          </w:p>
        </w:tc>
        <w:tc>
          <w:tcPr>
            <w:tcW w:w="1191" w:type="dxa"/>
            <w:tcBorders>
              <w:top w:val="single" w:sz="4" w:space="0" w:color="auto"/>
              <w:bottom w:val="nil"/>
            </w:tcBorders>
          </w:tcPr>
          <w:p w14:paraId="3E624DAA" w14:textId="77777777" w:rsidR="0075730F" w:rsidRPr="00353EDB" w:rsidRDefault="0075730F" w:rsidP="000A4FC5">
            <w:pPr>
              <w:pStyle w:val="TableText"/>
              <w:spacing w:beforeLines="20" w:before="48" w:afterLines="20" w:after="48"/>
              <w:jc w:val="center"/>
            </w:pPr>
            <w:r w:rsidRPr="00353EDB">
              <w:t>1</w:t>
            </w:r>
          </w:p>
        </w:tc>
        <w:tc>
          <w:tcPr>
            <w:tcW w:w="850" w:type="dxa"/>
            <w:tcBorders>
              <w:top w:val="single" w:sz="4" w:space="0" w:color="auto"/>
              <w:bottom w:val="nil"/>
            </w:tcBorders>
          </w:tcPr>
          <w:p w14:paraId="5C4A4AF2" w14:textId="77777777" w:rsidR="0075730F" w:rsidRPr="00353EDB" w:rsidRDefault="0075730F" w:rsidP="000A4FC5">
            <w:pPr>
              <w:pStyle w:val="TableText"/>
              <w:spacing w:beforeLines="20" w:before="48" w:afterLines="20" w:after="48"/>
              <w:jc w:val="center"/>
            </w:pPr>
            <w:r w:rsidRPr="00353EDB">
              <w:t>9</w:t>
            </w:r>
          </w:p>
        </w:tc>
        <w:tc>
          <w:tcPr>
            <w:tcW w:w="907" w:type="dxa"/>
            <w:tcBorders>
              <w:top w:val="single" w:sz="4" w:space="0" w:color="auto"/>
              <w:bottom w:val="nil"/>
            </w:tcBorders>
          </w:tcPr>
          <w:p w14:paraId="292A1E1A" w14:textId="77777777" w:rsidR="0075730F" w:rsidRPr="00353EDB" w:rsidRDefault="0075730F" w:rsidP="000A4FC5">
            <w:pPr>
              <w:pStyle w:val="TableText"/>
              <w:spacing w:beforeLines="20" w:before="48" w:afterLines="20" w:after="48"/>
              <w:jc w:val="center"/>
            </w:pPr>
            <w:r w:rsidRPr="00353EDB">
              <w:t>2</w:t>
            </w:r>
          </w:p>
        </w:tc>
        <w:tc>
          <w:tcPr>
            <w:tcW w:w="1900" w:type="dxa"/>
            <w:tcBorders>
              <w:top w:val="single" w:sz="4" w:space="0" w:color="auto"/>
              <w:bottom w:val="nil"/>
            </w:tcBorders>
            <w:tcMar>
              <w:right w:w="454" w:type="dxa"/>
            </w:tcMar>
          </w:tcPr>
          <w:p w14:paraId="4FD18C68" w14:textId="77777777" w:rsidR="0075730F" w:rsidRPr="00353EDB" w:rsidRDefault="0075730F" w:rsidP="00745927">
            <w:pPr>
              <w:pStyle w:val="TableText"/>
              <w:spacing w:beforeLines="20" w:before="48" w:afterLines="20" w:after="48"/>
              <w:ind w:right="227"/>
              <w:jc w:val="right"/>
            </w:pPr>
            <w:r w:rsidRPr="00353EDB">
              <w:t>86.7%</w:t>
            </w:r>
          </w:p>
        </w:tc>
      </w:tr>
      <w:tr w:rsidR="0075730F" w14:paraId="1544F2BE" w14:textId="77777777" w:rsidTr="004E69C6">
        <w:tc>
          <w:tcPr>
            <w:tcW w:w="1474" w:type="dxa"/>
            <w:vMerge/>
            <w:tcBorders>
              <w:top w:val="nil"/>
            </w:tcBorders>
          </w:tcPr>
          <w:p w14:paraId="039BE47E" w14:textId="77777777" w:rsidR="0075730F" w:rsidRPr="00353EDB" w:rsidRDefault="0075730F" w:rsidP="00353EDB">
            <w:pPr>
              <w:pStyle w:val="TableText"/>
              <w:spacing w:beforeLines="20" w:before="48" w:afterLines="20" w:after="48"/>
            </w:pPr>
          </w:p>
        </w:tc>
        <w:tc>
          <w:tcPr>
            <w:tcW w:w="907" w:type="dxa"/>
            <w:vMerge/>
            <w:tcBorders>
              <w:top w:val="nil"/>
            </w:tcBorders>
          </w:tcPr>
          <w:p w14:paraId="0E997AB6" w14:textId="77777777" w:rsidR="0075730F" w:rsidRPr="00353EDB" w:rsidRDefault="0075730F" w:rsidP="00745927">
            <w:pPr>
              <w:pStyle w:val="TableText"/>
              <w:spacing w:beforeLines="20" w:before="48" w:afterLines="20" w:after="48"/>
              <w:ind w:right="113"/>
              <w:jc w:val="right"/>
            </w:pPr>
          </w:p>
        </w:tc>
        <w:tc>
          <w:tcPr>
            <w:tcW w:w="1417" w:type="dxa"/>
            <w:tcBorders>
              <w:top w:val="nil"/>
            </w:tcBorders>
          </w:tcPr>
          <w:p w14:paraId="31054FCA" w14:textId="77777777" w:rsidR="0075730F" w:rsidRPr="00353EDB" w:rsidRDefault="0075730F" w:rsidP="00353EDB">
            <w:pPr>
              <w:pStyle w:val="TableText"/>
              <w:spacing w:beforeLines="20" w:before="48" w:afterLines="20" w:after="48"/>
            </w:pPr>
            <w:proofErr w:type="spellStart"/>
            <w:r w:rsidRPr="00353EDB">
              <w:t>finefyke</w:t>
            </w:r>
            <w:proofErr w:type="spellEnd"/>
          </w:p>
        </w:tc>
        <w:tc>
          <w:tcPr>
            <w:tcW w:w="851" w:type="dxa"/>
            <w:tcBorders>
              <w:top w:val="nil"/>
            </w:tcBorders>
          </w:tcPr>
          <w:p w14:paraId="33D2D0A6" w14:textId="22FCCDFD" w:rsidR="0075730F" w:rsidRPr="00353EDB" w:rsidRDefault="0075730F" w:rsidP="00745927">
            <w:pPr>
              <w:pStyle w:val="TableText"/>
              <w:spacing w:beforeLines="20" w:before="48" w:afterLines="20" w:after="48"/>
              <w:ind w:right="113"/>
              <w:jc w:val="right"/>
            </w:pPr>
            <w:r w:rsidRPr="00353EDB">
              <w:t>2</w:t>
            </w:r>
            <w:r w:rsidR="007668CD">
              <w:t>00</w:t>
            </w:r>
          </w:p>
        </w:tc>
        <w:tc>
          <w:tcPr>
            <w:tcW w:w="1191" w:type="dxa"/>
            <w:tcBorders>
              <w:top w:val="nil"/>
            </w:tcBorders>
          </w:tcPr>
          <w:p w14:paraId="399B4918" w14:textId="77777777" w:rsidR="0075730F" w:rsidRPr="00353EDB" w:rsidRDefault="0075730F" w:rsidP="000A4FC5">
            <w:pPr>
              <w:pStyle w:val="TableText"/>
              <w:spacing w:beforeLines="20" w:before="48" w:afterLines="20" w:after="48"/>
              <w:jc w:val="center"/>
            </w:pPr>
            <w:r w:rsidRPr="00353EDB">
              <w:t>6</w:t>
            </w:r>
          </w:p>
        </w:tc>
        <w:tc>
          <w:tcPr>
            <w:tcW w:w="850" w:type="dxa"/>
            <w:tcBorders>
              <w:top w:val="nil"/>
            </w:tcBorders>
          </w:tcPr>
          <w:p w14:paraId="155000ED" w14:textId="0AD03BFC" w:rsidR="0075730F" w:rsidRPr="00353EDB" w:rsidRDefault="009635CA" w:rsidP="000A4FC5">
            <w:pPr>
              <w:pStyle w:val="TableText"/>
              <w:spacing w:beforeLines="20" w:before="48" w:afterLines="20" w:after="48"/>
              <w:jc w:val="center"/>
            </w:pPr>
            <w:r>
              <w:t>61</w:t>
            </w:r>
          </w:p>
        </w:tc>
        <w:tc>
          <w:tcPr>
            <w:tcW w:w="907" w:type="dxa"/>
            <w:tcBorders>
              <w:top w:val="nil"/>
            </w:tcBorders>
          </w:tcPr>
          <w:p w14:paraId="39404A75" w14:textId="77777777" w:rsidR="0075730F" w:rsidRPr="00353EDB" w:rsidRDefault="0075730F" w:rsidP="000A4FC5">
            <w:pPr>
              <w:pStyle w:val="TableText"/>
              <w:spacing w:beforeLines="20" w:before="48" w:afterLines="20" w:after="48"/>
              <w:jc w:val="center"/>
            </w:pPr>
            <w:r w:rsidRPr="00353EDB">
              <w:t>6</w:t>
            </w:r>
          </w:p>
        </w:tc>
        <w:tc>
          <w:tcPr>
            <w:tcW w:w="1900" w:type="dxa"/>
            <w:tcBorders>
              <w:top w:val="nil"/>
            </w:tcBorders>
            <w:tcMar>
              <w:right w:w="454" w:type="dxa"/>
            </w:tcMar>
          </w:tcPr>
          <w:p w14:paraId="7275337B" w14:textId="23974172" w:rsidR="0075730F" w:rsidRPr="00353EDB" w:rsidRDefault="0075730F" w:rsidP="00745927">
            <w:pPr>
              <w:pStyle w:val="TableText"/>
              <w:spacing w:beforeLines="20" w:before="48" w:afterLines="20" w:after="48"/>
              <w:ind w:right="227"/>
              <w:jc w:val="right"/>
            </w:pPr>
            <w:r w:rsidRPr="00353EDB">
              <w:t>8</w:t>
            </w:r>
            <w:r w:rsidR="00C56DB6">
              <w:t>3</w:t>
            </w:r>
            <w:r w:rsidRPr="00353EDB">
              <w:t>.9%</w:t>
            </w:r>
          </w:p>
        </w:tc>
      </w:tr>
      <w:tr w:rsidR="00ED1834" w14:paraId="3F1791D0" w14:textId="77777777" w:rsidTr="00745927">
        <w:trPr>
          <w:cnfStyle w:val="000000100000" w:firstRow="0" w:lastRow="0" w:firstColumn="0" w:lastColumn="0" w:oddVBand="0" w:evenVBand="0" w:oddHBand="1" w:evenHBand="0" w:firstRowFirstColumn="0" w:firstRowLastColumn="0" w:lastRowFirstColumn="0" w:lastRowLastColumn="0"/>
        </w:trPr>
        <w:tc>
          <w:tcPr>
            <w:tcW w:w="1474" w:type="dxa"/>
            <w:vMerge/>
          </w:tcPr>
          <w:p w14:paraId="11211CA5" w14:textId="77777777" w:rsidR="0075730F" w:rsidRPr="00353EDB" w:rsidRDefault="0075730F" w:rsidP="00353EDB">
            <w:pPr>
              <w:pStyle w:val="TableText"/>
              <w:spacing w:beforeLines="20" w:before="48" w:afterLines="20" w:after="48"/>
            </w:pPr>
          </w:p>
        </w:tc>
        <w:tc>
          <w:tcPr>
            <w:tcW w:w="907" w:type="dxa"/>
            <w:vMerge/>
          </w:tcPr>
          <w:p w14:paraId="3E54B391" w14:textId="77777777" w:rsidR="0075730F" w:rsidRPr="00353EDB" w:rsidRDefault="0075730F" w:rsidP="00745927">
            <w:pPr>
              <w:pStyle w:val="TableText"/>
              <w:spacing w:beforeLines="20" w:before="48" w:afterLines="20" w:after="48"/>
              <w:ind w:right="113"/>
              <w:jc w:val="right"/>
            </w:pPr>
          </w:p>
        </w:tc>
        <w:tc>
          <w:tcPr>
            <w:tcW w:w="1417" w:type="dxa"/>
          </w:tcPr>
          <w:p w14:paraId="5279A268" w14:textId="77777777" w:rsidR="0075730F" w:rsidRPr="00353EDB" w:rsidRDefault="0075730F" w:rsidP="00353EDB">
            <w:pPr>
              <w:pStyle w:val="TableText"/>
              <w:spacing w:beforeLines="20" w:before="48" w:afterLines="20" w:after="48"/>
            </w:pPr>
            <w:proofErr w:type="spellStart"/>
            <w:r w:rsidRPr="00353EDB">
              <w:t>electroboat</w:t>
            </w:r>
            <w:proofErr w:type="spellEnd"/>
          </w:p>
        </w:tc>
        <w:tc>
          <w:tcPr>
            <w:tcW w:w="851" w:type="dxa"/>
          </w:tcPr>
          <w:p w14:paraId="1F585CBB" w14:textId="77777777" w:rsidR="0075730F" w:rsidRPr="00353EDB" w:rsidRDefault="0075730F" w:rsidP="00745927">
            <w:pPr>
              <w:pStyle w:val="TableText"/>
              <w:spacing w:beforeLines="20" w:before="48" w:afterLines="20" w:after="48"/>
              <w:ind w:right="113"/>
              <w:jc w:val="right"/>
            </w:pPr>
            <w:r w:rsidRPr="00353EDB">
              <w:t>987</w:t>
            </w:r>
          </w:p>
        </w:tc>
        <w:tc>
          <w:tcPr>
            <w:tcW w:w="1191" w:type="dxa"/>
          </w:tcPr>
          <w:p w14:paraId="1BEA2975" w14:textId="77777777" w:rsidR="0075730F" w:rsidRPr="00353EDB" w:rsidRDefault="0075730F" w:rsidP="000A4FC5">
            <w:pPr>
              <w:pStyle w:val="TableText"/>
              <w:spacing w:beforeLines="20" w:before="48" w:afterLines="20" w:after="48"/>
              <w:jc w:val="center"/>
            </w:pPr>
            <w:r w:rsidRPr="00353EDB">
              <w:t>6</w:t>
            </w:r>
          </w:p>
        </w:tc>
        <w:tc>
          <w:tcPr>
            <w:tcW w:w="850" w:type="dxa"/>
          </w:tcPr>
          <w:p w14:paraId="014537D6" w14:textId="4542C8C6" w:rsidR="0075730F" w:rsidRPr="00353EDB" w:rsidRDefault="0075730F" w:rsidP="000A4FC5">
            <w:pPr>
              <w:pStyle w:val="TableText"/>
              <w:spacing w:beforeLines="20" w:before="48" w:afterLines="20" w:after="48"/>
              <w:jc w:val="center"/>
            </w:pPr>
            <w:r w:rsidRPr="00353EDB">
              <w:t>6</w:t>
            </w:r>
            <w:r w:rsidR="00C56DB6">
              <w:t>1</w:t>
            </w:r>
          </w:p>
        </w:tc>
        <w:tc>
          <w:tcPr>
            <w:tcW w:w="907" w:type="dxa"/>
          </w:tcPr>
          <w:p w14:paraId="577BC769" w14:textId="77777777" w:rsidR="0075730F" w:rsidRPr="00353EDB" w:rsidRDefault="0075730F" w:rsidP="000A4FC5">
            <w:pPr>
              <w:pStyle w:val="TableText"/>
              <w:spacing w:beforeLines="20" w:before="48" w:afterLines="20" w:after="48"/>
              <w:jc w:val="center"/>
            </w:pPr>
            <w:r w:rsidRPr="00353EDB">
              <w:t>6</w:t>
            </w:r>
          </w:p>
        </w:tc>
        <w:tc>
          <w:tcPr>
            <w:tcW w:w="1900" w:type="dxa"/>
            <w:tcMar>
              <w:right w:w="454" w:type="dxa"/>
            </w:tcMar>
          </w:tcPr>
          <w:p w14:paraId="429DE99A" w14:textId="7A488B43" w:rsidR="0075730F" w:rsidRPr="00353EDB" w:rsidRDefault="0013070C" w:rsidP="00745927">
            <w:pPr>
              <w:pStyle w:val="TableText"/>
              <w:spacing w:beforeLines="20" w:before="48" w:afterLines="20" w:after="48"/>
              <w:ind w:right="227"/>
              <w:jc w:val="right"/>
            </w:pPr>
            <w:r>
              <w:t>73.3</w:t>
            </w:r>
            <w:r w:rsidR="0075730F" w:rsidRPr="00353EDB">
              <w:t>%</w:t>
            </w:r>
          </w:p>
        </w:tc>
      </w:tr>
      <w:tr w:rsidR="0075730F" w14:paraId="5001F6A4" w14:textId="77777777" w:rsidTr="004E69C6">
        <w:tc>
          <w:tcPr>
            <w:tcW w:w="1474" w:type="dxa"/>
            <w:vMerge/>
            <w:tcBorders>
              <w:bottom w:val="single" w:sz="4" w:space="0" w:color="auto"/>
            </w:tcBorders>
          </w:tcPr>
          <w:p w14:paraId="06419C60" w14:textId="77777777" w:rsidR="0075730F" w:rsidRPr="00353EDB" w:rsidRDefault="0075730F" w:rsidP="00353EDB">
            <w:pPr>
              <w:pStyle w:val="TableText"/>
              <w:spacing w:beforeLines="20" w:before="48" w:afterLines="20" w:after="48"/>
            </w:pPr>
          </w:p>
        </w:tc>
        <w:tc>
          <w:tcPr>
            <w:tcW w:w="907" w:type="dxa"/>
            <w:vMerge/>
            <w:tcBorders>
              <w:bottom w:val="single" w:sz="4" w:space="0" w:color="auto"/>
            </w:tcBorders>
          </w:tcPr>
          <w:p w14:paraId="1E18D11D" w14:textId="77777777" w:rsidR="0075730F" w:rsidRPr="00353EDB" w:rsidRDefault="0075730F" w:rsidP="00745927">
            <w:pPr>
              <w:pStyle w:val="TableText"/>
              <w:spacing w:beforeLines="20" w:before="48" w:afterLines="20" w:after="48"/>
              <w:ind w:right="113"/>
              <w:jc w:val="right"/>
            </w:pPr>
          </w:p>
        </w:tc>
        <w:tc>
          <w:tcPr>
            <w:tcW w:w="1417" w:type="dxa"/>
            <w:tcBorders>
              <w:bottom w:val="single" w:sz="4" w:space="0" w:color="auto"/>
            </w:tcBorders>
          </w:tcPr>
          <w:p w14:paraId="391B0EE4" w14:textId="77777777" w:rsidR="0075730F" w:rsidRPr="00353EDB" w:rsidRDefault="0075730F" w:rsidP="00353EDB">
            <w:pPr>
              <w:pStyle w:val="TableText"/>
              <w:spacing w:beforeLines="20" w:before="48" w:afterLines="20" w:after="48"/>
            </w:pPr>
            <w:proofErr w:type="spellStart"/>
            <w:r w:rsidRPr="00353EDB">
              <w:t>electrobackpack</w:t>
            </w:r>
            <w:proofErr w:type="spellEnd"/>
          </w:p>
        </w:tc>
        <w:tc>
          <w:tcPr>
            <w:tcW w:w="851" w:type="dxa"/>
            <w:tcBorders>
              <w:bottom w:val="single" w:sz="4" w:space="0" w:color="auto"/>
            </w:tcBorders>
          </w:tcPr>
          <w:p w14:paraId="5E1713FF" w14:textId="77777777" w:rsidR="0075730F" w:rsidRPr="00353EDB" w:rsidRDefault="0075730F" w:rsidP="00745927">
            <w:pPr>
              <w:pStyle w:val="TableText"/>
              <w:spacing w:beforeLines="20" w:before="48" w:afterLines="20" w:after="48"/>
              <w:ind w:right="113"/>
              <w:jc w:val="right"/>
            </w:pPr>
            <w:r w:rsidRPr="00353EDB">
              <w:t>134</w:t>
            </w:r>
          </w:p>
        </w:tc>
        <w:tc>
          <w:tcPr>
            <w:tcW w:w="1191" w:type="dxa"/>
            <w:tcBorders>
              <w:bottom w:val="single" w:sz="4" w:space="0" w:color="auto"/>
            </w:tcBorders>
          </w:tcPr>
          <w:p w14:paraId="36670F4E" w14:textId="77777777" w:rsidR="0075730F" w:rsidRPr="00353EDB" w:rsidRDefault="0075730F" w:rsidP="000A4FC5">
            <w:pPr>
              <w:pStyle w:val="TableText"/>
              <w:spacing w:beforeLines="20" w:before="48" w:afterLines="20" w:after="48"/>
              <w:jc w:val="center"/>
            </w:pPr>
            <w:r w:rsidRPr="00353EDB">
              <w:t>1</w:t>
            </w:r>
          </w:p>
        </w:tc>
        <w:tc>
          <w:tcPr>
            <w:tcW w:w="850" w:type="dxa"/>
            <w:tcBorders>
              <w:bottom w:val="single" w:sz="4" w:space="0" w:color="auto"/>
            </w:tcBorders>
          </w:tcPr>
          <w:p w14:paraId="2AC2EBDE" w14:textId="3EDEFC14" w:rsidR="0075730F" w:rsidRPr="00353EDB" w:rsidRDefault="00642BE4" w:rsidP="000A4FC5">
            <w:pPr>
              <w:pStyle w:val="TableText"/>
              <w:spacing w:beforeLines="20" w:before="48" w:afterLines="20" w:after="48"/>
              <w:jc w:val="center"/>
            </w:pPr>
            <w:r>
              <w:t>9</w:t>
            </w:r>
          </w:p>
        </w:tc>
        <w:tc>
          <w:tcPr>
            <w:tcW w:w="907" w:type="dxa"/>
            <w:tcBorders>
              <w:bottom w:val="single" w:sz="4" w:space="0" w:color="auto"/>
            </w:tcBorders>
          </w:tcPr>
          <w:p w14:paraId="12DF76E6" w14:textId="77777777" w:rsidR="0075730F" w:rsidRPr="00353EDB" w:rsidRDefault="0075730F" w:rsidP="000A4FC5">
            <w:pPr>
              <w:pStyle w:val="TableText"/>
              <w:spacing w:beforeLines="20" w:before="48" w:afterLines="20" w:after="48"/>
              <w:jc w:val="center"/>
            </w:pPr>
            <w:r w:rsidRPr="00353EDB">
              <w:t>6</w:t>
            </w:r>
          </w:p>
        </w:tc>
        <w:tc>
          <w:tcPr>
            <w:tcW w:w="1900" w:type="dxa"/>
            <w:tcBorders>
              <w:bottom w:val="single" w:sz="4" w:space="0" w:color="auto"/>
            </w:tcBorders>
            <w:tcMar>
              <w:right w:w="454" w:type="dxa"/>
            </w:tcMar>
          </w:tcPr>
          <w:p w14:paraId="21E10177" w14:textId="15C0BEC2" w:rsidR="0075730F" w:rsidRPr="00353EDB" w:rsidRDefault="0075730F" w:rsidP="00745927">
            <w:pPr>
              <w:pStyle w:val="TableText"/>
              <w:spacing w:beforeLines="20" w:before="48" w:afterLines="20" w:after="48"/>
              <w:ind w:right="227"/>
              <w:jc w:val="right"/>
            </w:pPr>
            <w:r w:rsidRPr="00353EDB">
              <w:t>6</w:t>
            </w:r>
            <w:r w:rsidR="00642BE4">
              <w:t>3.6</w:t>
            </w:r>
            <w:r w:rsidRPr="00353EDB">
              <w:t>%</w:t>
            </w:r>
          </w:p>
        </w:tc>
      </w:tr>
      <w:tr w:rsidR="00ED1834" w14:paraId="761539A6" w14:textId="77777777" w:rsidTr="004E69C6">
        <w:trPr>
          <w:cnfStyle w:val="000000100000" w:firstRow="0" w:lastRow="0" w:firstColumn="0" w:lastColumn="0" w:oddVBand="0" w:evenVBand="0" w:oddHBand="1" w:evenHBand="0" w:firstRowFirstColumn="0" w:firstRowLastColumn="0" w:lastRowFirstColumn="0" w:lastRowLastColumn="0"/>
        </w:trPr>
        <w:tc>
          <w:tcPr>
            <w:tcW w:w="1474" w:type="dxa"/>
            <w:vMerge w:val="restart"/>
            <w:tcBorders>
              <w:top w:val="single" w:sz="4" w:space="0" w:color="auto"/>
              <w:bottom w:val="nil"/>
            </w:tcBorders>
          </w:tcPr>
          <w:p w14:paraId="765FC532" w14:textId="357DB1DB" w:rsidR="0075730F" w:rsidRPr="00353EDB" w:rsidRDefault="0075730F" w:rsidP="00353EDB">
            <w:pPr>
              <w:pStyle w:val="TableText"/>
              <w:spacing w:beforeLines="20" w:before="48" w:afterLines="20" w:after="48"/>
            </w:pPr>
            <w:r w:rsidRPr="00353EDB">
              <w:t xml:space="preserve">Eastern </w:t>
            </w:r>
            <w:r w:rsidR="00745927">
              <w:t>gambusia</w:t>
            </w:r>
          </w:p>
        </w:tc>
        <w:tc>
          <w:tcPr>
            <w:tcW w:w="907" w:type="dxa"/>
            <w:vMerge w:val="restart"/>
            <w:tcBorders>
              <w:top w:val="single" w:sz="4" w:space="0" w:color="auto"/>
              <w:bottom w:val="nil"/>
            </w:tcBorders>
          </w:tcPr>
          <w:p w14:paraId="531D0447" w14:textId="7A06C89D" w:rsidR="0075730F" w:rsidRPr="00353EDB" w:rsidRDefault="0075730F" w:rsidP="00745927">
            <w:pPr>
              <w:pStyle w:val="TableText"/>
              <w:spacing w:beforeLines="20" w:before="48" w:afterLines="20" w:after="48"/>
              <w:ind w:right="113"/>
              <w:jc w:val="right"/>
            </w:pPr>
            <w:r w:rsidRPr="00353EDB">
              <w:t>1</w:t>
            </w:r>
            <w:r w:rsidR="001F35E9">
              <w:t>44</w:t>
            </w:r>
          </w:p>
        </w:tc>
        <w:tc>
          <w:tcPr>
            <w:tcW w:w="1417" w:type="dxa"/>
            <w:tcBorders>
              <w:top w:val="single" w:sz="4" w:space="0" w:color="auto"/>
              <w:bottom w:val="nil"/>
            </w:tcBorders>
          </w:tcPr>
          <w:p w14:paraId="1B39EE0A" w14:textId="77777777" w:rsidR="0075730F" w:rsidRPr="00353EDB" w:rsidRDefault="0075730F" w:rsidP="00353EDB">
            <w:pPr>
              <w:pStyle w:val="TableText"/>
              <w:spacing w:beforeLines="20" w:before="48" w:afterLines="20" w:after="48"/>
            </w:pPr>
            <w:proofErr w:type="spellStart"/>
            <w:r w:rsidRPr="00353EDB">
              <w:t>coarsefyke</w:t>
            </w:r>
            <w:proofErr w:type="spellEnd"/>
          </w:p>
        </w:tc>
        <w:tc>
          <w:tcPr>
            <w:tcW w:w="851" w:type="dxa"/>
            <w:tcBorders>
              <w:top w:val="single" w:sz="4" w:space="0" w:color="auto"/>
              <w:bottom w:val="nil"/>
            </w:tcBorders>
          </w:tcPr>
          <w:p w14:paraId="186DABBC" w14:textId="77777777" w:rsidR="0075730F" w:rsidRPr="00353EDB" w:rsidRDefault="0075730F" w:rsidP="00745927">
            <w:pPr>
              <w:pStyle w:val="TableText"/>
              <w:spacing w:beforeLines="20" w:before="48" w:afterLines="20" w:after="48"/>
              <w:ind w:right="113"/>
              <w:jc w:val="right"/>
            </w:pPr>
            <w:r w:rsidRPr="00353EDB">
              <w:t>0</w:t>
            </w:r>
          </w:p>
        </w:tc>
        <w:tc>
          <w:tcPr>
            <w:tcW w:w="1191" w:type="dxa"/>
            <w:tcBorders>
              <w:top w:val="single" w:sz="4" w:space="0" w:color="auto"/>
              <w:bottom w:val="nil"/>
            </w:tcBorders>
          </w:tcPr>
          <w:p w14:paraId="42620451" w14:textId="77777777" w:rsidR="0075730F" w:rsidRPr="00353EDB" w:rsidRDefault="0075730F" w:rsidP="000A4FC5">
            <w:pPr>
              <w:pStyle w:val="TableText"/>
              <w:spacing w:beforeLines="20" w:before="48" w:afterLines="20" w:after="48"/>
              <w:jc w:val="center"/>
            </w:pPr>
            <w:r w:rsidRPr="00353EDB">
              <w:t>1</w:t>
            </w:r>
          </w:p>
        </w:tc>
        <w:tc>
          <w:tcPr>
            <w:tcW w:w="850" w:type="dxa"/>
            <w:tcBorders>
              <w:top w:val="single" w:sz="4" w:space="0" w:color="auto"/>
              <w:bottom w:val="nil"/>
            </w:tcBorders>
          </w:tcPr>
          <w:p w14:paraId="454C7A08" w14:textId="77777777" w:rsidR="0075730F" w:rsidRPr="00353EDB" w:rsidRDefault="0075730F" w:rsidP="000A4FC5">
            <w:pPr>
              <w:pStyle w:val="TableText"/>
              <w:spacing w:beforeLines="20" w:before="48" w:afterLines="20" w:after="48"/>
              <w:jc w:val="center"/>
            </w:pPr>
            <w:r w:rsidRPr="00353EDB">
              <w:t>9</w:t>
            </w:r>
          </w:p>
        </w:tc>
        <w:tc>
          <w:tcPr>
            <w:tcW w:w="907" w:type="dxa"/>
            <w:tcBorders>
              <w:top w:val="single" w:sz="4" w:space="0" w:color="auto"/>
              <w:bottom w:val="nil"/>
            </w:tcBorders>
          </w:tcPr>
          <w:p w14:paraId="21F2603F" w14:textId="77777777" w:rsidR="0075730F" w:rsidRPr="00353EDB" w:rsidRDefault="0075730F" w:rsidP="000A4FC5">
            <w:pPr>
              <w:pStyle w:val="TableText"/>
              <w:spacing w:beforeLines="20" w:before="48" w:afterLines="20" w:after="48"/>
              <w:jc w:val="center"/>
            </w:pPr>
            <w:r w:rsidRPr="00353EDB">
              <w:t>2</w:t>
            </w:r>
          </w:p>
        </w:tc>
        <w:tc>
          <w:tcPr>
            <w:tcW w:w="1900" w:type="dxa"/>
            <w:tcBorders>
              <w:top w:val="single" w:sz="4" w:space="0" w:color="auto"/>
              <w:bottom w:val="nil"/>
            </w:tcBorders>
            <w:tcMar>
              <w:right w:w="454" w:type="dxa"/>
            </w:tcMar>
          </w:tcPr>
          <w:p w14:paraId="6A631478" w14:textId="77777777" w:rsidR="0075730F" w:rsidRPr="00353EDB" w:rsidRDefault="0075730F" w:rsidP="00745927">
            <w:pPr>
              <w:pStyle w:val="TableText"/>
              <w:spacing w:beforeLines="20" w:before="48" w:afterLines="20" w:after="48"/>
              <w:ind w:right="227"/>
              <w:jc w:val="right"/>
            </w:pPr>
            <w:r w:rsidRPr="00353EDB">
              <w:t>100.0%</w:t>
            </w:r>
          </w:p>
        </w:tc>
      </w:tr>
      <w:tr w:rsidR="0075730F" w14:paraId="12214286" w14:textId="77777777" w:rsidTr="004E69C6">
        <w:tc>
          <w:tcPr>
            <w:tcW w:w="1474" w:type="dxa"/>
            <w:vMerge/>
            <w:tcBorders>
              <w:top w:val="nil"/>
            </w:tcBorders>
          </w:tcPr>
          <w:p w14:paraId="27519163" w14:textId="77777777" w:rsidR="0075730F" w:rsidRPr="00353EDB" w:rsidRDefault="0075730F" w:rsidP="00353EDB">
            <w:pPr>
              <w:pStyle w:val="TableText"/>
              <w:spacing w:beforeLines="20" w:before="48" w:afterLines="20" w:after="48"/>
            </w:pPr>
          </w:p>
        </w:tc>
        <w:tc>
          <w:tcPr>
            <w:tcW w:w="907" w:type="dxa"/>
            <w:vMerge/>
            <w:tcBorders>
              <w:top w:val="nil"/>
            </w:tcBorders>
          </w:tcPr>
          <w:p w14:paraId="7F435502" w14:textId="77777777" w:rsidR="0075730F" w:rsidRPr="00353EDB" w:rsidRDefault="0075730F" w:rsidP="00353EDB">
            <w:pPr>
              <w:pStyle w:val="TableText"/>
              <w:spacing w:beforeLines="20" w:before="48" w:afterLines="20" w:after="48"/>
            </w:pPr>
          </w:p>
        </w:tc>
        <w:tc>
          <w:tcPr>
            <w:tcW w:w="1417" w:type="dxa"/>
            <w:tcBorders>
              <w:top w:val="nil"/>
            </w:tcBorders>
          </w:tcPr>
          <w:p w14:paraId="552129F5" w14:textId="77777777" w:rsidR="0075730F" w:rsidRPr="00353EDB" w:rsidRDefault="0075730F" w:rsidP="00353EDB">
            <w:pPr>
              <w:pStyle w:val="TableText"/>
              <w:spacing w:beforeLines="20" w:before="48" w:afterLines="20" w:after="48"/>
            </w:pPr>
            <w:proofErr w:type="spellStart"/>
            <w:r w:rsidRPr="00353EDB">
              <w:t>finefyke</w:t>
            </w:r>
            <w:proofErr w:type="spellEnd"/>
          </w:p>
        </w:tc>
        <w:tc>
          <w:tcPr>
            <w:tcW w:w="851" w:type="dxa"/>
            <w:tcBorders>
              <w:top w:val="nil"/>
            </w:tcBorders>
          </w:tcPr>
          <w:p w14:paraId="74537C22" w14:textId="1FFF6648" w:rsidR="0075730F" w:rsidRPr="00353EDB" w:rsidRDefault="0075730F" w:rsidP="00745927">
            <w:pPr>
              <w:pStyle w:val="TableText"/>
              <w:spacing w:beforeLines="20" w:before="48" w:afterLines="20" w:after="48"/>
              <w:ind w:right="113"/>
              <w:jc w:val="right"/>
            </w:pPr>
            <w:r w:rsidRPr="00353EDB">
              <w:t>1</w:t>
            </w:r>
            <w:r w:rsidR="00393B6A">
              <w:t>15</w:t>
            </w:r>
          </w:p>
        </w:tc>
        <w:tc>
          <w:tcPr>
            <w:tcW w:w="1191" w:type="dxa"/>
            <w:tcBorders>
              <w:top w:val="nil"/>
            </w:tcBorders>
          </w:tcPr>
          <w:p w14:paraId="41CE2647" w14:textId="77777777" w:rsidR="0075730F" w:rsidRPr="00353EDB" w:rsidRDefault="0075730F" w:rsidP="000A4FC5">
            <w:pPr>
              <w:pStyle w:val="TableText"/>
              <w:spacing w:beforeLines="20" w:before="48" w:afterLines="20" w:after="48"/>
              <w:jc w:val="center"/>
            </w:pPr>
            <w:r w:rsidRPr="00353EDB">
              <w:t>6</w:t>
            </w:r>
          </w:p>
        </w:tc>
        <w:tc>
          <w:tcPr>
            <w:tcW w:w="850" w:type="dxa"/>
            <w:tcBorders>
              <w:top w:val="nil"/>
            </w:tcBorders>
          </w:tcPr>
          <w:p w14:paraId="1C9F4A70" w14:textId="5A1747EC" w:rsidR="0075730F" w:rsidRPr="00353EDB" w:rsidRDefault="00C67631" w:rsidP="000A4FC5">
            <w:pPr>
              <w:pStyle w:val="TableText"/>
              <w:spacing w:beforeLines="20" w:before="48" w:afterLines="20" w:after="48"/>
              <w:jc w:val="center"/>
            </w:pPr>
            <w:r>
              <w:t>61</w:t>
            </w:r>
          </w:p>
        </w:tc>
        <w:tc>
          <w:tcPr>
            <w:tcW w:w="907" w:type="dxa"/>
            <w:tcBorders>
              <w:top w:val="nil"/>
            </w:tcBorders>
          </w:tcPr>
          <w:p w14:paraId="25F75998" w14:textId="77777777" w:rsidR="0075730F" w:rsidRPr="00353EDB" w:rsidRDefault="0075730F" w:rsidP="000A4FC5">
            <w:pPr>
              <w:pStyle w:val="TableText"/>
              <w:spacing w:beforeLines="20" w:before="48" w:afterLines="20" w:after="48"/>
              <w:jc w:val="center"/>
            </w:pPr>
            <w:r w:rsidRPr="00353EDB">
              <w:t>6</w:t>
            </w:r>
          </w:p>
        </w:tc>
        <w:tc>
          <w:tcPr>
            <w:tcW w:w="1900" w:type="dxa"/>
            <w:tcBorders>
              <w:top w:val="nil"/>
            </w:tcBorders>
            <w:tcMar>
              <w:right w:w="454" w:type="dxa"/>
            </w:tcMar>
          </w:tcPr>
          <w:p w14:paraId="1D34EAD2" w14:textId="3D8DBE75" w:rsidR="0075730F" w:rsidRPr="00353EDB" w:rsidRDefault="00553F0C" w:rsidP="00745927">
            <w:pPr>
              <w:pStyle w:val="TableText"/>
              <w:spacing w:beforeLines="20" w:before="48" w:afterLines="20" w:after="48"/>
              <w:ind w:right="227"/>
              <w:jc w:val="right"/>
            </w:pPr>
            <w:r>
              <w:t>85</w:t>
            </w:r>
            <w:r w:rsidR="005A18E8">
              <w:t>.</w:t>
            </w:r>
            <w:r w:rsidR="00C67631">
              <w:t>7</w:t>
            </w:r>
            <w:r w:rsidR="0075730F" w:rsidRPr="00353EDB">
              <w:t>%</w:t>
            </w:r>
          </w:p>
        </w:tc>
      </w:tr>
      <w:tr w:rsidR="00ED1834" w14:paraId="7A0A9D44" w14:textId="77777777" w:rsidTr="00745927">
        <w:trPr>
          <w:cnfStyle w:val="000000100000" w:firstRow="0" w:lastRow="0" w:firstColumn="0" w:lastColumn="0" w:oddVBand="0" w:evenVBand="0" w:oddHBand="1" w:evenHBand="0" w:firstRowFirstColumn="0" w:firstRowLastColumn="0" w:lastRowFirstColumn="0" w:lastRowLastColumn="0"/>
        </w:trPr>
        <w:tc>
          <w:tcPr>
            <w:tcW w:w="1474" w:type="dxa"/>
            <w:vMerge/>
          </w:tcPr>
          <w:p w14:paraId="2101C60E" w14:textId="77777777" w:rsidR="0075730F" w:rsidRPr="00353EDB" w:rsidRDefault="0075730F" w:rsidP="00353EDB">
            <w:pPr>
              <w:pStyle w:val="TableText"/>
              <w:spacing w:beforeLines="20" w:before="48" w:afterLines="20" w:after="48"/>
            </w:pPr>
          </w:p>
        </w:tc>
        <w:tc>
          <w:tcPr>
            <w:tcW w:w="907" w:type="dxa"/>
            <w:vMerge/>
          </w:tcPr>
          <w:p w14:paraId="5C17C37A" w14:textId="77777777" w:rsidR="0075730F" w:rsidRPr="00353EDB" w:rsidRDefault="0075730F" w:rsidP="00353EDB">
            <w:pPr>
              <w:pStyle w:val="TableText"/>
              <w:spacing w:beforeLines="20" w:before="48" w:afterLines="20" w:after="48"/>
            </w:pPr>
          </w:p>
        </w:tc>
        <w:tc>
          <w:tcPr>
            <w:tcW w:w="1417" w:type="dxa"/>
          </w:tcPr>
          <w:p w14:paraId="16B30899" w14:textId="77777777" w:rsidR="0075730F" w:rsidRPr="00353EDB" w:rsidRDefault="0075730F" w:rsidP="00353EDB">
            <w:pPr>
              <w:pStyle w:val="TableText"/>
              <w:spacing w:beforeLines="20" w:before="48" w:afterLines="20" w:after="48"/>
            </w:pPr>
            <w:proofErr w:type="spellStart"/>
            <w:r w:rsidRPr="00353EDB">
              <w:t>electroboat</w:t>
            </w:r>
            <w:proofErr w:type="spellEnd"/>
          </w:p>
        </w:tc>
        <w:tc>
          <w:tcPr>
            <w:tcW w:w="851" w:type="dxa"/>
          </w:tcPr>
          <w:p w14:paraId="6D5D90EC" w14:textId="77777777" w:rsidR="0075730F" w:rsidRPr="00353EDB" w:rsidRDefault="0075730F" w:rsidP="00745927">
            <w:pPr>
              <w:pStyle w:val="TableText"/>
              <w:spacing w:beforeLines="20" w:before="48" w:afterLines="20" w:after="48"/>
              <w:ind w:right="113"/>
              <w:jc w:val="right"/>
            </w:pPr>
            <w:r w:rsidRPr="00353EDB">
              <w:t>16</w:t>
            </w:r>
          </w:p>
        </w:tc>
        <w:tc>
          <w:tcPr>
            <w:tcW w:w="1191" w:type="dxa"/>
          </w:tcPr>
          <w:p w14:paraId="398DA88B" w14:textId="77777777" w:rsidR="0075730F" w:rsidRPr="00353EDB" w:rsidRDefault="0075730F" w:rsidP="000A4FC5">
            <w:pPr>
              <w:pStyle w:val="TableText"/>
              <w:spacing w:beforeLines="20" w:before="48" w:afterLines="20" w:after="48"/>
              <w:jc w:val="center"/>
            </w:pPr>
            <w:r w:rsidRPr="00353EDB">
              <w:t>6</w:t>
            </w:r>
          </w:p>
        </w:tc>
        <w:tc>
          <w:tcPr>
            <w:tcW w:w="850" w:type="dxa"/>
          </w:tcPr>
          <w:p w14:paraId="0A87AB40" w14:textId="4DBEA424" w:rsidR="0075730F" w:rsidRPr="00353EDB" w:rsidRDefault="0075730F" w:rsidP="000A4FC5">
            <w:pPr>
              <w:pStyle w:val="TableText"/>
              <w:spacing w:beforeLines="20" w:before="48" w:afterLines="20" w:after="48"/>
              <w:jc w:val="center"/>
            </w:pPr>
            <w:r w:rsidRPr="00353EDB">
              <w:t>6</w:t>
            </w:r>
            <w:r w:rsidR="00393B6A">
              <w:t>1</w:t>
            </w:r>
          </w:p>
        </w:tc>
        <w:tc>
          <w:tcPr>
            <w:tcW w:w="907" w:type="dxa"/>
          </w:tcPr>
          <w:p w14:paraId="11C1660F" w14:textId="77777777" w:rsidR="0075730F" w:rsidRPr="00353EDB" w:rsidRDefault="0075730F" w:rsidP="000A4FC5">
            <w:pPr>
              <w:pStyle w:val="TableText"/>
              <w:spacing w:beforeLines="20" w:before="48" w:afterLines="20" w:after="48"/>
              <w:jc w:val="center"/>
            </w:pPr>
            <w:r w:rsidRPr="00353EDB">
              <w:t>6</w:t>
            </w:r>
          </w:p>
        </w:tc>
        <w:tc>
          <w:tcPr>
            <w:tcW w:w="1900" w:type="dxa"/>
            <w:tcMar>
              <w:right w:w="454" w:type="dxa"/>
            </w:tcMar>
          </w:tcPr>
          <w:p w14:paraId="4374FC94" w14:textId="77777777" w:rsidR="0075730F" w:rsidRPr="00353EDB" w:rsidRDefault="0075730F" w:rsidP="00745927">
            <w:pPr>
              <w:pStyle w:val="TableText"/>
              <w:spacing w:beforeLines="20" w:before="48" w:afterLines="20" w:after="48"/>
              <w:ind w:right="227"/>
              <w:jc w:val="right"/>
            </w:pPr>
            <w:r w:rsidRPr="00353EDB">
              <w:t>97.5%</w:t>
            </w:r>
          </w:p>
        </w:tc>
      </w:tr>
      <w:tr w:rsidR="0075730F" w14:paraId="78ACE559" w14:textId="77777777" w:rsidTr="00745927">
        <w:tc>
          <w:tcPr>
            <w:tcW w:w="1474" w:type="dxa"/>
            <w:vMerge/>
          </w:tcPr>
          <w:p w14:paraId="0440424D" w14:textId="77777777" w:rsidR="0075730F" w:rsidRPr="00353EDB" w:rsidRDefault="0075730F" w:rsidP="00353EDB">
            <w:pPr>
              <w:pStyle w:val="TableText"/>
              <w:spacing w:beforeLines="20" w:before="48" w:afterLines="20" w:after="48"/>
            </w:pPr>
          </w:p>
        </w:tc>
        <w:tc>
          <w:tcPr>
            <w:tcW w:w="907" w:type="dxa"/>
            <w:vMerge/>
          </w:tcPr>
          <w:p w14:paraId="303C3C8B" w14:textId="77777777" w:rsidR="0075730F" w:rsidRPr="00353EDB" w:rsidRDefault="0075730F" w:rsidP="00353EDB">
            <w:pPr>
              <w:pStyle w:val="TableText"/>
              <w:spacing w:beforeLines="20" w:before="48" w:afterLines="20" w:after="48"/>
            </w:pPr>
          </w:p>
        </w:tc>
        <w:tc>
          <w:tcPr>
            <w:tcW w:w="1417" w:type="dxa"/>
          </w:tcPr>
          <w:p w14:paraId="11EB7FA8" w14:textId="77777777" w:rsidR="0075730F" w:rsidRPr="00353EDB" w:rsidRDefault="0075730F" w:rsidP="00353EDB">
            <w:pPr>
              <w:pStyle w:val="TableText"/>
              <w:spacing w:beforeLines="20" w:before="48" w:afterLines="20" w:after="48"/>
            </w:pPr>
            <w:proofErr w:type="spellStart"/>
            <w:r w:rsidRPr="00353EDB">
              <w:t>electrobackpack</w:t>
            </w:r>
            <w:proofErr w:type="spellEnd"/>
          </w:p>
        </w:tc>
        <w:tc>
          <w:tcPr>
            <w:tcW w:w="851" w:type="dxa"/>
          </w:tcPr>
          <w:p w14:paraId="128D1DBC" w14:textId="42AA0263" w:rsidR="0075730F" w:rsidRPr="00353EDB" w:rsidRDefault="0075730F" w:rsidP="00745927">
            <w:pPr>
              <w:pStyle w:val="TableText"/>
              <w:spacing w:beforeLines="20" w:before="48" w:afterLines="20" w:after="48"/>
              <w:ind w:right="113"/>
              <w:jc w:val="right"/>
            </w:pPr>
            <w:r w:rsidRPr="00353EDB">
              <w:t>1</w:t>
            </w:r>
            <w:r w:rsidR="00393B6A">
              <w:t>3</w:t>
            </w:r>
          </w:p>
        </w:tc>
        <w:tc>
          <w:tcPr>
            <w:tcW w:w="1191" w:type="dxa"/>
          </w:tcPr>
          <w:p w14:paraId="4ABA76A2" w14:textId="77777777" w:rsidR="0075730F" w:rsidRPr="00353EDB" w:rsidRDefault="0075730F" w:rsidP="000A4FC5">
            <w:pPr>
              <w:pStyle w:val="TableText"/>
              <w:spacing w:beforeLines="20" w:before="48" w:afterLines="20" w:after="48"/>
              <w:jc w:val="center"/>
            </w:pPr>
            <w:r w:rsidRPr="00353EDB">
              <w:t>1</w:t>
            </w:r>
          </w:p>
        </w:tc>
        <w:tc>
          <w:tcPr>
            <w:tcW w:w="850" w:type="dxa"/>
          </w:tcPr>
          <w:p w14:paraId="6E660DAC" w14:textId="2B525671" w:rsidR="0075730F" w:rsidRPr="00353EDB" w:rsidRDefault="00393B6A" w:rsidP="000A4FC5">
            <w:pPr>
              <w:pStyle w:val="TableText"/>
              <w:spacing w:beforeLines="20" w:before="48" w:afterLines="20" w:after="48"/>
              <w:jc w:val="center"/>
            </w:pPr>
            <w:r>
              <w:t>9</w:t>
            </w:r>
          </w:p>
        </w:tc>
        <w:tc>
          <w:tcPr>
            <w:tcW w:w="907" w:type="dxa"/>
          </w:tcPr>
          <w:p w14:paraId="5C27841B" w14:textId="77777777" w:rsidR="0075730F" w:rsidRPr="00353EDB" w:rsidRDefault="0075730F" w:rsidP="000A4FC5">
            <w:pPr>
              <w:pStyle w:val="TableText"/>
              <w:spacing w:beforeLines="20" w:before="48" w:afterLines="20" w:after="48"/>
              <w:jc w:val="center"/>
            </w:pPr>
            <w:r w:rsidRPr="00353EDB">
              <w:t>6</w:t>
            </w:r>
          </w:p>
        </w:tc>
        <w:tc>
          <w:tcPr>
            <w:tcW w:w="1900" w:type="dxa"/>
            <w:tcMar>
              <w:right w:w="454" w:type="dxa"/>
            </w:tcMar>
          </w:tcPr>
          <w:p w14:paraId="7303ED20" w14:textId="31546B1C" w:rsidR="0075730F" w:rsidRPr="00353EDB" w:rsidRDefault="0075730F" w:rsidP="00745927">
            <w:pPr>
              <w:pStyle w:val="TableText"/>
              <w:spacing w:beforeLines="20" w:before="48" w:afterLines="20" w:after="48"/>
              <w:ind w:right="227"/>
              <w:jc w:val="right"/>
            </w:pPr>
            <w:r w:rsidRPr="00353EDB">
              <w:t>8</w:t>
            </w:r>
            <w:r w:rsidR="00393B6A">
              <w:t>6</w:t>
            </w:r>
            <w:r w:rsidRPr="00353EDB">
              <w:t>.</w:t>
            </w:r>
            <w:r w:rsidR="00393B6A">
              <w:t>4</w:t>
            </w:r>
            <w:r w:rsidRPr="00353EDB">
              <w:t>%</w:t>
            </w:r>
          </w:p>
        </w:tc>
      </w:tr>
    </w:tbl>
    <w:p w14:paraId="1CA36061" w14:textId="77777777" w:rsidR="0075730F" w:rsidRDefault="0075730F" w:rsidP="00F87273">
      <w:pPr>
        <w:pStyle w:val="Heading4"/>
      </w:pPr>
      <w:r>
        <w:lastRenderedPageBreak/>
        <w:t>Key exploratory graph(s)</w:t>
      </w:r>
    </w:p>
    <w:p w14:paraId="42B538D0" w14:textId="6E1AB10B" w:rsidR="0075730F" w:rsidRDefault="006F02F8" w:rsidP="0075730F">
      <w:pPr>
        <w:pStyle w:val="BodyText"/>
      </w:pPr>
      <w:r>
        <w:t xml:space="preserve">To explore </w:t>
      </w:r>
      <w:r w:rsidR="0022754A">
        <w:t>patterns in recruit CPUE data</w:t>
      </w:r>
      <w:r>
        <w:t xml:space="preserve">, I investigated temporal patterns among species and </w:t>
      </w:r>
      <w:r w:rsidR="00A75C1C">
        <w:t xml:space="preserve">programs </w:t>
      </w:r>
      <w:r w:rsidR="0075730F">
        <w:t>(</w:t>
      </w:r>
      <w:r w:rsidR="00950DDB">
        <w:fldChar w:fldCharType="begin" w:fldLock="1"/>
      </w:r>
      <w:r w:rsidR="00950DDB">
        <w:instrText xml:space="preserve"> REF _Ref71822340 \h </w:instrText>
      </w:r>
      <w:r w:rsidR="00950DDB">
        <w:fldChar w:fldCharType="separate"/>
      </w:r>
      <w:r w:rsidR="000F6224">
        <w:t xml:space="preserve">Figure </w:t>
      </w:r>
      <w:r w:rsidR="000F6224">
        <w:rPr>
          <w:noProof/>
        </w:rPr>
        <w:t>2</w:t>
      </w:r>
      <w:r w:rsidR="000F6224">
        <w:t>.</w:t>
      </w:r>
      <w:r w:rsidR="000F6224">
        <w:rPr>
          <w:noProof/>
        </w:rPr>
        <w:t>21</w:t>
      </w:r>
      <w:r w:rsidR="00950DDB">
        <w:fldChar w:fldCharType="end"/>
      </w:r>
      <w:r w:rsidR="0075730F">
        <w:t>).</w:t>
      </w:r>
    </w:p>
    <w:p w14:paraId="2166599D" w14:textId="0F48F6A7" w:rsidR="00353EDB" w:rsidRDefault="00205E6B" w:rsidP="00950DDB">
      <w:pPr>
        <w:pStyle w:val="BodyTextExtraSpareAbove"/>
      </w:pPr>
      <w:r>
        <w:rPr>
          <w:noProof/>
        </w:rPr>
        <w:drawing>
          <wp:inline distT="0" distB="0" distL="0" distR="0" wp14:anchorId="7D2B306B" wp14:editId="293679F7">
            <wp:extent cx="5943600" cy="2311400"/>
            <wp:effectExtent l="0" t="0" r="0" b="0"/>
            <wp:docPr id="22" name="Picture" descr="Details as per caption"/>
            <wp:cNvGraphicFramePr/>
            <a:graphic xmlns:a="http://schemas.openxmlformats.org/drawingml/2006/main">
              <a:graphicData uri="http://schemas.openxmlformats.org/drawingml/2006/picture">
                <pic:pic xmlns:pic="http://schemas.openxmlformats.org/drawingml/2006/picture">
                  <pic:nvPicPr>
                    <pic:cNvPr id="22" name="Picture" descr="Details as per caption"/>
                    <pic:cNvPicPr>
                      <a:picLocks noChangeAspect="1" noChangeArrowheads="1"/>
                    </pic:cNvPicPr>
                  </pic:nvPicPr>
                  <pic:blipFill>
                    <a:blip r:embed="rId49" cstate="email">
                      <a:extLst>
                        <a:ext uri="{28A0092B-C50C-407E-A947-70E740481C1C}">
                          <a14:useLocalDpi xmlns:a14="http://schemas.microsoft.com/office/drawing/2010/main"/>
                        </a:ext>
                      </a:extLst>
                    </a:blip>
                    <a:stretch>
                      <a:fillRect/>
                    </a:stretch>
                  </pic:blipFill>
                  <pic:spPr bwMode="auto">
                    <a:xfrm>
                      <a:off x="0" y="0"/>
                      <a:ext cx="5943600" cy="2311400"/>
                    </a:xfrm>
                    <a:prstGeom prst="rect">
                      <a:avLst/>
                    </a:prstGeom>
                    <a:noFill/>
                    <a:ln w="9525">
                      <a:noFill/>
                      <a:headEnd/>
                      <a:tailEnd/>
                    </a:ln>
                  </pic:spPr>
                </pic:pic>
              </a:graphicData>
            </a:graphic>
          </wp:inline>
        </w:drawing>
      </w:r>
    </w:p>
    <w:p w14:paraId="798FDCF6" w14:textId="326BBA7C" w:rsidR="00353EDB" w:rsidRDefault="00353EDB" w:rsidP="00353EDB">
      <w:pPr>
        <w:pStyle w:val="CaptionFigure"/>
      </w:pPr>
      <w:bookmarkStart w:id="116" w:name="_Ref71822340"/>
      <w:bookmarkStart w:id="117" w:name="_Toc80792157"/>
      <w:r>
        <w:t xml:space="preserve">Figure </w:t>
      </w:r>
      <w:fldSimple w:instr=" STYLEREF 1 \s " w:fldLock="1">
        <w:r w:rsidR="000F6224">
          <w:rPr>
            <w:noProof/>
          </w:rPr>
          <w:t>2</w:t>
        </w:r>
      </w:fldSimple>
      <w:r w:rsidR="00D006AB">
        <w:t>.</w:t>
      </w:r>
      <w:fldSimple w:instr=" SEQ Figure \* ARABIC \s 1 ">
        <w:r w:rsidR="00AC66FC">
          <w:rPr>
            <w:noProof/>
          </w:rPr>
          <w:t>21</w:t>
        </w:r>
      </w:fldSimple>
      <w:bookmarkEnd w:id="116"/>
      <w:r>
        <w:t xml:space="preserve"> </w:t>
      </w:r>
      <w:r w:rsidRPr="00FE73E1">
        <w:t>Average number of recruits per site across all sites for each water year by program</w:t>
      </w:r>
      <w:bookmarkEnd w:id="117"/>
    </w:p>
    <w:p w14:paraId="3D5159A8" w14:textId="7FA230A9" w:rsidR="0075730F" w:rsidRDefault="00353EDB" w:rsidP="007232D6">
      <w:pPr>
        <w:pStyle w:val="CaptionNote"/>
      </w:pPr>
      <w:r w:rsidRPr="00FE73E1">
        <w:t>Each panel shows a different species</w:t>
      </w:r>
      <w:r w:rsidR="00745927">
        <w:t>.</w:t>
      </w:r>
    </w:p>
    <w:p w14:paraId="505C1257" w14:textId="0E042B69" w:rsidR="00353EDB" w:rsidRDefault="00237119" w:rsidP="00353EDB">
      <w:pPr>
        <w:pStyle w:val="BodyTextExtraSpareAbove"/>
        <w:keepNext/>
      </w:pPr>
      <w:r>
        <w:rPr>
          <w:noProof/>
        </w:rPr>
        <w:drawing>
          <wp:inline distT="0" distB="0" distL="0" distR="0" wp14:anchorId="510209E6" wp14:editId="5FB32428">
            <wp:extent cx="5943600" cy="2971800"/>
            <wp:effectExtent l="0" t="0" r="0" b="0"/>
            <wp:docPr id="23" name="Picture" descr="Details as per caption"/>
            <wp:cNvGraphicFramePr/>
            <a:graphic xmlns:a="http://schemas.openxmlformats.org/drawingml/2006/main">
              <a:graphicData uri="http://schemas.openxmlformats.org/drawingml/2006/picture">
                <pic:pic xmlns:pic="http://schemas.openxmlformats.org/drawingml/2006/picture">
                  <pic:nvPicPr>
                    <pic:cNvPr id="23" name="Picture" descr="Details as per caption"/>
                    <pic:cNvPicPr>
                      <a:picLocks noChangeAspect="1" noChangeArrowheads="1"/>
                    </pic:cNvPicPr>
                  </pic:nvPicPr>
                  <pic:blipFill>
                    <a:blip r:embed="rId50" cstate="email">
                      <a:extLst>
                        <a:ext uri="{28A0092B-C50C-407E-A947-70E740481C1C}">
                          <a14:useLocalDpi xmlns:a14="http://schemas.microsoft.com/office/drawing/2010/main"/>
                        </a:ext>
                      </a:extLst>
                    </a:blip>
                    <a:stretch>
                      <a:fillRect/>
                    </a:stretch>
                  </pic:blipFill>
                  <pic:spPr bwMode="auto">
                    <a:xfrm>
                      <a:off x="0" y="0"/>
                      <a:ext cx="5943600" cy="2971800"/>
                    </a:xfrm>
                    <a:prstGeom prst="rect">
                      <a:avLst/>
                    </a:prstGeom>
                    <a:noFill/>
                    <a:ln w="9525">
                      <a:noFill/>
                      <a:headEnd/>
                      <a:tailEnd/>
                    </a:ln>
                  </pic:spPr>
                </pic:pic>
              </a:graphicData>
            </a:graphic>
          </wp:inline>
        </w:drawing>
      </w:r>
    </w:p>
    <w:p w14:paraId="013017D0" w14:textId="35F5F852" w:rsidR="00353EDB" w:rsidRDefault="00353EDB" w:rsidP="00353EDB">
      <w:pPr>
        <w:pStyle w:val="CaptionFigure"/>
      </w:pPr>
      <w:bookmarkStart w:id="118" w:name="_Toc80792158"/>
      <w:r>
        <w:t xml:space="preserve">Figure </w:t>
      </w:r>
      <w:fldSimple w:instr=" STYLEREF 1 \s " w:fldLock="1">
        <w:r w:rsidR="000F6224">
          <w:rPr>
            <w:noProof/>
          </w:rPr>
          <w:t>2</w:t>
        </w:r>
      </w:fldSimple>
      <w:r w:rsidR="00D006AB">
        <w:t>.</w:t>
      </w:r>
      <w:fldSimple w:instr=" SEQ Figure \* ARABIC \s 1 ">
        <w:r w:rsidR="00AC66FC">
          <w:rPr>
            <w:noProof/>
          </w:rPr>
          <w:t>22</w:t>
        </w:r>
      </w:fldSimple>
      <w:r>
        <w:t xml:space="preserve"> Exploratory graph showing relationships between flow metrics and recruit CPUE</w:t>
      </w:r>
      <w:bookmarkEnd w:id="118"/>
    </w:p>
    <w:p w14:paraId="44B9DC8C" w14:textId="74A2B8A0" w:rsidR="0075730F" w:rsidRDefault="00353EDB" w:rsidP="007232D6">
      <w:pPr>
        <w:pStyle w:val="CaptionNote"/>
      </w:pPr>
      <w:r>
        <w:t>Each dot represents number of recruits per site. Blue line shows exploratory regression line (not corrected for other covariates)</w:t>
      </w:r>
      <w:r w:rsidR="00745927">
        <w:t>.</w:t>
      </w:r>
    </w:p>
    <w:p w14:paraId="586A9FC8" w14:textId="2D455D11" w:rsidR="0075730F" w:rsidRDefault="0075730F" w:rsidP="0075730F">
      <w:pPr>
        <w:pStyle w:val="Heading3"/>
      </w:pPr>
      <w:bookmarkStart w:id="119" w:name="data-analysis-2"/>
      <w:bookmarkStart w:id="120" w:name="_Toc69847846"/>
      <w:r>
        <w:t>Data analysis</w:t>
      </w:r>
      <w:bookmarkEnd w:id="119"/>
      <w:bookmarkEnd w:id="120"/>
    </w:p>
    <w:p w14:paraId="0D80B113" w14:textId="7F10BC26" w:rsidR="0075730F" w:rsidRDefault="0075730F" w:rsidP="005E2300">
      <w:pPr>
        <w:pStyle w:val="BodyText"/>
      </w:pPr>
      <w:r>
        <w:t xml:space="preserve">Using the total recruits (per </w:t>
      </w:r>
      <w:r w:rsidR="003C5CBC">
        <w:t>water year</w:t>
      </w:r>
      <w:r>
        <w:t xml:space="preserve"> in each program) as the response variable, </w:t>
      </w:r>
      <w:r w:rsidR="00A75C1C">
        <w:t>I</w:t>
      </w:r>
      <w:r>
        <w:t xml:space="preserve"> ran a GLMM assuming a Negative Binomial distribution. For the fixed factors, </w:t>
      </w:r>
      <w:r w:rsidR="00A75C1C">
        <w:t>I</w:t>
      </w:r>
      <w:r>
        <w:t xml:space="preserve"> included flow metrics, program, and number of sites (log-transformed). Water</w:t>
      </w:r>
      <w:r w:rsidR="00F87273">
        <w:t xml:space="preserve"> </w:t>
      </w:r>
      <w:r>
        <w:t xml:space="preserve">year nested in program was the random effect. </w:t>
      </w:r>
    </w:p>
    <w:p w14:paraId="1D15CB38" w14:textId="780F6AC4" w:rsidR="0075730F" w:rsidRDefault="0075730F" w:rsidP="0075730F">
      <w:pPr>
        <w:pStyle w:val="Heading3"/>
      </w:pPr>
      <w:bookmarkStart w:id="121" w:name="results-2"/>
      <w:bookmarkStart w:id="122" w:name="_Toc69847847"/>
      <w:r>
        <w:lastRenderedPageBreak/>
        <w:t>Results</w:t>
      </w:r>
      <w:bookmarkEnd w:id="121"/>
      <w:bookmarkEnd w:id="122"/>
    </w:p>
    <w:p w14:paraId="6821E85A" w14:textId="77777777" w:rsidR="0075730F" w:rsidRDefault="0075730F" w:rsidP="00F87273">
      <w:pPr>
        <w:pStyle w:val="Heading4"/>
      </w:pPr>
      <w:r>
        <w:t>Flow coefficients</w:t>
      </w:r>
    </w:p>
    <w:p w14:paraId="1BA8C7AB" w14:textId="4E11ECAA" w:rsidR="00B40AA9" w:rsidRDefault="0075730F" w:rsidP="00B40AA9">
      <w:pPr>
        <w:pStyle w:val="BodyText"/>
      </w:pPr>
      <w:r>
        <w:t>Estimates of flow coefficients for each species in shown in</w:t>
      </w:r>
      <w:r w:rsidR="00B40AA9">
        <w:t xml:space="preserve"> </w:t>
      </w:r>
      <w:r w:rsidR="00B40AA9">
        <w:fldChar w:fldCharType="begin" w:fldLock="1"/>
      </w:r>
      <w:r w:rsidR="00B40AA9">
        <w:instrText xml:space="preserve"> REF _Ref75954774 \h </w:instrText>
      </w:r>
      <w:r w:rsidR="00B40AA9">
        <w:fldChar w:fldCharType="separate"/>
      </w:r>
      <w:r w:rsidR="000F6224">
        <w:t xml:space="preserve">Figure </w:t>
      </w:r>
      <w:r w:rsidR="000F6224">
        <w:rPr>
          <w:noProof/>
        </w:rPr>
        <w:t>2</w:t>
      </w:r>
      <w:r w:rsidR="000F6224">
        <w:t>.</w:t>
      </w:r>
      <w:r w:rsidR="000F6224">
        <w:rPr>
          <w:noProof/>
        </w:rPr>
        <w:t>23</w:t>
      </w:r>
      <w:r w:rsidR="00B40AA9">
        <w:fldChar w:fldCharType="end"/>
      </w:r>
      <w:r w:rsidR="00B40AA9">
        <w:t>.</w:t>
      </w:r>
    </w:p>
    <w:p w14:paraId="157FF92A" w14:textId="4002A75D" w:rsidR="00353EDB" w:rsidRDefault="003A4F82" w:rsidP="00950DDB">
      <w:pPr>
        <w:pStyle w:val="BodyTextExtraSpareAbove"/>
      </w:pPr>
      <w:r>
        <w:rPr>
          <w:noProof/>
        </w:rPr>
        <w:drawing>
          <wp:inline distT="0" distB="0" distL="0" distR="0" wp14:anchorId="40DB7021" wp14:editId="29035D67">
            <wp:extent cx="5943600" cy="2600325"/>
            <wp:effectExtent l="0" t="0" r="0" b="0"/>
            <wp:docPr id="24" name="Picture" descr="Details as per caption"/>
            <wp:cNvGraphicFramePr/>
            <a:graphic xmlns:a="http://schemas.openxmlformats.org/drawingml/2006/main">
              <a:graphicData uri="http://schemas.openxmlformats.org/drawingml/2006/picture">
                <pic:pic xmlns:pic="http://schemas.openxmlformats.org/drawingml/2006/picture">
                  <pic:nvPicPr>
                    <pic:cNvPr id="24" name="Picture" descr="Details as per caption"/>
                    <pic:cNvPicPr>
                      <a:picLocks noChangeAspect="1" noChangeArrowheads="1"/>
                    </pic:cNvPicPr>
                  </pic:nvPicPr>
                  <pic:blipFill>
                    <a:blip r:embed="rId51" cstate="email">
                      <a:extLst>
                        <a:ext uri="{28A0092B-C50C-407E-A947-70E740481C1C}">
                          <a14:useLocalDpi xmlns:a14="http://schemas.microsoft.com/office/drawing/2010/main"/>
                        </a:ext>
                      </a:extLst>
                    </a:blip>
                    <a:stretch>
                      <a:fillRect/>
                    </a:stretch>
                  </pic:blipFill>
                  <pic:spPr bwMode="auto">
                    <a:xfrm>
                      <a:off x="0" y="0"/>
                      <a:ext cx="5943600" cy="2600325"/>
                    </a:xfrm>
                    <a:prstGeom prst="rect">
                      <a:avLst/>
                    </a:prstGeom>
                    <a:noFill/>
                    <a:ln w="9525">
                      <a:noFill/>
                      <a:headEnd/>
                      <a:tailEnd/>
                    </a:ln>
                  </pic:spPr>
                </pic:pic>
              </a:graphicData>
            </a:graphic>
          </wp:inline>
        </w:drawing>
      </w:r>
    </w:p>
    <w:p w14:paraId="0DCE914F" w14:textId="6183361C" w:rsidR="001C368D" w:rsidRDefault="001C368D" w:rsidP="001C368D">
      <w:pPr>
        <w:pStyle w:val="CaptionFigure"/>
      </w:pPr>
      <w:bookmarkStart w:id="123" w:name="_Ref75954774"/>
      <w:bookmarkStart w:id="124" w:name="_Toc80792159"/>
      <w:bookmarkStart w:id="125" w:name="_Ref71822359"/>
      <w:r>
        <w:t xml:space="preserve">Figure </w:t>
      </w:r>
      <w:fldSimple w:instr=" STYLEREF 1 \s " w:fldLock="1">
        <w:r w:rsidR="000F6224">
          <w:rPr>
            <w:noProof/>
          </w:rPr>
          <w:t>2</w:t>
        </w:r>
      </w:fldSimple>
      <w:r w:rsidR="00D006AB">
        <w:t>.</w:t>
      </w:r>
      <w:fldSimple w:instr=" SEQ Figure \* ARABIC \s 1 ">
        <w:r w:rsidR="00AC66FC">
          <w:rPr>
            <w:noProof/>
          </w:rPr>
          <w:t>23</w:t>
        </w:r>
      </w:fldSimple>
      <w:bookmarkEnd w:id="123"/>
      <w:r>
        <w:t xml:space="preserve"> </w:t>
      </w:r>
      <w:r w:rsidRPr="00FA7D73">
        <w:t>Effect of each flow variable on recruit CPUE for each species</w:t>
      </w:r>
      <w:bookmarkEnd w:id="124"/>
    </w:p>
    <w:p w14:paraId="48A9348D" w14:textId="77777777" w:rsidR="001C368D" w:rsidRDefault="001C368D" w:rsidP="007232D6">
      <w:pPr>
        <w:pStyle w:val="CaptionNote"/>
      </w:pPr>
      <w:r w:rsidRPr="00FA7D73">
        <w:t>Error bars are 95%CrI. Pinkish dots indicate 95%CrI does not overlap 0</w:t>
      </w:r>
    </w:p>
    <w:p w14:paraId="0137B1DC" w14:textId="77777777" w:rsidR="00D058FB" w:rsidRDefault="00D058FB" w:rsidP="00D058FB">
      <w:pPr>
        <w:pStyle w:val="Heading4"/>
      </w:pPr>
      <w:r>
        <w:t>Counterfactual predictions</w:t>
      </w:r>
    </w:p>
    <w:p w14:paraId="50AEED15" w14:textId="1432D946" w:rsidR="00D058FB" w:rsidRDefault="00D058FB" w:rsidP="00D058FB">
      <w:pPr>
        <w:pStyle w:val="BodyText"/>
      </w:pPr>
      <w:r>
        <w:t xml:space="preserve">Australian </w:t>
      </w:r>
      <w:r w:rsidR="00745927">
        <w:t>smelt</w:t>
      </w:r>
      <w:r>
        <w:t xml:space="preserve"> </w:t>
      </w:r>
      <w:r w:rsidR="00BD258D">
        <w:t xml:space="preserve">are split </w:t>
      </w:r>
      <w:r>
        <w:t>from the other fish species for better visual clarity</w:t>
      </w:r>
      <w:r w:rsidR="008D4F2E">
        <w:t>.</w:t>
      </w:r>
    </w:p>
    <w:p w14:paraId="2DC15639" w14:textId="584E9099" w:rsidR="00C604B0" w:rsidRDefault="00D058FB" w:rsidP="00B40AA9">
      <w:pPr>
        <w:pStyle w:val="BodyTextExtraSpareAbove"/>
      </w:pPr>
      <w:r>
        <w:rPr>
          <w:noProof/>
        </w:rPr>
        <w:drawing>
          <wp:inline distT="0" distB="0" distL="0" distR="0" wp14:anchorId="590E1CBD" wp14:editId="36E943EE">
            <wp:extent cx="5943600" cy="2971800"/>
            <wp:effectExtent l="0" t="0" r="0" b="0"/>
            <wp:docPr id="25" name="Picture" descr="Details as per caption"/>
            <wp:cNvGraphicFramePr/>
            <a:graphic xmlns:a="http://schemas.openxmlformats.org/drawingml/2006/main">
              <a:graphicData uri="http://schemas.openxmlformats.org/drawingml/2006/picture">
                <pic:pic xmlns:pic="http://schemas.openxmlformats.org/drawingml/2006/picture">
                  <pic:nvPicPr>
                    <pic:cNvPr id="25" name="Picture" descr="Details as per caption"/>
                    <pic:cNvPicPr>
                      <a:picLocks noChangeAspect="1" noChangeArrowheads="1"/>
                    </pic:cNvPicPr>
                  </pic:nvPicPr>
                  <pic:blipFill>
                    <a:blip r:embed="rId52" cstate="email">
                      <a:extLst>
                        <a:ext uri="{28A0092B-C50C-407E-A947-70E740481C1C}">
                          <a14:useLocalDpi xmlns:a14="http://schemas.microsoft.com/office/drawing/2010/main"/>
                        </a:ext>
                      </a:extLst>
                    </a:blip>
                    <a:stretch>
                      <a:fillRect/>
                    </a:stretch>
                  </pic:blipFill>
                  <pic:spPr bwMode="auto">
                    <a:xfrm>
                      <a:off x="0" y="0"/>
                      <a:ext cx="5943600" cy="2971800"/>
                    </a:xfrm>
                    <a:prstGeom prst="rect">
                      <a:avLst/>
                    </a:prstGeom>
                    <a:noFill/>
                    <a:ln w="9525">
                      <a:noFill/>
                      <a:headEnd/>
                      <a:tailEnd/>
                    </a:ln>
                  </pic:spPr>
                </pic:pic>
              </a:graphicData>
            </a:graphic>
          </wp:inline>
        </w:drawing>
      </w:r>
    </w:p>
    <w:p w14:paraId="20238450" w14:textId="66CF9D11" w:rsidR="00C52F68" w:rsidRDefault="00353EDB" w:rsidP="00353EDB">
      <w:pPr>
        <w:pStyle w:val="CaptionFigure"/>
      </w:pPr>
      <w:bookmarkStart w:id="126" w:name="_Toc80792160"/>
      <w:bookmarkEnd w:id="125"/>
      <w:r>
        <w:t xml:space="preserve">Figure </w:t>
      </w:r>
      <w:fldSimple w:instr=" STYLEREF 1 \s " w:fldLock="1">
        <w:r w:rsidR="000F6224">
          <w:rPr>
            <w:noProof/>
          </w:rPr>
          <w:t>2</w:t>
        </w:r>
      </w:fldSimple>
      <w:r w:rsidR="00D006AB">
        <w:t>.</w:t>
      </w:r>
      <w:fldSimple w:instr=" SEQ Figure \* ARABIC \s 1 ">
        <w:r w:rsidR="00AC66FC">
          <w:rPr>
            <w:noProof/>
          </w:rPr>
          <w:t>24</w:t>
        </w:r>
      </w:fldSimple>
      <w:r>
        <w:t xml:space="preserve"> </w:t>
      </w:r>
      <w:r w:rsidRPr="001E4EED">
        <w:t xml:space="preserve">Predicted percentage change in recruit CPUE without Commonwealth environmental water for each species (except Australian </w:t>
      </w:r>
      <w:r w:rsidR="00745927">
        <w:t>smelt</w:t>
      </w:r>
      <w:r w:rsidRPr="001E4EED">
        <w:t xml:space="preserve"> </w:t>
      </w:r>
      <w:r w:rsidR="00C52F68">
        <w:t xml:space="preserve">see </w:t>
      </w:r>
      <w:r w:rsidR="00C52F68">
        <w:fldChar w:fldCharType="begin" w:fldLock="1"/>
      </w:r>
      <w:r w:rsidR="00C52F68">
        <w:instrText xml:space="preserve"> REF _Ref71815423 \h </w:instrText>
      </w:r>
      <w:r w:rsidR="00C52F68">
        <w:fldChar w:fldCharType="separate"/>
      </w:r>
      <w:r w:rsidR="000F6224">
        <w:t xml:space="preserve">Figure </w:t>
      </w:r>
      <w:r w:rsidR="000F6224">
        <w:rPr>
          <w:noProof/>
        </w:rPr>
        <w:t>2</w:t>
      </w:r>
      <w:r w:rsidR="000F6224">
        <w:t>.</w:t>
      </w:r>
      <w:r w:rsidR="000F6224">
        <w:rPr>
          <w:noProof/>
        </w:rPr>
        <w:t>25</w:t>
      </w:r>
      <w:r w:rsidR="00C52F68">
        <w:fldChar w:fldCharType="end"/>
      </w:r>
      <w:r w:rsidR="00C52F68">
        <w:t>)</w:t>
      </w:r>
      <w:r w:rsidRPr="001E4EED">
        <w:t xml:space="preserve"> broken up by year and program</w:t>
      </w:r>
      <w:bookmarkEnd w:id="126"/>
    </w:p>
    <w:p w14:paraId="03F68203" w14:textId="37C908E7" w:rsidR="0075730F" w:rsidRDefault="00353EDB" w:rsidP="007232D6">
      <w:pPr>
        <w:pStyle w:val="CaptionNote"/>
      </w:pPr>
      <w:r w:rsidRPr="001E4EED">
        <w:t>Positive changes indicate Commonwealth environmental water improved recr</w:t>
      </w:r>
      <w:r w:rsidR="00C52F68">
        <w:t>uit abundance</w:t>
      </w:r>
      <w:r w:rsidR="00950DDB">
        <w:t>. Error bars are 95%Crl</w:t>
      </w:r>
      <w:r w:rsidR="00745927">
        <w:t>.</w:t>
      </w:r>
    </w:p>
    <w:p w14:paraId="566BEF36" w14:textId="636A67E7" w:rsidR="00C52F68" w:rsidRDefault="00CD00DD" w:rsidP="00C52F68">
      <w:pPr>
        <w:pStyle w:val="BodyText"/>
        <w:keepNext/>
      </w:pPr>
      <w:r>
        <w:rPr>
          <w:noProof/>
        </w:rPr>
        <w:lastRenderedPageBreak/>
        <w:drawing>
          <wp:inline distT="0" distB="0" distL="0" distR="0" wp14:anchorId="0420F5B8" wp14:editId="50C2A531">
            <wp:extent cx="5943600" cy="2080260"/>
            <wp:effectExtent l="0" t="0" r="0" b="0"/>
            <wp:docPr id="26" name="Picture" descr="Details as per caption"/>
            <wp:cNvGraphicFramePr/>
            <a:graphic xmlns:a="http://schemas.openxmlformats.org/drawingml/2006/main">
              <a:graphicData uri="http://schemas.openxmlformats.org/drawingml/2006/picture">
                <pic:pic xmlns:pic="http://schemas.openxmlformats.org/drawingml/2006/picture">
                  <pic:nvPicPr>
                    <pic:cNvPr id="26" name="Picture" descr="Details as per caption"/>
                    <pic:cNvPicPr>
                      <a:picLocks noChangeAspect="1" noChangeArrowheads="1"/>
                    </pic:cNvPicPr>
                  </pic:nvPicPr>
                  <pic:blipFill>
                    <a:blip r:embed="rId53" cstate="email">
                      <a:extLst>
                        <a:ext uri="{28A0092B-C50C-407E-A947-70E740481C1C}">
                          <a14:useLocalDpi xmlns:a14="http://schemas.microsoft.com/office/drawing/2010/main"/>
                        </a:ext>
                      </a:extLst>
                    </a:blip>
                    <a:stretch>
                      <a:fillRect/>
                    </a:stretch>
                  </pic:blipFill>
                  <pic:spPr bwMode="auto">
                    <a:xfrm>
                      <a:off x="0" y="0"/>
                      <a:ext cx="5943600" cy="2080260"/>
                    </a:xfrm>
                    <a:prstGeom prst="rect">
                      <a:avLst/>
                    </a:prstGeom>
                    <a:noFill/>
                    <a:ln w="9525">
                      <a:noFill/>
                      <a:headEnd/>
                      <a:tailEnd/>
                    </a:ln>
                  </pic:spPr>
                </pic:pic>
              </a:graphicData>
            </a:graphic>
          </wp:inline>
        </w:drawing>
      </w:r>
    </w:p>
    <w:p w14:paraId="42EC2A70" w14:textId="7D87312F" w:rsidR="00C52F68" w:rsidRDefault="00C52F68" w:rsidP="00C52F68">
      <w:pPr>
        <w:pStyle w:val="CaptionFigure"/>
      </w:pPr>
      <w:bookmarkStart w:id="127" w:name="_Ref71815423"/>
      <w:bookmarkStart w:id="128" w:name="_Toc80792161"/>
      <w:r>
        <w:t xml:space="preserve">Figure </w:t>
      </w:r>
      <w:fldSimple w:instr=" STYLEREF 1 \s " w:fldLock="1">
        <w:r w:rsidR="000F6224">
          <w:rPr>
            <w:noProof/>
          </w:rPr>
          <w:t>2</w:t>
        </w:r>
      </w:fldSimple>
      <w:r w:rsidR="00D006AB">
        <w:t>.</w:t>
      </w:r>
      <w:fldSimple w:instr=" SEQ Figure \* ARABIC \s 1 ">
        <w:r w:rsidR="00AC66FC">
          <w:rPr>
            <w:noProof/>
          </w:rPr>
          <w:t>25</w:t>
        </w:r>
      </w:fldSimple>
      <w:bookmarkEnd w:id="127"/>
      <w:r>
        <w:t xml:space="preserve"> </w:t>
      </w:r>
      <w:r w:rsidRPr="006A5098">
        <w:t xml:space="preserve">Predicted percentage change for Australian </w:t>
      </w:r>
      <w:r w:rsidR="00745927">
        <w:t>smelt</w:t>
      </w:r>
      <w:r w:rsidRPr="006A5098">
        <w:t xml:space="preserve"> in recruit CPUE without Commonwealth environmental water for each species, broken up by year and program</w:t>
      </w:r>
      <w:bookmarkEnd w:id="128"/>
    </w:p>
    <w:p w14:paraId="7C1CC554" w14:textId="6159A5F5" w:rsidR="0075730F" w:rsidRDefault="00C52F68" w:rsidP="007232D6">
      <w:pPr>
        <w:pStyle w:val="CaptionNote"/>
      </w:pPr>
      <w:r w:rsidRPr="006A5098">
        <w:t>Positive changes indicate Commonwealth environmental water improved recruit abundance. Error bars</w:t>
      </w:r>
      <w:r w:rsidR="00F83556">
        <w:t xml:space="preserve"> are 95%Crl. *</w:t>
      </w:r>
      <w:r w:rsidR="00745927">
        <w:t> </w:t>
      </w:r>
      <w:proofErr w:type="gramStart"/>
      <w:r w:rsidR="00F83556">
        <w:t>indicates</w:t>
      </w:r>
      <w:proofErr w:type="gramEnd"/>
      <w:r w:rsidR="00F83556">
        <w:t xml:space="preserve"> the 95%Crl of the difference between with and without Commonwealth environmental water does not include zero</w:t>
      </w:r>
      <w:r w:rsidR="00745927">
        <w:t>.</w:t>
      </w:r>
    </w:p>
    <w:p w14:paraId="15F78237" w14:textId="4AE9B9E2" w:rsidR="00C52F68" w:rsidRDefault="00BF4FFA" w:rsidP="00950DDB">
      <w:pPr>
        <w:pStyle w:val="BodyTextExtraSpareAbove"/>
      </w:pPr>
      <w:r>
        <w:rPr>
          <w:noProof/>
        </w:rPr>
        <w:drawing>
          <wp:inline distT="0" distB="0" distL="0" distR="0" wp14:anchorId="038CFABB" wp14:editId="39CDCC86">
            <wp:extent cx="5943600" cy="3566160"/>
            <wp:effectExtent l="0" t="0" r="0" b="0"/>
            <wp:docPr id="27" name="Picture" descr="Details as per caption"/>
            <wp:cNvGraphicFramePr/>
            <a:graphic xmlns:a="http://schemas.openxmlformats.org/drawingml/2006/main">
              <a:graphicData uri="http://schemas.openxmlformats.org/drawingml/2006/picture">
                <pic:pic xmlns:pic="http://schemas.openxmlformats.org/drawingml/2006/picture">
                  <pic:nvPicPr>
                    <pic:cNvPr id="27" name="Picture" descr="Details as per caption"/>
                    <pic:cNvPicPr>
                      <a:picLocks noChangeAspect="1" noChangeArrowheads="1"/>
                    </pic:cNvPicPr>
                  </pic:nvPicPr>
                  <pic:blipFill>
                    <a:blip r:embed="rId54" cstate="email">
                      <a:extLst>
                        <a:ext uri="{28A0092B-C50C-407E-A947-70E740481C1C}">
                          <a14:useLocalDpi xmlns:a14="http://schemas.microsoft.com/office/drawing/2010/main"/>
                        </a:ext>
                      </a:extLst>
                    </a:blip>
                    <a:stretch>
                      <a:fillRect/>
                    </a:stretch>
                  </pic:blipFill>
                  <pic:spPr bwMode="auto">
                    <a:xfrm>
                      <a:off x="0" y="0"/>
                      <a:ext cx="5943600" cy="3566160"/>
                    </a:xfrm>
                    <a:prstGeom prst="rect">
                      <a:avLst/>
                    </a:prstGeom>
                    <a:noFill/>
                    <a:ln w="9525">
                      <a:noFill/>
                      <a:headEnd/>
                      <a:tailEnd/>
                    </a:ln>
                  </pic:spPr>
                </pic:pic>
              </a:graphicData>
            </a:graphic>
          </wp:inline>
        </w:drawing>
      </w:r>
    </w:p>
    <w:p w14:paraId="79F01746" w14:textId="0FCCFABE" w:rsidR="0075730F" w:rsidRDefault="00C52F68" w:rsidP="00C52F68">
      <w:pPr>
        <w:pStyle w:val="CaptionFigure"/>
      </w:pPr>
      <w:bookmarkStart w:id="129" w:name="_Toc80792162"/>
      <w:r>
        <w:t xml:space="preserve">Figure </w:t>
      </w:r>
      <w:fldSimple w:instr=" STYLEREF 1 \s " w:fldLock="1">
        <w:r w:rsidR="000F6224">
          <w:rPr>
            <w:noProof/>
          </w:rPr>
          <w:t>2</w:t>
        </w:r>
      </w:fldSimple>
      <w:r w:rsidR="00D006AB">
        <w:t>.</w:t>
      </w:r>
      <w:fldSimple w:instr=" SEQ Figure \* ARABIC \s 1 ">
        <w:r w:rsidR="00AC66FC">
          <w:rPr>
            <w:noProof/>
          </w:rPr>
          <w:t>26</w:t>
        </w:r>
      </w:fldSimple>
      <w:r>
        <w:t xml:space="preserve"> </w:t>
      </w:r>
      <w:r w:rsidRPr="00B74AD1">
        <w:t>Contribution of each flow variable on the predicted Commonwealth environmental water effect on recruit abundance</w:t>
      </w:r>
      <w:bookmarkEnd w:id="129"/>
    </w:p>
    <w:p w14:paraId="0AB9CB13" w14:textId="5A9BE654" w:rsidR="0075730F" w:rsidRDefault="0075730F" w:rsidP="007232D6">
      <w:pPr>
        <w:pStyle w:val="CaptionNote"/>
      </w:pPr>
      <w:bookmarkStart w:id="130" w:name="Xcdf2beec21d49a20a92deedda78496900b4e1c8"/>
      <w:r>
        <w:t>Negative effects are shown as bars below 0 and positive effects above. Effect sizes are on link scale</w:t>
      </w:r>
      <w:bookmarkEnd w:id="130"/>
      <w:r w:rsidR="00745927">
        <w:t>.</w:t>
      </w:r>
    </w:p>
    <w:p w14:paraId="6A2B25D8" w14:textId="239C3C25" w:rsidR="0075730F" w:rsidRDefault="0075730F" w:rsidP="0075730F">
      <w:pPr>
        <w:pStyle w:val="Heading2"/>
      </w:pPr>
      <w:bookmarkStart w:id="131" w:name="section-10"/>
      <w:bookmarkStart w:id="132" w:name="analysis-catch-curve-analysis"/>
      <w:bookmarkStart w:id="133" w:name="_Toc69847849"/>
      <w:bookmarkStart w:id="134" w:name="_Toc76050183"/>
      <w:bookmarkEnd w:id="131"/>
      <w:r>
        <w:t>Analysis: Catch curve analysis</w:t>
      </w:r>
      <w:bookmarkEnd w:id="132"/>
      <w:bookmarkEnd w:id="133"/>
      <w:bookmarkEnd w:id="134"/>
    </w:p>
    <w:p w14:paraId="1457B393" w14:textId="6D751999" w:rsidR="0075730F" w:rsidRDefault="0075730F" w:rsidP="0075730F">
      <w:pPr>
        <w:pStyle w:val="Heading3"/>
      </w:pPr>
      <w:bookmarkStart w:id="135" w:name="logic-study-design-and-data-trimming-3"/>
      <w:bookmarkStart w:id="136" w:name="_Toc69847850"/>
      <w:r>
        <w:t>Logic, study design, and data trimming</w:t>
      </w:r>
      <w:bookmarkEnd w:id="135"/>
      <w:bookmarkEnd w:id="136"/>
    </w:p>
    <w:p w14:paraId="0390DBA8" w14:textId="77777777" w:rsidR="0075730F" w:rsidRDefault="0075730F" w:rsidP="00420EA3">
      <w:pPr>
        <w:pStyle w:val="Heading4"/>
      </w:pPr>
      <w:r>
        <w:t>Logic</w:t>
      </w:r>
    </w:p>
    <w:p w14:paraId="674779EC" w14:textId="1460609D" w:rsidR="0075730F" w:rsidRDefault="00BD258D" w:rsidP="005E2300">
      <w:pPr>
        <w:pStyle w:val="ListBullet"/>
      </w:pPr>
      <w:r>
        <w:t xml:space="preserve">No </w:t>
      </w:r>
      <w:r w:rsidR="0075730F">
        <w:t>statistical analysis relating annual flow metrics with recruitment strength</w:t>
      </w:r>
      <w:r>
        <w:t xml:space="preserve"> was run for the </w:t>
      </w:r>
      <w:r w:rsidR="0075730F">
        <w:t>following reason</w:t>
      </w:r>
      <w:r>
        <w:t>s</w:t>
      </w:r>
      <w:r w:rsidR="0075730F">
        <w:t xml:space="preserve">: 1) </w:t>
      </w:r>
      <w:r>
        <w:t>no access to</w:t>
      </w:r>
      <w:r w:rsidR="0075730F">
        <w:t xml:space="preserve"> water data prior to 2014; 2) catch curve regressions work best above a threshold age when mortality and detection rates become constant; and 3) sample sizes were sparse once fish born before 2014.</w:t>
      </w:r>
    </w:p>
    <w:p w14:paraId="3C1D2DEC" w14:textId="36D4F983" w:rsidR="0075730F" w:rsidRDefault="0075730F" w:rsidP="005E2300">
      <w:pPr>
        <w:pStyle w:val="ListBullet"/>
      </w:pPr>
      <w:r>
        <w:lastRenderedPageBreak/>
        <w:t xml:space="preserve">Instead, a standard catch curve regression </w:t>
      </w:r>
      <w:r w:rsidR="00BD258D">
        <w:t xml:space="preserve">was performed </w:t>
      </w:r>
      <w:r>
        <w:t xml:space="preserve">to quantity high (and low) recruitment years for the following species: </w:t>
      </w:r>
      <w:proofErr w:type="spellStart"/>
      <w:r w:rsidRPr="00C52F68">
        <w:rPr>
          <w:rStyle w:val="Italics"/>
        </w:rPr>
        <w:t>Maccullochella</w:t>
      </w:r>
      <w:proofErr w:type="spellEnd"/>
      <w:r w:rsidRPr="00C52F68">
        <w:rPr>
          <w:rStyle w:val="Italics"/>
        </w:rPr>
        <w:t xml:space="preserve"> </w:t>
      </w:r>
      <w:proofErr w:type="spellStart"/>
      <w:r w:rsidRPr="00C52F68">
        <w:rPr>
          <w:rStyle w:val="Italics"/>
        </w:rPr>
        <w:t>peelii</w:t>
      </w:r>
      <w:proofErr w:type="spellEnd"/>
      <w:r>
        <w:t xml:space="preserve">, </w:t>
      </w:r>
      <w:proofErr w:type="spellStart"/>
      <w:r w:rsidRPr="00C52F68">
        <w:rPr>
          <w:rStyle w:val="Italics"/>
        </w:rPr>
        <w:t>Macquaria</w:t>
      </w:r>
      <w:proofErr w:type="spellEnd"/>
      <w:r w:rsidRPr="00C52F68">
        <w:rPr>
          <w:rStyle w:val="Italics"/>
        </w:rPr>
        <w:t xml:space="preserve"> </w:t>
      </w:r>
      <w:proofErr w:type="spellStart"/>
      <w:r w:rsidRPr="00C52F68">
        <w:rPr>
          <w:rStyle w:val="Italics"/>
        </w:rPr>
        <w:t>ambigua</w:t>
      </w:r>
      <w:proofErr w:type="spellEnd"/>
      <w:r>
        <w:t xml:space="preserve">, </w:t>
      </w:r>
      <w:proofErr w:type="spellStart"/>
      <w:r w:rsidRPr="00C52F68">
        <w:rPr>
          <w:rStyle w:val="Italics"/>
        </w:rPr>
        <w:t>Nematalosa</w:t>
      </w:r>
      <w:proofErr w:type="spellEnd"/>
      <w:r w:rsidRPr="00C52F68">
        <w:rPr>
          <w:rStyle w:val="Italics"/>
        </w:rPr>
        <w:t xml:space="preserve"> </w:t>
      </w:r>
      <w:proofErr w:type="spellStart"/>
      <w:r w:rsidRPr="00C52F68">
        <w:rPr>
          <w:rStyle w:val="Italics"/>
        </w:rPr>
        <w:t>erebi</w:t>
      </w:r>
      <w:proofErr w:type="spellEnd"/>
      <w:r>
        <w:t>.</w:t>
      </w:r>
    </w:p>
    <w:p w14:paraId="467792BF" w14:textId="77777777" w:rsidR="0075730F" w:rsidRDefault="0075730F" w:rsidP="00420EA3">
      <w:pPr>
        <w:pStyle w:val="Heading4"/>
      </w:pPr>
      <w:r>
        <w:t>Study design</w:t>
      </w:r>
    </w:p>
    <w:p w14:paraId="74458552" w14:textId="781298CF" w:rsidR="0075730F" w:rsidRDefault="0075730F" w:rsidP="0075730F">
      <w:pPr>
        <w:pStyle w:val="BodyText"/>
      </w:pPr>
      <w:r>
        <w:t xml:space="preserve">Overall sample sizes caught per </w:t>
      </w:r>
      <w:r w:rsidR="003C5CBC">
        <w:t>water year</w:t>
      </w:r>
      <w:r>
        <w:t xml:space="preserve"> by selected areas is shown in</w:t>
      </w:r>
      <w:r w:rsidR="000A4FC5">
        <w:t xml:space="preserve"> </w:t>
      </w:r>
      <w:r w:rsidR="000A4FC5">
        <w:fldChar w:fldCharType="begin" w:fldLock="1"/>
      </w:r>
      <w:r w:rsidR="000A4FC5">
        <w:instrText xml:space="preserve"> REF _Ref71821855 \h </w:instrText>
      </w:r>
      <w:r w:rsidR="000A4FC5">
        <w:fldChar w:fldCharType="separate"/>
      </w:r>
      <w:r w:rsidR="000F6224">
        <w:t xml:space="preserve">Table </w:t>
      </w:r>
      <w:r w:rsidR="000F6224">
        <w:rPr>
          <w:noProof/>
        </w:rPr>
        <w:t>2</w:t>
      </w:r>
      <w:r w:rsidR="000F6224">
        <w:t>.</w:t>
      </w:r>
      <w:r w:rsidR="000F6224">
        <w:rPr>
          <w:noProof/>
        </w:rPr>
        <w:t>5</w:t>
      </w:r>
      <w:r w:rsidR="000A4FC5">
        <w:fldChar w:fldCharType="end"/>
      </w:r>
      <w:r>
        <w:t xml:space="preserve">. Distribution of ages are shown in </w:t>
      </w:r>
      <w:r w:rsidR="00950DDB">
        <w:fldChar w:fldCharType="begin" w:fldLock="1"/>
      </w:r>
      <w:r w:rsidR="00950DDB">
        <w:instrText xml:space="preserve"> REF _Ref71822387 \h </w:instrText>
      </w:r>
      <w:r w:rsidR="00950DDB">
        <w:fldChar w:fldCharType="separate"/>
      </w:r>
      <w:r w:rsidR="000F6224">
        <w:t xml:space="preserve">Figure </w:t>
      </w:r>
      <w:r w:rsidR="000F6224">
        <w:rPr>
          <w:noProof/>
        </w:rPr>
        <w:t>2</w:t>
      </w:r>
      <w:r w:rsidR="000F6224">
        <w:t>.</w:t>
      </w:r>
      <w:r w:rsidR="000F6224">
        <w:rPr>
          <w:noProof/>
        </w:rPr>
        <w:t>27</w:t>
      </w:r>
      <w:r w:rsidR="00950DDB">
        <w:fldChar w:fldCharType="end"/>
      </w:r>
      <w:r>
        <w:t>.</w:t>
      </w:r>
    </w:p>
    <w:p w14:paraId="2A18961F" w14:textId="3A8E5BA5" w:rsidR="0075730F" w:rsidRDefault="00C52F68" w:rsidP="00C52F68">
      <w:pPr>
        <w:pStyle w:val="CaptionTable"/>
      </w:pPr>
      <w:bookmarkStart w:id="137" w:name="_Ref71821855"/>
      <w:bookmarkStart w:id="138" w:name="_Toc76050244"/>
      <w:r>
        <w:t xml:space="preserve">Table </w:t>
      </w:r>
      <w:fldSimple w:instr=" STYLEREF 1 \s " w:fldLock="1">
        <w:r w:rsidR="000F6224">
          <w:rPr>
            <w:noProof/>
          </w:rPr>
          <w:t>2</w:t>
        </w:r>
      </w:fldSimple>
      <w:r w:rsidR="00DC01A8">
        <w:t>.</w:t>
      </w:r>
      <w:fldSimple w:instr=" SEQ Table \* ARABIC \s 1 ">
        <w:r w:rsidR="00AC66FC">
          <w:rPr>
            <w:noProof/>
          </w:rPr>
          <w:t>5</w:t>
        </w:r>
      </w:fldSimple>
      <w:bookmarkEnd w:id="137"/>
      <w:r>
        <w:t xml:space="preserve"> Summary of sample sizes for catch curve dataset</w:t>
      </w:r>
      <w:bookmarkEnd w:id="138"/>
    </w:p>
    <w:tbl>
      <w:tblPr>
        <w:tblStyle w:val="TableCSIRO"/>
        <w:tblW w:w="9410" w:type="dxa"/>
        <w:tblLayout w:type="fixed"/>
        <w:tblLook w:val="0420" w:firstRow="1" w:lastRow="0" w:firstColumn="0" w:lastColumn="0" w:noHBand="0" w:noVBand="1"/>
      </w:tblPr>
      <w:tblGrid>
        <w:gridCol w:w="1417"/>
        <w:gridCol w:w="1644"/>
        <w:gridCol w:w="907"/>
        <w:gridCol w:w="907"/>
        <w:gridCol w:w="907"/>
        <w:gridCol w:w="907"/>
        <w:gridCol w:w="907"/>
        <w:gridCol w:w="907"/>
        <w:gridCol w:w="907"/>
      </w:tblGrid>
      <w:tr w:rsidR="0075730F" w:rsidRPr="00745927" w14:paraId="6EFBADCE" w14:textId="77777777" w:rsidTr="00291D47">
        <w:trPr>
          <w:cnfStyle w:val="100000000000" w:firstRow="1" w:lastRow="0" w:firstColumn="0" w:lastColumn="0" w:oddVBand="0" w:evenVBand="0" w:oddHBand="0" w:evenHBand="0" w:firstRowFirstColumn="0" w:firstRowLastColumn="0" w:lastRowFirstColumn="0" w:lastRowLastColumn="0"/>
        </w:trPr>
        <w:tc>
          <w:tcPr>
            <w:tcW w:w="1417" w:type="dxa"/>
          </w:tcPr>
          <w:p w14:paraId="0C43FC81" w14:textId="77777777" w:rsidR="0075730F" w:rsidRPr="00745927" w:rsidRDefault="0075730F" w:rsidP="00745927">
            <w:pPr>
              <w:pStyle w:val="ColumnHeading"/>
              <w:rPr>
                <w:b/>
                <w:bCs w:val="0"/>
              </w:rPr>
            </w:pPr>
            <w:r w:rsidRPr="00745927">
              <w:t>Species</w:t>
            </w:r>
          </w:p>
        </w:tc>
        <w:tc>
          <w:tcPr>
            <w:tcW w:w="1644" w:type="dxa"/>
          </w:tcPr>
          <w:p w14:paraId="273AA127" w14:textId="77777777" w:rsidR="0075730F" w:rsidRPr="00745927" w:rsidRDefault="0075730F" w:rsidP="00745927">
            <w:pPr>
              <w:pStyle w:val="ColumnHeading"/>
              <w:rPr>
                <w:b/>
                <w:bCs w:val="0"/>
              </w:rPr>
            </w:pPr>
            <w:r w:rsidRPr="00745927">
              <w:t>Selected areas</w:t>
            </w:r>
          </w:p>
        </w:tc>
        <w:tc>
          <w:tcPr>
            <w:tcW w:w="907" w:type="dxa"/>
            <w:tcBorders>
              <w:bottom w:val="nil"/>
              <w:right w:val="single" w:sz="8" w:space="0" w:color="FFFFFF" w:themeColor="background1"/>
            </w:tcBorders>
          </w:tcPr>
          <w:p w14:paraId="0F45292A" w14:textId="77777777" w:rsidR="0075730F" w:rsidRPr="00745927" w:rsidRDefault="0075730F" w:rsidP="00745927">
            <w:pPr>
              <w:pStyle w:val="ColumnHeading"/>
              <w:rPr>
                <w:b/>
                <w:bCs w:val="0"/>
              </w:rPr>
            </w:pPr>
            <w:r w:rsidRPr="00745927">
              <w:t>2014</w:t>
            </w:r>
          </w:p>
        </w:tc>
        <w:tc>
          <w:tcPr>
            <w:tcW w:w="907" w:type="dxa"/>
            <w:tcBorders>
              <w:left w:val="single" w:sz="8" w:space="0" w:color="FFFFFF" w:themeColor="background1"/>
              <w:bottom w:val="nil"/>
              <w:right w:val="single" w:sz="8" w:space="0" w:color="FFFFFF" w:themeColor="background1"/>
            </w:tcBorders>
          </w:tcPr>
          <w:p w14:paraId="6B48FB7C" w14:textId="77777777" w:rsidR="0075730F" w:rsidRPr="00745927" w:rsidRDefault="0075730F" w:rsidP="00745927">
            <w:pPr>
              <w:pStyle w:val="ColumnHeading"/>
              <w:rPr>
                <w:b/>
                <w:bCs w:val="0"/>
              </w:rPr>
            </w:pPr>
            <w:r w:rsidRPr="00745927">
              <w:t>2015</w:t>
            </w:r>
          </w:p>
        </w:tc>
        <w:tc>
          <w:tcPr>
            <w:tcW w:w="907" w:type="dxa"/>
            <w:tcBorders>
              <w:left w:val="single" w:sz="8" w:space="0" w:color="FFFFFF" w:themeColor="background1"/>
              <w:bottom w:val="nil"/>
              <w:right w:val="single" w:sz="8" w:space="0" w:color="FFFFFF" w:themeColor="background1"/>
            </w:tcBorders>
          </w:tcPr>
          <w:p w14:paraId="69E4ABF8" w14:textId="77777777" w:rsidR="0075730F" w:rsidRPr="00745927" w:rsidRDefault="0075730F" w:rsidP="00745927">
            <w:pPr>
              <w:pStyle w:val="ColumnHeading"/>
              <w:rPr>
                <w:b/>
                <w:bCs w:val="0"/>
              </w:rPr>
            </w:pPr>
            <w:r w:rsidRPr="00745927">
              <w:t>2016</w:t>
            </w:r>
          </w:p>
        </w:tc>
        <w:tc>
          <w:tcPr>
            <w:tcW w:w="907" w:type="dxa"/>
            <w:tcBorders>
              <w:left w:val="single" w:sz="8" w:space="0" w:color="FFFFFF" w:themeColor="background1"/>
              <w:bottom w:val="nil"/>
              <w:right w:val="single" w:sz="8" w:space="0" w:color="FFFFFF" w:themeColor="background1"/>
            </w:tcBorders>
          </w:tcPr>
          <w:p w14:paraId="04A646E7" w14:textId="77777777" w:rsidR="0075730F" w:rsidRPr="00745927" w:rsidRDefault="0075730F" w:rsidP="00745927">
            <w:pPr>
              <w:pStyle w:val="ColumnHeading"/>
              <w:rPr>
                <w:b/>
                <w:bCs w:val="0"/>
              </w:rPr>
            </w:pPr>
            <w:r w:rsidRPr="00745927">
              <w:t>2017</w:t>
            </w:r>
          </w:p>
        </w:tc>
        <w:tc>
          <w:tcPr>
            <w:tcW w:w="907" w:type="dxa"/>
            <w:tcBorders>
              <w:left w:val="single" w:sz="8" w:space="0" w:color="FFFFFF" w:themeColor="background1"/>
              <w:bottom w:val="nil"/>
              <w:right w:val="single" w:sz="8" w:space="0" w:color="FFFFFF" w:themeColor="background1"/>
            </w:tcBorders>
          </w:tcPr>
          <w:p w14:paraId="79FABE6B" w14:textId="77777777" w:rsidR="0075730F" w:rsidRPr="00745927" w:rsidRDefault="0075730F" w:rsidP="00745927">
            <w:pPr>
              <w:pStyle w:val="ColumnHeading"/>
              <w:rPr>
                <w:b/>
                <w:bCs w:val="0"/>
              </w:rPr>
            </w:pPr>
            <w:r w:rsidRPr="00745927">
              <w:t>2018</w:t>
            </w:r>
          </w:p>
        </w:tc>
        <w:tc>
          <w:tcPr>
            <w:tcW w:w="907" w:type="dxa"/>
            <w:tcBorders>
              <w:left w:val="single" w:sz="8" w:space="0" w:color="FFFFFF" w:themeColor="background1"/>
              <w:bottom w:val="nil"/>
              <w:right w:val="single" w:sz="8" w:space="0" w:color="FFFFFF" w:themeColor="background1"/>
            </w:tcBorders>
          </w:tcPr>
          <w:p w14:paraId="2367F90C" w14:textId="77777777" w:rsidR="0075730F" w:rsidRPr="00745927" w:rsidRDefault="0075730F" w:rsidP="00745927">
            <w:pPr>
              <w:pStyle w:val="ColumnHeading"/>
              <w:rPr>
                <w:b/>
                <w:bCs w:val="0"/>
              </w:rPr>
            </w:pPr>
            <w:r w:rsidRPr="00745927">
              <w:t>2019</w:t>
            </w:r>
          </w:p>
        </w:tc>
        <w:tc>
          <w:tcPr>
            <w:tcW w:w="907" w:type="dxa"/>
            <w:tcBorders>
              <w:left w:val="single" w:sz="8" w:space="0" w:color="FFFFFF" w:themeColor="background1"/>
              <w:bottom w:val="nil"/>
            </w:tcBorders>
          </w:tcPr>
          <w:p w14:paraId="66CA03AB" w14:textId="77777777" w:rsidR="0075730F" w:rsidRPr="00745927" w:rsidRDefault="0075730F" w:rsidP="00745927">
            <w:pPr>
              <w:pStyle w:val="ColumnHeading"/>
              <w:rPr>
                <w:b/>
                <w:bCs w:val="0"/>
              </w:rPr>
            </w:pPr>
            <w:r w:rsidRPr="00745927">
              <w:t>2020</w:t>
            </w:r>
          </w:p>
        </w:tc>
      </w:tr>
      <w:tr w:rsidR="0075730F" w14:paraId="2BEA6BA7" w14:textId="77777777" w:rsidTr="00291D47">
        <w:trPr>
          <w:cnfStyle w:val="000000100000" w:firstRow="0" w:lastRow="0" w:firstColumn="0" w:lastColumn="0" w:oddVBand="0" w:evenVBand="0" w:oddHBand="1" w:evenHBand="0" w:firstRowFirstColumn="0" w:firstRowLastColumn="0" w:lastRowFirstColumn="0" w:lastRowLastColumn="0"/>
        </w:trPr>
        <w:tc>
          <w:tcPr>
            <w:tcW w:w="1417" w:type="dxa"/>
            <w:vMerge w:val="restart"/>
          </w:tcPr>
          <w:p w14:paraId="4847AD40" w14:textId="2221C732" w:rsidR="0075730F" w:rsidRDefault="0075730F" w:rsidP="00543851">
            <w:pPr>
              <w:pStyle w:val="TableText"/>
            </w:pPr>
            <w:r>
              <w:t xml:space="preserve">Murray </w:t>
            </w:r>
            <w:r w:rsidR="002A0AA7">
              <w:t>cod</w:t>
            </w:r>
          </w:p>
        </w:tc>
        <w:tc>
          <w:tcPr>
            <w:tcW w:w="1644" w:type="dxa"/>
          </w:tcPr>
          <w:p w14:paraId="00CE3C02" w14:textId="77777777" w:rsidR="0075730F" w:rsidRDefault="0075730F" w:rsidP="00543851">
            <w:pPr>
              <w:pStyle w:val="TableText"/>
            </w:pPr>
            <w:r>
              <w:t>Edward-Wakool</w:t>
            </w:r>
          </w:p>
        </w:tc>
        <w:tc>
          <w:tcPr>
            <w:tcW w:w="907" w:type="dxa"/>
            <w:tcBorders>
              <w:bottom w:val="nil"/>
              <w:right w:val="single" w:sz="8" w:space="0" w:color="FFFFFF" w:themeColor="background1"/>
            </w:tcBorders>
          </w:tcPr>
          <w:p w14:paraId="02E0BE58" w14:textId="77777777" w:rsidR="0075730F" w:rsidRDefault="0075730F" w:rsidP="000A4FC5">
            <w:pPr>
              <w:pStyle w:val="TableText"/>
              <w:jc w:val="center"/>
            </w:pPr>
            <w:r>
              <w:t>11</w:t>
            </w:r>
          </w:p>
        </w:tc>
        <w:tc>
          <w:tcPr>
            <w:tcW w:w="907" w:type="dxa"/>
            <w:tcBorders>
              <w:left w:val="single" w:sz="8" w:space="0" w:color="FFFFFF" w:themeColor="background1"/>
              <w:bottom w:val="nil"/>
              <w:right w:val="single" w:sz="8" w:space="0" w:color="FFFFFF" w:themeColor="background1"/>
            </w:tcBorders>
          </w:tcPr>
          <w:p w14:paraId="02F2F07E" w14:textId="77777777" w:rsidR="0075730F" w:rsidRDefault="0075730F" w:rsidP="000A4FC5">
            <w:pPr>
              <w:pStyle w:val="TableText"/>
              <w:jc w:val="center"/>
            </w:pPr>
            <w:r>
              <w:t>64</w:t>
            </w:r>
          </w:p>
        </w:tc>
        <w:tc>
          <w:tcPr>
            <w:tcW w:w="907" w:type="dxa"/>
            <w:tcBorders>
              <w:left w:val="single" w:sz="8" w:space="0" w:color="FFFFFF" w:themeColor="background1"/>
              <w:bottom w:val="nil"/>
              <w:right w:val="single" w:sz="8" w:space="0" w:color="FFFFFF" w:themeColor="background1"/>
            </w:tcBorders>
          </w:tcPr>
          <w:p w14:paraId="3D00CB6E" w14:textId="77777777" w:rsidR="0075730F" w:rsidRDefault="0075730F" w:rsidP="000A4FC5">
            <w:pPr>
              <w:pStyle w:val="TableText"/>
              <w:jc w:val="center"/>
            </w:pPr>
          </w:p>
        </w:tc>
        <w:tc>
          <w:tcPr>
            <w:tcW w:w="907" w:type="dxa"/>
            <w:tcBorders>
              <w:left w:val="single" w:sz="8" w:space="0" w:color="FFFFFF" w:themeColor="background1"/>
              <w:bottom w:val="nil"/>
              <w:right w:val="single" w:sz="8" w:space="0" w:color="FFFFFF" w:themeColor="background1"/>
            </w:tcBorders>
          </w:tcPr>
          <w:p w14:paraId="62890842" w14:textId="77777777" w:rsidR="0075730F" w:rsidRDefault="0075730F" w:rsidP="000A4FC5">
            <w:pPr>
              <w:pStyle w:val="TableText"/>
              <w:jc w:val="center"/>
            </w:pPr>
          </w:p>
        </w:tc>
        <w:tc>
          <w:tcPr>
            <w:tcW w:w="907" w:type="dxa"/>
            <w:tcBorders>
              <w:left w:val="single" w:sz="8" w:space="0" w:color="FFFFFF" w:themeColor="background1"/>
              <w:bottom w:val="nil"/>
              <w:right w:val="single" w:sz="8" w:space="0" w:color="FFFFFF" w:themeColor="background1"/>
            </w:tcBorders>
          </w:tcPr>
          <w:p w14:paraId="3E0EAFC8" w14:textId="77777777" w:rsidR="0075730F" w:rsidRDefault="0075730F" w:rsidP="000A4FC5">
            <w:pPr>
              <w:pStyle w:val="TableText"/>
              <w:jc w:val="center"/>
            </w:pPr>
          </w:p>
        </w:tc>
        <w:tc>
          <w:tcPr>
            <w:tcW w:w="907" w:type="dxa"/>
            <w:tcBorders>
              <w:left w:val="single" w:sz="8" w:space="0" w:color="FFFFFF" w:themeColor="background1"/>
              <w:bottom w:val="nil"/>
              <w:right w:val="single" w:sz="8" w:space="0" w:color="FFFFFF" w:themeColor="background1"/>
            </w:tcBorders>
          </w:tcPr>
          <w:p w14:paraId="547A6365" w14:textId="77777777" w:rsidR="0075730F" w:rsidRDefault="0075730F" w:rsidP="000A4FC5">
            <w:pPr>
              <w:pStyle w:val="TableText"/>
              <w:jc w:val="center"/>
            </w:pPr>
          </w:p>
        </w:tc>
        <w:tc>
          <w:tcPr>
            <w:tcW w:w="907" w:type="dxa"/>
            <w:tcBorders>
              <w:left w:val="single" w:sz="8" w:space="0" w:color="FFFFFF" w:themeColor="background1"/>
              <w:bottom w:val="nil"/>
            </w:tcBorders>
          </w:tcPr>
          <w:p w14:paraId="76440E6D" w14:textId="77777777" w:rsidR="0075730F" w:rsidRDefault="0075730F" w:rsidP="000A4FC5">
            <w:pPr>
              <w:pStyle w:val="TableText"/>
              <w:jc w:val="center"/>
            </w:pPr>
          </w:p>
        </w:tc>
      </w:tr>
      <w:tr w:rsidR="0075730F" w14:paraId="44AB43BD" w14:textId="77777777" w:rsidTr="00291D47">
        <w:tc>
          <w:tcPr>
            <w:tcW w:w="1417" w:type="dxa"/>
            <w:vMerge/>
          </w:tcPr>
          <w:p w14:paraId="5B30A97A" w14:textId="77777777" w:rsidR="0075730F" w:rsidRDefault="0075730F" w:rsidP="00543851">
            <w:pPr>
              <w:pStyle w:val="TableText"/>
            </w:pPr>
          </w:p>
        </w:tc>
        <w:tc>
          <w:tcPr>
            <w:tcW w:w="1644" w:type="dxa"/>
          </w:tcPr>
          <w:p w14:paraId="74E295EB" w14:textId="77777777" w:rsidR="0075730F" w:rsidRDefault="0075730F" w:rsidP="00543851">
            <w:pPr>
              <w:pStyle w:val="TableText"/>
            </w:pPr>
            <w:r>
              <w:t>Goulburn</w:t>
            </w:r>
          </w:p>
        </w:tc>
        <w:tc>
          <w:tcPr>
            <w:tcW w:w="907" w:type="dxa"/>
            <w:tcBorders>
              <w:bottom w:val="nil"/>
              <w:right w:val="single" w:sz="8" w:space="0" w:color="FFFFFF" w:themeColor="background1"/>
            </w:tcBorders>
          </w:tcPr>
          <w:p w14:paraId="339E4817" w14:textId="77777777" w:rsidR="0075730F" w:rsidRDefault="0075730F" w:rsidP="000A4FC5">
            <w:pPr>
              <w:pStyle w:val="TableText"/>
              <w:jc w:val="center"/>
            </w:pPr>
            <w:r>
              <w:t>35</w:t>
            </w:r>
          </w:p>
        </w:tc>
        <w:tc>
          <w:tcPr>
            <w:tcW w:w="907" w:type="dxa"/>
            <w:tcBorders>
              <w:left w:val="single" w:sz="8" w:space="0" w:color="FFFFFF" w:themeColor="background1"/>
              <w:bottom w:val="nil"/>
              <w:right w:val="single" w:sz="8" w:space="0" w:color="FFFFFF" w:themeColor="background1"/>
            </w:tcBorders>
          </w:tcPr>
          <w:p w14:paraId="5A406D99" w14:textId="77777777" w:rsidR="0075730F" w:rsidRDefault="0075730F" w:rsidP="000A4FC5">
            <w:pPr>
              <w:pStyle w:val="TableText"/>
              <w:jc w:val="center"/>
            </w:pPr>
            <w:r>
              <w:t>16</w:t>
            </w:r>
          </w:p>
        </w:tc>
        <w:tc>
          <w:tcPr>
            <w:tcW w:w="907" w:type="dxa"/>
            <w:tcBorders>
              <w:left w:val="single" w:sz="8" w:space="0" w:color="FFFFFF" w:themeColor="background1"/>
              <w:bottom w:val="nil"/>
              <w:right w:val="single" w:sz="8" w:space="0" w:color="FFFFFF" w:themeColor="background1"/>
            </w:tcBorders>
          </w:tcPr>
          <w:p w14:paraId="74B97F37" w14:textId="77777777" w:rsidR="0075730F" w:rsidRDefault="0075730F" w:rsidP="000A4FC5">
            <w:pPr>
              <w:pStyle w:val="TableText"/>
              <w:jc w:val="center"/>
            </w:pPr>
          </w:p>
        </w:tc>
        <w:tc>
          <w:tcPr>
            <w:tcW w:w="907" w:type="dxa"/>
            <w:tcBorders>
              <w:left w:val="single" w:sz="8" w:space="0" w:color="FFFFFF" w:themeColor="background1"/>
              <w:bottom w:val="nil"/>
              <w:right w:val="single" w:sz="8" w:space="0" w:color="FFFFFF" w:themeColor="background1"/>
            </w:tcBorders>
          </w:tcPr>
          <w:p w14:paraId="0B524BC2" w14:textId="77777777" w:rsidR="0075730F" w:rsidRDefault="0075730F" w:rsidP="000A4FC5">
            <w:pPr>
              <w:pStyle w:val="TableText"/>
              <w:jc w:val="center"/>
            </w:pPr>
          </w:p>
        </w:tc>
        <w:tc>
          <w:tcPr>
            <w:tcW w:w="907" w:type="dxa"/>
            <w:tcBorders>
              <w:left w:val="single" w:sz="8" w:space="0" w:color="FFFFFF" w:themeColor="background1"/>
              <w:bottom w:val="nil"/>
              <w:right w:val="single" w:sz="8" w:space="0" w:color="FFFFFF" w:themeColor="background1"/>
            </w:tcBorders>
          </w:tcPr>
          <w:p w14:paraId="6F30FECE" w14:textId="77777777" w:rsidR="0075730F" w:rsidRDefault="0075730F" w:rsidP="000A4FC5">
            <w:pPr>
              <w:pStyle w:val="TableText"/>
              <w:jc w:val="center"/>
            </w:pPr>
          </w:p>
        </w:tc>
        <w:tc>
          <w:tcPr>
            <w:tcW w:w="907" w:type="dxa"/>
            <w:tcBorders>
              <w:left w:val="single" w:sz="8" w:space="0" w:color="FFFFFF" w:themeColor="background1"/>
              <w:bottom w:val="nil"/>
              <w:right w:val="single" w:sz="8" w:space="0" w:color="FFFFFF" w:themeColor="background1"/>
            </w:tcBorders>
          </w:tcPr>
          <w:p w14:paraId="45AC20EB" w14:textId="77777777" w:rsidR="0075730F" w:rsidRDefault="0075730F" w:rsidP="000A4FC5">
            <w:pPr>
              <w:pStyle w:val="TableText"/>
              <w:jc w:val="center"/>
            </w:pPr>
          </w:p>
        </w:tc>
        <w:tc>
          <w:tcPr>
            <w:tcW w:w="907" w:type="dxa"/>
            <w:tcBorders>
              <w:left w:val="single" w:sz="8" w:space="0" w:color="FFFFFF" w:themeColor="background1"/>
              <w:bottom w:val="nil"/>
            </w:tcBorders>
          </w:tcPr>
          <w:p w14:paraId="7777A96A" w14:textId="77777777" w:rsidR="0075730F" w:rsidRDefault="0075730F" w:rsidP="000A4FC5">
            <w:pPr>
              <w:pStyle w:val="TableText"/>
              <w:jc w:val="center"/>
            </w:pPr>
          </w:p>
        </w:tc>
      </w:tr>
      <w:tr w:rsidR="0075730F" w14:paraId="054FBC1D" w14:textId="77777777" w:rsidTr="00291D47">
        <w:trPr>
          <w:cnfStyle w:val="000000100000" w:firstRow="0" w:lastRow="0" w:firstColumn="0" w:lastColumn="0" w:oddVBand="0" w:evenVBand="0" w:oddHBand="1" w:evenHBand="0" w:firstRowFirstColumn="0" w:firstRowLastColumn="0" w:lastRowFirstColumn="0" w:lastRowLastColumn="0"/>
        </w:trPr>
        <w:tc>
          <w:tcPr>
            <w:tcW w:w="1417" w:type="dxa"/>
            <w:vMerge/>
          </w:tcPr>
          <w:p w14:paraId="795289CA" w14:textId="77777777" w:rsidR="0075730F" w:rsidRDefault="0075730F" w:rsidP="00543851">
            <w:pPr>
              <w:pStyle w:val="TableText"/>
            </w:pPr>
          </w:p>
        </w:tc>
        <w:tc>
          <w:tcPr>
            <w:tcW w:w="1644" w:type="dxa"/>
          </w:tcPr>
          <w:p w14:paraId="6E7D0C4E" w14:textId="77777777" w:rsidR="0075730F" w:rsidRDefault="0075730F" w:rsidP="00543851">
            <w:pPr>
              <w:pStyle w:val="TableText"/>
            </w:pPr>
            <w:r>
              <w:t>Lachlan</w:t>
            </w:r>
          </w:p>
        </w:tc>
        <w:tc>
          <w:tcPr>
            <w:tcW w:w="907" w:type="dxa"/>
            <w:tcBorders>
              <w:bottom w:val="nil"/>
              <w:right w:val="single" w:sz="8" w:space="0" w:color="FFFFFF" w:themeColor="background1"/>
            </w:tcBorders>
          </w:tcPr>
          <w:p w14:paraId="4E4E0B57" w14:textId="77777777" w:rsidR="0075730F" w:rsidRDefault="0075730F" w:rsidP="000A4FC5">
            <w:pPr>
              <w:pStyle w:val="TableText"/>
              <w:jc w:val="center"/>
            </w:pPr>
          </w:p>
        </w:tc>
        <w:tc>
          <w:tcPr>
            <w:tcW w:w="907" w:type="dxa"/>
            <w:tcBorders>
              <w:left w:val="single" w:sz="8" w:space="0" w:color="FFFFFF" w:themeColor="background1"/>
              <w:bottom w:val="nil"/>
              <w:right w:val="single" w:sz="8" w:space="0" w:color="FFFFFF" w:themeColor="background1"/>
            </w:tcBorders>
          </w:tcPr>
          <w:p w14:paraId="2315DDF3" w14:textId="77777777" w:rsidR="0075730F" w:rsidRDefault="0075730F" w:rsidP="000A4FC5">
            <w:pPr>
              <w:pStyle w:val="TableText"/>
              <w:jc w:val="center"/>
            </w:pPr>
            <w:r>
              <w:t>54</w:t>
            </w:r>
          </w:p>
        </w:tc>
        <w:tc>
          <w:tcPr>
            <w:tcW w:w="907" w:type="dxa"/>
            <w:tcBorders>
              <w:left w:val="single" w:sz="8" w:space="0" w:color="FFFFFF" w:themeColor="background1"/>
              <w:bottom w:val="nil"/>
              <w:right w:val="single" w:sz="8" w:space="0" w:color="FFFFFF" w:themeColor="background1"/>
            </w:tcBorders>
          </w:tcPr>
          <w:p w14:paraId="18F088D9" w14:textId="77777777" w:rsidR="0075730F" w:rsidRDefault="0075730F" w:rsidP="000A4FC5">
            <w:pPr>
              <w:pStyle w:val="TableText"/>
              <w:jc w:val="center"/>
            </w:pPr>
          </w:p>
        </w:tc>
        <w:tc>
          <w:tcPr>
            <w:tcW w:w="907" w:type="dxa"/>
            <w:tcBorders>
              <w:left w:val="single" w:sz="8" w:space="0" w:color="FFFFFF" w:themeColor="background1"/>
              <w:bottom w:val="nil"/>
              <w:right w:val="single" w:sz="8" w:space="0" w:color="FFFFFF" w:themeColor="background1"/>
            </w:tcBorders>
          </w:tcPr>
          <w:p w14:paraId="5EBEB0F1" w14:textId="77777777" w:rsidR="0075730F" w:rsidRDefault="0075730F" w:rsidP="000A4FC5">
            <w:pPr>
              <w:pStyle w:val="TableText"/>
              <w:jc w:val="center"/>
            </w:pPr>
          </w:p>
        </w:tc>
        <w:tc>
          <w:tcPr>
            <w:tcW w:w="907" w:type="dxa"/>
            <w:tcBorders>
              <w:left w:val="single" w:sz="8" w:space="0" w:color="FFFFFF" w:themeColor="background1"/>
              <w:bottom w:val="nil"/>
              <w:right w:val="single" w:sz="8" w:space="0" w:color="FFFFFF" w:themeColor="background1"/>
            </w:tcBorders>
          </w:tcPr>
          <w:p w14:paraId="5496EBA9" w14:textId="77777777" w:rsidR="0075730F" w:rsidRDefault="0075730F" w:rsidP="000A4FC5">
            <w:pPr>
              <w:pStyle w:val="TableText"/>
              <w:jc w:val="center"/>
            </w:pPr>
          </w:p>
        </w:tc>
        <w:tc>
          <w:tcPr>
            <w:tcW w:w="907" w:type="dxa"/>
            <w:tcBorders>
              <w:left w:val="single" w:sz="8" w:space="0" w:color="FFFFFF" w:themeColor="background1"/>
              <w:bottom w:val="nil"/>
              <w:right w:val="single" w:sz="8" w:space="0" w:color="FFFFFF" w:themeColor="background1"/>
            </w:tcBorders>
          </w:tcPr>
          <w:p w14:paraId="3CDB91A1" w14:textId="77777777" w:rsidR="0075730F" w:rsidRDefault="0075730F" w:rsidP="000A4FC5">
            <w:pPr>
              <w:pStyle w:val="TableText"/>
              <w:jc w:val="center"/>
            </w:pPr>
          </w:p>
        </w:tc>
        <w:tc>
          <w:tcPr>
            <w:tcW w:w="907" w:type="dxa"/>
            <w:tcBorders>
              <w:left w:val="single" w:sz="8" w:space="0" w:color="FFFFFF" w:themeColor="background1"/>
              <w:bottom w:val="nil"/>
            </w:tcBorders>
          </w:tcPr>
          <w:p w14:paraId="4E6EA228" w14:textId="77777777" w:rsidR="0075730F" w:rsidRDefault="0075730F" w:rsidP="000A4FC5">
            <w:pPr>
              <w:pStyle w:val="TableText"/>
              <w:jc w:val="center"/>
            </w:pPr>
          </w:p>
        </w:tc>
      </w:tr>
      <w:tr w:rsidR="0075730F" w14:paraId="6D6B23CD" w14:textId="77777777" w:rsidTr="00291D47">
        <w:tc>
          <w:tcPr>
            <w:tcW w:w="1417" w:type="dxa"/>
            <w:vMerge/>
          </w:tcPr>
          <w:p w14:paraId="5EF0675F" w14:textId="77777777" w:rsidR="0075730F" w:rsidRDefault="0075730F" w:rsidP="00543851">
            <w:pPr>
              <w:pStyle w:val="TableText"/>
            </w:pPr>
          </w:p>
        </w:tc>
        <w:tc>
          <w:tcPr>
            <w:tcW w:w="1644" w:type="dxa"/>
          </w:tcPr>
          <w:p w14:paraId="47BA8240" w14:textId="77777777" w:rsidR="0075730F" w:rsidRDefault="0075730F" w:rsidP="00543851">
            <w:pPr>
              <w:pStyle w:val="TableText"/>
            </w:pPr>
            <w:r>
              <w:t>Lower Murray</w:t>
            </w:r>
          </w:p>
        </w:tc>
        <w:tc>
          <w:tcPr>
            <w:tcW w:w="907" w:type="dxa"/>
            <w:tcBorders>
              <w:bottom w:val="nil"/>
              <w:right w:val="single" w:sz="8" w:space="0" w:color="FFFFFF" w:themeColor="background1"/>
            </w:tcBorders>
          </w:tcPr>
          <w:p w14:paraId="5923A9D0" w14:textId="77777777" w:rsidR="0075730F" w:rsidRDefault="0075730F" w:rsidP="000A4FC5">
            <w:pPr>
              <w:pStyle w:val="TableText"/>
              <w:jc w:val="center"/>
            </w:pPr>
          </w:p>
        </w:tc>
        <w:tc>
          <w:tcPr>
            <w:tcW w:w="907" w:type="dxa"/>
            <w:tcBorders>
              <w:left w:val="single" w:sz="8" w:space="0" w:color="FFFFFF" w:themeColor="background1"/>
              <w:bottom w:val="nil"/>
              <w:right w:val="single" w:sz="8" w:space="0" w:color="FFFFFF" w:themeColor="background1"/>
            </w:tcBorders>
          </w:tcPr>
          <w:p w14:paraId="4836853A" w14:textId="77777777" w:rsidR="0075730F" w:rsidRDefault="0075730F" w:rsidP="000A4FC5">
            <w:pPr>
              <w:pStyle w:val="TableText"/>
              <w:jc w:val="center"/>
            </w:pPr>
            <w:r>
              <w:t>10</w:t>
            </w:r>
          </w:p>
        </w:tc>
        <w:tc>
          <w:tcPr>
            <w:tcW w:w="907" w:type="dxa"/>
            <w:tcBorders>
              <w:left w:val="single" w:sz="8" w:space="0" w:color="FFFFFF" w:themeColor="background1"/>
              <w:bottom w:val="nil"/>
              <w:right w:val="single" w:sz="8" w:space="0" w:color="FFFFFF" w:themeColor="background1"/>
            </w:tcBorders>
          </w:tcPr>
          <w:p w14:paraId="6EA1D4CA" w14:textId="77777777" w:rsidR="0075730F" w:rsidRDefault="0075730F" w:rsidP="000A4FC5">
            <w:pPr>
              <w:pStyle w:val="TableText"/>
              <w:jc w:val="center"/>
            </w:pPr>
            <w:r>
              <w:t>12</w:t>
            </w:r>
          </w:p>
        </w:tc>
        <w:tc>
          <w:tcPr>
            <w:tcW w:w="907" w:type="dxa"/>
            <w:tcBorders>
              <w:left w:val="single" w:sz="8" w:space="0" w:color="FFFFFF" w:themeColor="background1"/>
              <w:bottom w:val="nil"/>
              <w:right w:val="single" w:sz="8" w:space="0" w:color="FFFFFF" w:themeColor="background1"/>
            </w:tcBorders>
          </w:tcPr>
          <w:p w14:paraId="516D379A" w14:textId="77777777" w:rsidR="0075730F" w:rsidRDefault="0075730F" w:rsidP="000A4FC5">
            <w:pPr>
              <w:pStyle w:val="TableText"/>
              <w:jc w:val="center"/>
            </w:pPr>
            <w:r>
              <w:t>7</w:t>
            </w:r>
          </w:p>
        </w:tc>
        <w:tc>
          <w:tcPr>
            <w:tcW w:w="907" w:type="dxa"/>
            <w:tcBorders>
              <w:left w:val="single" w:sz="8" w:space="0" w:color="FFFFFF" w:themeColor="background1"/>
              <w:bottom w:val="nil"/>
              <w:right w:val="single" w:sz="8" w:space="0" w:color="FFFFFF" w:themeColor="background1"/>
            </w:tcBorders>
          </w:tcPr>
          <w:p w14:paraId="65FAF046" w14:textId="77777777" w:rsidR="0075730F" w:rsidRDefault="0075730F" w:rsidP="000A4FC5">
            <w:pPr>
              <w:pStyle w:val="TableText"/>
              <w:jc w:val="center"/>
            </w:pPr>
            <w:r>
              <w:t>9</w:t>
            </w:r>
          </w:p>
        </w:tc>
        <w:tc>
          <w:tcPr>
            <w:tcW w:w="907" w:type="dxa"/>
            <w:tcBorders>
              <w:left w:val="single" w:sz="8" w:space="0" w:color="FFFFFF" w:themeColor="background1"/>
              <w:bottom w:val="nil"/>
              <w:right w:val="single" w:sz="8" w:space="0" w:color="FFFFFF" w:themeColor="background1"/>
            </w:tcBorders>
          </w:tcPr>
          <w:p w14:paraId="66E0ABC2" w14:textId="77777777" w:rsidR="0075730F" w:rsidRDefault="0075730F" w:rsidP="000A4FC5">
            <w:pPr>
              <w:pStyle w:val="TableText"/>
              <w:jc w:val="center"/>
            </w:pPr>
            <w:r>
              <w:t>18</w:t>
            </w:r>
          </w:p>
        </w:tc>
        <w:tc>
          <w:tcPr>
            <w:tcW w:w="907" w:type="dxa"/>
            <w:tcBorders>
              <w:left w:val="single" w:sz="8" w:space="0" w:color="FFFFFF" w:themeColor="background1"/>
              <w:bottom w:val="nil"/>
            </w:tcBorders>
          </w:tcPr>
          <w:p w14:paraId="542A14C1" w14:textId="77777777" w:rsidR="0075730F" w:rsidRDefault="0075730F" w:rsidP="000A4FC5">
            <w:pPr>
              <w:pStyle w:val="TableText"/>
              <w:jc w:val="center"/>
            </w:pPr>
            <w:r>
              <w:t>157</w:t>
            </w:r>
          </w:p>
        </w:tc>
      </w:tr>
      <w:tr w:rsidR="0075730F" w14:paraId="196CD4D6" w14:textId="77777777" w:rsidTr="004E69C6">
        <w:trPr>
          <w:cnfStyle w:val="000000100000" w:firstRow="0" w:lastRow="0" w:firstColumn="0" w:lastColumn="0" w:oddVBand="0" w:evenVBand="0" w:oddHBand="1" w:evenHBand="0" w:firstRowFirstColumn="0" w:firstRowLastColumn="0" w:lastRowFirstColumn="0" w:lastRowLastColumn="0"/>
        </w:trPr>
        <w:tc>
          <w:tcPr>
            <w:tcW w:w="1417" w:type="dxa"/>
            <w:vMerge/>
            <w:tcBorders>
              <w:bottom w:val="single" w:sz="4" w:space="0" w:color="auto"/>
            </w:tcBorders>
          </w:tcPr>
          <w:p w14:paraId="42495AB2" w14:textId="77777777" w:rsidR="0075730F" w:rsidRDefault="0075730F" w:rsidP="00543851">
            <w:pPr>
              <w:pStyle w:val="TableText"/>
            </w:pPr>
          </w:p>
        </w:tc>
        <w:tc>
          <w:tcPr>
            <w:tcW w:w="1644" w:type="dxa"/>
            <w:tcBorders>
              <w:bottom w:val="single" w:sz="4" w:space="0" w:color="auto"/>
            </w:tcBorders>
          </w:tcPr>
          <w:p w14:paraId="132935CF" w14:textId="77777777" w:rsidR="0075730F" w:rsidRDefault="0075730F" w:rsidP="00543851">
            <w:pPr>
              <w:pStyle w:val="TableText"/>
            </w:pPr>
            <w:r>
              <w:t>Murrumbidgee</w:t>
            </w:r>
          </w:p>
        </w:tc>
        <w:tc>
          <w:tcPr>
            <w:tcW w:w="907" w:type="dxa"/>
            <w:tcBorders>
              <w:bottom w:val="single" w:sz="4" w:space="0" w:color="auto"/>
              <w:right w:val="single" w:sz="8" w:space="0" w:color="FFFFFF" w:themeColor="background1"/>
            </w:tcBorders>
          </w:tcPr>
          <w:p w14:paraId="2F020331" w14:textId="77777777" w:rsidR="0075730F" w:rsidRDefault="0075730F" w:rsidP="000A4FC5">
            <w:pPr>
              <w:pStyle w:val="TableText"/>
              <w:jc w:val="center"/>
            </w:pPr>
          </w:p>
        </w:tc>
        <w:tc>
          <w:tcPr>
            <w:tcW w:w="907" w:type="dxa"/>
            <w:tcBorders>
              <w:left w:val="single" w:sz="8" w:space="0" w:color="FFFFFF" w:themeColor="background1"/>
              <w:bottom w:val="single" w:sz="4" w:space="0" w:color="auto"/>
              <w:right w:val="single" w:sz="8" w:space="0" w:color="FFFFFF" w:themeColor="background1"/>
            </w:tcBorders>
          </w:tcPr>
          <w:p w14:paraId="7B414318" w14:textId="77777777" w:rsidR="0075730F" w:rsidRDefault="0075730F" w:rsidP="000A4FC5">
            <w:pPr>
              <w:pStyle w:val="TableText"/>
              <w:jc w:val="center"/>
            </w:pPr>
            <w:r>
              <w:t>51</w:t>
            </w:r>
          </w:p>
        </w:tc>
        <w:tc>
          <w:tcPr>
            <w:tcW w:w="907" w:type="dxa"/>
            <w:tcBorders>
              <w:left w:val="single" w:sz="8" w:space="0" w:color="FFFFFF" w:themeColor="background1"/>
              <w:bottom w:val="single" w:sz="4" w:space="0" w:color="auto"/>
              <w:right w:val="single" w:sz="8" w:space="0" w:color="FFFFFF" w:themeColor="background1"/>
            </w:tcBorders>
          </w:tcPr>
          <w:p w14:paraId="11B7D6D3" w14:textId="77777777" w:rsidR="0075730F" w:rsidRDefault="0075730F" w:rsidP="000A4FC5">
            <w:pPr>
              <w:pStyle w:val="TableText"/>
              <w:jc w:val="center"/>
            </w:pPr>
          </w:p>
        </w:tc>
        <w:tc>
          <w:tcPr>
            <w:tcW w:w="907" w:type="dxa"/>
            <w:tcBorders>
              <w:left w:val="single" w:sz="8" w:space="0" w:color="FFFFFF" w:themeColor="background1"/>
              <w:bottom w:val="single" w:sz="4" w:space="0" w:color="auto"/>
              <w:right w:val="single" w:sz="8" w:space="0" w:color="FFFFFF" w:themeColor="background1"/>
            </w:tcBorders>
          </w:tcPr>
          <w:p w14:paraId="54B90DBB" w14:textId="77777777" w:rsidR="0075730F" w:rsidRDefault="0075730F" w:rsidP="000A4FC5">
            <w:pPr>
              <w:pStyle w:val="TableText"/>
              <w:jc w:val="center"/>
            </w:pPr>
          </w:p>
        </w:tc>
        <w:tc>
          <w:tcPr>
            <w:tcW w:w="907" w:type="dxa"/>
            <w:tcBorders>
              <w:left w:val="single" w:sz="8" w:space="0" w:color="FFFFFF" w:themeColor="background1"/>
              <w:bottom w:val="single" w:sz="4" w:space="0" w:color="auto"/>
              <w:right w:val="single" w:sz="8" w:space="0" w:color="FFFFFF" w:themeColor="background1"/>
            </w:tcBorders>
          </w:tcPr>
          <w:p w14:paraId="5A5097CC" w14:textId="77777777" w:rsidR="0075730F" w:rsidRDefault="0075730F" w:rsidP="000A4FC5">
            <w:pPr>
              <w:pStyle w:val="TableText"/>
              <w:jc w:val="center"/>
            </w:pPr>
          </w:p>
        </w:tc>
        <w:tc>
          <w:tcPr>
            <w:tcW w:w="907" w:type="dxa"/>
            <w:tcBorders>
              <w:left w:val="single" w:sz="8" w:space="0" w:color="FFFFFF" w:themeColor="background1"/>
              <w:bottom w:val="single" w:sz="4" w:space="0" w:color="auto"/>
              <w:right w:val="single" w:sz="8" w:space="0" w:color="FFFFFF" w:themeColor="background1"/>
            </w:tcBorders>
          </w:tcPr>
          <w:p w14:paraId="60DC5748" w14:textId="77777777" w:rsidR="0075730F" w:rsidRDefault="0075730F" w:rsidP="000A4FC5">
            <w:pPr>
              <w:pStyle w:val="TableText"/>
              <w:jc w:val="center"/>
            </w:pPr>
          </w:p>
        </w:tc>
        <w:tc>
          <w:tcPr>
            <w:tcW w:w="907" w:type="dxa"/>
            <w:tcBorders>
              <w:left w:val="single" w:sz="8" w:space="0" w:color="FFFFFF" w:themeColor="background1"/>
              <w:bottom w:val="single" w:sz="4" w:space="0" w:color="auto"/>
            </w:tcBorders>
          </w:tcPr>
          <w:p w14:paraId="000D4DC3" w14:textId="77777777" w:rsidR="0075730F" w:rsidRDefault="0075730F" w:rsidP="000A4FC5">
            <w:pPr>
              <w:pStyle w:val="TableText"/>
              <w:jc w:val="center"/>
            </w:pPr>
          </w:p>
        </w:tc>
      </w:tr>
      <w:tr w:rsidR="0075730F" w14:paraId="490F9D59" w14:textId="77777777" w:rsidTr="004E69C6">
        <w:tc>
          <w:tcPr>
            <w:tcW w:w="1417" w:type="dxa"/>
            <w:vMerge w:val="restart"/>
            <w:tcBorders>
              <w:top w:val="single" w:sz="4" w:space="0" w:color="auto"/>
              <w:bottom w:val="nil"/>
            </w:tcBorders>
          </w:tcPr>
          <w:p w14:paraId="7F2DC28C" w14:textId="596428FE" w:rsidR="0075730F" w:rsidRDefault="0075730F" w:rsidP="00543851">
            <w:pPr>
              <w:pStyle w:val="TableText"/>
            </w:pPr>
            <w:r>
              <w:t xml:space="preserve">Golden </w:t>
            </w:r>
            <w:r w:rsidR="00745927">
              <w:t>perch</w:t>
            </w:r>
          </w:p>
        </w:tc>
        <w:tc>
          <w:tcPr>
            <w:tcW w:w="1644" w:type="dxa"/>
            <w:tcBorders>
              <w:top w:val="single" w:sz="4" w:space="0" w:color="auto"/>
              <w:bottom w:val="nil"/>
            </w:tcBorders>
          </w:tcPr>
          <w:p w14:paraId="198D742F" w14:textId="77777777" w:rsidR="0075730F" w:rsidRDefault="0075730F" w:rsidP="00543851">
            <w:pPr>
              <w:pStyle w:val="TableText"/>
            </w:pPr>
            <w:r>
              <w:t>Edward-Wakool</w:t>
            </w:r>
          </w:p>
        </w:tc>
        <w:tc>
          <w:tcPr>
            <w:tcW w:w="907" w:type="dxa"/>
            <w:tcBorders>
              <w:top w:val="single" w:sz="4" w:space="0" w:color="auto"/>
              <w:bottom w:val="nil"/>
              <w:right w:val="single" w:sz="8" w:space="0" w:color="FFFFFF" w:themeColor="background1"/>
            </w:tcBorders>
          </w:tcPr>
          <w:p w14:paraId="62AEF222" w14:textId="77777777" w:rsidR="0075730F" w:rsidRDefault="0075730F" w:rsidP="000A4FC5">
            <w:pPr>
              <w:pStyle w:val="TableText"/>
              <w:jc w:val="center"/>
            </w:pPr>
            <w:r>
              <w:t>7</w:t>
            </w:r>
          </w:p>
        </w:tc>
        <w:tc>
          <w:tcPr>
            <w:tcW w:w="907" w:type="dxa"/>
            <w:tcBorders>
              <w:top w:val="single" w:sz="4" w:space="0" w:color="auto"/>
              <w:left w:val="single" w:sz="8" w:space="0" w:color="FFFFFF" w:themeColor="background1"/>
              <w:bottom w:val="nil"/>
              <w:right w:val="single" w:sz="8" w:space="0" w:color="FFFFFF" w:themeColor="background1"/>
            </w:tcBorders>
          </w:tcPr>
          <w:p w14:paraId="6C8BF1FE" w14:textId="77777777" w:rsidR="0075730F" w:rsidRDefault="0075730F" w:rsidP="000A4FC5">
            <w:pPr>
              <w:pStyle w:val="TableText"/>
              <w:jc w:val="center"/>
            </w:pPr>
            <w:r>
              <w:t>38</w:t>
            </w:r>
          </w:p>
        </w:tc>
        <w:tc>
          <w:tcPr>
            <w:tcW w:w="907" w:type="dxa"/>
            <w:tcBorders>
              <w:top w:val="single" w:sz="4" w:space="0" w:color="auto"/>
              <w:left w:val="single" w:sz="8" w:space="0" w:color="FFFFFF" w:themeColor="background1"/>
              <w:bottom w:val="nil"/>
              <w:right w:val="single" w:sz="8" w:space="0" w:color="FFFFFF" w:themeColor="background1"/>
            </w:tcBorders>
          </w:tcPr>
          <w:p w14:paraId="4FCF8FD7" w14:textId="77777777" w:rsidR="0075730F" w:rsidRDefault="0075730F" w:rsidP="000A4FC5">
            <w:pPr>
              <w:pStyle w:val="TableText"/>
              <w:jc w:val="center"/>
            </w:pPr>
          </w:p>
        </w:tc>
        <w:tc>
          <w:tcPr>
            <w:tcW w:w="907" w:type="dxa"/>
            <w:tcBorders>
              <w:top w:val="single" w:sz="4" w:space="0" w:color="auto"/>
              <w:left w:val="single" w:sz="8" w:space="0" w:color="FFFFFF" w:themeColor="background1"/>
              <w:bottom w:val="nil"/>
              <w:right w:val="single" w:sz="8" w:space="0" w:color="FFFFFF" w:themeColor="background1"/>
            </w:tcBorders>
          </w:tcPr>
          <w:p w14:paraId="68CDFA9A" w14:textId="77777777" w:rsidR="0075730F" w:rsidRDefault="0075730F" w:rsidP="000A4FC5">
            <w:pPr>
              <w:pStyle w:val="TableText"/>
              <w:jc w:val="center"/>
            </w:pPr>
          </w:p>
        </w:tc>
        <w:tc>
          <w:tcPr>
            <w:tcW w:w="907" w:type="dxa"/>
            <w:tcBorders>
              <w:top w:val="single" w:sz="4" w:space="0" w:color="auto"/>
              <w:left w:val="single" w:sz="8" w:space="0" w:color="FFFFFF" w:themeColor="background1"/>
              <w:bottom w:val="nil"/>
              <w:right w:val="single" w:sz="8" w:space="0" w:color="FFFFFF" w:themeColor="background1"/>
            </w:tcBorders>
          </w:tcPr>
          <w:p w14:paraId="4113DB6F" w14:textId="77777777" w:rsidR="0075730F" w:rsidRDefault="0075730F" w:rsidP="000A4FC5">
            <w:pPr>
              <w:pStyle w:val="TableText"/>
              <w:jc w:val="center"/>
            </w:pPr>
          </w:p>
        </w:tc>
        <w:tc>
          <w:tcPr>
            <w:tcW w:w="907" w:type="dxa"/>
            <w:tcBorders>
              <w:top w:val="single" w:sz="4" w:space="0" w:color="auto"/>
              <w:left w:val="single" w:sz="8" w:space="0" w:color="FFFFFF" w:themeColor="background1"/>
              <w:bottom w:val="nil"/>
              <w:right w:val="single" w:sz="8" w:space="0" w:color="FFFFFF" w:themeColor="background1"/>
            </w:tcBorders>
          </w:tcPr>
          <w:p w14:paraId="31D603F9" w14:textId="77777777" w:rsidR="0075730F" w:rsidRDefault="0075730F" w:rsidP="000A4FC5">
            <w:pPr>
              <w:pStyle w:val="TableText"/>
              <w:jc w:val="center"/>
            </w:pPr>
          </w:p>
        </w:tc>
        <w:tc>
          <w:tcPr>
            <w:tcW w:w="907" w:type="dxa"/>
            <w:tcBorders>
              <w:top w:val="single" w:sz="4" w:space="0" w:color="auto"/>
              <w:left w:val="single" w:sz="8" w:space="0" w:color="FFFFFF" w:themeColor="background1"/>
              <w:bottom w:val="nil"/>
            </w:tcBorders>
          </w:tcPr>
          <w:p w14:paraId="7A632857" w14:textId="77777777" w:rsidR="0075730F" w:rsidRDefault="0075730F" w:rsidP="000A4FC5">
            <w:pPr>
              <w:pStyle w:val="TableText"/>
              <w:jc w:val="center"/>
            </w:pPr>
          </w:p>
        </w:tc>
      </w:tr>
      <w:tr w:rsidR="0075730F" w14:paraId="4E5B570D" w14:textId="77777777" w:rsidTr="004E69C6">
        <w:trPr>
          <w:cnfStyle w:val="000000100000" w:firstRow="0" w:lastRow="0" w:firstColumn="0" w:lastColumn="0" w:oddVBand="0" w:evenVBand="0" w:oddHBand="1" w:evenHBand="0" w:firstRowFirstColumn="0" w:firstRowLastColumn="0" w:lastRowFirstColumn="0" w:lastRowLastColumn="0"/>
        </w:trPr>
        <w:tc>
          <w:tcPr>
            <w:tcW w:w="1417" w:type="dxa"/>
            <w:vMerge/>
            <w:tcBorders>
              <w:top w:val="nil"/>
            </w:tcBorders>
          </w:tcPr>
          <w:p w14:paraId="77143007" w14:textId="77777777" w:rsidR="0075730F" w:rsidRDefault="0075730F" w:rsidP="00543851">
            <w:pPr>
              <w:pStyle w:val="TableText"/>
            </w:pPr>
          </w:p>
        </w:tc>
        <w:tc>
          <w:tcPr>
            <w:tcW w:w="1644" w:type="dxa"/>
            <w:tcBorders>
              <w:top w:val="nil"/>
            </w:tcBorders>
          </w:tcPr>
          <w:p w14:paraId="5C836E6F" w14:textId="77777777" w:rsidR="0075730F" w:rsidRDefault="0075730F" w:rsidP="00543851">
            <w:pPr>
              <w:pStyle w:val="TableText"/>
            </w:pPr>
            <w:r>
              <w:t>Goulburn</w:t>
            </w:r>
          </w:p>
        </w:tc>
        <w:tc>
          <w:tcPr>
            <w:tcW w:w="907" w:type="dxa"/>
            <w:tcBorders>
              <w:top w:val="nil"/>
              <w:bottom w:val="nil"/>
              <w:right w:val="single" w:sz="8" w:space="0" w:color="FFFFFF" w:themeColor="background1"/>
            </w:tcBorders>
          </w:tcPr>
          <w:p w14:paraId="393075C3" w14:textId="77777777" w:rsidR="0075730F" w:rsidRDefault="0075730F" w:rsidP="000A4FC5">
            <w:pPr>
              <w:pStyle w:val="TableText"/>
              <w:jc w:val="center"/>
            </w:pPr>
            <w:r>
              <w:t>19</w:t>
            </w:r>
          </w:p>
        </w:tc>
        <w:tc>
          <w:tcPr>
            <w:tcW w:w="907" w:type="dxa"/>
            <w:tcBorders>
              <w:top w:val="nil"/>
              <w:left w:val="single" w:sz="8" w:space="0" w:color="FFFFFF" w:themeColor="background1"/>
              <w:bottom w:val="nil"/>
              <w:right w:val="single" w:sz="8" w:space="0" w:color="FFFFFF" w:themeColor="background1"/>
            </w:tcBorders>
          </w:tcPr>
          <w:p w14:paraId="132280BA" w14:textId="77777777" w:rsidR="0075730F" w:rsidRDefault="0075730F" w:rsidP="000A4FC5">
            <w:pPr>
              <w:pStyle w:val="TableText"/>
              <w:jc w:val="center"/>
            </w:pPr>
            <w:r>
              <w:t>29</w:t>
            </w:r>
          </w:p>
        </w:tc>
        <w:tc>
          <w:tcPr>
            <w:tcW w:w="907" w:type="dxa"/>
            <w:tcBorders>
              <w:top w:val="nil"/>
              <w:left w:val="single" w:sz="8" w:space="0" w:color="FFFFFF" w:themeColor="background1"/>
              <w:bottom w:val="nil"/>
              <w:right w:val="single" w:sz="8" w:space="0" w:color="FFFFFF" w:themeColor="background1"/>
            </w:tcBorders>
          </w:tcPr>
          <w:p w14:paraId="2DB10C9B" w14:textId="77777777" w:rsidR="0075730F" w:rsidRDefault="0075730F" w:rsidP="000A4FC5">
            <w:pPr>
              <w:pStyle w:val="TableText"/>
              <w:jc w:val="center"/>
            </w:pPr>
            <w:r>
              <w:t>1</w:t>
            </w:r>
          </w:p>
        </w:tc>
        <w:tc>
          <w:tcPr>
            <w:tcW w:w="907" w:type="dxa"/>
            <w:tcBorders>
              <w:top w:val="nil"/>
              <w:left w:val="single" w:sz="8" w:space="0" w:color="FFFFFF" w:themeColor="background1"/>
              <w:bottom w:val="nil"/>
              <w:right w:val="single" w:sz="8" w:space="0" w:color="FFFFFF" w:themeColor="background1"/>
            </w:tcBorders>
          </w:tcPr>
          <w:p w14:paraId="7C3D5026" w14:textId="77777777" w:rsidR="0075730F" w:rsidRDefault="0075730F" w:rsidP="000A4FC5">
            <w:pPr>
              <w:pStyle w:val="TableText"/>
              <w:jc w:val="center"/>
            </w:pPr>
          </w:p>
        </w:tc>
        <w:tc>
          <w:tcPr>
            <w:tcW w:w="907" w:type="dxa"/>
            <w:tcBorders>
              <w:top w:val="nil"/>
              <w:left w:val="single" w:sz="8" w:space="0" w:color="FFFFFF" w:themeColor="background1"/>
              <w:bottom w:val="nil"/>
              <w:right w:val="single" w:sz="8" w:space="0" w:color="FFFFFF" w:themeColor="background1"/>
            </w:tcBorders>
          </w:tcPr>
          <w:p w14:paraId="5738CAB3" w14:textId="77777777" w:rsidR="0075730F" w:rsidRDefault="0075730F" w:rsidP="000A4FC5">
            <w:pPr>
              <w:pStyle w:val="TableText"/>
              <w:jc w:val="center"/>
            </w:pPr>
            <w:r>
              <w:t>44</w:t>
            </w:r>
          </w:p>
        </w:tc>
        <w:tc>
          <w:tcPr>
            <w:tcW w:w="907" w:type="dxa"/>
            <w:tcBorders>
              <w:top w:val="nil"/>
              <w:left w:val="single" w:sz="8" w:space="0" w:color="FFFFFF" w:themeColor="background1"/>
              <w:bottom w:val="nil"/>
              <w:right w:val="single" w:sz="8" w:space="0" w:color="FFFFFF" w:themeColor="background1"/>
            </w:tcBorders>
          </w:tcPr>
          <w:p w14:paraId="38C50979" w14:textId="77777777" w:rsidR="0075730F" w:rsidRDefault="0075730F" w:rsidP="000A4FC5">
            <w:pPr>
              <w:pStyle w:val="TableText"/>
              <w:jc w:val="center"/>
            </w:pPr>
          </w:p>
        </w:tc>
        <w:tc>
          <w:tcPr>
            <w:tcW w:w="907" w:type="dxa"/>
            <w:tcBorders>
              <w:top w:val="nil"/>
              <w:left w:val="single" w:sz="8" w:space="0" w:color="FFFFFF" w:themeColor="background1"/>
              <w:bottom w:val="nil"/>
            </w:tcBorders>
          </w:tcPr>
          <w:p w14:paraId="7A0935A1" w14:textId="77777777" w:rsidR="0075730F" w:rsidRDefault="0075730F" w:rsidP="000A4FC5">
            <w:pPr>
              <w:pStyle w:val="TableText"/>
              <w:jc w:val="center"/>
            </w:pPr>
          </w:p>
        </w:tc>
      </w:tr>
      <w:tr w:rsidR="0075730F" w14:paraId="26668D32" w14:textId="77777777" w:rsidTr="00291D47">
        <w:tc>
          <w:tcPr>
            <w:tcW w:w="1417" w:type="dxa"/>
            <w:vMerge/>
          </w:tcPr>
          <w:p w14:paraId="2127676A" w14:textId="77777777" w:rsidR="0075730F" w:rsidRDefault="0075730F" w:rsidP="00543851">
            <w:pPr>
              <w:pStyle w:val="TableText"/>
            </w:pPr>
          </w:p>
        </w:tc>
        <w:tc>
          <w:tcPr>
            <w:tcW w:w="1644" w:type="dxa"/>
          </w:tcPr>
          <w:p w14:paraId="7FB7113D" w14:textId="77777777" w:rsidR="0075730F" w:rsidRDefault="0075730F" w:rsidP="00543851">
            <w:pPr>
              <w:pStyle w:val="TableText"/>
            </w:pPr>
            <w:r>
              <w:t>Gwydir</w:t>
            </w:r>
          </w:p>
        </w:tc>
        <w:tc>
          <w:tcPr>
            <w:tcW w:w="907" w:type="dxa"/>
            <w:tcBorders>
              <w:bottom w:val="nil"/>
              <w:right w:val="single" w:sz="8" w:space="0" w:color="FFFFFF" w:themeColor="background1"/>
            </w:tcBorders>
          </w:tcPr>
          <w:p w14:paraId="2D1D5928" w14:textId="77777777" w:rsidR="0075730F" w:rsidRDefault="0075730F" w:rsidP="000A4FC5">
            <w:pPr>
              <w:pStyle w:val="TableText"/>
              <w:jc w:val="center"/>
            </w:pPr>
          </w:p>
        </w:tc>
        <w:tc>
          <w:tcPr>
            <w:tcW w:w="907" w:type="dxa"/>
            <w:tcBorders>
              <w:left w:val="single" w:sz="8" w:space="0" w:color="FFFFFF" w:themeColor="background1"/>
              <w:bottom w:val="nil"/>
              <w:right w:val="single" w:sz="8" w:space="0" w:color="FFFFFF" w:themeColor="background1"/>
            </w:tcBorders>
          </w:tcPr>
          <w:p w14:paraId="59F22115" w14:textId="77777777" w:rsidR="0075730F" w:rsidRDefault="0075730F" w:rsidP="000A4FC5">
            <w:pPr>
              <w:pStyle w:val="TableText"/>
              <w:jc w:val="center"/>
            </w:pPr>
            <w:r>
              <w:t>58</w:t>
            </w:r>
          </w:p>
        </w:tc>
        <w:tc>
          <w:tcPr>
            <w:tcW w:w="907" w:type="dxa"/>
            <w:tcBorders>
              <w:left w:val="single" w:sz="8" w:space="0" w:color="FFFFFF" w:themeColor="background1"/>
              <w:bottom w:val="nil"/>
              <w:right w:val="single" w:sz="8" w:space="0" w:color="FFFFFF" w:themeColor="background1"/>
            </w:tcBorders>
          </w:tcPr>
          <w:p w14:paraId="38EBFC65" w14:textId="77777777" w:rsidR="0075730F" w:rsidRDefault="0075730F" w:rsidP="000A4FC5">
            <w:pPr>
              <w:pStyle w:val="TableText"/>
              <w:jc w:val="center"/>
            </w:pPr>
          </w:p>
        </w:tc>
        <w:tc>
          <w:tcPr>
            <w:tcW w:w="907" w:type="dxa"/>
            <w:tcBorders>
              <w:left w:val="single" w:sz="8" w:space="0" w:color="FFFFFF" w:themeColor="background1"/>
              <w:bottom w:val="nil"/>
              <w:right w:val="single" w:sz="8" w:space="0" w:color="FFFFFF" w:themeColor="background1"/>
            </w:tcBorders>
          </w:tcPr>
          <w:p w14:paraId="503E7965" w14:textId="77777777" w:rsidR="0075730F" w:rsidRDefault="0075730F" w:rsidP="000A4FC5">
            <w:pPr>
              <w:pStyle w:val="TableText"/>
              <w:jc w:val="center"/>
            </w:pPr>
          </w:p>
        </w:tc>
        <w:tc>
          <w:tcPr>
            <w:tcW w:w="907" w:type="dxa"/>
            <w:tcBorders>
              <w:left w:val="single" w:sz="8" w:space="0" w:color="FFFFFF" w:themeColor="background1"/>
              <w:bottom w:val="nil"/>
              <w:right w:val="single" w:sz="8" w:space="0" w:color="FFFFFF" w:themeColor="background1"/>
            </w:tcBorders>
          </w:tcPr>
          <w:p w14:paraId="07C3F535" w14:textId="77777777" w:rsidR="0075730F" w:rsidRDefault="0075730F" w:rsidP="000A4FC5">
            <w:pPr>
              <w:pStyle w:val="TableText"/>
              <w:jc w:val="center"/>
            </w:pPr>
            <w:r>
              <w:t>64</w:t>
            </w:r>
          </w:p>
        </w:tc>
        <w:tc>
          <w:tcPr>
            <w:tcW w:w="907" w:type="dxa"/>
            <w:tcBorders>
              <w:left w:val="single" w:sz="8" w:space="0" w:color="FFFFFF" w:themeColor="background1"/>
              <w:bottom w:val="nil"/>
              <w:right w:val="single" w:sz="8" w:space="0" w:color="FFFFFF" w:themeColor="background1"/>
            </w:tcBorders>
          </w:tcPr>
          <w:p w14:paraId="03A299BF" w14:textId="77777777" w:rsidR="0075730F" w:rsidRDefault="0075730F" w:rsidP="000A4FC5">
            <w:pPr>
              <w:pStyle w:val="TableText"/>
              <w:jc w:val="center"/>
            </w:pPr>
          </w:p>
        </w:tc>
        <w:tc>
          <w:tcPr>
            <w:tcW w:w="907" w:type="dxa"/>
            <w:tcBorders>
              <w:left w:val="single" w:sz="8" w:space="0" w:color="FFFFFF" w:themeColor="background1"/>
              <w:bottom w:val="nil"/>
            </w:tcBorders>
          </w:tcPr>
          <w:p w14:paraId="0FF0DD4D" w14:textId="77777777" w:rsidR="0075730F" w:rsidRDefault="0075730F" w:rsidP="000A4FC5">
            <w:pPr>
              <w:pStyle w:val="TableText"/>
              <w:jc w:val="center"/>
            </w:pPr>
          </w:p>
        </w:tc>
      </w:tr>
      <w:tr w:rsidR="0075730F" w14:paraId="13EBFFE8" w14:textId="77777777" w:rsidTr="00291D47">
        <w:trPr>
          <w:cnfStyle w:val="000000100000" w:firstRow="0" w:lastRow="0" w:firstColumn="0" w:lastColumn="0" w:oddVBand="0" w:evenVBand="0" w:oddHBand="1" w:evenHBand="0" w:firstRowFirstColumn="0" w:firstRowLastColumn="0" w:lastRowFirstColumn="0" w:lastRowLastColumn="0"/>
        </w:trPr>
        <w:tc>
          <w:tcPr>
            <w:tcW w:w="1417" w:type="dxa"/>
            <w:vMerge/>
          </w:tcPr>
          <w:p w14:paraId="47436FCF" w14:textId="77777777" w:rsidR="0075730F" w:rsidRDefault="0075730F" w:rsidP="00543851">
            <w:pPr>
              <w:pStyle w:val="TableText"/>
            </w:pPr>
          </w:p>
        </w:tc>
        <w:tc>
          <w:tcPr>
            <w:tcW w:w="1644" w:type="dxa"/>
          </w:tcPr>
          <w:p w14:paraId="01253E55" w14:textId="77777777" w:rsidR="0075730F" w:rsidRDefault="0075730F" w:rsidP="00543851">
            <w:pPr>
              <w:pStyle w:val="TableText"/>
            </w:pPr>
            <w:r>
              <w:t>Lachlan</w:t>
            </w:r>
          </w:p>
        </w:tc>
        <w:tc>
          <w:tcPr>
            <w:tcW w:w="907" w:type="dxa"/>
            <w:tcBorders>
              <w:bottom w:val="nil"/>
              <w:right w:val="single" w:sz="8" w:space="0" w:color="FFFFFF" w:themeColor="background1"/>
            </w:tcBorders>
          </w:tcPr>
          <w:p w14:paraId="0CD4E619" w14:textId="77777777" w:rsidR="0075730F" w:rsidRDefault="0075730F" w:rsidP="000A4FC5">
            <w:pPr>
              <w:pStyle w:val="TableText"/>
              <w:jc w:val="center"/>
            </w:pPr>
          </w:p>
        </w:tc>
        <w:tc>
          <w:tcPr>
            <w:tcW w:w="907" w:type="dxa"/>
            <w:tcBorders>
              <w:left w:val="single" w:sz="8" w:space="0" w:color="FFFFFF" w:themeColor="background1"/>
              <w:bottom w:val="nil"/>
              <w:right w:val="single" w:sz="8" w:space="0" w:color="FFFFFF" w:themeColor="background1"/>
            </w:tcBorders>
          </w:tcPr>
          <w:p w14:paraId="5E8C0ECB" w14:textId="77777777" w:rsidR="0075730F" w:rsidRDefault="0075730F" w:rsidP="000A4FC5">
            <w:pPr>
              <w:pStyle w:val="TableText"/>
              <w:jc w:val="center"/>
            </w:pPr>
            <w:r>
              <w:t>61</w:t>
            </w:r>
          </w:p>
        </w:tc>
        <w:tc>
          <w:tcPr>
            <w:tcW w:w="907" w:type="dxa"/>
            <w:tcBorders>
              <w:left w:val="single" w:sz="8" w:space="0" w:color="FFFFFF" w:themeColor="background1"/>
              <w:bottom w:val="nil"/>
              <w:right w:val="single" w:sz="8" w:space="0" w:color="FFFFFF" w:themeColor="background1"/>
            </w:tcBorders>
          </w:tcPr>
          <w:p w14:paraId="3E20728D" w14:textId="77777777" w:rsidR="0075730F" w:rsidRDefault="0075730F" w:rsidP="000A4FC5">
            <w:pPr>
              <w:pStyle w:val="TableText"/>
              <w:jc w:val="center"/>
            </w:pPr>
          </w:p>
        </w:tc>
        <w:tc>
          <w:tcPr>
            <w:tcW w:w="907" w:type="dxa"/>
            <w:tcBorders>
              <w:left w:val="single" w:sz="8" w:space="0" w:color="FFFFFF" w:themeColor="background1"/>
              <w:bottom w:val="nil"/>
              <w:right w:val="single" w:sz="8" w:space="0" w:color="FFFFFF" w:themeColor="background1"/>
            </w:tcBorders>
          </w:tcPr>
          <w:p w14:paraId="7DD7637C" w14:textId="77777777" w:rsidR="0075730F" w:rsidRDefault="0075730F" w:rsidP="000A4FC5">
            <w:pPr>
              <w:pStyle w:val="TableText"/>
              <w:jc w:val="center"/>
            </w:pPr>
          </w:p>
        </w:tc>
        <w:tc>
          <w:tcPr>
            <w:tcW w:w="907" w:type="dxa"/>
            <w:tcBorders>
              <w:left w:val="single" w:sz="8" w:space="0" w:color="FFFFFF" w:themeColor="background1"/>
              <w:bottom w:val="nil"/>
              <w:right w:val="single" w:sz="8" w:space="0" w:color="FFFFFF" w:themeColor="background1"/>
            </w:tcBorders>
          </w:tcPr>
          <w:p w14:paraId="4B108B33" w14:textId="77777777" w:rsidR="0075730F" w:rsidRDefault="0075730F" w:rsidP="000A4FC5">
            <w:pPr>
              <w:pStyle w:val="TableText"/>
              <w:jc w:val="center"/>
            </w:pPr>
          </w:p>
        </w:tc>
        <w:tc>
          <w:tcPr>
            <w:tcW w:w="907" w:type="dxa"/>
            <w:tcBorders>
              <w:left w:val="single" w:sz="8" w:space="0" w:color="FFFFFF" w:themeColor="background1"/>
              <w:bottom w:val="nil"/>
              <w:right w:val="single" w:sz="8" w:space="0" w:color="FFFFFF" w:themeColor="background1"/>
            </w:tcBorders>
          </w:tcPr>
          <w:p w14:paraId="54B906CE" w14:textId="77777777" w:rsidR="0075730F" w:rsidRDefault="0075730F" w:rsidP="000A4FC5">
            <w:pPr>
              <w:pStyle w:val="TableText"/>
              <w:jc w:val="center"/>
            </w:pPr>
          </w:p>
        </w:tc>
        <w:tc>
          <w:tcPr>
            <w:tcW w:w="907" w:type="dxa"/>
            <w:tcBorders>
              <w:left w:val="single" w:sz="8" w:space="0" w:color="FFFFFF" w:themeColor="background1"/>
              <w:bottom w:val="nil"/>
            </w:tcBorders>
          </w:tcPr>
          <w:p w14:paraId="59470086" w14:textId="77777777" w:rsidR="0075730F" w:rsidRDefault="0075730F" w:rsidP="000A4FC5">
            <w:pPr>
              <w:pStyle w:val="TableText"/>
              <w:jc w:val="center"/>
            </w:pPr>
          </w:p>
        </w:tc>
      </w:tr>
      <w:tr w:rsidR="0075730F" w14:paraId="345107D0" w14:textId="77777777" w:rsidTr="00291D47">
        <w:tc>
          <w:tcPr>
            <w:tcW w:w="1417" w:type="dxa"/>
            <w:vMerge/>
          </w:tcPr>
          <w:p w14:paraId="5FC517FC" w14:textId="77777777" w:rsidR="0075730F" w:rsidRDefault="0075730F" w:rsidP="00543851">
            <w:pPr>
              <w:pStyle w:val="TableText"/>
            </w:pPr>
          </w:p>
        </w:tc>
        <w:tc>
          <w:tcPr>
            <w:tcW w:w="1644" w:type="dxa"/>
          </w:tcPr>
          <w:p w14:paraId="2735FAEF" w14:textId="77777777" w:rsidR="0075730F" w:rsidRDefault="0075730F" w:rsidP="00543851">
            <w:pPr>
              <w:pStyle w:val="TableText"/>
            </w:pPr>
            <w:r>
              <w:t>Lower Murray</w:t>
            </w:r>
          </w:p>
        </w:tc>
        <w:tc>
          <w:tcPr>
            <w:tcW w:w="907" w:type="dxa"/>
            <w:tcBorders>
              <w:bottom w:val="nil"/>
              <w:right w:val="single" w:sz="8" w:space="0" w:color="FFFFFF" w:themeColor="background1"/>
            </w:tcBorders>
          </w:tcPr>
          <w:p w14:paraId="5CE87B3D" w14:textId="77777777" w:rsidR="0075730F" w:rsidRDefault="0075730F" w:rsidP="000A4FC5">
            <w:pPr>
              <w:pStyle w:val="TableText"/>
              <w:jc w:val="center"/>
            </w:pPr>
          </w:p>
        </w:tc>
        <w:tc>
          <w:tcPr>
            <w:tcW w:w="907" w:type="dxa"/>
            <w:tcBorders>
              <w:left w:val="single" w:sz="8" w:space="0" w:color="FFFFFF" w:themeColor="background1"/>
              <w:bottom w:val="nil"/>
              <w:right w:val="single" w:sz="8" w:space="0" w:color="FFFFFF" w:themeColor="background1"/>
            </w:tcBorders>
          </w:tcPr>
          <w:p w14:paraId="5DCCB9E3" w14:textId="77777777" w:rsidR="0075730F" w:rsidRDefault="0075730F" w:rsidP="000A4FC5">
            <w:pPr>
              <w:pStyle w:val="TableText"/>
              <w:jc w:val="center"/>
            </w:pPr>
            <w:r>
              <w:t>137</w:t>
            </w:r>
          </w:p>
        </w:tc>
        <w:tc>
          <w:tcPr>
            <w:tcW w:w="907" w:type="dxa"/>
            <w:tcBorders>
              <w:left w:val="single" w:sz="8" w:space="0" w:color="FFFFFF" w:themeColor="background1"/>
              <w:bottom w:val="nil"/>
              <w:right w:val="single" w:sz="8" w:space="0" w:color="FFFFFF" w:themeColor="background1"/>
            </w:tcBorders>
          </w:tcPr>
          <w:p w14:paraId="1204146E" w14:textId="77777777" w:rsidR="0075730F" w:rsidRDefault="0075730F" w:rsidP="000A4FC5">
            <w:pPr>
              <w:pStyle w:val="TableText"/>
              <w:jc w:val="center"/>
            </w:pPr>
            <w:r>
              <w:t>128</w:t>
            </w:r>
          </w:p>
        </w:tc>
        <w:tc>
          <w:tcPr>
            <w:tcW w:w="907" w:type="dxa"/>
            <w:tcBorders>
              <w:left w:val="single" w:sz="8" w:space="0" w:color="FFFFFF" w:themeColor="background1"/>
              <w:bottom w:val="nil"/>
              <w:right w:val="single" w:sz="8" w:space="0" w:color="FFFFFF" w:themeColor="background1"/>
            </w:tcBorders>
          </w:tcPr>
          <w:p w14:paraId="41908711" w14:textId="77777777" w:rsidR="0075730F" w:rsidRDefault="0075730F" w:rsidP="000A4FC5">
            <w:pPr>
              <w:pStyle w:val="TableText"/>
              <w:jc w:val="center"/>
            </w:pPr>
            <w:r>
              <w:t>111</w:t>
            </w:r>
          </w:p>
        </w:tc>
        <w:tc>
          <w:tcPr>
            <w:tcW w:w="907" w:type="dxa"/>
            <w:tcBorders>
              <w:left w:val="single" w:sz="8" w:space="0" w:color="FFFFFF" w:themeColor="background1"/>
              <w:bottom w:val="nil"/>
              <w:right w:val="single" w:sz="8" w:space="0" w:color="FFFFFF" w:themeColor="background1"/>
            </w:tcBorders>
          </w:tcPr>
          <w:p w14:paraId="609A7F79" w14:textId="77777777" w:rsidR="0075730F" w:rsidRDefault="0075730F" w:rsidP="000A4FC5">
            <w:pPr>
              <w:pStyle w:val="TableText"/>
              <w:jc w:val="center"/>
            </w:pPr>
            <w:r>
              <w:t>105</w:t>
            </w:r>
          </w:p>
        </w:tc>
        <w:tc>
          <w:tcPr>
            <w:tcW w:w="907" w:type="dxa"/>
            <w:tcBorders>
              <w:left w:val="single" w:sz="8" w:space="0" w:color="FFFFFF" w:themeColor="background1"/>
              <w:bottom w:val="nil"/>
              <w:right w:val="single" w:sz="8" w:space="0" w:color="FFFFFF" w:themeColor="background1"/>
            </w:tcBorders>
          </w:tcPr>
          <w:p w14:paraId="22193F2B" w14:textId="77777777" w:rsidR="0075730F" w:rsidRDefault="0075730F" w:rsidP="000A4FC5">
            <w:pPr>
              <w:pStyle w:val="TableText"/>
              <w:jc w:val="center"/>
            </w:pPr>
            <w:r>
              <w:t>113</w:t>
            </w:r>
          </w:p>
        </w:tc>
        <w:tc>
          <w:tcPr>
            <w:tcW w:w="907" w:type="dxa"/>
            <w:tcBorders>
              <w:left w:val="single" w:sz="8" w:space="0" w:color="FFFFFF" w:themeColor="background1"/>
              <w:bottom w:val="nil"/>
            </w:tcBorders>
          </w:tcPr>
          <w:p w14:paraId="3D9911EA" w14:textId="77777777" w:rsidR="0075730F" w:rsidRDefault="0075730F" w:rsidP="000A4FC5">
            <w:pPr>
              <w:pStyle w:val="TableText"/>
              <w:jc w:val="center"/>
            </w:pPr>
            <w:r>
              <w:t>121</w:t>
            </w:r>
          </w:p>
        </w:tc>
      </w:tr>
      <w:tr w:rsidR="0075730F" w14:paraId="4E74A687" w14:textId="77777777" w:rsidTr="004E69C6">
        <w:trPr>
          <w:cnfStyle w:val="000000100000" w:firstRow="0" w:lastRow="0" w:firstColumn="0" w:lastColumn="0" w:oddVBand="0" w:evenVBand="0" w:oddHBand="1" w:evenHBand="0" w:firstRowFirstColumn="0" w:firstRowLastColumn="0" w:lastRowFirstColumn="0" w:lastRowLastColumn="0"/>
        </w:trPr>
        <w:tc>
          <w:tcPr>
            <w:tcW w:w="1417" w:type="dxa"/>
            <w:vMerge/>
            <w:tcBorders>
              <w:bottom w:val="single" w:sz="4" w:space="0" w:color="auto"/>
            </w:tcBorders>
          </w:tcPr>
          <w:p w14:paraId="23A58D2F" w14:textId="77777777" w:rsidR="0075730F" w:rsidRDefault="0075730F" w:rsidP="00543851">
            <w:pPr>
              <w:pStyle w:val="TableText"/>
            </w:pPr>
          </w:p>
        </w:tc>
        <w:tc>
          <w:tcPr>
            <w:tcW w:w="1644" w:type="dxa"/>
            <w:tcBorders>
              <w:bottom w:val="single" w:sz="4" w:space="0" w:color="auto"/>
            </w:tcBorders>
          </w:tcPr>
          <w:p w14:paraId="2125F6A7" w14:textId="77777777" w:rsidR="0075730F" w:rsidRDefault="0075730F" w:rsidP="00543851">
            <w:pPr>
              <w:pStyle w:val="TableText"/>
            </w:pPr>
            <w:r>
              <w:t>Murrumbidgee</w:t>
            </w:r>
          </w:p>
        </w:tc>
        <w:tc>
          <w:tcPr>
            <w:tcW w:w="907" w:type="dxa"/>
            <w:tcBorders>
              <w:bottom w:val="single" w:sz="4" w:space="0" w:color="auto"/>
              <w:right w:val="single" w:sz="8" w:space="0" w:color="FFFFFF" w:themeColor="background1"/>
            </w:tcBorders>
          </w:tcPr>
          <w:p w14:paraId="48742F72" w14:textId="77777777" w:rsidR="0075730F" w:rsidRDefault="0075730F" w:rsidP="000A4FC5">
            <w:pPr>
              <w:pStyle w:val="TableText"/>
              <w:jc w:val="center"/>
            </w:pPr>
          </w:p>
        </w:tc>
        <w:tc>
          <w:tcPr>
            <w:tcW w:w="907" w:type="dxa"/>
            <w:tcBorders>
              <w:left w:val="single" w:sz="8" w:space="0" w:color="FFFFFF" w:themeColor="background1"/>
              <w:bottom w:val="single" w:sz="4" w:space="0" w:color="auto"/>
              <w:right w:val="single" w:sz="8" w:space="0" w:color="FFFFFF" w:themeColor="background1"/>
            </w:tcBorders>
          </w:tcPr>
          <w:p w14:paraId="2C4D0CE5" w14:textId="77777777" w:rsidR="0075730F" w:rsidRDefault="0075730F" w:rsidP="000A4FC5">
            <w:pPr>
              <w:pStyle w:val="TableText"/>
              <w:jc w:val="center"/>
            </w:pPr>
            <w:r>
              <w:t>8</w:t>
            </w:r>
          </w:p>
        </w:tc>
        <w:tc>
          <w:tcPr>
            <w:tcW w:w="907" w:type="dxa"/>
            <w:tcBorders>
              <w:left w:val="single" w:sz="8" w:space="0" w:color="FFFFFF" w:themeColor="background1"/>
              <w:bottom w:val="single" w:sz="4" w:space="0" w:color="auto"/>
              <w:right w:val="single" w:sz="8" w:space="0" w:color="FFFFFF" w:themeColor="background1"/>
            </w:tcBorders>
          </w:tcPr>
          <w:p w14:paraId="22F476EC" w14:textId="77777777" w:rsidR="0075730F" w:rsidRDefault="0075730F" w:rsidP="000A4FC5">
            <w:pPr>
              <w:pStyle w:val="TableText"/>
              <w:jc w:val="center"/>
            </w:pPr>
          </w:p>
        </w:tc>
        <w:tc>
          <w:tcPr>
            <w:tcW w:w="907" w:type="dxa"/>
            <w:tcBorders>
              <w:left w:val="single" w:sz="8" w:space="0" w:color="FFFFFF" w:themeColor="background1"/>
              <w:bottom w:val="single" w:sz="4" w:space="0" w:color="auto"/>
              <w:right w:val="single" w:sz="8" w:space="0" w:color="FFFFFF" w:themeColor="background1"/>
            </w:tcBorders>
          </w:tcPr>
          <w:p w14:paraId="17830B63" w14:textId="77777777" w:rsidR="0075730F" w:rsidRDefault="0075730F" w:rsidP="000A4FC5">
            <w:pPr>
              <w:pStyle w:val="TableText"/>
              <w:jc w:val="center"/>
            </w:pPr>
          </w:p>
        </w:tc>
        <w:tc>
          <w:tcPr>
            <w:tcW w:w="907" w:type="dxa"/>
            <w:tcBorders>
              <w:left w:val="single" w:sz="8" w:space="0" w:color="FFFFFF" w:themeColor="background1"/>
              <w:bottom w:val="single" w:sz="4" w:space="0" w:color="auto"/>
              <w:right w:val="single" w:sz="8" w:space="0" w:color="FFFFFF" w:themeColor="background1"/>
            </w:tcBorders>
          </w:tcPr>
          <w:p w14:paraId="19588BAA" w14:textId="77777777" w:rsidR="0075730F" w:rsidRDefault="0075730F" w:rsidP="000A4FC5">
            <w:pPr>
              <w:pStyle w:val="TableText"/>
              <w:jc w:val="center"/>
            </w:pPr>
            <w:r>
              <w:t>78</w:t>
            </w:r>
          </w:p>
        </w:tc>
        <w:tc>
          <w:tcPr>
            <w:tcW w:w="907" w:type="dxa"/>
            <w:tcBorders>
              <w:left w:val="single" w:sz="8" w:space="0" w:color="FFFFFF" w:themeColor="background1"/>
              <w:bottom w:val="single" w:sz="4" w:space="0" w:color="auto"/>
              <w:right w:val="single" w:sz="8" w:space="0" w:color="FFFFFF" w:themeColor="background1"/>
            </w:tcBorders>
          </w:tcPr>
          <w:p w14:paraId="74F2C329" w14:textId="77777777" w:rsidR="0075730F" w:rsidRDefault="0075730F" w:rsidP="000A4FC5">
            <w:pPr>
              <w:pStyle w:val="TableText"/>
              <w:jc w:val="center"/>
            </w:pPr>
          </w:p>
        </w:tc>
        <w:tc>
          <w:tcPr>
            <w:tcW w:w="907" w:type="dxa"/>
            <w:tcBorders>
              <w:left w:val="single" w:sz="8" w:space="0" w:color="FFFFFF" w:themeColor="background1"/>
              <w:bottom w:val="single" w:sz="4" w:space="0" w:color="auto"/>
            </w:tcBorders>
          </w:tcPr>
          <w:p w14:paraId="2035E3E6" w14:textId="77777777" w:rsidR="0075730F" w:rsidRDefault="0075730F" w:rsidP="000A4FC5">
            <w:pPr>
              <w:pStyle w:val="TableText"/>
              <w:jc w:val="center"/>
            </w:pPr>
          </w:p>
        </w:tc>
      </w:tr>
      <w:tr w:rsidR="0075730F" w14:paraId="7FC1757E" w14:textId="77777777" w:rsidTr="004E69C6">
        <w:tc>
          <w:tcPr>
            <w:tcW w:w="1417" w:type="dxa"/>
            <w:vMerge w:val="restart"/>
            <w:tcBorders>
              <w:top w:val="single" w:sz="4" w:space="0" w:color="auto"/>
              <w:bottom w:val="nil"/>
            </w:tcBorders>
          </w:tcPr>
          <w:p w14:paraId="6C2556D1" w14:textId="6E8E47D0" w:rsidR="0075730F" w:rsidRDefault="0075730F" w:rsidP="00543851">
            <w:pPr>
              <w:pStyle w:val="TableText"/>
            </w:pPr>
            <w:r>
              <w:t xml:space="preserve">Bony </w:t>
            </w:r>
            <w:r w:rsidR="002A0AA7">
              <w:t>herring</w:t>
            </w:r>
          </w:p>
        </w:tc>
        <w:tc>
          <w:tcPr>
            <w:tcW w:w="1644" w:type="dxa"/>
            <w:tcBorders>
              <w:top w:val="single" w:sz="4" w:space="0" w:color="auto"/>
              <w:bottom w:val="nil"/>
            </w:tcBorders>
          </w:tcPr>
          <w:p w14:paraId="6F807E98" w14:textId="77777777" w:rsidR="0075730F" w:rsidRDefault="0075730F" w:rsidP="00543851">
            <w:pPr>
              <w:pStyle w:val="TableText"/>
            </w:pPr>
            <w:r>
              <w:t>Edward-Wakool</w:t>
            </w:r>
          </w:p>
        </w:tc>
        <w:tc>
          <w:tcPr>
            <w:tcW w:w="907" w:type="dxa"/>
            <w:tcBorders>
              <w:top w:val="single" w:sz="4" w:space="0" w:color="auto"/>
              <w:bottom w:val="nil"/>
              <w:right w:val="single" w:sz="8" w:space="0" w:color="FFFFFF" w:themeColor="background1"/>
            </w:tcBorders>
          </w:tcPr>
          <w:p w14:paraId="2F857200" w14:textId="77777777" w:rsidR="0075730F" w:rsidRDefault="0075730F" w:rsidP="000A4FC5">
            <w:pPr>
              <w:pStyle w:val="TableText"/>
              <w:jc w:val="center"/>
            </w:pPr>
          </w:p>
        </w:tc>
        <w:tc>
          <w:tcPr>
            <w:tcW w:w="907" w:type="dxa"/>
            <w:tcBorders>
              <w:top w:val="single" w:sz="4" w:space="0" w:color="auto"/>
              <w:left w:val="single" w:sz="8" w:space="0" w:color="FFFFFF" w:themeColor="background1"/>
              <w:bottom w:val="nil"/>
              <w:right w:val="single" w:sz="8" w:space="0" w:color="FFFFFF" w:themeColor="background1"/>
            </w:tcBorders>
          </w:tcPr>
          <w:p w14:paraId="2D732951" w14:textId="77777777" w:rsidR="0075730F" w:rsidRDefault="0075730F" w:rsidP="000A4FC5">
            <w:pPr>
              <w:pStyle w:val="TableText"/>
              <w:jc w:val="center"/>
            </w:pPr>
            <w:r>
              <w:t>46</w:t>
            </w:r>
          </w:p>
        </w:tc>
        <w:tc>
          <w:tcPr>
            <w:tcW w:w="907" w:type="dxa"/>
            <w:tcBorders>
              <w:top w:val="single" w:sz="4" w:space="0" w:color="auto"/>
              <w:left w:val="single" w:sz="8" w:space="0" w:color="FFFFFF" w:themeColor="background1"/>
              <w:bottom w:val="nil"/>
              <w:right w:val="single" w:sz="8" w:space="0" w:color="FFFFFF" w:themeColor="background1"/>
            </w:tcBorders>
          </w:tcPr>
          <w:p w14:paraId="3604CE8F" w14:textId="77777777" w:rsidR="0075730F" w:rsidRDefault="0075730F" w:rsidP="000A4FC5">
            <w:pPr>
              <w:pStyle w:val="TableText"/>
              <w:jc w:val="center"/>
            </w:pPr>
          </w:p>
        </w:tc>
        <w:tc>
          <w:tcPr>
            <w:tcW w:w="907" w:type="dxa"/>
            <w:tcBorders>
              <w:top w:val="single" w:sz="4" w:space="0" w:color="auto"/>
              <w:left w:val="single" w:sz="8" w:space="0" w:color="FFFFFF" w:themeColor="background1"/>
              <w:bottom w:val="nil"/>
              <w:right w:val="single" w:sz="8" w:space="0" w:color="FFFFFF" w:themeColor="background1"/>
            </w:tcBorders>
          </w:tcPr>
          <w:p w14:paraId="71751E63" w14:textId="77777777" w:rsidR="0075730F" w:rsidRDefault="0075730F" w:rsidP="000A4FC5">
            <w:pPr>
              <w:pStyle w:val="TableText"/>
              <w:jc w:val="center"/>
            </w:pPr>
          </w:p>
        </w:tc>
        <w:tc>
          <w:tcPr>
            <w:tcW w:w="907" w:type="dxa"/>
            <w:tcBorders>
              <w:top w:val="single" w:sz="4" w:space="0" w:color="auto"/>
              <w:left w:val="single" w:sz="8" w:space="0" w:color="FFFFFF" w:themeColor="background1"/>
              <w:bottom w:val="nil"/>
              <w:right w:val="single" w:sz="8" w:space="0" w:color="FFFFFF" w:themeColor="background1"/>
            </w:tcBorders>
          </w:tcPr>
          <w:p w14:paraId="351B9F05" w14:textId="77777777" w:rsidR="0075730F" w:rsidRDefault="0075730F" w:rsidP="000A4FC5">
            <w:pPr>
              <w:pStyle w:val="TableText"/>
              <w:jc w:val="center"/>
            </w:pPr>
          </w:p>
        </w:tc>
        <w:tc>
          <w:tcPr>
            <w:tcW w:w="907" w:type="dxa"/>
            <w:tcBorders>
              <w:top w:val="single" w:sz="4" w:space="0" w:color="auto"/>
              <w:left w:val="single" w:sz="8" w:space="0" w:color="FFFFFF" w:themeColor="background1"/>
              <w:bottom w:val="nil"/>
              <w:right w:val="single" w:sz="8" w:space="0" w:color="FFFFFF" w:themeColor="background1"/>
            </w:tcBorders>
          </w:tcPr>
          <w:p w14:paraId="7FB061BF" w14:textId="77777777" w:rsidR="0075730F" w:rsidRDefault="0075730F" w:rsidP="000A4FC5">
            <w:pPr>
              <w:pStyle w:val="TableText"/>
              <w:jc w:val="center"/>
            </w:pPr>
          </w:p>
        </w:tc>
        <w:tc>
          <w:tcPr>
            <w:tcW w:w="907" w:type="dxa"/>
            <w:tcBorders>
              <w:top w:val="single" w:sz="4" w:space="0" w:color="auto"/>
              <w:left w:val="single" w:sz="8" w:space="0" w:color="FFFFFF" w:themeColor="background1"/>
              <w:bottom w:val="nil"/>
            </w:tcBorders>
          </w:tcPr>
          <w:p w14:paraId="2CA2E1E9" w14:textId="77777777" w:rsidR="0075730F" w:rsidRDefault="0075730F" w:rsidP="000A4FC5">
            <w:pPr>
              <w:pStyle w:val="TableText"/>
              <w:jc w:val="center"/>
            </w:pPr>
          </w:p>
        </w:tc>
      </w:tr>
      <w:tr w:rsidR="0075730F" w14:paraId="6F928836" w14:textId="77777777" w:rsidTr="004E69C6">
        <w:trPr>
          <w:cnfStyle w:val="000000100000" w:firstRow="0" w:lastRow="0" w:firstColumn="0" w:lastColumn="0" w:oddVBand="0" w:evenVBand="0" w:oddHBand="1" w:evenHBand="0" w:firstRowFirstColumn="0" w:firstRowLastColumn="0" w:lastRowFirstColumn="0" w:lastRowLastColumn="0"/>
        </w:trPr>
        <w:tc>
          <w:tcPr>
            <w:tcW w:w="1417" w:type="dxa"/>
            <w:vMerge/>
            <w:tcBorders>
              <w:top w:val="nil"/>
            </w:tcBorders>
          </w:tcPr>
          <w:p w14:paraId="3BC55869" w14:textId="77777777" w:rsidR="0075730F" w:rsidRDefault="0075730F" w:rsidP="00543851">
            <w:pPr>
              <w:pStyle w:val="TableText"/>
            </w:pPr>
          </w:p>
        </w:tc>
        <w:tc>
          <w:tcPr>
            <w:tcW w:w="1644" w:type="dxa"/>
            <w:tcBorders>
              <w:top w:val="nil"/>
            </w:tcBorders>
          </w:tcPr>
          <w:p w14:paraId="1CDD94E1" w14:textId="77777777" w:rsidR="0075730F" w:rsidRDefault="0075730F" w:rsidP="00543851">
            <w:pPr>
              <w:pStyle w:val="TableText"/>
            </w:pPr>
            <w:r>
              <w:t>Gwydir</w:t>
            </w:r>
          </w:p>
        </w:tc>
        <w:tc>
          <w:tcPr>
            <w:tcW w:w="907" w:type="dxa"/>
            <w:tcBorders>
              <w:top w:val="nil"/>
              <w:bottom w:val="nil"/>
              <w:right w:val="single" w:sz="8" w:space="0" w:color="FFFFFF" w:themeColor="background1"/>
            </w:tcBorders>
          </w:tcPr>
          <w:p w14:paraId="7BA54251" w14:textId="77777777" w:rsidR="0075730F" w:rsidRDefault="0075730F" w:rsidP="000A4FC5">
            <w:pPr>
              <w:pStyle w:val="TableText"/>
              <w:jc w:val="center"/>
            </w:pPr>
            <w:r>
              <w:t>10</w:t>
            </w:r>
          </w:p>
        </w:tc>
        <w:tc>
          <w:tcPr>
            <w:tcW w:w="907" w:type="dxa"/>
            <w:tcBorders>
              <w:top w:val="nil"/>
              <w:left w:val="single" w:sz="8" w:space="0" w:color="FFFFFF" w:themeColor="background1"/>
              <w:bottom w:val="nil"/>
              <w:right w:val="single" w:sz="8" w:space="0" w:color="FFFFFF" w:themeColor="background1"/>
            </w:tcBorders>
          </w:tcPr>
          <w:p w14:paraId="0DEE21AD" w14:textId="77777777" w:rsidR="0075730F" w:rsidRDefault="0075730F" w:rsidP="000A4FC5">
            <w:pPr>
              <w:pStyle w:val="TableText"/>
              <w:jc w:val="center"/>
            </w:pPr>
            <w:r>
              <w:t>49</w:t>
            </w:r>
          </w:p>
        </w:tc>
        <w:tc>
          <w:tcPr>
            <w:tcW w:w="907" w:type="dxa"/>
            <w:tcBorders>
              <w:top w:val="nil"/>
              <w:left w:val="single" w:sz="8" w:space="0" w:color="FFFFFF" w:themeColor="background1"/>
              <w:bottom w:val="nil"/>
              <w:right w:val="single" w:sz="8" w:space="0" w:color="FFFFFF" w:themeColor="background1"/>
            </w:tcBorders>
          </w:tcPr>
          <w:p w14:paraId="038EB441" w14:textId="77777777" w:rsidR="0075730F" w:rsidRDefault="0075730F" w:rsidP="000A4FC5">
            <w:pPr>
              <w:pStyle w:val="TableText"/>
              <w:jc w:val="center"/>
            </w:pPr>
            <w:r>
              <w:t>117</w:t>
            </w:r>
          </w:p>
        </w:tc>
        <w:tc>
          <w:tcPr>
            <w:tcW w:w="907" w:type="dxa"/>
            <w:tcBorders>
              <w:top w:val="nil"/>
              <w:left w:val="single" w:sz="8" w:space="0" w:color="FFFFFF" w:themeColor="background1"/>
              <w:bottom w:val="nil"/>
              <w:right w:val="single" w:sz="8" w:space="0" w:color="FFFFFF" w:themeColor="background1"/>
            </w:tcBorders>
          </w:tcPr>
          <w:p w14:paraId="14A5E341" w14:textId="77777777" w:rsidR="0075730F" w:rsidRDefault="0075730F" w:rsidP="000A4FC5">
            <w:pPr>
              <w:pStyle w:val="TableText"/>
              <w:jc w:val="center"/>
            </w:pPr>
            <w:r>
              <w:t>100</w:t>
            </w:r>
          </w:p>
        </w:tc>
        <w:tc>
          <w:tcPr>
            <w:tcW w:w="907" w:type="dxa"/>
            <w:tcBorders>
              <w:top w:val="nil"/>
              <w:left w:val="single" w:sz="8" w:space="0" w:color="FFFFFF" w:themeColor="background1"/>
              <w:bottom w:val="nil"/>
              <w:right w:val="single" w:sz="8" w:space="0" w:color="FFFFFF" w:themeColor="background1"/>
            </w:tcBorders>
          </w:tcPr>
          <w:p w14:paraId="3B0BEC96" w14:textId="77777777" w:rsidR="0075730F" w:rsidRDefault="0075730F" w:rsidP="000A4FC5">
            <w:pPr>
              <w:pStyle w:val="TableText"/>
              <w:jc w:val="center"/>
            </w:pPr>
            <w:r>
              <w:t>105</w:t>
            </w:r>
          </w:p>
        </w:tc>
        <w:tc>
          <w:tcPr>
            <w:tcW w:w="907" w:type="dxa"/>
            <w:tcBorders>
              <w:top w:val="nil"/>
              <w:left w:val="single" w:sz="8" w:space="0" w:color="FFFFFF" w:themeColor="background1"/>
              <w:bottom w:val="nil"/>
              <w:right w:val="single" w:sz="8" w:space="0" w:color="FFFFFF" w:themeColor="background1"/>
            </w:tcBorders>
          </w:tcPr>
          <w:p w14:paraId="53800444" w14:textId="77777777" w:rsidR="0075730F" w:rsidRDefault="0075730F" w:rsidP="000A4FC5">
            <w:pPr>
              <w:pStyle w:val="TableText"/>
              <w:jc w:val="center"/>
            </w:pPr>
            <w:r>
              <w:t>76</w:t>
            </w:r>
          </w:p>
        </w:tc>
        <w:tc>
          <w:tcPr>
            <w:tcW w:w="907" w:type="dxa"/>
            <w:tcBorders>
              <w:top w:val="nil"/>
              <w:left w:val="single" w:sz="8" w:space="0" w:color="FFFFFF" w:themeColor="background1"/>
              <w:bottom w:val="nil"/>
            </w:tcBorders>
          </w:tcPr>
          <w:p w14:paraId="7130935F" w14:textId="77777777" w:rsidR="0075730F" w:rsidRDefault="0075730F" w:rsidP="000A4FC5">
            <w:pPr>
              <w:pStyle w:val="TableText"/>
              <w:jc w:val="center"/>
            </w:pPr>
          </w:p>
        </w:tc>
      </w:tr>
      <w:tr w:rsidR="0075730F" w14:paraId="3C977271" w14:textId="77777777" w:rsidTr="00291D47">
        <w:tc>
          <w:tcPr>
            <w:tcW w:w="1417" w:type="dxa"/>
            <w:vMerge/>
          </w:tcPr>
          <w:p w14:paraId="6380849D" w14:textId="77777777" w:rsidR="0075730F" w:rsidRDefault="0075730F" w:rsidP="00543851">
            <w:pPr>
              <w:pStyle w:val="TableText"/>
            </w:pPr>
          </w:p>
        </w:tc>
        <w:tc>
          <w:tcPr>
            <w:tcW w:w="1644" w:type="dxa"/>
          </w:tcPr>
          <w:p w14:paraId="546C64C2" w14:textId="77777777" w:rsidR="0075730F" w:rsidRDefault="0075730F" w:rsidP="00543851">
            <w:pPr>
              <w:pStyle w:val="TableText"/>
            </w:pPr>
            <w:r>
              <w:t>Lachlan</w:t>
            </w:r>
          </w:p>
        </w:tc>
        <w:tc>
          <w:tcPr>
            <w:tcW w:w="907" w:type="dxa"/>
            <w:tcBorders>
              <w:bottom w:val="nil"/>
              <w:right w:val="single" w:sz="8" w:space="0" w:color="FFFFFF" w:themeColor="background1"/>
            </w:tcBorders>
          </w:tcPr>
          <w:p w14:paraId="5D624BA1" w14:textId="77777777" w:rsidR="0075730F" w:rsidRDefault="0075730F" w:rsidP="000A4FC5">
            <w:pPr>
              <w:pStyle w:val="TableText"/>
              <w:jc w:val="center"/>
            </w:pPr>
          </w:p>
        </w:tc>
        <w:tc>
          <w:tcPr>
            <w:tcW w:w="907" w:type="dxa"/>
            <w:tcBorders>
              <w:left w:val="single" w:sz="8" w:space="0" w:color="FFFFFF" w:themeColor="background1"/>
              <w:bottom w:val="nil"/>
              <w:right w:val="single" w:sz="8" w:space="0" w:color="FFFFFF" w:themeColor="background1"/>
            </w:tcBorders>
          </w:tcPr>
          <w:p w14:paraId="1EFC4192" w14:textId="77777777" w:rsidR="0075730F" w:rsidRDefault="0075730F" w:rsidP="000A4FC5">
            <w:pPr>
              <w:pStyle w:val="TableText"/>
              <w:jc w:val="center"/>
            </w:pPr>
            <w:r>
              <w:t>53</w:t>
            </w:r>
          </w:p>
        </w:tc>
        <w:tc>
          <w:tcPr>
            <w:tcW w:w="907" w:type="dxa"/>
            <w:tcBorders>
              <w:left w:val="single" w:sz="8" w:space="0" w:color="FFFFFF" w:themeColor="background1"/>
              <w:bottom w:val="nil"/>
              <w:right w:val="single" w:sz="8" w:space="0" w:color="FFFFFF" w:themeColor="background1"/>
            </w:tcBorders>
          </w:tcPr>
          <w:p w14:paraId="4E6C4EF6" w14:textId="77777777" w:rsidR="0075730F" w:rsidRDefault="0075730F" w:rsidP="000A4FC5">
            <w:pPr>
              <w:pStyle w:val="TableText"/>
              <w:jc w:val="center"/>
            </w:pPr>
            <w:r>
              <w:t>109</w:t>
            </w:r>
          </w:p>
        </w:tc>
        <w:tc>
          <w:tcPr>
            <w:tcW w:w="907" w:type="dxa"/>
            <w:tcBorders>
              <w:left w:val="single" w:sz="8" w:space="0" w:color="FFFFFF" w:themeColor="background1"/>
              <w:bottom w:val="nil"/>
              <w:right w:val="single" w:sz="8" w:space="0" w:color="FFFFFF" w:themeColor="background1"/>
            </w:tcBorders>
          </w:tcPr>
          <w:p w14:paraId="2C1E13CD" w14:textId="77777777" w:rsidR="0075730F" w:rsidRDefault="0075730F" w:rsidP="000A4FC5">
            <w:pPr>
              <w:pStyle w:val="TableText"/>
              <w:jc w:val="center"/>
            </w:pPr>
            <w:r>
              <w:t>103</w:t>
            </w:r>
          </w:p>
        </w:tc>
        <w:tc>
          <w:tcPr>
            <w:tcW w:w="907" w:type="dxa"/>
            <w:tcBorders>
              <w:left w:val="single" w:sz="8" w:space="0" w:color="FFFFFF" w:themeColor="background1"/>
              <w:bottom w:val="nil"/>
              <w:right w:val="single" w:sz="8" w:space="0" w:color="FFFFFF" w:themeColor="background1"/>
            </w:tcBorders>
          </w:tcPr>
          <w:p w14:paraId="18EA708C" w14:textId="77777777" w:rsidR="0075730F" w:rsidRDefault="0075730F" w:rsidP="000A4FC5">
            <w:pPr>
              <w:pStyle w:val="TableText"/>
              <w:jc w:val="center"/>
            </w:pPr>
            <w:r>
              <w:t>108</w:t>
            </w:r>
          </w:p>
        </w:tc>
        <w:tc>
          <w:tcPr>
            <w:tcW w:w="907" w:type="dxa"/>
            <w:tcBorders>
              <w:left w:val="single" w:sz="8" w:space="0" w:color="FFFFFF" w:themeColor="background1"/>
              <w:bottom w:val="nil"/>
              <w:right w:val="single" w:sz="8" w:space="0" w:color="FFFFFF" w:themeColor="background1"/>
            </w:tcBorders>
          </w:tcPr>
          <w:p w14:paraId="74EC72DD" w14:textId="77777777" w:rsidR="0075730F" w:rsidRDefault="0075730F" w:rsidP="000A4FC5">
            <w:pPr>
              <w:pStyle w:val="TableText"/>
              <w:jc w:val="center"/>
            </w:pPr>
            <w:r>
              <w:t>100</w:t>
            </w:r>
          </w:p>
        </w:tc>
        <w:tc>
          <w:tcPr>
            <w:tcW w:w="907" w:type="dxa"/>
            <w:tcBorders>
              <w:left w:val="single" w:sz="8" w:space="0" w:color="FFFFFF" w:themeColor="background1"/>
              <w:bottom w:val="nil"/>
            </w:tcBorders>
          </w:tcPr>
          <w:p w14:paraId="2DFF777B" w14:textId="77777777" w:rsidR="0075730F" w:rsidRDefault="0075730F" w:rsidP="000A4FC5">
            <w:pPr>
              <w:pStyle w:val="TableText"/>
              <w:jc w:val="center"/>
            </w:pPr>
            <w:r>
              <w:t>98</w:t>
            </w:r>
          </w:p>
        </w:tc>
      </w:tr>
      <w:tr w:rsidR="0075730F" w14:paraId="00780946" w14:textId="77777777" w:rsidTr="00291D47">
        <w:trPr>
          <w:cnfStyle w:val="000000100000" w:firstRow="0" w:lastRow="0" w:firstColumn="0" w:lastColumn="0" w:oddVBand="0" w:evenVBand="0" w:oddHBand="1" w:evenHBand="0" w:firstRowFirstColumn="0" w:firstRowLastColumn="0" w:lastRowFirstColumn="0" w:lastRowLastColumn="0"/>
        </w:trPr>
        <w:tc>
          <w:tcPr>
            <w:tcW w:w="1417" w:type="dxa"/>
            <w:vMerge/>
          </w:tcPr>
          <w:p w14:paraId="190E1AD7" w14:textId="77777777" w:rsidR="0075730F" w:rsidRDefault="0075730F" w:rsidP="00543851">
            <w:pPr>
              <w:pStyle w:val="TableText"/>
            </w:pPr>
          </w:p>
        </w:tc>
        <w:tc>
          <w:tcPr>
            <w:tcW w:w="1644" w:type="dxa"/>
          </w:tcPr>
          <w:p w14:paraId="4D287003" w14:textId="77777777" w:rsidR="0075730F" w:rsidRDefault="0075730F" w:rsidP="00543851">
            <w:pPr>
              <w:pStyle w:val="TableText"/>
            </w:pPr>
            <w:r>
              <w:t>Lower Murray</w:t>
            </w:r>
          </w:p>
        </w:tc>
        <w:tc>
          <w:tcPr>
            <w:tcW w:w="907" w:type="dxa"/>
            <w:tcBorders>
              <w:bottom w:val="nil"/>
              <w:right w:val="single" w:sz="8" w:space="0" w:color="FFFFFF" w:themeColor="background1"/>
            </w:tcBorders>
          </w:tcPr>
          <w:p w14:paraId="235E0EFD" w14:textId="77777777" w:rsidR="0075730F" w:rsidRDefault="0075730F" w:rsidP="000A4FC5">
            <w:pPr>
              <w:pStyle w:val="TableText"/>
              <w:jc w:val="center"/>
            </w:pPr>
          </w:p>
        </w:tc>
        <w:tc>
          <w:tcPr>
            <w:tcW w:w="907" w:type="dxa"/>
            <w:tcBorders>
              <w:left w:val="single" w:sz="8" w:space="0" w:color="FFFFFF" w:themeColor="background1"/>
              <w:bottom w:val="nil"/>
              <w:right w:val="single" w:sz="8" w:space="0" w:color="FFFFFF" w:themeColor="background1"/>
            </w:tcBorders>
          </w:tcPr>
          <w:p w14:paraId="6A71C8F7" w14:textId="77777777" w:rsidR="0075730F" w:rsidRDefault="0075730F" w:rsidP="000A4FC5">
            <w:pPr>
              <w:pStyle w:val="TableText"/>
              <w:jc w:val="center"/>
            </w:pPr>
          </w:p>
        </w:tc>
        <w:tc>
          <w:tcPr>
            <w:tcW w:w="907" w:type="dxa"/>
            <w:tcBorders>
              <w:left w:val="single" w:sz="8" w:space="0" w:color="FFFFFF" w:themeColor="background1"/>
              <w:bottom w:val="nil"/>
              <w:right w:val="single" w:sz="8" w:space="0" w:color="FFFFFF" w:themeColor="background1"/>
            </w:tcBorders>
          </w:tcPr>
          <w:p w14:paraId="2A378964" w14:textId="77777777" w:rsidR="0075730F" w:rsidRDefault="0075730F" w:rsidP="000A4FC5">
            <w:pPr>
              <w:pStyle w:val="TableText"/>
              <w:jc w:val="center"/>
            </w:pPr>
            <w:r>
              <w:t>124</w:t>
            </w:r>
          </w:p>
        </w:tc>
        <w:tc>
          <w:tcPr>
            <w:tcW w:w="907" w:type="dxa"/>
            <w:tcBorders>
              <w:left w:val="single" w:sz="8" w:space="0" w:color="FFFFFF" w:themeColor="background1"/>
              <w:bottom w:val="nil"/>
              <w:right w:val="single" w:sz="8" w:space="0" w:color="FFFFFF" w:themeColor="background1"/>
            </w:tcBorders>
          </w:tcPr>
          <w:p w14:paraId="2F9E9D1E" w14:textId="77777777" w:rsidR="0075730F" w:rsidRDefault="0075730F" w:rsidP="000A4FC5">
            <w:pPr>
              <w:pStyle w:val="TableText"/>
              <w:jc w:val="center"/>
            </w:pPr>
            <w:r>
              <w:t>114</w:t>
            </w:r>
          </w:p>
        </w:tc>
        <w:tc>
          <w:tcPr>
            <w:tcW w:w="907" w:type="dxa"/>
            <w:tcBorders>
              <w:left w:val="single" w:sz="8" w:space="0" w:color="FFFFFF" w:themeColor="background1"/>
              <w:bottom w:val="nil"/>
              <w:right w:val="single" w:sz="8" w:space="0" w:color="FFFFFF" w:themeColor="background1"/>
            </w:tcBorders>
          </w:tcPr>
          <w:p w14:paraId="72FE4EED" w14:textId="77777777" w:rsidR="0075730F" w:rsidRDefault="0075730F" w:rsidP="000A4FC5">
            <w:pPr>
              <w:pStyle w:val="TableText"/>
              <w:jc w:val="center"/>
            </w:pPr>
            <w:r>
              <w:t>119</w:t>
            </w:r>
          </w:p>
        </w:tc>
        <w:tc>
          <w:tcPr>
            <w:tcW w:w="907" w:type="dxa"/>
            <w:tcBorders>
              <w:left w:val="single" w:sz="8" w:space="0" w:color="FFFFFF" w:themeColor="background1"/>
              <w:bottom w:val="nil"/>
              <w:right w:val="single" w:sz="8" w:space="0" w:color="FFFFFF" w:themeColor="background1"/>
            </w:tcBorders>
          </w:tcPr>
          <w:p w14:paraId="2126E1CC" w14:textId="77777777" w:rsidR="0075730F" w:rsidRDefault="0075730F" w:rsidP="000A4FC5">
            <w:pPr>
              <w:pStyle w:val="TableText"/>
              <w:jc w:val="center"/>
            </w:pPr>
            <w:r>
              <w:t>122</w:t>
            </w:r>
          </w:p>
        </w:tc>
        <w:tc>
          <w:tcPr>
            <w:tcW w:w="907" w:type="dxa"/>
            <w:tcBorders>
              <w:left w:val="single" w:sz="8" w:space="0" w:color="FFFFFF" w:themeColor="background1"/>
              <w:bottom w:val="nil"/>
            </w:tcBorders>
          </w:tcPr>
          <w:p w14:paraId="6BB100C9" w14:textId="77777777" w:rsidR="0075730F" w:rsidRDefault="0075730F" w:rsidP="000A4FC5">
            <w:pPr>
              <w:pStyle w:val="TableText"/>
              <w:jc w:val="center"/>
            </w:pPr>
            <w:r>
              <w:t>100</w:t>
            </w:r>
          </w:p>
        </w:tc>
      </w:tr>
      <w:tr w:rsidR="0075730F" w14:paraId="3F5F5315" w14:textId="77777777" w:rsidTr="00291D47">
        <w:tc>
          <w:tcPr>
            <w:tcW w:w="1417" w:type="dxa"/>
            <w:vMerge/>
          </w:tcPr>
          <w:p w14:paraId="1808656D" w14:textId="77777777" w:rsidR="0075730F" w:rsidRDefault="0075730F" w:rsidP="00543851">
            <w:pPr>
              <w:pStyle w:val="TableText"/>
            </w:pPr>
          </w:p>
        </w:tc>
        <w:tc>
          <w:tcPr>
            <w:tcW w:w="1644" w:type="dxa"/>
          </w:tcPr>
          <w:p w14:paraId="1527B369" w14:textId="77777777" w:rsidR="0075730F" w:rsidRDefault="0075730F" w:rsidP="00543851">
            <w:pPr>
              <w:pStyle w:val="TableText"/>
            </w:pPr>
            <w:r>
              <w:t>Murrumbidgee</w:t>
            </w:r>
          </w:p>
        </w:tc>
        <w:tc>
          <w:tcPr>
            <w:tcW w:w="907" w:type="dxa"/>
            <w:tcBorders>
              <w:bottom w:val="single" w:sz="4" w:space="0" w:color="auto"/>
              <w:right w:val="single" w:sz="8" w:space="0" w:color="FFFFFF" w:themeColor="background1"/>
            </w:tcBorders>
          </w:tcPr>
          <w:p w14:paraId="2F1A7396" w14:textId="77777777" w:rsidR="0075730F" w:rsidRDefault="0075730F" w:rsidP="000A4FC5">
            <w:pPr>
              <w:pStyle w:val="TableText"/>
              <w:jc w:val="center"/>
            </w:pPr>
          </w:p>
        </w:tc>
        <w:tc>
          <w:tcPr>
            <w:tcW w:w="907" w:type="dxa"/>
            <w:tcBorders>
              <w:left w:val="single" w:sz="8" w:space="0" w:color="FFFFFF" w:themeColor="background1"/>
              <w:bottom w:val="single" w:sz="4" w:space="0" w:color="auto"/>
              <w:right w:val="single" w:sz="8" w:space="0" w:color="FFFFFF" w:themeColor="background1"/>
            </w:tcBorders>
          </w:tcPr>
          <w:p w14:paraId="24D118AC" w14:textId="77777777" w:rsidR="0075730F" w:rsidRDefault="0075730F" w:rsidP="000A4FC5">
            <w:pPr>
              <w:pStyle w:val="TableText"/>
              <w:jc w:val="center"/>
            </w:pPr>
            <w:r>
              <w:t>51</w:t>
            </w:r>
          </w:p>
        </w:tc>
        <w:tc>
          <w:tcPr>
            <w:tcW w:w="907" w:type="dxa"/>
            <w:tcBorders>
              <w:left w:val="single" w:sz="8" w:space="0" w:color="FFFFFF" w:themeColor="background1"/>
              <w:bottom w:val="single" w:sz="4" w:space="0" w:color="auto"/>
              <w:right w:val="single" w:sz="8" w:space="0" w:color="FFFFFF" w:themeColor="background1"/>
            </w:tcBorders>
          </w:tcPr>
          <w:p w14:paraId="04AC5225" w14:textId="77777777" w:rsidR="0075730F" w:rsidRDefault="0075730F" w:rsidP="000A4FC5">
            <w:pPr>
              <w:pStyle w:val="TableText"/>
              <w:jc w:val="center"/>
            </w:pPr>
            <w:r>
              <w:t>113</w:t>
            </w:r>
          </w:p>
        </w:tc>
        <w:tc>
          <w:tcPr>
            <w:tcW w:w="907" w:type="dxa"/>
            <w:tcBorders>
              <w:left w:val="single" w:sz="8" w:space="0" w:color="FFFFFF" w:themeColor="background1"/>
              <w:bottom w:val="single" w:sz="4" w:space="0" w:color="auto"/>
              <w:right w:val="single" w:sz="8" w:space="0" w:color="FFFFFF" w:themeColor="background1"/>
            </w:tcBorders>
          </w:tcPr>
          <w:p w14:paraId="61D8147E" w14:textId="77777777" w:rsidR="0075730F" w:rsidRDefault="0075730F" w:rsidP="000A4FC5">
            <w:pPr>
              <w:pStyle w:val="TableText"/>
              <w:jc w:val="center"/>
            </w:pPr>
            <w:r>
              <w:t>110</w:t>
            </w:r>
          </w:p>
        </w:tc>
        <w:tc>
          <w:tcPr>
            <w:tcW w:w="907" w:type="dxa"/>
            <w:tcBorders>
              <w:left w:val="single" w:sz="8" w:space="0" w:color="FFFFFF" w:themeColor="background1"/>
              <w:bottom w:val="single" w:sz="4" w:space="0" w:color="auto"/>
              <w:right w:val="single" w:sz="8" w:space="0" w:color="FFFFFF" w:themeColor="background1"/>
            </w:tcBorders>
          </w:tcPr>
          <w:p w14:paraId="39970D10" w14:textId="77777777" w:rsidR="0075730F" w:rsidRDefault="0075730F" w:rsidP="000A4FC5">
            <w:pPr>
              <w:pStyle w:val="TableText"/>
              <w:jc w:val="center"/>
            </w:pPr>
            <w:r>
              <w:t>101</w:t>
            </w:r>
          </w:p>
        </w:tc>
        <w:tc>
          <w:tcPr>
            <w:tcW w:w="907" w:type="dxa"/>
            <w:tcBorders>
              <w:left w:val="single" w:sz="8" w:space="0" w:color="FFFFFF" w:themeColor="background1"/>
              <w:bottom w:val="single" w:sz="4" w:space="0" w:color="auto"/>
              <w:right w:val="single" w:sz="8" w:space="0" w:color="FFFFFF" w:themeColor="background1"/>
            </w:tcBorders>
          </w:tcPr>
          <w:p w14:paraId="72DCF487" w14:textId="77777777" w:rsidR="0075730F" w:rsidRDefault="0075730F" w:rsidP="000A4FC5">
            <w:pPr>
              <w:pStyle w:val="TableText"/>
              <w:jc w:val="center"/>
            </w:pPr>
            <w:r>
              <w:t>100</w:t>
            </w:r>
          </w:p>
        </w:tc>
        <w:tc>
          <w:tcPr>
            <w:tcW w:w="907" w:type="dxa"/>
            <w:tcBorders>
              <w:left w:val="single" w:sz="8" w:space="0" w:color="FFFFFF" w:themeColor="background1"/>
              <w:bottom w:val="single" w:sz="4" w:space="0" w:color="auto"/>
            </w:tcBorders>
          </w:tcPr>
          <w:p w14:paraId="219DD774" w14:textId="77777777" w:rsidR="0075730F" w:rsidRDefault="0075730F" w:rsidP="000A4FC5">
            <w:pPr>
              <w:pStyle w:val="TableText"/>
              <w:jc w:val="center"/>
            </w:pPr>
            <w:r>
              <w:t>100</w:t>
            </w:r>
          </w:p>
        </w:tc>
      </w:tr>
    </w:tbl>
    <w:p w14:paraId="30020FDE" w14:textId="77777777" w:rsidR="00C52F68" w:rsidRDefault="0075730F" w:rsidP="00C52F68">
      <w:pPr>
        <w:pStyle w:val="BodyTextExtraSpareAbove"/>
        <w:keepNext/>
      </w:pPr>
      <w:r>
        <w:rPr>
          <w:noProof/>
        </w:rPr>
        <w:lastRenderedPageBreak/>
        <w:drawing>
          <wp:inline distT="0" distB="0" distL="0" distR="0" wp14:anchorId="46687262" wp14:editId="1359B065">
            <wp:extent cx="5943600" cy="3566160"/>
            <wp:effectExtent l="0" t="0" r="0" b="0"/>
            <wp:docPr id="28" name="Picture" descr="Details as per caption"/>
            <wp:cNvGraphicFramePr/>
            <a:graphic xmlns:a="http://schemas.openxmlformats.org/drawingml/2006/main">
              <a:graphicData uri="http://schemas.openxmlformats.org/drawingml/2006/picture">
                <pic:pic xmlns:pic="http://schemas.openxmlformats.org/drawingml/2006/picture">
                  <pic:nvPicPr>
                    <pic:cNvPr id="28" name="Picture" descr="Details as per caption"/>
                    <pic:cNvPicPr>
                      <a:picLocks noChangeAspect="1" noChangeArrowheads="1"/>
                    </pic:cNvPicPr>
                  </pic:nvPicPr>
                  <pic:blipFill>
                    <a:blip r:embed="rId55" cstate="email">
                      <a:extLst>
                        <a:ext uri="{28A0092B-C50C-407E-A947-70E740481C1C}">
                          <a14:useLocalDpi xmlns:a14="http://schemas.microsoft.com/office/drawing/2010/main"/>
                        </a:ext>
                      </a:extLst>
                    </a:blip>
                    <a:stretch>
                      <a:fillRect/>
                    </a:stretch>
                  </pic:blipFill>
                  <pic:spPr bwMode="auto">
                    <a:xfrm>
                      <a:off x="0" y="0"/>
                      <a:ext cx="5943600" cy="3566160"/>
                    </a:xfrm>
                    <a:prstGeom prst="rect">
                      <a:avLst/>
                    </a:prstGeom>
                    <a:noFill/>
                    <a:ln w="9525">
                      <a:noFill/>
                      <a:headEnd/>
                      <a:tailEnd/>
                    </a:ln>
                  </pic:spPr>
                </pic:pic>
              </a:graphicData>
            </a:graphic>
          </wp:inline>
        </w:drawing>
      </w:r>
    </w:p>
    <w:p w14:paraId="502FAAA7" w14:textId="4C6AF6EA" w:rsidR="00C52F68" w:rsidRDefault="00C52F68" w:rsidP="00C52F68">
      <w:pPr>
        <w:pStyle w:val="CaptionFigure"/>
      </w:pPr>
      <w:bookmarkStart w:id="139" w:name="_Ref71822387"/>
      <w:bookmarkStart w:id="140" w:name="_Toc80792163"/>
      <w:r>
        <w:t xml:space="preserve">Figure </w:t>
      </w:r>
      <w:fldSimple w:instr=" STYLEREF 1 \s " w:fldLock="1">
        <w:r w:rsidR="000F6224">
          <w:rPr>
            <w:noProof/>
          </w:rPr>
          <w:t>2</w:t>
        </w:r>
      </w:fldSimple>
      <w:r w:rsidR="00D006AB">
        <w:t>.</w:t>
      </w:r>
      <w:fldSimple w:instr=" SEQ Figure \* ARABIC \s 1 ">
        <w:r w:rsidR="00AC66FC">
          <w:rPr>
            <w:noProof/>
          </w:rPr>
          <w:t>27</w:t>
        </w:r>
      </w:fldSimple>
      <w:bookmarkEnd w:id="139"/>
      <w:r>
        <w:t xml:space="preserve"> </w:t>
      </w:r>
      <w:r w:rsidRPr="00F72201">
        <w:t>Histogram showing distribution of ages across the selected areas</w:t>
      </w:r>
      <w:bookmarkEnd w:id="140"/>
    </w:p>
    <w:p w14:paraId="60DEA4A2" w14:textId="5A387097" w:rsidR="0075730F" w:rsidRDefault="00C52F68" w:rsidP="007232D6">
      <w:pPr>
        <w:pStyle w:val="CaptionNote"/>
      </w:pPr>
      <w:r w:rsidRPr="00F72201">
        <w:t>Each panel shows the total number of fish aged (n=XX)</w:t>
      </w:r>
      <w:r w:rsidR="002A0AA7">
        <w:t>.</w:t>
      </w:r>
    </w:p>
    <w:p w14:paraId="3154383E" w14:textId="77777777" w:rsidR="0075730F" w:rsidRDefault="0075730F" w:rsidP="00CB188F">
      <w:pPr>
        <w:pStyle w:val="Heading4"/>
      </w:pPr>
      <w:r>
        <w:t>Data trimming</w:t>
      </w:r>
    </w:p>
    <w:p w14:paraId="06FE6EBB" w14:textId="04A2191E" w:rsidR="0075730F" w:rsidRDefault="0075730F" w:rsidP="0075730F">
      <w:pPr>
        <w:pStyle w:val="BodyText"/>
      </w:pPr>
      <w:r>
        <w:t xml:space="preserve">As mortality rates and detection rates can vary with younger fish, </w:t>
      </w:r>
      <w:r w:rsidR="003F7DD6">
        <w:t>I</w:t>
      </w:r>
      <w:r>
        <w:t xml:space="preserve"> developed a </w:t>
      </w:r>
      <w:proofErr w:type="spellStart"/>
      <w:r>
        <w:t>cutoff</w:t>
      </w:r>
      <w:proofErr w:type="spellEnd"/>
      <w:r>
        <w:t xml:space="preserve"> threshold for each species. For Murray </w:t>
      </w:r>
      <w:r w:rsidR="002A0AA7">
        <w:t>cod</w:t>
      </w:r>
      <w:r>
        <w:t xml:space="preserve"> and </w:t>
      </w:r>
      <w:r w:rsidR="00B40AA9">
        <w:t xml:space="preserve">golden </w:t>
      </w:r>
      <w:r w:rsidR="00745927">
        <w:t>perch</w:t>
      </w:r>
      <w:r>
        <w:t xml:space="preserve">, the age </w:t>
      </w:r>
      <w:proofErr w:type="spellStart"/>
      <w:r>
        <w:t>cutoff</w:t>
      </w:r>
      <w:proofErr w:type="spellEnd"/>
      <w:r>
        <w:t xml:space="preserve"> was 4+. This </w:t>
      </w:r>
      <w:r w:rsidR="002A0AA7">
        <w:t xml:space="preserve">criterion </w:t>
      </w:r>
      <w:r>
        <w:t xml:space="preserve">was based on a </w:t>
      </w:r>
      <w:proofErr w:type="gramStart"/>
      <w:r>
        <w:t>large combined</w:t>
      </w:r>
      <w:proofErr w:type="gramEnd"/>
      <w:r>
        <w:t xml:space="preserve"> data of </w:t>
      </w:r>
      <w:r w:rsidR="00B40AA9">
        <w:t xml:space="preserve">golden </w:t>
      </w:r>
      <w:r w:rsidR="00745927">
        <w:t>perch</w:t>
      </w:r>
      <w:r>
        <w:t xml:space="preserve"> data showing the characteristic hump around 4 years old. For now, </w:t>
      </w:r>
      <w:r w:rsidR="00CE2B8D">
        <w:t>I</w:t>
      </w:r>
      <w:r>
        <w:t xml:space="preserve"> assumed a similar pattern for Murray </w:t>
      </w:r>
      <w:r w:rsidR="002A0AA7">
        <w:t>cod</w:t>
      </w:r>
      <w:r>
        <w:t xml:space="preserve"> since was a large body fish as well. As for Bony </w:t>
      </w:r>
      <w:r w:rsidR="002A0AA7">
        <w:t>herring</w:t>
      </w:r>
      <w:r>
        <w:t xml:space="preserve">, threshold information was limiting, so </w:t>
      </w:r>
      <w:r w:rsidR="00CE2B8D">
        <w:t>I</w:t>
      </w:r>
      <w:r>
        <w:t xml:space="preserve"> kept 2+ fish.</w:t>
      </w:r>
    </w:p>
    <w:p w14:paraId="69EAA4FE" w14:textId="739A9D7A" w:rsidR="0075730F" w:rsidRDefault="0075730F" w:rsidP="0075730F">
      <w:pPr>
        <w:pStyle w:val="Heading3"/>
      </w:pPr>
      <w:bookmarkStart w:id="141" w:name="data-analysis-methods"/>
      <w:bookmarkStart w:id="142" w:name="_Toc69847851"/>
      <w:r>
        <w:t>Data analysis methods</w:t>
      </w:r>
      <w:bookmarkEnd w:id="141"/>
      <w:bookmarkEnd w:id="142"/>
    </w:p>
    <w:p w14:paraId="69C892CA" w14:textId="5827F3D0" w:rsidR="0075730F" w:rsidRDefault="0075730F" w:rsidP="005E2300">
      <w:pPr>
        <w:pStyle w:val="BodyText"/>
      </w:pPr>
      <w:r>
        <w:t xml:space="preserve">For the analysis, </w:t>
      </w:r>
      <w:r w:rsidR="00F17D4C">
        <w:t>I</w:t>
      </w:r>
      <w:r>
        <w:t xml:space="preserve"> ran a catch curve regression on each species. For each species, the dataset was expanded to include all possible ages for sampling, up to the max age caught (for that species). The response variable was number of fish caught at each age and was assumed to follow a negative binomial distribution. The fixed effects were age and program. Birthyear nested in program was included as a random effect.</w:t>
      </w:r>
    </w:p>
    <w:p w14:paraId="4EB44C83" w14:textId="2AA46900" w:rsidR="0075730F" w:rsidRDefault="0075730F" w:rsidP="0075730F">
      <w:pPr>
        <w:pStyle w:val="Heading3"/>
      </w:pPr>
      <w:bookmarkStart w:id="143" w:name="key-results"/>
      <w:bookmarkStart w:id="144" w:name="_Toc69847852"/>
      <w:r>
        <w:t>Key results</w:t>
      </w:r>
      <w:bookmarkEnd w:id="143"/>
      <w:bookmarkEnd w:id="144"/>
    </w:p>
    <w:p w14:paraId="75E82477" w14:textId="77777777" w:rsidR="0075730F" w:rsidRDefault="0075730F" w:rsidP="00CB188F">
      <w:pPr>
        <w:pStyle w:val="Heading4"/>
      </w:pPr>
      <w:r>
        <w:t>Estimated mortality rates</w:t>
      </w:r>
    </w:p>
    <w:p w14:paraId="65CBD221" w14:textId="58EDA13F" w:rsidR="0075730F" w:rsidRDefault="0075730F" w:rsidP="0075730F">
      <w:pPr>
        <w:pStyle w:val="BodyText"/>
      </w:pPr>
      <w:r>
        <w:t xml:space="preserve">As part of the catch curve, </w:t>
      </w:r>
      <w:r w:rsidR="00CE2B8D">
        <w:t>I</w:t>
      </w:r>
      <w:r>
        <w:t xml:space="preserve"> can estimate annual survival rates. Annual survival rates were 0.51 (0.44, 0.58), 0.79 (0.71, 0.85), 0.78 (0.74, 0.82) for </w:t>
      </w:r>
      <w:r w:rsidR="002A0AA7">
        <w:t>bony herring</w:t>
      </w:r>
      <w:r>
        <w:t xml:space="preserve">, Murray </w:t>
      </w:r>
      <w:r w:rsidR="002A0AA7">
        <w:t>cod</w:t>
      </w:r>
      <w:r>
        <w:t xml:space="preserve">, </w:t>
      </w:r>
      <w:r w:rsidR="002A0AA7">
        <w:t xml:space="preserve">golden </w:t>
      </w:r>
      <w:r w:rsidR="00745927">
        <w:t>perch</w:t>
      </w:r>
      <w:r>
        <w:t>, respectively.</w:t>
      </w:r>
    </w:p>
    <w:p w14:paraId="2B8C2408" w14:textId="77777777" w:rsidR="0075730F" w:rsidRDefault="0075730F" w:rsidP="00CB188F">
      <w:pPr>
        <w:pStyle w:val="Heading4"/>
      </w:pPr>
      <w:bookmarkStart w:id="145" w:name="section-11"/>
      <w:bookmarkEnd w:id="145"/>
      <w:r>
        <w:t>Recruitment strength</w:t>
      </w:r>
    </w:p>
    <w:p w14:paraId="3A4F13B5" w14:textId="639E942A" w:rsidR="0075730F" w:rsidRDefault="0075730F" w:rsidP="0075730F">
      <w:pPr>
        <w:pStyle w:val="BodyText"/>
      </w:pPr>
      <w:r>
        <w:t xml:space="preserve">Recruitment strengths for each birthyear were estimated for each species. Model results only delineated varying recruitment strengths in only Golden </w:t>
      </w:r>
      <w:r w:rsidR="00745927">
        <w:t>perch</w:t>
      </w:r>
      <w:r>
        <w:t xml:space="preserve"> (</w:t>
      </w:r>
      <w:r w:rsidR="00950DDB">
        <w:fldChar w:fldCharType="begin" w:fldLock="1"/>
      </w:r>
      <w:r w:rsidR="00950DDB">
        <w:instrText xml:space="preserve"> REF _Ref71822399 \h </w:instrText>
      </w:r>
      <w:r w:rsidR="00950DDB">
        <w:fldChar w:fldCharType="separate"/>
      </w:r>
      <w:r w:rsidR="000F6224">
        <w:t xml:space="preserve">Figure </w:t>
      </w:r>
      <w:r w:rsidR="000F6224">
        <w:rPr>
          <w:noProof/>
        </w:rPr>
        <w:t>2</w:t>
      </w:r>
      <w:r w:rsidR="000F6224">
        <w:t>.</w:t>
      </w:r>
      <w:r w:rsidR="000F6224">
        <w:rPr>
          <w:noProof/>
        </w:rPr>
        <w:t>28</w:t>
      </w:r>
      <w:r w:rsidR="00950DDB">
        <w:fldChar w:fldCharType="end"/>
      </w:r>
      <w:r>
        <w:t xml:space="preserve">), mainly in the Lower Murray where </w:t>
      </w:r>
      <w:r w:rsidR="00CE2B8D">
        <w:t>I</w:t>
      </w:r>
      <w:r>
        <w:t xml:space="preserve"> had substantial data and hence higher statistical power.</w:t>
      </w:r>
    </w:p>
    <w:p w14:paraId="46AB1963" w14:textId="77777777" w:rsidR="00C52F68" w:rsidRDefault="0075730F" w:rsidP="00C52F68">
      <w:pPr>
        <w:pStyle w:val="BodyText"/>
        <w:keepNext/>
      </w:pPr>
      <w:r>
        <w:rPr>
          <w:noProof/>
        </w:rPr>
        <w:lastRenderedPageBreak/>
        <w:drawing>
          <wp:inline distT="0" distB="0" distL="0" distR="0" wp14:anchorId="7C74E9A9" wp14:editId="6A8E7548">
            <wp:extent cx="5943600" cy="7429500"/>
            <wp:effectExtent l="0" t="0" r="0" b="0"/>
            <wp:docPr id="29" name="Picture" descr="Details as per caption"/>
            <wp:cNvGraphicFramePr/>
            <a:graphic xmlns:a="http://schemas.openxmlformats.org/drawingml/2006/main">
              <a:graphicData uri="http://schemas.openxmlformats.org/drawingml/2006/picture">
                <pic:pic xmlns:pic="http://schemas.openxmlformats.org/drawingml/2006/picture">
                  <pic:nvPicPr>
                    <pic:cNvPr id="29" name="Picture" descr="Details as per caption"/>
                    <pic:cNvPicPr>
                      <a:picLocks noChangeAspect="1" noChangeArrowheads="1"/>
                    </pic:cNvPicPr>
                  </pic:nvPicPr>
                  <pic:blipFill>
                    <a:blip r:embed="rId56" cstate="email">
                      <a:extLst>
                        <a:ext uri="{28A0092B-C50C-407E-A947-70E740481C1C}">
                          <a14:useLocalDpi xmlns:a14="http://schemas.microsoft.com/office/drawing/2010/main"/>
                        </a:ext>
                      </a:extLst>
                    </a:blip>
                    <a:stretch>
                      <a:fillRect/>
                    </a:stretch>
                  </pic:blipFill>
                  <pic:spPr bwMode="auto">
                    <a:xfrm>
                      <a:off x="0" y="0"/>
                      <a:ext cx="5943600" cy="7429500"/>
                    </a:xfrm>
                    <a:prstGeom prst="rect">
                      <a:avLst/>
                    </a:prstGeom>
                    <a:noFill/>
                    <a:ln w="9525">
                      <a:noFill/>
                      <a:headEnd/>
                      <a:tailEnd/>
                    </a:ln>
                  </pic:spPr>
                </pic:pic>
              </a:graphicData>
            </a:graphic>
          </wp:inline>
        </w:drawing>
      </w:r>
    </w:p>
    <w:p w14:paraId="4E527B4A" w14:textId="7F287934" w:rsidR="00C52F68" w:rsidRDefault="00C52F68" w:rsidP="00C52F68">
      <w:pPr>
        <w:pStyle w:val="CaptionFigure"/>
      </w:pPr>
      <w:bookmarkStart w:id="146" w:name="_Ref71822399"/>
      <w:bookmarkStart w:id="147" w:name="_Toc80792164"/>
      <w:r>
        <w:t xml:space="preserve">Figure </w:t>
      </w:r>
      <w:fldSimple w:instr=" STYLEREF 1 \s " w:fldLock="1">
        <w:r w:rsidR="000F6224">
          <w:rPr>
            <w:noProof/>
          </w:rPr>
          <w:t>2</w:t>
        </w:r>
      </w:fldSimple>
      <w:r w:rsidR="00D006AB">
        <w:t>.</w:t>
      </w:r>
      <w:fldSimple w:instr=" SEQ Figure \* ARABIC \s 1 ">
        <w:r w:rsidR="00AC66FC">
          <w:rPr>
            <w:noProof/>
          </w:rPr>
          <w:t>28</w:t>
        </w:r>
      </w:fldSimple>
      <w:bookmarkEnd w:id="146"/>
      <w:r>
        <w:t xml:space="preserve"> </w:t>
      </w:r>
      <w:r w:rsidRPr="000839B5">
        <w:t>Recruitment strength estimates for each species</w:t>
      </w:r>
      <w:bookmarkEnd w:id="147"/>
    </w:p>
    <w:p w14:paraId="06B3E791" w14:textId="392D3F78" w:rsidR="0075730F" w:rsidRDefault="00C52F68" w:rsidP="007232D6">
      <w:pPr>
        <w:pStyle w:val="CaptionNote"/>
      </w:pPr>
      <w:r w:rsidRPr="000839B5">
        <w:t>Colo</w:t>
      </w:r>
      <w:r>
        <w:t>u</w:t>
      </w:r>
      <w:r w:rsidRPr="000839B5">
        <w:t>red dots show estimates in which credible interval does not include zero. Error bars are 95%CrI</w:t>
      </w:r>
      <w:r w:rsidR="00B40AA9">
        <w:t>.</w:t>
      </w:r>
    </w:p>
    <w:p w14:paraId="7FFA102E" w14:textId="5915C1BB" w:rsidR="0075730F" w:rsidRDefault="0075730F" w:rsidP="0075730F">
      <w:pPr>
        <w:pStyle w:val="Heading2"/>
      </w:pPr>
      <w:bookmarkStart w:id="148" w:name="analysis-adult-abundance"/>
      <w:bookmarkStart w:id="149" w:name="_Toc69847854"/>
      <w:bookmarkStart w:id="150" w:name="_Toc76050184"/>
      <w:r>
        <w:lastRenderedPageBreak/>
        <w:t xml:space="preserve">Analysis: </w:t>
      </w:r>
      <w:r w:rsidR="00FB60C7">
        <w:t>A</w:t>
      </w:r>
      <w:r>
        <w:t xml:space="preserve">dult </w:t>
      </w:r>
      <w:r w:rsidR="00CB188F">
        <w:t>a</w:t>
      </w:r>
      <w:r>
        <w:t>bundance</w:t>
      </w:r>
      <w:bookmarkEnd w:id="148"/>
      <w:bookmarkEnd w:id="149"/>
      <w:bookmarkEnd w:id="150"/>
    </w:p>
    <w:p w14:paraId="374BAFF8" w14:textId="6FF6BDF2" w:rsidR="0075730F" w:rsidRDefault="0075730F" w:rsidP="0075730F">
      <w:pPr>
        <w:pStyle w:val="Heading3"/>
      </w:pPr>
      <w:bookmarkStart w:id="151" w:name="logic"/>
      <w:bookmarkStart w:id="152" w:name="_Toc69847855"/>
      <w:r>
        <w:t>Logic</w:t>
      </w:r>
      <w:bookmarkEnd w:id="151"/>
      <w:bookmarkEnd w:id="152"/>
    </w:p>
    <w:p w14:paraId="6DAA8F4A" w14:textId="77777777" w:rsidR="0075730F" w:rsidRDefault="0075730F" w:rsidP="00B40AA9">
      <w:pPr>
        <w:pStyle w:val="ListBullet"/>
        <w:keepNext/>
      </w:pPr>
      <w:r>
        <w:t xml:space="preserve">Flow metrics may affect </w:t>
      </w:r>
      <w:r w:rsidRPr="00B40AA9">
        <w:t>adult</w:t>
      </w:r>
      <w:r>
        <w:t xml:space="preserve"> survival across the years.</w:t>
      </w:r>
    </w:p>
    <w:p w14:paraId="4347EDB0" w14:textId="125790D9" w:rsidR="0075730F" w:rsidRDefault="0075730F" w:rsidP="0075730F">
      <w:pPr>
        <w:pStyle w:val="Heading3"/>
      </w:pPr>
      <w:bookmarkStart w:id="153" w:name="survey-design-and-modification"/>
      <w:bookmarkStart w:id="154" w:name="_Toc69847856"/>
      <w:r>
        <w:t>Survey design and modification</w:t>
      </w:r>
      <w:bookmarkEnd w:id="153"/>
      <w:bookmarkEnd w:id="154"/>
    </w:p>
    <w:p w14:paraId="397650AE" w14:textId="4128936F" w:rsidR="0075730F" w:rsidRDefault="0075730F" w:rsidP="005E2300">
      <w:pPr>
        <w:pStyle w:val="BodyText"/>
      </w:pPr>
      <w:r>
        <w:t xml:space="preserve">Following the analysis plan, </w:t>
      </w:r>
      <w:r w:rsidR="00CE2B8D">
        <w:t>I</w:t>
      </w:r>
      <w:r>
        <w:t xml:space="preserve"> only kept the following species: </w:t>
      </w:r>
      <w:proofErr w:type="spellStart"/>
      <w:r w:rsidRPr="00CB188F">
        <w:rPr>
          <w:rStyle w:val="Italics"/>
        </w:rPr>
        <w:t>Macquaria</w:t>
      </w:r>
      <w:proofErr w:type="spellEnd"/>
      <w:r w:rsidRPr="00CB188F">
        <w:rPr>
          <w:rStyle w:val="Italics"/>
        </w:rPr>
        <w:t xml:space="preserve"> </w:t>
      </w:r>
      <w:proofErr w:type="spellStart"/>
      <w:r w:rsidRPr="00CB188F">
        <w:rPr>
          <w:rStyle w:val="Italics"/>
        </w:rPr>
        <w:t>ambigua</w:t>
      </w:r>
      <w:proofErr w:type="spellEnd"/>
      <w:r>
        <w:t xml:space="preserve">, </w:t>
      </w:r>
      <w:proofErr w:type="spellStart"/>
      <w:r w:rsidRPr="00CB188F">
        <w:rPr>
          <w:rStyle w:val="Italics"/>
        </w:rPr>
        <w:t>Maccullochella</w:t>
      </w:r>
      <w:proofErr w:type="spellEnd"/>
      <w:r w:rsidRPr="00CB188F">
        <w:rPr>
          <w:rStyle w:val="Italics"/>
        </w:rPr>
        <w:t xml:space="preserve"> </w:t>
      </w:r>
      <w:proofErr w:type="spellStart"/>
      <w:r w:rsidRPr="00CB188F">
        <w:rPr>
          <w:rStyle w:val="Italics"/>
        </w:rPr>
        <w:t>peelii</w:t>
      </w:r>
      <w:proofErr w:type="spellEnd"/>
      <w:r>
        <w:t xml:space="preserve">, </w:t>
      </w:r>
      <w:proofErr w:type="spellStart"/>
      <w:r w:rsidRPr="00CB188F">
        <w:rPr>
          <w:rStyle w:val="Italics"/>
        </w:rPr>
        <w:t>Hypseleotris</w:t>
      </w:r>
      <w:proofErr w:type="spellEnd"/>
      <w:r w:rsidRPr="00CB188F">
        <w:rPr>
          <w:rStyle w:val="Italics"/>
        </w:rPr>
        <w:t xml:space="preserve"> </w:t>
      </w:r>
      <w:proofErr w:type="spellStart"/>
      <w:r w:rsidRPr="00CB188F">
        <w:rPr>
          <w:rStyle w:val="Italics"/>
        </w:rPr>
        <w:t>spp</w:t>
      </w:r>
      <w:proofErr w:type="spellEnd"/>
      <w:r>
        <w:t xml:space="preserve">, </w:t>
      </w:r>
      <w:proofErr w:type="spellStart"/>
      <w:r w:rsidRPr="00CB188F">
        <w:rPr>
          <w:rStyle w:val="Italics"/>
        </w:rPr>
        <w:t>Nematalosa</w:t>
      </w:r>
      <w:proofErr w:type="spellEnd"/>
      <w:r w:rsidRPr="00CB188F">
        <w:rPr>
          <w:rStyle w:val="Italics"/>
        </w:rPr>
        <w:t xml:space="preserve"> </w:t>
      </w:r>
      <w:proofErr w:type="spellStart"/>
      <w:r w:rsidRPr="00CB188F">
        <w:rPr>
          <w:rStyle w:val="Italics"/>
        </w:rPr>
        <w:t>erebi</w:t>
      </w:r>
      <w:proofErr w:type="spellEnd"/>
      <w:r>
        <w:t xml:space="preserve">, </w:t>
      </w:r>
      <w:r w:rsidRPr="00CB188F">
        <w:rPr>
          <w:rStyle w:val="Italics"/>
        </w:rPr>
        <w:t xml:space="preserve">Cyprinus </w:t>
      </w:r>
      <w:proofErr w:type="spellStart"/>
      <w:r w:rsidRPr="00CB188F">
        <w:rPr>
          <w:rStyle w:val="Italics"/>
        </w:rPr>
        <w:t>carpio</w:t>
      </w:r>
      <w:proofErr w:type="spellEnd"/>
      <w:r>
        <w:t xml:space="preserve">, </w:t>
      </w:r>
      <w:r w:rsidR="00745927">
        <w:rPr>
          <w:rStyle w:val="Italics"/>
        </w:rPr>
        <w:t>gambusia</w:t>
      </w:r>
      <w:r w:rsidRPr="00CB188F">
        <w:rPr>
          <w:rStyle w:val="Italics"/>
        </w:rPr>
        <w:t xml:space="preserve"> </w:t>
      </w:r>
      <w:proofErr w:type="spellStart"/>
      <w:r w:rsidRPr="00CB188F">
        <w:rPr>
          <w:rStyle w:val="Italics"/>
        </w:rPr>
        <w:t>holbrooki</w:t>
      </w:r>
      <w:proofErr w:type="spellEnd"/>
      <w:r>
        <w:t xml:space="preserve">, </w:t>
      </w:r>
      <w:proofErr w:type="spellStart"/>
      <w:r w:rsidRPr="00CB188F">
        <w:rPr>
          <w:rStyle w:val="Italics"/>
        </w:rPr>
        <w:t>Retropinna</w:t>
      </w:r>
      <w:proofErr w:type="spellEnd"/>
      <w:r w:rsidRPr="00CB188F">
        <w:rPr>
          <w:rStyle w:val="Italics"/>
        </w:rPr>
        <w:t xml:space="preserve"> </w:t>
      </w:r>
      <w:proofErr w:type="spellStart"/>
      <w:r w:rsidRPr="00CB188F">
        <w:rPr>
          <w:rStyle w:val="Italics"/>
        </w:rPr>
        <w:t>semoni</w:t>
      </w:r>
      <w:proofErr w:type="spellEnd"/>
      <w:r>
        <w:t xml:space="preserve">. Basic sampling information about each species can be found in </w:t>
      </w:r>
      <w:r w:rsidR="000A4FC5">
        <w:fldChar w:fldCharType="begin" w:fldLock="1"/>
      </w:r>
      <w:r w:rsidR="000A4FC5">
        <w:instrText xml:space="preserve"> REF _Ref71821789 \h </w:instrText>
      </w:r>
      <w:r w:rsidR="005E2300">
        <w:instrText xml:space="preserve"> \* MERGEFORMAT </w:instrText>
      </w:r>
      <w:r w:rsidR="000A4FC5">
        <w:fldChar w:fldCharType="separate"/>
      </w:r>
      <w:r w:rsidR="000F6224">
        <w:t xml:space="preserve">Table </w:t>
      </w:r>
      <w:r w:rsidR="000F6224">
        <w:rPr>
          <w:noProof/>
        </w:rPr>
        <w:t>2.6</w:t>
      </w:r>
      <w:r w:rsidR="000A4FC5">
        <w:fldChar w:fldCharType="end"/>
      </w:r>
      <w:r>
        <w:t>.</w:t>
      </w:r>
    </w:p>
    <w:p w14:paraId="48836F15" w14:textId="6CE008D8" w:rsidR="00C52F68" w:rsidRDefault="00C52F68" w:rsidP="00C52F68">
      <w:pPr>
        <w:pStyle w:val="CaptionTable"/>
      </w:pPr>
      <w:bookmarkStart w:id="155" w:name="_Ref71821789"/>
      <w:bookmarkStart w:id="156" w:name="X40fd5283e83bc5c938c3172ae2991520a2b7b6a"/>
      <w:bookmarkStart w:id="157" w:name="_Toc76050245"/>
      <w:r>
        <w:t xml:space="preserve">Table </w:t>
      </w:r>
      <w:fldSimple w:instr=" STYLEREF 1 \s " w:fldLock="1">
        <w:r w:rsidR="000F6224">
          <w:rPr>
            <w:noProof/>
          </w:rPr>
          <w:t>2</w:t>
        </w:r>
      </w:fldSimple>
      <w:r w:rsidR="00DC01A8">
        <w:t>.</w:t>
      </w:r>
      <w:fldSimple w:instr=" SEQ Table \* ARABIC \s 1 ">
        <w:r w:rsidR="00AC66FC">
          <w:rPr>
            <w:noProof/>
          </w:rPr>
          <w:t>6</w:t>
        </w:r>
      </w:fldSimple>
      <w:bookmarkEnd w:id="155"/>
      <w:r>
        <w:t xml:space="preserve"> Summary of sample sizes for adult abundance dataset</w:t>
      </w:r>
      <w:bookmarkEnd w:id="156"/>
      <w:bookmarkEnd w:id="157"/>
    </w:p>
    <w:tbl>
      <w:tblPr>
        <w:tblStyle w:val="TableCSIRO"/>
        <w:tblW w:w="0" w:type="auto"/>
        <w:tblLayout w:type="fixed"/>
        <w:tblLook w:val="0420" w:firstRow="1" w:lastRow="0" w:firstColumn="0" w:lastColumn="0" w:noHBand="0" w:noVBand="1"/>
      </w:tblPr>
      <w:tblGrid>
        <w:gridCol w:w="1814"/>
        <w:gridCol w:w="1132"/>
        <w:gridCol w:w="1134"/>
        <w:gridCol w:w="1134"/>
        <w:gridCol w:w="1134"/>
        <w:gridCol w:w="1644"/>
      </w:tblGrid>
      <w:tr w:rsidR="0075730F" w14:paraId="1D52993D" w14:textId="77777777" w:rsidTr="002A0AA7">
        <w:trPr>
          <w:cnfStyle w:val="100000000000" w:firstRow="1" w:lastRow="0" w:firstColumn="0" w:lastColumn="0" w:oddVBand="0" w:evenVBand="0" w:oddHBand="0" w:evenHBand="0" w:firstRowFirstColumn="0" w:firstRowLastColumn="0" w:lastRowFirstColumn="0" w:lastRowLastColumn="0"/>
        </w:trPr>
        <w:tc>
          <w:tcPr>
            <w:tcW w:w="1814" w:type="dxa"/>
          </w:tcPr>
          <w:p w14:paraId="649DE12E" w14:textId="77777777" w:rsidR="0075730F" w:rsidRDefault="0075730F" w:rsidP="00543851">
            <w:pPr>
              <w:pStyle w:val="ColumnHeading"/>
            </w:pPr>
            <w:r>
              <w:t>Species</w:t>
            </w:r>
          </w:p>
        </w:tc>
        <w:tc>
          <w:tcPr>
            <w:tcW w:w="1132" w:type="dxa"/>
          </w:tcPr>
          <w:p w14:paraId="17D48BD0" w14:textId="77777777" w:rsidR="0075730F" w:rsidRDefault="0075730F" w:rsidP="00543851">
            <w:pPr>
              <w:pStyle w:val="ColumnHeading"/>
            </w:pPr>
            <w:r>
              <w:t>Fish</w:t>
            </w:r>
          </w:p>
        </w:tc>
        <w:tc>
          <w:tcPr>
            <w:tcW w:w="1134" w:type="dxa"/>
          </w:tcPr>
          <w:p w14:paraId="500465D5" w14:textId="77777777" w:rsidR="0075730F" w:rsidRDefault="0075730F" w:rsidP="00543851">
            <w:pPr>
              <w:pStyle w:val="ColumnHeading"/>
            </w:pPr>
            <w:r>
              <w:t>Programs</w:t>
            </w:r>
          </w:p>
        </w:tc>
        <w:tc>
          <w:tcPr>
            <w:tcW w:w="1134" w:type="dxa"/>
          </w:tcPr>
          <w:p w14:paraId="53C369DB" w14:textId="77777777" w:rsidR="0075730F" w:rsidRDefault="0075730F" w:rsidP="00543851">
            <w:pPr>
              <w:pStyle w:val="ColumnHeading"/>
            </w:pPr>
            <w:r>
              <w:t>Sites</w:t>
            </w:r>
          </w:p>
        </w:tc>
        <w:tc>
          <w:tcPr>
            <w:tcW w:w="1134" w:type="dxa"/>
          </w:tcPr>
          <w:p w14:paraId="0AC0C95C" w14:textId="77777777" w:rsidR="0075730F" w:rsidRDefault="0075730F" w:rsidP="00543851">
            <w:pPr>
              <w:pStyle w:val="ColumnHeading"/>
            </w:pPr>
            <w:r>
              <w:t>Years</w:t>
            </w:r>
          </w:p>
        </w:tc>
        <w:tc>
          <w:tcPr>
            <w:tcW w:w="1644" w:type="dxa"/>
          </w:tcPr>
          <w:p w14:paraId="20F976E3" w14:textId="383BBEEE" w:rsidR="0075730F" w:rsidRDefault="0075730F" w:rsidP="00543851">
            <w:pPr>
              <w:pStyle w:val="ColumnHeading"/>
            </w:pPr>
            <w:r>
              <w:t>Percent</w:t>
            </w:r>
            <w:r w:rsidR="002A0AA7">
              <w:t xml:space="preserve"> </w:t>
            </w:r>
            <w:r>
              <w:t>zero catch</w:t>
            </w:r>
          </w:p>
        </w:tc>
      </w:tr>
      <w:tr w:rsidR="0075730F" w14:paraId="362D91CB" w14:textId="77777777" w:rsidTr="002A0AA7">
        <w:trPr>
          <w:cnfStyle w:val="000000100000" w:firstRow="0" w:lastRow="0" w:firstColumn="0" w:lastColumn="0" w:oddVBand="0" w:evenVBand="0" w:oddHBand="1" w:evenHBand="0" w:firstRowFirstColumn="0" w:firstRowLastColumn="0" w:lastRowFirstColumn="0" w:lastRowLastColumn="0"/>
        </w:trPr>
        <w:tc>
          <w:tcPr>
            <w:tcW w:w="1814" w:type="dxa"/>
          </w:tcPr>
          <w:p w14:paraId="04CD8A89" w14:textId="0598BF14" w:rsidR="0075730F" w:rsidRDefault="0075730F" w:rsidP="00543851">
            <w:pPr>
              <w:pStyle w:val="TableText"/>
            </w:pPr>
            <w:r>
              <w:t xml:space="preserve">Carp </w:t>
            </w:r>
            <w:r w:rsidR="00745927">
              <w:t>gudgeon</w:t>
            </w:r>
          </w:p>
        </w:tc>
        <w:tc>
          <w:tcPr>
            <w:tcW w:w="1132" w:type="dxa"/>
          </w:tcPr>
          <w:p w14:paraId="5C486749" w14:textId="77777777" w:rsidR="0075730F" w:rsidRDefault="0075730F" w:rsidP="002A0AA7">
            <w:pPr>
              <w:pStyle w:val="TableText"/>
              <w:ind w:right="144"/>
              <w:jc w:val="right"/>
            </w:pPr>
            <w:r w:rsidRPr="31A05A03">
              <w:t>178,565</w:t>
            </w:r>
          </w:p>
        </w:tc>
        <w:tc>
          <w:tcPr>
            <w:tcW w:w="1134" w:type="dxa"/>
          </w:tcPr>
          <w:p w14:paraId="60AF3A3A" w14:textId="77777777" w:rsidR="0075730F" w:rsidRDefault="0075730F" w:rsidP="002A0AA7">
            <w:pPr>
              <w:pStyle w:val="TableText"/>
              <w:jc w:val="center"/>
            </w:pPr>
            <w:r>
              <w:t>6</w:t>
            </w:r>
          </w:p>
        </w:tc>
        <w:tc>
          <w:tcPr>
            <w:tcW w:w="1134" w:type="dxa"/>
          </w:tcPr>
          <w:p w14:paraId="3D59B3B0" w14:textId="77777777" w:rsidR="0075730F" w:rsidRDefault="0075730F" w:rsidP="002A0AA7">
            <w:pPr>
              <w:pStyle w:val="TableText"/>
              <w:jc w:val="center"/>
            </w:pPr>
            <w:r>
              <w:t>61</w:t>
            </w:r>
          </w:p>
        </w:tc>
        <w:tc>
          <w:tcPr>
            <w:tcW w:w="1134" w:type="dxa"/>
          </w:tcPr>
          <w:p w14:paraId="354F4101" w14:textId="77777777" w:rsidR="0075730F" w:rsidRDefault="0075730F" w:rsidP="002A0AA7">
            <w:pPr>
              <w:pStyle w:val="TableText"/>
              <w:jc w:val="center"/>
            </w:pPr>
            <w:r>
              <w:t>6</w:t>
            </w:r>
          </w:p>
        </w:tc>
        <w:tc>
          <w:tcPr>
            <w:tcW w:w="1644" w:type="dxa"/>
          </w:tcPr>
          <w:p w14:paraId="3C7D8394" w14:textId="77777777" w:rsidR="0075730F" w:rsidRDefault="0075730F" w:rsidP="002A0AA7">
            <w:pPr>
              <w:pStyle w:val="TableText"/>
              <w:ind w:right="643"/>
              <w:jc w:val="right"/>
            </w:pPr>
            <w:r>
              <w:t>3.9%</w:t>
            </w:r>
          </w:p>
        </w:tc>
      </w:tr>
      <w:tr w:rsidR="0075730F" w14:paraId="5CAA6324" w14:textId="77777777" w:rsidTr="002A0AA7">
        <w:tc>
          <w:tcPr>
            <w:tcW w:w="1814" w:type="dxa"/>
          </w:tcPr>
          <w:p w14:paraId="0D3EE819" w14:textId="70BA8A59" w:rsidR="0075730F" w:rsidRDefault="0075730F" w:rsidP="00543851">
            <w:pPr>
              <w:pStyle w:val="TableText"/>
            </w:pPr>
            <w:r>
              <w:t xml:space="preserve">Bony </w:t>
            </w:r>
            <w:r w:rsidR="002A0AA7">
              <w:t>herring</w:t>
            </w:r>
          </w:p>
        </w:tc>
        <w:tc>
          <w:tcPr>
            <w:tcW w:w="1132" w:type="dxa"/>
          </w:tcPr>
          <w:p w14:paraId="415AC845" w14:textId="77777777" w:rsidR="0075730F" w:rsidRDefault="0075730F" w:rsidP="002A0AA7">
            <w:pPr>
              <w:pStyle w:val="TableText"/>
              <w:ind w:right="144"/>
              <w:jc w:val="right"/>
            </w:pPr>
            <w:r>
              <w:t>73,098</w:t>
            </w:r>
          </w:p>
        </w:tc>
        <w:tc>
          <w:tcPr>
            <w:tcW w:w="1134" w:type="dxa"/>
          </w:tcPr>
          <w:p w14:paraId="52C1D9F4" w14:textId="77777777" w:rsidR="0075730F" w:rsidRDefault="0075730F" w:rsidP="002A0AA7">
            <w:pPr>
              <w:pStyle w:val="TableText"/>
              <w:jc w:val="center"/>
            </w:pPr>
            <w:r>
              <w:t>6</w:t>
            </w:r>
          </w:p>
        </w:tc>
        <w:tc>
          <w:tcPr>
            <w:tcW w:w="1134" w:type="dxa"/>
          </w:tcPr>
          <w:p w14:paraId="71D34C24" w14:textId="77777777" w:rsidR="0075730F" w:rsidRDefault="0075730F" w:rsidP="002A0AA7">
            <w:pPr>
              <w:pStyle w:val="TableText"/>
              <w:jc w:val="center"/>
            </w:pPr>
            <w:r>
              <w:t>61</w:t>
            </w:r>
          </w:p>
        </w:tc>
        <w:tc>
          <w:tcPr>
            <w:tcW w:w="1134" w:type="dxa"/>
          </w:tcPr>
          <w:p w14:paraId="521CED80" w14:textId="77777777" w:rsidR="0075730F" w:rsidRDefault="0075730F" w:rsidP="002A0AA7">
            <w:pPr>
              <w:pStyle w:val="TableText"/>
              <w:jc w:val="center"/>
            </w:pPr>
            <w:r>
              <w:t>6</w:t>
            </w:r>
          </w:p>
        </w:tc>
        <w:tc>
          <w:tcPr>
            <w:tcW w:w="1644" w:type="dxa"/>
          </w:tcPr>
          <w:p w14:paraId="3AD01B0C" w14:textId="77777777" w:rsidR="0075730F" w:rsidRDefault="0075730F" w:rsidP="002A0AA7">
            <w:pPr>
              <w:pStyle w:val="TableText"/>
              <w:ind w:right="643"/>
              <w:jc w:val="right"/>
            </w:pPr>
            <w:r>
              <w:t>23.1%</w:t>
            </w:r>
          </w:p>
        </w:tc>
      </w:tr>
      <w:tr w:rsidR="0075730F" w14:paraId="28D4BD20" w14:textId="77777777" w:rsidTr="002A0AA7">
        <w:trPr>
          <w:cnfStyle w:val="000000100000" w:firstRow="0" w:lastRow="0" w:firstColumn="0" w:lastColumn="0" w:oddVBand="0" w:evenVBand="0" w:oddHBand="1" w:evenHBand="0" w:firstRowFirstColumn="0" w:firstRowLastColumn="0" w:lastRowFirstColumn="0" w:lastRowLastColumn="0"/>
        </w:trPr>
        <w:tc>
          <w:tcPr>
            <w:tcW w:w="1814" w:type="dxa"/>
          </w:tcPr>
          <w:p w14:paraId="0FAA365F" w14:textId="046777BC" w:rsidR="0075730F" w:rsidRDefault="0075730F" w:rsidP="00543851">
            <w:pPr>
              <w:pStyle w:val="TableText"/>
            </w:pPr>
            <w:r>
              <w:t xml:space="preserve">Eastern </w:t>
            </w:r>
            <w:r w:rsidR="00745927">
              <w:t>gambusia</w:t>
            </w:r>
          </w:p>
        </w:tc>
        <w:tc>
          <w:tcPr>
            <w:tcW w:w="1132" w:type="dxa"/>
          </w:tcPr>
          <w:p w14:paraId="0FF48945" w14:textId="77777777" w:rsidR="0075730F" w:rsidRDefault="0075730F" w:rsidP="002A0AA7">
            <w:pPr>
              <w:pStyle w:val="TableText"/>
              <w:ind w:right="144"/>
              <w:jc w:val="right"/>
            </w:pPr>
            <w:r>
              <w:t>22,779</w:t>
            </w:r>
          </w:p>
        </w:tc>
        <w:tc>
          <w:tcPr>
            <w:tcW w:w="1134" w:type="dxa"/>
          </w:tcPr>
          <w:p w14:paraId="3342DCBB" w14:textId="77777777" w:rsidR="0075730F" w:rsidRDefault="0075730F" w:rsidP="002A0AA7">
            <w:pPr>
              <w:pStyle w:val="TableText"/>
              <w:jc w:val="center"/>
            </w:pPr>
            <w:r>
              <w:t>6</w:t>
            </w:r>
          </w:p>
        </w:tc>
        <w:tc>
          <w:tcPr>
            <w:tcW w:w="1134" w:type="dxa"/>
          </w:tcPr>
          <w:p w14:paraId="271AC269" w14:textId="77777777" w:rsidR="0075730F" w:rsidRDefault="0075730F" w:rsidP="002A0AA7">
            <w:pPr>
              <w:pStyle w:val="TableText"/>
              <w:jc w:val="center"/>
            </w:pPr>
            <w:r>
              <w:t>61</w:t>
            </w:r>
          </w:p>
        </w:tc>
        <w:tc>
          <w:tcPr>
            <w:tcW w:w="1134" w:type="dxa"/>
          </w:tcPr>
          <w:p w14:paraId="48A0ECC4" w14:textId="77777777" w:rsidR="0075730F" w:rsidRDefault="0075730F" w:rsidP="002A0AA7">
            <w:pPr>
              <w:pStyle w:val="TableText"/>
              <w:jc w:val="center"/>
            </w:pPr>
            <w:r>
              <w:t>6</w:t>
            </w:r>
          </w:p>
        </w:tc>
        <w:tc>
          <w:tcPr>
            <w:tcW w:w="1644" w:type="dxa"/>
          </w:tcPr>
          <w:p w14:paraId="60A80500" w14:textId="77777777" w:rsidR="0075730F" w:rsidRDefault="0075730F" w:rsidP="002A0AA7">
            <w:pPr>
              <w:pStyle w:val="TableText"/>
              <w:ind w:right="643"/>
              <w:jc w:val="right"/>
            </w:pPr>
            <w:r>
              <w:t>23.5%</w:t>
            </w:r>
          </w:p>
        </w:tc>
      </w:tr>
      <w:tr w:rsidR="0075730F" w14:paraId="398B5B48" w14:textId="77777777" w:rsidTr="002A0AA7">
        <w:tc>
          <w:tcPr>
            <w:tcW w:w="1814" w:type="dxa"/>
          </w:tcPr>
          <w:p w14:paraId="04682C3A" w14:textId="717A8C54" w:rsidR="0075730F" w:rsidRDefault="00B00ADD" w:rsidP="00543851">
            <w:pPr>
              <w:pStyle w:val="TableText"/>
            </w:pPr>
            <w:r>
              <w:t>Common carp</w:t>
            </w:r>
          </w:p>
        </w:tc>
        <w:tc>
          <w:tcPr>
            <w:tcW w:w="1132" w:type="dxa"/>
          </w:tcPr>
          <w:p w14:paraId="2B755801" w14:textId="77777777" w:rsidR="0075730F" w:rsidRDefault="0075730F" w:rsidP="002A0AA7">
            <w:pPr>
              <w:pStyle w:val="TableText"/>
              <w:ind w:right="144"/>
              <w:jc w:val="right"/>
            </w:pPr>
            <w:r>
              <w:t>12,578</w:t>
            </w:r>
          </w:p>
        </w:tc>
        <w:tc>
          <w:tcPr>
            <w:tcW w:w="1134" w:type="dxa"/>
          </w:tcPr>
          <w:p w14:paraId="4FBDFB46" w14:textId="77777777" w:rsidR="0075730F" w:rsidRDefault="0075730F" w:rsidP="002A0AA7">
            <w:pPr>
              <w:pStyle w:val="TableText"/>
              <w:jc w:val="center"/>
            </w:pPr>
            <w:r>
              <w:t>6</w:t>
            </w:r>
          </w:p>
        </w:tc>
        <w:tc>
          <w:tcPr>
            <w:tcW w:w="1134" w:type="dxa"/>
          </w:tcPr>
          <w:p w14:paraId="465D8F43" w14:textId="77777777" w:rsidR="0075730F" w:rsidRDefault="0075730F" w:rsidP="002A0AA7">
            <w:pPr>
              <w:pStyle w:val="TableText"/>
              <w:jc w:val="center"/>
            </w:pPr>
            <w:r>
              <w:t>61</w:t>
            </w:r>
          </w:p>
        </w:tc>
        <w:tc>
          <w:tcPr>
            <w:tcW w:w="1134" w:type="dxa"/>
          </w:tcPr>
          <w:p w14:paraId="0E4DC739" w14:textId="77777777" w:rsidR="0075730F" w:rsidRDefault="0075730F" w:rsidP="002A0AA7">
            <w:pPr>
              <w:pStyle w:val="TableText"/>
              <w:jc w:val="center"/>
            </w:pPr>
            <w:r>
              <w:t>6</w:t>
            </w:r>
          </w:p>
        </w:tc>
        <w:tc>
          <w:tcPr>
            <w:tcW w:w="1644" w:type="dxa"/>
          </w:tcPr>
          <w:p w14:paraId="58E08CEE" w14:textId="77777777" w:rsidR="0075730F" w:rsidRDefault="0075730F" w:rsidP="002A0AA7">
            <w:pPr>
              <w:pStyle w:val="TableText"/>
              <w:ind w:right="643"/>
              <w:jc w:val="right"/>
            </w:pPr>
            <w:r>
              <w:t>0.0%</w:t>
            </w:r>
          </w:p>
        </w:tc>
      </w:tr>
      <w:tr w:rsidR="0075730F" w14:paraId="6B7C94DF" w14:textId="77777777" w:rsidTr="002A0AA7">
        <w:trPr>
          <w:cnfStyle w:val="000000100000" w:firstRow="0" w:lastRow="0" w:firstColumn="0" w:lastColumn="0" w:oddVBand="0" w:evenVBand="0" w:oddHBand="1" w:evenHBand="0" w:firstRowFirstColumn="0" w:firstRowLastColumn="0" w:lastRowFirstColumn="0" w:lastRowLastColumn="0"/>
        </w:trPr>
        <w:tc>
          <w:tcPr>
            <w:tcW w:w="1814" w:type="dxa"/>
          </w:tcPr>
          <w:p w14:paraId="3239A44F" w14:textId="7F276EAA" w:rsidR="0075730F" w:rsidRDefault="0075730F" w:rsidP="00543851">
            <w:pPr>
              <w:pStyle w:val="TableText"/>
            </w:pPr>
            <w:r>
              <w:t xml:space="preserve">Murray </w:t>
            </w:r>
            <w:r w:rsidR="002A0AA7">
              <w:t>cod</w:t>
            </w:r>
          </w:p>
        </w:tc>
        <w:tc>
          <w:tcPr>
            <w:tcW w:w="1132" w:type="dxa"/>
          </w:tcPr>
          <w:p w14:paraId="68614BA7" w14:textId="77777777" w:rsidR="0075730F" w:rsidRDefault="0075730F" w:rsidP="002A0AA7">
            <w:pPr>
              <w:pStyle w:val="TableText"/>
              <w:ind w:right="144"/>
              <w:jc w:val="right"/>
            </w:pPr>
            <w:r>
              <w:t>2,928</w:t>
            </w:r>
          </w:p>
        </w:tc>
        <w:tc>
          <w:tcPr>
            <w:tcW w:w="1134" w:type="dxa"/>
          </w:tcPr>
          <w:p w14:paraId="77A04784" w14:textId="77777777" w:rsidR="0075730F" w:rsidRDefault="0075730F" w:rsidP="002A0AA7">
            <w:pPr>
              <w:pStyle w:val="TableText"/>
              <w:jc w:val="center"/>
            </w:pPr>
            <w:r>
              <w:t>6</w:t>
            </w:r>
          </w:p>
        </w:tc>
        <w:tc>
          <w:tcPr>
            <w:tcW w:w="1134" w:type="dxa"/>
          </w:tcPr>
          <w:p w14:paraId="5AE48AD6" w14:textId="77777777" w:rsidR="0075730F" w:rsidRDefault="0075730F" w:rsidP="002A0AA7">
            <w:pPr>
              <w:pStyle w:val="TableText"/>
              <w:jc w:val="center"/>
            </w:pPr>
            <w:r>
              <w:t>61</w:t>
            </w:r>
          </w:p>
        </w:tc>
        <w:tc>
          <w:tcPr>
            <w:tcW w:w="1134" w:type="dxa"/>
          </w:tcPr>
          <w:p w14:paraId="0CAF2590" w14:textId="77777777" w:rsidR="0075730F" w:rsidRDefault="0075730F" w:rsidP="002A0AA7">
            <w:pPr>
              <w:pStyle w:val="TableText"/>
              <w:jc w:val="center"/>
            </w:pPr>
            <w:r>
              <w:t>6</w:t>
            </w:r>
          </w:p>
        </w:tc>
        <w:tc>
          <w:tcPr>
            <w:tcW w:w="1644" w:type="dxa"/>
          </w:tcPr>
          <w:p w14:paraId="3640B56B" w14:textId="77777777" w:rsidR="0075730F" w:rsidRDefault="0075730F" w:rsidP="002A0AA7">
            <w:pPr>
              <w:pStyle w:val="TableText"/>
              <w:ind w:right="643"/>
              <w:jc w:val="right"/>
            </w:pPr>
            <w:r>
              <w:t>14.4%</w:t>
            </w:r>
          </w:p>
        </w:tc>
      </w:tr>
      <w:tr w:rsidR="0075730F" w14:paraId="148F0690" w14:textId="77777777" w:rsidTr="002A0AA7">
        <w:tc>
          <w:tcPr>
            <w:tcW w:w="1814" w:type="dxa"/>
          </w:tcPr>
          <w:p w14:paraId="25682866" w14:textId="49026271" w:rsidR="0075730F" w:rsidRDefault="0075730F" w:rsidP="00543851">
            <w:pPr>
              <w:pStyle w:val="TableText"/>
            </w:pPr>
            <w:r>
              <w:t xml:space="preserve">Golden </w:t>
            </w:r>
            <w:r w:rsidR="00745927">
              <w:t>perch</w:t>
            </w:r>
          </w:p>
        </w:tc>
        <w:tc>
          <w:tcPr>
            <w:tcW w:w="1132" w:type="dxa"/>
          </w:tcPr>
          <w:p w14:paraId="27E28E6C" w14:textId="77777777" w:rsidR="0075730F" w:rsidRDefault="0075730F" w:rsidP="002A0AA7">
            <w:pPr>
              <w:pStyle w:val="TableText"/>
              <w:ind w:right="144"/>
              <w:jc w:val="right"/>
            </w:pPr>
            <w:r>
              <w:t>2,270</w:t>
            </w:r>
          </w:p>
        </w:tc>
        <w:tc>
          <w:tcPr>
            <w:tcW w:w="1134" w:type="dxa"/>
          </w:tcPr>
          <w:p w14:paraId="397E9602" w14:textId="77777777" w:rsidR="0075730F" w:rsidRDefault="0075730F" w:rsidP="002A0AA7">
            <w:pPr>
              <w:pStyle w:val="TableText"/>
              <w:jc w:val="center"/>
            </w:pPr>
            <w:r>
              <w:t>6</w:t>
            </w:r>
          </w:p>
        </w:tc>
        <w:tc>
          <w:tcPr>
            <w:tcW w:w="1134" w:type="dxa"/>
          </w:tcPr>
          <w:p w14:paraId="484D9D39" w14:textId="77777777" w:rsidR="0075730F" w:rsidRDefault="0075730F" w:rsidP="002A0AA7">
            <w:pPr>
              <w:pStyle w:val="TableText"/>
              <w:jc w:val="center"/>
            </w:pPr>
            <w:r>
              <w:t>61</w:t>
            </w:r>
          </w:p>
        </w:tc>
        <w:tc>
          <w:tcPr>
            <w:tcW w:w="1134" w:type="dxa"/>
          </w:tcPr>
          <w:p w14:paraId="64956D05" w14:textId="77777777" w:rsidR="0075730F" w:rsidRDefault="0075730F" w:rsidP="002A0AA7">
            <w:pPr>
              <w:pStyle w:val="TableText"/>
              <w:jc w:val="center"/>
            </w:pPr>
            <w:r>
              <w:t>6</w:t>
            </w:r>
          </w:p>
        </w:tc>
        <w:tc>
          <w:tcPr>
            <w:tcW w:w="1644" w:type="dxa"/>
          </w:tcPr>
          <w:p w14:paraId="53844670" w14:textId="77777777" w:rsidR="0075730F" w:rsidRDefault="0075730F" w:rsidP="002A0AA7">
            <w:pPr>
              <w:pStyle w:val="TableText"/>
              <w:ind w:right="643"/>
              <w:jc w:val="right"/>
            </w:pPr>
            <w:r>
              <w:t>14.4%</w:t>
            </w:r>
          </w:p>
        </w:tc>
      </w:tr>
      <w:tr w:rsidR="0075730F" w14:paraId="13215AB6" w14:textId="77777777" w:rsidTr="002A0AA7">
        <w:trPr>
          <w:cnfStyle w:val="000000100000" w:firstRow="0" w:lastRow="0" w:firstColumn="0" w:lastColumn="0" w:oddVBand="0" w:evenVBand="0" w:oddHBand="1" w:evenHBand="0" w:firstRowFirstColumn="0" w:firstRowLastColumn="0" w:lastRowFirstColumn="0" w:lastRowLastColumn="0"/>
        </w:trPr>
        <w:tc>
          <w:tcPr>
            <w:tcW w:w="1814" w:type="dxa"/>
          </w:tcPr>
          <w:p w14:paraId="4DFB8DEA" w14:textId="17B3A238" w:rsidR="0075730F" w:rsidRDefault="0075730F" w:rsidP="00543851">
            <w:pPr>
              <w:pStyle w:val="TableText"/>
            </w:pPr>
            <w:r>
              <w:t xml:space="preserve">Australian </w:t>
            </w:r>
            <w:r w:rsidR="00745927">
              <w:t>smelt</w:t>
            </w:r>
          </w:p>
        </w:tc>
        <w:tc>
          <w:tcPr>
            <w:tcW w:w="1132" w:type="dxa"/>
          </w:tcPr>
          <w:p w14:paraId="46802E69" w14:textId="77777777" w:rsidR="0075730F" w:rsidRDefault="0075730F" w:rsidP="002A0AA7">
            <w:pPr>
              <w:pStyle w:val="TableText"/>
              <w:ind w:right="144"/>
              <w:jc w:val="right"/>
            </w:pPr>
            <w:r>
              <w:t>1,063</w:t>
            </w:r>
          </w:p>
        </w:tc>
        <w:tc>
          <w:tcPr>
            <w:tcW w:w="1134" w:type="dxa"/>
          </w:tcPr>
          <w:p w14:paraId="3E815B45" w14:textId="77777777" w:rsidR="0075730F" w:rsidRDefault="0075730F" w:rsidP="002A0AA7">
            <w:pPr>
              <w:pStyle w:val="TableText"/>
              <w:jc w:val="center"/>
            </w:pPr>
            <w:r>
              <w:t>6</w:t>
            </w:r>
          </w:p>
        </w:tc>
        <w:tc>
          <w:tcPr>
            <w:tcW w:w="1134" w:type="dxa"/>
          </w:tcPr>
          <w:p w14:paraId="039739D7" w14:textId="77777777" w:rsidR="0075730F" w:rsidRDefault="0075730F" w:rsidP="002A0AA7">
            <w:pPr>
              <w:pStyle w:val="TableText"/>
              <w:jc w:val="center"/>
            </w:pPr>
            <w:r>
              <w:t>61</w:t>
            </w:r>
          </w:p>
        </w:tc>
        <w:tc>
          <w:tcPr>
            <w:tcW w:w="1134" w:type="dxa"/>
          </w:tcPr>
          <w:p w14:paraId="5B92A36D" w14:textId="77777777" w:rsidR="0075730F" w:rsidRDefault="0075730F" w:rsidP="002A0AA7">
            <w:pPr>
              <w:pStyle w:val="TableText"/>
              <w:jc w:val="center"/>
            </w:pPr>
            <w:r>
              <w:t>6</w:t>
            </w:r>
          </w:p>
        </w:tc>
        <w:tc>
          <w:tcPr>
            <w:tcW w:w="1644" w:type="dxa"/>
          </w:tcPr>
          <w:p w14:paraId="239480E3" w14:textId="77777777" w:rsidR="0075730F" w:rsidRDefault="0075730F" w:rsidP="002A0AA7">
            <w:pPr>
              <w:pStyle w:val="TableText"/>
              <w:ind w:right="643"/>
              <w:jc w:val="right"/>
            </w:pPr>
            <w:r>
              <w:t>62.3%</w:t>
            </w:r>
          </w:p>
        </w:tc>
      </w:tr>
    </w:tbl>
    <w:p w14:paraId="32A5535E" w14:textId="25F04FE7" w:rsidR="0075730F" w:rsidRDefault="0075730F" w:rsidP="0075730F">
      <w:pPr>
        <w:pStyle w:val="Heading3"/>
      </w:pPr>
      <w:bookmarkStart w:id="158" w:name="data-analysis-methods-1"/>
      <w:bookmarkStart w:id="159" w:name="_Toc69847857"/>
      <w:r>
        <w:t>Data analysis methods</w:t>
      </w:r>
      <w:bookmarkEnd w:id="158"/>
      <w:bookmarkEnd w:id="159"/>
    </w:p>
    <w:p w14:paraId="1FBA60F2" w14:textId="77777777" w:rsidR="00B40AA9" w:rsidRDefault="0075730F" w:rsidP="005E2300">
      <w:pPr>
        <w:pStyle w:val="BodyText"/>
      </w:pPr>
      <w:r>
        <w:t xml:space="preserve">For the analysis, the main hypotheses are focused on the effect of flow on growth rate between years. Consequently, </w:t>
      </w:r>
      <w:r w:rsidR="00CE2B8D">
        <w:t>I</w:t>
      </w:r>
      <w:r>
        <w:t xml:space="preserve"> modelled log growth rate as the following: </w:t>
      </w:r>
    </w:p>
    <w:p w14:paraId="0B7BF965" w14:textId="270AE125" w:rsidR="0075730F" w:rsidRDefault="0075730F" w:rsidP="00B40AA9">
      <w:pPr>
        <w:pStyle w:val="Equation"/>
      </w:pPr>
      <w:r>
        <w:t>$ R =</w:t>
      </w:r>
      <w:proofErr w:type="gramStart"/>
      <w:r>
        <w:t>log( {</w:t>
      </w:r>
      <w:proofErr w:type="gramEnd"/>
      <w:r>
        <w:t>CPUE_{t-1}+1} )$</w:t>
      </w:r>
      <w:r w:rsidR="00B40AA9">
        <w:tab/>
        <w:t>(</w:t>
      </w:r>
      <w:fldSimple w:instr=" SEQ Equation \* MERGEFORMAT ">
        <w:r w:rsidR="00AC66FC">
          <w:rPr>
            <w:noProof/>
          </w:rPr>
          <w:t>1</w:t>
        </w:r>
      </w:fldSimple>
      <w:r w:rsidR="00B40AA9">
        <w:t>)</w:t>
      </w:r>
    </w:p>
    <w:p w14:paraId="2E1B582B" w14:textId="0BEEBB9B" w:rsidR="0075730F" w:rsidRDefault="0075730F" w:rsidP="0075730F">
      <w:pPr>
        <w:pStyle w:val="BodyText"/>
      </w:pPr>
      <w:r>
        <w:t xml:space="preserve">expect for Bony </w:t>
      </w:r>
      <w:r w:rsidR="002A0AA7">
        <w:t>herring</w:t>
      </w:r>
      <w:r>
        <w:t xml:space="preserve">, Australian </w:t>
      </w:r>
      <w:r w:rsidR="00745927">
        <w:t>smelt</w:t>
      </w:r>
      <w:r>
        <w:t xml:space="preserve">, and Eastern </w:t>
      </w:r>
      <w:r w:rsidR="00745927">
        <w:t>gambusia</w:t>
      </w:r>
      <w:r>
        <w:t>, which used the following:</w:t>
      </w:r>
    </w:p>
    <w:p w14:paraId="6A123BDA" w14:textId="56928AD0" w:rsidR="0075730F" w:rsidRDefault="0075730F" w:rsidP="00B40AA9">
      <w:pPr>
        <w:pStyle w:val="Equation"/>
      </w:pPr>
      <w:r>
        <w:t>$ R =</w:t>
      </w:r>
      <w:proofErr w:type="gramStart"/>
      <w:r>
        <w:t>log( {</w:t>
      </w:r>
      <w:proofErr w:type="gramEnd"/>
      <w:r>
        <w:t>CPUE_{t-1}+0.01} )$</w:t>
      </w:r>
      <w:r w:rsidR="00B40AA9">
        <w:tab/>
        <w:t>(</w:t>
      </w:r>
      <w:fldSimple w:instr=" SEQ Equation \* MERGEFORMAT ">
        <w:r w:rsidR="00AC66FC">
          <w:rPr>
            <w:noProof/>
          </w:rPr>
          <w:t>2</w:t>
        </w:r>
      </w:fldSimple>
      <w:r w:rsidR="00B40AA9">
        <w:t>)</w:t>
      </w:r>
    </w:p>
    <w:p w14:paraId="588F14AA" w14:textId="77777777" w:rsidR="0075730F" w:rsidRDefault="0075730F" w:rsidP="0075730F">
      <w:pPr>
        <w:pStyle w:val="BodyText"/>
      </w:pPr>
      <w:r>
        <w:t>This difference was purely statistical convenience to satisfy statistical assumptions.</w:t>
      </w:r>
    </w:p>
    <w:p w14:paraId="0418A6A9" w14:textId="28017F71" w:rsidR="0075730F" w:rsidRDefault="00BD258D" w:rsidP="0075730F">
      <w:pPr>
        <w:pStyle w:val="BodyText"/>
      </w:pPr>
      <w:r>
        <w:t>A</w:t>
      </w:r>
      <w:r w:rsidR="0075730F">
        <w:t xml:space="preserve"> linear mixed model (LMM) in a Bayesian framework </w:t>
      </w:r>
      <w:r>
        <w:t xml:space="preserve">was run </w:t>
      </w:r>
      <w:r w:rsidR="0075730F">
        <w:t xml:space="preserve">and included annual flow metrics as the continuous predictors. Program and if last year </w:t>
      </w:r>
      <w:proofErr w:type="gramStart"/>
      <w:r w:rsidR="0075730F">
        <w:t>was</w:t>
      </w:r>
      <w:proofErr w:type="gramEnd"/>
      <w:r w:rsidR="0075730F">
        <w:t xml:space="preserve"> a DO event were included as fixed factors. Water year (nested in program) and site were included as random effects.</w:t>
      </w:r>
    </w:p>
    <w:p w14:paraId="40BE6042" w14:textId="0801B169" w:rsidR="0075730F" w:rsidRDefault="0075730F" w:rsidP="0075730F">
      <w:pPr>
        <w:pStyle w:val="Heading3"/>
      </w:pPr>
      <w:bookmarkStart w:id="160" w:name="key-results-1"/>
      <w:bookmarkStart w:id="161" w:name="_Toc69847858"/>
      <w:r>
        <w:t>Key results</w:t>
      </w:r>
      <w:bookmarkEnd w:id="160"/>
      <w:bookmarkEnd w:id="161"/>
    </w:p>
    <w:p w14:paraId="627FAD06" w14:textId="77777777" w:rsidR="0075730F" w:rsidRDefault="0075730F" w:rsidP="00CB188F">
      <w:pPr>
        <w:pStyle w:val="Heading4"/>
      </w:pPr>
      <w:r>
        <w:t>Flow coefficients</w:t>
      </w:r>
    </w:p>
    <w:p w14:paraId="571DB258" w14:textId="7E3DDE2E" w:rsidR="0075730F" w:rsidRDefault="0075730F" w:rsidP="0075730F">
      <w:pPr>
        <w:pStyle w:val="BodyText"/>
      </w:pPr>
      <w:r>
        <w:t xml:space="preserve">Estimates of flow coefficients for each species </w:t>
      </w:r>
      <w:r w:rsidR="00BD258D">
        <w:t>are</w:t>
      </w:r>
      <w:r>
        <w:t xml:space="preserve"> shown in </w:t>
      </w:r>
      <w:r w:rsidR="00950DDB">
        <w:fldChar w:fldCharType="begin" w:fldLock="1"/>
      </w:r>
      <w:r w:rsidR="00950DDB">
        <w:instrText xml:space="preserve"> REF _Ref71822417 \h </w:instrText>
      </w:r>
      <w:r w:rsidR="00950DDB">
        <w:fldChar w:fldCharType="separate"/>
      </w:r>
      <w:r w:rsidR="000F6224">
        <w:t xml:space="preserve">Figure </w:t>
      </w:r>
      <w:r w:rsidR="000F6224">
        <w:rPr>
          <w:noProof/>
        </w:rPr>
        <w:t>2</w:t>
      </w:r>
      <w:r w:rsidR="000F6224">
        <w:t>.</w:t>
      </w:r>
      <w:r w:rsidR="000F6224">
        <w:rPr>
          <w:noProof/>
        </w:rPr>
        <w:t>29</w:t>
      </w:r>
      <w:r w:rsidR="00950DDB">
        <w:fldChar w:fldCharType="end"/>
      </w:r>
      <w:r>
        <w:t>.</w:t>
      </w:r>
    </w:p>
    <w:p w14:paraId="1D41D736" w14:textId="77777777" w:rsidR="00FF2236" w:rsidRDefault="0075730F" w:rsidP="00FF2236">
      <w:pPr>
        <w:pStyle w:val="BodyText"/>
        <w:keepNext/>
      </w:pPr>
      <w:r>
        <w:rPr>
          <w:noProof/>
        </w:rPr>
        <w:lastRenderedPageBreak/>
        <w:drawing>
          <wp:inline distT="0" distB="0" distL="0" distR="0" wp14:anchorId="04E491EB" wp14:editId="4B28E830">
            <wp:extent cx="5943600" cy="2600325"/>
            <wp:effectExtent l="0" t="0" r="0" b="0"/>
            <wp:docPr id="30" name="Picture" descr="Details as per caption"/>
            <wp:cNvGraphicFramePr/>
            <a:graphic xmlns:a="http://schemas.openxmlformats.org/drawingml/2006/main">
              <a:graphicData uri="http://schemas.openxmlformats.org/drawingml/2006/picture">
                <pic:pic xmlns:pic="http://schemas.openxmlformats.org/drawingml/2006/picture">
                  <pic:nvPicPr>
                    <pic:cNvPr id="30" name="Picture" descr="Details as per caption"/>
                    <pic:cNvPicPr>
                      <a:picLocks noChangeAspect="1" noChangeArrowheads="1"/>
                    </pic:cNvPicPr>
                  </pic:nvPicPr>
                  <pic:blipFill>
                    <a:blip r:embed="rId57" cstate="email">
                      <a:extLst>
                        <a:ext uri="{28A0092B-C50C-407E-A947-70E740481C1C}">
                          <a14:useLocalDpi xmlns:a14="http://schemas.microsoft.com/office/drawing/2010/main"/>
                        </a:ext>
                      </a:extLst>
                    </a:blip>
                    <a:stretch>
                      <a:fillRect/>
                    </a:stretch>
                  </pic:blipFill>
                  <pic:spPr bwMode="auto">
                    <a:xfrm>
                      <a:off x="0" y="0"/>
                      <a:ext cx="5943600" cy="2600325"/>
                    </a:xfrm>
                    <a:prstGeom prst="rect">
                      <a:avLst/>
                    </a:prstGeom>
                    <a:noFill/>
                    <a:ln w="9525">
                      <a:noFill/>
                      <a:headEnd/>
                      <a:tailEnd/>
                    </a:ln>
                  </pic:spPr>
                </pic:pic>
              </a:graphicData>
            </a:graphic>
          </wp:inline>
        </w:drawing>
      </w:r>
    </w:p>
    <w:p w14:paraId="5F7F29BD" w14:textId="402B2ECD" w:rsidR="00FF2236" w:rsidRDefault="00FF2236" w:rsidP="00FF2236">
      <w:pPr>
        <w:pStyle w:val="CaptionFigure"/>
      </w:pPr>
      <w:bookmarkStart w:id="162" w:name="_Ref71822417"/>
      <w:bookmarkStart w:id="163" w:name="_Toc80792165"/>
      <w:r>
        <w:t xml:space="preserve">Figure </w:t>
      </w:r>
      <w:fldSimple w:instr=" STYLEREF 1 \s " w:fldLock="1">
        <w:r w:rsidR="000F6224">
          <w:rPr>
            <w:noProof/>
          </w:rPr>
          <w:t>2</w:t>
        </w:r>
      </w:fldSimple>
      <w:r w:rsidR="00D006AB">
        <w:t>.</w:t>
      </w:r>
      <w:fldSimple w:instr=" SEQ Figure \* ARABIC \s 1 ">
        <w:r w:rsidR="00AC66FC">
          <w:rPr>
            <w:noProof/>
          </w:rPr>
          <w:t>29</w:t>
        </w:r>
      </w:fldSimple>
      <w:bookmarkEnd w:id="162"/>
      <w:r>
        <w:t xml:space="preserve"> </w:t>
      </w:r>
      <w:r w:rsidRPr="00AB56A6">
        <w:t>Effect of each flow variable on growth rate for each species</w:t>
      </w:r>
      <w:bookmarkEnd w:id="163"/>
    </w:p>
    <w:p w14:paraId="294FBAC7" w14:textId="1718232E" w:rsidR="0075730F" w:rsidRDefault="00FF2236" w:rsidP="007232D6">
      <w:pPr>
        <w:pStyle w:val="CaptionNote"/>
      </w:pPr>
      <w:r w:rsidRPr="00AB56A6">
        <w:t>Error bars are 95%CrI. Pinkish dots indicate 95%CrI does not overlap 0</w:t>
      </w:r>
      <w:r w:rsidR="002A0AA7">
        <w:t>.</w:t>
      </w:r>
    </w:p>
    <w:p w14:paraId="038B99A7" w14:textId="77777777" w:rsidR="0075730F" w:rsidRDefault="0075730F" w:rsidP="00CB188F">
      <w:pPr>
        <w:pStyle w:val="Heading4"/>
      </w:pPr>
      <w:r>
        <w:t>Counterfactual predictions</w:t>
      </w:r>
    </w:p>
    <w:p w14:paraId="1D9260C1" w14:textId="43C529D3" w:rsidR="0075730F" w:rsidRDefault="0075730F" w:rsidP="0075730F">
      <w:pPr>
        <w:pStyle w:val="BodyText"/>
      </w:pPr>
      <w:r>
        <w:t xml:space="preserve">Here, </w:t>
      </w:r>
      <w:r w:rsidR="00596C10">
        <w:t>I</w:t>
      </w:r>
      <w:r>
        <w:t xml:space="preserve"> show the percentage change in growth rate with the added </w:t>
      </w:r>
      <w:r w:rsidR="006E440A">
        <w:t>Commonwealth environmental water</w:t>
      </w:r>
      <w:r>
        <w:t xml:space="preserve"> (</w:t>
      </w:r>
      <w:r w:rsidR="00950DDB">
        <w:fldChar w:fldCharType="begin" w:fldLock="1"/>
      </w:r>
      <w:r w:rsidR="00950DDB">
        <w:instrText xml:space="preserve"> REF _Ref71822429 \h </w:instrText>
      </w:r>
      <w:r w:rsidR="00950DDB">
        <w:fldChar w:fldCharType="separate"/>
      </w:r>
      <w:r w:rsidR="000F6224">
        <w:t xml:space="preserve">Figure </w:t>
      </w:r>
      <w:r w:rsidR="000F6224">
        <w:rPr>
          <w:noProof/>
        </w:rPr>
        <w:t>2</w:t>
      </w:r>
      <w:r w:rsidR="000F6224">
        <w:t>.</w:t>
      </w:r>
      <w:r w:rsidR="000F6224">
        <w:rPr>
          <w:noProof/>
        </w:rPr>
        <w:t>30</w:t>
      </w:r>
      <w:r w:rsidR="00950DDB">
        <w:fldChar w:fldCharType="end"/>
      </w:r>
      <w:r>
        <w:t>).</w:t>
      </w:r>
    </w:p>
    <w:p w14:paraId="139691BA" w14:textId="77777777" w:rsidR="00FF2236" w:rsidRDefault="0075730F" w:rsidP="00FF2236">
      <w:pPr>
        <w:pStyle w:val="BodyText"/>
        <w:keepNext/>
      </w:pPr>
      <w:r>
        <w:rPr>
          <w:noProof/>
        </w:rPr>
        <w:drawing>
          <wp:inline distT="0" distB="0" distL="0" distR="0" wp14:anchorId="5FF938CD" wp14:editId="4D6EE076">
            <wp:extent cx="5943600" cy="2971800"/>
            <wp:effectExtent l="0" t="0" r="0" b="0"/>
            <wp:docPr id="31" name="Picture" descr="Details as per caption"/>
            <wp:cNvGraphicFramePr/>
            <a:graphic xmlns:a="http://schemas.openxmlformats.org/drawingml/2006/main">
              <a:graphicData uri="http://schemas.openxmlformats.org/drawingml/2006/picture">
                <pic:pic xmlns:pic="http://schemas.openxmlformats.org/drawingml/2006/picture">
                  <pic:nvPicPr>
                    <pic:cNvPr id="31" name="Picture" descr="Details as per caption"/>
                    <pic:cNvPicPr>
                      <a:picLocks noChangeAspect="1" noChangeArrowheads="1"/>
                    </pic:cNvPicPr>
                  </pic:nvPicPr>
                  <pic:blipFill>
                    <a:blip r:embed="rId58" cstate="email">
                      <a:extLst>
                        <a:ext uri="{28A0092B-C50C-407E-A947-70E740481C1C}">
                          <a14:useLocalDpi xmlns:a14="http://schemas.microsoft.com/office/drawing/2010/main"/>
                        </a:ext>
                      </a:extLst>
                    </a:blip>
                    <a:stretch>
                      <a:fillRect/>
                    </a:stretch>
                  </pic:blipFill>
                  <pic:spPr bwMode="auto">
                    <a:xfrm>
                      <a:off x="0" y="0"/>
                      <a:ext cx="5943600" cy="2971800"/>
                    </a:xfrm>
                    <a:prstGeom prst="rect">
                      <a:avLst/>
                    </a:prstGeom>
                    <a:noFill/>
                    <a:ln w="9525">
                      <a:noFill/>
                      <a:headEnd/>
                      <a:tailEnd/>
                    </a:ln>
                  </pic:spPr>
                </pic:pic>
              </a:graphicData>
            </a:graphic>
          </wp:inline>
        </w:drawing>
      </w:r>
    </w:p>
    <w:p w14:paraId="261E202B" w14:textId="7DEF3E47" w:rsidR="00B40AA9" w:rsidRDefault="00FF2236" w:rsidP="00B40AA9">
      <w:pPr>
        <w:pStyle w:val="CaptionFigure"/>
      </w:pPr>
      <w:bookmarkStart w:id="164" w:name="_Ref71822429"/>
      <w:bookmarkStart w:id="165" w:name="_Toc80792166"/>
      <w:r>
        <w:t xml:space="preserve">Figure </w:t>
      </w:r>
      <w:fldSimple w:instr=" STYLEREF 1 \s " w:fldLock="1">
        <w:r w:rsidR="000F6224">
          <w:rPr>
            <w:noProof/>
          </w:rPr>
          <w:t>2</w:t>
        </w:r>
      </w:fldSimple>
      <w:r w:rsidR="00D006AB">
        <w:t>.</w:t>
      </w:r>
      <w:fldSimple w:instr=" SEQ Figure \* ARABIC \s 1 ">
        <w:r w:rsidR="00AC66FC">
          <w:rPr>
            <w:noProof/>
          </w:rPr>
          <w:t>30</w:t>
        </w:r>
      </w:fldSimple>
      <w:bookmarkEnd w:id="164"/>
      <w:r>
        <w:t xml:space="preserve"> </w:t>
      </w:r>
      <w:r w:rsidRPr="00A035F3">
        <w:t xml:space="preserve">Predicted percentage change in growth rate without Commonwealth environmental water for each species, broken up by year and </w:t>
      </w:r>
      <w:r w:rsidR="00B40AA9">
        <w:t>program</w:t>
      </w:r>
      <w:bookmarkEnd w:id="165"/>
    </w:p>
    <w:p w14:paraId="1261363C" w14:textId="73D2B2A9" w:rsidR="0075730F" w:rsidRDefault="0075730F" w:rsidP="007232D6">
      <w:pPr>
        <w:pStyle w:val="CaptionNote"/>
      </w:pPr>
      <w:bookmarkStart w:id="166" w:name="X7f39cb0d2b439ee4b051678dd0be8808f00c632"/>
      <w:r>
        <w:t xml:space="preserve">Positive changes indicate </w:t>
      </w:r>
      <w:r w:rsidR="006E440A">
        <w:t>Commonwealth environmental water</w:t>
      </w:r>
      <w:r>
        <w:t xml:space="preserve"> improved growth rate. Error bars are 95%CrI. *</w:t>
      </w:r>
      <w:r w:rsidR="00B40AA9">
        <w:t> </w:t>
      </w:r>
      <w:proofErr w:type="gramStart"/>
      <w:r>
        <w:t>indicates</w:t>
      </w:r>
      <w:proofErr w:type="gramEnd"/>
      <w:r>
        <w:t xml:space="preserve"> the 95%CrI of the difference between with and without </w:t>
      </w:r>
      <w:r w:rsidR="006E440A">
        <w:t>Commonwealth environmental water</w:t>
      </w:r>
      <w:r>
        <w:t xml:space="preserve"> does not include zero. Y-axes has been truncated to help better show the less variable result</w:t>
      </w:r>
      <w:r w:rsidR="00B40AA9">
        <w:t>s.</w:t>
      </w:r>
      <w:bookmarkEnd w:id="166"/>
    </w:p>
    <w:p w14:paraId="261CC887" w14:textId="77777777" w:rsidR="00FF2236" w:rsidRDefault="0075730F" w:rsidP="00FF2236">
      <w:pPr>
        <w:pStyle w:val="BodyText"/>
        <w:keepNext/>
      </w:pPr>
      <w:r>
        <w:rPr>
          <w:noProof/>
        </w:rPr>
        <w:lastRenderedPageBreak/>
        <w:drawing>
          <wp:inline distT="0" distB="0" distL="0" distR="0" wp14:anchorId="15529192" wp14:editId="0DFB3A12">
            <wp:extent cx="5943600" cy="4160520"/>
            <wp:effectExtent l="0" t="0" r="0" b="0"/>
            <wp:docPr id="32" name="Picture" descr="Details as per caption"/>
            <wp:cNvGraphicFramePr/>
            <a:graphic xmlns:a="http://schemas.openxmlformats.org/drawingml/2006/main">
              <a:graphicData uri="http://schemas.openxmlformats.org/drawingml/2006/picture">
                <pic:pic xmlns:pic="http://schemas.openxmlformats.org/drawingml/2006/picture">
                  <pic:nvPicPr>
                    <pic:cNvPr id="32" name="Picture" descr="Details as per caption"/>
                    <pic:cNvPicPr>
                      <a:picLocks noChangeAspect="1" noChangeArrowheads="1"/>
                    </pic:cNvPicPr>
                  </pic:nvPicPr>
                  <pic:blipFill>
                    <a:blip r:embed="rId59" cstate="email">
                      <a:extLst>
                        <a:ext uri="{28A0092B-C50C-407E-A947-70E740481C1C}">
                          <a14:useLocalDpi xmlns:a14="http://schemas.microsoft.com/office/drawing/2010/main"/>
                        </a:ext>
                      </a:extLst>
                    </a:blip>
                    <a:stretch>
                      <a:fillRect/>
                    </a:stretch>
                  </pic:blipFill>
                  <pic:spPr bwMode="auto">
                    <a:xfrm>
                      <a:off x="0" y="0"/>
                      <a:ext cx="5943600" cy="4160520"/>
                    </a:xfrm>
                    <a:prstGeom prst="rect">
                      <a:avLst/>
                    </a:prstGeom>
                    <a:noFill/>
                    <a:ln w="9525">
                      <a:noFill/>
                      <a:headEnd/>
                      <a:tailEnd/>
                    </a:ln>
                  </pic:spPr>
                </pic:pic>
              </a:graphicData>
            </a:graphic>
          </wp:inline>
        </w:drawing>
      </w:r>
    </w:p>
    <w:p w14:paraId="2764829F" w14:textId="7A953C02" w:rsidR="0075730F" w:rsidRDefault="00FF2236" w:rsidP="00FF2236">
      <w:pPr>
        <w:pStyle w:val="CaptionFigure"/>
      </w:pPr>
      <w:bookmarkStart w:id="167" w:name="_Toc80792167"/>
      <w:r>
        <w:t xml:space="preserve">Figure </w:t>
      </w:r>
      <w:fldSimple w:instr=" STYLEREF 1 \s " w:fldLock="1">
        <w:r w:rsidR="000F6224">
          <w:rPr>
            <w:noProof/>
          </w:rPr>
          <w:t>2</w:t>
        </w:r>
      </w:fldSimple>
      <w:r w:rsidR="00D006AB">
        <w:t>.</w:t>
      </w:r>
      <w:fldSimple w:instr=" SEQ Figure \* ARABIC \s 1 ">
        <w:r w:rsidR="00AC66FC">
          <w:rPr>
            <w:noProof/>
          </w:rPr>
          <w:t>31</w:t>
        </w:r>
      </w:fldSimple>
      <w:r>
        <w:t xml:space="preserve"> </w:t>
      </w:r>
      <w:r w:rsidRPr="005C71C6">
        <w:t>Contribution of each flow variable on the predicted Commonwealth environmental water effect on growth rate</w:t>
      </w:r>
      <w:bookmarkEnd w:id="167"/>
    </w:p>
    <w:p w14:paraId="55F3D145" w14:textId="53373EAC" w:rsidR="0075730F" w:rsidRPr="00FF2236" w:rsidRDefault="0075730F" w:rsidP="007232D6">
      <w:pPr>
        <w:pStyle w:val="CaptionNote"/>
      </w:pPr>
      <w:bookmarkStart w:id="168" w:name="X3d00eeb51271abacfdf2335061613ff83f3abd1"/>
      <w:r w:rsidRPr="00FF2236">
        <w:t>Negative effects are shown as bars below 0 and positive effects above. Effect sizes are on link scal</w:t>
      </w:r>
      <w:r w:rsidR="00B40AA9">
        <w:t>e.</w:t>
      </w:r>
      <w:bookmarkEnd w:id="168"/>
    </w:p>
    <w:p w14:paraId="55F9B52F" w14:textId="08305CD9" w:rsidR="0075730F" w:rsidRDefault="0075730F" w:rsidP="0075730F">
      <w:pPr>
        <w:pStyle w:val="Heading2"/>
      </w:pPr>
      <w:bookmarkStart w:id="169" w:name="section-13"/>
      <w:bookmarkStart w:id="170" w:name="analysis-adult-body-condition"/>
      <w:bookmarkStart w:id="171" w:name="_Toc69847860"/>
      <w:bookmarkStart w:id="172" w:name="_Toc76050185"/>
      <w:bookmarkEnd w:id="169"/>
      <w:r>
        <w:t xml:space="preserve">Analysis: </w:t>
      </w:r>
      <w:r w:rsidR="000A1765">
        <w:t>A</w:t>
      </w:r>
      <w:r>
        <w:t xml:space="preserve">dult </w:t>
      </w:r>
      <w:r w:rsidR="000A1765">
        <w:t>b</w:t>
      </w:r>
      <w:r>
        <w:t xml:space="preserve">ody </w:t>
      </w:r>
      <w:r w:rsidR="000A1765">
        <w:t>c</w:t>
      </w:r>
      <w:r>
        <w:t>ondition</w:t>
      </w:r>
      <w:bookmarkEnd w:id="170"/>
      <w:bookmarkEnd w:id="171"/>
      <w:bookmarkEnd w:id="172"/>
    </w:p>
    <w:p w14:paraId="67A8A576" w14:textId="5EB0A0B0" w:rsidR="0075730F" w:rsidRDefault="0075730F" w:rsidP="0075730F">
      <w:pPr>
        <w:pStyle w:val="Heading3"/>
      </w:pPr>
      <w:bookmarkStart w:id="173" w:name="logic-study-design-and-data-trimming-4"/>
      <w:bookmarkStart w:id="174" w:name="_Toc69847861"/>
      <w:r>
        <w:t>Logic, study design, and data trimming</w:t>
      </w:r>
      <w:bookmarkEnd w:id="173"/>
      <w:bookmarkEnd w:id="174"/>
    </w:p>
    <w:p w14:paraId="4BE09475" w14:textId="77777777" w:rsidR="0075730F" w:rsidRDefault="0075730F" w:rsidP="000A1765">
      <w:pPr>
        <w:pStyle w:val="Heading4"/>
      </w:pPr>
      <w:r>
        <w:t>Logic</w:t>
      </w:r>
    </w:p>
    <w:p w14:paraId="01AC1843" w14:textId="5384D52D" w:rsidR="0075730F" w:rsidRDefault="0075730F" w:rsidP="005E2300">
      <w:pPr>
        <w:pStyle w:val="ListBullet"/>
      </w:pPr>
      <w:r>
        <w:t>Flow conditions affect river productivity and hence have knock</w:t>
      </w:r>
      <w:r w:rsidR="00FF2236">
        <w:t>-</w:t>
      </w:r>
      <w:r>
        <w:t xml:space="preserve">on effects for fish condition. </w:t>
      </w:r>
    </w:p>
    <w:p w14:paraId="422B67F4" w14:textId="77777777" w:rsidR="0075730F" w:rsidRDefault="0075730F" w:rsidP="005E2300">
      <w:pPr>
        <w:pStyle w:val="ListBullet"/>
      </w:pPr>
      <w:r>
        <w:t xml:space="preserve">Body condition can be assessed similarly for all species using Fulton index: </w:t>
      </w:r>
      <m:oMath>
        <m:r>
          <w:rPr>
            <w:rFonts w:ascii="Cambria Math" w:hAnsi="Cambria Math"/>
          </w:rPr>
          <m:t>FI=100*</m:t>
        </m:r>
        <m:f>
          <m:fPr>
            <m:ctrlPr>
              <w:rPr>
                <w:rFonts w:ascii="Cambria Math" w:hAnsi="Cambria Math"/>
              </w:rPr>
            </m:ctrlPr>
          </m:fPr>
          <m:num>
            <m:r>
              <w:rPr>
                <w:rFonts w:ascii="Cambria Math" w:hAnsi="Cambria Math"/>
              </w:rPr>
              <m:t>Weight</m:t>
            </m:r>
          </m:num>
          <m:den>
            <m:r>
              <w:rPr>
                <w:rFonts w:ascii="Cambria Math" w:hAnsi="Cambria Math"/>
              </w:rPr>
              <m:t>Lengt</m:t>
            </m:r>
            <m:sSup>
              <m:sSupPr>
                <m:ctrlPr>
                  <w:rPr>
                    <w:rFonts w:ascii="Cambria Math" w:hAnsi="Cambria Math"/>
                  </w:rPr>
                </m:ctrlPr>
              </m:sSupPr>
              <m:e>
                <m:r>
                  <w:rPr>
                    <w:rFonts w:ascii="Cambria Math" w:hAnsi="Cambria Math"/>
                  </w:rPr>
                  <m:t>h</m:t>
                </m:r>
              </m:e>
              <m:sup>
                <m:r>
                  <w:rPr>
                    <w:rFonts w:ascii="Cambria Math" w:hAnsi="Cambria Math"/>
                  </w:rPr>
                  <m:t>3</m:t>
                </m:r>
              </m:sup>
            </m:sSup>
          </m:den>
        </m:f>
      </m:oMath>
    </w:p>
    <w:p w14:paraId="163FDC87" w14:textId="690875BB" w:rsidR="0075730F" w:rsidRDefault="00182932" w:rsidP="005E2300">
      <w:pPr>
        <w:pStyle w:val="ListBullet"/>
      </w:pPr>
      <w:r>
        <w:t>I</w:t>
      </w:r>
      <w:r w:rsidR="0075730F">
        <w:t xml:space="preserve"> assume</w:t>
      </w:r>
      <w:r w:rsidR="00CE2B8D">
        <w:t>d</w:t>
      </w:r>
      <w:r w:rsidR="0075730F">
        <w:t xml:space="preserve"> that sampled body condition represents roughly the last 6</w:t>
      </w:r>
      <w:r w:rsidR="00FF2236" w:rsidRPr="00FF2236">
        <w:t>–</w:t>
      </w:r>
      <w:r w:rsidR="0075730F">
        <w:t xml:space="preserve">12 months of river conditions (beginning of </w:t>
      </w:r>
      <w:r w:rsidR="003C5CBC">
        <w:t>water year</w:t>
      </w:r>
      <w:r w:rsidR="0075730F">
        <w:t xml:space="preserve"> to sampling date).</w:t>
      </w:r>
    </w:p>
    <w:p w14:paraId="2AFBEC34" w14:textId="77777777" w:rsidR="0075730F" w:rsidRDefault="0075730F" w:rsidP="000A1765">
      <w:pPr>
        <w:pStyle w:val="Heading4"/>
      </w:pPr>
      <w:r>
        <w:t>Study design</w:t>
      </w:r>
    </w:p>
    <w:p w14:paraId="1DA15378" w14:textId="77777777" w:rsidR="0075730F" w:rsidRDefault="0075730F" w:rsidP="0075730F">
      <w:pPr>
        <w:pStyle w:val="BodyText"/>
      </w:pPr>
      <w:r>
        <w:t>One key aspect to check is the temporal alignment of annual flow metrics alignment with sampling dates for body condition for each program and assess whether the alignment is appropriate for the biological hypotheses. Overall, the sampling dates were roughly between 50 to 85% of the water year so the flow metrics should be viewed in that perspective.</w:t>
      </w:r>
    </w:p>
    <w:p w14:paraId="4C8396FC" w14:textId="77777777" w:rsidR="00FF2236" w:rsidRDefault="0075730F" w:rsidP="00FF2236">
      <w:pPr>
        <w:pStyle w:val="BodyText"/>
        <w:keepNext/>
      </w:pPr>
      <w:r>
        <w:rPr>
          <w:noProof/>
        </w:rPr>
        <w:lastRenderedPageBreak/>
        <w:drawing>
          <wp:inline distT="0" distB="0" distL="0" distR="0" wp14:anchorId="7B1EAFE6" wp14:editId="364B73E8">
            <wp:extent cx="5544151" cy="5544151"/>
            <wp:effectExtent l="0" t="0" r="0" b="0"/>
            <wp:docPr id="73" name="Picture" descr="Details as per caption"/>
            <wp:cNvGraphicFramePr/>
            <a:graphic xmlns:a="http://schemas.openxmlformats.org/drawingml/2006/main">
              <a:graphicData uri="http://schemas.openxmlformats.org/drawingml/2006/picture">
                <pic:pic xmlns:pic="http://schemas.openxmlformats.org/drawingml/2006/picture">
                  <pic:nvPicPr>
                    <pic:cNvPr id="73" name="Picture" descr="Details as per caption"/>
                    <pic:cNvPicPr>
                      <a:picLocks noChangeAspect="1" noChangeArrowheads="1"/>
                    </pic:cNvPicPr>
                  </pic:nvPicPr>
                  <pic:blipFill>
                    <a:blip r:embed="rId60"/>
                    <a:stretch>
                      <a:fillRect/>
                    </a:stretch>
                  </pic:blipFill>
                  <pic:spPr bwMode="auto">
                    <a:xfrm>
                      <a:off x="0" y="0"/>
                      <a:ext cx="5544151" cy="5544151"/>
                    </a:xfrm>
                    <a:prstGeom prst="rect">
                      <a:avLst/>
                    </a:prstGeom>
                    <a:noFill/>
                    <a:ln w="9525">
                      <a:noFill/>
                      <a:headEnd/>
                      <a:tailEnd/>
                    </a:ln>
                  </pic:spPr>
                </pic:pic>
              </a:graphicData>
            </a:graphic>
          </wp:inline>
        </w:drawing>
      </w:r>
    </w:p>
    <w:p w14:paraId="510BEE7F" w14:textId="53346323" w:rsidR="0075730F" w:rsidRDefault="00FF2236" w:rsidP="00FF2236">
      <w:pPr>
        <w:pStyle w:val="CaptionFigure"/>
      </w:pPr>
      <w:bookmarkStart w:id="175" w:name="_Toc80792168"/>
      <w:r>
        <w:t xml:space="preserve">Figure </w:t>
      </w:r>
      <w:fldSimple w:instr=" STYLEREF 1 \s " w:fldLock="1">
        <w:r w:rsidR="000F6224">
          <w:rPr>
            <w:noProof/>
          </w:rPr>
          <w:t>2</w:t>
        </w:r>
      </w:fldSimple>
      <w:r w:rsidR="00D006AB">
        <w:t>.</w:t>
      </w:r>
      <w:fldSimple w:instr=" SEQ Figure \* ARABIC \s 1 ">
        <w:r w:rsidR="00AC66FC">
          <w:rPr>
            <w:noProof/>
          </w:rPr>
          <w:t>32</w:t>
        </w:r>
      </w:fldSimple>
      <w:r>
        <w:t xml:space="preserve"> </w:t>
      </w:r>
      <w:r w:rsidRPr="00D126B2">
        <w:t>Sampling dates for body condition (red dots) in relation to water year windows for each program</w:t>
      </w:r>
      <w:bookmarkEnd w:id="175"/>
    </w:p>
    <w:p w14:paraId="51C9580D" w14:textId="4A1C1433" w:rsidR="0075730F" w:rsidRDefault="0075730F" w:rsidP="007232D6">
      <w:pPr>
        <w:pStyle w:val="CaptionNote"/>
      </w:pPr>
      <w:bookmarkStart w:id="176" w:name="X065bebefdcca0a792e770b4ec35d7b583878ade"/>
      <w:r>
        <w:t>Percentage shows the proportion of the water year fish experienced prior to the first sampling date (</w:t>
      </w:r>
      <w:proofErr w:type="gramStart"/>
      <w:r>
        <w:t>i.e.</w:t>
      </w:r>
      <w:proofErr w:type="gramEnd"/>
      <w:r>
        <w:t> 70% means that the fish experienced 70% of the flow data included in the flow metrics at the time of first sampling even</w:t>
      </w:r>
      <w:r w:rsidR="00B40AA9">
        <w:t>t.</w:t>
      </w:r>
      <w:r>
        <w:t>)</w:t>
      </w:r>
      <w:bookmarkEnd w:id="176"/>
    </w:p>
    <w:p w14:paraId="7A3193AF" w14:textId="77777777" w:rsidR="0075730F" w:rsidRDefault="0075730F" w:rsidP="000A1765">
      <w:pPr>
        <w:pStyle w:val="Heading4"/>
      </w:pPr>
      <w:r>
        <w:t>Data trimming</w:t>
      </w:r>
    </w:p>
    <w:p w14:paraId="5AFB8F2B" w14:textId="24A57993" w:rsidR="0075730F" w:rsidRDefault="0075730F" w:rsidP="0075730F">
      <w:pPr>
        <w:pStyle w:val="BodyText"/>
      </w:pPr>
      <w:r>
        <w:t xml:space="preserve">Total samples sizes are shown in </w:t>
      </w:r>
      <w:r w:rsidR="000A4FC5">
        <w:fldChar w:fldCharType="begin" w:fldLock="1"/>
      </w:r>
      <w:r w:rsidR="000A4FC5">
        <w:instrText xml:space="preserve"> REF _Ref71821890 \h </w:instrText>
      </w:r>
      <w:r w:rsidR="000A4FC5">
        <w:fldChar w:fldCharType="separate"/>
      </w:r>
      <w:r w:rsidR="000F6224">
        <w:t xml:space="preserve">Table </w:t>
      </w:r>
      <w:r w:rsidR="000F6224">
        <w:rPr>
          <w:noProof/>
        </w:rPr>
        <w:t>2</w:t>
      </w:r>
      <w:r w:rsidR="000F6224">
        <w:t>.</w:t>
      </w:r>
      <w:r w:rsidR="000F6224">
        <w:rPr>
          <w:noProof/>
        </w:rPr>
        <w:t>7</w:t>
      </w:r>
      <w:r w:rsidR="000A4FC5">
        <w:fldChar w:fldCharType="end"/>
      </w:r>
      <w:r>
        <w:t xml:space="preserve">. Because of low sample sizes, </w:t>
      </w:r>
      <w:proofErr w:type="spellStart"/>
      <w:r>
        <w:rPr>
          <w:i/>
        </w:rPr>
        <w:t>Hypseleotris</w:t>
      </w:r>
      <w:proofErr w:type="spellEnd"/>
      <w:r>
        <w:rPr>
          <w:i/>
        </w:rPr>
        <w:t xml:space="preserve"> </w:t>
      </w:r>
      <w:proofErr w:type="spellStart"/>
      <w:r>
        <w:rPr>
          <w:i/>
        </w:rPr>
        <w:t>spp</w:t>
      </w:r>
      <w:proofErr w:type="spellEnd"/>
      <w:r>
        <w:t xml:space="preserve"> was dropped from further analyses, thus leaving 4 species for the analysis: </w:t>
      </w:r>
      <w:proofErr w:type="spellStart"/>
      <w:r w:rsidRPr="00892FA8">
        <w:rPr>
          <w:rStyle w:val="Italics"/>
        </w:rPr>
        <w:t>Nematalosa</w:t>
      </w:r>
      <w:proofErr w:type="spellEnd"/>
      <w:r w:rsidRPr="00892FA8">
        <w:rPr>
          <w:rStyle w:val="Italics"/>
        </w:rPr>
        <w:t xml:space="preserve"> </w:t>
      </w:r>
      <w:proofErr w:type="spellStart"/>
      <w:r w:rsidRPr="00892FA8">
        <w:rPr>
          <w:rStyle w:val="Italics"/>
        </w:rPr>
        <w:t>erebi</w:t>
      </w:r>
      <w:proofErr w:type="spellEnd"/>
      <w:r>
        <w:t xml:space="preserve">, </w:t>
      </w:r>
      <w:r w:rsidRPr="00892FA8">
        <w:rPr>
          <w:rStyle w:val="Italics"/>
        </w:rPr>
        <w:t xml:space="preserve">Cyprinus </w:t>
      </w:r>
      <w:proofErr w:type="spellStart"/>
      <w:r w:rsidRPr="00892FA8">
        <w:rPr>
          <w:rStyle w:val="Italics"/>
        </w:rPr>
        <w:t>carpio</w:t>
      </w:r>
      <w:proofErr w:type="spellEnd"/>
      <w:r>
        <w:t xml:space="preserve">, </w:t>
      </w:r>
      <w:proofErr w:type="spellStart"/>
      <w:r w:rsidRPr="00892FA8">
        <w:rPr>
          <w:rStyle w:val="Italics"/>
        </w:rPr>
        <w:t>Maccullochella</w:t>
      </w:r>
      <w:proofErr w:type="spellEnd"/>
      <w:r w:rsidRPr="00892FA8">
        <w:rPr>
          <w:rStyle w:val="Italics"/>
        </w:rPr>
        <w:t xml:space="preserve"> </w:t>
      </w:r>
      <w:proofErr w:type="spellStart"/>
      <w:r w:rsidRPr="00892FA8">
        <w:rPr>
          <w:rStyle w:val="Italics"/>
        </w:rPr>
        <w:t>peelii</w:t>
      </w:r>
      <w:proofErr w:type="spellEnd"/>
      <w:r>
        <w:t xml:space="preserve">, </w:t>
      </w:r>
      <w:proofErr w:type="spellStart"/>
      <w:r w:rsidRPr="00892FA8">
        <w:rPr>
          <w:rStyle w:val="Italics"/>
        </w:rPr>
        <w:t>Macquaria</w:t>
      </w:r>
      <w:proofErr w:type="spellEnd"/>
      <w:r w:rsidRPr="00892FA8">
        <w:rPr>
          <w:rStyle w:val="Italics"/>
        </w:rPr>
        <w:t xml:space="preserve"> </w:t>
      </w:r>
      <w:proofErr w:type="spellStart"/>
      <w:r w:rsidRPr="00892FA8">
        <w:rPr>
          <w:rStyle w:val="Italics"/>
        </w:rPr>
        <w:t>ambigua</w:t>
      </w:r>
      <w:proofErr w:type="spellEnd"/>
      <w:r>
        <w:t>.</w:t>
      </w:r>
    </w:p>
    <w:p w14:paraId="7FB0425A" w14:textId="55951B35" w:rsidR="0075730F" w:rsidRDefault="00FF2236" w:rsidP="00353EDB">
      <w:pPr>
        <w:pStyle w:val="CaptionTable"/>
      </w:pPr>
      <w:bookmarkStart w:id="177" w:name="_Ref71821890"/>
      <w:bookmarkStart w:id="178" w:name="_Toc76050246"/>
      <w:r>
        <w:t xml:space="preserve">Table </w:t>
      </w:r>
      <w:fldSimple w:instr=" STYLEREF 1 \s " w:fldLock="1">
        <w:r w:rsidR="000F6224">
          <w:rPr>
            <w:noProof/>
          </w:rPr>
          <w:t>2</w:t>
        </w:r>
      </w:fldSimple>
      <w:r w:rsidR="00DC01A8">
        <w:t>.</w:t>
      </w:r>
      <w:fldSimple w:instr=" SEQ Table \* ARABIC \s 1 ">
        <w:r w:rsidR="00AC66FC">
          <w:rPr>
            <w:noProof/>
          </w:rPr>
          <w:t>7</w:t>
        </w:r>
      </w:fldSimple>
      <w:bookmarkEnd w:id="177"/>
      <w:r>
        <w:t xml:space="preserve"> Summary of sample sizes for body condition dataset</w:t>
      </w:r>
      <w:bookmarkEnd w:id="178"/>
    </w:p>
    <w:tbl>
      <w:tblPr>
        <w:tblStyle w:val="TableCSIRO"/>
        <w:tblW w:w="0" w:type="auto"/>
        <w:tblLayout w:type="fixed"/>
        <w:tblLook w:val="0420" w:firstRow="1" w:lastRow="0" w:firstColumn="0" w:lastColumn="0" w:noHBand="0" w:noVBand="1"/>
      </w:tblPr>
      <w:tblGrid>
        <w:gridCol w:w="1587"/>
        <w:gridCol w:w="1020"/>
        <w:gridCol w:w="1020"/>
        <w:gridCol w:w="1020"/>
        <w:gridCol w:w="1020"/>
      </w:tblGrid>
      <w:tr w:rsidR="002A0AA7" w:rsidRPr="00B40AA9" w14:paraId="5F8FB88A" w14:textId="77777777" w:rsidTr="00B40AA9">
        <w:trPr>
          <w:cnfStyle w:val="100000000000" w:firstRow="1" w:lastRow="0" w:firstColumn="0" w:lastColumn="0" w:oddVBand="0" w:evenVBand="0" w:oddHBand="0" w:evenHBand="0" w:firstRowFirstColumn="0" w:firstRowLastColumn="0" w:lastRowFirstColumn="0" w:lastRowLastColumn="0"/>
        </w:trPr>
        <w:tc>
          <w:tcPr>
            <w:tcW w:w="1587" w:type="dxa"/>
          </w:tcPr>
          <w:p w14:paraId="27EE7FD1" w14:textId="77777777" w:rsidR="0075730F" w:rsidRPr="00B40AA9" w:rsidRDefault="0075730F" w:rsidP="002A0AA7">
            <w:pPr>
              <w:pStyle w:val="ColumnHeading"/>
              <w:rPr>
                <w:b/>
                <w:bCs w:val="0"/>
              </w:rPr>
            </w:pPr>
            <w:r w:rsidRPr="00B40AA9">
              <w:t>Species</w:t>
            </w:r>
          </w:p>
        </w:tc>
        <w:tc>
          <w:tcPr>
            <w:tcW w:w="1020" w:type="dxa"/>
          </w:tcPr>
          <w:p w14:paraId="03AA37FE" w14:textId="77777777" w:rsidR="0075730F" w:rsidRPr="00B40AA9" w:rsidRDefault="0075730F" w:rsidP="002A0AA7">
            <w:pPr>
              <w:pStyle w:val="ColumnHeading"/>
              <w:rPr>
                <w:b/>
                <w:bCs w:val="0"/>
              </w:rPr>
            </w:pPr>
            <w:r w:rsidRPr="00B40AA9">
              <w:t>Fish</w:t>
            </w:r>
          </w:p>
        </w:tc>
        <w:tc>
          <w:tcPr>
            <w:tcW w:w="1020" w:type="dxa"/>
          </w:tcPr>
          <w:p w14:paraId="3432AE31" w14:textId="77777777" w:rsidR="0075730F" w:rsidRPr="00B40AA9" w:rsidRDefault="0075730F" w:rsidP="002A0AA7">
            <w:pPr>
              <w:pStyle w:val="ColumnHeading"/>
              <w:rPr>
                <w:b/>
                <w:bCs w:val="0"/>
              </w:rPr>
            </w:pPr>
            <w:r w:rsidRPr="00B40AA9">
              <w:t>Programs</w:t>
            </w:r>
          </w:p>
        </w:tc>
        <w:tc>
          <w:tcPr>
            <w:tcW w:w="1020" w:type="dxa"/>
          </w:tcPr>
          <w:p w14:paraId="17515A01" w14:textId="77777777" w:rsidR="0075730F" w:rsidRPr="00B40AA9" w:rsidRDefault="0075730F" w:rsidP="002A0AA7">
            <w:pPr>
              <w:pStyle w:val="ColumnHeading"/>
              <w:rPr>
                <w:b/>
                <w:bCs w:val="0"/>
              </w:rPr>
            </w:pPr>
            <w:r w:rsidRPr="00B40AA9">
              <w:t>Sites</w:t>
            </w:r>
          </w:p>
        </w:tc>
        <w:tc>
          <w:tcPr>
            <w:tcW w:w="1020" w:type="dxa"/>
          </w:tcPr>
          <w:p w14:paraId="26F6A7CA" w14:textId="77777777" w:rsidR="0075730F" w:rsidRPr="00B40AA9" w:rsidRDefault="0075730F" w:rsidP="002A0AA7">
            <w:pPr>
              <w:pStyle w:val="ColumnHeading"/>
              <w:rPr>
                <w:b/>
                <w:bCs w:val="0"/>
              </w:rPr>
            </w:pPr>
            <w:r w:rsidRPr="00B40AA9">
              <w:t>Years</w:t>
            </w:r>
          </w:p>
        </w:tc>
      </w:tr>
      <w:tr w:rsidR="00B40AA9" w14:paraId="59A7F35C" w14:textId="77777777" w:rsidTr="00B40AA9">
        <w:trPr>
          <w:cnfStyle w:val="000000100000" w:firstRow="0" w:lastRow="0" w:firstColumn="0" w:lastColumn="0" w:oddVBand="0" w:evenVBand="0" w:oddHBand="1" w:evenHBand="0" w:firstRowFirstColumn="0" w:firstRowLastColumn="0" w:lastRowFirstColumn="0" w:lastRowLastColumn="0"/>
        </w:trPr>
        <w:tc>
          <w:tcPr>
            <w:tcW w:w="1587" w:type="dxa"/>
          </w:tcPr>
          <w:p w14:paraId="27A75CE7" w14:textId="730D9859" w:rsidR="0075730F" w:rsidRDefault="0075730F" w:rsidP="00543851">
            <w:pPr>
              <w:pStyle w:val="TableText"/>
            </w:pPr>
            <w:r>
              <w:t xml:space="preserve">Bony </w:t>
            </w:r>
            <w:r w:rsidR="002A0AA7">
              <w:t>herring</w:t>
            </w:r>
          </w:p>
        </w:tc>
        <w:tc>
          <w:tcPr>
            <w:tcW w:w="1020" w:type="dxa"/>
          </w:tcPr>
          <w:p w14:paraId="5AA3CA6E" w14:textId="5C3500A1" w:rsidR="0075730F" w:rsidRDefault="006B2D92" w:rsidP="002A0AA7">
            <w:pPr>
              <w:pStyle w:val="TableText"/>
              <w:ind w:right="227"/>
              <w:jc w:val="right"/>
            </w:pPr>
            <w:r>
              <w:t>16</w:t>
            </w:r>
            <w:r w:rsidR="00705C64">
              <w:t>,977</w:t>
            </w:r>
          </w:p>
        </w:tc>
        <w:tc>
          <w:tcPr>
            <w:tcW w:w="1020" w:type="dxa"/>
          </w:tcPr>
          <w:p w14:paraId="5899C6DC" w14:textId="77777777" w:rsidR="0075730F" w:rsidRDefault="0075730F" w:rsidP="000A4FC5">
            <w:pPr>
              <w:pStyle w:val="TableText"/>
              <w:jc w:val="center"/>
            </w:pPr>
            <w:r>
              <w:t>6</w:t>
            </w:r>
          </w:p>
        </w:tc>
        <w:tc>
          <w:tcPr>
            <w:tcW w:w="1020" w:type="dxa"/>
          </w:tcPr>
          <w:p w14:paraId="1E6ECB27" w14:textId="5C15CBCB" w:rsidR="0075730F" w:rsidRDefault="00705C64" w:rsidP="000A4FC5">
            <w:pPr>
              <w:pStyle w:val="TableText"/>
              <w:jc w:val="center"/>
            </w:pPr>
            <w:r>
              <w:t>56</w:t>
            </w:r>
          </w:p>
        </w:tc>
        <w:tc>
          <w:tcPr>
            <w:tcW w:w="1020" w:type="dxa"/>
          </w:tcPr>
          <w:p w14:paraId="1B7459DB" w14:textId="77777777" w:rsidR="0075730F" w:rsidRDefault="0075730F" w:rsidP="000A4FC5">
            <w:pPr>
              <w:pStyle w:val="TableText"/>
              <w:jc w:val="center"/>
            </w:pPr>
            <w:r>
              <w:t>6</w:t>
            </w:r>
          </w:p>
        </w:tc>
      </w:tr>
      <w:tr w:rsidR="00B40AA9" w14:paraId="42715755" w14:textId="77777777" w:rsidTr="00B40AA9">
        <w:tc>
          <w:tcPr>
            <w:tcW w:w="1587" w:type="dxa"/>
          </w:tcPr>
          <w:p w14:paraId="1B2FF13B" w14:textId="578B234E" w:rsidR="0075730F" w:rsidRDefault="0075730F" w:rsidP="00543851">
            <w:pPr>
              <w:pStyle w:val="TableText"/>
            </w:pPr>
            <w:r>
              <w:t xml:space="preserve">Common </w:t>
            </w:r>
            <w:r w:rsidR="002A0AA7">
              <w:t>carp</w:t>
            </w:r>
          </w:p>
        </w:tc>
        <w:tc>
          <w:tcPr>
            <w:tcW w:w="1020" w:type="dxa"/>
          </w:tcPr>
          <w:p w14:paraId="194631FD" w14:textId="663F25F1" w:rsidR="0075730F" w:rsidRDefault="00705C64" w:rsidP="002A0AA7">
            <w:pPr>
              <w:pStyle w:val="TableText"/>
              <w:ind w:right="227"/>
              <w:jc w:val="right"/>
            </w:pPr>
            <w:r>
              <w:t>4,675</w:t>
            </w:r>
          </w:p>
        </w:tc>
        <w:tc>
          <w:tcPr>
            <w:tcW w:w="1020" w:type="dxa"/>
          </w:tcPr>
          <w:p w14:paraId="34F86A50" w14:textId="77777777" w:rsidR="0075730F" w:rsidRDefault="0075730F" w:rsidP="000A4FC5">
            <w:pPr>
              <w:pStyle w:val="TableText"/>
              <w:jc w:val="center"/>
            </w:pPr>
            <w:r>
              <w:t>5</w:t>
            </w:r>
          </w:p>
        </w:tc>
        <w:tc>
          <w:tcPr>
            <w:tcW w:w="1020" w:type="dxa"/>
          </w:tcPr>
          <w:p w14:paraId="391349C4" w14:textId="148BC33D" w:rsidR="0075730F" w:rsidRDefault="00705C64" w:rsidP="000A4FC5">
            <w:pPr>
              <w:pStyle w:val="TableText"/>
              <w:jc w:val="center"/>
            </w:pPr>
            <w:r>
              <w:t>41</w:t>
            </w:r>
          </w:p>
        </w:tc>
        <w:tc>
          <w:tcPr>
            <w:tcW w:w="1020" w:type="dxa"/>
          </w:tcPr>
          <w:p w14:paraId="3401C1B7" w14:textId="77777777" w:rsidR="0075730F" w:rsidRDefault="0075730F" w:rsidP="000A4FC5">
            <w:pPr>
              <w:pStyle w:val="TableText"/>
              <w:jc w:val="center"/>
            </w:pPr>
            <w:r>
              <w:t>6</w:t>
            </w:r>
          </w:p>
        </w:tc>
      </w:tr>
      <w:tr w:rsidR="00B40AA9" w14:paraId="4E3A428A" w14:textId="77777777" w:rsidTr="00B40AA9">
        <w:trPr>
          <w:cnfStyle w:val="000000100000" w:firstRow="0" w:lastRow="0" w:firstColumn="0" w:lastColumn="0" w:oddVBand="0" w:evenVBand="0" w:oddHBand="1" w:evenHBand="0" w:firstRowFirstColumn="0" w:firstRowLastColumn="0" w:lastRowFirstColumn="0" w:lastRowLastColumn="0"/>
        </w:trPr>
        <w:tc>
          <w:tcPr>
            <w:tcW w:w="1587" w:type="dxa"/>
          </w:tcPr>
          <w:p w14:paraId="11302728" w14:textId="2FAC6061" w:rsidR="0075730F" w:rsidRDefault="0075730F" w:rsidP="00543851">
            <w:pPr>
              <w:pStyle w:val="TableText"/>
            </w:pPr>
            <w:r>
              <w:t xml:space="preserve">Murray </w:t>
            </w:r>
            <w:r w:rsidR="002A0AA7">
              <w:t>cod</w:t>
            </w:r>
          </w:p>
        </w:tc>
        <w:tc>
          <w:tcPr>
            <w:tcW w:w="1020" w:type="dxa"/>
          </w:tcPr>
          <w:p w14:paraId="7F5AE3BF" w14:textId="209E4A93" w:rsidR="0075730F" w:rsidRDefault="00705C64" w:rsidP="002A0AA7">
            <w:pPr>
              <w:pStyle w:val="TableText"/>
              <w:ind w:right="227"/>
              <w:jc w:val="right"/>
            </w:pPr>
            <w:r>
              <w:t>2,805</w:t>
            </w:r>
          </w:p>
        </w:tc>
        <w:tc>
          <w:tcPr>
            <w:tcW w:w="1020" w:type="dxa"/>
          </w:tcPr>
          <w:p w14:paraId="5CE01BC2" w14:textId="77777777" w:rsidR="0075730F" w:rsidRDefault="0075730F" w:rsidP="000A4FC5">
            <w:pPr>
              <w:pStyle w:val="TableText"/>
              <w:jc w:val="center"/>
            </w:pPr>
            <w:r>
              <w:t>6</w:t>
            </w:r>
          </w:p>
        </w:tc>
        <w:tc>
          <w:tcPr>
            <w:tcW w:w="1020" w:type="dxa"/>
          </w:tcPr>
          <w:p w14:paraId="1C95C79B" w14:textId="2C92B5C9" w:rsidR="0075730F" w:rsidRDefault="0075730F" w:rsidP="000A4FC5">
            <w:pPr>
              <w:pStyle w:val="TableText"/>
              <w:jc w:val="center"/>
            </w:pPr>
            <w:r>
              <w:t>6</w:t>
            </w:r>
            <w:r w:rsidR="00705C64">
              <w:t>1</w:t>
            </w:r>
          </w:p>
        </w:tc>
        <w:tc>
          <w:tcPr>
            <w:tcW w:w="1020" w:type="dxa"/>
          </w:tcPr>
          <w:p w14:paraId="39174EE4" w14:textId="77777777" w:rsidR="0075730F" w:rsidRDefault="0075730F" w:rsidP="000A4FC5">
            <w:pPr>
              <w:pStyle w:val="TableText"/>
              <w:jc w:val="center"/>
            </w:pPr>
            <w:r>
              <w:t>6</w:t>
            </w:r>
          </w:p>
        </w:tc>
      </w:tr>
      <w:tr w:rsidR="00B40AA9" w14:paraId="47EE2136" w14:textId="77777777" w:rsidTr="00B40AA9">
        <w:tc>
          <w:tcPr>
            <w:tcW w:w="1587" w:type="dxa"/>
          </w:tcPr>
          <w:p w14:paraId="2C178D70" w14:textId="15E37FBE" w:rsidR="0075730F" w:rsidRDefault="0075730F" w:rsidP="00543851">
            <w:pPr>
              <w:pStyle w:val="TableText"/>
            </w:pPr>
            <w:r>
              <w:t xml:space="preserve">Golden </w:t>
            </w:r>
            <w:r w:rsidR="00745927">
              <w:t>perch</w:t>
            </w:r>
          </w:p>
        </w:tc>
        <w:tc>
          <w:tcPr>
            <w:tcW w:w="1020" w:type="dxa"/>
          </w:tcPr>
          <w:p w14:paraId="1E99CB58" w14:textId="49437378" w:rsidR="0075730F" w:rsidRDefault="0075730F" w:rsidP="002A0AA7">
            <w:pPr>
              <w:pStyle w:val="TableText"/>
              <w:ind w:right="227"/>
              <w:jc w:val="right"/>
            </w:pPr>
            <w:r>
              <w:t>2,2</w:t>
            </w:r>
            <w:r w:rsidR="00705C64">
              <w:t>68</w:t>
            </w:r>
          </w:p>
        </w:tc>
        <w:tc>
          <w:tcPr>
            <w:tcW w:w="1020" w:type="dxa"/>
          </w:tcPr>
          <w:p w14:paraId="0D1AB7A7" w14:textId="77777777" w:rsidR="0075730F" w:rsidRDefault="0075730F" w:rsidP="000A4FC5">
            <w:pPr>
              <w:pStyle w:val="TableText"/>
              <w:jc w:val="center"/>
            </w:pPr>
            <w:r>
              <w:t>6</w:t>
            </w:r>
          </w:p>
        </w:tc>
        <w:tc>
          <w:tcPr>
            <w:tcW w:w="1020" w:type="dxa"/>
          </w:tcPr>
          <w:p w14:paraId="55043C7C" w14:textId="16A16543" w:rsidR="0075730F" w:rsidRDefault="0075730F" w:rsidP="000A4FC5">
            <w:pPr>
              <w:pStyle w:val="TableText"/>
              <w:jc w:val="center"/>
            </w:pPr>
            <w:r>
              <w:t>5</w:t>
            </w:r>
            <w:r w:rsidR="00705C64">
              <w:t>6</w:t>
            </w:r>
          </w:p>
        </w:tc>
        <w:tc>
          <w:tcPr>
            <w:tcW w:w="1020" w:type="dxa"/>
          </w:tcPr>
          <w:p w14:paraId="1E915171" w14:textId="77777777" w:rsidR="0075730F" w:rsidRDefault="0075730F" w:rsidP="000A4FC5">
            <w:pPr>
              <w:pStyle w:val="TableText"/>
              <w:jc w:val="center"/>
            </w:pPr>
            <w:r>
              <w:t>6</w:t>
            </w:r>
          </w:p>
        </w:tc>
      </w:tr>
      <w:tr w:rsidR="00B40AA9" w14:paraId="3AF460E2" w14:textId="77777777" w:rsidTr="00B40AA9">
        <w:trPr>
          <w:cnfStyle w:val="000000100000" w:firstRow="0" w:lastRow="0" w:firstColumn="0" w:lastColumn="0" w:oddVBand="0" w:evenVBand="0" w:oddHBand="1" w:evenHBand="0" w:firstRowFirstColumn="0" w:firstRowLastColumn="0" w:lastRowFirstColumn="0" w:lastRowLastColumn="0"/>
        </w:trPr>
        <w:tc>
          <w:tcPr>
            <w:tcW w:w="1587" w:type="dxa"/>
          </w:tcPr>
          <w:p w14:paraId="157CE132" w14:textId="71AC8F80" w:rsidR="0075730F" w:rsidRDefault="0075730F" w:rsidP="00543851">
            <w:pPr>
              <w:pStyle w:val="TableText"/>
            </w:pPr>
            <w:r>
              <w:t xml:space="preserve">Carp </w:t>
            </w:r>
            <w:r w:rsidR="00745927">
              <w:t>gudgeon</w:t>
            </w:r>
          </w:p>
        </w:tc>
        <w:tc>
          <w:tcPr>
            <w:tcW w:w="1020" w:type="dxa"/>
          </w:tcPr>
          <w:p w14:paraId="72D80710" w14:textId="77777777" w:rsidR="0075730F" w:rsidRDefault="0075730F" w:rsidP="002A0AA7">
            <w:pPr>
              <w:pStyle w:val="TableText"/>
              <w:ind w:right="227"/>
              <w:jc w:val="right"/>
            </w:pPr>
            <w:r>
              <w:t>1</w:t>
            </w:r>
          </w:p>
        </w:tc>
        <w:tc>
          <w:tcPr>
            <w:tcW w:w="1020" w:type="dxa"/>
          </w:tcPr>
          <w:p w14:paraId="6493F116" w14:textId="77777777" w:rsidR="0075730F" w:rsidRDefault="0075730F" w:rsidP="000A4FC5">
            <w:pPr>
              <w:pStyle w:val="TableText"/>
              <w:jc w:val="center"/>
            </w:pPr>
            <w:r>
              <w:t>1</w:t>
            </w:r>
          </w:p>
        </w:tc>
        <w:tc>
          <w:tcPr>
            <w:tcW w:w="1020" w:type="dxa"/>
          </w:tcPr>
          <w:p w14:paraId="1A94D800" w14:textId="77777777" w:rsidR="0075730F" w:rsidRDefault="0075730F" w:rsidP="000A4FC5">
            <w:pPr>
              <w:pStyle w:val="TableText"/>
              <w:jc w:val="center"/>
            </w:pPr>
            <w:r>
              <w:t>1</w:t>
            </w:r>
          </w:p>
        </w:tc>
        <w:tc>
          <w:tcPr>
            <w:tcW w:w="1020" w:type="dxa"/>
          </w:tcPr>
          <w:p w14:paraId="5B2F26E7" w14:textId="77777777" w:rsidR="0075730F" w:rsidRDefault="0075730F" w:rsidP="000A4FC5">
            <w:pPr>
              <w:pStyle w:val="TableText"/>
              <w:jc w:val="center"/>
            </w:pPr>
            <w:r>
              <w:t>1</w:t>
            </w:r>
          </w:p>
        </w:tc>
      </w:tr>
    </w:tbl>
    <w:p w14:paraId="3C6F489D" w14:textId="77777777" w:rsidR="0075730F" w:rsidRDefault="0075730F" w:rsidP="00892FA8">
      <w:pPr>
        <w:pStyle w:val="Heading4"/>
      </w:pPr>
      <w:r>
        <w:lastRenderedPageBreak/>
        <w:t>Key exploratory graph(s)</w:t>
      </w:r>
    </w:p>
    <w:p w14:paraId="144191CB" w14:textId="29504C13" w:rsidR="0075730F" w:rsidRDefault="0075730F" w:rsidP="0075730F">
      <w:pPr>
        <w:pStyle w:val="BodyText"/>
      </w:pPr>
      <w:r>
        <w:t xml:space="preserve">First, the relationship between length and weight </w:t>
      </w:r>
      <w:r w:rsidR="00BD258D">
        <w:t xml:space="preserve">was explored </w:t>
      </w:r>
      <w:r>
        <w:t xml:space="preserve">to assess any outliers in the data. As there were obvious outliers, </w:t>
      </w:r>
      <w:r w:rsidR="00182932">
        <w:t>I</w:t>
      </w:r>
      <w:r>
        <w:t xml:space="preserve"> used the four times the standardised residuals method to identity those outliers. Therefore, a linear regression </w:t>
      </w:r>
      <w:r w:rsidR="00BD258D">
        <w:t xml:space="preserve">was run </w:t>
      </w:r>
      <w:r>
        <w:t>for each species (log(weight) ~ log(length)) and identified outliers (</w:t>
      </w:r>
      <w:r w:rsidR="00950DDB">
        <w:fldChar w:fldCharType="begin" w:fldLock="1"/>
      </w:r>
      <w:r w:rsidR="00950DDB">
        <w:instrText xml:space="preserve"> REF _Ref71822444 \h </w:instrText>
      </w:r>
      <w:r w:rsidR="00950DDB">
        <w:fldChar w:fldCharType="separate"/>
      </w:r>
      <w:r w:rsidR="000F6224">
        <w:t xml:space="preserve">Figure </w:t>
      </w:r>
      <w:r w:rsidR="000F6224">
        <w:rPr>
          <w:noProof/>
        </w:rPr>
        <w:t>2</w:t>
      </w:r>
      <w:r w:rsidR="000F6224">
        <w:t>.</w:t>
      </w:r>
      <w:r w:rsidR="000F6224">
        <w:rPr>
          <w:noProof/>
        </w:rPr>
        <w:t>33</w:t>
      </w:r>
      <w:r w:rsidR="00950DDB">
        <w:fldChar w:fldCharType="end"/>
      </w:r>
      <w:r>
        <w:t xml:space="preserve">). The method worked well, though could be improved for </w:t>
      </w:r>
      <w:r>
        <w:rPr>
          <w:i/>
        </w:rPr>
        <w:t xml:space="preserve">N. </w:t>
      </w:r>
      <w:proofErr w:type="spellStart"/>
      <w:r>
        <w:rPr>
          <w:i/>
        </w:rPr>
        <w:t>erebi</w:t>
      </w:r>
      <w:proofErr w:type="spellEnd"/>
      <w:r>
        <w:t xml:space="preserve">. </w:t>
      </w:r>
      <w:r>
        <w:rPr>
          <w:i/>
        </w:rPr>
        <w:t xml:space="preserve">N. </w:t>
      </w:r>
      <w:proofErr w:type="spellStart"/>
      <w:r>
        <w:rPr>
          <w:i/>
        </w:rPr>
        <w:t>erebi</w:t>
      </w:r>
      <w:proofErr w:type="spellEnd"/>
      <w:r>
        <w:t xml:space="preserve"> had decreasing variance on log-scale, which likely reflects measurement error becoming proportionally larger at small sizes. For now (time-limitations), the outlier criteria </w:t>
      </w:r>
      <w:r w:rsidR="00BD258D">
        <w:t xml:space="preserve">were kept </w:t>
      </w:r>
      <w:r>
        <w:t xml:space="preserve">the same, but model improvements could be had with future refinements to </w:t>
      </w:r>
      <w:r>
        <w:rPr>
          <w:i/>
        </w:rPr>
        <w:t xml:space="preserve">N. </w:t>
      </w:r>
      <w:proofErr w:type="spellStart"/>
      <w:r>
        <w:rPr>
          <w:i/>
        </w:rPr>
        <w:t>erebi</w:t>
      </w:r>
      <w:proofErr w:type="spellEnd"/>
      <w:r>
        <w:t>, such as using weighted regression approaches.</w:t>
      </w:r>
    </w:p>
    <w:p w14:paraId="085DAE9E" w14:textId="6B755D9C" w:rsidR="00FF2236" w:rsidRDefault="00163187" w:rsidP="00FF2236">
      <w:pPr>
        <w:pStyle w:val="BodyTextExtraSpareAbove"/>
        <w:keepNext/>
      </w:pPr>
      <w:r>
        <w:rPr>
          <w:noProof/>
        </w:rPr>
        <w:drawing>
          <wp:inline distT="0" distB="0" distL="0" distR="0" wp14:anchorId="10951486" wp14:editId="362C2F87">
            <wp:extent cx="4620126" cy="4620126"/>
            <wp:effectExtent l="0" t="0" r="0" b="0"/>
            <wp:docPr id="34" name="Picture" descr="Details as per caption"/>
            <wp:cNvGraphicFramePr/>
            <a:graphic xmlns:a="http://schemas.openxmlformats.org/drawingml/2006/main">
              <a:graphicData uri="http://schemas.openxmlformats.org/drawingml/2006/picture">
                <pic:pic xmlns:pic="http://schemas.openxmlformats.org/drawingml/2006/picture">
                  <pic:nvPicPr>
                    <pic:cNvPr id="34" name="Picture" descr="Details as per caption"/>
                    <pic:cNvPicPr>
                      <a:picLocks noChangeAspect="1" noChangeArrowheads="1"/>
                    </pic:cNvPicPr>
                  </pic:nvPicPr>
                  <pic:blipFill>
                    <a:blip r:embed="rId61"/>
                    <a:stretch>
                      <a:fillRect/>
                    </a:stretch>
                  </pic:blipFill>
                  <pic:spPr bwMode="auto">
                    <a:xfrm>
                      <a:off x="0" y="0"/>
                      <a:ext cx="4620126" cy="4620126"/>
                    </a:xfrm>
                    <a:prstGeom prst="rect">
                      <a:avLst/>
                    </a:prstGeom>
                    <a:noFill/>
                    <a:ln w="9525">
                      <a:noFill/>
                      <a:headEnd/>
                      <a:tailEnd/>
                    </a:ln>
                  </pic:spPr>
                </pic:pic>
              </a:graphicData>
            </a:graphic>
          </wp:inline>
        </w:drawing>
      </w:r>
    </w:p>
    <w:p w14:paraId="3282DBA9" w14:textId="7184A560" w:rsidR="0075730F" w:rsidRDefault="00FF2236" w:rsidP="00FF2236">
      <w:pPr>
        <w:pStyle w:val="CaptionFigure"/>
      </w:pPr>
      <w:bookmarkStart w:id="179" w:name="_Ref71822444"/>
      <w:bookmarkStart w:id="180" w:name="_Toc80792169"/>
      <w:r>
        <w:t xml:space="preserve">Figure </w:t>
      </w:r>
      <w:fldSimple w:instr=" STYLEREF 1 \s " w:fldLock="1">
        <w:r w:rsidR="000F6224">
          <w:rPr>
            <w:noProof/>
          </w:rPr>
          <w:t>2</w:t>
        </w:r>
      </w:fldSimple>
      <w:r w:rsidR="00D006AB">
        <w:t>.</w:t>
      </w:r>
      <w:fldSimple w:instr=" SEQ Figure \* ARABIC \s 1 ">
        <w:r w:rsidR="00AC66FC">
          <w:rPr>
            <w:noProof/>
          </w:rPr>
          <w:t>33</w:t>
        </w:r>
      </w:fldSimple>
      <w:bookmarkEnd w:id="179"/>
      <w:r>
        <w:t xml:space="preserve"> </w:t>
      </w:r>
      <w:r w:rsidRPr="00A8499D">
        <w:t>Exploratory graph looking for potential outliers</w:t>
      </w:r>
      <w:bookmarkEnd w:id="180"/>
    </w:p>
    <w:p w14:paraId="61319DBC" w14:textId="48556536" w:rsidR="0075730F" w:rsidRDefault="0075730F" w:rsidP="007232D6">
      <w:pPr>
        <w:pStyle w:val="CaptionNote"/>
      </w:pPr>
      <w:bookmarkStart w:id="181" w:name="Xb0d927bb21560565dd49dcf6b66198078772e41"/>
      <w:r>
        <w:t>Red dots show outliers using four times the standardised residuals method. Black circles show non-outlier data</w:t>
      </w:r>
      <w:bookmarkEnd w:id="181"/>
    </w:p>
    <w:p w14:paraId="28AB4A7C" w14:textId="24A3B312" w:rsidR="0075730F" w:rsidRDefault="0075730F" w:rsidP="00892FA8">
      <w:pPr>
        <w:pStyle w:val="BodyTextExtraSpareAbove"/>
      </w:pPr>
      <w:r>
        <w:t xml:space="preserve">To </w:t>
      </w:r>
      <w:r w:rsidR="00CE2B8D">
        <w:t>explore patterns in</w:t>
      </w:r>
      <w:r>
        <w:t xml:space="preserve"> the data, </w:t>
      </w:r>
      <w:r w:rsidR="00737F36">
        <w:t>I</w:t>
      </w:r>
      <w:r>
        <w:t xml:space="preserve"> regressed data against each flow metric.</w:t>
      </w:r>
    </w:p>
    <w:p w14:paraId="1140C23F" w14:textId="2BB93079" w:rsidR="00FF2236" w:rsidRDefault="00E63A1A" w:rsidP="00FF2236">
      <w:pPr>
        <w:pStyle w:val="BodyText"/>
        <w:keepNext/>
      </w:pPr>
      <w:r>
        <w:rPr>
          <w:noProof/>
        </w:rPr>
        <w:lastRenderedPageBreak/>
        <w:drawing>
          <wp:inline distT="0" distB="0" distL="0" distR="0" wp14:anchorId="7A8556F6" wp14:editId="3EBC0AD2">
            <wp:extent cx="5943600" cy="4754880"/>
            <wp:effectExtent l="0" t="0" r="0" b="0"/>
            <wp:docPr id="35" name="Picture" descr="Details as per caption"/>
            <wp:cNvGraphicFramePr/>
            <a:graphic xmlns:a="http://schemas.openxmlformats.org/drawingml/2006/main">
              <a:graphicData uri="http://schemas.openxmlformats.org/drawingml/2006/picture">
                <pic:pic xmlns:pic="http://schemas.openxmlformats.org/drawingml/2006/picture">
                  <pic:nvPicPr>
                    <pic:cNvPr id="35" name="Picture" descr="Details as per caption"/>
                    <pic:cNvPicPr>
                      <a:picLocks noChangeAspect="1" noChangeArrowheads="1"/>
                    </pic:cNvPicPr>
                  </pic:nvPicPr>
                  <pic:blipFill>
                    <a:blip r:embed="rId62" cstate="email">
                      <a:extLst>
                        <a:ext uri="{28A0092B-C50C-407E-A947-70E740481C1C}">
                          <a14:useLocalDpi xmlns:a14="http://schemas.microsoft.com/office/drawing/2010/main"/>
                        </a:ext>
                      </a:extLst>
                    </a:blip>
                    <a:stretch>
                      <a:fillRect/>
                    </a:stretch>
                  </pic:blipFill>
                  <pic:spPr bwMode="auto">
                    <a:xfrm>
                      <a:off x="0" y="0"/>
                      <a:ext cx="5943600" cy="4754880"/>
                    </a:xfrm>
                    <a:prstGeom prst="rect">
                      <a:avLst/>
                    </a:prstGeom>
                    <a:noFill/>
                    <a:ln w="9525">
                      <a:noFill/>
                      <a:headEnd/>
                      <a:tailEnd/>
                    </a:ln>
                  </pic:spPr>
                </pic:pic>
              </a:graphicData>
            </a:graphic>
          </wp:inline>
        </w:drawing>
      </w:r>
    </w:p>
    <w:p w14:paraId="4E55463F" w14:textId="08F1B5BD" w:rsidR="0075730F" w:rsidRDefault="00FF2236" w:rsidP="00FF2236">
      <w:pPr>
        <w:pStyle w:val="CaptionFigure"/>
      </w:pPr>
      <w:bookmarkStart w:id="182" w:name="_Toc80792170"/>
      <w:r>
        <w:t xml:space="preserve">Figure </w:t>
      </w:r>
      <w:fldSimple w:instr=" STYLEREF 1 \s " w:fldLock="1">
        <w:r w:rsidR="000F6224">
          <w:rPr>
            <w:noProof/>
          </w:rPr>
          <w:t>2</w:t>
        </w:r>
      </w:fldSimple>
      <w:r w:rsidR="00D006AB">
        <w:t>.</w:t>
      </w:r>
      <w:fldSimple w:instr=" SEQ Figure \* ARABIC \s 1 ">
        <w:r w:rsidR="00AC66FC">
          <w:rPr>
            <w:noProof/>
          </w:rPr>
          <w:t>34</w:t>
        </w:r>
      </w:fldSimple>
      <w:r>
        <w:t xml:space="preserve"> </w:t>
      </w:r>
      <w:r w:rsidRPr="0085144C">
        <w:t>Main exploratory graph for body condition analysis</w:t>
      </w:r>
      <w:bookmarkEnd w:id="182"/>
    </w:p>
    <w:p w14:paraId="3874B880" w14:textId="55BB4672" w:rsidR="0075730F" w:rsidRDefault="0075730F" w:rsidP="007232D6">
      <w:pPr>
        <w:pStyle w:val="CaptionNote"/>
      </w:pPr>
      <w:bookmarkStart w:id="183" w:name="Xc56964603ec5e72147ab31483aabd99ce705e71"/>
      <w:r>
        <w:t>Each dot represents the mean Fulton index for each program. Black line shows exploratory regression line (not corrected for other covariates). Error bars are 95%CI for the mea</w:t>
      </w:r>
      <w:r w:rsidR="00B40AA9">
        <w:t>n.</w:t>
      </w:r>
      <w:bookmarkEnd w:id="183"/>
    </w:p>
    <w:p w14:paraId="7FCDAB3D" w14:textId="7929791C" w:rsidR="0075730F" w:rsidRDefault="0075730F" w:rsidP="0075730F">
      <w:pPr>
        <w:pStyle w:val="Heading3"/>
      </w:pPr>
      <w:bookmarkStart w:id="184" w:name="data-analysis-3"/>
      <w:bookmarkStart w:id="185" w:name="_Toc69847862"/>
      <w:r>
        <w:t>Data analysis</w:t>
      </w:r>
      <w:bookmarkEnd w:id="184"/>
      <w:bookmarkEnd w:id="185"/>
    </w:p>
    <w:p w14:paraId="102F36C7" w14:textId="6CB3C6EB" w:rsidR="0075730F" w:rsidRDefault="0075730F" w:rsidP="005E2300">
      <w:pPr>
        <w:pStyle w:val="BodyText"/>
      </w:pPr>
      <w:r>
        <w:t xml:space="preserve">As noted above, </w:t>
      </w:r>
      <w:r w:rsidR="00737F36">
        <w:t>I</w:t>
      </w:r>
      <w:r>
        <w:t xml:space="preserve"> removed outliers from the analysis using four times the standardised residual method. With the remaining data, </w:t>
      </w:r>
      <w:r w:rsidR="00737F36">
        <w:t>I</w:t>
      </w:r>
      <w:r>
        <w:t xml:space="preserve"> undertook the following approach.</w:t>
      </w:r>
    </w:p>
    <w:p w14:paraId="7E552E41" w14:textId="1CDC5EAF" w:rsidR="0075730F" w:rsidRDefault="0075730F" w:rsidP="0075730F">
      <w:pPr>
        <w:pStyle w:val="BodyText"/>
      </w:pPr>
      <w:r>
        <w:t>To test for the effects of flow metrics on body condition, the Fulton Index (proxy for body condition)</w:t>
      </w:r>
      <w:r w:rsidR="00BD258D">
        <w:t xml:space="preserve"> was modelled</w:t>
      </w:r>
      <w:r>
        <w:t xml:space="preserve"> in relation to the kept annual flow metrics.</w:t>
      </w:r>
      <w:r w:rsidR="00CE2B8D">
        <w:t xml:space="preserve"> </w:t>
      </w:r>
      <w:r w:rsidR="00BD258D">
        <w:t>A</w:t>
      </w:r>
      <w:r>
        <w:t xml:space="preserve"> linear mixed model (LMM) with an untransformed Fulton Index</w:t>
      </w:r>
      <w:r w:rsidR="00BD258D">
        <w:t xml:space="preserve"> was used and </w:t>
      </w:r>
      <w:r>
        <w:t xml:space="preserve">included annual flow metrics as the continuous predictors. Program was included as a fixed factor. Water year (nested in program), site, and site-by-year were included as random effects. Due to computation slowness using a Bayesian approach, </w:t>
      </w:r>
      <w:proofErr w:type="spellStart"/>
      <w:proofErr w:type="gramStart"/>
      <w:r>
        <w:t>lmer</w:t>
      </w:r>
      <w:proofErr w:type="spellEnd"/>
      <w:r>
        <w:t>(</w:t>
      </w:r>
      <w:proofErr w:type="gramEnd"/>
      <w:r>
        <w:t xml:space="preserve">) from the </w:t>
      </w:r>
      <w:r>
        <w:rPr>
          <w:i/>
        </w:rPr>
        <w:t>lme4</w:t>
      </w:r>
      <w:r>
        <w:t xml:space="preserve"> package (Bates et al. 2015)</w:t>
      </w:r>
      <w:r w:rsidR="00BD258D">
        <w:t xml:space="preserve"> was used</w:t>
      </w:r>
      <w:r w:rsidR="00085FF8">
        <w:t>.</w:t>
      </w:r>
    </w:p>
    <w:p w14:paraId="24DC7C22" w14:textId="1B82D5F4" w:rsidR="0075730F" w:rsidRDefault="0075730F" w:rsidP="0075730F">
      <w:pPr>
        <w:pStyle w:val="Heading3"/>
      </w:pPr>
      <w:bookmarkStart w:id="186" w:name="results-3"/>
      <w:bookmarkStart w:id="187" w:name="_Toc69847863"/>
      <w:r>
        <w:lastRenderedPageBreak/>
        <w:t>Results</w:t>
      </w:r>
      <w:bookmarkEnd w:id="186"/>
      <w:bookmarkEnd w:id="187"/>
    </w:p>
    <w:p w14:paraId="3992FC65" w14:textId="77777777" w:rsidR="0075730F" w:rsidRDefault="0075730F" w:rsidP="00892FA8">
      <w:pPr>
        <w:pStyle w:val="Heading4"/>
      </w:pPr>
      <w:r>
        <w:t>Flow coefficients</w:t>
      </w:r>
    </w:p>
    <w:p w14:paraId="280E5C3A" w14:textId="56E6EF05" w:rsidR="00FF2236" w:rsidRDefault="00FA6E94" w:rsidP="00FF2236">
      <w:pPr>
        <w:pStyle w:val="BodyTextExtraSpareAbove"/>
        <w:keepNext/>
      </w:pPr>
      <w:r>
        <w:rPr>
          <w:noProof/>
        </w:rPr>
        <w:drawing>
          <wp:inline distT="0" distB="0" distL="0" distR="0" wp14:anchorId="746C7FD6" wp14:editId="0782A960">
            <wp:extent cx="5943600" cy="2971800"/>
            <wp:effectExtent l="0" t="0" r="0" b="0"/>
            <wp:docPr id="36" name="Picture" descr="Details as per caption"/>
            <wp:cNvGraphicFramePr/>
            <a:graphic xmlns:a="http://schemas.openxmlformats.org/drawingml/2006/main">
              <a:graphicData uri="http://schemas.openxmlformats.org/drawingml/2006/picture">
                <pic:pic xmlns:pic="http://schemas.openxmlformats.org/drawingml/2006/picture">
                  <pic:nvPicPr>
                    <pic:cNvPr id="36" name="Picture" descr="Details as per caption"/>
                    <pic:cNvPicPr>
                      <a:picLocks noChangeAspect="1" noChangeArrowheads="1"/>
                    </pic:cNvPicPr>
                  </pic:nvPicPr>
                  <pic:blipFill>
                    <a:blip r:embed="rId63" cstate="email">
                      <a:extLst>
                        <a:ext uri="{28A0092B-C50C-407E-A947-70E740481C1C}">
                          <a14:useLocalDpi xmlns:a14="http://schemas.microsoft.com/office/drawing/2010/main"/>
                        </a:ext>
                      </a:extLst>
                    </a:blip>
                    <a:stretch>
                      <a:fillRect/>
                    </a:stretch>
                  </pic:blipFill>
                  <pic:spPr bwMode="auto">
                    <a:xfrm>
                      <a:off x="0" y="0"/>
                      <a:ext cx="5943600" cy="2971800"/>
                    </a:xfrm>
                    <a:prstGeom prst="rect">
                      <a:avLst/>
                    </a:prstGeom>
                    <a:noFill/>
                    <a:ln w="9525">
                      <a:noFill/>
                      <a:headEnd/>
                      <a:tailEnd/>
                    </a:ln>
                  </pic:spPr>
                </pic:pic>
              </a:graphicData>
            </a:graphic>
          </wp:inline>
        </w:drawing>
      </w:r>
    </w:p>
    <w:p w14:paraId="56E97293" w14:textId="29798A1D" w:rsidR="0075730F" w:rsidRDefault="00FF2236" w:rsidP="00FF2236">
      <w:pPr>
        <w:pStyle w:val="CaptionFigure"/>
      </w:pPr>
      <w:bookmarkStart w:id="188" w:name="_Toc80792171"/>
      <w:r>
        <w:t xml:space="preserve">Figure </w:t>
      </w:r>
      <w:fldSimple w:instr=" STYLEREF 1 \s " w:fldLock="1">
        <w:r w:rsidR="000F6224">
          <w:rPr>
            <w:noProof/>
          </w:rPr>
          <w:t>2</w:t>
        </w:r>
      </w:fldSimple>
      <w:r w:rsidR="00D006AB">
        <w:t>.</w:t>
      </w:r>
      <w:fldSimple w:instr=" SEQ Figure \* ARABIC \s 1 ">
        <w:r w:rsidR="00AC66FC">
          <w:rPr>
            <w:noProof/>
          </w:rPr>
          <w:t>35</w:t>
        </w:r>
      </w:fldSimple>
      <w:r>
        <w:t xml:space="preserve"> </w:t>
      </w:r>
      <w:r w:rsidRPr="003D77E1">
        <w:t>Effect of each flow variable on body condition for each species</w:t>
      </w:r>
      <w:bookmarkEnd w:id="188"/>
    </w:p>
    <w:p w14:paraId="54DD60F8" w14:textId="39677456" w:rsidR="0075730F" w:rsidRDefault="0075730F" w:rsidP="007232D6">
      <w:pPr>
        <w:pStyle w:val="CaptionNote"/>
      </w:pPr>
      <w:bookmarkStart w:id="189" w:name="X577e57b1dd73232a36045f53c0d046d9f45fdb9"/>
      <w:r>
        <w:t>Error bars are 95%CI. Pink dots indicate significant effects at p&lt;0.05 threshol</w:t>
      </w:r>
      <w:r w:rsidR="00B40AA9">
        <w:t>d.</w:t>
      </w:r>
      <w:bookmarkEnd w:id="189"/>
    </w:p>
    <w:p w14:paraId="1D275AD9" w14:textId="77777777" w:rsidR="0075730F" w:rsidRDefault="0075730F" w:rsidP="00892FA8">
      <w:pPr>
        <w:pStyle w:val="Heading4"/>
      </w:pPr>
      <w:r>
        <w:t>Counterfactual predictions</w:t>
      </w:r>
    </w:p>
    <w:p w14:paraId="0C9EDA60" w14:textId="189FBBC1" w:rsidR="00FF2236" w:rsidRDefault="00F85D7F" w:rsidP="00FF2236">
      <w:pPr>
        <w:pStyle w:val="BodyText"/>
        <w:keepNext/>
      </w:pPr>
      <w:r>
        <w:rPr>
          <w:noProof/>
        </w:rPr>
        <w:drawing>
          <wp:inline distT="0" distB="0" distL="0" distR="0" wp14:anchorId="42F29A34" wp14:editId="511F67CD">
            <wp:extent cx="5943600" cy="2971800"/>
            <wp:effectExtent l="0" t="0" r="0" b="0"/>
            <wp:docPr id="53" name="Picture" descr="Details as per caption"/>
            <wp:cNvGraphicFramePr/>
            <a:graphic xmlns:a="http://schemas.openxmlformats.org/drawingml/2006/main">
              <a:graphicData uri="http://schemas.openxmlformats.org/drawingml/2006/picture">
                <pic:pic xmlns:pic="http://schemas.openxmlformats.org/drawingml/2006/picture">
                  <pic:nvPicPr>
                    <pic:cNvPr id="53" name="Picture" descr="Details as per caption"/>
                    <pic:cNvPicPr>
                      <a:picLocks noChangeAspect="1" noChangeArrowheads="1"/>
                    </pic:cNvPicPr>
                  </pic:nvPicPr>
                  <pic:blipFill>
                    <a:blip r:embed="rId64" cstate="email">
                      <a:extLst>
                        <a:ext uri="{28A0092B-C50C-407E-A947-70E740481C1C}">
                          <a14:useLocalDpi xmlns:a14="http://schemas.microsoft.com/office/drawing/2010/main"/>
                        </a:ext>
                      </a:extLst>
                    </a:blip>
                    <a:stretch>
                      <a:fillRect/>
                    </a:stretch>
                  </pic:blipFill>
                  <pic:spPr bwMode="auto">
                    <a:xfrm>
                      <a:off x="0" y="0"/>
                      <a:ext cx="5943600" cy="2971800"/>
                    </a:xfrm>
                    <a:prstGeom prst="rect">
                      <a:avLst/>
                    </a:prstGeom>
                    <a:noFill/>
                    <a:ln w="9525">
                      <a:noFill/>
                      <a:headEnd/>
                      <a:tailEnd/>
                    </a:ln>
                  </pic:spPr>
                </pic:pic>
              </a:graphicData>
            </a:graphic>
          </wp:inline>
        </w:drawing>
      </w:r>
    </w:p>
    <w:p w14:paraId="09D4FE9E" w14:textId="2EBA4B0F" w:rsidR="0075730F" w:rsidRDefault="00FF2236" w:rsidP="00FF2236">
      <w:pPr>
        <w:pStyle w:val="CaptionFigure"/>
      </w:pPr>
      <w:bookmarkStart w:id="190" w:name="_Toc80792172"/>
      <w:r>
        <w:t xml:space="preserve">Figure </w:t>
      </w:r>
      <w:fldSimple w:instr=" STYLEREF 1 \s " w:fldLock="1">
        <w:r w:rsidR="000F6224">
          <w:rPr>
            <w:noProof/>
          </w:rPr>
          <w:t>2</w:t>
        </w:r>
      </w:fldSimple>
      <w:r w:rsidR="00D006AB">
        <w:t>.</w:t>
      </w:r>
      <w:fldSimple w:instr=" SEQ Figure \* ARABIC \s 1 ">
        <w:r w:rsidR="00AC66FC">
          <w:rPr>
            <w:noProof/>
          </w:rPr>
          <w:t>36</w:t>
        </w:r>
      </w:fldSimple>
      <w:r>
        <w:t xml:space="preserve"> </w:t>
      </w:r>
      <w:r w:rsidRPr="009F3E35">
        <w:t>Predicted effect of Commonwealth environmental water on body condition for each species, broken up by year and program</w:t>
      </w:r>
      <w:bookmarkEnd w:id="190"/>
    </w:p>
    <w:p w14:paraId="4B38A753" w14:textId="3B62F387" w:rsidR="0075730F" w:rsidRDefault="0075730F" w:rsidP="007232D6">
      <w:pPr>
        <w:pStyle w:val="CaptionNote"/>
      </w:pPr>
      <w:bookmarkStart w:id="191" w:name="X10166a501edf9c2a2a8efa2748eb6ce17861cb8"/>
      <w:r>
        <w:t>Effect sizes have been scaled to percentage of mean Fulton Index for each species. Error bars are 95%</w:t>
      </w:r>
      <w:r w:rsidR="00B40AA9">
        <w:t xml:space="preserve"> C.</w:t>
      </w:r>
      <w:r>
        <w:t>I</w:t>
      </w:r>
      <w:bookmarkEnd w:id="191"/>
    </w:p>
    <w:p w14:paraId="0DA4926A" w14:textId="0082C66A" w:rsidR="00FF2236" w:rsidRDefault="0080706D" w:rsidP="00FF2236">
      <w:pPr>
        <w:pStyle w:val="BodyText"/>
        <w:keepNext/>
      </w:pPr>
      <w:r>
        <w:rPr>
          <w:noProof/>
        </w:rPr>
        <w:lastRenderedPageBreak/>
        <w:drawing>
          <wp:inline distT="0" distB="0" distL="0" distR="0" wp14:anchorId="3402772C" wp14:editId="47B0C685">
            <wp:extent cx="5943600" cy="4160520"/>
            <wp:effectExtent l="0" t="0" r="0" b="0"/>
            <wp:docPr id="54" name="Picture" descr="Details as per caption"/>
            <wp:cNvGraphicFramePr/>
            <a:graphic xmlns:a="http://schemas.openxmlformats.org/drawingml/2006/main">
              <a:graphicData uri="http://schemas.openxmlformats.org/drawingml/2006/picture">
                <pic:pic xmlns:pic="http://schemas.openxmlformats.org/drawingml/2006/picture">
                  <pic:nvPicPr>
                    <pic:cNvPr id="54" name="Picture" descr="Details as per caption"/>
                    <pic:cNvPicPr>
                      <a:picLocks noChangeAspect="1" noChangeArrowheads="1"/>
                    </pic:cNvPicPr>
                  </pic:nvPicPr>
                  <pic:blipFill>
                    <a:blip r:embed="rId65" cstate="email">
                      <a:extLst>
                        <a:ext uri="{28A0092B-C50C-407E-A947-70E740481C1C}">
                          <a14:useLocalDpi xmlns:a14="http://schemas.microsoft.com/office/drawing/2010/main"/>
                        </a:ext>
                      </a:extLst>
                    </a:blip>
                    <a:stretch>
                      <a:fillRect/>
                    </a:stretch>
                  </pic:blipFill>
                  <pic:spPr bwMode="auto">
                    <a:xfrm>
                      <a:off x="0" y="0"/>
                      <a:ext cx="5943600" cy="4160520"/>
                    </a:xfrm>
                    <a:prstGeom prst="rect">
                      <a:avLst/>
                    </a:prstGeom>
                    <a:noFill/>
                    <a:ln w="9525">
                      <a:noFill/>
                      <a:headEnd/>
                      <a:tailEnd/>
                    </a:ln>
                  </pic:spPr>
                </pic:pic>
              </a:graphicData>
            </a:graphic>
          </wp:inline>
        </w:drawing>
      </w:r>
    </w:p>
    <w:p w14:paraId="2F496E18" w14:textId="7357DD98" w:rsidR="0075730F" w:rsidRDefault="00FF2236" w:rsidP="00FF2236">
      <w:pPr>
        <w:pStyle w:val="CaptionFigure"/>
      </w:pPr>
      <w:bookmarkStart w:id="192" w:name="_Toc80792173"/>
      <w:r>
        <w:t xml:space="preserve">Figure </w:t>
      </w:r>
      <w:fldSimple w:instr=" STYLEREF 1 \s " w:fldLock="1">
        <w:r w:rsidR="000F6224">
          <w:rPr>
            <w:noProof/>
          </w:rPr>
          <w:t>2</w:t>
        </w:r>
      </w:fldSimple>
      <w:r w:rsidR="00D006AB">
        <w:t>.</w:t>
      </w:r>
      <w:fldSimple w:instr=" SEQ Figure \* ARABIC \s 1 ">
        <w:r w:rsidR="00AC66FC">
          <w:rPr>
            <w:noProof/>
          </w:rPr>
          <w:t>37</w:t>
        </w:r>
      </w:fldSimple>
      <w:r>
        <w:t xml:space="preserve"> </w:t>
      </w:r>
      <w:r w:rsidRPr="00EE36FF">
        <w:t>Contribution of each flow variable on the predicted Commonwealth environmental water effect for body condition</w:t>
      </w:r>
      <w:bookmarkEnd w:id="192"/>
    </w:p>
    <w:p w14:paraId="2F115F31" w14:textId="3F2237F6" w:rsidR="0075730F" w:rsidRDefault="0075730F" w:rsidP="007232D6">
      <w:pPr>
        <w:pStyle w:val="CaptionNote"/>
      </w:pPr>
      <w:bookmarkStart w:id="193" w:name="X028c025f7958ae982872b580562df2015e6274a"/>
      <w:r>
        <w:t>Negative effects are shown as bars below 0 and positive effects above. Effect sizes are on raw scal</w:t>
      </w:r>
      <w:r w:rsidR="00B40AA9">
        <w:t>e.</w:t>
      </w:r>
      <w:bookmarkEnd w:id="193"/>
    </w:p>
    <w:p w14:paraId="20CDD50D" w14:textId="2555BC79" w:rsidR="0075730F" w:rsidRDefault="0075730F" w:rsidP="0075730F">
      <w:pPr>
        <w:pStyle w:val="Heading1"/>
      </w:pPr>
      <w:bookmarkStart w:id="194" w:name="section-15"/>
      <w:bookmarkStart w:id="195" w:name="general-summary"/>
      <w:bookmarkStart w:id="196" w:name="_Toc69847865"/>
      <w:bookmarkStart w:id="197" w:name="_Toc76050186"/>
      <w:bookmarkEnd w:id="194"/>
      <w:r>
        <w:lastRenderedPageBreak/>
        <w:t xml:space="preserve">General </w:t>
      </w:r>
      <w:r w:rsidR="00892FA8">
        <w:t>s</w:t>
      </w:r>
      <w:r>
        <w:t>ummary</w:t>
      </w:r>
      <w:bookmarkEnd w:id="195"/>
      <w:bookmarkEnd w:id="196"/>
      <w:bookmarkEnd w:id="197"/>
    </w:p>
    <w:p w14:paraId="2D306094" w14:textId="0D3EBD38" w:rsidR="00892FA8" w:rsidRDefault="00892FA8" w:rsidP="00892FA8">
      <w:pPr>
        <w:pStyle w:val="Heading2"/>
      </w:pPr>
      <w:bookmarkStart w:id="198" w:name="_Toc76050187"/>
      <w:r>
        <w:t>Summary of flow metric effects for all analyses</w:t>
      </w:r>
      <w:bookmarkEnd w:id="198"/>
    </w:p>
    <w:p w14:paraId="3F861A16" w14:textId="74821F24" w:rsidR="0075730F" w:rsidRDefault="00892FA8" w:rsidP="0075730F">
      <w:pPr>
        <w:pStyle w:val="BodyText"/>
      </w:pPr>
      <w:r>
        <w:t>A summary of all t</w:t>
      </w:r>
      <w:r w:rsidR="0075730F">
        <w:t>he analysis indicating significant positive and negative results</w:t>
      </w:r>
      <w:r>
        <w:t xml:space="preserve"> is provided at </w:t>
      </w:r>
      <w:r w:rsidR="00BA15F2">
        <w:fldChar w:fldCharType="begin" w:fldLock="1"/>
      </w:r>
      <w:r w:rsidR="00BA15F2">
        <w:instrText xml:space="preserve"> REF _Ref71821957 \h </w:instrText>
      </w:r>
      <w:r w:rsidR="00BA15F2">
        <w:fldChar w:fldCharType="separate"/>
      </w:r>
      <w:r w:rsidR="000F6224">
        <w:t xml:space="preserve">Table </w:t>
      </w:r>
      <w:r w:rsidR="000F6224">
        <w:rPr>
          <w:noProof/>
        </w:rPr>
        <w:t>3</w:t>
      </w:r>
      <w:r w:rsidR="000F6224">
        <w:t>.</w:t>
      </w:r>
      <w:r w:rsidR="000F6224">
        <w:rPr>
          <w:noProof/>
        </w:rPr>
        <w:t>1</w:t>
      </w:r>
      <w:r w:rsidR="00BA15F2">
        <w:fldChar w:fldCharType="end"/>
      </w:r>
      <w:r>
        <w:t>.</w:t>
      </w:r>
    </w:p>
    <w:p w14:paraId="66051174" w14:textId="371128B7" w:rsidR="00085FF8" w:rsidRDefault="00085FF8" w:rsidP="00085FF8">
      <w:pPr>
        <w:pStyle w:val="CaptionTable"/>
      </w:pPr>
      <w:bookmarkStart w:id="199" w:name="_Ref71821957"/>
      <w:bookmarkStart w:id="200" w:name="_Toc76050247"/>
      <w:r>
        <w:t xml:space="preserve">Table </w:t>
      </w:r>
      <w:fldSimple w:instr=" STYLEREF 1 \s " w:fldLock="1">
        <w:r w:rsidR="000F6224">
          <w:rPr>
            <w:noProof/>
          </w:rPr>
          <w:t>3</w:t>
        </w:r>
      </w:fldSimple>
      <w:r w:rsidR="00DC01A8">
        <w:t>.</w:t>
      </w:r>
      <w:fldSimple w:instr=" SEQ Table \* ARABIC \s 1 ">
        <w:r w:rsidR="00AC66FC">
          <w:rPr>
            <w:noProof/>
          </w:rPr>
          <w:t>1</w:t>
        </w:r>
      </w:fldSimple>
      <w:bookmarkEnd w:id="199"/>
      <w:r>
        <w:t xml:space="preserve"> </w:t>
      </w:r>
      <w:r w:rsidRPr="00844450">
        <w:t>Summary of flow metric effects for all analyses</w:t>
      </w:r>
      <w:bookmarkEnd w:id="200"/>
    </w:p>
    <w:p w14:paraId="4371FA63" w14:textId="77777777" w:rsidR="00361E95" w:rsidRPr="00361E95" w:rsidRDefault="00361E95" w:rsidP="00361E95">
      <w:pPr>
        <w:pStyle w:val="CaptionNote"/>
      </w:pPr>
      <w:r w:rsidRPr="00361E95">
        <w:rPr>
          <w:shd w:val="clear" w:color="auto" w:fill="92D050"/>
        </w:rPr>
        <w:t>Green</w:t>
      </w:r>
      <w:r w:rsidRPr="00361E95">
        <w:t xml:space="preserve"> indicates a positive ‘significant’ relationship (‘+’), </w:t>
      </w:r>
      <w:r w:rsidRPr="006B31AE">
        <w:rPr>
          <w:shd w:val="clear" w:color="auto" w:fill="D9D9D9" w:themeFill="background2" w:themeFillShade="D9"/>
        </w:rPr>
        <w:t>grey</w:t>
      </w:r>
      <w:r w:rsidRPr="00361E95">
        <w:t xml:space="preserve"> no relationship (‘0’), and</w:t>
      </w:r>
      <w:r w:rsidRPr="00361E95">
        <w:rPr>
          <w:shd w:val="clear" w:color="auto" w:fill="FF0000"/>
        </w:rPr>
        <w:t xml:space="preserve"> red</w:t>
      </w:r>
      <w:r w:rsidRPr="00361E95">
        <w:t xml:space="preserve"> a negative relationship (‘-’). White cells indicate no analysis run. Significant defined as 95%CrI not overlapping zero</w:t>
      </w:r>
    </w:p>
    <w:tbl>
      <w:tblPr>
        <w:tblW w:w="9774" w:type="dxa"/>
        <w:tblBorders>
          <w:top w:val="single" w:sz="8" w:space="0" w:color="01528B"/>
          <w:left w:val="single" w:sz="8" w:space="0" w:color="01528B"/>
          <w:bottom w:val="single" w:sz="8" w:space="0" w:color="01528B"/>
          <w:right w:val="single" w:sz="8" w:space="0" w:color="01528B"/>
          <w:insideH w:val="single" w:sz="8" w:space="0" w:color="01528B"/>
          <w:insideV w:val="single" w:sz="8" w:space="0" w:color="01528B"/>
        </w:tblBorders>
        <w:tblLayout w:type="fixed"/>
        <w:tblLook w:val="0420" w:firstRow="1" w:lastRow="0" w:firstColumn="0" w:lastColumn="0" w:noHBand="0" w:noVBand="1"/>
      </w:tblPr>
      <w:tblGrid>
        <w:gridCol w:w="1409"/>
        <w:gridCol w:w="9"/>
        <w:gridCol w:w="1836"/>
        <w:gridCol w:w="1304"/>
        <w:gridCol w:w="1304"/>
        <w:gridCol w:w="1304"/>
        <w:gridCol w:w="1304"/>
        <w:gridCol w:w="1304"/>
      </w:tblGrid>
      <w:tr w:rsidR="0075730F" w14:paraId="34979E76" w14:textId="77777777" w:rsidTr="00CC405B">
        <w:trPr>
          <w:cantSplit/>
          <w:tblHeader/>
        </w:trPr>
        <w:tc>
          <w:tcPr>
            <w:tcW w:w="1418" w:type="dxa"/>
            <w:gridSpan w:val="2"/>
            <w:shd w:val="clear" w:color="auto" w:fill="01528B"/>
            <w:tcMar>
              <w:top w:w="0" w:type="dxa"/>
              <w:left w:w="0" w:type="dxa"/>
              <w:bottom w:w="0" w:type="dxa"/>
              <w:right w:w="0" w:type="dxa"/>
            </w:tcMar>
            <w:vAlign w:val="center"/>
          </w:tcPr>
          <w:p w14:paraId="1D7A72C0" w14:textId="77777777" w:rsidR="0075730F" w:rsidRDefault="0075730F" w:rsidP="002A0AA7">
            <w:pPr>
              <w:pStyle w:val="ColumnHeading"/>
            </w:pPr>
            <w:r>
              <w:t>Species</w:t>
            </w:r>
          </w:p>
        </w:tc>
        <w:tc>
          <w:tcPr>
            <w:tcW w:w="1836" w:type="dxa"/>
            <w:shd w:val="clear" w:color="auto" w:fill="01528B"/>
            <w:tcMar>
              <w:top w:w="0" w:type="dxa"/>
              <w:left w:w="0" w:type="dxa"/>
              <w:bottom w:w="0" w:type="dxa"/>
              <w:right w:w="0" w:type="dxa"/>
            </w:tcMar>
            <w:vAlign w:val="center"/>
          </w:tcPr>
          <w:p w14:paraId="7D90F9A0" w14:textId="77777777" w:rsidR="0075730F" w:rsidRDefault="0075730F" w:rsidP="002A0AA7">
            <w:pPr>
              <w:pStyle w:val="ColumnHeading"/>
            </w:pPr>
            <w:r>
              <w:t>Term</w:t>
            </w:r>
          </w:p>
        </w:tc>
        <w:tc>
          <w:tcPr>
            <w:tcW w:w="1304" w:type="dxa"/>
            <w:shd w:val="clear" w:color="auto" w:fill="01528B"/>
            <w:tcMar>
              <w:top w:w="0" w:type="dxa"/>
              <w:left w:w="0" w:type="dxa"/>
              <w:bottom w:w="0" w:type="dxa"/>
              <w:right w:w="0" w:type="dxa"/>
            </w:tcMar>
            <w:vAlign w:val="center"/>
          </w:tcPr>
          <w:p w14:paraId="3DC57313" w14:textId="77777777" w:rsidR="0075730F" w:rsidRDefault="0075730F" w:rsidP="002A0AA7">
            <w:pPr>
              <w:pStyle w:val="ColumnHeading"/>
            </w:pPr>
            <w:proofErr w:type="spellStart"/>
            <w:r>
              <w:t>adultAbund</w:t>
            </w:r>
            <w:proofErr w:type="spellEnd"/>
          </w:p>
        </w:tc>
        <w:tc>
          <w:tcPr>
            <w:tcW w:w="1304" w:type="dxa"/>
            <w:shd w:val="clear" w:color="auto" w:fill="01528B"/>
            <w:tcMar>
              <w:top w:w="0" w:type="dxa"/>
              <w:left w:w="0" w:type="dxa"/>
              <w:bottom w:w="0" w:type="dxa"/>
              <w:right w:w="0" w:type="dxa"/>
            </w:tcMar>
            <w:vAlign w:val="center"/>
          </w:tcPr>
          <w:p w14:paraId="5ADC74CB" w14:textId="77777777" w:rsidR="0075730F" w:rsidRDefault="0075730F" w:rsidP="002A0AA7">
            <w:pPr>
              <w:pStyle w:val="ColumnHeading"/>
            </w:pPr>
            <w:proofErr w:type="spellStart"/>
            <w:r>
              <w:t>bodyCond</w:t>
            </w:r>
            <w:proofErr w:type="spellEnd"/>
          </w:p>
        </w:tc>
        <w:tc>
          <w:tcPr>
            <w:tcW w:w="1304" w:type="dxa"/>
            <w:shd w:val="clear" w:color="auto" w:fill="01528B"/>
            <w:tcMar>
              <w:top w:w="0" w:type="dxa"/>
              <w:left w:w="0" w:type="dxa"/>
              <w:bottom w:w="0" w:type="dxa"/>
              <w:right w:w="0" w:type="dxa"/>
            </w:tcMar>
            <w:vAlign w:val="center"/>
          </w:tcPr>
          <w:p w14:paraId="5679883B" w14:textId="77777777" w:rsidR="0075730F" w:rsidRDefault="0075730F" w:rsidP="002A0AA7">
            <w:pPr>
              <w:pStyle w:val="ColumnHeading"/>
            </w:pPr>
            <w:proofErr w:type="spellStart"/>
            <w:r>
              <w:t>larvaAbund</w:t>
            </w:r>
            <w:proofErr w:type="spellEnd"/>
          </w:p>
        </w:tc>
        <w:tc>
          <w:tcPr>
            <w:tcW w:w="1304" w:type="dxa"/>
            <w:shd w:val="clear" w:color="auto" w:fill="01528B"/>
            <w:tcMar>
              <w:top w:w="0" w:type="dxa"/>
              <w:left w:w="0" w:type="dxa"/>
              <w:bottom w:w="0" w:type="dxa"/>
              <w:right w:w="0" w:type="dxa"/>
            </w:tcMar>
            <w:vAlign w:val="center"/>
          </w:tcPr>
          <w:p w14:paraId="0F6C1C46" w14:textId="77777777" w:rsidR="0075730F" w:rsidRDefault="0075730F" w:rsidP="002A0AA7">
            <w:pPr>
              <w:pStyle w:val="ColumnHeading"/>
            </w:pPr>
            <w:r>
              <w:t>recruit</w:t>
            </w:r>
          </w:p>
        </w:tc>
        <w:tc>
          <w:tcPr>
            <w:tcW w:w="1304" w:type="dxa"/>
            <w:shd w:val="clear" w:color="auto" w:fill="01528B"/>
            <w:tcMar>
              <w:top w:w="0" w:type="dxa"/>
              <w:left w:w="0" w:type="dxa"/>
              <w:bottom w:w="0" w:type="dxa"/>
              <w:right w:w="0" w:type="dxa"/>
            </w:tcMar>
            <w:vAlign w:val="center"/>
          </w:tcPr>
          <w:p w14:paraId="41855EEE" w14:textId="77777777" w:rsidR="0075730F" w:rsidRDefault="0075730F" w:rsidP="002A0AA7">
            <w:pPr>
              <w:pStyle w:val="ColumnHeading"/>
            </w:pPr>
            <w:r>
              <w:t>spawn</w:t>
            </w:r>
          </w:p>
        </w:tc>
      </w:tr>
      <w:tr w:rsidR="0075730F" w14:paraId="778D02CA" w14:textId="77777777" w:rsidTr="00CC405B">
        <w:trPr>
          <w:cantSplit/>
        </w:trPr>
        <w:tc>
          <w:tcPr>
            <w:tcW w:w="1409" w:type="dxa"/>
            <w:vMerge w:val="restart"/>
            <w:shd w:val="clear" w:color="auto" w:fill="FFFFFF"/>
            <w:tcMar>
              <w:top w:w="0" w:type="dxa"/>
              <w:left w:w="0" w:type="dxa"/>
              <w:bottom w:w="0" w:type="dxa"/>
              <w:right w:w="0" w:type="dxa"/>
            </w:tcMar>
          </w:tcPr>
          <w:p w14:paraId="37A6F214" w14:textId="5B926EDB" w:rsidR="0075730F" w:rsidRPr="00943E65" w:rsidRDefault="0075730F" w:rsidP="002A0AA7">
            <w:pPr>
              <w:pStyle w:val="TableText"/>
              <w:spacing w:before="20" w:after="20"/>
            </w:pPr>
            <w:r w:rsidRPr="00943E65">
              <w:t xml:space="preserve">Australian </w:t>
            </w:r>
            <w:r w:rsidR="00745927">
              <w:t>smelt</w:t>
            </w:r>
          </w:p>
        </w:tc>
        <w:tc>
          <w:tcPr>
            <w:tcW w:w="1845" w:type="dxa"/>
            <w:gridSpan w:val="2"/>
            <w:shd w:val="clear" w:color="auto" w:fill="FFFFFF"/>
            <w:tcMar>
              <w:top w:w="0" w:type="dxa"/>
              <w:left w:w="0" w:type="dxa"/>
              <w:bottom w:w="0" w:type="dxa"/>
              <w:right w:w="0" w:type="dxa"/>
            </w:tcMar>
            <w:vAlign w:val="center"/>
          </w:tcPr>
          <w:p w14:paraId="1AA1C19C" w14:textId="77777777" w:rsidR="0075730F" w:rsidRPr="00943E65" w:rsidRDefault="0075730F" w:rsidP="002A0AA7">
            <w:pPr>
              <w:pStyle w:val="TableText"/>
              <w:spacing w:before="20" w:after="20"/>
            </w:pPr>
            <w:r w:rsidRPr="00943E65">
              <w:t>baseflow</w:t>
            </w:r>
          </w:p>
        </w:tc>
        <w:tc>
          <w:tcPr>
            <w:tcW w:w="1304" w:type="dxa"/>
            <w:shd w:val="clear" w:color="auto" w:fill="BFBFBF" w:themeFill="background1" w:themeFillShade="BF"/>
            <w:tcMar>
              <w:top w:w="0" w:type="dxa"/>
              <w:left w:w="0" w:type="dxa"/>
              <w:bottom w:w="0" w:type="dxa"/>
              <w:right w:w="0" w:type="dxa"/>
            </w:tcMar>
            <w:vAlign w:val="center"/>
          </w:tcPr>
          <w:p w14:paraId="4A8D3711"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26866643"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0D0DDF13" w14:textId="77777777" w:rsidR="0075730F" w:rsidRPr="00943E65" w:rsidRDefault="0075730F" w:rsidP="002A0AA7">
            <w:pPr>
              <w:pStyle w:val="TableText"/>
              <w:spacing w:before="20" w:after="20"/>
              <w:jc w:val="center"/>
            </w:pPr>
          </w:p>
        </w:tc>
        <w:tc>
          <w:tcPr>
            <w:tcW w:w="1304" w:type="dxa"/>
            <w:shd w:val="clear" w:color="auto" w:fill="BFBFBF" w:themeFill="background1" w:themeFillShade="BF"/>
            <w:tcMar>
              <w:top w:w="0" w:type="dxa"/>
              <w:left w:w="0" w:type="dxa"/>
              <w:bottom w:w="0" w:type="dxa"/>
              <w:right w:w="0" w:type="dxa"/>
            </w:tcMar>
            <w:vAlign w:val="center"/>
          </w:tcPr>
          <w:p w14:paraId="6833A15C"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1FC22EE0" w14:textId="77777777" w:rsidR="0075730F" w:rsidRPr="00943E65" w:rsidRDefault="0075730F" w:rsidP="002A0AA7">
            <w:pPr>
              <w:pStyle w:val="TableText"/>
              <w:spacing w:before="20" w:after="20"/>
              <w:jc w:val="center"/>
            </w:pPr>
          </w:p>
        </w:tc>
      </w:tr>
      <w:tr w:rsidR="0075730F" w14:paraId="0C03E101" w14:textId="77777777" w:rsidTr="00CC405B">
        <w:trPr>
          <w:cantSplit/>
        </w:trPr>
        <w:tc>
          <w:tcPr>
            <w:tcW w:w="1409" w:type="dxa"/>
            <w:vMerge/>
            <w:shd w:val="clear" w:color="auto" w:fill="FFFFFF"/>
            <w:tcMar>
              <w:top w:w="0" w:type="dxa"/>
              <w:left w:w="0" w:type="dxa"/>
              <w:bottom w:w="0" w:type="dxa"/>
              <w:right w:w="0" w:type="dxa"/>
            </w:tcMar>
          </w:tcPr>
          <w:p w14:paraId="77B10128"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5C864C72" w14:textId="77777777" w:rsidR="0075730F" w:rsidRPr="00943E65" w:rsidRDefault="0075730F" w:rsidP="002A0AA7">
            <w:pPr>
              <w:pStyle w:val="TableText"/>
              <w:spacing w:before="20" w:after="20"/>
            </w:pPr>
            <w:r w:rsidRPr="00943E65">
              <w:t>change_72h</w:t>
            </w:r>
          </w:p>
        </w:tc>
        <w:tc>
          <w:tcPr>
            <w:tcW w:w="1304" w:type="dxa"/>
            <w:shd w:val="clear" w:color="auto" w:fill="BFBFBF" w:themeFill="background1" w:themeFillShade="BF"/>
            <w:tcMar>
              <w:top w:w="0" w:type="dxa"/>
              <w:left w:w="0" w:type="dxa"/>
              <w:bottom w:w="0" w:type="dxa"/>
              <w:right w:w="0" w:type="dxa"/>
            </w:tcMar>
            <w:vAlign w:val="center"/>
          </w:tcPr>
          <w:p w14:paraId="272FA76E"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6A36DDA8"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55E266CC" w14:textId="77777777" w:rsidR="0075730F" w:rsidRPr="00943E65" w:rsidRDefault="0075730F" w:rsidP="002A0AA7">
            <w:pPr>
              <w:pStyle w:val="TableText"/>
              <w:spacing w:before="20" w:after="20"/>
              <w:jc w:val="center"/>
            </w:pPr>
          </w:p>
        </w:tc>
        <w:tc>
          <w:tcPr>
            <w:tcW w:w="1304" w:type="dxa"/>
            <w:shd w:val="clear" w:color="auto" w:fill="BFBFBF" w:themeFill="background1" w:themeFillShade="BF"/>
            <w:tcMar>
              <w:top w:w="0" w:type="dxa"/>
              <w:left w:w="0" w:type="dxa"/>
              <w:bottom w:w="0" w:type="dxa"/>
              <w:right w:w="0" w:type="dxa"/>
            </w:tcMar>
            <w:vAlign w:val="center"/>
          </w:tcPr>
          <w:p w14:paraId="698E881C"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1C087882" w14:textId="77777777" w:rsidR="0075730F" w:rsidRPr="00943E65" w:rsidRDefault="0075730F" w:rsidP="002A0AA7">
            <w:pPr>
              <w:pStyle w:val="TableText"/>
              <w:spacing w:before="20" w:after="20"/>
              <w:jc w:val="center"/>
            </w:pPr>
          </w:p>
        </w:tc>
      </w:tr>
      <w:tr w:rsidR="0075730F" w14:paraId="7405AEAA" w14:textId="77777777" w:rsidTr="00CC405B">
        <w:trPr>
          <w:cantSplit/>
        </w:trPr>
        <w:tc>
          <w:tcPr>
            <w:tcW w:w="1409" w:type="dxa"/>
            <w:vMerge/>
            <w:shd w:val="clear" w:color="auto" w:fill="FFFFFF"/>
            <w:tcMar>
              <w:top w:w="0" w:type="dxa"/>
              <w:left w:w="0" w:type="dxa"/>
              <w:bottom w:w="0" w:type="dxa"/>
              <w:right w:w="0" w:type="dxa"/>
            </w:tcMar>
          </w:tcPr>
          <w:p w14:paraId="0BDBABAC"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0555A3D4" w14:textId="77777777" w:rsidR="0075730F" w:rsidRPr="00943E65" w:rsidRDefault="0075730F" w:rsidP="002A0AA7">
            <w:pPr>
              <w:pStyle w:val="TableText"/>
              <w:spacing w:before="20" w:after="20"/>
            </w:pPr>
            <w:proofErr w:type="spellStart"/>
            <w:r w:rsidRPr="00943E65">
              <w:t>large_fresh</w:t>
            </w:r>
            <w:proofErr w:type="spellEnd"/>
          </w:p>
        </w:tc>
        <w:tc>
          <w:tcPr>
            <w:tcW w:w="1304" w:type="dxa"/>
            <w:shd w:val="clear" w:color="auto" w:fill="BFBFBF" w:themeFill="background1" w:themeFillShade="BF"/>
            <w:tcMar>
              <w:top w:w="0" w:type="dxa"/>
              <w:left w:w="0" w:type="dxa"/>
              <w:bottom w:w="0" w:type="dxa"/>
              <w:right w:w="0" w:type="dxa"/>
            </w:tcMar>
            <w:vAlign w:val="center"/>
          </w:tcPr>
          <w:p w14:paraId="417AB449"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1B633E2C"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4954D5CE" w14:textId="77777777" w:rsidR="0075730F" w:rsidRPr="00943E65" w:rsidRDefault="0075730F" w:rsidP="002A0AA7">
            <w:pPr>
              <w:pStyle w:val="TableText"/>
              <w:spacing w:before="20" w:after="20"/>
              <w:jc w:val="center"/>
            </w:pPr>
          </w:p>
        </w:tc>
        <w:tc>
          <w:tcPr>
            <w:tcW w:w="1304" w:type="dxa"/>
            <w:shd w:val="clear" w:color="auto" w:fill="BFBFBF" w:themeFill="background1" w:themeFillShade="BF"/>
            <w:tcMar>
              <w:top w:w="0" w:type="dxa"/>
              <w:left w:w="0" w:type="dxa"/>
              <w:bottom w:w="0" w:type="dxa"/>
              <w:right w:w="0" w:type="dxa"/>
            </w:tcMar>
            <w:vAlign w:val="center"/>
          </w:tcPr>
          <w:p w14:paraId="569B2609"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190F1E2F" w14:textId="77777777" w:rsidR="0075730F" w:rsidRPr="00943E65" w:rsidRDefault="0075730F" w:rsidP="002A0AA7">
            <w:pPr>
              <w:pStyle w:val="TableText"/>
              <w:spacing w:before="20" w:after="20"/>
              <w:jc w:val="center"/>
            </w:pPr>
          </w:p>
        </w:tc>
      </w:tr>
      <w:tr w:rsidR="0075730F" w14:paraId="47D1782A" w14:textId="77777777" w:rsidTr="00CC405B">
        <w:trPr>
          <w:cantSplit/>
        </w:trPr>
        <w:tc>
          <w:tcPr>
            <w:tcW w:w="1409" w:type="dxa"/>
            <w:vMerge/>
            <w:shd w:val="clear" w:color="auto" w:fill="FFFFFF"/>
            <w:tcMar>
              <w:top w:w="0" w:type="dxa"/>
              <w:left w:w="0" w:type="dxa"/>
              <w:bottom w:w="0" w:type="dxa"/>
              <w:right w:w="0" w:type="dxa"/>
            </w:tcMar>
          </w:tcPr>
          <w:p w14:paraId="190A9570"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4613AFE5" w14:textId="77777777" w:rsidR="0075730F" w:rsidRPr="00943E65" w:rsidRDefault="0075730F" w:rsidP="002A0AA7">
            <w:pPr>
              <w:pStyle w:val="TableText"/>
              <w:spacing w:before="20" w:after="20"/>
            </w:pPr>
            <w:proofErr w:type="spellStart"/>
            <w:r w:rsidRPr="00943E65">
              <w:t>small_fresh</w:t>
            </w:r>
            <w:proofErr w:type="spellEnd"/>
          </w:p>
        </w:tc>
        <w:tc>
          <w:tcPr>
            <w:tcW w:w="1304" w:type="dxa"/>
            <w:shd w:val="clear" w:color="auto" w:fill="BFBFBF" w:themeFill="background1" w:themeFillShade="BF"/>
            <w:tcMar>
              <w:top w:w="0" w:type="dxa"/>
              <w:left w:w="0" w:type="dxa"/>
              <w:bottom w:w="0" w:type="dxa"/>
              <w:right w:w="0" w:type="dxa"/>
            </w:tcMar>
            <w:vAlign w:val="center"/>
          </w:tcPr>
          <w:p w14:paraId="7C4FC598"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1B5C5D85"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417C7030" w14:textId="77777777" w:rsidR="0075730F" w:rsidRPr="00943E65" w:rsidRDefault="0075730F" w:rsidP="002A0AA7">
            <w:pPr>
              <w:pStyle w:val="TableText"/>
              <w:spacing w:before="20" w:after="20"/>
              <w:jc w:val="center"/>
            </w:pPr>
          </w:p>
        </w:tc>
        <w:tc>
          <w:tcPr>
            <w:tcW w:w="1304" w:type="dxa"/>
            <w:shd w:val="clear" w:color="auto" w:fill="92D050"/>
            <w:tcMar>
              <w:top w:w="0" w:type="dxa"/>
              <w:left w:w="0" w:type="dxa"/>
              <w:bottom w:w="0" w:type="dxa"/>
              <w:right w:w="0" w:type="dxa"/>
            </w:tcMar>
            <w:vAlign w:val="center"/>
          </w:tcPr>
          <w:p w14:paraId="5DE8B61B" w14:textId="77777777" w:rsidR="0075730F" w:rsidRPr="00943E65" w:rsidRDefault="0075730F" w:rsidP="002A0AA7">
            <w:pPr>
              <w:pStyle w:val="TableText"/>
              <w:spacing w:before="20" w:after="20"/>
              <w:jc w:val="center"/>
            </w:pPr>
            <w:r w:rsidRPr="00943E65">
              <w:t>+</w:t>
            </w:r>
          </w:p>
        </w:tc>
        <w:tc>
          <w:tcPr>
            <w:tcW w:w="1304" w:type="dxa"/>
            <w:shd w:val="clear" w:color="auto" w:fill="FFFFFF"/>
            <w:tcMar>
              <w:top w:w="0" w:type="dxa"/>
              <w:left w:w="0" w:type="dxa"/>
              <w:bottom w:w="0" w:type="dxa"/>
              <w:right w:w="0" w:type="dxa"/>
            </w:tcMar>
            <w:vAlign w:val="center"/>
          </w:tcPr>
          <w:p w14:paraId="439F0D63" w14:textId="77777777" w:rsidR="0075730F" w:rsidRPr="00943E65" w:rsidRDefault="0075730F" w:rsidP="002A0AA7">
            <w:pPr>
              <w:pStyle w:val="TableText"/>
              <w:spacing w:before="20" w:after="20"/>
              <w:jc w:val="center"/>
            </w:pPr>
          </w:p>
        </w:tc>
      </w:tr>
      <w:tr w:rsidR="0075730F" w14:paraId="2D2D829C" w14:textId="77777777" w:rsidTr="00CC405B">
        <w:trPr>
          <w:cantSplit/>
        </w:trPr>
        <w:tc>
          <w:tcPr>
            <w:tcW w:w="1409" w:type="dxa"/>
            <w:vMerge w:val="restart"/>
            <w:shd w:val="clear" w:color="auto" w:fill="FFFFFF"/>
            <w:tcMar>
              <w:top w:w="0" w:type="dxa"/>
              <w:left w:w="0" w:type="dxa"/>
              <w:bottom w:w="0" w:type="dxa"/>
              <w:right w:w="0" w:type="dxa"/>
            </w:tcMar>
          </w:tcPr>
          <w:p w14:paraId="49FBBDFF" w14:textId="22389CA8" w:rsidR="0075730F" w:rsidRPr="00943E65" w:rsidRDefault="0075730F" w:rsidP="002A0AA7">
            <w:pPr>
              <w:pStyle w:val="TableText"/>
              <w:spacing w:before="20" w:after="20"/>
            </w:pPr>
            <w:r w:rsidRPr="00943E65">
              <w:t xml:space="preserve">Bony </w:t>
            </w:r>
            <w:r w:rsidR="002A0AA7">
              <w:t>herring</w:t>
            </w:r>
          </w:p>
        </w:tc>
        <w:tc>
          <w:tcPr>
            <w:tcW w:w="1845" w:type="dxa"/>
            <w:gridSpan w:val="2"/>
            <w:shd w:val="clear" w:color="auto" w:fill="FFFFFF"/>
            <w:tcMar>
              <w:top w:w="0" w:type="dxa"/>
              <w:left w:w="0" w:type="dxa"/>
              <w:bottom w:w="0" w:type="dxa"/>
              <w:right w:w="0" w:type="dxa"/>
            </w:tcMar>
            <w:vAlign w:val="center"/>
          </w:tcPr>
          <w:p w14:paraId="59B4B833" w14:textId="77777777" w:rsidR="0075730F" w:rsidRPr="00943E65" w:rsidRDefault="0075730F" w:rsidP="002A0AA7">
            <w:pPr>
              <w:pStyle w:val="TableText"/>
              <w:spacing w:before="20" w:after="20"/>
            </w:pPr>
            <w:r w:rsidRPr="00943E65">
              <w:t>baseflow</w:t>
            </w:r>
          </w:p>
        </w:tc>
        <w:tc>
          <w:tcPr>
            <w:tcW w:w="1304" w:type="dxa"/>
            <w:shd w:val="clear" w:color="auto" w:fill="BFBFBF" w:themeFill="background1" w:themeFillShade="BF"/>
            <w:tcMar>
              <w:top w:w="0" w:type="dxa"/>
              <w:left w:w="0" w:type="dxa"/>
              <w:bottom w:w="0" w:type="dxa"/>
              <w:right w:w="0" w:type="dxa"/>
            </w:tcMar>
            <w:vAlign w:val="center"/>
          </w:tcPr>
          <w:p w14:paraId="050B7132" w14:textId="77777777" w:rsidR="0075730F" w:rsidRPr="00943E65" w:rsidRDefault="0075730F" w:rsidP="002A0AA7">
            <w:pPr>
              <w:pStyle w:val="TableText"/>
              <w:spacing w:before="20" w:after="20"/>
              <w:jc w:val="center"/>
            </w:pPr>
            <w:r w:rsidRPr="00943E65">
              <w:t>0</w:t>
            </w:r>
          </w:p>
        </w:tc>
        <w:tc>
          <w:tcPr>
            <w:tcW w:w="1304" w:type="dxa"/>
            <w:shd w:val="clear" w:color="auto" w:fill="BFBFBF" w:themeFill="background1" w:themeFillShade="BF"/>
            <w:tcMar>
              <w:top w:w="0" w:type="dxa"/>
              <w:left w:w="0" w:type="dxa"/>
              <w:bottom w:w="0" w:type="dxa"/>
              <w:right w:w="0" w:type="dxa"/>
            </w:tcMar>
            <w:vAlign w:val="center"/>
          </w:tcPr>
          <w:p w14:paraId="23023786"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2718D78A"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7F118406"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5E02D18A" w14:textId="77777777" w:rsidR="0075730F" w:rsidRPr="00943E65" w:rsidRDefault="0075730F" w:rsidP="002A0AA7">
            <w:pPr>
              <w:pStyle w:val="TableText"/>
              <w:spacing w:before="20" w:after="20"/>
              <w:jc w:val="center"/>
            </w:pPr>
          </w:p>
        </w:tc>
      </w:tr>
      <w:tr w:rsidR="0075730F" w14:paraId="55EFCC3A" w14:textId="77777777" w:rsidTr="00CC405B">
        <w:trPr>
          <w:cantSplit/>
        </w:trPr>
        <w:tc>
          <w:tcPr>
            <w:tcW w:w="1409" w:type="dxa"/>
            <w:vMerge/>
            <w:shd w:val="clear" w:color="auto" w:fill="FFFFFF"/>
            <w:tcMar>
              <w:top w:w="0" w:type="dxa"/>
              <w:left w:w="0" w:type="dxa"/>
              <w:bottom w:w="0" w:type="dxa"/>
              <w:right w:w="0" w:type="dxa"/>
            </w:tcMar>
          </w:tcPr>
          <w:p w14:paraId="45F86E97"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66B7817A" w14:textId="77777777" w:rsidR="0075730F" w:rsidRPr="00943E65" w:rsidRDefault="0075730F" w:rsidP="002A0AA7">
            <w:pPr>
              <w:pStyle w:val="TableText"/>
              <w:spacing w:before="20" w:after="20"/>
            </w:pPr>
            <w:r w:rsidRPr="00943E65">
              <w:t>change_72h</w:t>
            </w:r>
          </w:p>
        </w:tc>
        <w:tc>
          <w:tcPr>
            <w:tcW w:w="1304" w:type="dxa"/>
            <w:shd w:val="clear" w:color="auto" w:fill="BFBFBF" w:themeFill="background1" w:themeFillShade="BF"/>
            <w:tcMar>
              <w:top w:w="0" w:type="dxa"/>
              <w:left w:w="0" w:type="dxa"/>
              <w:bottom w:w="0" w:type="dxa"/>
              <w:right w:w="0" w:type="dxa"/>
            </w:tcMar>
            <w:vAlign w:val="center"/>
          </w:tcPr>
          <w:p w14:paraId="28EF115E" w14:textId="77777777" w:rsidR="0075730F" w:rsidRPr="00943E65" w:rsidRDefault="0075730F" w:rsidP="002A0AA7">
            <w:pPr>
              <w:pStyle w:val="TableText"/>
              <w:spacing w:before="20" w:after="20"/>
              <w:jc w:val="center"/>
            </w:pPr>
            <w:r w:rsidRPr="00943E65">
              <w:t>0</w:t>
            </w:r>
          </w:p>
        </w:tc>
        <w:tc>
          <w:tcPr>
            <w:tcW w:w="1304" w:type="dxa"/>
            <w:shd w:val="clear" w:color="auto" w:fill="92D050"/>
            <w:tcMar>
              <w:top w:w="0" w:type="dxa"/>
              <w:left w:w="0" w:type="dxa"/>
              <w:bottom w:w="0" w:type="dxa"/>
              <w:right w:w="0" w:type="dxa"/>
            </w:tcMar>
            <w:vAlign w:val="center"/>
          </w:tcPr>
          <w:p w14:paraId="767A1A23" w14:textId="548CCFB6" w:rsidR="0075730F" w:rsidRPr="00943E65" w:rsidRDefault="00454CBB" w:rsidP="002A0AA7">
            <w:pPr>
              <w:pStyle w:val="TableText"/>
              <w:spacing w:before="20" w:after="20"/>
              <w:jc w:val="center"/>
            </w:pPr>
            <w:r w:rsidRPr="00943E65">
              <w:t>+</w:t>
            </w:r>
          </w:p>
        </w:tc>
        <w:tc>
          <w:tcPr>
            <w:tcW w:w="1304" w:type="dxa"/>
            <w:shd w:val="clear" w:color="auto" w:fill="FFFFFF"/>
            <w:tcMar>
              <w:top w:w="0" w:type="dxa"/>
              <w:left w:w="0" w:type="dxa"/>
              <w:bottom w:w="0" w:type="dxa"/>
              <w:right w:w="0" w:type="dxa"/>
            </w:tcMar>
            <w:vAlign w:val="center"/>
          </w:tcPr>
          <w:p w14:paraId="4549AC7F"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366B60AD"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50688CD6" w14:textId="77777777" w:rsidR="0075730F" w:rsidRPr="00943E65" w:rsidRDefault="0075730F" w:rsidP="002A0AA7">
            <w:pPr>
              <w:pStyle w:val="TableText"/>
              <w:spacing w:before="20" w:after="20"/>
              <w:jc w:val="center"/>
            </w:pPr>
          </w:p>
        </w:tc>
      </w:tr>
      <w:tr w:rsidR="0075730F" w14:paraId="66EFEB80" w14:textId="77777777" w:rsidTr="00CC405B">
        <w:trPr>
          <w:cantSplit/>
        </w:trPr>
        <w:tc>
          <w:tcPr>
            <w:tcW w:w="1409" w:type="dxa"/>
            <w:vMerge/>
            <w:shd w:val="clear" w:color="auto" w:fill="FFFFFF"/>
            <w:tcMar>
              <w:top w:w="0" w:type="dxa"/>
              <w:left w:w="0" w:type="dxa"/>
              <w:bottom w:w="0" w:type="dxa"/>
              <w:right w:w="0" w:type="dxa"/>
            </w:tcMar>
          </w:tcPr>
          <w:p w14:paraId="6B7AA8C8"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5BA9E715" w14:textId="77777777" w:rsidR="0075730F" w:rsidRPr="00943E65" w:rsidRDefault="0075730F" w:rsidP="002A0AA7">
            <w:pPr>
              <w:pStyle w:val="TableText"/>
              <w:spacing w:before="20" w:after="20"/>
            </w:pPr>
            <w:proofErr w:type="spellStart"/>
            <w:r w:rsidRPr="00943E65">
              <w:t>large_fresh</w:t>
            </w:r>
            <w:proofErr w:type="spellEnd"/>
          </w:p>
        </w:tc>
        <w:tc>
          <w:tcPr>
            <w:tcW w:w="1304" w:type="dxa"/>
            <w:shd w:val="clear" w:color="auto" w:fill="BFBFBF" w:themeFill="background1" w:themeFillShade="BF"/>
            <w:tcMar>
              <w:top w:w="0" w:type="dxa"/>
              <w:left w:w="0" w:type="dxa"/>
              <w:bottom w:w="0" w:type="dxa"/>
              <w:right w:w="0" w:type="dxa"/>
            </w:tcMar>
            <w:vAlign w:val="center"/>
          </w:tcPr>
          <w:p w14:paraId="2012F629" w14:textId="77777777" w:rsidR="0075730F" w:rsidRPr="00943E65" w:rsidRDefault="0075730F" w:rsidP="002A0AA7">
            <w:pPr>
              <w:pStyle w:val="TableText"/>
              <w:spacing w:before="20" w:after="20"/>
              <w:jc w:val="center"/>
            </w:pPr>
            <w:r w:rsidRPr="00943E65">
              <w:t>0</w:t>
            </w:r>
          </w:p>
        </w:tc>
        <w:tc>
          <w:tcPr>
            <w:tcW w:w="1304" w:type="dxa"/>
            <w:shd w:val="clear" w:color="auto" w:fill="BFBFBF" w:themeFill="background1" w:themeFillShade="BF"/>
            <w:tcMar>
              <w:top w:w="0" w:type="dxa"/>
              <w:left w:w="0" w:type="dxa"/>
              <w:bottom w:w="0" w:type="dxa"/>
              <w:right w:w="0" w:type="dxa"/>
            </w:tcMar>
            <w:vAlign w:val="center"/>
          </w:tcPr>
          <w:p w14:paraId="127A3B18"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7639C408"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21226F94"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411F403B" w14:textId="77777777" w:rsidR="0075730F" w:rsidRPr="00943E65" w:rsidRDefault="0075730F" w:rsidP="002A0AA7">
            <w:pPr>
              <w:pStyle w:val="TableText"/>
              <w:spacing w:before="20" w:after="20"/>
              <w:jc w:val="center"/>
            </w:pPr>
          </w:p>
        </w:tc>
      </w:tr>
      <w:tr w:rsidR="0075730F" w14:paraId="2C82136C" w14:textId="77777777" w:rsidTr="00CC405B">
        <w:trPr>
          <w:cantSplit/>
        </w:trPr>
        <w:tc>
          <w:tcPr>
            <w:tcW w:w="1409" w:type="dxa"/>
            <w:vMerge/>
            <w:shd w:val="clear" w:color="auto" w:fill="FFFFFF"/>
            <w:tcMar>
              <w:top w:w="0" w:type="dxa"/>
              <w:left w:w="0" w:type="dxa"/>
              <w:bottom w:w="0" w:type="dxa"/>
              <w:right w:w="0" w:type="dxa"/>
            </w:tcMar>
          </w:tcPr>
          <w:p w14:paraId="1D2A8610"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0365D142" w14:textId="77777777" w:rsidR="0075730F" w:rsidRPr="00943E65" w:rsidRDefault="0075730F" w:rsidP="002A0AA7">
            <w:pPr>
              <w:pStyle w:val="TableText"/>
              <w:spacing w:before="20" w:after="20"/>
            </w:pPr>
            <w:proofErr w:type="spellStart"/>
            <w:r w:rsidRPr="00943E65">
              <w:t>small_fresh</w:t>
            </w:r>
            <w:proofErr w:type="spellEnd"/>
          </w:p>
        </w:tc>
        <w:tc>
          <w:tcPr>
            <w:tcW w:w="1304" w:type="dxa"/>
            <w:shd w:val="clear" w:color="auto" w:fill="BFBFBF" w:themeFill="background1" w:themeFillShade="BF"/>
            <w:tcMar>
              <w:top w:w="0" w:type="dxa"/>
              <w:left w:w="0" w:type="dxa"/>
              <w:bottom w:w="0" w:type="dxa"/>
              <w:right w:w="0" w:type="dxa"/>
            </w:tcMar>
            <w:vAlign w:val="center"/>
          </w:tcPr>
          <w:p w14:paraId="7419825A" w14:textId="77777777" w:rsidR="0075730F" w:rsidRPr="00943E65" w:rsidRDefault="0075730F" w:rsidP="002A0AA7">
            <w:pPr>
              <w:pStyle w:val="TableText"/>
              <w:spacing w:before="20" w:after="20"/>
              <w:jc w:val="center"/>
            </w:pPr>
            <w:r w:rsidRPr="00943E65">
              <w:t>0</w:t>
            </w:r>
          </w:p>
        </w:tc>
        <w:tc>
          <w:tcPr>
            <w:tcW w:w="1304" w:type="dxa"/>
            <w:shd w:val="clear" w:color="auto" w:fill="BFBFBF" w:themeFill="background1" w:themeFillShade="BF"/>
            <w:tcMar>
              <w:top w:w="0" w:type="dxa"/>
              <w:left w:w="0" w:type="dxa"/>
              <w:bottom w:w="0" w:type="dxa"/>
              <w:right w:w="0" w:type="dxa"/>
            </w:tcMar>
            <w:vAlign w:val="center"/>
          </w:tcPr>
          <w:p w14:paraId="11AAAB70"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5B7F9B29"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49706BEE"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78E962D9" w14:textId="77777777" w:rsidR="0075730F" w:rsidRPr="00943E65" w:rsidRDefault="0075730F" w:rsidP="002A0AA7">
            <w:pPr>
              <w:pStyle w:val="TableText"/>
              <w:spacing w:before="20" w:after="20"/>
              <w:jc w:val="center"/>
            </w:pPr>
          </w:p>
        </w:tc>
      </w:tr>
      <w:tr w:rsidR="0075730F" w14:paraId="56F1BE6C" w14:textId="77777777" w:rsidTr="00CC405B">
        <w:trPr>
          <w:cantSplit/>
        </w:trPr>
        <w:tc>
          <w:tcPr>
            <w:tcW w:w="1409" w:type="dxa"/>
            <w:vMerge w:val="restart"/>
            <w:shd w:val="clear" w:color="auto" w:fill="FFFFFF"/>
            <w:tcMar>
              <w:top w:w="0" w:type="dxa"/>
              <w:left w:w="0" w:type="dxa"/>
              <w:bottom w:w="0" w:type="dxa"/>
              <w:right w:w="0" w:type="dxa"/>
            </w:tcMar>
          </w:tcPr>
          <w:p w14:paraId="152FE1FD" w14:textId="11436498" w:rsidR="0075730F" w:rsidRPr="00943E65" w:rsidRDefault="0075730F" w:rsidP="002A0AA7">
            <w:pPr>
              <w:pStyle w:val="TableText"/>
              <w:spacing w:before="20" w:after="20"/>
            </w:pPr>
            <w:r w:rsidRPr="00943E65">
              <w:t xml:space="preserve">Carp </w:t>
            </w:r>
            <w:r w:rsidR="00745927">
              <w:t>gudgeon</w:t>
            </w:r>
          </w:p>
        </w:tc>
        <w:tc>
          <w:tcPr>
            <w:tcW w:w="1845" w:type="dxa"/>
            <w:gridSpan w:val="2"/>
            <w:shd w:val="clear" w:color="auto" w:fill="FFFFFF"/>
            <w:tcMar>
              <w:top w:w="0" w:type="dxa"/>
              <w:left w:w="0" w:type="dxa"/>
              <w:bottom w:w="0" w:type="dxa"/>
              <w:right w:w="0" w:type="dxa"/>
            </w:tcMar>
            <w:vAlign w:val="center"/>
          </w:tcPr>
          <w:p w14:paraId="68FD72E3" w14:textId="77777777" w:rsidR="0075730F" w:rsidRPr="00943E65" w:rsidRDefault="0075730F" w:rsidP="002A0AA7">
            <w:pPr>
              <w:pStyle w:val="TableText"/>
              <w:spacing w:before="20" w:after="20"/>
            </w:pPr>
            <w:r w:rsidRPr="00943E65">
              <w:t>baseflow</w:t>
            </w:r>
          </w:p>
        </w:tc>
        <w:tc>
          <w:tcPr>
            <w:tcW w:w="1304" w:type="dxa"/>
            <w:shd w:val="clear" w:color="auto" w:fill="BFBFBF" w:themeFill="background1" w:themeFillShade="BF"/>
            <w:tcMar>
              <w:top w:w="0" w:type="dxa"/>
              <w:left w:w="0" w:type="dxa"/>
              <w:bottom w:w="0" w:type="dxa"/>
              <w:right w:w="0" w:type="dxa"/>
            </w:tcMar>
            <w:vAlign w:val="center"/>
          </w:tcPr>
          <w:p w14:paraId="5E2D4F58"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0B49DDDB"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2BD0C9D7" w14:textId="77777777" w:rsidR="0075730F" w:rsidRPr="00943E65" w:rsidRDefault="0075730F" w:rsidP="002A0AA7">
            <w:pPr>
              <w:pStyle w:val="TableText"/>
              <w:spacing w:before="20" w:after="20"/>
              <w:jc w:val="center"/>
            </w:pPr>
          </w:p>
        </w:tc>
        <w:tc>
          <w:tcPr>
            <w:tcW w:w="1304" w:type="dxa"/>
            <w:shd w:val="clear" w:color="auto" w:fill="BFBFBF" w:themeFill="background1" w:themeFillShade="BF"/>
            <w:tcMar>
              <w:top w:w="0" w:type="dxa"/>
              <w:left w:w="0" w:type="dxa"/>
              <w:bottom w:w="0" w:type="dxa"/>
              <w:right w:w="0" w:type="dxa"/>
            </w:tcMar>
            <w:vAlign w:val="center"/>
          </w:tcPr>
          <w:p w14:paraId="03DC0830"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2B32CD11" w14:textId="77777777" w:rsidR="0075730F" w:rsidRPr="00943E65" w:rsidRDefault="0075730F" w:rsidP="002A0AA7">
            <w:pPr>
              <w:pStyle w:val="TableText"/>
              <w:spacing w:before="20" w:after="20"/>
              <w:jc w:val="center"/>
            </w:pPr>
          </w:p>
        </w:tc>
      </w:tr>
      <w:tr w:rsidR="0075730F" w14:paraId="3D2355C7" w14:textId="77777777" w:rsidTr="00CC405B">
        <w:trPr>
          <w:cantSplit/>
        </w:trPr>
        <w:tc>
          <w:tcPr>
            <w:tcW w:w="1409" w:type="dxa"/>
            <w:vMerge/>
            <w:shd w:val="clear" w:color="auto" w:fill="FFFFFF"/>
            <w:tcMar>
              <w:top w:w="0" w:type="dxa"/>
              <w:left w:w="0" w:type="dxa"/>
              <w:bottom w:w="0" w:type="dxa"/>
              <w:right w:w="0" w:type="dxa"/>
            </w:tcMar>
          </w:tcPr>
          <w:p w14:paraId="13230663"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41B8AC94" w14:textId="77777777" w:rsidR="0075730F" w:rsidRPr="00943E65" w:rsidRDefault="0075730F" w:rsidP="002A0AA7">
            <w:pPr>
              <w:pStyle w:val="TableText"/>
              <w:spacing w:before="20" w:after="20"/>
            </w:pPr>
            <w:r w:rsidRPr="00943E65">
              <w:t>change_72h</w:t>
            </w:r>
          </w:p>
        </w:tc>
        <w:tc>
          <w:tcPr>
            <w:tcW w:w="1304" w:type="dxa"/>
            <w:shd w:val="clear" w:color="auto" w:fill="BFBFBF" w:themeFill="background1" w:themeFillShade="BF"/>
            <w:tcMar>
              <w:top w:w="0" w:type="dxa"/>
              <w:left w:w="0" w:type="dxa"/>
              <w:bottom w:w="0" w:type="dxa"/>
              <w:right w:w="0" w:type="dxa"/>
            </w:tcMar>
            <w:vAlign w:val="center"/>
          </w:tcPr>
          <w:p w14:paraId="64C16E79"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6BB80773"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0E02AB69" w14:textId="77777777" w:rsidR="0075730F" w:rsidRPr="00943E65" w:rsidRDefault="0075730F" w:rsidP="002A0AA7">
            <w:pPr>
              <w:pStyle w:val="TableText"/>
              <w:spacing w:before="20" w:after="20"/>
              <w:jc w:val="center"/>
            </w:pPr>
          </w:p>
        </w:tc>
        <w:tc>
          <w:tcPr>
            <w:tcW w:w="1304" w:type="dxa"/>
            <w:shd w:val="clear" w:color="auto" w:fill="BFBFBF" w:themeFill="background1" w:themeFillShade="BF"/>
            <w:tcMar>
              <w:top w:w="0" w:type="dxa"/>
              <w:left w:w="0" w:type="dxa"/>
              <w:bottom w:w="0" w:type="dxa"/>
              <w:right w:w="0" w:type="dxa"/>
            </w:tcMar>
            <w:vAlign w:val="center"/>
          </w:tcPr>
          <w:p w14:paraId="17768C86"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39F9BF0E" w14:textId="77777777" w:rsidR="0075730F" w:rsidRPr="00943E65" w:rsidRDefault="0075730F" w:rsidP="002A0AA7">
            <w:pPr>
              <w:pStyle w:val="TableText"/>
              <w:spacing w:before="20" w:after="20"/>
              <w:jc w:val="center"/>
            </w:pPr>
          </w:p>
        </w:tc>
      </w:tr>
      <w:tr w:rsidR="0075730F" w14:paraId="1371DAC1" w14:textId="77777777" w:rsidTr="00CC405B">
        <w:trPr>
          <w:cantSplit/>
        </w:trPr>
        <w:tc>
          <w:tcPr>
            <w:tcW w:w="1409" w:type="dxa"/>
            <w:vMerge/>
            <w:shd w:val="clear" w:color="auto" w:fill="FFFFFF"/>
            <w:tcMar>
              <w:top w:w="0" w:type="dxa"/>
              <w:left w:w="0" w:type="dxa"/>
              <w:bottom w:w="0" w:type="dxa"/>
              <w:right w:w="0" w:type="dxa"/>
            </w:tcMar>
          </w:tcPr>
          <w:p w14:paraId="0F9E7708"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4D49292D" w14:textId="77777777" w:rsidR="0075730F" w:rsidRPr="00943E65" w:rsidRDefault="0075730F" w:rsidP="002A0AA7">
            <w:pPr>
              <w:pStyle w:val="TableText"/>
              <w:spacing w:before="20" w:after="20"/>
            </w:pPr>
            <w:proofErr w:type="spellStart"/>
            <w:r w:rsidRPr="00943E65">
              <w:t>large_fresh</w:t>
            </w:r>
            <w:proofErr w:type="spellEnd"/>
          </w:p>
        </w:tc>
        <w:tc>
          <w:tcPr>
            <w:tcW w:w="1304" w:type="dxa"/>
            <w:shd w:val="clear" w:color="auto" w:fill="BFBFBF" w:themeFill="background1" w:themeFillShade="BF"/>
            <w:tcMar>
              <w:top w:w="0" w:type="dxa"/>
              <w:left w:w="0" w:type="dxa"/>
              <w:bottom w:w="0" w:type="dxa"/>
              <w:right w:w="0" w:type="dxa"/>
            </w:tcMar>
            <w:vAlign w:val="center"/>
          </w:tcPr>
          <w:p w14:paraId="0ABD70D4"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209E2173"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6D760799" w14:textId="77777777" w:rsidR="0075730F" w:rsidRPr="00943E65" w:rsidRDefault="0075730F" w:rsidP="002A0AA7">
            <w:pPr>
              <w:pStyle w:val="TableText"/>
              <w:spacing w:before="20" w:after="20"/>
              <w:jc w:val="center"/>
            </w:pPr>
          </w:p>
        </w:tc>
        <w:tc>
          <w:tcPr>
            <w:tcW w:w="1304" w:type="dxa"/>
            <w:shd w:val="clear" w:color="auto" w:fill="BFBFBF" w:themeFill="background1" w:themeFillShade="BF"/>
            <w:tcMar>
              <w:top w:w="0" w:type="dxa"/>
              <w:left w:w="0" w:type="dxa"/>
              <w:bottom w:w="0" w:type="dxa"/>
              <w:right w:w="0" w:type="dxa"/>
            </w:tcMar>
            <w:vAlign w:val="center"/>
          </w:tcPr>
          <w:p w14:paraId="640E7C14"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1ABB0314" w14:textId="77777777" w:rsidR="0075730F" w:rsidRPr="00943E65" w:rsidRDefault="0075730F" w:rsidP="002A0AA7">
            <w:pPr>
              <w:pStyle w:val="TableText"/>
              <w:spacing w:before="20" w:after="20"/>
              <w:jc w:val="center"/>
            </w:pPr>
          </w:p>
        </w:tc>
      </w:tr>
      <w:tr w:rsidR="0075730F" w14:paraId="6A40B905" w14:textId="77777777" w:rsidTr="00CC405B">
        <w:trPr>
          <w:cantSplit/>
        </w:trPr>
        <w:tc>
          <w:tcPr>
            <w:tcW w:w="1409" w:type="dxa"/>
            <w:vMerge/>
            <w:shd w:val="clear" w:color="auto" w:fill="FFFFFF"/>
            <w:tcMar>
              <w:top w:w="0" w:type="dxa"/>
              <w:left w:w="0" w:type="dxa"/>
              <w:bottom w:w="0" w:type="dxa"/>
              <w:right w:w="0" w:type="dxa"/>
            </w:tcMar>
          </w:tcPr>
          <w:p w14:paraId="11E1D257"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1F4F1E3D" w14:textId="77777777" w:rsidR="0075730F" w:rsidRPr="00943E65" w:rsidRDefault="0075730F" w:rsidP="002A0AA7">
            <w:pPr>
              <w:pStyle w:val="TableText"/>
              <w:spacing w:before="20" w:after="20"/>
            </w:pPr>
            <w:proofErr w:type="spellStart"/>
            <w:r w:rsidRPr="00943E65">
              <w:t>small_fresh</w:t>
            </w:r>
            <w:proofErr w:type="spellEnd"/>
          </w:p>
        </w:tc>
        <w:tc>
          <w:tcPr>
            <w:tcW w:w="1304" w:type="dxa"/>
            <w:shd w:val="clear" w:color="auto" w:fill="BFBFBF" w:themeFill="background1" w:themeFillShade="BF"/>
            <w:tcMar>
              <w:top w:w="0" w:type="dxa"/>
              <w:left w:w="0" w:type="dxa"/>
              <w:bottom w:w="0" w:type="dxa"/>
              <w:right w:w="0" w:type="dxa"/>
            </w:tcMar>
            <w:vAlign w:val="center"/>
          </w:tcPr>
          <w:p w14:paraId="3947BA57"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0FC46D95"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7DAC95A9" w14:textId="77777777" w:rsidR="0075730F" w:rsidRPr="00943E65" w:rsidRDefault="0075730F" w:rsidP="002A0AA7">
            <w:pPr>
              <w:pStyle w:val="TableText"/>
              <w:spacing w:before="20" w:after="20"/>
              <w:jc w:val="center"/>
            </w:pPr>
          </w:p>
        </w:tc>
        <w:tc>
          <w:tcPr>
            <w:tcW w:w="1304" w:type="dxa"/>
            <w:shd w:val="clear" w:color="auto" w:fill="BFBFBF" w:themeFill="background1" w:themeFillShade="BF"/>
            <w:tcMar>
              <w:top w:w="0" w:type="dxa"/>
              <w:left w:w="0" w:type="dxa"/>
              <w:bottom w:w="0" w:type="dxa"/>
              <w:right w:w="0" w:type="dxa"/>
            </w:tcMar>
            <w:vAlign w:val="center"/>
          </w:tcPr>
          <w:p w14:paraId="60F67EDC"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6B6DB189" w14:textId="77777777" w:rsidR="0075730F" w:rsidRPr="00943E65" w:rsidRDefault="0075730F" w:rsidP="002A0AA7">
            <w:pPr>
              <w:pStyle w:val="TableText"/>
              <w:spacing w:before="20" w:after="20"/>
              <w:jc w:val="center"/>
            </w:pPr>
          </w:p>
        </w:tc>
      </w:tr>
      <w:tr w:rsidR="0075730F" w14:paraId="3CD85447" w14:textId="77777777" w:rsidTr="00CC405B">
        <w:trPr>
          <w:cantSplit/>
        </w:trPr>
        <w:tc>
          <w:tcPr>
            <w:tcW w:w="1409" w:type="dxa"/>
            <w:vMerge w:val="restart"/>
            <w:shd w:val="clear" w:color="auto" w:fill="FFFFFF"/>
            <w:tcMar>
              <w:top w:w="0" w:type="dxa"/>
              <w:left w:w="0" w:type="dxa"/>
              <w:bottom w:w="0" w:type="dxa"/>
              <w:right w:w="0" w:type="dxa"/>
            </w:tcMar>
          </w:tcPr>
          <w:p w14:paraId="5006F684" w14:textId="643A9D5B" w:rsidR="0075730F" w:rsidRPr="00943E65" w:rsidRDefault="0075730F" w:rsidP="002A0AA7">
            <w:pPr>
              <w:pStyle w:val="TableText"/>
              <w:spacing w:before="20" w:after="20"/>
            </w:pPr>
            <w:r w:rsidRPr="00943E65">
              <w:t xml:space="preserve">Common </w:t>
            </w:r>
            <w:r w:rsidR="0057486C" w:rsidRPr="00943E65">
              <w:t>carp</w:t>
            </w:r>
          </w:p>
        </w:tc>
        <w:tc>
          <w:tcPr>
            <w:tcW w:w="1845" w:type="dxa"/>
            <w:gridSpan w:val="2"/>
            <w:shd w:val="clear" w:color="auto" w:fill="FFFFFF"/>
            <w:tcMar>
              <w:top w:w="0" w:type="dxa"/>
              <w:left w:w="0" w:type="dxa"/>
              <w:bottom w:w="0" w:type="dxa"/>
              <w:right w:w="0" w:type="dxa"/>
            </w:tcMar>
            <w:vAlign w:val="center"/>
          </w:tcPr>
          <w:p w14:paraId="362C0FE7" w14:textId="77777777" w:rsidR="0075730F" w:rsidRPr="00943E65" w:rsidRDefault="0075730F" w:rsidP="002A0AA7">
            <w:pPr>
              <w:pStyle w:val="TableText"/>
              <w:spacing w:before="20" w:after="20"/>
            </w:pPr>
            <w:r w:rsidRPr="00943E65">
              <w:t>baseflow</w:t>
            </w:r>
          </w:p>
        </w:tc>
        <w:tc>
          <w:tcPr>
            <w:tcW w:w="1304" w:type="dxa"/>
            <w:shd w:val="clear" w:color="auto" w:fill="BFBFBF" w:themeFill="background1" w:themeFillShade="BF"/>
            <w:tcMar>
              <w:top w:w="0" w:type="dxa"/>
              <w:left w:w="0" w:type="dxa"/>
              <w:bottom w:w="0" w:type="dxa"/>
              <w:right w:w="0" w:type="dxa"/>
            </w:tcMar>
            <w:vAlign w:val="center"/>
          </w:tcPr>
          <w:p w14:paraId="536AE49D" w14:textId="77777777" w:rsidR="0075730F" w:rsidRPr="00943E65" w:rsidRDefault="0075730F" w:rsidP="002A0AA7">
            <w:pPr>
              <w:pStyle w:val="TableText"/>
              <w:spacing w:before="20" w:after="20"/>
              <w:jc w:val="center"/>
            </w:pPr>
            <w:r w:rsidRPr="00943E65">
              <w:t>0</w:t>
            </w:r>
          </w:p>
        </w:tc>
        <w:tc>
          <w:tcPr>
            <w:tcW w:w="1304" w:type="dxa"/>
            <w:shd w:val="clear" w:color="auto" w:fill="BFBFBF" w:themeFill="background1" w:themeFillShade="BF"/>
            <w:tcMar>
              <w:top w:w="0" w:type="dxa"/>
              <w:left w:w="0" w:type="dxa"/>
              <w:bottom w:w="0" w:type="dxa"/>
              <w:right w:w="0" w:type="dxa"/>
            </w:tcMar>
            <w:vAlign w:val="center"/>
          </w:tcPr>
          <w:p w14:paraId="46D130C1"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62482E28" w14:textId="77777777" w:rsidR="0075730F" w:rsidRPr="00943E65" w:rsidRDefault="0075730F" w:rsidP="002A0AA7">
            <w:pPr>
              <w:pStyle w:val="TableText"/>
              <w:spacing w:before="20" w:after="20"/>
              <w:jc w:val="center"/>
            </w:pPr>
          </w:p>
        </w:tc>
        <w:tc>
          <w:tcPr>
            <w:tcW w:w="1304" w:type="dxa"/>
            <w:shd w:val="clear" w:color="auto" w:fill="BFBFBF" w:themeFill="background1" w:themeFillShade="BF"/>
            <w:tcMar>
              <w:top w:w="0" w:type="dxa"/>
              <w:left w:w="0" w:type="dxa"/>
              <w:bottom w:w="0" w:type="dxa"/>
              <w:right w:w="0" w:type="dxa"/>
            </w:tcMar>
            <w:vAlign w:val="center"/>
          </w:tcPr>
          <w:p w14:paraId="061FB0C4"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08CD08D4" w14:textId="77777777" w:rsidR="0075730F" w:rsidRPr="00943E65" w:rsidRDefault="0075730F" w:rsidP="002A0AA7">
            <w:pPr>
              <w:pStyle w:val="TableText"/>
              <w:spacing w:before="20" w:after="20"/>
              <w:jc w:val="center"/>
            </w:pPr>
          </w:p>
        </w:tc>
      </w:tr>
      <w:tr w:rsidR="0075730F" w14:paraId="0E3172A0" w14:textId="77777777" w:rsidTr="00CC405B">
        <w:trPr>
          <w:cantSplit/>
        </w:trPr>
        <w:tc>
          <w:tcPr>
            <w:tcW w:w="1409" w:type="dxa"/>
            <w:vMerge/>
            <w:shd w:val="clear" w:color="auto" w:fill="FFFFFF"/>
            <w:tcMar>
              <w:top w:w="0" w:type="dxa"/>
              <w:left w:w="0" w:type="dxa"/>
              <w:bottom w:w="0" w:type="dxa"/>
              <w:right w:w="0" w:type="dxa"/>
            </w:tcMar>
          </w:tcPr>
          <w:p w14:paraId="52260886"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1821E9A1" w14:textId="77777777" w:rsidR="0075730F" w:rsidRPr="00943E65" w:rsidRDefault="0075730F" w:rsidP="002A0AA7">
            <w:pPr>
              <w:pStyle w:val="TableText"/>
              <w:spacing w:before="20" w:after="20"/>
            </w:pPr>
            <w:r w:rsidRPr="00943E65">
              <w:t>change_72h</w:t>
            </w:r>
          </w:p>
        </w:tc>
        <w:tc>
          <w:tcPr>
            <w:tcW w:w="1304" w:type="dxa"/>
            <w:shd w:val="clear" w:color="auto" w:fill="BFBFBF" w:themeFill="background1" w:themeFillShade="BF"/>
            <w:tcMar>
              <w:top w:w="0" w:type="dxa"/>
              <w:left w:w="0" w:type="dxa"/>
              <w:bottom w:w="0" w:type="dxa"/>
              <w:right w:w="0" w:type="dxa"/>
            </w:tcMar>
            <w:vAlign w:val="center"/>
          </w:tcPr>
          <w:p w14:paraId="680C7D02" w14:textId="77777777" w:rsidR="0075730F" w:rsidRPr="00943E65" w:rsidRDefault="0075730F" w:rsidP="002A0AA7">
            <w:pPr>
              <w:pStyle w:val="TableText"/>
              <w:spacing w:before="20" w:after="20"/>
              <w:jc w:val="center"/>
            </w:pPr>
            <w:r w:rsidRPr="00943E65">
              <w:t>0</w:t>
            </w:r>
          </w:p>
        </w:tc>
        <w:tc>
          <w:tcPr>
            <w:tcW w:w="1304" w:type="dxa"/>
            <w:shd w:val="clear" w:color="auto" w:fill="BFBFBF" w:themeFill="background1" w:themeFillShade="BF"/>
            <w:tcMar>
              <w:top w:w="0" w:type="dxa"/>
              <w:left w:w="0" w:type="dxa"/>
              <w:bottom w:w="0" w:type="dxa"/>
              <w:right w:w="0" w:type="dxa"/>
            </w:tcMar>
            <w:vAlign w:val="center"/>
          </w:tcPr>
          <w:p w14:paraId="4224A66B"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131137E8" w14:textId="77777777" w:rsidR="0075730F" w:rsidRPr="00943E65" w:rsidRDefault="0075730F" w:rsidP="002A0AA7">
            <w:pPr>
              <w:pStyle w:val="TableText"/>
              <w:spacing w:before="20" w:after="20"/>
              <w:jc w:val="center"/>
            </w:pPr>
          </w:p>
        </w:tc>
        <w:tc>
          <w:tcPr>
            <w:tcW w:w="1304" w:type="dxa"/>
            <w:shd w:val="clear" w:color="auto" w:fill="BFBFBF" w:themeFill="background1" w:themeFillShade="BF"/>
            <w:tcMar>
              <w:top w:w="0" w:type="dxa"/>
              <w:left w:w="0" w:type="dxa"/>
              <w:bottom w:w="0" w:type="dxa"/>
              <w:right w:w="0" w:type="dxa"/>
            </w:tcMar>
            <w:vAlign w:val="center"/>
          </w:tcPr>
          <w:p w14:paraId="169A7B60"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3F7BDF47" w14:textId="77777777" w:rsidR="0075730F" w:rsidRPr="00943E65" w:rsidRDefault="0075730F" w:rsidP="002A0AA7">
            <w:pPr>
              <w:pStyle w:val="TableText"/>
              <w:spacing w:before="20" w:after="20"/>
              <w:jc w:val="center"/>
            </w:pPr>
          </w:p>
        </w:tc>
      </w:tr>
      <w:tr w:rsidR="0075730F" w14:paraId="2A2B7E1D" w14:textId="77777777" w:rsidTr="00CC405B">
        <w:trPr>
          <w:cantSplit/>
        </w:trPr>
        <w:tc>
          <w:tcPr>
            <w:tcW w:w="1409" w:type="dxa"/>
            <w:vMerge/>
            <w:shd w:val="clear" w:color="auto" w:fill="FFFFFF"/>
            <w:tcMar>
              <w:top w:w="0" w:type="dxa"/>
              <w:left w:w="0" w:type="dxa"/>
              <w:bottom w:w="0" w:type="dxa"/>
              <w:right w:w="0" w:type="dxa"/>
            </w:tcMar>
          </w:tcPr>
          <w:p w14:paraId="1A0710B6"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1C18CC85" w14:textId="77777777" w:rsidR="0075730F" w:rsidRPr="00943E65" w:rsidRDefault="0075730F" w:rsidP="002A0AA7">
            <w:pPr>
              <w:pStyle w:val="TableText"/>
              <w:spacing w:before="20" w:after="20"/>
            </w:pPr>
            <w:proofErr w:type="spellStart"/>
            <w:r w:rsidRPr="00943E65">
              <w:t>large_fresh</w:t>
            </w:r>
            <w:proofErr w:type="spellEnd"/>
          </w:p>
        </w:tc>
        <w:tc>
          <w:tcPr>
            <w:tcW w:w="1304" w:type="dxa"/>
            <w:shd w:val="clear" w:color="auto" w:fill="92D050"/>
            <w:tcMar>
              <w:top w:w="0" w:type="dxa"/>
              <w:left w:w="0" w:type="dxa"/>
              <w:bottom w:w="0" w:type="dxa"/>
              <w:right w:w="0" w:type="dxa"/>
            </w:tcMar>
            <w:vAlign w:val="center"/>
          </w:tcPr>
          <w:p w14:paraId="7E6AB8D8" w14:textId="77777777" w:rsidR="0075730F" w:rsidRPr="00943E65" w:rsidRDefault="0075730F" w:rsidP="002A0AA7">
            <w:pPr>
              <w:pStyle w:val="TableText"/>
              <w:spacing w:before="20" w:after="20"/>
              <w:jc w:val="center"/>
            </w:pPr>
            <w:r w:rsidRPr="00943E65">
              <w:t>+</w:t>
            </w:r>
          </w:p>
        </w:tc>
        <w:tc>
          <w:tcPr>
            <w:tcW w:w="1304" w:type="dxa"/>
            <w:shd w:val="clear" w:color="auto" w:fill="92D050"/>
            <w:tcMar>
              <w:top w:w="0" w:type="dxa"/>
              <w:left w:w="0" w:type="dxa"/>
              <w:bottom w:w="0" w:type="dxa"/>
              <w:right w:w="0" w:type="dxa"/>
            </w:tcMar>
            <w:vAlign w:val="center"/>
          </w:tcPr>
          <w:p w14:paraId="5F422EF4" w14:textId="77777777" w:rsidR="0075730F" w:rsidRPr="00943E65" w:rsidRDefault="0075730F" w:rsidP="002A0AA7">
            <w:pPr>
              <w:pStyle w:val="TableText"/>
              <w:spacing w:before="20" w:after="20"/>
              <w:jc w:val="center"/>
            </w:pPr>
            <w:r w:rsidRPr="00943E65">
              <w:t>+</w:t>
            </w:r>
          </w:p>
        </w:tc>
        <w:tc>
          <w:tcPr>
            <w:tcW w:w="1304" w:type="dxa"/>
            <w:shd w:val="clear" w:color="auto" w:fill="FFFFFF"/>
            <w:tcMar>
              <w:top w:w="0" w:type="dxa"/>
              <w:left w:w="0" w:type="dxa"/>
              <w:bottom w:w="0" w:type="dxa"/>
              <w:right w:w="0" w:type="dxa"/>
            </w:tcMar>
            <w:vAlign w:val="center"/>
          </w:tcPr>
          <w:p w14:paraId="0910237B" w14:textId="77777777" w:rsidR="0075730F" w:rsidRPr="00943E65" w:rsidRDefault="0075730F" w:rsidP="002A0AA7">
            <w:pPr>
              <w:pStyle w:val="TableText"/>
              <w:spacing w:before="20" w:after="20"/>
              <w:jc w:val="center"/>
            </w:pPr>
          </w:p>
        </w:tc>
        <w:tc>
          <w:tcPr>
            <w:tcW w:w="1304" w:type="dxa"/>
            <w:shd w:val="clear" w:color="auto" w:fill="92D050"/>
            <w:tcMar>
              <w:top w:w="0" w:type="dxa"/>
              <w:left w:w="0" w:type="dxa"/>
              <w:bottom w:w="0" w:type="dxa"/>
              <w:right w:w="0" w:type="dxa"/>
            </w:tcMar>
            <w:vAlign w:val="center"/>
          </w:tcPr>
          <w:p w14:paraId="4B2DDB2F" w14:textId="77777777" w:rsidR="0075730F" w:rsidRPr="00943E65" w:rsidRDefault="0075730F" w:rsidP="002A0AA7">
            <w:pPr>
              <w:pStyle w:val="TableText"/>
              <w:spacing w:before="20" w:after="20"/>
              <w:jc w:val="center"/>
            </w:pPr>
            <w:r w:rsidRPr="00943E65">
              <w:t>+</w:t>
            </w:r>
          </w:p>
        </w:tc>
        <w:tc>
          <w:tcPr>
            <w:tcW w:w="1304" w:type="dxa"/>
            <w:shd w:val="clear" w:color="auto" w:fill="FFFFFF"/>
            <w:tcMar>
              <w:top w:w="0" w:type="dxa"/>
              <w:left w:w="0" w:type="dxa"/>
              <w:bottom w:w="0" w:type="dxa"/>
              <w:right w:w="0" w:type="dxa"/>
            </w:tcMar>
            <w:vAlign w:val="center"/>
          </w:tcPr>
          <w:p w14:paraId="393E6813" w14:textId="77777777" w:rsidR="0075730F" w:rsidRPr="00943E65" w:rsidRDefault="0075730F" w:rsidP="002A0AA7">
            <w:pPr>
              <w:pStyle w:val="TableText"/>
              <w:spacing w:before="20" w:after="20"/>
              <w:jc w:val="center"/>
            </w:pPr>
          </w:p>
        </w:tc>
      </w:tr>
      <w:tr w:rsidR="0075730F" w14:paraId="1955AAE5" w14:textId="77777777" w:rsidTr="00CC405B">
        <w:trPr>
          <w:cantSplit/>
        </w:trPr>
        <w:tc>
          <w:tcPr>
            <w:tcW w:w="1409" w:type="dxa"/>
            <w:vMerge/>
            <w:shd w:val="clear" w:color="auto" w:fill="FFFFFF"/>
            <w:tcMar>
              <w:top w:w="0" w:type="dxa"/>
              <w:left w:w="0" w:type="dxa"/>
              <w:bottom w:w="0" w:type="dxa"/>
              <w:right w:w="0" w:type="dxa"/>
            </w:tcMar>
          </w:tcPr>
          <w:p w14:paraId="6191F6E0"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37B8CF22" w14:textId="77777777" w:rsidR="0075730F" w:rsidRPr="00943E65" w:rsidRDefault="0075730F" w:rsidP="002A0AA7">
            <w:pPr>
              <w:pStyle w:val="TableText"/>
              <w:spacing w:before="20" w:after="20"/>
            </w:pPr>
            <w:proofErr w:type="spellStart"/>
            <w:r w:rsidRPr="00943E65">
              <w:t>small_fresh</w:t>
            </w:r>
            <w:proofErr w:type="spellEnd"/>
          </w:p>
        </w:tc>
        <w:tc>
          <w:tcPr>
            <w:tcW w:w="1304" w:type="dxa"/>
            <w:shd w:val="clear" w:color="auto" w:fill="BFBFBF" w:themeFill="background1" w:themeFillShade="BF"/>
            <w:tcMar>
              <w:top w:w="0" w:type="dxa"/>
              <w:left w:w="0" w:type="dxa"/>
              <w:bottom w:w="0" w:type="dxa"/>
              <w:right w:w="0" w:type="dxa"/>
            </w:tcMar>
            <w:vAlign w:val="center"/>
          </w:tcPr>
          <w:p w14:paraId="47EF2A6F" w14:textId="77777777" w:rsidR="0075730F" w:rsidRPr="00943E65" w:rsidRDefault="0075730F" w:rsidP="002A0AA7">
            <w:pPr>
              <w:pStyle w:val="TableText"/>
              <w:spacing w:before="20" w:after="20"/>
              <w:jc w:val="center"/>
            </w:pPr>
            <w:r w:rsidRPr="00943E65">
              <w:t>0</w:t>
            </w:r>
          </w:p>
        </w:tc>
        <w:tc>
          <w:tcPr>
            <w:tcW w:w="1304" w:type="dxa"/>
            <w:shd w:val="clear" w:color="auto" w:fill="BFBFBF" w:themeFill="background1" w:themeFillShade="BF"/>
            <w:tcMar>
              <w:top w:w="0" w:type="dxa"/>
              <w:left w:w="0" w:type="dxa"/>
              <w:bottom w:w="0" w:type="dxa"/>
              <w:right w:w="0" w:type="dxa"/>
            </w:tcMar>
            <w:vAlign w:val="center"/>
          </w:tcPr>
          <w:p w14:paraId="3D3BD16C"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3ADDE1B2" w14:textId="77777777" w:rsidR="0075730F" w:rsidRPr="00943E65" w:rsidRDefault="0075730F" w:rsidP="002A0AA7">
            <w:pPr>
              <w:pStyle w:val="TableText"/>
              <w:spacing w:before="20" w:after="20"/>
              <w:jc w:val="center"/>
            </w:pPr>
          </w:p>
        </w:tc>
        <w:tc>
          <w:tcPr>
            <w:tcW w:w="1304" w:type="dxa"/>
            <w:shd w:val="clear" w:color="auto" w:fill="BFBFBF" w:themeFill="background1" w:themeFillShade="BF"/>
            <w:tcMar>
              <w:top w:w="0" w:type="dxa"/>
              <w:left w:w="0" w:type="dxa"/>
              <w:bottom w:w="0" w:type="dxa"/>
              <w:right w:w="0" w:type="dxa"/>
            </w:tcMar>
            <w:vAlign w:val="center"/>
          </w:tcPr>
          <w:p w14:paraId="6D282BC0"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39234688" w14:textId="77777777" w:rsidR="0075730F" w:rsidRPr="00943E65" w:rsidRDefault="0075730F" w:rsidP="002A0AA7">
            <w:pPr>
              <w:pStyle w:val="TableText"/>
              <w:spacing w:before="20" w:after="20"/>
              <w:jc w:val="center"/>
            </w:pPr>
          </w:p>
        </w:tc>
      </w:tr>
      <w:tr w:rsidR="0075730F" w14:paraId="442DDB48" w14:textId="77777777" w:rsidTr="00CC405B">
        <w:trPr>
          <w:cantSplit/>
        </w:trPr>
        <w:tc>
          <w:tcPr>
            <w:tcW w:w="1409" w:type="dxa"/>
            <w:vMerge w:val="restart"/>
            <w:shd w:val="clear" w:color="auto" w:fill="FFFFFF"/>
            <w:tcMar>
              <w:top w:w="0" w:type="dxa"/>
              <w:left w:w="0" w:type="dxa"/>
              <w:bottom w:w="0" w:type="dxa"/>
              <w:right w:w="0" w:type="dxa"/>
            </w:tcMar>
          </w:tcPr>
          <w:p w14:paraId="0689E4B8" w14:textId="5874A54D" w:rsidR="0075730F" w:rsidRPr="00943E65" w:rsidRDefault="0075730F" w:rsidP="002A0AA7">
            <w:pPr>
              <w:pStyle w:val="TableText"/>
              <w:spacing w:before="20" w:after="20"/>
            </w:pPr>
            <w:r w:rsidRPr="00943E65">
              <w:t xml:space="preserve">Eastern </w:t>
            </w:r>
            <w:r w:rsidR="00745927">
              <w:t>gambusia</w:t>
            </w:r>
          </w:p>
        </w:tc>
        <w:tc>
          <w:tcPr>
            <w:tcW w:w="1845" w:type="dxa"/>
            <w:gridSpan w:val="2"/>
            <w:shd w:val="clear" w:color="auto" w:fill="FFFFFF"/>
            <w:tcMar>
              <w:top w:w="0" w:type="dxa"/>
              <w:left w:w="0" w:type="dxa"/>
              <w:bottom w:w="0" w:type="dxa"/>
              <w:right w:w="0" w:type="dxa"/>
            </w:tcMar>
            <w:vAlign w:val="center"/>
          </w:tcPr>
          <w:p w14:paraId="73180BEE" w14:textId="77777777" w:rsidR="0075730F" w:rsidRPr="00943E65" w:rsidRDefault="0075730F" w:rsidP="002A0AA7">
            <w:pPr>
              <w:pStyle w:val="TableText"/>
              <w:spacing w:before="20" w:after="20"/>
            </w:pPr>
            <w:r w:rsidRPr="00943E65">
              <w:t>baseflow</w:t>
            </w:r>
          </w:p>
        </w:tc>
        <w:tc>
          <w:tcPr>
            <w:tcW w:w="1304" w:type="dxa"/>
            <w:shd w:val="clear" w:color="auto" w:fill="BFBFBF" w:themeFill="background1" w:themeFillShade="BF"/>
            <w:tcMar>
              <w:top w:w="0" w:type="dxa"/>
              <w:left w:w="0" w:type="dxa"/>
              <w:bottom w:w="0" w:type="dxa"/>
              <w:right w:w="0" w:type="dxa"/>
            </w:tcMar>
            <w:vAlign w:val="center"/>
          </w:tcPr>
          <w:p w14:paraId="7C8EA64A"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078E5667"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7A956815" w14:textId="77777777" w:rsidR="0075730F" w:rsidRPr="00943E65" w:rsidRDefault="0075730F" w:rsidP="002A0AA7">
            <w:pPr>
              <w:pStyle w:val="TableText"/>
              <w:spacing w:before="20" w:after="20"/>
              <w:jc w:val="center"/>
            </w:pPr>
          </w:p>
        </w:tc>
        <w:tc>
          <w:tcPr>
            <w:tcW w:w="1304" w:type="dxa"/>
            <w:shd w:val="clear" w:color="auto" w:fill="BFBFBF" w:themeFill="background1" w:themeFillShade="BF"/>
            <w:tcMar>
              <w:top w:w="0" w:type="dxa"/>
              <w:left w:w="0" w:type="dxa"/>
              <w:bottom w:w="0" w:type="dxa"/>
              <w:right w:w="0" w:type="dxa"/>
            </w:tcMar>
            <w:vAlign w:val="center"/>
          </w:tcPr>
          <w:p w14:paraId="50C6F673"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7BE96753" w14:textId="77777777" w:rsidR="0075730F" w:rsidRPr="00943E65" w:rsidRDefault="0075730F" w:rsidP="002A0AA7">
            <w:pPr>
              <w:pStyle w:val="TableText"/>
              <w:spacing w:before="20" w:after="20"/>
              <w:jc w:val="center"/>
            </w:pPr>
          </w:p>
        </w:tc>
      </w:tr>
      <w:tr w:rsidR="0075730F" w14:paraId="455BF4B4" w14:textId="77777777" w:rsidTr="00CC405B">
        <w:trPr>
          <w:cantSplit/>
        </w:trPr>
        <w:tc>
          <w:tcPr>
            <w:tcW w:w="1409" w:type="dxa"/>
            <w:vMerge/>
            <w:shd w:val="clear" w:color="auto" w:fill="FFFFFF"/>
            <w:tcMar>
              <w:top w:w="0" w:type="dxa"/>
              <w:left w:w="0" w:type="dxa"/>
              <w:bottom w:w="0" w:type="dxa"/>
              <w:right w:w="0" w:type="dxa"/>
            </w:tcMar>
          </w:tcPr>
          <w:p w14:paraId="2E422403"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3A6C4C2D" w14:textId="77777777" w:rsidR="0075730F" w:rsidRPr="00943E65" w:rsidRDefault="0075730F" w:rsidP="002A0AA7">
            <w:pPr>
              <w:pStyle w:val="TableText"/>
              <w:spacing w:before="20" w:after="20"/>
            </w:pPr>
            <w:r w:rsidRPr="00943E65">
              <w:t>change_72h</w:t>
            </w:r>
          </w:p>
        </w:tc>
        <w:tc>
          <w:tcPr>
            <w:tcW w:w="1304" w:type="dxa"/>
            <w:shd w:val="clear" w:color="auto" w:fill="BFBFBF" w:themeFill="background1" w:themeFillShade="BF"/>
            <w:tcMar>
              <w:top w:w="0" w:type="dxa"/>
              <w:left w:w="0" w:type="dxa"/>
              <w:bottom w:w="0" w:type="dxa"/>
              <w:right w:w="0" w:type="dxa"/>
            </w:tcMar>
            <w:vAlign w:val="center"/>
          </w:tcPr>
          <w:p w14:paraId="67B31FF4"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5DDDCA07"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209C4816" w14:textId="77777777" w:rsidR="0075730F" w:rsidRPr="00943E65" w:rsidRDefault="0075730F" w:rsidP="002A0AA7">
            <w:pPr>
              <w:pStyle w:val="TableText"/>
              <w:spacing w:before="20" w:after="20"/>
              <w:jc w:val="center"/>
            </w:pPr>
          </w:p>
        </w:tc>
        <w:tc>
          <w:tcPr>
            <w:tcW w:w="1304" w:type="dxa"/>
            <w:shd w:val="clear" w:color="auto" w:fill="BFBFBF" w:themeFill="background2" w:themeFillShade="BF"/>
            <w:tcMar>
              <w:top w:w="0" w:type="dxa"/>
              <w:left w:w="0" w:type="dxa"/>
              <w:bottom w:w="0" w:type="dxa"/>
              <w:right w:w="0" w:type="dxa"/>
            </w:tcMar>
            <w:vAlign w:val="center"/>
          </w:tcPr>
          <w:p w14:paraId="268629CB" w14:textId="2C7E4D2F" w:rsidR="0075730F" w:rsidRPr="00943E65" w:rsidRDefault="00DA2FFC" w:rsidP="002A0AA7">
            <w:pPr>
              <w:pStyle w:val="TableText"/>
              <w:spacing w:before="20" w:after="20"/>
              <w:jc w:val="center"/>
            </w:pPr>
            <w:r>
              <w:t>0</w:t>
            </w:r>
          </w:p>
        </w:tc>
        <w:tc>
          <w:tcPr>
            <w:tcW w:w="1304" w:type="dxa"/>
            <w:shd w:val="clear" w:color="auto" w:fill="FFFFFF"/>
            <w:tcMar>
              <w:top w:w="0" w:type="dxa"/>
              <w:left w:w="0" w:type="dxa"/>
              <w:bottom w:w="0" w:type="dxa"/>
              <w:right w:w="0" w:type="dxa"/>
            </w:tcMar>
            <w:vAlign w:val="center"/>
          </w:tcPr>
          <w:p w14:paraId="03FE1443" w14:textId="77777777" w:rsidR="0075730F" w:rsidRPr="00943E65" w:rsidRDefault="0075730F" w:rsidP="002A0AA7">
            <w:pPr>
              <w:pStyle w:val="TableText"/>
              <w:spacing w:before="20" w:after="20"/>
              <w:jc w:val="center"/>
            </w:pPr>
          </w:p>
        </w:tc>
      </w:tr>
      <w:tr w:rsidR="0075730F" w14:paraId="76AB19F2" w14:textId="77777777" w:rsidTr="00CC405B">
        <w:trPr>
          <w:cantSplit/>
        </w:trPr>
        <w:tc>
          <w:tcPr>
            <w:tcW w:w="1409" w:type="dxa"/>
            <w:vMerge/>
            <w:shd w:val="clear" w:color="auto" w:fill="FFFFFF"/>
            <w:tcMar>
              <w:top w:w="0" w:type="dxa"/>
              <w:left w:w="0" w:type="dxa"/>
              <w:bottom w:w="0" w:type="dxa"/>
              <w:right w:w="0" w:type="dxa"/>
            </w:tcMar>
          </w:tcPr>
          <w:p w14:paraId="73C7773A"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4635E41B" w14:textId="77777777" w:rsidR="0075730F" w:rsidRPr="00943E65" w:rsidRDefault="0075730F" w:rsidP="002A0AA7">
            <w:pPr>
              <w:pStyle w:val="TableText"/>
              <w:spacing w:before="20" w:after="20"/>
            </w:pPr>
            <w:proofErr w:type="spellStart"/>
            <w:r w:rsidRPr="00943E65">
              <w:t>large_fresh</w:t>
            </w:r>
            <w:proofErr w:type="spellEnd"/>
          </w:p>
        </w:tc>
        <w:tc>
          <w:tcPr>
            <w:tcW w:w="1304" w:type="dxa"/>
            <w:shd w:val="clear" w:color="auto" w:fill="BFBFBF" w:themeFill="background1" w:themeFillShade="BF"/>
            <w:tcMar>
              <w:top w:w="0" w:type="dxa"/>
              <w:left w:w="0" w:type="dxa"/>
              <w:bottom w:w="0" w:type="dxa"/>
              <w:right w:w="0" w:type="dxa"/>
            </w:tcMar>
            <w:vAlign w:val="center"/>
          </w:tcPr>
          <w:p w14:paraId="1C7CB95A"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77DF677E"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509236A5" w14:textId="77777777" w:rsidR="0075730F" w:rsidRPr="00943E65" w:rsidRDefault="0075730F" w:rsidP="002A0AA7">
            <w:pPr>
              <w:pStyle w:val="TableText"/>
              <w:spacing w:before="20" w:after="20"/>
              <w:jc w:val="center"/>
            </w:pPr>
          </w:p>
        </w:tc>
        <w:tc>
          <w:tcPr>
            <w:tcW w:w="1304" w:type="dxa"/>
            <w:shd w:val="clear" w:color="auto" w:fill="BFBFBF" w:themeFill="background1" w:themeFillShade="BF"/>
            <w:tcMar>
              <w:top w:w="0" w:type="dxa"/>
              <w:left w:w="0" w:type="dxa"/>
              <w:bottom w:w="0" w:type="dxa"/>
              <w:right w:w="0" w:type="dxa"/>
            </w:tcMar>
            <w:vAlign w:val="center"/>
          </w:tcPr>
          <w:p w14:paraId="14474B1C"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0E192B9F" w14:textId="77777777" w:rsidR="0075730F" w:rsidRPr="00943E65" w:rsidRDefault="0075730F" w:rsidP="002A0AA7">
            <w:pPr>
              <w:pStyle w:val="TableText"/>
              <w:spacing w:before="20" w:after="20"/>
              <w:jc w:val="center"/>
            </w:pPr>
          </w:p>
        </w:tc>
      </w:tr>
      <w:tr w:rsidR="0075730F" w14:paraId="0E0E40FE" w14:textId="77777777" w:rsidTr="00CC405B">
        <w:trPr>
          <w:cantSplit/>
        </w:trPr>
        <w:tc>
          <w:tcPr>
            <w:tcW w:w="1409" w:type="dxa"/>
            <w:vMerge/>
            <w:shd w:val="clear" w:color="auto" w:fill="FFFFFF"/>
            <w:tcMar>
              <w:top w:w="0" w:type="dxa"/>
              <w:left w:w="0" w:type="dxa"/>
              <w:bottom w:w="0" w:type="dxa"/>
              <w:right w:w="0" w:type="dxa"/>
            </w:tcMar>
          </w:tcPr>
          <w:p w14:paraId="1D0F590B"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70D7C5D9" w14:textId="77777777" w:rsidR="0075730F" w:rsidRPr="00943E65" w:rsidRDefault="0075730F" w:rsidP="002A0AA7">
            <w:pPr>
              <w:pStyle w:val="TableText"/>
              <w:spacing w:before="20" w:after="20"/>
            </w:pPr>
            <w:proofErr w:type="spellStart"/>
            <w:r w:rsidRPr="00943E65">
              <w:t>small_fresh</w:t>
            </w:r>
            <w:proofErr w:type="spellEnd"/>
          </w:p>
        </w:tc>
        <w:tc>
          <w:tcPr>
            <w:tcW w:w="1304" w:type="dxa"/>
            <w:shd w:val="clear" w:color="auto" w:fill="BFBFBF" w:themeFill="background1" w:themeFillShade="BF"/>
            <w:tcMar>
              <w:top w:w="0" w:type="dxa"/>
              <w:left w:w="0" w:type="dxa"/>
              <w:bottom w:w="0" w:type="dxa"/>
              <w:right w:w="0" w:type="dxa"/>
            </w:tcMar>
            <w:vAlign w:val="center"/>
          </w:tcPr>
          <w:p w14:paraId="20CE0148"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1A13ECEB"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0974AAF9" w14:textId="77777777" w:rsidR="0075730F" w:rsidRPr="00943E65" w:rsidRDefault="0075730F" w:rsidP="002A0AA7">
            <w:pPr>
              <w:pStyle w:val="TableText"/>
              <w:spacing w:before="20" w:after="20"/>
              <w:jc w:val="center"/>
            </w:pPr>
          </w:p>
        </w:tc>
        <w:tc>
          <w:tcPr>
            <w:tcW w:w="1304" w:type="dxa"/>
            <w:shd w:val="clear" w:color="auto" w:fill="BFBFBF" w:themeFill="background1" w:themeFillShade="BF"/>
            <w:tcMar>
              <w:top w:w="0" w:type="dxa"/>
              <w:left w:w="0" w:type="dxa"/>
              <w:bottom w:w="0" w:type="dxa"/>
              <w:right w:w="0" w:type="dxa"/>
            </w:tcMar>
            <w:vAlign w:val="center"/>
          </w:tcPr>
          <w:p w14:paraId="5BCFBD64"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4BA1823D" w14:textId="77777777" w:rsidR="0075730F" w:rsidRPr="00943E65" w:rsidRDefault="0075730F" w:rsidP="002A0AA7">
            <w:pPr>
              <w:pStyle w:val="TableText"/>
              <w:spacing w:before="20" w:after="20"/>
              <w:jc w:val="center"/>
            </w:pPr>
          </w:p>
        </w:tc>
      </w:tr>
      <w:tr w:rsidR="0075730F" w14:paraId="195A6E43" w14:textId="77777777" w:rsidTr="00CC405B">
        <w:trPr>
          <w:cantSplit/>
        </w:trPr>
        <w:tc>
          <w:tcPr>
            <w:tcW w:w="1409" w:type="dxa"/>
            <w:vMerge w:val="restart"/>
            <w:shd w:val="clear" w:color="auto" w:fill="FFFFFF"/>
            <w:tcMar>
              <w:top w:w="0" w:type="dxa"/>
              <w:left w:w="0" w:type="dxa"/>
              <w:bottom w:w="0" w:type="dxa"/>
              <w:right w:w="0" w:type="dxa"/>
            </w:tcMar>
          </w:tcPr>
          <w:p w14:paraId="53E01A27" w14:textId="7B7D2D7A" w:rsidR="0075730F" w:rsidRPr="00943E65" w:rsidRDefault="0075730F" w:rsidP="002A0AA7">
            <w:pPr>
              <w:pStyle w:val="TableText"/>
              <w:spacing w:before="20" w:after="20"/>
            </w:pPr>
            <w:r w:rsidRPr="00943E65">
              <w:t xml:space="preserve">Golden </w:t>
            </w:r>
            <w:r w:rsidR="00745927">
              <w:t>perch</w:t>
            </w:r>
          </w:p>
        </w:tc>
        <w:tc>
          <w:tcPr>
            <w:tcW w:w="1845" w:type="dxa"/>
            <w:gridSpan w:val="2"/>
            <w:shd w:val="clear" w:color="auto" w:fill="FFFFFF"/>
            <w:tcMar>
              <w:top w:w="0" w:type="dxa"/>
              <w:left w:w="0" w:type="dxa"/>
              <w:bottom w:w="0" w:type="dxa"/>
              <w:right w:w="0" w:type="dxa"/>
            </w:tcMar>
            <w:vAlign w:val="center"/>
          </w:tcPr>
          <w:p w14:paraId="575827C1" w14:textId="77777777" w:rsidR="0075730F" w:rsidRPr="00943E65" w:rsidRDefault="0075730F" w:rsidP="002A0AA7">
            <w:pPr>
              <w:pStyle w:val="TableText"/>
              <w:spacing w:before="20" w:after="20"/>
            </w:pPr>
            <w:r w:rsidRPr="00943E65">
              <w:t>baseflow</w:t>
            </w:r>
          </w:p>
        </w:tc>
        <w:tc>
          <w:tcPr>
            <w:tcW w:w="1304" w:type="dxa"/>
            <w:shd w:val="clear" w:color="auto" w:fill="BFBFBF" w:themeFill="background1" w:themeFillShade="BF"/>
            <w:tcMar>
              <w:top w:w="0" w:type="dxa"/>
              <w:left w:w="0" w:type="dxa"/>
              <w:bottom w:w="0" w:type="dxa"/>
              <w:right w:w="0" w:type="dxa"/>
            </w:tcMar>
            <w:vAlign w:val="center"/>
          </w:tcPr>
          <w:p w14:paraId="6BF9EBEE" w14:textId="77777777" w:rsidR="0075730F" w:rsidRPr="00943E65" w:rsidRDefault="0075730F" w:rsidP="002A0AA7">
            <w:pPr>
              <w:pStyle w:val="TableText"/>
              <w:spacing w:before="20" w:after="20"/>
              <w:jc w:val="center"/>
            </w:pPr>
            <w:r w:rsidRPr="00943E65">
              <w:t>0</w:t>
            </w:r>
          </w:p>
        </w:tc>
        <w:tc>
          <w:tcPr>
            <w:tcW w:w="1304" w:type="dxa"/>
            <w:shd w:val="clear" w:color="auto" w:fill="BFBFBF" w:themeFill="background1" w:themeFillShade="BF"/>
            <w:tcMar>
              <w:top w:w="0" w:type="dxa"/>
              <w:left w:w="0" w:type="dxa"/>
              <w:bottom w:w="0" w:type="dxa"/>
              <w:right w:w="0" w:type="dxa"/>
            </w:tcMar>
            <w:vAlign w:val="center"/>
          </w:tcPr>
          <w:p w14:paraId="6DDCFAFA"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519529DA"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627372B9" w14:textId="77777777" w:rsidR="0075730F" w:rsidRPr="00943E65" w:rsidRDefault="0075730F" w:rsidP="002A0AA7">
            <w:pPr>
              <w:pStyle w:val="TableText"/>
              <w:spacing w:before="20" w:after="20"/>
              <w:jc w:val="center"/>
            </w:pPr>
          </w:p>
        </w:tc>
        <w:tc>
          <w:tcPr>
            <w:tcW w:w="1304" w:type="dxa"/>
            <w:shd w:val="clear" w:color="auto" w:fill="92D050"/>
            <w:tcMar>
              <w:top w:w="0" w:type="dxa"/>
              <w:left w:w="0" w:type="dxa"/>
              <w:bottom w:w="0" w:type="dxa"/>
              <w:right w:w="0" w:type="dxa"/>
            </w:tcMar>
            <w:vAlign w:val="center"/>
          </w:tcPr>
          <w:p w14:paraId="02051DF2" w14:textId="77777777" w:rsidR="0075730F" w:rsidRPr="00943E65" w:rsidRDefault="0075730F" w:rsidP="002A0AA7">
            <w:pPr>
              <w:pStyle w:val="TableText"/>
              <w:spacing w:before="20" w:after="20"/>
              <w:jc w:val="center"/>
            </w:pPr>
            <w:r w:rsidRPr="00943E65">
              <w:t>+</w:t>
            </w:r>
          </w:p>
        </w:tc>
      </w:tr>
      <w:tr w:rsidR="0075730F" w14:paraId="0D24D767" w14:textId="77777777" w:rsidTr="00CC405B">
        <w:trPr>
          <w:cantSplit/>
        </w:trPr>
        <w:tc>
          <w:tcPr>
            <w:tcW w:w="1409" w:type="dxa"/>
            <w:vMerge/>
            <w:shd w:val="clear" w:color="auto" w:fill="FFFFFF"/>
            <w:tcMar>
              <w:top w:w="0" w:type="dxa"/>
              <w:left w:w="0" w:type="dxa"/>
              <w:bottom w:w="0" w:type="dxa"/>
              <w:right w:w="0" w:type="dxa"/>
            </w:tcMar>
          </w:tcPr>
          <w:p w14:paraId="3D44AD4D"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0EB92CDB" w14:textId="77777777" w:rsidR="0075730F" w:rsidRPr="00943E65" w:rsidRDefault="0075730F" w:rsidP="002A0AA7">
            <w:pPr>
              <w:pStyle w:val="TableText"/>
              <w:spacing w:before="20" w:after="20"/>
            </w:pPr>
            <w:r w:rsidRPr="00943E65">
              <w:t>change_72h</w:t>
            </w:r>
          </w:p>
        </w:tc>
        <w:tc>
          <w:tcPr>
            <w:tcW w:w="1304" w:type="dxa"/>
            <w:shd w:val="clear" w:color="auto" w:fill="BFBFBF" w:themeFill="background1" w:themeFillShade="BF"/>
            <w:tcMar>
              <w:top w:w="0" w:type="dxa"/>
              <w:left w:w="0" w:type="dxa"/>
              <w:bottom w:w="0" w:type="dxa"/>
              <w:right w:w="0" w:type="dxa"/>
            </w:tcMar>
            <w:vAlign w:val="center"/>
          </w:tcPr>
          <w:p w14:paraId="70FA84C7" w14:textId="77777777" w:rsidR="0075730F" w:rsidRPr="00943E65" w:rsidRDefault="0075730F" w:rsidP="002A0AA7">
            <w:pPr>
              <w:pStyle w:val="TableText"/>
              <w:spacing w:before="20" w:after="20"/>
              <w:jc w:val="center"/>
            </w:pPr>
            <w:r w:rsidRPr="00943E65">
              <w:t>0</w:t>
            </w:r>
          </w:p>
        </w:tc>
        <w:tc>
          <w:tcPr>
            <w:tcW w:w="1304" w:type="dxa"/>
            <w:shd w:val="clear" w:color="auto" w:fill="BFBFBF" w:themeFill="background1" w:themeFillShade="BF"/>
            <w:tcMar>
              <w:top w:w="0" w:type="dxa"/>
              <w:left w:w="0" w:type="dxa"/>
              <w:bottom w:w="0" w:type="dxa"/>
              <w:right w:w="0" w:type="dxa"/>
            </w:tcMar>
            <w:vAlign w:val="center"/>
          </w:tcPr>
          <w:p w14:paraId="55C4C179"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783F3078"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2B3372EA" w14:textId="77777777" w:rsidR="0075730F" w:rsidRPr="00943E65" w:rsidRDefault="0075730F" w:rsidP="002A0AA7">
            <w:pPr>
              <w:pStyle w:val="TableText"/>
              <w:spacing w:before="20" w:after="20"/>
              <w:jc w:val="center"/>
            </w:pPr>
          </w:p>
        </w:tc>
        <w:tc>
          <w:tcPr>
            <w:tcW w:w="1304" w:type="dxa"/>
            <w:shd w:val="clear" w:color="auto" w:fill="BFBFBF" w:themeFill="background1" w:themeFillShade="BF"/>
            <w:tcMar>
              <w:top w:w="0" w:type="dxa"/>
              <w:left w:w="0" w:type="dxa"/>
              <w:bottom w:w="0" w:type="dxa"/>
              <w:right w:w="0" w:type="dxa"/>
            </w:tcMar>
            <w:vAlign w:val="center"/>
          </w:tcPr>
          <w:p w14:paraId="6FCC56A4" w14:textId="77777777" w:rsidR="0075730F" w:rsidRPr="00943E65" w:rsidRDefault="0075730F" w:rsidP="002A0AA7">
            <w:pPr>
              <w:pStyle w:val="TableText"/>
              <w:spacing w:before="20" w:after="20"/>
              <w:jc w:val="center"/>
            </w:pPr>
            <w:r w:rsidRPr="00943E65">
              <w:t>0</w:t>
            </w:r>
          </w:p>
        </w:tc>
      </w:tr>
      <w:tr w:rsidR="0075730F" w14:paraId="24CB5C14" w14:textId="77777777" w:rsidTr="00CC405B">
        <w:trPr>
          <w:cantSplit/>
        </w:trPr>
        <w:tc>
          <w:tcPr>
            <w:tcW w:w="1409" w:type="dxa"/>
            <w:vMerge/>
            <w:shd w:val="clear" w:color="auto" w:fill="FFFFFF"/>
            <w:tcMar>
              <w:top w:w="0" w:type="dxa"/>
              <w:left w:w="0" w:type="dxa"/>
              <w:bottom w:w="0" w:type="dxa"/>
              <w:right w:w="0" w:type="dxa"/>
            </w:tcMar>
          </w:tcPr>
          <w:p w14:paraId="59684DC7"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117CB073" w14:textId="77777777" w:rsidR="0075730F" w:rsidRPr="00943E65" w:rsidRDefault="0075730F" w:rsidP="002A0AA7">
            <w:pPr>
              <w:pStyle w:val="TableText"/>
              <w:spacing w:before="20" w:after="20"/>
            </w:pPr>
            <w:proofErr w:type="spellStart"/>
            <w:r w:rsidRPr="00943E65">
              <w:t>days_increasing</w:t>
            </w:r>
            <w:proofErr w:type="spellEnd"/>
          </w:p>
        </w:tc>
        <w:tc>
          <w:tcPr>
            <w:tcW w:w="1304" w:type="dxa"/>
            <w:shd w:val="clear" w:color="auto" w:fill="FFFFFF"/>
            <w:tcMar>
              <w:top w:w="0" w:type="dxa"/>
              <w:left w:w="0" w:type="dxa"/>
              <w:bottom w:w="0" w:type="dxa"/>
              <w:right w:w="0" w:type="dxa"/>
            </w:tcMar>
            <w:vAlign w:val="center"/>
          </w:tcPr>
          <w:p w14:paraId="7789E77E"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0082C410" w14:textId="77777777" w:rsidR="0075730F" w:rsidRPr="00943E65" w:rsidRDefault="0075730F" w:rsidP="002A0AA7">
            <w:pPr>
              <w:pStyle w:val="TableText"/>
              <w:spacing w:before="20" w:after="20"/>
              <w:jc w:val="center"/>
            </w:pPr>
          </w:p>
        </w:tc>
        <w:tc>
          <w:tcPr>
            <w:tcW w:w="1304" w:type="dxa"/>
            <w:shd w:val="clear" w:color="auto" w:fill="BFBFBF" w:themeFill="background1" w:themeFillShade="BF"/>
            <w:tcMar>
              <w:top w:w="0" w:type="dxa"/>
              <w:left w:w="0" w:type="dxa"/>
              <w:bottom w:w="0" w:type="dxa"/>
              <w:right w:w="0" w:type="dxa"/>
            </w:tcMar>
            <w:vAlign w:val="center"/>
          </w:tcPr>
          <w:p w14:paraId="33A853E2"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5BA6D62C"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2A734FDB" w14:textId="77777777" w:rsidR="0075730F" w:rsidRPr="00943E65" w:rsidRDefault="0075730F" w:rsidP="002A0AA7">
            <w:pPr>
              <w:pStyle w:val="TableText"/>
              <w:spacing w:before="20" w:after="20"/>
              <w:jc w:val="center"/>
            </w:pPr>
          </w:p>
        </w:tc>
      </w:tr>
      <w:tr w:rsidR="0075730F" w14:paraId="686E3635" w14:textId="77777777" w:rsidTr="00CC405B">
        <w:trPr>
          <w:cantSplit/>
        </w:trPr>
        <w:tc>
          <w:tcPr>
            <w:tcW w:w="1409" w:type="dxa"/>
            <w:vMerge/>
            <w:shd w:val="clear" w:color="auto" w:fill="FFFFFF"/>
            <w:tcMar>
              <w:top w:w="0" w:type="dxa"/>
              <w:left w:w="0" w:type="dxa"/>
              <w:bottom w:w="0" w:type="dxa"/>
              <w:right w:w="0" w:type="dxa"/>
            </w:tcMar>
          </w:tcPr>
          <w:p w14:paraId="289824BD"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6FC62659" w14:textId="77777777" w:rsidR="0075730F" w:rsidRPr="00943E65" w:rsidRDefault="0075730F" w:rsidP="002A0AA7">
            <w:pPr>
              <w:pStyle w:val="TableText"/>
              <w:spacing w:before="20" w:after="20"/>
            </w:pPr>
            <w:proofErr w:type="spellStart"/>
            <w:r w:rsidRPr="00943E65">
              <w:t>large_fresh</w:t>
            </w:r>
            <w:proofErr w:type="spellEnd"/>
          </w:p>
        </w:tc>
        <w:tc>
          <w:tcPr>
            <w:tcW w:w="1304" w:type="dxa"/>
            <w:shd w:val="clear" w:color="auto" w:fill="BFBFBF" w:themeFill="background1" w:themeFillShade="BF"/>
            <w:tcMar>
              <w:top w:w="0" w:type="dxa"/>
              <w:left w:w="0" w:type="dxa"/>
              <w:bottom w:w="0" w:type="dxa"/>
              <w:right w:w="0" w:type="dxa"/>
            </w:tcMar>
            <w:vAlign w:val="center"/>
          </w:tcPr>
          <w:p w14:paraId="1FBA0D4F" w14:textId="77777777" w:rsidR="0075730F" w:rsidRPr="00943E65" w:rsidRDefault="0075730F" w:rsidP="002A0AA7">
            <w:pPr>
              <w:pStyle w:val="TableText"/>
              <w:spacing w:before="20" w:after="20"/>
              <w:jc w:val="center"/>
            </w:pPr>
            <w:r w:rsidRPr="00943E65">
              <w:t>0</w:t>
            </w:r>
          </w:p>
        </w:tc>
        <w:tc>
          <w:tcPr>
            <w:tcW w:w="1304" w:type="dxa"/>
            <w:shd w:val="clear" w:color="auto" w:fill="BFBFBF" w:themeFill="background1" w:themeFillShade="BF"/>
            <w:tcMar>
              <w:top w:w="0" w:type="dxa"/>
              <w:left w:w="0" w:type="dxa"/>
              <w:bottom w:w="0" w:type="dxa"/>
              <w:right w:w="0" w:type="dxa"/>
            </w:tcMar>
            <w:vAlign w:val="center"/>
          </w:tcPr>
          <w:p w14:paraId="3F9D559C"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11EA0735"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5A23454F" w14:textId="77777777" w:rsidR="0075730F" w:rsidRPr="00943E65" w:rsidRDefault="0075730F" w:rsidP="002A0AA7">
            <w:pPr>
              <w:pStyle w:val="TableText"/>
              <w:spacing w:before="20" w:after="20"/>
              <w:jc w:val="center"/>
            </w:pPr>
          </w:p>
        </w:tc>
        <w:tc>
          <w:tcPr>
            <w:tcW w:w="1304" w:type="dxa"/>
            <w:shd w:val="clear" w:color="auto" w:fill="BFBFBF" w:themeFill="background1" w:themeFillShade="BF"/>
            <w:tcMar>
              <w:top w:w="0" w:type="dxa"/>
              <w:left w:w="0" w:type="dxa"/>
              <w:bottom w:w="0" w:type="dxa"/>
              <w:right w:w="0" w:type="dxa"/>
            </w:tcMar>
            <w:vAlign w:val="center"/>
          </w:tcPr>
          <w:p w14:paraId="1626C55D" w14:textId="77777777" w:rsidR="0075730F" w:rsidRPr="00943E65" w:rsidRDefault="0075730F" w:rsidP="002A0AA7">
            <w:pPr>
              <w:pStyle w:val="TableText"/>
              <w:spacing w:before="20" w:after="20"/>
              <w:jc w:val="center"/>
            </w:pPr>
            <w:r w:rsidRPr="00943E65">
              <w:t>0</w:t>
            </w:r>
          </w:p>
        </w:tc>
      </w:tr>
      <w:tr w:rsidR="0075730F" w14:paraId="592C8174" w14:textId="77777777" w:rsidTr="00CC405B">
        <w:trPr>
          <w:cantSplit/>
        </w:trPr>
        <w:tc>
          <w:tcPr>
            <w:tcW w:w="1409" w:type="dxa"/>
            <w:vMerge/>
            <w:shd w:val="clear" w:color="auto" w:fill="FFFFFF"/>
            <w:tcMar>
              <w:top w:w="0" w:type="dxa"/>
              <w:left w:w="0" w:type="dxa"/>
              <w:bottom w:w="0" w:type="dxa"/>
              <w:right w:w="0" w:type="dxa"/>
            </w:tcMar>
          </w:tcPr>
          <w:p w14:paraId="67227CA6"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3114CDA3" w14:textId="77777777" w:rsidR="0075730F" w:rsidRPr="00943E65" w:rsidRDefault="0075730F" w:rsidP="002A0AA7">
            <w:pPr>
              <w:pStyle w:val="TableText"/>
              <w:spacing w:before="20" w:after="20"/>
            </w:pPr>
            <w:proofErr w:type="spellStart"/>
            <w:r w:rsidRPr="00943E65">
              <w:t>seven_day_median</w:t>
            </w:r>
            <w:proofErr w:type="spellEnd"/>
          </w:p>
        </w:tc>
        <w:tc>
          <w:tcPr>
            <w:tcW w:w="1304" w:type="dxa"/>
            <w:shd w:val="clear" w:color="auto" w:fill="FFFFFF"/>
            <w:tcMar>
              <w:top w:w="0" w:type="dxa"/>
              <w:left w:w="0" w:type="dxa"/>
              <w:bottom w:w="0" w:type="dxa"/>
              <w:right w:w="0" w:type="dxa"/>
            </w:tcMar>
            <w:vAlign w:val="center"/>
          </w:tcPr>
          <w:p w14:paraId="0621BE2F"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5789CDFD" w14:textId="77777777" w:rsidR="0075730F" w:rsidRPr="00943E65" w:rsidRDefault="0075730F" w:rsidP="002A0AA7">
            <w:pPr>
              <w:pStyle w:val="TableText"/>
              <w:spacing w:before="20" w:after="20"/>
              <w:jc w:val="center"/>
            </w:pPr>
          </w:p>
        </w:tc>
        <w:tc>
          <w:tcPr>
            <w:tcW w:w="1304" w:type="dxa"/>
            <w:shd w:val="clear" w:color="auto" w:fill="FF0000"/>
            <w:tcMar>
              <w:top w:w="0" w:type="dxa"/>
              <w:left w:w="0" w:type="dxa"/>
              <w:bottom w:w="0" w:type="dxa"/>
              <w:right w:w="0" w:type="dxa"/>
            </w:tcMar>
            <w:vAlign w:val="center"/>
          </w:tcPr>
          <w:p w14:paraId="5CB05699" w14:textId="77777777" w:rsidR="0075730F" w:rsidRPr="00943E65" w:rsidRDefault="0075730F" w:rsidP="002A0AA7">
            <w:pPr>
              <w:pStyle w:val="TableText"/>
              <w:spacing w:before="20" w:after="20"/>
              <w:jc w:val="center"/>
            </w:pPr>
            <w:r w:rsidRPr="00943E65">
              <w:t>-</w:t>
            </w:r>
          </w:p>
        </w:tc>
        <w:tc>
          <w:tcPr>
            <w:tcW w:w="1304" w:type="dxa"/>
            <w:shd w:val="clear" w:color="auto" w:fill="FFFFFF"/>
            <w:tcMar>
              <w:top w:w="0" w:type="dxa"/>
              <w:left w:w="0" w:type="dxa"/>
              <w:bottom w:w="0" w:type="dxa"/>
              <w:right w:w="0" w:type="dxa"/>
            </w:tcMar>
            <w:vAlign w:val="center"/>
          </w:tcPr>
          <w:p w14:paraId="73F716CD"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6932B3E7" w14:textId="77777777" w:rsidR="0075730F" w:rsidRPr="00943E65" w:rsidRDefault="0075730F" w:rsidP="002A0AA7">
            <w:pPr>
              <w:pStyle w:val="TableText"/>
              <w:spacing w:before="20" w:after="20"/>
              <w:jc w:val="center"/>
            </w:pPr>
          </w:p>
        </w:tc>
      </w:tr>
      <w:tr w:rsidR="0075730F" w14:paraId="0A7C7D28" w14:textId="77777777" w:rsidTr="00CC405B">
        <w:trPr>
          <w:cantSplit/>
        </w:trPr>
        <w:tc>
          <w:tcPr>
            <w:tcW w:w="1409" w:type="dxa"/>
            <w:vMerge/>
            <w:shd w:val="clear" w:color="auto" w:fill="FFFFFF"/>
            <w:tcMar>
              <w:top w:w="0" w:type="dxa"/>
              <w:left w:w="0" w:type="dxa"/>
              <w:bottom w:w="0" w:type="dxa"/>
              <w:right w:w="0" w:type="dxa"/>
            </w:tcMar>
          </w:tcPr>
          <w:p w14:paraId="1B6F257F"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11FE3143" w14:textId="77777777" w:rsidR="0075730F" w:rsidRPr="00943E65" w:rsidRDefault="0075730F" w:rsidP="002A0AA7">
            <w:pPr>
              <w:pStyle w:val="TableText"/>
              <w:spacing w:before="20" w:after="20"/>
            </w:pPr>
            <w:proofErr w:type="spellStart"/>
            <w:r w:rsidRPr="00943E65">
              <w:t>seven_day_range</w:t>
            </w:r>
            <w:proofErr w:type="spellEnd"/>
          </w:p>
        </w:tc>
        <w:tc>
          <w:tcPr>
            <w:tcW w:w="1304" w:type="dxa"/>
            <w:shd w:val="clear" w:color="auto" w:fill="FFFFFF"/>
            <w:tcMar>
              <w:top w:w="0" w:type="dxa"/>
              <w:left w:w="0" w:type="dxa"/>
              <w:bottom w:w="0" w:type="dxa"/>
              <w:right w:w="0" w:type="dxa"/>
            </w:tcMar>
            <w:vAlign w:val="center"/>
          </w:tcPr>
          <w:p w14:paraId="5FB48CB0"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2C86225E" w14:textId="77777777" w:rsidR="0075730F" w:rsidRPr="00943E65" w:rsidRDefault="0075730F" w:rsidP="002A0AA7">
            <w:pPr>
              <w:pStyle w:val="TableText"/>
              <w:spacing w:before="20" w:after="20"/>
              <w:jc w:val="center"/>
            </w:pPr>
          </w:p>
        </w:tc>
        <w:tc>
          <w:tcPr>
            <w:tcW w:w="1304" w:type="dxa"/>
            <w:shd w:val="clear" w:color="auto" w:fill="BFBFBF" w:themeFill="background1" w:themeFillShade="BF"/>
            <w:tcMar>
              <w:top w:w="0" w:type="dxa"/>
              <w:left w:w="0" w:type="dxa"/>
              <w:bottom w:w="0" w:type="dxa"/>
              <w:right w:w="0" w:type="dxa"/>
            </w:tcMar>
            <w:vAlign w:val="center"/>
          </w:tcPr>
          <w:p w14:paraId="30E12F3D"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49DE0EC0"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66E8C28D" w14:textId="77777777" w:rsidR="0075730F" w:rsidRPr="00943E65" w:rsidRDefault="0075730F" w:rsidP="002A0AA7">
            <w:pPr>
              <w:pStyle w:val="TableText"/>
              <w:spacing w:before="20" w:after="20"/>
              <w:jc w:val="center"/>
            </w:pPr>
          </w:p>
        </w:tc>
      </w:tr>
      <w:tr w:rsidR="0075730F" w14:paraId="72D6D5A6" w14:textId="77777777" w:rsidTr="00CC405B">
        <w:trPr>
          <w:cantSplit/>
        </w:trPr>
        <w:tc>
          <w:tcPr>
            <w:tcW w:w="1409" w:type="dxa"/>
            <w:vMerge/>
            <w:shd w:val="clear" w:color="auto" w:fill="FFFFFF"/>
            <w:tcMar>
              <w:top w:w="0" w:type="dxa"/>
              <w:left w:w="0" w:type="dxa"/>
              <w:bottom w:w="0" w:type="dxa"/>
              <w:right w:w="0" w:type="dxa"/>
            </w:tcMar>
          </w:tcPr>
          <w:p w14:paraId="64DA2A84"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209DF2A1" w14:textId="77777777" w:rsidR="0075730F" w:rsidRPr="00943E65" w:rsidRDefault="0075730F" w:rsidP="002A0AA7">
            <w:pPr>
              <w:pStyle w:val="TableText"/>
              <w:spacing w:before="20" w:after="20"/>
            </w:pPr>
            <w:proofErr w:type="spellStart"/>
            <w:r w:rsidRPr="00943E65">
              <w:t>small_fresh</w:t>
            </w:r>
            <w:proofErr w:type="spellEnd"/>
          </w:p>
        </w:tc>
        <w:tc>
          <w:tcPr>
            <w:tcW w:w="1304" w:type="dxa"/>
            <w:shd w:val="clear" w:color="auto" w:fill="BFBFBF" w:themeFill="background1" w:themeFillShade="BF"/>
            <w:tcMar>
              <w:top w:w="0" w:type="dxa"/>
              <w:left w:w="0" w:type="dxa"/>
              <w:bottom w:w="0" w:type="dxa"/>
              <w:right w:w="0" w:type="dxa"/>
            </w:tcMar>
            <w:vAlign w:val="center"/>
          </w:tcPr>
          <w:p w14:paraId="6671DACF" w14:textId="77777777" w:rsidR="0075730F" w:rsidRPr="00943E65" w:rsidRDefault="0075730F" w:rsidP="002A0AA7">
            <w:pPr>
              <w:pStyle w:val="TableText"/>
              <w:spacing w:before="20" w:after="20"/>
              <w:jc w:val="center"/>
            </w:pPr>
            <w:r w:rsidRPr="00943E65">
              <w:t>0</w:t>
            </w:r>
          </w:p>
        </w:tc>
        <w:tc>
          <w:tcPr>
            <w:tcW w:w="1304" w:type="dxa"/>
            <w:shd w:val="clear" w:color="auto" w:fill="BFBFBF" w:themeFill="background1" w:themeFillShade="BF"/>
            <w:tcMar>
              <w:top w:w="0" w:type="dxa"/>
              <w:left w:w="0" w:type="dxa"/>
              <w:bottom w:w="0" w:type="dxa"/>
              <w:right w:w="0" w:type="dxa"/>
            </w:tcMar>
            <w:vAlign w:val="center"/>
          </w:tcPr>
          <w:p w14:paraId="38E42C9D"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24904EB7"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4F28877D" w14:textId="77777777" w:rsidR="0075730F" w:rsidRPr="00943E65" w:rsidRDefault="0075730F" w:rsidP="002A0AA7">
            <w:pPr>
              <w:pStyle w:val="TableText"/>
              <w:spacing w:before="20" w:after="20"/>
              <w:jc w:val="center"/>
            </w:pPr>
          </w:p>
        </w:tc>
        <w:tc>
          <w:tcPr>
            <w:tcW w:w="1304" w:type="dxa"/>
            <w:shd w:val="clear" w:color="auto" w:fill="FF0000"/>
            <w:tcMar>
              <w:top w:w="0" w:type="dxa"/>
              <w:left w:w="0" w:type="dxa"/>
              <w:bottom w:w="0" w:type="dxa"/>
              <w:right w:w="0" w:type="dxa"/>
            </w:tcMar>
            <w:vAlign w:val="center"/>
          </w:tcPr>
          <w:p w14:paraId="60E2AB69" w14:textId="77777777" w:rsidR="0075730F" w:rsidRPr="00943E65" w:rsidRDefault="0075730F" w:rsidP="002A0AA7">
            <w:pPr>
              <w:pStyle w:val="TableText"/>
              <w:spacing w:before="20" w:after="20"/>
              <w:jc w:val="center"/>
            </w:pPr>
            <w:r w:rsidRPr="00943E65">
              <w:t>-</w:t>
            </w:r>
          </w:p>
        </w:tc>
      </w:tr>
      <w:tr w:rsidR="0075730F" w14:paraId="37106746" w14:textId="77777777" w:rsidTr="00CC405B">
        <w:trPr>
          <w:cantSplit/>
        </w:trPr>
        <w:tc>
          <w:tcPr>
            <w:tcW w:w="1409" w:type="dxa"/>
            <w:vMerge w:val="restart"/>
            <w:shd w:val="clear" w:color="auto" w:fill="FFFFFF"/>
            <w:tcMar>
              <w:top w:w="0" w:type="dxa"/>
              <w:left w:w="0" w:type="dxa"/>
              <w:bottom w:w="0" w:type="dxa"/>
              <w:right w:w="0" w:type="dxa"/>
            </w:tcMar>
          </w:tcPr>
          <w:p w14:paraId="36CF40D5" w14:textId="51EFB5D9" w:rsidR="0075730F" w:rsidRPr="00943E65" w:rsidRDefault="0075730F" w:rsidP="002A0AA7">
            <w:pPr>
              <w:pStyle w:val="TableText"/>
              <w:spacing w:before="20" w:after="20"/>
            </w:pPr>
            <w:r w:rsidRPr="00943E65">
              <w:t xml:space="preserve">Murray </w:t>
            </w:r>
            <w:r w:rsidR="002A0AA7">
              <w:t>cod</w:t>
            </w:r>
          </w:p>
        </w:tc>
        <w:tc>
          <w:tcPr>
            <w:tcW w:w="1845" w:type="dxa"/>
            <w:gridSpan w:val="2"/>
            <w:shd w:val="clear" w:color="auto" w:fill="FFFFFF"/>
            <w:tcMar>
              <w:top w:w="0" w:type="dxa"/>
              <w:left w:w="0" w:type="dxa"/>
              <w:bottom w:w="0" w:type="dxa"/>
              <w:right w:w="0" w:type="dxa"/>
            </w:tcMar>
            <w:vAlign w:val="center"/>
          </w:tcPr>
          <w:p w14:paraId="47F70B36" w14:textId="77777777" w:rsidR="0075730F" w:rsidRPr="00943E65" w:rsidRDefault="0075730F" w:rsidP="002A0AA7">
            <w:pPr>
              <w:pStyle w:val="TableText"/>
              <w:spacing w:before="20" w:after="20"/>
            </w:pPr>
            <w:r w:rsidRPr="00943E65">
              <w:t>baseflow</w:t>
            </w:r>
          </w:p>
        </w:tc>
        <w:tc>
          <w:tcPr>
            <w:tcW w:w="1304" w:type="dxa"/>
            <w:shd w:val="clear" w:color="auto" w:fill="BFBFBF" w:themeFill="background1" w:themeFillShade="BF"/>
            <w:tcMar>
              <w:top w:w="0" w:type="dxa"/>
              <w:left w:w="0" w:type="dxa"/>
              <w:bottom w:w="0" w:type="dxa"/>
              <w:right w:w="0" w:type="dxa"/>
            </w:tcMar>
            <w:vAlign w:val="center"/>
          </w:tcPr>
          <w:p w14:paraId="6B75FCAB" w14:textId="77777777" w:rsidR="0075730F" w:rsidRPr="00943E65" w:rsidRDefault="0075730F" w:rsidP="002A0AA7">
            <w:pPr>
              <w:pStyle w:val="TableText"/>
              <w:spacing w:before="20" w:after="20"/>
              <w:jc w:val="center"/>
            </w:pPr>
            <w:r w:rsidRPr="00943E65">
              <w:t>0</w:t>
            </w:r>
          </w:p>
        </w:tc>
        <w:tc>
          <w:tcPr>
            <w:tcW w:w="1304" w:type="dxa"/>
            <w:shd w:val="clear" w:color="auto" w:fill="BFBFBF" w:themeFill="background1" w:themeFillShade="BF"/>
            <w:tcMar>
              <w:top w:w="0" w:type="dxa"/>
              <w:left w:w="0" w:type="dxa"/>
              <w:bottom w:w="0" w:type="dxa"/>
              <w:right w:w="0" w:type="dxa"/>
            </w:tcMar>
            <w:vAlign w:val="center"/>
          </w:tcPr>
          <w:p w14:paraId="286B1519"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2F1525FE"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595F46CE"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372C3C41" w14:textId="77777777" w:rsidR="0075730F" w:rsidRPr="00943E65" w:rsidRDefault="0075730F" w:rsidP="002A0AA7">
            <w:pPr>
              <w:pStyle w:val="TableText"/>
              <w:spacing w:before="20" w:after="20"/>
              <w:jc w:val="center"/>
            </w:pPr>
          </w:p>
        </w:tc>
      </w:tr>
      <w:tr w:rsidR="0075730F" w14:paraId="5D18F824" w14:textId="77777777" w:rsidTr="00CC405B">
        <w:trPr>
          <w:cantSplit/>
        </w:trPr>
        <w:tc>
          <w:tcPr>
            <w:tcW w:w="1409" w:type="dxa"/>
            <w:vMerge/>
            <w:shd w:val="clear" w:color="auto" w:fill="FFFFFF"/>
            <w:tcMar>
              <w:top w:w="0" w:type="dxa"/>
              <w:left w:w="0" w:type="dxa"/>
              <w:bottom w:w="0" w:type="dxa"/>
              <w:right w:w="0" w:type="dxa"/>
            </w:tcMar>
          </w:tcPr>
          <w:p w14:paraId="0B56C438"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1AB25F61" w14:textId="77777777" w:rsidR="0075730F" w:rsidRPr="00943E65" w:rsidRDefault="0075730F" w:rsidP="002A0AA7">
            <w:pPr>
              <w:pStyle w:val="TableText"/>
              <w:spacing w:before="20" w:after="20"/>
            </w:pPr>
            <w:r w:rsidRPr="00943E65">
              <w:t>change_72h</w:t>
            </w:r>
          </w:p>
        </w:tc>
        <w:tc>
          <w:tcPr>
            <w:tcW w:w="1304" w:type="dxa"/>
            <w:shd w:val="clear" w:color="auto" w:fill="BFBFBF" w:themeFill="background1" w:themeFillShade="BF"/>
            <w:tcMar>
              <w:top w:w="0" w:type="dxa"/>
              <w:left w:w="0" w:type="dxa"/>
              <w:bottom w:w="0" w:type="dxa"/>
              <w:right w:w="0" w:type="dxa"/>
            </w:tcMar>
            <w:vAlign w:val="center"/>
          </w:tcPr>
          <w:p w14:paraId="4801C735" w14:textId="77777777" w:rsidR="0075730F" w:rsidRPr="00943E65" w:rsidRDefault="0075730F" w:rsidP="002A0AA7">
            <w:pPr>
              <w:pStyle w:val="TableText"/>
              <w:spacing w:before="20" w:after="20"/>
              <w:jc w:val="center"/>
            </w:pPr>
            <w:r w:rsidRPr="00943E65">
              <w:t>0</w:t>
            </w:r>
          </w:p>
        </w:tc>
        <w:tc>
          <w:tcPr>
            <w:tcW w:w="1304" w:type="dxa"/>
            <w:shd w:val="clear" w:color="auto" w:fill="BFBFBF" w:themeFill="background1" w:themeFillShade="BF"/>
            <w:tcMar>
              <w:top w:w="0" w:type="dxa"/>
              <w:left w:w="0" w:type="dxa"/>
              <w:bottom w:w="0" w:type="dxa"/>
              <w:right w:w="0" w:type="dxa"/>
            </w:tcMar>
            <w:vAlign w:val="center"/>
          </w:tcPr>
          <w:p w14:paraId="07441439"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59C88B9F"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7DA14673"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2F189500" w14:textId="77777777" w:rsidR="0075730F" w:rsidRPr="00943E65" w:rsidRDefault="0075730F" w:rsidP="002A0AA7">
            <w:pPr>
              <w:pStyle w:val="TableText"/>
              <w:spacing w:before="20" w:after="20"/>
              <w:jc w:val="center"/>
            </w:pPr>
          </w:p>
        </w:tc>
      </w:tr>
      <w:tr w:rsidR="0075730F" w14:paraId="5F149CEA" w14:textId="77777777" w:rsidTr="00CC405B">
        <w:trPr>
          <w:cantSplit/>
        </w:trPr>
        <w:tc>
          <w:tcPr>
            <w:tcW w:w="1409" w:type="dxa"/>
            <w:vMerge/>
            <w:shd w:val="clear" w:color="auto" w:fill="FFFFFF"/>
            <w:tcMar>
              <w:top w:w="0" w:type="dxa"/>
              <w:left w:w="0" w:type="dxa"/>
              <w:bottom w:w="0" w:type="dxa"/>
              <w:right w:w="0" w:type="dxa"/>
            </w:tcMar>
          </w:tcPr>
          <w:p w14:paraId="21F4606F"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3724569F" w14:textId="77777777" w:rsidR="0075730F" w:rsidRPr="00943E65" w:rsidRDefault="0075730F" w:rsidP="002A0AA7">
            <w:pPr>
              <w:pStyle w:val="TableText"/>
              <w:spacing w:before="20" w:after="20"/>
            </w:pPr>
            <w:proofErr w:type="spellStart"/>
            <w:r w:rsidRPr="00943E65">
              <w:t>large_fresh</w:t>
            </w:r>
            <w:proofErr w:type="spellEnd"/>
          </w:p>
        </w:tc>
        <w:tc>
          <w:tcPr>
            <w:tcW w:w="1304" w:type="dxa"/>
            <w:shd w:val="clear" w:color="auto" w:fill="FF0000"/>
            <w:tcMar>
              <w:top w:w="0" w:type="dxa"/>
              <w:left w:w="0" w:type="dxa"/>
              <w:bottom w:w="0" w:type="dxa"/>
              <w:right w:w="0" w:type="dxa"/>
            </w:tcMar>
            <w:vAlign w:val="center"/>
          </w:tcPr>
          <w:p w14:paraId="081BD281" w14:textId="77777777" w:rsidR="0075730F" w:rsidRPr="00943E65" w:rsidRDefault="0075730F" w:rsidP="002A0AA7">
            <w:pPr>
              <w:pStyle w:val="TableText"/>
              <w:spacing w:before="20" w:after="20"/>
              <w:jc w:val="center"/>
            </w:pPr>
            <w:r w:rsidRPr="00943E65">
              <w:t>-</w:t>
            </w:r>
          </w:p>
        </w:tc>
        <w:tc>
          <w:tcPr>
            <w:tcW w:w="1304" w:type="dxa"/>
            <w:shd w:val="clear" w:color="auto" w:fill="BFBFBF" w:themeFill="background1" w:themeFillShade="BF"/>
            <w:tcMar>
              <w:top w:w="0" w:type="dxa"/>
              <w:left w:w="0" w:type="dxa"/>
              <w:bottom w:w="0" w:type="dxa"/>
              <w:right w:w="0" w:type="dxa"/>
            </w:tcMar>
            <w:vAlign w:val="center"/>
          </w:tcPr>
          <w:p w14:paraId="2E674FF1"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4C72A96A"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65DA31AE"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7EB0C8CF" w14:textId="77777777" w:rsidR="0075730F" w:rsidRPr="00943E65" w:rsidRDefault="0075730F" w:rsidP="002A0AA7">
            <w:pPr>
              <w:pStyle w:val="TableText"/>
              <w:spacing w:before="20" w:after="20"/>
              <w:jc w:val="center"/>
            </w:pPr>
          </w:p>
        </w:tc>
      </w:tr>
      <w:tr w:rsidR="0075730F" w14:paraId="37AA55A5" w14:textId="77777777" w:rsidTr="00CC405B">
        <w:trPr>
          <w:cantSplit/>
        </w:trPr>
        <w:tc>
          <w:tcPr>
            <w:tcW w:w="1409" w:type="dxa"/>
            <w:vMerge/>
            <w:shd w:val="clear" w:color="auto" w:fill="FFFFFF"/>
            <w:tcMar>
              <w:top w:w="0" w:type="dxa"/>
              <w:left w:w="0" w:type="dxa"/>
              <w:bottom w:w="0" w:type="dxa"/>
              <w:right w:w="0" w:type="dxa"/>
            </w:tcMar>
          </w:tcPr>
          <w:p w14:paraId="34D4B69E"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5F6E9DAB" w14:textId="77777777" w:rsidR="0075730F" w:rsidRPr="00943E65" w:rsidRDefault="0075730F" w:rsidP="002A0AA7">
            <w:pPr>
              <w:pStyle w:val="TableText"/>
              <w:spacing w:before="20" w:after="20"/>
            </w:pPr>
            <w:proofErr w:type="spellStart"/>
            <w:r w:rsidRPr="00943E65">
              <w:t>small_fresh</w:t>
            </w:r>
            <w:proofErr w:type="spellEnd"/>
          </w:p>
        </w:tc>
        <w:tc>
          <w:tcPr>
            <w:tcW w:w="1304" w:type="dxa"/>
            <w:shd w:val="clear" w:color="auto" w:fill="BFBFBF" w:themeFill="background1" w:themeFillShade="BF"/>
            <w:tcMar>
              <w:top w:w="0" w:type="dxa"/>
              <w:left w:w="0" w:type="dxa"/>
              <w:bottom w:w="0" w:type="dxa"/>
              <w:right w:w="0" w:type="dxa"/>
            </w:tcMar>
            <w:vAlign w:val="center"/>
          </w:tcPr>
          <w:p w14:paraId="31A393E5" w14:textId="77777777" w:rsidR="0075730F" w:rsidRPr="00943E65" w:rsidRDefault="0075730F" w:rsidP="002A0AA7">
            <w:pPr>
              <w:pStyle w:val="TableText"/>
              <w:spacing w:before="20" w:after="20"/>
              <w:jc w:val="center"/>
            </w:pPr>
            <w:r w:rsidRPr="00943E65">
              <w:t>0</w:t>
            </w:r>
          </w:p>
        </w:tc>
        <w:tc>
          <w:tcPr>
            <w:tcW w:w="1304" w:type="dxa"/>
            <w:shd w:val="clear" w:color="auto" w:fill="BFBFBF" w:themeFill="background1" w:themeFillShade="BF"/>
            <w:tcMar>
              <w:top w:w="0" w:type="dxa"/>
              <w:left w:w="0" w:type="dxa"/>
              <w:bottom w:w="0" w:type="dxa"/>
              <w:right w:w="0" w:type="dxa"/>
            </w:tcMar>
            <w:vAlign w:val="center"/>
          </w:tcPr>
          <w:p w14:paraId="6B6D8BCF"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6499794F"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6ECFC84D"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344434CC" w14:textId="77777777" w:rsidR="0075730F" w:rsidRPr="00943E65" w:rsidRDefault="0075730F" w:rsidP="002A0AA7">
            <w:pPr>
              <w:pStyle w:val="TableText"/>
              <w:spacing w:before="20" w:after="20"/>
              <w:jc w:val="center"/>
            </w:pPr>
          </w:p>
        </w:tc>
      </w:tr>
      <w:tr w:rsidR="0075730F" w14:paraId="17AB5863" w14:textId="77777777" w:rsidTr="00CC405B">
        <w:trPr>
          <w:cantSplit/>
        </w:trPr>
        <w:tc>
          <w:tcPr>
            <w:tcW w:w="1409" w:type="dxa"/>
            <w:vMerge w:val="restart"/>
            <w:shd w:val="clear" w:color="auto" w:fill="FFFFFF"/>
            <w:tcMar>
              <w:top w:w="0" w:type="dxa"/>
              <w:left w:w="0" w:type="dxa"/>
              <w:bottom w:w="0" w:type="dxa"/>
              <w:right w:w="0" w:type="dxa"/>
            </w:tcMar>
          </w:tcPr>
          <w:p w14:paraId="1CA4651F" w14:textId="0E30921A" w:rsidR="0075730F" w:rsidRPr="00943E65" w:rsidRDefault="0075730F" w:rsidP="002A0AA7">
            <w:pPr>
              <w:pStyle w:val="TableText"/>
              <w:spacing w:before="20" w:after="20"/>
            </w:pPr>
            <w:r w:rsidRPr="00943E65">
              <w:t xml:space="preserve">Silver </w:t>
            </w:r>
            <w:r w:rsidR="00745927">
              <w:t>perch</w:t>
            </w:r>
          </w:p>
        </w:tc>
        <w:tc>
          <w:tcPr>
            <w:tcW w:w="1845" w:type="dxa"/>
            <w:gridSpan w:val="2"/>
            <w:shd w:val="clear" w:color="auto" w:fill="FFFFFF"/>
            <w:tcMar>
              <w:top w:w="0" w:type="dxa"/>
              <w:left w:w="0" w:type="dxa"/>
              <w:bottom w:w="0" w:type="dxa"/>
              <w:right w:w="0" w:type="dxa"/>
            </w:tcMar>
            <w:vAlign w:val="center"/>
          </w:tcPr>
          <w:p w14:paraId="69C8295B" w14:textId="77777777" w:rsidR="0075730F" w:rsidRPr="00943E65" w:rsidRDefault="0075730F" w:rsidP="002A0AA7">
            <w:pPr>
              <w:pStyle w:val="TableText"/>
              <w:spacing w:before="20" w:after="20"/>
            </w:pPr>
            <w:r w:rsidRPr="00943E65">
              <w:t>baseflow</w:t>
            </w:r>
          </w:p>
        </w:tc>
        <w:tc>
          <w:tcPr>
            <w:tcW w:w="1304" w:type="dxa"/>
            <w:shd w:val="clear" w:color="auto" w:fill="FFFFFF"/>
            <w:tcMar>
              <w:top w:w="0" w:type="dxa"/>
              <w:left w:w="0" w:type="dxa"/>
              <w:bottom w:w="0" w:type="dxa"/>
              <w:right w:w="0" w:type="dxa"/>
            </w:tcMar>
            <w:vAlign w:val="center"/>
          </w:tcPr>
          <w:p w14:paraId="3EE772C2"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502A4921"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014449DD"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33D252B7" w14:textId="77777777" w:rsidR="0075730F" w:rsidRPr="00943E65" w:rsidRDefault="0075730F" w:rsidP="002A0AA7">
            <w:pPr>
              <w:pStyle w:val="TableText"/>
              <w:spacing w:before="20" w:after="20"/>
              <w:jc w:val="center"/>
            </w:pPr>
          </w:p>
        </w:tc>
        <w:tc>
          <w:tcPr>
            <w:tcW w:w="1304" w:type="dxa"/>
            <w:shd w:val="clear" w:color="auto" w:fill="BFBFBF" w:themeFill="background1" w:themeFillShade="BF"/>
            <w:tcMar>
              <w:top w:w="0" w:type="dxa"/>
              <w:left w:w="0" w:type="dxa"/>
              <w:bottom w:w="0" w:type="dxa"/>
              <w:right w:w="0" w:type="dxa"/>
            </w:tcMar>
            <w:vAlign w:val="center"/>
          </w:tcPr>
          <w:p w14:paraId="26BC0F80" w14:textId="77777777" w:rsidR="0075730F" w:rsidRPr="00943E65" w:rsidRDefault="0075730F" w:rsidP="002A0AA7">
            <w:pPr>
              <w:pStyle w:val="TableText"/>
              <w:spacing w:before="20" w:after="20"/>
              <w:jc w:val="center"/>
            </w:pPr>
            <w:r w:rsidRPr="00943E65">
              <w:t>0</w:t>
            </w:r>
          </w:p>
        </w:tc>
      </w:tr>
      <w:tr w:rsidR="0075730F" w14:paraId="029A91C6" w14:textId="77777777" w:rsidTr="00CC405B">
        <w:trPr>
          <w:cantSplit/>
        </w:trPr>
        <w:tc>
          <w:tcPr>
            <w:tcW w:w="1409" w:type="dxa"/>
            <w:vMerge/>
            <w:shd w:val="clear" w:color="auto" w:fill="FFFFFF"/>
            <w:tcMar>
              <w:top w:w="0" w:type="dxa"/>
              <w:left w:w="0" w:type="dxa"/>
              <w:bottom w:w="0" w:type="dxa"/>
              <w:right w:w="0" w:type="dxa"/>
            </w:tcMar>
          </w:tcPr>
          <w:p w14:paraId="236A969C"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4B20A930" w14:textId="77777777" w:rsidR="0075730F" w:rsidRPr="00943E65" w:rsidRDefault="0075730F" w:rsidP="002A0AA7">
            <w:pPr>
              <w:pStyle w:val="TableText"/>
              <w:spacing w:before="20" w:after="20"/>
            </w:pPr>
            <w:r w:rsidRPr="00943E65">
              <w:t>change_72h</w:t>
            </w:r>
          </w:p>
        </w:tc>
        <w:tc>
          <w:tcPr>
            <w:tcW w:w="1304" w:type="dxa"/>
            <w:shd w:val="clear" w:color="auto" w:fill="FFFFFF"/>
            <w:tcMar>
              <w:top w:w="0" w:type="dxa"/>
              <w:left w:w="0" w:type="dxa"/>
              <w:bottom w:w="0" w:type="dxa"/>
              <w:right w:w="0" w:type="dxa"/>
            </w:tcMar>
            <w:vAlign w:val="center"/>
          </w:tcPr>
          <w:p w14:paraId="3F0775B6"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1C3B8C0E"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3378ACC2"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378866BE" w14:textId="77777777" w:rsidR="0075730F" w:rsidRPr="00943E65" w:rsidRDefault="0075730F" w:rsidP="002A0AA7">
            <w:pPr>
              <w:pStyle w:val="TableText"/>
              <w:spacing w:before="20" w:after="20"/>
              <w:jc w:val="center"/>
            </w:pPr>
          </w:p>
        </w:tc>
        <w:tc>
          <w:tcPr>
            <w:tcW w:w="1304" w:type="dxa"/>
            <w:shd w:val="clear" w:color="auto" w:fill="BFBFBF" w:themeFill="background1" w:themeFillShade="BF"/>
            <w:tcMar>
              <w:top w:w="0" w:type="dxa"/>
              <w:left w:w="0" w:type="dxa"/>
              <w:bottom w:w="0" w:type="dxa"/>
              <w:right w:w="0" w:type="dxa"/>
            </w:tcMar>
            <w:vAlign w:val="center"/>
          </w:tcPr>
          <w:p w14:paraId="06DA5FD1" w14:textId="77777777" w:rsidR="0075730F" w:rsidRPr="00943E65" w:rsidRDefault="0075730F" w:rsidP="002A0AA7">
            <w:pPr>
              <w:pStyle w:val="TableText"/>
              <w:spacing w:before="20" w:after="20"/>
              <w:jc w:val="center"/>
            </w:pPr>
            <w:r w:rsidRPr="00943E65">
              <w:t>0</w:t>
            </w:r>
          </w:p>
        </w:tc>
      </w:tr>
      <w:tr w:rsidR="0075730F" w14:paraId="59852930" w14:textId="77777777" w:rsidTr="00CC405B">
        <w:trPr>
          <w:cantSplit/>
        </w:trPr>
        <w:tc>
          <w:tcPr>
            <w:tcW w:w="1409" w:type="dxa"/>
            <w:vMerge/>
            <w:shd w:val="clear" w:color="auto" w:fill="FFFFFF"/>
            <w:tcMar>
              <w:top w:w="0" w:type="dxa"/>
              <w:left w:w="0" w:type="dxa"/>
              <w:bottom w:w="0" w:type="dxa"/>
              <w:right w:w="0" w:type="dxa"/>
            </w:tcMar>
          </w:tcPr>
          <w:p w14:paraId="7ED6F8EC"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18186515" w14:textId="77777777" w:rsidR="0075730F" w:rsidRPr="00943E65" w:rsidRDefault="0075730F" w:rsidP="002A0AA7">
            <w:pPr>
              <w:pStyle w:val="TableText"/>
              <w:spacing w:before="20" w:after="20"/>
            </w:pPr>
            <w:proofErr w:type="spellStart"/>
            <w:r w:rsidRPr="00943E65">
              <w:t>days_increasing</w:t>
            </w:r>
            <w:proofErr w:type="spellEnd"/>
          </w:p>
        </w:tc>
        <w:tc>
          <w:tcPr>
            <w:tcW w:w="1304" w:type="dxa"/>
            <w:shd w:val="clear" w:color="auto" w:fill="FFFFFF"/>
            <w:tcMar>
              <w:top w:w="0" w:type="dxa"/>
              <w:left w:w="0" w:type="dxa"/>
              <w:bottom w:w="0" w:type="dxa"/>
              <w:right w:w="0" w:type="dxa"/>
            </w:tcMar>
            <w:vAlign w:val="center"/>
          </w:tcPr>
          <w:p w14:paraId="7AEA9E08"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15BD9D15" w14:textId="77777777" w:rsidR="0075730F" w:rsidRPr="00943E65" w:rsidRDefault="0075730F" w:rsidP="002A0AA7">
            <w:pPr>
              <w:pStyle w:val="TableText"/>
              <w:spacing w:before="20" w:after="20"/>
              <w:jc w:val="center"/>
            </w:pPr>
          </w:p>
        </w:tc>
        <w:tc>
          <w:tcPr>
            <w:tcW w:w="1304" w:type="dxa"/>
            <w:shd w:val="clear" w:color="auto" w:fill="BFBFBF" w:themeFill="background1" w:themeFillShade="BF"/>
            <w:tcMar>
              <w:top w:w="0" w:type="dxa"/>
              <w:left w:w="0" w:type="dxa"/>
              <w:bottom w:w="0" w:type="dxa"/>
              <w:right w:w="0" w:type="dxa"/>
            </w:tcMar>
            <w:vAlign w:val="center"/>
          </w:tcPr>
          <w:p w14:paraId="263FF1FE"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7E335C0F"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135FB3E6" w14:textId="77777777" w:rsidR="0075730F" w:rsidRPr="00943E65" w:rsidRDefault="0075730F" w:rsidP="002A0AA7">
            <w:pPr>
              <w:pStyle w:val="TableText"/>
              <w:spacing w:before="20" w:after="20"/>
              <w:jc w:val="center"/>
            </w:pPr>
          </w:p>
        </w:tc>
      </w:tr>
      <w:tr w:rsidR="0075730F" w14:paraId="3EFC0F50" w14:textId="77777777" w:rsidTr="00CC405B">
        <w:trPr>
          <w:cantSplit/>
        </w:trPr>
        <w:tc>
          <w:tcPr>
            <w:tcW w:w="1409" w:type="dxa"/>
            <w:vMerge/>
            <w:shd w:val="clear" w:color="auto" w:fill="FFFFFF"/>
            <w:tcMar>
              <w:top w:w="0" w:type="dxa"/>
              <w:left w:w="0" w:type="dxa"/>
              <w:bottom w:w="0" w:type="dxa"/>
              <w:right w:w="0" w:type="dxa"/>
            </w:tcMar>
          </w:tcPr>
          <w:p w14:paraId="6489FDD6"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1CDBEE0F" w14:textId="77777777" w:rsidR="0075730F" w:rsidRPr="00943E65" w:rsidRDefault="0075730F" w:rsidP="002A0AA7">
            <w:pPr>
              <w:pStyle w:val="TableText"/>
              <w:spacing w:before="20" w:after="20"/>
            </w:pPr>
            <w:proofErr w:type="spellStart"/>
            <w:r w:rsidRPr="00943E65">
              <w:t>large_fresh</w:t>
            </w:r>
            <w:proofErr w:type="spellEnd"/>
          </w:p>
        </w:tc>
        <w:tc>
          <w:tcPr>
            <w:tcW w:w="1304" w:type="dxa"/>
            <w:shd w:val="clear" w:color="auto" w:fill="FFFFFF"/>
            <w:tcMar>
              <w:top w:w="0" w:type="dxa"/>
              <w:left w:w="0" w:type="dxa"/>
              <w:bottom w:w="0" w:type="dxa"/>
              <w:right w:w="0" w:type="dxa"/>
            </w:tcMar>
            <w:vAlign w:val="center"/>
          </w:tcPr>
          <w:p w14:paraId="3C487DD5"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441019B0"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38B64F74"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4512D8CD" w14:textId="77777777" w:rsidR="0075730F" w:rsidRPr="00943E65" w:rsidRDefault="0075730F" w:rsidP="002A0AA7">
            <w:pPr>
              <w:pStyle w:val="TableText"/>
              <w:spacing w:before="20" w:after="20"/>
              <w:jc w:val="center"/>
            </w:pPr>
          </w:p>
        </w:tc>
        <w:tc>
          <w:tcPr>
            <w:tcW w:w="1304" w:type="dxa"/>
            <w:shd w:val="clear" w:color="auto" w:fill="BFBFBF" w:themeFill="background1" w:themeFillShade="BF"/>
            <w:tcMar>
              <w:top w:w="0" w:type="dxa"/>
              <w:left w:w="0" w:type="dxa"/>
              <w:bottom w:w="0" w:type="dxa"/>
              <w:right w:w="0" w:type="dxa"/>
            </w:tcMar>
            <w:vAlign w:val="center"/>
          </w:tcPr>
          <w:p w14:paraId="7F140B22" w14:textId="77777777" w:rsidR="0075730F" w:rsidRPr="00943E65" w:rsidRDefault="0075730F" w:rsidP="002A0AA7">
            <w:pPr>
              <w:pStyle w:val="TableText"/>
              <w:spacing w:before="20" w:after="20"/>
              <w:jc w:val="center"/>
            </w:pPr>
            <w:r w:rsidRPr="00943E65">
              <w:t>0</w:t>
            </w:r>
          </w:p>
        </w:tc>
      </w:tr>
      <w:tr w:rsidR="0075730F" w14:paraId="73F853F7" w14:textId="77777777" w:rsidTr="00CC405B">
        <w:trPr>
          <w:cantSplit/>
        </w:trPr>
        <w:tc>
          <w:tcPr>
            <w:tcW w:w="1409" w:type="dxa"/>
            <w:vMerge/>
            <w:shd w:val="clear" w:color="auto" w:fill="FFFFFF"/>
            <w:tcMar>
              <w:top w:w="0" w:type="dxa"/>
              <w:left w:w="0" w:type="dxa"/>
              <w:bottom w:w="0" w:type="dxa"/>
              <w:right w:w="0" w:type="dxa"/>
            </w:tcMar>
          </w:tcPr>
          <w:p w14:paraId="66E4428E"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5DDA4143" w14:textId="77777777" w:rsidR="0075730F" w:rsidRPr="00943E65" w:rsidRDefault="0075730F" w:rsidP="002A0AA7">
            <w:pPr>
              <w:pStyle w:val="TableText"/>
              <w:spacing w:before="20" w:after="20"/>
            </w:pPr>
            <w:proofErr w:type="spellStart"/>
            <w:r w:rsidRPr="00943E65">
              <w:t>seven_day_median</w:t>
            </w:r>
            <w:proofErr w:type="spellEnd"/>
          </w:p>
        </w:tc>
        <w:tc>
          <w:tcPr>
            <w:tcW w:w="1304" w:type="dxa"/>
            <w:shd w:val="clear" w:color="auto" w:fill="FFFFFF"/>
            <w:tcMar>
              <w:top w:w="0" w:type="dxa"/>
              <w:left w:w="0" w:type="dxa"/>
              <w:bottom w:w="0" w:type="dxa"/>
              <w:right w:w="0" w:type="dxa"/>
            </w:tcMar>
            <w:vAlign w:val="center"/>
          </w:tcPr>
          <w:p w14:paraId="190694F6"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2C8D713E" w14:textId="77777777" w:rsidR="0075730F" w:rsidRPr="00943E65" w:rsidRDefault="0075730F" w:rsidP="002A0AA7">
            <w:pPr>
              <w:pStyle w:val="TableText"/>
              <w:spacing w:before="20" w:after="20"/>
              <w:jc w:val="center"/>
            </w:pPr>
          </w:p>
        </w:tc>
        <w:tc>
          <w:tcPr>
            <w:tcW w:w="1304" w:type="dxa"/>
            <w:shd w:val="clear" w:color="auto" w:fill="BFBFBF" w:themeFill="background1" w:themeFillShade="BF"/>
            <w:tcMar>
              <w:top w:w="0" w:type="dxa"/>
              <w:left w:w="0" w:type="dxa"/>
              <w:bottom w:w="0" w:type="dxa"/>
              <w:right w:w="0" w:type="dxa"/>
            </w:tcMar>
            <w:vAlign w:val="center"/>
          </w:tcPr>
          <w:p w14:paraId="493E2320"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6FD66707"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0F3B60AC" w14:textId="77777777" w:rsidR="0075730F" w:rsidRPr="00943E65" w:rsidRDefault="0075730F" w:rsidP="002A0AA7">
            <w:pPr>
              <w:pStyle w:val="TableText"/>
              <w:spacing w:before="20" w:after="20"/>
              <w:jc w:val="center"/>
            </w:pPr>
          </w:p>
        </w:tc>
      </w:tr>
      <w:tr w:rsidR="0075730F" w14:paraId="52CA989E" w14:textId="77777777" w:rsidTr="00CC405B">
        <w:trPr>
          <w:cantSplit/>
        </w:trPr>
        <w:tc>
          <w:tcPr>
            <w:tcW w:w="1409" w:type="dxa"/>
            <w:vMerge/>
            <w:shd w:val="clear" w:color="auto" w:fill="FFFFFF"/>
            <w:tcMar>
              <w:top w:w="0" w:type="dxa"/>
              <w:left w:w="0" w:type="dxa"/>
              <w:bottom w:w="0" w:type="dxa"/>
              <w:right w:w="0" w:type="dxa"/>
            </w:tcMar>
          </w:tcPr>
          <w:p w14:paraId="18BA0E63"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34C6B5EC" w14:textId="77777777" w:rsidR="0075730F" w:rsidRPr="00943E65" w:rsidRDefault="0075730F" w:rsidP="002A0AA7">
            <w:pPr>
              <w:pStyle w:val="TableText"/>
              <w:spacing w:before="20" w:after="20"/>
            </w:pPr>
            <w:proofErr w:type="spellStart"/>
            <w:r w:rsidRPr="00943E65">
              <w:t>seven_day_range</w:t>
            </w:r>
            <w:proofErr w:type="spellEnd"/>
          </w:p>
        </w:tc>
        <w:tc>
          <w:tcPr>
            <w:tcW w:w="1304" w:type="dxa"/>
            <w:shd w:val="clear" w:color="auto" w:fill="FFFFFF"/>
            <w:tcMar>
              <w:top w:w="0" w:type="dxa"/>
              <w:left w:w="0" w:type="dxa"/>
              <w:bottom w:w="0" w:type="dxa"/>
              <w:right w:w="0" w:type="dxa"/>
            </w:tcMar>
            <w:vAlign w:val="center"/>
          </w:tcPr>
          <w:p w14:paraId="463DDCED"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4E5140CB" w14:textId="77777777" w:rsidR="0075730F" w:rsidRPr="00943E65" w:rsidRDefault="0075730F" w:rsidP="002A0AA7">
            <w:pPr>
              <w:pStyle w:val="TableText"/>
              <w:spacing w:before="20" w:after="20"/>
              <w:jc w:val="center"/>
            </w:pPr>
          </w:p>
        </w:tc>
        <w:tc>
          <w:tcPr>
            <w:tcW w:w="1304" w:type="dxa"/>
            <w:shd w:val="clear" w:color="auto" w:fill="BFBFBF" w:themeFill="background1" w:themeFillShade="BF"/>
            <w:tcMar>
              <w:top w:w="0" w:type="dxa"/>
              <w:left w:w="0" w:type="dxa"/>
              <w:bottom w:w="0" w:type="dxa"/>
              <w:right w:w="0" w:type="dxa"/>
            </w:tcMar>
            <w:vAlign w:val="center"/>
          </w:tcPr>
          <w:p w14:paraId="1E2F9DA4" w14:textId="77777777" w:rsidR="0075730F" w:rsidRPr="00943E65" w:rsidRDefault="0075730F" w:rsidP="002A0AA7">
            <w:pPr>
              <w:pStyle w:val="TableText"/>
              <w:spacing w:before="20" w:after="20"/>
              <w:jc w:val="center"/>
            </w:pPr>
            <w:r w:rsidRPr="00943E65">
              <w:t>0</w:t>
            </w:r>
          </w:p>
        </w:tc>
        <w:tc>
          <w:tcPr>
            <w:tcW w:w="1304" w:type="dxa"/>
            <w:shd w:val="clear" w:color="auto" w:fill="FFFFFF"/>
            <w:tcMar>
              <w:top w:w="0" w:type="dxa"/>
              <w:left w:w="0" w:type="dxa"/>
              <w:bottom w:w="0" w:type="dxa"/>
              <w:right w:w="0" w:type="dxa"/>
            </w:tcMar>
            <w:vAlign w:val="center"/>
          </w:tcPr>
          <w:p w14:paraId="23BF53A7"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7DF8F48C" w14:textId="77777777" w:rsidR="0075730F" w:rsidRPr="00943E65" w:rsidRDefault="0075730F" w:rsidP="002A0AA7">
            <w:pPr>
              <w:pStyle w:val="TableText"/>
              <w:spacing w:before="20" w:after="20"/>
              <w:jc w:val="center"/>
            </w:pPr>
          </w:p>
        </w:tc>
      </w:tr>
      <w:tr w:rsidR="0075730F" w14:paraId="42F7D218" w14:textId="77777777" w:rsidTr="00CC405B">
        <w:trPr>
          <w:cantSplit/>
        </w:trPr>
        <w:tc>
          <w:tcPr>
            <w:tcW w:w="1409" w:type="dxa"/>
            <w:vMerge/>
            <w:shd w:val="clear" w:color="auto" w:fill="FFFFFF"/>
            <w:tcMar>
              <w:top w:w="0" w:type="dxa"/>
              <w:left w:w="0" w:type="dxa"/>
              <w:bottom w:w="0" w:type="dxa"/>
              <w:right w:w="0" w:type="dxa"/>
            </w:tcMar>
          </w:tcPr>
          <w:p w14:paraId="414DC5AE" w14:textId="77777777" w:rsidR="0075730F" w:rsidRPr="00943E65" w:rsidRDefault="0075730F" w:rsidP="002A0AA7">
            <w:pPr>
              <w:pStyle w:val="TableText"/>
              <w:spacing w:before="20" w:after="20"/>
            </w:pPr>
          </w:p>
        </w:tc>
        <w:tc>
          <w:tcPr>
            <w:tcW w:w="1845" w:type="dxa"/>
            <w:gridSpan w:val="2"/>
            <w:shd w:val="clear" w:color="auto" w:fill="FFFFFF"/>
            <w:tcMar>
              <w:top w:w="0" w:type="dxa"/>
              <w:left w:w="0" w:type="dxa"/>
              <w:bottom w:w="0" w:type="dxa"/>
              <w:right w:w="0" w:type="dxa"/>
            </w:tcMar>
            <w:vAlign w:val="center"/>
          </w:tcPr>
          <w:p w14:paraId="5FA58DB5" w14:textId="77777777" w:rsidR="0075730F" w:rsidRPr="00943E65" w:rsidRDefault="0075730F" w:rsidP="002A0AA7">
            <w:pPr>
              <w:pStyle w:val="TableText"/>
              <w:spacing w:before="20" w:after="20"/>
            </w:pPr>
            <w:proofErr w:type="spellStart"/>
            <w:r w:rsidRPr="00943E65">
              <w:t>small_fresh</w:t>
            </w:r>
            <w:proofErr w:type="spellEnd"/>
          </w:p>
        </w:tc>
        <w:tc>
          <w:tcPr>
            <w:tcW w:w="1304" w:type="dxa"/>
            <w:shd w:val="clear" w:color="auto" w:fill="FFFFFF"/>
            <w:tcMar>
              <w:top w:w="0" w:type="dxa"/>
              <w:left w:w="0" w:type="dxa"/>
              <w:bottom w:w="0" w:type="dxa"/>
              <w:right w:w="0" w:type="dxa"/>
            </w:tcMar>
            <w:vAlign w:val="center"/>
          </w:tcPr>
          <w:p w14:paraId="6D3A4F5D"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7103913A"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30E75462" w14:textId="77777777" w:rsidR="0075730F" w:rsidRPr="00943E65" w:rsidRDefault="0075730F" w:rsidP="002A0AA7">
            <w:pPr>
              <w:pStyle w:val="TableText"/>
              <w:spacing w:before="20" w:after="20"/>
              <w:jc w:val="center"/>
            </w:pPr>
          </w:p>
        </w:tc>
        <w:tc>
          <w:tcPr>
            <w:tcW w:w="1304" w:type="dxa"/>
            <w:shd w:val="clear" w:color="auto" w:fill="FFFFFF"/>
            <w:tcMar>
              <w:top w:w="0" w:type="dxa"/>
              <w:left w:w="0" w:type="dxa"/>
              <w:bottom w:w="0" w:type="dxa"/>
              <w:right w:w="0" w:type="dxa"/>
            </w:tcMar>
            <w:vAlign w:val="center"/>
          </w:tcPr>
          <w:p w14:paraId="359D0640" w14:textId="77777777" w:rsidR="0075730F" w:rsidRPr="00943E65" w:rsidRDefault="0075730F" w:rsidP="002A0AA7">
            <w:pPr>
              <w:pStyle w:val="TableText"/>
              <w:spacing w:before="20" w:after="20"/>
              <w:jc w:val="center"/>
            </w:pPr>
          </w:p>
        </w:tc>
        <w:tc>
          <w:tcPr>
            <w:tcW w:w="1304" w:type="dxa"/>
            <w:shd w:val="clear" w:color="auto" w:fill="BFBFBF" w:themeFill="background1" w:themeFillShade="BF"/>
            <w:tcMar>
              <w:top w:w="0" w:type="dxa"/>
              <w:left w:w="0" w:type="dxa"/>
              <w:bottom w:w="0" w:type="dxa"/>
              <w:right w:w="0" w:type="dxa"/>
            </w:tcMar>
            <w:vAlign w:val="center"/>
          </w:tcPr>
          <w:p w14:paraId="64058623" w14:textId="77777777" w:rsidR="0075730F" w:rsidRPr="00943E65" w:rsidRDefault="0075730F" w:rsidP="002A0AA7">
            <w:pPr>
              <w:pStyle w:val="TableText"/>
              <w:spacing w:before="20" w:after="20"/>
              <w:jc w:val="center"/>
            </w:pPr>
            <w:r w:rsidRPr="00943E65">
              <w:t>0</w:t>
            </w:r>
          </w:p>
        </w:tc>
      </w:tr>
    </w:tbl>
    <w:p w14:paraId="261A8A79" w14:textId="77777777" w:rsidR="0057486C" w:rsidRDefault="0057486C" w:rsidP="0057486C">
      <w:pPr>
        <w:pStyle w:val="Heading2"/>
      </w:pPr>
      <w:bookmarkStart w:id="201" w:name="_Toc76050188"/>
      <w:r>
        <w:lastRenderedPageBreak/>
        <w:t>Summary of counterfactual predictions metrics</w:t>
      </w:r>
      <w:bookmarkEnd w:id="201"/>
    </w:p>
    <w:p w14:paraId="633EF7E1" w14:textId="77777777" w:rsidR="0057486C" w:rsidRDefault="0057486C" w:rsidP="0057486C">
      <w:pPr>
        <w:pStyle w:val="BodyText"/>
        <w:keepNext/>
      </w:pPr>
      <w:r>
        <w:t>Below shows a table of all the analysis indicating significant positive and negative results.</w:t>
      </w:r>
    </w:p>
    <w:p w14:paraId="01B86E39" w14:textId="54B80E4B" w:rsidR="0057486C" w:rsidRDefault="0057486C" w:rsidP="0057486C">
      <w:pPr>
        <w:pStyle w:val="CaptionTable"/>
      </w:pPr>
      <w:bookmarkStart w:id="202" w:name="_Toc76050248"/>
      <w:r>
        <w:t xml:space="preserve">Table </w:t>
      </w:r>
      <w:fldSimple w:instr=" STYLEREF 1 \s " w:fldLock="1">
        <w:r w:rsidR="000F6224">
          <w:rPr>
            <w:noProof/>
          </w:rPr>
          <w:t>3</w:t>
        </w:r>
      </w:fldSimple>
      <w:r>
        <w:t>.</w:t>
      </w:r>
      <w:fldSimple w:instr=" SEQ Table \* ARABIC \s 1 ">
        <w:r w:rsidR="00AC66FC">
          <w:rPr>
            <w:noProof/>
          </w:rPr>
          <w:t>2</w:t>
        </w:r>
      </w:fldSimple>
      <w:r>
        <w:t xml:space="preserve"> Summary of predicted Commonwealth environmental water effect for all analyses</w:t>
      </w:r>
      <w:bookmarkEnd w:id="202"/>
    </w:p>
    <w:p w14:paraId="1B69415F" w14:textId="3D29D106" w:rsidR="0057486C" w:rsidRPr="00361E95" w:rsidRDefault="0057486C" w:rsidP="00361E95">
      <w:pPr>
        <w:pStyle w:val="CaptionNote"/>
      </w:pPr>
      <w:bookmarkStart w:id="203" w:name="X494d6dda2a6e0cd03a1779c817ae3760efeb9fe"/>
      <w:r w:rsidRPr="00361E95">
        <w:rPr>
          <w:shd w:val="clear" w:color="auto" w:fill="92D050"/>
        </w:rPr>
        <w:t>Green</w:t>
      </w:r>
      <w:r w:rsidRPr="00361E95">
        <w:t xml:space="preserve"> indicates a positive ‘significant’ relationship (‘+’), </w:t>
      </w:r>
      <w:r w:rsidRPr="006B31AE">
        <w:rPr>
          <w:shd w:val="clear" w:color="auto" w:fill="D9D9D9" w:themeFill="background2" w:themeFillShade="D9"/>
        </w:rPr>
        <w:t>grey</w:t>
      </w:r>
      <w:r w:rsidRPr="00361E95">
        <w:t xml:space="preserve"> no relationship (‘0’), and</w:t>
      </w:r>
      <w:r w:rsidRPr="00361E95">
        <w:rPr>
          <w:shd w:val="clear" w:color="auto" w:fill="FF0000"/>
        </w:rPr>
        <w:t xml:space="preserve"> red</w:t>
      </w:r>
      <w:r w:rsidRPr="00361E95">
        <w:t xml:space="preserve"> </w:t>
      </w:r>
      <w:r w:rsidR="00BD258D" w:rsidRPr="00361E95">
        <w:t xml:space="preserve">a </w:t>
      </w:r>
      <w:r w:rsidRPr="00361E95">
        <w:t>negative relationship (‘-’). White cells indicate no analysis run. Significant defined as 95%CrI not overlapping zero</w:t>
      </w:r>
      <w:bookmarkEnd w:id="203"/>
    </w:p>
    <w:tbl>
      <w:tblPr>
        <w:tblW w:w="0" w:type="auto"/>
        <w:tblBorders>
          <w:top w:val="single" w:sz="8" w:space="0" w:color="01528B"/>
          <w:left w:val="single" w:sz="8" w:space="0" w:color="01528B"/>
          <w:bottom w:val="single" w:sz="8" w:space="0" w:color="01528B"/>
          <w:right w:val="single" w:sz="8" w:space="0" w:color="01528B"/>
          <w:insideH w:val="single" w:sz="8" w:space="0" w:color="01528B"/>
          <w:insideV w:val="single" w:sz="8" w:space="0" w:color="01528B"/>
        </w:tblBorders>
        <w:tblLayout w:type="fixed"/>
        <w:tblLook w:val="0420" w:firstRow="1" w:lastRow="0" w:firstColumn="0" w:lastColumn="0" w:noHBand="0" w:noVBand="1"/>
      </w:tblPr>
      <w:tblGrid>
        <w:gridCol w:w="1249"/>
        <w:gridCol w:w="1408"/>
        <w:gridCol w:w="1134"/>
        <w:gridCol w:w="1134"/>
        <w:gridCol w:w="1134"/>
        <w:gridCol w:w="1134"/>
        <w:gridCol w:w="1134"/>
        <w:gridCol w:w="1134"/>
      </w:tblGrid>
      <w:tr w:rsidR="0057486C" w14:paraId="36CE5DF3" w14:textId="77777777" w:rsidTr="00CC405B">
        <w:trPr>
          <w:cantSplit/>
          <w:tblHeader/>
        </w:trPr>
        <w:tc>
          <w:tcPr>
            <w:tcW w:w="1249" w:type="dxa"/>
            <w:shd w:val="clear" w:color="auto" w:fill="01528B"/>
            <w:tcMar>
              <w:top w:w="0" w:type="dxa"/>
              <w:left w:w="0" w:type="dxa"/>
              <w:bottom w:w="0" w:type="dxa"/>
              <w:right w:w="0" w:type="dxa"/>
            </w:tcMar>
            <w:vAlign w:val="center"/>
          </w:tcPr>
          <w:p w14:paraId="5A812043" w14:textId="11D8C087" w:rsidR="002A0AA7" w:rsidRDefault="002A0AA7" w:rsidP="002A0AA7">
            <w:pPr>
              <w:pStyle w:val="ColumnHeading"/>
            </w:pPr>
            <w:r>
              <w:t>Species</w:t>
            </w:r>
          </w:p>
        </w:tc>
        <w:tc>
          <w:tcPr>
            <w:tcW w:w="1408" w:type="dxa"/>
            <w:shd w:val="clear" w:color="auto" w:fill="01528B"/>
            <w:tcMar>
              <w:top w:w="0" w:type="dxa"/>
              <w:left w:w="0" w:type="dxa"/>
              <w:bottom w:w="0" w:type="dxa"/>
              <w:right w:w="0" w:type="dxa"/>
            </w:tcMar>
            <w:vAlign w:val="center"/>
          </w:tcPr>
          <w:p w14:paraId="26BF884D" w14:textId="77777777" w:rsidR="002A0AA7" w:rsidRDefault="002A0AA7" w:rsidP="002A0AA7">
            <w:pPr>
              <w:pStyle w:val="ColumnHeading"/>
            </w:pPr>
            <w:r>
              <w:t>Selected area</w:t>
            </w:r>
          </w:p>
        </w:tc>
        <w:tc>
          <w:tcPr>
            <w:tcW w:w="1134" w:type="dxa"/>
            <w:shd w:val="clear" w:color="auto" w:fill="01528B"/>
            <w:tcMar>
              <w:top w:w="0" w:type="dxa"/>
              <w:left w:w="0" w:type="dxa"/>
              <w:bottom w:w="0" w:type="dxa"/>
              <w:right w:w="0" w:type="dxa"/>
            </w:tcMar>
            <w:vAlign w:val="center"/>
          </w:tcPr>
          <w:p w14:paraId="1CDCC346" w14:textId="77777777" w:rsidR="002A0AA7" w:rsidRDefault="002A0AA7" w:rsidP="002A0AA7">
            <w:pPr>
              <w:pStyle w:val="ColumnHeading"/>
            </w:pPr>
            <w:r>
              <w:t>Water year</w:t>
            </w:r>
          </w:p>
        </w:tc>
        <w:tc>
          <w:tcPr>
            <w:tcW w:w="1134" w:type="dxa"/>
            <w:shd w:val="clear" w:color="auto" w:fill="01528B"/>
            <w:tcMar>
              <w:top w:w="0" w:type="dxa"/>
              <w:left w:w="0" w:type="dxa"/>
              <w:bottom w:w="0" w:type="dxa"/>
              <w:right w:w="0" w:type="dxa"/>
            </w:tcMar>
            <w:vAlign w:val="center"/>
          </w:tcPr>
          <w:p w14:paraId="5C3C0AFA" w14:textId="77777777" w:rsidR="002A0AA7" w:rsidRDefault="002A0AA7" w:rsidP="002A0AA7">
            <w:pPr>
              <w:pStyle w:val="ColumnHeading"/>
            </w:pPr>
            <w:proofErr w:type="spellStart"/>
            <w:r>
              <w:t>adultAbund</w:t>
            </w:r>
            <w:proofErr w:type="spellEnd"/>
          </w:p>
        </w:tc>
        <w:tc>
          <w:tcPr>
            <w:tcW w:w="1134" w:type="dxa"/>
            <w:shd w:val="clear" w:color="auto" w:fill="01528B"/>
            <w:tcMar>
              <w:top w:w="0" w:type="dxa"/>
              <w:left w:w="0" w:type="dxa"/>
              <w:bottom w:w="0" w:type="dxa"/>
              <w:right w:w="0" w:type="dxa"/>
            </w:tcMar>
            <w:vAlign w:val="center"/>
          </w:tcPr>
          <w:p w14:paraId="067DFBA8" w14:textId="77777777" w:rsidR="002A0AA7" w:rsidRDefault="002A0AA7" w:rsidP="002A0AA7">
            <w:pPr>
              <w:pStyle w:val="ColumnHeading"/>
            </w:pPr>
            <w:proofErr w:type="spellStart"/>
            <w:r>
              <w:t>bodyCond</w:t>
            </w:r>
            <w:proofErr w:type="spellEnd"/>
          </w:p>
        </w:tc>
        <w:tc>
          <w:tcPr>
            <w:tcW w:w="1134" w:type="dxa"/>
            <w:shd w:val="clear" w:color="auto" w:fill="01528B"/>
            <w:tcMar>
              <w:top w:w="0" w:type="dxa"/>
              <w:left w:w="0" w:type="dxa"/>
              <w:bottom w:w="0" w:type="dxa"/>
              <w:right w:w="0" w:type="dxa"/>
            </w:tcMar>
            <w:vAlign w:val="center"/>
          </w:tcPr>
          <w:p w14:paraId="2A2BFF8D" w14:textId="77777777" w:rsidR="002A0AA7" w:rsidRDefault="002A0AA7" w:rsidP="002A0AA7">
            <w:pPr>
              <w:pStyle w:val="ColumnHeading"/>
            </w:pPr>
            <w:proofErr w:type="spellStart"/>
            <w:r>
              <w:t>larvaAbund</w:t>
            </w:r>
            <w:proofErr w:type="spellEnd"/>
          </w:p>
        </w:tc>
        <w:tc>
          <w:tcPr>
            <w:tcW w:w="1134" w:type="dxa"/>
            <w:shd w:val="clear" w:color="auto" w:fill="01528B"/>
            <w:tcMar>
              <w:top w:w="0" w:type="dxa"/>
              <w:left w:w="0" w:type="dxa"/>
              <w:bottom w:w="0" w:type="dxa"/>
              <w:right w:w="0" w:type="dxa"/>
            </w:tcMar>
            <w:vAlign w:val="center"/>
          </w:tcPr>
          <w:p w14:paraId="74F77B71" w14:textId="77777777" w:rsidR="002A0AA7" w:rsidRDefault="002A0AA7" w:rsidP="002A0AA7">
            <w:pPr>
              <w:pStyle w:val="ColumnHeading"/>
            </w:pPr>
            <w:r>
              <w:t>recruit</w:t>
            </w:r>
          </w:p>
        </w:tc>
        <w:tc>
          <w:tcPr>
            <w:tcW w:w="1134" w:type="dxa"/>
            <w:shd w:val="clear" w:color="auto" w:fill="01528B"/>
            <w:tcMar>
              <w:top w:w="0" w:type="dxa"/>
              <w:left w:w="0" w:type="dxa"/>
              <w:bottom w:w="0" w:type="dxa"/>
              <w:right w:w="0" w:type="dxa"/>
            </w:tcMar>
            <w:vAlign w:val="center"/>
          </w:tcPr>
          <w:p w14:paraId="5547993B" w14:textId="77777777" w:rsidR="002A0AA7" w:rsidRDefault="002A0AA7" w:rsidP="002A0AA7">
            <w:pPr>
              <w:pStyle w:val="ColumnHeading"/>
            </w:pPr>
            <w:r>
              <w:t>spawn</w:t>
            </w:r>
          </w:p>
        </w:tc>
      </w:tr>
      <w:tr w:rsidR="0057486C" w14:paraId="6BA904FA" w14:textId="77777777" w:rsidTr="00CC405B">
        <w:trPr>
          <w:cantSplit/>
        </w:trPr>
        <w:tc>
          <w:tcPr>
            <w:tcW w:w="1249" w:type="dxa"/>
            <w:vMerge w:val="restart"/>
            <w:shd w:val="clear" w:color="auto" w:fill="FFFFFF"/>
            <w:tcMar>
              <w:top w:w="0" w:type="dxa"/>
              <w:left w:w="0" w:type="dxa"/>
              <w:bottom w:w="0" w:type="dxa"/>
              <w:right w:w="0" w:type="dxa"/>
            </w:tcMar>
          </w:tcPr>
          <w:p w14:paraId="25F7143D" w14:textId="77777777" w:rsidR="002A0AA7" w:rsidRPr="00943E65" w:rsidRDefault="002A0AA7" w:rsidP="002A0AA7">
            <w:pPr>
              <w:pStyle w:val="TableText"/>
              <w:spacing w:before="0" w:after="0"/>
            </w:pPr>
            <w:r w:rsidRPr="00943E65">
              <w:t xml:space="preserve">Australian </w:t>
            </w:r>
            <w:r>
              <w:t>smelt</w:t>
            </w:r>
          </w:p>
        </w:tc>
        <w:tc>
          <w:tcPr>
            <w:tcW w:w="1408" w:type="dxa"/>
            <w:vMerge w:val="restart"/>
            <w:shd w:val="clear" w:color="auto" w:fill="FFFFFF"/>
            <w:tcMar>
              <w:top w:w="0" w:type="dxa"/>
              <w:left w:w="0" w:type="dxa"/>
              <w:bottom w:w="0" w:type="dxa"/>
              <w:right w:w="0" w:type="dxa"/>
            </w:tcMar>
          </w:tcPr>
          <w:p w14:paraId="12D01D4A" w14:textId="77777777" w:rsidR="002A0AA7" w:rsidRPr="00943E65" w:rsidRDefault="002A0AA7" w:rsidP="002A0AA7">
            <w:pPr>
              <w:pStyle w:val="TableText"/>
              <w:spacing w:before="0" w:after="0"/>
            </w:pPr>
            <w:r w:rsidRPr="00943E65">
              <w:t>Edward-Wakool</w:t>
            </w:r>
          </w:p>
        </w:tc>
        <w:tc>
          <w:tcPr>
            <w:tcW w:w="1134" w:type="dxa"/>
            <w:shd w:val="clear" w:color="auto" w:fill="FFFFFF"/>
            <w:tcMar>
              <w:top w:w="0" w:type="dxa"/>
              <w:left w:w="0" w:type="dxa"/>
              <w:bottom w:w="0" w:type="dxa"/>
              <w:right w:w="0" w:type="dxa"/>
            </w:tcMar>
            <w:vAlign w:val="center"/>
          </w:tcPr>
          <w:p w14:paraId="55004B0A"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074BB074"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DBD023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70BF5E4"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0E4FEEE"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C148E6E" w14:textId="77777777" w:rsidR="002A0AA7" w:rsidRPr="000F57DA" w:rsidRDefault="002A0AA7" w:rsidP="002A0AA7">
            <w:pPr>
              <w:pStyle w:val="TableText"/>
              <w:spacing w:before="0" w:after="0"/>
              <w:jc w:val="center"/>
            </w:pPr>
          </w:p>
        </w:tc>
      </w:tr>
      <w:tr w:rsidR="0057486C" w14:paraId="2B230A40" w14:textId="77777777" w:rsidTr="00CC405B">
        <w:trPr>
          <w:cantSplit/>
        </w:trPr>
        <w:tc>
          <w:tcPr>
            <w:tcW w:w="1249" w:type="dxa"/>
            <w:vMerge/>
            <w:shd w:val="clear" w:color="auto" w:fill="FFFFFF"/>
            <w:tcMar>
              <w:top w:w="0" w:type="dxa"/>
              <w:left w:w="0" w:type="dxa"/>
              <w:bottom w:w="0" w:type="dxa"/>
              <w:right w:w="0" w:type="dxa"/>
            </w:tcMar>
          </w:tcPr>
          <w:p w14:paraId="4E30C94E" w14:textId="77777777" w:rsidR="002A0AA7" w:rsidRPr="00943E65" w:rsidRDefault="002A0AA7" w:rsidP="002A0AA7">
            <w:pPr>
              <w:pStyle w:val="TableText"/>
              <w:spacing w:before="0" w:after="0"/>
            </w:pPr>
          </w:p>
        </w:tc>
        <w:tc>
          <w:tcPr>
            <w:tcW w:w="1408" w:type="dxa"/>
            <w:vMerge/>
            <w:shd w:val="clear" w:color="auto" w:fill="FFFFFF"/>
            <w:tcMar>
              <w:top w:w="0" w:type="dxa"/>
              <w:left w:w="0" w:type="dxa"/>
              <w:bottom w:w="0" w:type="dxa"/>
              <w:right w:w="0" w:type="dxa"/>
            </w:tcMar>
          </w:tcPr>
          <w:p w14:paraId="40A79120" w14:textId="77777777" w:rsidR="002A0AA7" w:rsidRPr="00943E65" w:rsidRDefault="002A0AA7" w:rsidP="002A0AA7">
            <w:pPr>
              <w:pStyle w:val="TableText"/>
              <w:spacing w:before="0" w:after="0"/>
            </w:pPr>
          </w:p>
        </w:tc>
        <w:tc>
          <w:tcPr>
            <w:tcW w:w="1134" w:type="dxa"/>
            <w:shd w:val="clear" w:color="auto" w:fill="FFFFFF"/>
            <w:tcMar>
              <w:top w:w="0" w:type="dxa"/>
              <w:left w:w="0" w:type="dxa"/>
              <w:bottom w:w="0" w:type="dxa"/>
              <w:right w:w="0" w:type="dxa"/>
            </w:tcMar>
            <w:vAlign w:val="center"/>
          </w:tcPr>
          <w:p w14:paraId="77773FA7"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34D1F15D"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752554D3"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4340CE7"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BDFC346"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2532799" w14:textId="77777777" w:rsidR="002A0AA7" w:rsidRPr="000F57DA" w:rsidRDefault="002A0AA7" w:rsidP="002A0AA7">
            <w:pPr>
              <w:pStyle w:val="TableText"/>
              <w:spacing w:before="0" w:after="0"/>
              <w:jc w:val="center"/>
            </w:pPr>
          </w:p>
        </w:tc>
      </w:tr>
      <w:tr w:rsidR="0057486C" w14:paraId="1AE6AD06" w14:textId="77777777" w:rsidTr="00CC405B">
        <w:trPr>
          <w:cantSplit/>
        </w:trPr>
        <w:tc>
          <w:tcPr>
            <w:tcW w:w="1249" w:type="dxa"/>
            <w:vMerge/>
            <w:shd w:val="clear" w:color="auto" w:fill="FFFFFF"/>
            <w:tcMar>
              <w:top w:w="0" w:type="dxa"/>
              <w:left w:w="0" w:type="dxa"/>
              <w:bottom w:w="0" w:type="dxa"/>
              <w:right w:w="0" w:type="dxa"/>
            </w:tcMar>
          </w:tcPr>
          <w:p w14:paraId="7A4D01C7" w14:textId="77777777" w:rsidR="002A0AA7" w:rsidRPr="00943E65" w:rsidRDefault="002A0AA7" w:rsidP="002A0AA7">
            <w:pPr>
              <w:pStyle w:val="TableText"/>
              <w:spacing w:before="0" w:after="0"/>
            </w:pPr>
          </w:p>
        </w:tc>
        <w:tc>
          <w:tcPr>
            <w:tcW w:w="1408" w:type="dxa"/>
            <w:vMerge/>
            <w:shd w:val="clear" w:color="auto" w:fill="FFFFFF"/>
            <w:tcMar>
              <w:top w:w="0" w:type="dxa"/>
              <w:left w:w="0" w:type="dxa"/>
              <w:bottom w:w="0" w:type="dxa"/>
              <w:right w:w="0" w:type="dxa"/>
            </w:tcMar>
          </w:tcPr>
          <w:p w14:paraId="774A28E6" w14:textId="77777777" w:rsidR="002A0AA7" w:rsidRPr="00943E65" w:rsidRDefault="002A0AA7" w:rsidP="002A0AA7">
            <w:pPr>
              <w:pStyle w:val="TableText"/>
              <w:spacing w:before="0" w:after="0"/>
            </w:pPr>
          </w:p>
        </w:tc>
        <w:tc>
          <w:tcPr>
            <w:tcW w:w="1134" w:type="dxa"/>
            <w:shd w:val="clear" w:color="auto" w:fill="FFFFFF"/>
            <w:tcMar>
              <w:top w:w="0" w:type="dxa"/>
              <w:left w:w="0" w:type="dxa"/>
              <w:bottom w:w="0" w:type="dxa"/>
              <w:right w:w="0" w:type="dxa"/>
            </w:tcMar>
            <w:vAlign w:val="center"/>
          </w:tcPr>
          <w:p w14:paraId="730FF843"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46B41428"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05761914"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EACBFE0" w14:textId="77777777" w:rsidR="002A0AA7" w:rsidRPr="000F57DA" w:rsidRDefault="002A0AA7" w:rsidP="002A0AA7">
            <w:pPr>
              <w:pStyle w:val="TableText"/>
              <w:spacing w:before="0" w:after="0"/>
              <w:jc w:val="center"/>
            </w:pPr>
          </w:p>
        </w:tc>
        <w:tc>
          <w:tcPr>
            <w:tcW w:w="1134" w:type="dxa"/>
            <w:shd w:val="clear" w:color="auto" w:fill="92D050"/>
            <w:tcMar>
              <w:top w:w="0" w:type="dxa"/>
              <w:left w:w="0" w:type="dxa"/>
              <w:bottom w:w="0" w:type="dxa"/>
              <w:right w:w="0" w:type="dxa"/>
            </w:tcMar>
            <w:vAlign w:val="center"/>
          </w:tcPr>
          <w:p w14:paraId="6449C346"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7CD53888" w14:textId="77777777" w:rsidR="002A0AA7" w:rsidRPr="000F57DA" w:rsidRDefault="002A0AA7" w:rsidP="002A0AA7">
            <w:pPr>
              <w:pStyle w:val="TableText"/>
              <w:spacing w:before="0" w:after="0"/>
              <w:jc w:val="center"/>
            </w:pPr>
          </w:p>
        </w:tc>
      </w:tr>
      <w:tr w:rsidR="0057486C" w14:paraId="007DD873" w14:textId="77777777" w:rsidTr="00CC405B">
        <w:trPr>
          <w:cantSplit/>
        </w:trPr>
        <w:tc>
          <w:tcPr>
            <w:tcW w:w="1249" w:type="dxa"/>
            <w:vMerge/>
            <w:shd w:val="clear" w:color="auto" w:fill="FFFFFF"/>
            <w:tcMar>
              <w:top w:w="0" w:type="dxa"/>
              <w:left w:w="0" w:type="dxa"/>
              <w:bottom w:w="0" w:type="dxa"/>
              <w:right w:w="0" w:type="dxa"/>
            </w:tcMar>
          </w:tcPr>
          <w:p w14:paraId="1E887D26" w14:textId="77777777" w:rsidR="002A0AA7" w:rsidRPr="00943E65" w:rsidRDefault="002A0AA7" w:rsidP="002A0AA7">
            <w:pPr>
              <w:pStyle w:val="TableText"/>
              <w:spacing w:before="0" w:after="0"/>
            </w:pPr>
          </w:p>
        </w:tc>
        <w:tc>
          <w:tcPr>
            <w:tcW w:w="1408" w:type="dxa"/>
            <w:vMerge/>
            <w:shd w:val="clear" w:color="auto" w:fill="FFFFFF"/>
            <w:tcMar>
              <w:top w:w="0" w:type="dxa"/>
              <w:left w:w="0" w:type="dxa"/>
              <w:bottom w:w="0" w:type="dxa"/>
              <w:right w:w="0" w:type="dxa"/>
            </w:tcMar>
          </w:tcPr>
          <w:p w14:paraId="7535D698" w14:textId="77777777" w:rsidR="002A0AA7" w:rsidRPr="00943E65" w:rsidRDefault="002A0AA7" w:rsidP="002A0AA7">
            <w:pPr>
              <w:pStyle w:val="TableText"/>
              <w:spacing w:before="0" w:after="0"/>
            </w:pPr>
          </w:p>
        </w:tc>
        <w:tc>
          <w:tcPr>
            <w:tcW w:w="1134" w:type="dxa"/>
            <w:shd w:val="clear" w:color="auto" w:fill="FFFFFF"/>
            <w:tcMar>
              <w:top w:w="0" w:type="dxa"/>
              <w:left w:w="0" w:type="dxa"/>
              <w:bottom w:w="0" w:type="dxa"/>
              <w:right w:w="0" w:type="dxa"/>
            </w:tcMar>
            <w:vAlign w:val="center"/>
          </w:tcPr>
          <w:p w14:paraId="2D768379"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369E9558"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7CD42961"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2447B53" w14:textId="77777777" w:rsidR="002A0AA7" w:rsidRPr="000F57DA" w:rsidRDefault="002A0AA7" w:rsidP="002A0AA7">
            <w:pPr>
              <w:pStyle w:val="TableText"/>
              <w:spacing w:before="0" w:after="0"/>
              <w:jc w:val="center"/>
            </w:pPr>
          </w:p>
        </w:tc>
        <w:tc>
          <w:tcPr>
            <w:tcW w:w="1134" w:type="dxa"/>
            <w:shd w:val="clear" w:color="auto" w:fill="92D050"/>
            <w:tcMar>
              <w:top w:w="0" w:type="dxa"/>
              <w:left w:w="0" w:type="dxa"/>
              <w:bottom w:w="0" w:type="dxa"/>
              <w:right w:w="0" w:type="dxa"/>
            </w:tcMar>
            <w:vAlign w:val="center"/>
          </w:tcPr>
          <w:p w14:paraId="483C208E"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45B9B5BC" w14:textId="77777777" w:rsidR="002A0AA7" w:rsidRPr="000F57DA" w:rsidRDefault="002A0AA7" w:rsidP="002A0AA7">
            <w:pPr>
              <w:pStyle w:val="TableText"/>
              <w:spacing w:before="0" w:after="0"/>
              <w:jc w:val="center"/>
            </w:pPr>
          </w:p>
        </w:tc>
      </w:tr>
      <w:tr w:rsidR="0057486C" w14:paraId="3357725F" w14:textId="77777777" w:rsidTr="00CC405B">
        <w:trPr>
          <w:cantSplit/>
        </w:trPr>
        <w:tc>
          <w:tcPr>
            <w:tcW w:w="1249" w:type="dxa"/>
            <w:vMerge/>
            <w:shd w:val="clear" w:color="auto" w:fill="FFFFFF"/>
            <w:tcMar>
              <w:top w:w="0" w:type="dxa"/>
              <w:left w:w="0" w:type="dxa"/>
              <w:bottom w:w="0" w:type="dxa"/>
              <w:right w:w="0" w:type="dxa"/>
            </w:tcMar>
          </w:tcPr>
          <w:p w14:paraId="76E55D82" w14:textId="77777777" w:rsidR="002A0AA7" w:rsidRPr="00943E65" w:rsidRDefault="002A0AA7" w:rsidP="002A0AA7">
            <w:pPr>
              <w:pStyle w:val="TableText"/>
              <w:spacing w:before="0" w:after="0"/>
            </w:pPr>
          </w:p>
        </w:tc>
        <w:tc>
          <w:tcPr>
            <w:tcW w:w="1408" w:type="dxa"/>
            <w:vMerge/>
            <w:shd w:val="clear" w:color="auto" w:fill="FFFFFF"/>
            <w:tcMar>
              <w:top w:w="0" w:type="dxa"/>
              <w:left w:w="0" w:type="dxa"/>
              <w:bottom w:w="0" w:type="dxa"/>
              <w:right w:w="0" w:type="dxa"/>
            </w:tcMar>
          </w:tcPr>
          <w:p w14:paraId="58414B19" w14:textId="77777777" w:rsidR="002A0AA7" w:rsidRPr="00943E65" w:rsidRDefault="002A0AA7" w:rsidP="002A0AA7">
            <w:pPr>
              <w:pStyle w:val="TableText"/>
              <w:spacing w:before="0" w:after="0"/>
            </w:pPr>
          </w:p>
        </w:tc>
        <w:tc>
          <w:tcPr>
            <w:tcW w:w="1134" w:type="dxa"/>
            <w:shd w:val="clear" w:color="auto" w:fill="FFFFFF"/>
            <w:tcMar>
              <w:top w:w="0" w:type="dxa"/>
              <w:left w:w="0" w:type="dxa"/>
              <w:bottom w:w="0" w:type="dxa"/>
              <w:right w:w="0" w:type="dxa"/>
            </w:tcMar>
            <w:vAlign w:val="center"/>
          </w:tcPr>
          <w:p w14:paraId="5BEAE1A9"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5CDFF998"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177716F6"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EB88D92" w14:textId="77777777" w:rsidR="002A0AA7" w:rsidRPr="000F57DA" w:rsidRDefault="002A0AA7" w:rsidP="002A0AA7">
            <w:pPr>
              <w:pStyle w:val="TableText"/>
              <w:spacing w:before="0" w:after="0"/>
              <w:jc w:val="center"/>
            </w:pPr>
          </w:p>
        </w:tc>
        <w:tc>
          <w:tcPr>
            <w:tcW w:w="1134" w:type="dxa"/>
            <w:shd w:val="clear" w:color="auto" w:fill="92D050"/>
            <w:tcMar>
              <w:top w:w="0" w:type="dxa"/>
              <w:left w:w="0" w:type="dxa"/>
              <w:bottom w:w="0" w:type="dxa"/>
              <w:right w:w="0" w:type="dxa"/>
            </w:tcMar>
            <w:vAlign w:val="center"/>
          </w:tcPr>
          <w:p w14:paraId="191BE858"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5EAD2453" w14:textId="77777777" w:rsidR="002A0AA7" w:rsidRPr="000F57DA" w:rsidRDefault="002A0AA7" w:rsidP="002A0AA7">
            <w:pPr>
              <w:pStyle w:val="TableText"/>
              <w:spacing w:before="0" w:after="0"/>
              <w:jc w:val="center"/>
            </w:pPr>
          </w:p>
        </w:tc>
      </w:tr>
      <w:tr w:rsidR="0057486C" w14:paraId="562A2261" w14:textId="77777777" w:rsidTr="00CC405B">
        <w:trPr>
          <w:cantSplit/>
        </w:trPr>
        <w:tc>
          <w:tcPr>
            <w:tcW w:w="1249" w:type="dxa"/>
            <w:vMerge/>
            <w:shd w:val="clear" w:color="auto" w:fill="FFFFFF"/>
            <w:tcMar>
              <w:top w:w="0" w:type="dxa"/>
              <w:left w:w="0" w:type="dxa"/>
              <w:bottom w:w="0" w:type="dxa"/>
              <w:right w:w="0" w:type="dxa"/>
            </w:tcMar>
          </w:tcPr>
          <w:p w14:paraId="3CCB87C5" w14:textId="77777777" w:rsidR="002A0AA7" w:rsidRPr="00943E65" w:rsidRDefault="002A0AA7" w:rsidP="002A0AA7">
            <w:pPr>
              <w:pStyle w:val="TableText"/>
              <w:spacing w:before="0" w:after="0"/>
            </w:pPr>
          </w:p>
        </w:tc>
        <w:tc>
          <w:tcPr>
            <w:tcW w:w="1408" w:type="dxa"/>
            <w:vMerge/>
            <w:shd w:val="clear" w:color="auto" w:fill="FFFFFF"/>
            <w:tcMar>
              <w:top w:w="0" w:type="dxa"/>
              <w:left w:w="0" w:type="dxa"/>
              <w:bottom w:w="0" w:type="dxa"/>
              <w:right w:w="0" w:type="dxa"/>
            </w:tcMar>
          </w:tcPr>
          <w:p w14:paraId="67246190" w14:textId="77777777" w:rsidR="002A0AA7" w:rsidRPr="00943E65" w:rsidRDefault="002A0AA7" w:rsidP="002A0AA7">
            <w:pPr>
              <w:pStyle w:val="TableText"/>
              <w:spacing w:before="0" w:after="0"/>
            </w:pPr>
          </w:p>
        </w:tc>
        <w:tc>
          <w:tcPr>
            <w:tcW w:w="1134" w:type="dxa"/>
            <w:shd w:val="clear" w:color="auto" w:fill="FFFFFF"/>
            <w:tcMar>
              <w:top w:w="0" w:type="dxa"/>
              <w:left w:w="0" w:type="dxa"/>
              <w:bottom w:w="0" w:type="dxa"/>
              <w:right w:w="0" w:type="dxa"/>
            </w:tcMar>
            <w:vAlign w:val="center"/>
          </w:tcPr>
          <w:p w14:paraId="79BFB8B6"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4B1E116E"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5B8F97C7"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EBE9FEF"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20A6A37"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499AA61" w14:textId="77777777" w:rsidR="002A0AA7" w:rsidRPr="000F57DA" w:rsidRDefault="002A0AA7" w:rsidP="002A0AA7">
            <w:pPr>
              <w:pStyle w:val="TableText"/>
              <w:spacing w:before="0" w:after="0"/>
              <w:jc w:val="center"/>
            </w:pPr>
          </w:p>
        </w:tc>
      </w:tr>
      <w:tr w:rsidR="0057486C" w14:paraId="1D4A65B3" w14:textId="77777777" w:rsidTr="00CC405B">
        <w:trPr>
          <w:cantSplit/>
        </w:trPr>
        <w:tc>
          <w:tcPr>
            <w:tcW w:w="1249" w:type="dxa"/>
            <w:vMerge/>
            <w:shd w:val="clear" w:color="auto" w:fill="FFFFFF"/>
            <w:tcMar>
              <w:top w:w="0" w:type="dxa"/>
              <w:left w:w="0" w:type="dxa"/>
              <w:bottom w:w="0" w:type="dxa"/>
              <w:right w:w="0" w:type="dxa"/>
            </w:tcMar>
          </w:tcPr>
          <w:p w14:paraId="2975C698" w14:textId="77777777" w:rsidR="002A0AA7" w:rsidRPr="00943E65" w:rsidRDefault="002A0AA7" w:rsidP="002A0AA7">
            <w:pPr>
              <w:pStyle w:val="TableText"/>
              <w:spacing w:before="0" w:after="0"/>
            </w:pPr>
          </w:p>
        </w:tc>
        <w:tc>
          <w:tcPr>
            <w:tcW w:w="1408" w:type="dxa"/>
            <w:vMerge w:val="restart"/>
            <w:shd w:val="clear" w:color="auto" w:fill="FFFFFF"/>
            <w:tcMar>
              <w:top w:w="0" w:type="dxa"/>
              <w:left w:w="0" w:type="dxa"/>
              <w:bottom w:w="0" w:type="dxa"/>
              <w:right w:w="0" w:type="dxa"/>
            </w:tcMar>
          </w:tcPr>
          <w:p w14:paraId="26508984" w14:textId="77777777" w:rsidR="002A0AA7" w:rsidRPr="00943E65" w:rsidRDefault="002A0AA7" w:rsidP="002A0AA7">
            <w:pPr>
              <w:pStyle w:val="TableText"/>
              <w:spacing w:before="0" w:after="0"/>
            </w:pPr>
            <w:r w:rsidRPr="00943E65">
              <w:t>Goulburn</w:t>
            </w:r>
          </w:p>
        </w:tc>
        <w:tc>
          <w:tcPr>
            <w:tcW w:w="1134" w:type="dxa"/>
            <w:shd w:val="clear" w:color="auto" w:fill="FFFFFF"/>
            <w:tcMar>
              <w:top w:w="0" w:type="dxa"/>
              <w:left w:w="0" w:type="dxa"/>
              <w:bottom w:w="0" w:type="dxa"/>
              <w:right w:w="0" w:type="dxa"/>
            </w:tcMar>
            <w:vAlign w:val="center"/>
          </w:tcPr>
          <w:p w14:paraId="7AB84DB0"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0B8956BF"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ED18FF7"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88CC182"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AE87CB5"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404F57D" w14:textId="77777777" w:rsidR="002A0AA7" w:rsidRPr="000F57DA" w:rsidRDefault="002A0AA7" w:rsidP="002A0AA7">
            <w:pPr>
              <w:pStyle w:val="TableText"/>
              <w:spacing w:before="0" w:after="0"/>
              <w:jc w:val="center"/>
            </w:pPr>
          </w:p>
        </w:tc>
      </w:tr>
      <w:tr w:rsidR="0057486C" w14:paraId="65221DDC" w14:textId="77777777" w:rsidTr="00CC405B">
        <w:trPr>
          <w:cantSplit/>
        </w:trPr>
        <w:tc>
          <w:tcPr>
            <w:tcW w:w="1249" w:type="dxa"/>
            <w:vMerge/>
            <w:shd w:val="clear" w:color="auto" w:fill="FFFFFF"/>
            <w:tcMar>
              <w:top w:w="0" w:type="dxa"/>
              <w:left w:w="0" w:type="dxa"/>
              <w:bottom w:w="0" w:type="dxa"/>
              <w:right w:w="0" w:type="dxa"/>
            </w:tcMar>
          </w:tcPr>
          <w:p w14:paraId="4A2C3ABA" w14:textId="77777777" w:rsidR="002A0AA7" w:rsidRPr="00943E65" w:rsidRDefault="002A0AA7" w:rsidP="002A0AA7">
            <w:pPr>
              <w:pStyle w:val="TableText"/>
              <w:spacing w:before="0" w:after="0"/>
            </w:pPr>
          </w:p>
        </w:tc>
        <w:tc>
          <w:tcPr>
            <w:tcW w:w="1408" w:type="dxa"/>
            <w:vMerge/>
            <w:shd w:val="clear" w:color="auto" w:fill="FFFFFF"/>
            <w:tcMar>
              <w:top w:w="0" w:type="dxa"/>
              <w:left w:w="0" w:type="dxa"/>
              <w:bottom w:w="0" w:type="dxa"/>
              <w:right w:w="0" w:type="dxa"/>
            </w:tcMar>
          </w:tcPr>
          <w:p w14:paraId="1DD5BBFA" w14:textId="77777777" w:rsidR="002A0AA7" w:rsidRPr="00943E65" w:rsidRDefault="002A0AA7" w:rsidP="002A0AA7">
            <w:pPr>
              <w:pStyle w:val="TableText"/>
              <w:spacing w:before="0" w:after="0"/>
            </w:pPr>
          </w:p>
        </w:tc>
        <w:tc>
          <w:tcPr>
            <w:tcW w:w="1134" w:type="dxa"/>
            <w:shd w:val="clear" w:color="auto" w:fill="FFFFFF"/>
            <w:tcMar>
              <w:top w:w="0" w:type="dxa"/>
              <w:left w:w="0" w:type="dxa"/>
              <w:bottom w:w="0" w:type="dxa"/>
              <w:right w:w="0" w:type="dxa"/>
            </w:tcMar>
            <w:vAlign w:val="center"/>
          </w:tcPr>
          <w:p w14:paraId="2B992776"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2D8B91D7"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5E66B2E1"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4E95069"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25BE8A7D"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9D395AF" w14:textId="77777777" w:rsidR="002A0AA7" w:rsidRPr="000F57DA" w:rsidRDefault="002A0AA7" w:rsidP="002A0AA7">
            <w:pPr>
              <w:pStyle w:val="TableText"/>
              <w:spacing w:before="0" w:after="0"/>
              <w:jc w:val="center"/>
            </w:pPr>
          </w:p>
        </w:tc>
      </w:tr>
      <w:tr w:rsidR="0057486C" w14:paraId="5271B79E" w14:textId="77777777" w:rsidTr="00CC405B">
        <w:trPr>
          <w:cantSplit/>
        </w:trPr>
        <w:tc>
          <w:tcPr>
            <w:tcW w:w="1249" w:type="dxa"/>
            <w:vMerge/>
            <w:shd w:val="clear" w:color="auto" w:fill="FFFFFF"/>
            <w:tcMar>
              <w:top w:w="0" w:type="dxa"/>
              <w:left w:w="0" w:type="dxa"/>
              <w:bottom w:w="0" w:type="dxa"/>
              <w:right w:w="0" w:type="dxa"/>
            </w:tcMar>
          </w:tcPr>
          <w:p w14:paraId="68E05F1B" w14:textId="77777777" w:rsidR="002A0AA7" w:rsidRPr="00943E65" w:rsidRDefault="002A0AA7" w:rsidP="002A0AA7">
            <w:pPr>
              <w:pStyle w:val="TableText"/>
              <w:spacing w:before="0" w:after="0"/>
            </w:pPr>
          </w:p>
        </w:tc>
        <w:tc>
          <w:tcPr>
            <w:tcW w:w="1408" w:type="dxa"/>
            <w:vMerge/>
            <w:shd w:val="clear" w:color="auto" w:fill="FFFFFF"/>
            <w:tcMar>
              <w:top w:w="0" w:type="dxa"/>
              <w:left w:w="0" w:type="dxa"/>
              <w:bottom w:w="0" w:type="dxa"/>
              <w:right w:w="0" w:type="dxa"/>
            </w:tcMar>
          </w:tcPr>
          <w:p w14:paraId="02AD7504" w14:textId="77777777" w:rsidR="002A0AA7" w:rsidRPr="00943E65" w:rsidRDefault="002A0AA7" w:rsidP="002A0AA7">
            <w:pPr>
              <w:pStyle w:val="TableText"/>
              <w:spacing w:before="0" w:after="0"/>
            </w:pPr>
          </w:p>
        </w:tc>
        <w:tc>
          <w:tcPr>
            <w:tcW w:w="1134" w:type="dxa"/>
            <w:shd w:val="clear" w:color="auto" w:fill="FFFFFF"/>
            <w:tcMar>
              <w:top w:w="0" w:type="dxa"/>
              <w:left w:w="0" w:type="dxa"/>
              <w:bottom w:w="0" w:type="dxa"/>
              <w:right w:w="0" w:type="dxa"/>
            </w:tcMar>
            <w:vAlign w:val="center"/>
          </w:tcPr>
          <w:p w14:paraId="536EC4A3"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5B7A852C"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0653BF4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5DED067"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5FEDDAAE"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2EB2831" w14:textId="77777777" w:rsidR="002A0AA7" w:rsidRPr="000F57DA" w:rsidRDefault="002A0AA7" w:rsidP="002A0AA7">
            <w:pPr>
              <w:pStyle w:val="TableText"/>
              <w:spacing w:before="0" w:after="0"/>
              <w:jc w:val="center"/>
            </w:pPr>
          </w:p>
        </w:tc>
      </w:tr>
      <w:tr w:rsidR="0057486C" w14:paraId="5CE64960" w14:textId="77777777" w:rsidTr="00CC405B">
        <w:trPr>
          <w:cantSplit/>
        </w:trPr>
        <w:tc>
          <w:tcPr>
            <w:tcW w:w="1249" w:type="dxa"/>
            <w:vMerge/>
            <w:shd w:val="clear" w:color="auto" w:fill="FFFFFF"/>
            <w:tcMar>
              <w:top w:w="0" w:type="dxa"/>
              <w:left w:w="0" w:type="dxa"/>
              <w:bottom w:w="0" w:type="dxa"/>
              <w:right w:w="0" w:type="dxa"/>
            </w:tcMar>
          </w:tcPr>
          <w:p w14:paraId="6F9DFDBD" w14:textId="77777777" w:rsidR="002A0AA7" w:rsidRPr="00943E65" w:rsidRDefault="002A0AA7" w:rsidP="002A0AA7">
            <w:pPr>
              <w:pStyle w:val="TableText"/>
              <w:spacing w:before="0" w:after="0"/>
            </w:pPr>
          </w:p>
        </w:tc>
        <w:tc>
          <w:tcPr>
            <w:tcW w:w="1408" w:type="dxa"/>
            <w:vMerge/>
            <w:shd w:val="clear" w:color="auto" w:fill="FFFFFF"/>
            <w:tcMar>
              <w:top w:w="0" w:type="dxa"/>
              <w:left w:w="0" w:type="dxa"/>
              <w:bottom w:w="0" w:type="dxa"/>
              <w:right w:w="0" w:type="dxa"/>
            </w:tcMar>
          </w:tcPr>
          <w:p w14:paraId="1B1C3798" w14:textId="77777777" w:rsidR="002A0AA7" w:rsidRPr="00943E65" w:rsidRDefault="002A0AA7" w:rsidP="002A0AA7">
            <w:pPr>
              <w:pStyle w:val="TableText"/>
              <w:spacing w:before="0" w:after="0"/>
            </w:pPr>
          </w:p>
        </w:tc>
        <w:tc>
          <w:tcPr>
            <w:tcW w:w="1134" w:type="dxa"/>
            <w:shd w:val="clear" w:color="auto" w:fill="FFFFFF"/>
            <w:tcMar>
              <w:top w:w="0" w:type="dxa"/>
              <w:left w:w="0" w:type="dxa"/>
              <w:bottom w:w="0" w:type="dxa"/>
              <w:right w:w="0" w:type="dxa"/>
            </w:tcMar>
            <w:vAlign w:val="center"/>
          </w:tcPr>
          <w:p w14:paraId="248D867B"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646CE25D"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40350724"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D5FC57F"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E2875AC"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1372DD7" w14:textId="77777777" w:rsidR="002A0AA7" w:rsidRPr="000F57DA" w:rsidRDefault="002A0AA7" w:rsidP="002A0AA7">
            <w:pPr>
              <w:pStyle w:val="TableText"/>
              <w:spacing w:before="0" w:after="0"/>
              <w:jc w:val="center"/>
            </w:pPr>
          </w:p>
        </w:tc>
      </w:tr>
      <w:tr w:rsidR="0057486C" w14:paraId="496067EE" w14:textId="77777777" w:rsidTr="00CC405B">
        <w:trPr>
          <w:cantSplit/>
        </w:trPr>
        <w:tc>
          <w:tcPr>
            <w:tcW w:w="1249" w:type="dxa"/>
            <w:vMerge/>
            <w:shd w:val="clear" w:color="auto" w:fill="FFFFFF"/>
            <w:tcMar>
              <w:top w:w="0" w:type="dxa"/>
              <w:left w:w="0" w:type="dxa"/>
              <w:bottom w:w="0" w:type="dxa"/>
              <w:right w:w="0" w:type="dxa"/>
            </w:tcMar>
          </w:tcPr>
          <w:p w14:paraId="0999D187" w14:textId="77777777" w:rsidR="002A0AA7" w:rsidRPr="00943E65" w:rsidRDefault="002A0AA7" w:rsidP="002A0AA7">
            <w:pPr>
              <w:pStyle w:val="TableText"/>
              <w:spacing w:before="0" w:after="0"/>
            </w:pPr>
          </w:p>
        </w:tc>
        <w:tc>
          <w:tcPr>
            <w:tcW w:w="1408" w:type="dxa"/>
            <w:vMerge/>
            <w:shd w:val="clear" w:color="auto" w:fill="FFFFFF"/>
            <w:tcMar>
              <w:top w:w="0" w:type="dxa"/>
              <w:left w:w="0" w:type="dxa"/>
              <w:bottom w:w="0" w:type="dxa"/>
              <w:right w:w="0" w:type="dxa"/>
            </w:tcMar>
          </w:tcPr>
          <w:p w14:paraId="6D07DFDD" w14:textId="77777777" w:rsidR="002A0AA7" w:rsidRPr="00943E65" w:rsidRDefault="002A0AA7" w:rsidP="002A0AA7">
            <w:pPr>
              <w:pStyle w:val="TableText"/>
              <w:spacing w:before="0" w:after="0"/>
            </w:pPr>
          </w:p>
        </w:tc>
        <w:tc>
          <w:tcPr>
            <w:tcW w:w="1134" w:type="dxa"/>
            <w:shd w:val="clear" w:color="auto" w:fill="FFFFFF"/>
            <w:tcMar>
              <w:top w:w="0" w:type="dxa"/>
              <w:left w:w="0" w:type="dxa"/>
              <w:bottom w:w="0" w:type="dxa"/>
              <w:right w:w="0" w:type="dxa"/>
            </w:tcMar>
            <w:vAlign w:val="center"/>
          </w:tcPr>
          <w:p w14:paraId="6224077C"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1B4016F6"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04BD98F6"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8A1D4AE" w14:textId="77777777" w:rsidR="002A0AA7" w:rsidRPr="000F57DA" w:rsidRDefault="002A0AA7" w:rsidP="002A0AA7">
            <w:pPr>
              <w:pStyle w:val="TableText"/>
              <w:spacing w:before="0" w:after="0"/>
              <w:jc w:val="center"/>
            </w:pPr>
          </w:p>
        </w:tc>
        <w:tc>
          <w:tcPr>
            <w:tcW w:w="1134" w:type="dxa"/>
            <w:shd w:val="clear" w:color="auto" w:fill="92D050"/>
            <w:tcMar>
              <w:top w:w="0" w:type="dxa"/>
              <w:left w:w="0" w:type="dxa"/>
              <w:bottom w:w="0" w:type="dxa"/>
              <w:right w:w="0" w:type="dxa"/>
            </w:tcMar>
            <w:vAlign w:val="center"/>
          </w:tcPr>
          <w:p w14:paraId="736903B4"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1EC01132" w14:textId="77777777" w:rsidR="002A0AA7" w:rsidRPr="000F57DA" w:rsidRDefault="002A0AA7" w:rsidP="002A0AA7">
            <w:pPr>
              <w:pStyle w:val="TableText"/>
              <w:spacing w:before="0" w:after="0"/>
              <w:jc w:val="center"/>
            </w:pPr>
          </w:p>
        </w:tc>
      </w:tr>
      <w:tr w:rsidR="0057486C" w14:paraId="28E0F5B5" w14:textId="77777777" w:rsidTr="00CC405B">
        <w:trPr>
          <w:cantSplit/>
        </w:trPr>
        <w:tc>
          <w:tcPr>
            <w:tcW w:w="1249" w:type="dxa"/>
            <w:vMerge/>
            <w:shd w:val="clear" w:color="auto" w:fill="FFFFFF"/>
            <w:tcMar>
              <w:top w:w="0" w:type="dxa"/>
              <w:left w:w="0" w:type="dxa"/>
              <w:bottom w:w="0" w:type="dxa"/>
              <w:right w:w="0" w:type="dxa"/>
            </w:tcMar>
          </w:tcPr>
          <w:p w14:paraId="127FFB37" w14:textId="77777777" w:rsidR="002A0AA7" w:rsidRPr="00943E65" w:rsidRDefault="002A0AA7" w:rsidP="002A0AA7">
            <w:pPr>
              <w:pStyle w:val="TableText"/>
              <w:spacing w:before="0" w:after="0"/>
            </w:pPr>
          </w:p>
        </w:tc>
        <w:tc>
          <w:tcPr>
            <w:tcW w:w="1408" w:type="dxa"/>
            <w:vMerge/>
            <w:shd w:val="clear" w:color="auto" w:fill="FFFFFF"/>
            <w:tcMar>
              <w:top w:w="0" w:type="dxa"/>
              <w:left w:w="0" w:type="dxa"/>
              <w:bottom w:w="0" w:type="dxa"/>
              <w:right w:w="0" w:type="dxa"/>
            </w:tcMar>
          </w:tcPr>
          <w:p w14:paraId="52D53A15" w14:textId="77777777" w:rsidR="002A0AA7" w:rsidRPr="00943E65" w:rsidRDefault="002A0AA7" w:rsidP="002A0AA7">
            <w:pPr>
              <w:pStyle w:val="TableText"/>
              <w:spacing w:before="0" w:after="0"/>
            </w:pPr>
          </w:p>
        </w:tc>
        <w:tc>
          <w:tcPr>
            <w:tcW w:w="1134" w:type="dxa"/>
            <w:shd w:val="clear" w:color="auto" w:fill="FFFFFF"/>
            <w:tcMar>
              <w:top w:w="0" w:type="dxa"/>
              <w:left w:w="0" w:type="dxa"/>
              <w:bottom w:w="0" w:type="dxa"/>
              <w:right w:w="0" w:type="dxa"/>
            </w:tcMar>
            <w:vAlign w:val="center"/>
          </w:tcPr>
          <w:p w14:paraId="59220DF2"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0A7DE059"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1A146B3C"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C62996B"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DA44F54"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383F87E" w14:textId="77777777" w:rsidR="002A0AA7" w:rsidRPr="000F57DA" w:rsidRDefault="002A0AA7" w:rsidP="002A0AA7">
            <w:pPr>
              <w:pStyle w:val="TableText"/>
              <w:spacing w:before="0" w:after="0"/>
              <w:jc w:val="center"/>
            </w:pPr>
          </w:p>
        </w:tc>
      </w:tr>
      <w:tr w:rsidR="0057486C" w14:paraId="506C183E" w14:textId="77777777" w:rsidTr="00CC405B">
        <w:trPr>
          <w:cantSplit/>
        </w:trPr>
        <w:tc>
          <w:tcPr>
            <w:tcW w:w="1249" w:type="dxa"/>
            <w:vMerge/>
            <w:shd w:val="clear" w:color="auto" w:fill="FFFFFF"/>
            <w:tcMar>
              <w:top w:w="0" w:type="dxa"/>
              <w:left w:w="0" w:type="dxa"/>
              <w:bottom w:w="0" w:type="dxa"/>
              <w:right w:w="0" w:type="dxa"/>
            </w:tcMar>
          </w:tcPr>
          <w:p w14:paraId="593EE503" w14:textId="77777777" w:rsidR="002A0AA7" w:rsidRPr="00943E65" w:rsidRDefault="002A0AA7" w:rsidP="002A0AA7">
            <w:pPr>
              <w:pStyle w:val="TableText"/>
              <w:spacing w:before="0" w:after="0"/>
            </w:pPr>
          </w:p>
        </w:tc>
        <w:tc>
          <w:tcPr>
            <w:tcW w:w="1408" w:type="dxa"/>
            <w:vMerge w:val="restart"/>
            <w:shd w:val="clear" w:color="auto" w:fill="FFFFFF"/>
            <w:tcMar>
              <w:top w:w="0" w:type="dxa"/>
              <w:left w:w="0" w:type="dxa"/>
              <w:bottom w:w="0" w:type="dxa"/>
              <w:right w:w="0" w:type="dxa"/>
            </w:tcMar>
          </w:tcPr>
          <w:p w14:paraId="5CE49023" w14:textId="77777777" w:rsidR="002A0AA7" w:rsidRPr="00943E65" w:rsidRDefault="002A0AA7" w:rsidP="002A0AA7">
            <w:pPr>
              <w:pStyle w:val="TableText"/>
              <w:spacing w:before="0" w:after="0"/>
            </w:pPr>
            <w:r w:rsidRPr="00943E65">
              <w:t>Gwydir</w:t>
            </w:r>
          </w:p>
        </w:tc>
        <w:tc>
          <w:tcPr>
            <w:tcW w:w="1134" w:type="dxa"/>
            <w:shd w:val="clear" w:color="auto" w:fill="FFFFFF"/>
            <w:tcMar>
              <w:top w:w="0" w:type="dxa"/>
              <w:left w:w="0" w:type="dxa"/>
              <w:bottom w:w="0" w:type="dxa"/>
              <w:right w:w="0" w:type="dxa"/>
            </w:tcMar>
            <w:vAlign w:val="center"/>
          </w:tcPr>
          <w:p w14:paraId="477A65B5"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3D9CA62C"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D9FC285"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4F64EAB" w14:textId="77777777" w:rsidR="002A0AA7" w:rsidRPr="000F57DA" w:rsidRDefault="002A0AA7" w:rsidP="002A0AA7">
            <w:pPr>
              <w:pStyle w:val="TableText"/>
              <w:spacing w:before="0" w:after="0"/>
              <w:jc w:val="center"/>
            </w:pPr>
          </w:p>
        </w:tc>
        <w:tc>
          <w:tcPr>
            <w:tcW w:w="1134" w:type="dxa"/>
            <w:shd w:val="clear" w:color="auto" w:fill="92D050"/>
            <w:tcMar>
              <w:top w:w="0" w:type="dxa"/>
              <w:left w:w="0" w:type="dxa"/>
              <w:bottom w:w="0" w:type="dxa"/>
              <w:right w:w="0" w:type="dxa"/>
            </w:tcMar>
            <w:vAlign w:val="center"/>
          </w:tcPr>
          <w:p w14:paraId="6834D49B"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4DCD1A05" w14:textId="77777777" w:rsidR="002A0AA7" w:rsidRPr="000F57DA" w:rsidRDefault="002A0AA7" w:rsidP="002A0AA7">
            <w:pPr>
              <w:pStyle w:val="TableText"/>
              <w:spacing w:before="0" w:after="0"/>
              <w:jc w:val="center"/>
            </w:pPr>
          </w:p>
        </w:tc>
      </w:tr>
      <w:tr w:rsidR="0057486C" w14:paraId="4EE2CCF2" w14:textId="77777777" w:rsidTr="00CC405B">
        <w:trPr>
          <w:cantSplit/>
        </w:trPr>
        <w:tc>
          <w:tcPr>
            <w:tcW w:w="1249" w:type="dxa"/>
            <w:vMerge/>
            <w:shd w:val="clear" w:color="auto" w:fill="FFFFFF"/>
            <w:tcMar>
              <w:top w:w="0" w:type="dxa"/>
              <w:left w:w="0" w:type="dxa"/>
              <w:bottom w:w="0" w:type="dxa"/>
              <w:right w:w="0" w:type="dxa"/>
            </w:tcMar>
          </w:tcPr>
          <w:p w14:paraId="5DEAE7FA"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17D2396A"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76F157F1"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23C7C0D9"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413E07E5"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3C1A57A" w14:textId="77777777" w:rsidR="002A0AA7" w:rsidRPr="000F57DA" w:rsidRDefault="002A0AA7" w:rsidP="002A0AA7">
            <w:pPr>
              <w:pStyle w:val="TableText"/>
              <w:spacing w:before="0" w:after="0"/>
              <w:jc w:val="center"/>
            </w:pPr>
          </w:p>
        </w:tc>
        <w:tc>
          <w:tcPr>
            <w:tcW w:w="1134" w:type="dxa"/>
            <w:shd w:val="clear" w:color="auto" w:fill="92D050"/>
            <w:tcMar>
              <w:top w:w="0" w:type="dxa"/>
              <w:left w:w="0" w:type="dxa"/>
              <w:bottom w:w="0" w:type="dxa"/>
              <w:right w:w="0" w:type="dxa"/>
            </w:tcMar>
            <w:vAlign w:val="center"/>
          </w:tcPr>
          <w:p w14:paraId="36F5DF29"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117EF752" w14:textId="77777777" w:rsidR="002A0AA7" w:rsidRPr="000F57DA" w:rsidRDefault="002A0AA7" w:rsidP="002A0AA7">
            <w:pPr>
              <w:pStyle w:val="TableText"/>
              <w:spacing w:before="0" w:after="0"/>
              <w:jc w:val="center"/>
            </w:pPr>
          </w:p>
        </w:tc>
      </w:tr>
      <w:tr w:rsidR="0057486C" w14:paraId="39803173" w14:textId="77777777" w:rsidTr="00CC405B">
        <w:trPr>
          <w:cantSplit/>
        </w:trPr>
        <w:tc>
          <w:tcPr>
            <w:tcW w:w="1249" w:type="dxa"/>
            <w:vMerge/>
            <w:shd w:val="clear" w:color="auto" w:fill="FFFFFF"/>
            <w:tcMar>
              <w:top w:w="0" w:type="dxa"/>
              <w:left w:w="0" w:type="dxa"/>
              <w:bottom w:w="0" w:type="dxa"/>
              <w:right w:w="0" w:type="dxa"/>
            </w:tcMar>
          </w:tcPr>
          <w:p w14:paraId="6DDD36AE"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A879816"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EE26CF8"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6F7B2BED"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63510806"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6ADC1CC" w14:textId="77777777" w:rsidR="002A0AA7" w:rsidRPr="000F57DA" w:rsidRDefault="002A0AA7" w:rsidP="002A0AA7">
            <w:pPr>
              <w:pStyle w:val="TableText"/>
              <w:spacing w:before="0" w:after="0"/>
              <w:jc w:val="center"/>
            </w:pPr>
          </w:p>
        </w:tc>
        <w:tc>
          <w:tcPr>
            <w:tcW w:w="1134" w:type="dxa"/>
            <w:shd w:val="clear" w:color="auto" w:fill="92D050"/>
            <w:tcMar>
              <w:top w:w="0" w:type="dxa"/>
              <w:left w:w="0" w:type="dxa"/>
              <w:bottom w:w="0" w:type="dxa"/>
              <w:right w:w="0" w:type="dxa"/>
            </w:tcMar>
            <w:vAlign w:val="center"/>
          </w:tcPr>
          <w:p w14:paraId="42F06D00"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1C927431" w14:textId="77777777" w:rsidR="002A0AA7" w:rsidRPr="000F57DA" w:rsidRDefault="002A0AA7" w:rsidP="002A0AA7">
            <w:pPr>
              <w:pStyle w:val="TableText"/>
              <w:spacing w:before="0" w:after="0"/>
              <w:jc w:val="center"/>
            </w:pPr>
          </w:p>
        </w:tc>
      </w:tr>
      <w:tr w:rsidR="0057486C" w14:paraId="39FABC22" w14:textId="77777777" w:rsidTr="00CC405B">
        <w:trPr>
          <w:cantSplit/>
        </w:trPr>
        <w:tc>
          <w:tcPr>
            <w:tcW w:w="1249" w:type="dxa"/>
            <w:vMerge/>
            <w:shd w:val="clear" w:color="auto" w:fill="FFFFFF"/>
            <w:tcMar>
              <w:top w:w="0" w:type="dxa"/>
              <w:left w:w="0" w:type="dxa"/>
              <w:bottom w:w="0" w:type="dxa"/>
              <w:right w:w="0" w:type="dxa"/>
            </w:tcMar>
          </w:tcPr>
          <w:p w14:paraId="05F5E4B8"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5541573"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5C7B5DE"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1998DE5E"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18977206"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4FE1AAA"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23518E01"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AC17038" w14:textId="77777777" w:rsidR="002A0AA7" w:rsidRPr="000F57DA" w:rsidRDefault="002A0AA7" w:rsidP="002A0AA7">
            <w:pPr>
              <w:pStyle w:val="TableText"/>
              <w:spacing w:before="0" w:after="0"/>
              <w:jc w:val="center"/>
            </w:pPr>
          </w:p>
        </w:tc>
      </w:tr>
      <w:tr w:rsidR="0057486C" w14:paraId="466CD36B" w14:textId="77777777" w:rsidTr="00CC405B">
        <w:trPr>
          <w:cantSplit/>
        </w:trPr>
        <w:tc>
          <w:tcPr>
            <w:tcW w:w="1249" w:type="dxa"/>
            <w:vMerge/>
            <w:shd w:val="clear" w:color="auto" w:fill="FFFFFF"/>
            <w:tcMar>
              <w:top w:w="0" w:type="dxa"/>
              <w:left w:w="0" w:type="dxa"/>
              <w:bottom w:w="0" w:type="dxa"/>
              <w:right w:w="0" w:type="dxa"/>
            </w:tcMar>
          </w:tcPr>
          <w:p w14:paraId="63102922"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7E06F3CF"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BC45311"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65B3B194"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39B06517"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F22F387" w14:textId="77777777" w:rsidR="002A0AA7" w:rsidRPr="000F57DA" w:rsidRDefault="002A0AA7" w:rsidP="002A0AA7">
            <w:pPr>
              <w:pStyle w:val="TableText"/>
              <w:spacing w:before="0" w:after="0"/>
              <w:jc w:val="center"/>
            </w:pPr>
          </w:p>
        </w:tc>
        <w:tc>
          <w:tcPr>
            <w:tcW w:w="1134" w:type="dxa"/>
            <w:shd w:val="clear" w:color="auto" w:fill="92D050"/>
            <w:tcMar>
              <w:top w:w="0" w:type="dxa"/>
              <w:left w:w="0" w:type="dxa"/>
              <w:bottom w:w="0" w:type="dxa"/>
              <w:right w:w="0" w:type="dxa"/>
            </w:tcMar>
            <w:vAlign w:val="center"/>
          </w:tcPr>
          <w:p w14:paraId="3AE56985"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0E0DE73D" w14:textId="77777777" w:rsidR="002A0AA7" w:rsidRPr="000F57DA" w:rsidRDefault="002A0AA7" w:rsidP="002A0AA7">
            <w:pPr>
              <w:pStyle w:val="TableText"/>
              <w:spacing w:before="0" w:after="0"/>
              <w:jc w:val="center"/>
            </w:pPr>
          </w:p>
        </w:tc>
      </w:tr>
      <w:tr w:rsidR="0057486C" w14:paraId="15A47AA7" w14:textId="77777777" w:rsidTr="00CC405B">
        <w:trPr>
          <w:cantSplit/>
        </w:trPr>
        <w:tc>
          <w:tcPr>
            <w:tcW w:w="1249" w:type="dxa"/>
            <w:vMerge/>
            <w:shd w:val="clear" w:color="auto" w:fill="FFFFFF"/>
            <w:tcMar>
              <w:top w:w="0" w:type="dxa"/>
              <w:left w:w="0" w:type="dxa"/>
              <w:bottom w:w="0" w:type="dxa"/>
              <w:right w:w="0" w:type="dxa"/>
            </w:tcMar>
          </w:tcPr>
          <w:p w14:paraId="57F79BEB"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1255D5D"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17B8E35"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1C0B3D6E"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764064F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F6D9CC4"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B23C0A0"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5A1A785" w14:textId="77777777" w:rsidR="002A0AA7" w:rsidRPr="000F57DA" w:rsidRDefault="002A0AA7" w:rsidP="002A0AA7">
            <w:pPr>
              <w:pStyle w:val="TableText"/>
              <w:spacing w:before="0" w:after="0"/>
              <w:jc w:val="center"/>
            </w:pPr>
          </w:p>
        </w:tc>
      </w:tr>
      <w:tr w:rsidR="0057486C" w14:paraId="1140752F" w14:textId="77777777" w:rsidTr="00CC405B">
        <w:trPr>
          <w:cantSplit/>
        </w:trPr>
        <w:tc>
          <w:tcPr>
            <w:tcW w:w="1249" w:type="dxa"/>
            <w:vMerge/>
            <w:shd w:val="clear" w:color="auto" w:fill="FFFFFF"/>
            <w:tcMar>
              <w:top w:w="0" w:type="dxa"/>
              <w:left w:w="0" w:type="dxa"/>
              <w:bottom w:w="0" w:type="dxa"/>
              <w:right w:w="0" w:type="dxa"/>
            </w:tcMar>
          </w:tcPr>
          <w:p w14:paraId="62020A45"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0350DC5A" w14:textId="77777777" w:rsidR="002A0AA7" w:rsidRPr="00943E65" w:rsidRDefault="002A0AA7" w:rsidP="002A0AA7">
            <w:pPr>
              <w:pStyle w:val="TableText"/>
            </w:pPr>
            <w:r w:rsidRPr="00943E65">
              <w:t>Lachlan</w:t>
            </w:r>
          </w:p>
        </w:tc>
        <w:tc>
          <w:tcPr>
            <w:tcW w:w="1134" w:type="dxa"/>
            <w:shd w:val="clear" w:color="auto" w:fill="FFFFFF"/>
            <w:tcMar>
              <w:top w:w="0" w:type="dxa"/>
              <w:left w:w="0" w:type="dxa"/>
              <w:bottom w:w="0" w:type="dxa"/>
              <w:right w:w="0" w:type="dxa"/>
            </w:tcMar>
            <w:vAlign w:val="center"/>
          </w:tcPr>
          <w:p w14:paraId="50220FA8"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45BF8B42"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04E2AA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1C84EE5" w14:textId="77777777" w:rsidR="002A0AA7" w:rsidRPr="000F57DA" w:rsidRDefault="002A0AA7" w:rsidP="002A0AA7">
            <w:pPr>
              <w:pStyle w:val="TableText"/>
              <w:spacing w:before="0" w:after="0"/>
              <w:jc w:val="center"/>
            </w:pPr>
          </w:p>
        </w:tc>
        <w:tc>
          <w:tcPr>
            <w:tcW w:w="1134" w:type="dxa"/>
            <w:shd w:val="clear" w:color="auto" w:fill="92D050"/>
            <w:tcMar>
              <w:top w:w="0" w:type="dxa"/>
              <w:left w:w="0" w:type="dxa"/>
              <w:bottom w:w="0" w:type="dxa"/>
              <w:right w:w="0" w:type="dxa"/>
            </w:tcMar>
            <w:vAlign w:val="center"/>
          </w:tcPr>
          <w:p w14:paraId="6C87806E"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2556E29D" w14:textId="77777777" w:rsidR="002A0AA7" w:rsidRPr="000F57DA" w:rsidRDefault="002A0AA7" w:rsidP="002A0AA7">
            <w:pPr>
              <w:pStyle w:val="TableText"/>
              <w:spacing w:before="0" w:after="0"/>
              <w:jc w:val="center"/>
            </w:pPr>
          </w:p>
        </w:tc>
      </w:tr>
      <w:tr w:rsidR="0057486C" w14:paraId="0C4FB048" w14:textId="77777777" w:rsidTr="00CC405B">
        <w:trPr>
          <w:cantSplit/>
        </w:trPr>
        <w:tc>
          <w:tcPr>
            <w:tcW w:w="1249" w:type="dxa"/>
            <w:vMerge/>
            <w:shd w:val="clear" w:color="auto" w:fill="FFFFFF"/>
            <w:tcMar>
              <w:top w:w="0" w:type="dxa"/>
              <w:left w:w="0" w:type="dxa"/>
              <w:bottom w:w="0" w:type="dxa"/>
              <w:right w:w="0" w:type="dxa"/>
            </w:tcMar>
          </w:tcPr>
          <w:p w14:paraId="70DC3EDF"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C64F70F"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866D2A3" w14:textId="77777777" w:rsidR="002A0AA7" w:rsidRPr="00943E65" w:rsidRDefault="002A0AA7" w:rsidP="002A0AA7">
            <w:pPr>
              <w:pStyle w:val="TableText"/>
              <w:spacing w:before="0" w:after="0"/>
              <w:jc w:val="center"/>
            </w:pPr>
            <w:r w:rsidRPr="00943E65">
              <w:t>2016</w:t>
            </w:r>
          </w:p>
        </w:tc>
        <w:tc>
          <w:tcPr>
            <w:tcW w:w="1134" w:type="dxa"/>
            <w:shd w:val="clear" w:color="auto" w:fill="FFFFFF"/>
            <w:tcMar>
              <w:top w:w="0" w:type="dxa"/>
              <w:left w:w="0" w:type="dxa"/>
              <w:bottom w:w="0" w:type="dxa"/>
              <w:right w:w="0" w:type="dxa"/>
            </w:tcMar>
            <w:vAlign w:val="center"/>
          </w:tcPr>
          <w:p w14:paraId="7BABAF66"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474C363"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E784CAA" w14:textId="77777777" w:rsidR="002A0AA7" w:rsidRPr="000F57DA" w:rsidRDefault="002A0AA7" w:rsidP="002A0AA7">
            <w:pPr>
              <w:pStyle w:val="TableText"/>
              <w:spacing w:before="0" w:after="0"/>
              <w:jc w:val="center"/>
            </w:pPr>
          </w:p>
        </w:tc>
        <w:tc>
          <w:tcPr>
            <w:tcW w:w="1134" w:type="dxa"/>
            <w:shd w:val="clear" w:color="auto" w:fill="92D050"/>
            <w:tcMar>
              <w:top w:w="0" w:type="dxa"/>
              <w:left w:w="0" w:type="dxa"/>
              <w:bottom w:w="0" w:type="dxa"/>
              <w:right w:w="0" w:type="dxa"/>
            </w:tcMar>
            <w:vAlign w:val="center"/>
          </w:tcPr>
          <w:p w14:paraId="3821C2DE"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023D7F77" w14:textId="77777777" w:rsidR="002A0AA7" w:rsidRPr="000F57DA" w:rsidRDefault="002A0AA7" w:rsidP="002A0AA7">
            <w:pPr>
              <w:pStyle w:val="TableText"/>
              <w:spacing w:before="0" w:after="0"/>
              <w:jc w:val="center"/>
            </w:pPr>
          </w:p>
        </w:tc>
      </w:tr>
      <w:tr w:rsidR="0057486C" w14:paraId="1C220A47" w14:textId="77777777" w:rsidTr="00CC405B">
        <w:trPr>
          <w:cantSplit/>
        </w:trPr>
        <w:tc>
          <w:tcPr>
            <w:tcW w:w="1249" w:type="dxa"/>
            <w:vMerge/>
            <w:shd w:val="clear" w:color="auto" w:fill="FFFFFF"/>
            <w:tcMar>
              <w:top w:w="0" w:type="dxa"/>
              <w:left w:w="0" w:type="dxa"/>
              <w:bottom w:w="0" w:type="dxa"/>
              <w:right w:w="0" w:type="dxa"/>
            </w:tcMar>
          </w:tcPr>
          <w:p w14:paraId="682A6889"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DF95150"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0B136CB" w14:textId="77777777" w:rsidR="002A0AA7" w:rsidRPr="00943E65" w:rsidRDefault="002A0AA7" w:rsidP="002A0AA7">
            <w:pPr>
              <w:pStyle w:val="TableText"/>
              <w:spacing w:before="0" w:after="0"/>
              <w:jc w:val="center"/>
            </w:pPr>
            <w:r w:rsidRPr="00943E65">
              <w:t>2017</w:t>
            </w:r>
          </w:p>
        </w:tc>
        <w:tc>
          <w:tcPr>
            <w:tcW w:w="1134" w:type="dxa"/>
            <w:shd w:val="clear" w:color="auto" w:fill="FFFFFF"/>
            <w:tcMar>
              <w:top w:w="0" w:type="dxa"/>
              <w:left w:w="0" w:type="dxa"/>
              <w:bottom w:w="0" w:type="dxa"/>
              <w:right w:w="0" w:type="dxa"/>
            </w:tcMar>
            <w:vAlign w:val="center"/>
          </w:tcPr>
          <w:p w14:paraId="498FBD39"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A5B0561"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0EA33A2"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33CB75B7"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F6FB93D" w14:textId="77777777" w:rsidR="002A0AA7" w:rsidRPr="000F57DA" w:rsidRDefault="002A0AA7" w:rsidP="002A0AA7">
            <w:pPr>
              <w:pStyle w:val="TableText"/>
              <w:spacing w:before="0" w:after="0"/>
              <w:jc w:val="center"/>
            </w:pPr>
          </w:p>
        </w:tc>
      </w:tr>
      <w:tr w:rsidR="0057486C" w14:paraId="0B6A3F37" w14:textId="77777777" w:rsidTr="00CC405B">
        <w:trPr>
          <w:cantSplit/>
        </w:trPr>
        <w:tc>
          <w:tcPr>
            <w:tcW w:w="1249" w:type="dxa"/>
            <w:vMerge/>
            <w:shd w:val="clear" w:color="auto" w:fill="FFFFFF"/>
            <w:tcMar>
              <w:top w:w="0" w:type="dxa"/>
              <w:left w:w="0" w:type="dxa"/>
              <w:bottom w:w="0" w:type="dxa"/>
              <w:right w:w="0" w:type="dxa"/>
            </w:tcMar>
          </w:tcPr>
          <w:p w14:paraId="60F10EF5"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1AD7C84D"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32BF45B" w14:textId="77777777" w:rsidR="002A0AA7" w:rsidRPr="00943E65" w:rsidRDefault="002A0AA7" w:rsidP="002A0AA7">
            <w:pPr>
              <w:pStyle w:val="TableText"/>
              <w:spacing w:before="0" w:after="0"/>
              <w:jc w:val="center"/>
            </w:pPr>
            <w:r w:rsidRPr="00943E65">
              <w:t>2018</w:t>
            </w:r>
          </w:p>
        </w:tc>
        <w:tc>
          <w:tcPr>
            <w:tcW w:w="1134" w:type="dxa"/>
            <w:shd w:val="clear" w:color="auto" w:fill="FFFFFF"/>
            <w:tcMar>
              <w:top w:w="0" w:type="dxa"/>
              <w:left w:w="0" w:type="dxa"/>
              <w:bottom w:w="0" w:type="dxa"/>
              <w:right w:w="0" w:type="dxa"/>
            </w:tcMar>
            <w:vAlign w:val="center"/>
          </w:tcPr>
          <w:p w14:paraId="284A44B7"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43AEB6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365E733"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7635104"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827D6DA" w14:textId="77777777" w:rsidR="002A0AA7" w:rsidRPr="000F57DA" w:rsidRDefault="002A0AA7" w:rsidP="002A0AA7">
            <w:pPr>
              <w:pStyle w:val="TableText"/>
              <w:spacing w:before="0" w:after="0"/>
              <w:jc w:val="center"/>
            </w:pPr>
          </w:p>
        </w:tc>
      </w:tr>
      <w:tr w:rsidR="0057486C" w14:paraId="258DEEBC" w14:textId="77777777" w:rsidTr="00CC405B">
        <w:trPr>
          <w:cantSplit/>
        </w:trPr>
        <w:tc>
          <w:tcPr>
            <w:tcW w:w="1249" w:type="dxa"/>
            <w:vMerge/>
            <w:shd w:val="clear" w:color="auto" w:fill="FFFFFF"/>
            <w:tcMar>
              <w:top w:w="0" w:type="dxa"/>
              <w:left w:w="0" w:type="dxa"/>
              <w:bottom w:w="0" w:type="dxa"/>
              <w:right w:w="0" w:type="dxa"/>
            </w:tcMar>
          </w:tcPr>
          <w:p w14:paraId="0607E88A"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7870BB83"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7D69870" w14:textId="77777777" w:rsidR="002A0AA7" w:rsidRPr="00943E65" w:rsidRDefault="002A0AA7" w:rsidP="002A0AA7">
            <w:pPr>
              <w:pStyle w:val="TableText"/>
              <w:spacing w:before="0" w:after="0"/>
              <w:jc w:val="center"/>
            </w:pPr>
            <w:r w:rsidRPr="00943E65">
              <w:t>2019</w:t>
            </w:r>
          </w:p>
        </w:tc>
        <w:tc>
          <w:tcPr>
            <w:tcW w:w="1134" w:type="dxa"/>
            <w:shd w:val="clear" w:color="auto" w:fill="FFFFFF"/>
            <w:tcMar>
              <w:top w:w="0" w:type="dxa"/>
              <w:left w:w="0" w:type="dxa"/>
              <w:bottom w:w="0" w:type="dxa"/>
              <w:right w:w="0" w:type="dxa"/>
            </w:tcMar>
            <w:vAlign w:val="center"/>
          </w:tcPr>
          <w:p w14:paraId="1EA2C04E"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4B82BFA"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87C0624" w14:textId="77777777" w:rsidR="002A0AA7" w:rsidRPr="000F57DA" w:rsidRDefault="002A0AA7" w:rsidP="002A0AA7">
            <w:pPr>
              <w:pStyle w:val="TableText"/>
              <w:spacing w:before="0" w:after="0"/>
              <w:jc w:val="center"/>
            </w:pPr>
          </w:p>
        </w:tc>
        <w:tc>
          <w:tcPr>
            <w:tcW w:w="1134" w:type="dxa"/>
            <w:shd w:val="clear" w:color="auto" w:fill="92D050"/>
            <w:tcMar>
              <w:top w:w="0" w:type="dxa"/>
              <w:left w:w="0" w:type="dxa"/>
              <w:bottom w:w="0" w:type="dxa"/>
              <w:right w:w="0" w:type="dxa"/>
            </w:tcMar>
            <w:vAlign w:val="center"/>
          </w:tcPr>
          <w:p w14:paraId="19045145"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55AE94C3" w14:textId="77777777" w:rsidR="002A0AA7" w:rsidRPr="000F57DA" w:rsidRDefault="002A0AA7" w:rsidP="002A0AA7">
            <w:pPr>
              <w:pStyle w:val="TableText"/>
              <w:spacing w:before="0" w:after="0"/>
              <w:jc w:val="center"/>
            </w:pPr>
          </w:p>
        </w:tc>
      </w:tr>
      <w:tr w:rsidR="0057486C" w14:paraId="2C6CDC3F" w14:textId="77777777" w:rsidTr="00CC405B">
        <w:trPr>
          <w:cantSplit/>
        </w:trPr>
        <w:tc>
          <w:tcPr>
            <w:tcW w:w="1249" w:type="dxa"/>
            <w:vMerge/>
            <w:shd w:val="clear" w:color="auto" w:fill="FFFFFF"/>
            <w:tcMar>
              <w:top w:w="0" w:type="dxa"/>
              <w:left w:w="0" w:type="dxa"/>
              <w:bottom w:w="0" w:type="dxa"/>
              <w:right w:w="0" w:type="dxa"/>
            </w:tcMar>
          </w:tcPr>
          <w:p w14:paraId="510C595E"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1CD5864"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DC4EE17" w14:textId="77777777" w:rsidR="002A0AA7" w:rsidRPr="00943E65" w:rsidRDefault="002A0AA7" w:rsidP="002A0AA7">
            <w:pPr>
              <w:pStyle w:val="TableText"/>
              <w:spacing w:before="0" w:after="0"/>
              <w:jc w:val="center"/>
            </w:pPr>
            <w:r w:rsidRPr="00943E65">
              <w:t>2020</w:t>
            </w:r>
          </w:p>
        </w:tc>
        <w:tc>
          <w:tcPr>
            <w:tcW w:w="1134" w:type="dxa"/>
            <w:shd w:val="clear" w:color="auto" w:fill="FFFFFF"/>
            <w:tcMar>
              <w:top w:w="0" w:type="dxa"/>
              <w:left w:w="0" w:type="dxa"/>
              <w:bottom w:w="0" w:type="dxa"/>
              <w:right w:w="0" w:type="dxa"/>
            </w:tcMar>
            <w:vAlign w:val="center"/>
          </w:tcPr>
          <w:p w14:paraId="26EEA234"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BD1610F"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A8550D2"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77A5000"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A5BBCF4" w14:textId="77777777" w:rsidR="002A0AA7" w:rsidRPr="000F57DA" w:rsidRDefault="002A0AA7" w:rsidP="002A0AA7">
            <w:pPr>
              <w:pStyle w:val="TableText"/>
              <w:spacing w:before="0" w:after="0"/>
              <w:jc w:val="center"/>
            </w:pPr>
          </w:p>
        </w:tc>
      </w:tr>
      <w:tr w:rsidR="0057486C" w14:paraId="332CEC24" w14:textId="77777777" w:rsidTr="00CC405B">
        <w:trPr>
          <w:cantSplit/>
        </w:trPr>
        <w:tc>
          <w:tcPr>
            <w:tcW w:w="1249" w:type="dxa"/>
            <w:vMerge/>
            <w:shd w:val="clear" w:color="auto" w:fill="FFFFFF"/>
            <w:tcMar>
              <w:top w:w="0" w:type="dxa"/>
              <w:left w:w="0" w:type="dxa"/>
              <w:bottom w:w="0" w:type="dxa"/>
              <w:right w:w="0" w:type="dxa"/>
            </w:tcMar>
          </w:tcPr>
          <w:p w14:paraId="674A1D40"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2150FB37" w14:textId="77777777" w:rsidR="002A0AA7" w:rsidRPr="00943E65" w:rsidRDefault="002A0AA7" w:rsidP="002A0AA7">
            <w:pPr>
              <w:pStyle w:val="TableText"/>
            </w:pPr>
            <w:r w:rsidRPr="00943E65">
              <w:t>Lower Murray</w:t>
            </w:r>
          </w:p>
        </w:tc>
        <w:tc>
          <w:tcPr>
            <w:tcW w:w="1134" w:type="dxa"/>
            <w:shd w:val="clear" w:color="auto" w:fill="FFFFFF"/>
            <w:tcMar>
              <w:top w:w="0" w:type="dxa"/>
              <w:left w:w="0" w:type="dxa"/>
              <w:bottom w:w="0" w:type="dxa"/>
              <w:right w:w="0" w:type="dxa"/>
            </w:tcMar>
            <w:vAlign w:val="center"/>
          </w:tcPr>
          <w:p w14:paraId="3AC23417"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4755184B"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691C918"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1DC5B03" w14:textId="77777777" w:rsidR="002A0AA7" w:rsidRPr="000F57DA" w:rsidRDefault="002A0AA7" w:rsidP="002A0AA7">
            <w:pPr>
              <w:pStyle w:val="TableText"/>
              <w:spacing w:before="0" w:after="0"/>
              <w:jc w:val="center"/>
            </w:pPr>
          </w:p>
        </w:tc>
        <w:tc>
          <w:tcPr>
            <w:tcW w:w="1134" w:type="dxa"/>
            <w:shd w:val="clear" w:color="auto" w:fill="92D050"/>
            <w:tcMar>
              <w:top w:w="0" w:type="dxa"/>
              <w:left w:w="0" w:type="dxa"/>
              <w:bottom w:w="0" w:type="dxa"/>
              <w:right w:w="0" w:type="dxa"/>
            </w:tcMar>
            <w:vAlign w:val="center"/>
          </w:tcPr>
          <w:p w14:paraId="3D9C4BE5"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301866CF" w14:textId="77777777" w:rsidR="002A0AA7" w:rsidRPr="000F57DA" w:rsidRDefault="002A0AA7" w:rsidP="002A0AA7">
            <w:pPr>
              <w:pStyle w:val="TableText"/>
              <w:spacing w:before="0" w:after="0"/>
              <w:jc w:val="center"/>
            </w:pPr>
          </w:p>
        </w:tc>
      </w:tr>
      <w:tr w:rsidR="0057486C" w14:paraId="48B2D6BF" w14:textId="77777777" w:rsidTr="00CC405B">
        <w:trPr>
          <w:cantSplit/>
        </w:trPr>
        <w:tc>
          <w:tcPr>
            <w:tcW w:w="1249" w:type="dxa"/>
            <w:vMerge/>
            <w:shd w:val="clear" w:color="auto" w:fill="FFFFFF"/>
            <w:tcMar>
              <w:top w:w="0" w:type="dxa"/>
              <w:left w:w="0" w:type="dxa"/>
              <w:bottom w:w="0" w:type="dxa"/>
              <w:right w:w="0" w:type="dxa"/>
            </w:tcMar>
          </w:tcPr>
          <w:p w14:paraId="5D6BEBDB"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1044150A"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EE7EA5D"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4216C16F"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7E079C6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5074C5F"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4099A3A"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F6E6202" w14:textId="77777777" w:rsidR="002A0AA7" w:rsidRPr="000F57DA" w:rsidRDefault="002A0AA7" w:rsidP="002A0AA7">
            <w:pPr>
              <w:pStyle w:val="TableText"/>
              <w:spacing w:before="0" w:after="0"/>
              <w:jc w:val="center"/>
            </w:pPr>
          </w:p>
        </w:tc>
      </w:tr>
      <w:tr w:rsidR="0057486C" w14:paraId="5A38C5FF" w14:textId="77777777" w:rsidTr="00CC405B">
        <w:trPr>
          <w:cantSplit/>
        </w:trPr>
        <w:tc>
          <w:tcPr>
            <w:tcW w:w="1249" w:type="dxa"/>
            <w:vMerge/>
            <w:shd w:val="clear" w:color="auto" w:fill="FFFFFF"/>
            <w:tcMar>
              <w:top w:w="0" w:type="dxa"/>
              <w:left w:w="0" w:type="dxa"/>
              <w:bottom w:w="0" w:type="dxa"/>
              <w:right w:w="0" w:type="dxa"/>
            </w:tcMar>
          </w:tcPr>
          <w:p w14:paraId="0FE52625"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4F51B3A"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A226C58"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05A33182"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60AEEAEB"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1771708"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0BB69B2"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0D298B2" w14:textId="77777777" w:rsidR="002A0AA7" w:rsidRPr="000F57DA" w:rsidRDefault="002A0AA7" w:rsidP="002A0AA7">
            <w:pPr>
              <w:pStyle w:val="TableText"/>
              <w:spacing w:before="0" w:after="0"/>
              <w:jc w:val="center"/>
            </w:pPr>
          </w:p>
        </w:tc>
      </w:tr>
      <w:tr w:rsidR="0057486C" w14:paraId="5073B701" w14:textId="77777777" w:rsidTr="00CC405B">
        <w:trPr>
          <w:cantSplit/>
        </w:trPr>
        <w:tc>
          <w:tcPr>
            <w:tcW w:w="1249" w:type="dxa"/>
            <w:vMerge/>
            <w:shd w:val="clear" w:color="auto" w:fill="FFFFFF"/>
            <w:tcMar>
              <w:top w:w="0" w:type="dxa"/>
              <w:left w:w="0" w:type="dxa"/>
              <w:bottom w:w="0" w:type="dxa"/>
              <w:right w:w="0" w:type="dxa"/>
            </w:tcMar>
          </w:tcPr>
          <w:p w14:paraId="4F109FAD"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BCA9A18"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6867A4A"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600E2E1D"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1B0C087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7ACC532"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7A15E973"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5A9DC43" w14:textId="77777777" w:rsidR="002A0AA7" w:rsidRPr="000F57DA" w:rsidRDefault="002A0AA7" w:rsidP="002A0AA7">
            <w:pPr>
              <w:pStyle w:val="TableText"/>
              <w:spacing w:before="0" w:after="0"/>
              <w:jc w:val="center"/>
            </w:pPr>
          </w:p>
        </w:tc>
      </w:tr>
      <w:tr w:rsidR="0057486C" w14:paraId="174C6A96" w14:textId="77777777" w:rsidTr="00CC405B">
        <w:trPr>
          <w:cantSplit/>
        </w:trPr>
        <w:tc>
          <w:tcPr>
            <w:tcW w:w="1249" w:type="dxa"/>
            <w:vMerge/>
            <w:shd w:val="clear" w:color="auto" w:fill="FFFFFF"/>
            <w:tcMar>
              <w:top w:w="0" w:type="dxa"/>
              <w:left w:w="0" w:type="dxa"/>
              <w:bottom w:w="0" w:type="dxa"/>
              <w:right w:w="0" w:type="dxa"/>
            </w:tcMar>
          </w:tcPr>
          <w:p w14:paraId="024071D7"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7D5BFBBA"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CD4F85F"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2149315A"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0FF6FF33"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1A8EF2B"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8EBFB79"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01B02EF" w14:textId="77777777" w:rsidR="002A0AA7" w:rsidRPr="000F57DA" w:rsidRDefault="002A0AA7" w:rsidP="002A0AA7">
            <w:pPr>
              <w:pStyle w:val="TableText"/>
              <w:spacing w:before="0" w:after="0"/>
              <w:jc w:val="center"/>
            </w:pPr>
          </w:p>
        </w:tc>
      </w:tr>
      <w:tr w:rsidR="0057486C" w14:paraId="5366734C" w14:textId="77777777" w:rsidTr="00CC405B">
        <w:trPr>
          <w:cantSplit/>
        </w:trPr>
        <w:tc>
          <w:tcPr>
            <w:tcW w:w="1249" w:type="dxa"/>
            <w:vMerge/>
            <w:shd w:val="clear" w:color="auto" w:fill="FFFFFF"/>
            <w:tcMar>
              <w:top w:w="0" w:type="dxa"/>
              <w:left w:w="0" w:type="dxa"/>
              <w:bottom w:w="0" w:type="dxa"/>
              <w:right w:w="0" w:type="dxa"/>
            </w:tcMar>
          </w:tcPr>
          <w:p w14:paraId="69A1B536"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7BB1C5B6"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DFAC2F0"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481559B6"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761F83F0"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21592D0"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0ADFC86"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DBD54AE" w14:textId="77777777" w:rsidR="002A0AA7" w:rsidRPr="000F57DA" w:rsidRDefault="002A0AA7" w:rsidP="002A0AA7">
            <w:pPr>
              <w:pStyle w:val="TableText"/>
              <w:spacing w:before="0" w:after="0"/>
              <w:jc w:val="center"/>
            </w:pPr>
          </w:p>
        </w:tc>
      </w:tr>
      <w:tr w:rsidR="0057486C" w14:paraId="76E66CB2" w14:textId="77777777" w:rsidTr="00CC405B">
        <w:trPr>
          <w:cantSplit/>
        </w:trPr>
        <w:tc>
          <w:tcPr>
            <w:tcW w:w="1249" w:type="dxa"/>
            <w:vMerge/>
            <w:shd w:val="clear" w:color="auto" w:fill="FFFFFF"/>
            <w:tcMar>
              <w:top w:w="0" w:type="dxa"/>
              <w:left w:w="0" w:type="dxa"/>
              <w:bottom w:w="0" w:type="dxa"/>
              <w:right w:w="0" w:type="dxa"/>
            </w:tcMar>
          </w:tcPr>
          <w:p w14:paraId="1C621905"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7A668DE9" w14:textId="77777777" w:rsidR="002A0AA7" w:rsidRPr="00943E65" w:rsidRDefault="002A0AA7" w:rsidP="002A0AA7">
            <w:pPr>
              <w:pStyle w:val="TableText"/>
            </w:pPr>
            <w:r w:rsidRPr="00943E65">
              <w:t>Murrumbidgee</w:t>
            </w:r>
          </w:p>
        </w:tc>
        <w:tc>
          <w:tcPr>
            <w:tcW w:w="1134" w:type="dxa"/>
            <w:shd w:val="clear" w:color="auto" w:fill="FFFFFF"/>
            <w:tcMar>
              <w:top w:w="0" w:type="dxa"/>
              <w:left w:w="0" w:type="dxa"/>
              <w:bottom w:w="0" w:type="dxa"/>
              <w:right w:w="0" w:type="dxa"/>
            </w:tcMar>
            <w:vAlign w:val="center"/>
          </w:tcPr>
          <w:p w14:paraId="4B5F0D38"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188AF4A3"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5D7DC25"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525437E" w14:textId="77777777" w:rsidR="002A0AA7" w:rsidRPr="000F57DA" w:rsidRDefault="002A0AA7" w:rsidP="002A0AA7">
            <w:pPr>
              <w:pStyle w:val="TableText"/>
              <w:spacing w:before="0" w:after="0"/>
              <w:jc w:val="center"/>
            </w:pPr>
          </w:p>
        </w:tc>
        <w:tc>
          <w:tcPr>
            <w:tcW w:w="1134" w:type="dxa"/>
            <w:shd w:val="clear" w:color="auto" w:fill="92D050"/>
            <w:tcMar>
              <w:top w:w="0" w:type="dxa"/>
              <w:left w:w="0" w:type="dxa"/>
              <w:bottom w:w="0" w:type="dxa"/>
              <w:right w:w="0" w:type="dxa"/>
            </w:tcMar>
            <w:vAlign w:val="center"/>
          </w:tcPr>
          <w:p w14:paraId="619B209F"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173F6A87" w14:textId="77777777" w:rsidR="002A0AA7" w:rsidRPr="000F57DA" w:rsidRDefault="002A0AA7" w:rsidP="002A0AA7">
            <w:pPr>
              <w:pStyle w:val="TableText"/>
              <w:spacing w:before="0" w:after="0"/>
              <w:jc w:val="center"/>
            </w:pPr>
          </w:p>
        </w:tc>
      </w:tr>
      <w:tr w:rsidR="0057486C" w14:paraId="45D1593B" w14:textId="77777777" w:rsidTr="00CC405B">
        <w:trPr>
          <w:cantSplit/>
        </w:trPr>
        <w:tc>
          <w:tcPr>
            <w:tcW w:w="1249" w:type="dxa"/>
            <w:vMerge/>
            <w:shd w:val="clear" w:color="auto" w:fill="FFFFFF"/>
            <w:tcMar>
              <w:top w:w="0" w:type="dxa"/>
              <w:left w:w="0" w:type="dxa"/>
              <w:bottom w:w="0" w:type="dxa"/>
              <w:right w:w="0" w:type="dxa"/>
            </w:tcMar>
          </w:tcPr>
          <w:p w14:paraId="00E4D697"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608FDF3"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2033BBC" w14:textId="77777777" w:rsidR="002A0AA7" w:rsidRPr="00943E65" w:rsidRDefault="002A0AA7" w:rsidP="002A0AA7">
            <w:pPr>
              <w:pStyle w:val="TableText"/>
              <w:spacing w:before="0" w:after="0"/>
              <w:jc w:val="center"/>
            </w:pPr>
            <w:r w:rsidRPr="00943E65">
              <w:t>2016</w:t>
            </w:r>
          </w:p>
        </w:tc>
        <w:tc>
          <w:tcPr>
            <w:tcW w:w="1134" w:type="dxa"/>
            <w:shd w:val="clear" w:color="auto" w:fill="FF0000"/>
            <w:tcMar>
              <w:top w:w="0" w:type="dxa"/>
              <w:left w:w="0" w:type="dxa"/>
              <w:bottom w:w="0" w:type="dxa"/>
              <w:right w:w="0" w:type="dxa"/>
            </w:tcMar>
            <w:vAlign w:val="center"/>
          </w:tcPr>
          <w:p w14:paraId="51173BD1" w14:textId="77777777" w:rsidR="002A0AA7" w:rsidRPr="00943E65" w:rsidRDefault="002A0AA7" w:rsidP="002A0AA7">
            <w:pPr>
              <w:pStyle w:val="TableText"/>
              <w:spacing w:before="0" w:after="0"/>
              <w:jc w:val="center"/>
            </w:pPr>
            <w:r w:rsidRPr="00943E65">
              <w:t>-</w:t>
            </w:r>
          </w:p>
        </w:tc>
        <w:tc>
          <w:tcPr>
            <w:tcW w:w="1134" w:type="dxa"/>
            <w:shd w:val="clear" w:color="auto" w:fill="FFFFFF"/>
            <w:tcMar>
              <w:top w:w="0" w:type="dxa"/>
              <w:left w:w="0" w:type="dxa"/>
              <w:bottom w:w="0" w:type="dxa"/>
              <w:right w:w="0" w:type="dxa"/>
            </w:tcMar>
            <w:vAlign w:val="center"/>
          </w:tcPr>
          <w:p w14:paraId="035E9454"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E6D0500" w14:textId="77777777" w:rsidR="002A0AA7" w:rsidRPr="000F57DA" w:rsidRDefault="002A0AA7" w:rsidP="002A0AA7">
            <w:pPr>
              <w:pStyle w:val="TableText"/>
              <w:spacing w:before="0" w:after="0"/>
              <w:jc w:val="center"/>
            </w:pPr>
          </w:p>
        </w:tc>
        <w:tc>
          <w:tcPr>
            <w:tcW w:w="1134" w:type="dxa"/>
            <w:shd w:val="clear" w:color="auto" w:fill="92D050"/>
            <w:tcMar>
              <w:top w:w="0" w:type="dxa"/>
              <w:left w:w="0" w:type="dxa"/>
              <w:bottom w:w="0" w:type="dxa"/>
              <w:right w:w="0" w:type="dxa"/>
            </w:tcMar>
            <w:vAlign w:val="center"/>
          </w:tcPr>
          <w:p w14:paraId="1765AA78"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32496C6D" w14:textId="77777777" w:rsidR="002A0AA7" w:rsidRPr="000F57DA" w:rsidRDefault="002A0AA7" w:rsidP="002A0AA7">
            <w:pPr>
              <w:pStyle w:val="TableText"/>
              <w:spacing w:before="0" w:after="0"/>
              <w:jc w:val="center"/>
            </w:pPr>
          </w:p>
        </w:tc>
      </w:tr>
      <w:tr w:rsidR="0057486C" w14:paraId="045E4D1E" w14:textId="77777777" w:rsidTr="00CC405B">
        <w:trPr>
          <w:cantSplit/>
        </w:trPr>
        <w:tc>
          <w:tcPr>
            <w:tcW w:w="1249" w:type="dxa"/>
            <w:vMerge/>
            <w:shd w:val="clear" w:color="auto" w:fill="FFFFFF"/>
            <w:tcMar>
              <w:top w:w="0" w:type="dxa"/>
              <w:left w:w="0" w:type="dxa"/>
              <w:bottom w:w="0" w:type="dxa"/>
              <w:right w:w="0" w:type="dxa"/>
            </w:tcMar>
          </w:tcPr>
          <w:p w14:paraId="0B58F8CA"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F4D1461"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7B13B383"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3DDAA68B"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08340960"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F586A69"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DF72360"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D14DC8F" w14:textId="77777777" w:rsidR="002A0AA7" w:rsidRPr="000F57DA" w:rsidRDefault="002A0AA7" w:rsidP="002A0AA7">
            <w:pPr>
              <w:pStyle w:val="TableText"/>
              <w:spacing w:before="0" w:after="0"/>
              <w:jc w:val="center"/>
            </w:pPr>
          </w:p>
        </w:tc>
      </w:tr>
      <w:tr w:rsidR="0057486C" w14:paraId="330C0CD0" w14:textId="77777777" w:rsidTr="00CC405B">
        <w:trPr>
          <w:cantSplit/>
        </w:trPr>
        <w:tc>
          <w:tcPr>
            <w:tcW w:w="1249" w:type="dxa"/>
            <w:vMerge/>
            <w:shd w:val="clear" w:color="auto" w:fill="FFFFFF"/>
            <w:tcMar>
              <w:top w:w="0" w:type="dxa"/>
              <w:left w:w="0" w:type="dxa"/>
              <w:bottom w:w="0" w:type="dxa"/>
              <w:right w:w="0" w:type="dxa"/>
            </w:tcMar>
          </w:tcPr>
          <w:p w14:paraId="30C13258"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7EB52784"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6B9F316"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26AF377C"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2AF0552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0FEBEF5" w14:textId="77777777" w:rsidR="002A0AA7" w:rsidRPr="000F57DA" w:rsidRDefault="002A0AA7" w:rsidP="002A0AA7">
            <w:pPr>
              <w:pStyle w:val="TableText"/>
              <w:spacing w:before="0" w:after="0"/>
              <w:jc w:val="center"/>
            </w:pPr>
          </w:p>
        </w:tc>
        <w:tc>
          <w:tcPr>
            <w:tcW w:w="1134" w:type="dxa"/>
            <w:shd w:val="clear" w:color="auto" w:fill="92D050"/>
            <w:tcMar>
              <w:top w:w="0" w:type="dxa"/>
              <w:left w:w="0" w:type="dxa"/>
              <w:bottom w:w="0" w:type="dxa"/>
              <w:right w:w="0" w:type="dxa"/>
            </w:tcMar>
            <w:vAlign w:val="center"/>
          </w:tcPr>
          <w:p w14:paraId="27F0B364"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581EDCDE" w14:textId="77777777" w:rsidR="002A0AA7" w:rsidRPr="000F57DA" w:rsidRDefault="002A0AA7" w:rsidP="002A0AA7">
            <w:pPr>
              <w:pStyle w:val="TableText"/>
              <w:spacing w:before="0" w:after="0"/>
              <w:jc w:val="center"/>
            </w:pPr>
          </w:p>
        </w:tc>
      </w:tr>
      <w:tr w:rsidR="0057486C" w14:paraId="075CB15C" w14:textId="77777777" w:rsidTr="00CC405B">
        <w:trPr>
          <w:cantSplit/>
        </w:trPr>
        <w:tc>
          <w:tcPr>
            <w:tcW w:w="1249" w:type="dxa"/>
            <w:vMerge/>
            <w:shd w:val="clear" w:color="auto" w:fill="FFFFFF"/>
            <w:tcMar>
              <w:top w:w="0" w:type="dxa"/>
              <w:left w:w="0" w:type="dxa"/>
              <w:bottom w:w="0" w:type="dxa"/>
              <w:right w:w="0" w:type="dxa"/>
            </w:tcMar>
          </w:tcPr>
          <w:p w14:paraId="70544B12"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CD0E4A0"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4DFCE54"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38FB3E43"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199070B3"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5404D21" w14:textId="77777777" w:rsidR="002A0AA7" w:rsidRPr="000F57DA" w:rsidRDefault="002A0AA7" w:rsidP="002A0AA7">
            <w:pPr>
              <w:pStyle w:val="TableText"/>
              <w:spacing w:before="0" w:after="0"/>
              <w:jc w:val="center"/>
            </w:pPr>
          </w:p>
        </w:tc>
        <w:tc>
          <w:tcPr>
            <w:tcW w:w="1134" w:type="dxa"/>
            <w:shd w:val="clear" w:color="auto" w:fill="92D050"/>
            <w:tcMar>
              <w:top w:w="0" w:type="dxa"/>
              <w:left w:w="0" w:type="dxa"/>
              <w:bottom w:w="0" w:type="dxa"/>
              <w:right w:w="0" w:type="dxa"/>
            </w:tcMar>
            <w:vAlign w:val="center"/>
          </w:tcPr>
          <w:p w14:paraId="1EDBDD7B"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73CC8023" w14:textId="77777777" w:rsidR="002A0AA7" w:rsidRPr="000F57DA" w:rsidRDefault="002A0AA7" w:rsidP="002A0AA7">
            <w:pPr>
              <w:pStyle w:val="TableText"/>
              <w:spacing w:before="0" w:after="0"/>
              <w:jc w:val="center"/>
            </w:pPr>
          </w:p>
        </w:tc>
      </w:tr>
      <w:tr w:rsidR="0057486C" w14:paraId="656E4EF7" w14:textId="77777777" w:rsidTr="00CC405B">
        <w:trPr>
          <w:cantSplit/>
        </w:trPr>
        <w:tc>
          <w:tcPr>
            <w:tcW w:w="1249" w:type="dxa"/>
            <w:vMerge/>
            <w:shd w:val="clear" w:color="auto" w:fill="FFFFFF"/>
            <w:tcMar>
              <w:top w:w="0" w:type="dxa"/>
              <w:left w:w="0" w:type="dxa"/>
              <w:bottom w:w="0" w:type="dxa"/>
              <w:right w:w="0" w:type="dxa"/>
            </w:tcMar>
          </w:tcPr>
          <w:p w14:paraId="0A0CC69B"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72BD3EB"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76DAD45"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259D142C"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161BA93D"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E38470D" w14:textId="77777777" w:rsidR="002A0AA7" w:rsidRPr="000F57DA" w:rsidRDefault="002A0AA7" w:rsidP="002A0AA7">
            <w:pPr>
              <w:pStyle w:val="TableText"/>
              <w:spacing w:before="0" w:after="0"/>
              <w:jc w:val="center"/>
            </w:pPr>
          </w:p>
        </w:tc>
        <w:tc>
          <w:tcPr>
            <w:tcW w:w="1134" w:type="dxa"/>
            <w:shd w:val="clear" w:color="auto" w:fill="92D050"/>
            <w:tcMar>
              <w:top w:w="0" w:type="dxa"/>
              <w:left w:w="0" w:type="dxa"/>
              <w:bottom w:w="0" w:type="dxa"/>
              <w:right w:w="0" w:type="dxa"/>
            </w:tcMar>
            <w:vAlign w:val="center"/>
          </w:tcPr>
          <w:p w14:paraId="100A98EA"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0198FEA9" w14:textId="77777777" w:rsidR="002A0AA7" w:rsidRPr="000F57DA" w:rsidRDefault="002A0AA7" w:rsidP="002A0AA7">
            <w:pPr>
              <w:pStyle w:val="TableText"/>
              <w:spacing w:before="0" w:after="0"/>
              <w:jc w:val="center"/>
            </w:pPr>
          </w:p>
        </w:tc>
      </w:tr>
      <w:tr w:rsidR="0057486C" w14:paraId="16DBFC1D" w14:textId="77777777" w:rsidTr="00CC405B">
        <w:trPr>
          <w:cantSplit/>
        </w:trPr>
        <w:tc>
          <w:tcPr>
            <w:tcW w:w="1249" w:type="dxa"/>
            <w:vMerge w:val="restart"/>
            <w:shd w:val="clear" w:color="auto" w:fill="FFFFFF"/>
            <w:tcMar>
              <w:top w:w="0" w:type="dxa"/>
              <w:left w:w="0" w:type="dxa"/>
              <w:bottom w:w="0" w:type="dxa"/>
              <w:right w:w="0" w:type="dxa"/>
            </w:tcMar>
          </w:tcPr>
          <w:p w14:paraId="53D85510" w14:textId="77777777" w:rsidR="002A0AA7" w:rsidRPr="00943E65" w:rsidRDefault="002A0AA7" w:rsidP="002A0AA7">
            <w:pPr>
              <w:pStyle w:val="TableText"/>
            </w:pPr>
            <w:r w:rsidRPr="00943E65">
              <w:t xml:space="preserve">Bony </w:t>
            </w:r>
            <w:r>
              <w:t>herring</w:t>
            </w:r>
          </w:p>
        </w:tc>
        <w:tc>
          <w:tcPr>
            <w:tcW w:w="1408" w:type="dxa"/>
            <w:vMerge w:val="restart"/>
            <w:shd w:val="clear" w:color="auto" w:fill="FFFFFF"/>
            <w:tcMar>
              <w:top w:w="0" w:type="dxa"/>
              <w:left w:w="0" w:type="dxa"/>
              <w:bottom w:w="0" w:type="dxa"/>
              <w:right w:w="0" w:type="dxa"/>
            </w:tcMar>
          </w:tcPr>
          <w:p w14:paraId="2D442B5E" w14:textId="77777777" w:rsidR="002A0AA7" w:rsidRPr="00943E65" w:rsidRDefault="002A0AA7" w:rsidP="002A0AA7">
            <w:pPr>
              <w:pStyle w:val="TableText"/>
            </w:pPr>
            <w:r w:rsidRPr="00943E65">
              <w:t>Edward-Wakool</w:t>
            </w:r>
          </w:p>
        </w:tc>
        <w:tc>
          <w:tcPr>
            <w:tcW w:w="1134" w:type="dxa"/>
            <w:shd w:val="clear" w:color="auto" w:fill="FFFFFF"/>
            <w:tcMar>
              <w:top w:w="0" w:type="dxa"/>
              <w:left w:w="0" w:type="dxa"/>
              <w:bottom w:w="0" w:type="dxa"/>
              <w:right w:w="0" w:type="dxa"/>
            </w:tcMar>
            <w:vAlign w:val="center"/>
          </w:tcPr>
          <w:p w14:paraId="2B4085D9"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655BA15C" w14:textId="77777777" w:rsidR="002A0AA7" w:rsidRPr="00943E65"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74A23DC"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24E75C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70A333B"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D5C3EA4" w14:textId="77777777" w:rsidR="002A0AA7" w:rsidRPr="000F57DA" w:rsidRDefault="002A0AA7" w:rsidP="002A0AA7">
            <w:pPr>
              <w:pStyle w:val="TableText"/>
              <w:spacing w:before="0" w:after="0"/>
              <w:jc w:val="center"/>
            </w:pPr>
          </w:p>
        </w:tc>
      </w:tr>
      <w:tr w:rsidR="0057486C" w14:paraId="7D5C6983" w14:textId="77777777" w:rsidTr="00CC405B">
        <w:trPr>
          <w:cantSplit/>
        </w:trPr>
        <w:tc>
          <w:tcPr>
            <w:tcW w:w="1249" w:type="dxa"/>
            <w:vMerge/>
            <w:shd w:val="clear" w:color="auto" w:fill="FFFFFF"/>
            <w:tcMar>
              <w:top w:w="0" w:type="dxa"/>
              <w:left w:w="0" w:type="dxa"/>
              <w:bottom w:w="0" w:type="dxa"/>
              <w:right w:w="0" w:type="dxa"/>
            </w:tcMar>
          </w:tcPr>
          <w:p w14:paraId="1063928B"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6F9A634"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269EC36"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7497ACDB"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79CF3435"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D12CFC4"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5B94514"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F9BF6EA" w14:textId="77777777" w:rsidR="002A0AA7" w:rsidRPr="000F57DA" w:rsidRDefault="002A0AA7" w:rsidP="002A0AA7">
            <w:pPr>
              <w:pStyle w:val="TableText"/>
              <w:spacing w:before="0" w:after="0"/>
              <w:jc w:val="center"/>
            </w:pPr>
          </w:p>
        </w:tc>
      </w:tr>
      <w:tr w:rsidR="0057486C" w14:paraId="6CF957C1" w14:textId="77777777" w:rsidTr="00CC405B">
        <w:trPr>
          <w:cantSplit/>
        </w:trPr>
        <w:tc>
          <w:tcPr>
            <w:tcW w:w="1249" w:type="dxa"/>
            <w:vMerge/>
            <w:shd w:val="clear" w:color="auto" w:fill="FFFFFF"/>
            <w:tcMar>
              <w:top w:w="0" w:type="dxa"/>
              <w:left w:w="0" w:type="dxa"/>
              <w:bottom w:w="0" w:type="dxa"/>
              <w:right w:w="0" w:type="dxa"/>
            </w:tcMar>
          </w:tcPr>
          <w:p w14:paraId="5D48C61E"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BE54CBB"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6BD87FD"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2016B786" w14:textId="77777777" w:rsidR="002A0AA7" w:rsidRPr="00943E65" w:rsidRDefault="002A0AA7" w:rsidP="002A0AA7">
            <w:pPr>
              <w:pStyle w:val="TableText"/>
              <w:spacing w:before="0" w:after="0"/>
              <w:jc w:val="center"/>
            </w:pPr>
            <w:r w:rsidRPr="00943E65">
              <w:t>0</w:t>
            </w:r>
          </w:p>
        </w:tc>
        <w:tc>
          <w:tcPr>
            <w:tcW w:w="1134" w:type="dxa"/>
            <w:shd w:val="clear" w:color="auto" w:fill="FF0000"/>
            <w:tcMar>
              <w:top w:w="0" w:type="dxa"/>
              <w:left w:w="0" w:type="dxa"/>
              <w:bottom w:w="0" w:type="dxa"/>
              <w:right w:w="0" w:type="dxa"/>
            </w:tcMar>
            <w:vAlign w:val="center"/>
          </w:tcPr>
          <w:p w14:paraId="228B5584"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565C6784"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1FC267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15D8D0F" w14:textId="77777777" w:rsidR="002A0AA7" w:rsidRPr="000F57DA" w:rsidRDefault="002A0AA7" w:rsidP="002A0AA7">
            <w:pPr>
              <w:pStyle w:val="TableText"/>
              <w:spacing w:before="0" w:after="0"/>
              <w:jc w:val="center"/>
            </w:pPr>
          </w:p>
        </w:tc>
      </w:tr>
      <w:tr w:rsidR="0057486C" w14:paraId="32C345CF" w14:textId="77777777" w:rsidTr="00CC405B">
        <w:trPr>
          <w:cantSplit/>
        </w:trPr>
        <w:tc>
          <w:tcPr>
            <w:tcW w:w="1249" w:type="dxa"/>
            <w:vMerge/>
            <w:shd w:val="clear" w:color="auto" w:fill="FFFFFF"/>
            <w:tcMar>
              <w:top w:w="0" w:type="dxa"/>
              <w:left w:w="0" w:type="dxa"/>
              <w:bottom w:w="0" w:type="dxa"/>
              <w:right w:w="0" w:type="dxa"/>
            </w:tcMar>
          </w:tcPr>
          <w:p w14:paraId="34A8891D"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0A0FD12"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7B1965B7"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186016F1" w14:textId="77777777" w:rsidR="002A0AA7" w:rsidRPr="00943E65" w:rsidRDefault="002A0AA7" w:rsidP="002A0AA7">
            <w:pPr>
              <w:pStyle w:val="TableText"/>
              <w:spacing w:before="0" w:after="0"/>
              <w:jc w:val="center"/>
            </w:pPr>
            <w:r w:rsidRPr="00943E65">
              <w:t>0</w:t>
            </w:r>
          </w:p>
        </w:tc>
        <w:tc>
          <w:tcPr>
            <w:tcW w:w="1134" w:type="dxa"/>
            <w:shd w:val="clear" w:color="auto" w:fill="FF0000"/>
            <w:tcMar>
              <w:top w:w="0" w:type="dxa"/>
              <w:left w:w="0" w:type="dxa"/>
              <w:bottom w:w="0" w:type="dxa"/>
              <w:right w:w="0" w:type="dxa"/>
            </w:tcMar>
            <w:vAlign w:val="center"/>
          </w:tcPr>
          <w:p w14:paraId="395CDFF6"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3B08B3FD"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7EDBFA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6DE8C90" w14:textId="77777777" w:rsidR="002A0AA7" w:rsidRPr="000F57DA" w:rsidRDefault="002A0AA7" w:rsidP="002A0AA7">
            <w:pPr>
              <w:pStyle w:val="TableText"/>
              <w:spacing w:before="0" w:after="0"/>
              <w:jc w:val="center"/>
            </w:pPr>
          </w:p>
        </w:tc>
      </w:tr>
      <w:tr w:rsidR="0057486C" w14:paraId="586DE3F5" w14:textId="77777777" w:rsidTr="00CC405B">
        <w:trPr>
          <w:cantSplit/>
        </w:trPr>
        <w:tc>
          <w:tcPr>
            <w:tcW w:w="1249" w:type="dxa"/>
            <w:vMerge/>
            <w:shd w:val="clear" w:color="auto" w:fill="FFFFFF"/>
            <w:tcMar>
              <w:top w:w="0" w:type="dxa"/>
              <w:left w:w="0" w:type="dxa"/>
              <w:bottom w:w="0" w:type="dxa"/>
              <w:right w:w="0" w:type="dxa"/>
            </w:tcMar>
          </w:tcPr>
          <w:p w14:paraId="0859D358"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790D92D5"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8C6FA9B"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2488BE4A"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2CF8D648"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14140E0"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F62BE7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A31ED6B" w14:textId="77777777" w:rsidR="002A0AA7" w:rsidRPr="000F57DA" w:rsidRDefault="002A0AA7" w:rsidP="002A0AA7">
            <w:pPr>
              <w:pStyle w:val="TableText"/>
              <w:spacing w:before="0" w:after="0"/>
              <w:jc w:val="center"/>
            </w:pPr>
          </w:p>
        </w:tc>
      </w:tr>
      <w:tr w:rsidR="0057486C" w14:paraId="616C19D6" w14:textId="77777777" w:rsidTr="00CC405B">
        <w:trPr>
          <w:cantSplit/>
        </w:trPr>
        <w:tc>
          <w:tcPr>
            <w:tcW w:w="1249" w:type="dxa"/>
            <w:vMerge/>
            <w:shd w:val="clear" w:color="auto" w:fill="FFFFFF"/>
            <w:tcMar>
              <w:top w:w="0" w:type="dxa"/>
              <w:left w:w="0" w:type="dxa"/>
              <w:bottom w:w="0" w:type="dxa"/>
              <w:right w:w="0" w:type="dxa"/>
            </w:tcMar>
          </w:tcPr>
          <w:p w14:paraId="0ACF0FCA"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49D6D6F"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67C05E0"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3EFA5850" w14:textId="77777777" w:rsidR="002A0AA7" w:rsidRPr="00943E65" w:rsidRDefault="002A0AA7" w:rsidP="002A0AA7">
            <w:pPr>
              <w:pStyle w:val="TableText"/>
              <w:spacing w:before="0" w:after="0"/>
              <w:jc w:val="center"/>
            </w:pPr>
            <w:r w:rsidRPr="00943E65">
              <w:t>0</w:t>
            </w:r>
          </w:p>
        </w:tc>
        <w:tc>
          <w:tcPr>
            <w:tcW w:w="1134" w:type="dxa"/>
            <w:shd w:val="clear" w:color="auto" w:fill="FF0000"/>
            <w:tcMar>
              <w:top w:w="0" w:type="dxa"/>
              <w:left w:w="0" w:type="dxa"/>
              <w:bottom w:w="0" w:type="dxa"/>
              <w:right w:w="0" w:type="dxa"/>
            </w:tcMar>
            <w:vAlign w:val="center"/>
          </w:tcPr>
          <w:p w14:paraId="251ACB28"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0FF08C0F"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A39DCB7"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8D513F9" w14:textId="77777777" w:rsidR="002A0AA7" w:rsidRPr="000F57DA" w:rsidRDefault="002A0AA7" w:rsidP="002A0AA7">
            <w:pPr>
              <w:pStyle w:val="TableText"/>
              <w:spacing w:before="0" w:after="0"/>
              <w:jc w:val="center"/>
            </w:pPr>
          </w:p>
        </w:tc>
      </w:tr>
      <w:tr w:rsidR="0057486C" w14:paraId="0BEDCC5B" w14:textId="77777777" w:rsidTr="00CC405B">
        <w:trPr>
          <w:cantSplit/>
        </w:trPr>
        <w:tc>
          <w:tcPr>
            <w:tcW w:w="1249" w:type="dxa"/>
            <w:vMerge/>
            <w:shd w:val="clear" w:color="auto" w:fill="FFFFFF"/>
            <w:tcMar>
              <w:top w:w="0" w:type="dxa"/>
              <w:left w:w="0" w:type="dxa"/>
              <w:bottom w:w="0" w:type="dxa"/>
              <w:right w:w="0" w:type="dxa"/>
            </w:tcMar>
          </w:tcPr>
          <w:p w14:paraId="0B28138B"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1B826515" w14:textId="77777777" w:rsidR="002A0AA7" w:rsidRPr="00943E65" w:rsidRDefault="002A0AA7" w:rsidP="002A0AA7">
            <w:pPr>
              <w:pStyle w:val="TableText"/>
            </w:pPr>
            <w:r w:rsidRPr="00943E65">
              <w:t>Goulburn</w:t>
            </w:r>
          </w:p>
        </w:tc>
        <w:tc>
          <w:tcPr>
            <w:tcW w:w="1134" w:type="dxa"/>
            <w:shd w:val="clear" w:color="auto" w:fill="FFFFFF"/>
            <w:tcMar>
              <w:top w:w="0" w:type="dxa"/>
              <w:left w:w="0" w:type="dxa"/>
              <w:bottom w:w="0" w:type="dxa"/>
              <w:right w:w="0" w:type="dxa"/>
            </w:tcMar>
            <w:vAlign w:val="center"/>
          </w:tcPr>
          <w:p w14:paraId="746CA932" w14:textId="77777777" w:rsidR="002A0AA7" w:rsidRPr="00943E65" w:rsidRDefault="002A0AA7" w:rsidP="002A0AA7">
            <w:pPr>
              <w:pStyle w:val="TableText"/>
              <w:spacing w:before="0" w:after="0"/>
              <w:jc w:val="center"/>
            </w:pPr>
            <w:r w:rsidRPr="00943E65">
              <w:t>2016</w:t>
            </w:r>
          </w:p>
        </w:tc>
        <w:tc>
          <w:tcPr>
            <w:tcW w:w="1134" w:type="dxa"/>
            <w:shd w:val="clear" w:color="auto" w:fill="FFFFFF"/>
            <w:tcMar>
              <w:top w:w="0" w:type="dxa"/>
              <w:left w:w="0" w:type="dxa"/>
              <w:bottom w:w="0" w:type="dxa"/>
              <w:right w:w="0" w:type="dxa"/>
            </w:tcMar>
            <w:vAlign w:val="center"/>
          </w:tcPr>
          <w:p w14:paraId="07A3E9D0" w14:textId="77777777" w:rsidR="002A0AA7" w:rsidRPr="00943E65"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364D93C6"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92AEA25"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E6577C3"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5B06A60" w14:textId="77777777" w:rsidR="002A0AA7" w:rsidRPr="000F57DA" w:rsidRDefault="002A0AA7" w:rsidP="002A0AA7">
            <w:pPr>
              <w:pStyle w:val="TableText"/>
              <w:spacing w:before="0" w:after="0"/>
              <w:jc w:val="center"/>
            </w:pPr>
          </w:p>
        </w:tc>
      </w:tr>
      <w:tr w:rsidR="0057486C" w14:paraId="0394A344" w14:textId="77777777" w:rsidTr="00CC405B">
        <w:trPr>
          <w:cantSplit/>
        </w:trPr>
        <w:tc>
          <w:tcPr>
            <w:tcW w:w="1249" w:type="dxa"/>
            <w:vMerge/>
            <w:shd w:val="clear" w:color="auto" w:fill="FFFFFF"/>
            <w:tcMar>
              <w:top w:w="0" w:type="dxa"/>
              <w:left w:w="0" w:type="dxa"/>
              <w:bottom w:w="0" w:type="dxa"/>
              <w:right w:w="0" w:type="dxa"/>
            </w:tcMar>
          </w:tcPr>
          <w:p w14:paraId="3CC56CB1"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7CE78D87"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A2D5BF8" w14:textId="77777777" w:rsidR="002A0AA7" w:rsidRPr="00943E65" w:rsidRDefault="002A0AA7" w:rsidP="002A0AA7">
            <w:pPr>
              <w:pStyle w:val="TableText"/>
              <w:spacing w:before="0" w:after="0"/>
              <w:jc w:val="center"/>
            </w:pPr>
            <w:r w:rsidRPr="00943E65">
              <w:t>2017</w:t>
            </w:r>
          </w:p>
        </w:tc>
        <w:tc>
          <w:tcPr>
            <w:tcW w:w="1134" w:type="dxa"/>
            <w:shd w:val="clear" w:color="auto" w:fill="FFFFFF"/>
            <w:tcMar>
              <w:top w:w="0" w:type="dxa"/>
              <w:left w:w="0" w:type="dxa"/>
              <w:bottom w:w="0" w:type="dxa"/>
              <w:right w:w="0" w:type="dxa"/>
            </w:tcMar>
            <w:vAlign w:val="center"/>
          </w:tcPr>
          <w:p w14:paraId="192E108A" w14:textId="77777777" w:rsidR="002A0AA7" w:rsidRPr="00943E65"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73D30A3"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17FA107"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8514BC8"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1D50103" w14:textId="77777777" w:rsidR="002A0AA7" w:rsidRPr="000F57DA" w:rsidRDefault="002A0AA7" w:rsidP="002A0AA7">
            <w:pPr>
              <w:pStyle w:val="TableText"/>
              <w:spacing w:before="0" w:after="0"/>
              <w:jc w:val="center"/>
            </w:pPr>
          </w:p>
        </w:tc>
      </w:tr>
      <w:tr w:rsidR="0057486C" w14:paraId="4150CA7B" w14:textId="77777777" w:rsidTr="00CC405B">
        <w:trPr>
          <w:cantSplit/>
        </w:trPr>
        <w:tc>
          <w:tcPr>
            <w:tcW w:w="1249" w:type="dxa"/>
            <w:vMerge/>
            <w:shd w:val="clear" w:color="auto" w:fill="FFFFFF"/>
            <w:tcMar>
              <w:top w:w="0" w:type="dxa"/>
              <w:left w:w="0" w:type="dxa"/>
              <w:bottom w:w="0" w:type="dxa"/>
              <w:right w:w="0" w:type="dxa"/>
            </w:tcMar>
          </w:tcPr>
          <w:p w14:paraId="78480CA4"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7F19DE78"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E789B34" w14:textId="77777777" w:rsidR="002A0AA7" w:rsidRPr="00943E65" w:rsidRDefault="002A0AA7" w:rsidP="002A0AA7">
            <w:pPr>
              <w:pStyle w:val="TableText"/>
              <w:spacing w:before="0" w:after="0"/>
              <w:jc w:val="center"/>
            </w:pPr>
            <w:r w:rsidRPr="00943E65">
              <w:t>2018</w:t>
            </w:r>
          </w:p>
        </w:tc>
        <w:tc>
          <w:tcPr>
            <w:tcW w:w="1134" w:type="dxa"/>
            <w:shd w:val="clear" w:color="auto" w:fill="FFFFFF"/>
            <w:tcMar>
              <w:top w:w="0" w:type="dxa"/>
              <w:left w:w="0" w:type="dxa"/>
              <w:bottom w:w="0" w:type="dxa"/>
              <w:right w:w="0" w:type="dxa"/>
            </w:tcMar>
            <w:vAlign w:val="center"/>
          </w:tcPr>
          <w:p w14:paraId="13E6EC3D" w14:textId="77777777" w:rsidR="002A0AA7" w:rsidRPr="00943E65"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D01AB8A"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41E9CA1"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56BC1FB"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1FD6678" w14:textId="77777777" w:rsidR="002A0AA7" w:rsidRPr="000F57DA" w:rsidRDefault="002A0AA7" w:rsidP="002A0AA7">
            <w:pPr>
              <w:pStyle w:val="TableText"/>
              <w:spacing w:before="0" w:after="0"/>
              <w:jc w:val="center"/>
            </w:pPr>
          </w:p>
        </w:tc>
      </w:tr>
      <w:tr w:rsidR="0057486C" w14:paraId="080F9FC5" w14:textId="77777777" w:rsidTr="00CC405B">
        <w:trPr>
          <w:cantSplit/>
        </w:trPr>
        <w:tc>
          <w:tcPr>
            <w:tcW w:w="1249" w:type="dxa"/>
            <w:vMerge/>
            <w:shd w:val="clear" w:color="auto" w:fill="FFFFFF"/>
            <w:tcMar>
              <w:top w:w="0" w:type="dxa"/>
              <w:left w:w="0" w:type="dxa"/>
              <w:bottom w:w="0" w:type="dxa"/>
              <w:right w:w="0" w:type="dxa"/>
            </w:tcMar>
          </w:tcPr>
          <w:p w14:paraId="5374B610"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3F795470" w14:textId="77777777" w:rsidR="002A0AA7" w:rsidRPr="00943E65" w:rsidRDefault="002A0AA7" w:rsidP="002A0AA7">
            <w:pPr>
              <w:pStyle w:val="TableText"/>
            </w:pPr>
            <w:r w:rsidRPr="00943E65">
              <w:t>Gwydir</w:t>
            </w:r>
          </w:p>
        </w:tc>
        <w:tc>
          <w:tcPr>
            <w:tcW w:w="1134" w:type="dxa"/>
            <w:shd w:val="clear" w:color="auto" w:fill="FFFFFF"/>
            <w:tcMar>
              <w:top w:w="0" w:type="dxa"/>
              <w:left w:w="0" w:type="dxa"/>
              <w:bottom w:w="0" w:type="dxa"/>
              <w:right w:w="0" w:type="dxa"/>
            </w:tcMar>
            <w:vAlign w:val="center"/>
          </w:tcPr>
          <w:p w14:paraId="2CA91140"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6D077F71" w14:textId="77777777" w:rsidR="002A0AA7" w:rsidRPr="00943E65"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53B0FEEC"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8307ABA"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6E106F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1D5F473" w14:textId="77777777" w:rsidR="002A0AA7" w:rsidRPr="000F57DA" w:rsidRDefault="002A0AA7" w:rsidP="002A0AA7">
            <w:pPr>
              <w:pStyle w:val="TableText"/>
              <w:spacing w:before="0" w:after="0"/>
              <w:jc w:val="center"/>
            </w:pPr>
          </w:p>
        </w:tc>
      </w:tr>
      <w:tr w:rsidR="0057486C" w14:paraId="1B57D888" w14:textId="77777777" w:rsidTr="00CC405B">
        <w:trPr>
          <w:cantSplit/>
        </w:trPr>
        <w:tc>
          <w:tcPr>
            <w:tcW w:w="1249" w:type="dxa"/>
            <w:vMerge/>
            <w:shd w:val="clear" w:color="auto" w:fill="FFFFFF"/>
            <w:tcMar>
              <w:top w:w="0" w:type="dxa"/>
              <w:left w:w="0" w:type="dxa"/>
              <w:bottom w:w="0" w:type="dxa"/>
              <w:right w:w="0" w:type="dxa"/>
            </w:tcMar>
          </w:tcPr>
          <w:p w14:paraId="5A7100B0"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C3452A5"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E535204"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1D7E47A2"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108EE613"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51D20AC"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97B420C"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8A19ED9" w14:textId="77777777" w:rsidR="002A0AA7" w:rsidRPr="000F57DA" w:rsidRDefault="002A0AA7" w:rsidP="002A0AA7">
            <w:pPr>
              <w:pStyle w:val="TableText"/>
              <w:spacing w:before="0" w:after="0"/>
              <w:jc w:val="center"/>
            </w:pPr>
          </w:p>
        </w:tc>
      </w:tr>
      <w:tr w:rsidR="0057486C" w14:paraId="6036FA6C" w14:textId="77777777" w:rsidTr="00CC405B">
        <w:trPr>
          <w:cantSplit/>
        </w:trPr>
        <w:tc>
          <w:tcPr>
            <w:tcW w:w="1249" w:type="dxa"/>
            <w:vMerge/>
            <w:shd w:val="clear" w:color="auto" w:fill="FFFFFF"/>
            <w:tcMar>
              <w:top w:w="0" w:type="dxa"/>
              <w:left w:w="0" w:type="dxa"/>
              <w:bottom w:w="0" w:type="dxa"/>
              <w:right w:w="0" w:type="dxa"/>
            </w:tcMar>
          </w:tcPr>
          <w:p w14:paraId="141A89E3"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92890F2"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44D78B2"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2B1C03E8"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6CCE9A72"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D07E5F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30E644A"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A2A34C4" w14:textId="77777777" w:rsidR="002A0AA7" w:rsidRPr="000F57DA" w:rsidRDefault="002A0AA7" w:rsidP="002A0AA7">
            <w:pPr>
              <w:pStyle w:val="TableText"/>
              <w:spacing w:before="0" w:after="0"/>
              <w:jc w:val="center"/>
            </w:pPr>
          </w:p>
        </w:tc>
      </w:tr>
      <w:tr w:rsidR="0057486C" w14:paraId="37208D39" w14:textId="77777777" w:rsidTr="00CC405B">
        <w:trPr>
          <w:cantSplit/>
        </w:trPr>
        <w:tc>
          <w:tcPr>
            <w:tcW w:w="1249" w:type="dxa"/>
            <w:vMerge/>
            <w:shd w:val="clear" w:color="auto" w:fill="FFFFFF"/>
            <w:tcMar>
              <w:top w:w="0" w:type="dxa"/>
              <w:left w:w="0" w:type="dxa"/>
              <w:bottom w:w="0" w:type="dxa"/>
              <w:right w:w="0" w:type="dxa"/>
            </w:tcMar>
          </w:tcPr>
          <w:p w14:paraId="3831FC6B"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70AD6006"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649A723"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129DC55B"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49A8ED27"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09EDABD"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93A823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4A3487B" w14:textId="77777777" w:rsidR="002A0AA7" w:rsidRPr="000F57DA" w:rsidRDefault="002A0AA7" w:rsidP="002A0AA7">
            <w:pPr>
              <w:pStyle w:val="TableText"/>
              <w:spacing w:before="0" w:after="0"/>
              <w:jc w:val="center"/>
            </w:pPr>
          </w:p>
        </w:tc>
      </w:tr>
      <w:tr w:rsidR="0057486C" w14:paraId="38C10C3E" w14:textId="77777777" w:rsidTr="00CC405B">
        <w:trPr>
          <w:cantSplit/>
        </w:trPr>
        <w:tc>
          <w:tcPr>
            <w:tcW w:w="1249" w:type="dxa"/>
            <w:vMerge/>
            <w:shd w:val="clear" w:color="auto" w:fill="FFFFFF"/>
            <w:tcMar>
              <w:top w:w="0" w:type="dxa"/>
              <w:left w:w="0" w:type="dxa"/>
              <w:bottom w:w="0" w:type="dxa"/>
              <w:right w:w="0" w:type="dxa"/>
            </w:tcMar>
          </w:tcPr>
          <w:p w14:paraId="76D684F7"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1EB7FFF4"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3E2EFD0"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0416AC93"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74E724BE"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27986B5"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B31A6F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AE044EC" w14:textId="77777777" w:rsidR="002A0AA7" w:rsidRPr="000F57DA" w:rsidRDefault="002A0AA7" w:rsidP="002A0AA7">
            <w:pPr>
              <w:pStyle w:val="TableText"/>
              <w:spacing w:before="0" w:after="0"/>
              <w:jc w:val="center"/>
            </w:pPr>
          </w:p>
        </w:tc>
      </w:tr>
      <w:tr w:rsidR="0057486C" w14:paraId="2376C888" w14:textId="77777777" w:rsidTr="00CC405B">
        <w:trPr>
          <w:cantSplit/>
        </w:trPr>
        <w:tc>
          <w:tcPr>
            <w:tcW w:w="1249" w:type="dxa"/>
            <w:vMerge/>
            <w:shd w:val="clear" w:color="auto" w:fill="FFFFFF"/>
            <w:tcMar>
              <w:top w:w="0" w:type="dxa"/>
              <w:left w:w="0" w:type="dxa"/>
              <w:bottom w:w="0" w:type="dxa"/>
              <w:right w:w="0" w:type="dxa"/>
            </w:tcMar>
          </w:tcPr>
          <w:p w14:paraId="60FF7FC3"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4D5427E"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464AFC5"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65B7E3CB"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5AAACAAC"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52DFFD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0BD2018"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28500A6" w14:textId="77777777" w:rsidR="002A0AA7" w:rsidRPr="000F57DA" w:rsidRDefault="002A0AA7" w:rsidP="002A0AA7">
            <w:pPr>
              <w:pStyle w:val="TableText"/>
              <w:spacing w:before="0" w:after="0"/>
              <w:jc w:val="center"/>
            </w:pPr>
          </w:p>
        </w:tc>
      </w:tr>
      <w:tr w:rsidR="0057486C" w14:paraId="3ACD8C06" w14:textId="77777777" w:rsidTr="00CC405B">
        <w:trPr>
          <w:cantSplit/>
        </w:trPr>
        <w:tc>
          <w:tcPr>
            <w:tcW w:w="1249" w:type="dxa"/>
            <w:vMerge/>
            <w:shd w:val="clear" w:color="auto" w:fill="FFFFFF"/>
            <w:tcMar>
              <w:top w:w="0" w:type="dxa"/>
              <w:left w:w="0" w:type="dxa"/>
              <w:bottom w:w="0" w:type="dxa"/>
              <w:right w:w="0" w:type="dxa"/>
            </w:tcMar>
          </w:tcPr>
          <w:p w14:paraId="1EF7D649"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24E46FEF" w14:textId="77777777" w:rsidR="002A0AA7" w:rsidRPr="00943E65" w:rsidRDefault="002A0AA7" w:rsidP="002A0AA7">
            <w:pPr>
              <w:pStyle w:val="TableText"/>
            </w:pPr>
            <w:r w:rsidRPr="00943E65">
              <w:t>Lachlan</w:t>
            </w:r>
          </w:p>
        </w:tc>
        <w:tc>
          <w:tcPr>
            <w:tcW w:w="1134" w:type="dxa"/>
            <w:shd w:val="clear" w:color="auto" w:fill="FFFFFF"/>
            <w:tcMar>
              <w:top w:w="0" w:type="dxa"/>
              <w:left w:w="0" w:type="dxa"/>
              <w:bottom w:w="0" w:type="dxa"/>
              <w:right w:w="0" w:type="dxa"/>
            </w:tcMar>
            <w:vAlign w:val="center"/>
          </w:tcPr>
          <w:p w14:paraId="6AA6ED40"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20E8B0C1" w14:textId="77777777" w:rsidR="002A0AA7" w:rsidRPr="00943E65" w:rsidRDefault="002A0AA7" w:rsidP="002A0AA7">
            <w:pPr>
              <w:pStyle w:val="TableText"/>
              <w:spacing w:before="0" w:after="0"/>
              <w:jc w:val="center"/>
            </w:pPr>
          </w:p>
        </w:tc>
        <w:tc>
          <w:tcPr>
            <w:tcW w:w="1134" w:type="dxa"/>
            <w:shd w:val="clear" w:color="auto" w:fill="92D050"/>
            <w:tcMar>
              <w:top w:w="0" w:type="dxa"/>
              <w:left w:w="0" w:type="dxa"/>
              <w:bottom w:w="0" w:type="dxa"/>
              <w:right w:w="0" w:type="dxa"/>
            </w:tcMar>
            <w:vAlign w:val="center"/>
          </w:tcPr>
          <w:p w14:paraId="19D1A34C"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1A726384"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1608EA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04E66E0" w14:textId="77777777" w:rsidR="002A0AA7" w:rsidRPr="000F57DA" w:rsidRDefault="002A0AA7" w:rsidP="002A0AA7">
            <w:pPr>
              <w:pStyle w:val="TableText"/>
              <w:spacing w:before="0" w:after="0"/>
              <w:jc w:val="center"/>
            </w:pPr>
          </w:p>
        </w:tc>
      </w:tr>
      <w:tr w:rsidR="0057486C" w14:paraId="6A89A7DB" w14:textId="77777777" w:rsidTr="00CC405B">
        <w:trPr>
          <w:cantSplit/>
        </w:trPr>
        <w:tc>
          <w:tcPr>
            <w:tcW w:w="1249" w:type="dxa"/>
            <w:vMerge/>
            <w:shd w:val="clear" w:color="auto" w:fill="FFFFFF"/>
            <w:tcMar>
              <w:top w:w="0" w:type="dxa"/>
              <w:left w:w="0" w:type="dxa"/>
              <w:bottom w:w="0" w:type="dxa"/>
              <w:right w:w="0" w:type="dxa"/>
            </w:tcMar>
          </w:tcPr>
          <w:p w14:paraId="7A818430"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5B9269D"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B0B3492"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37EC8F38" w14:textId="77777777" w:rsidR="002A0AA7" w:rsidRPr="00943E65" w:rsidRDefault="002A0AA7" w:rsidP="002A0AA7">
            <w:pPr>
              <w:pStyle w:val="TableText"/>
              <w:spacing w:before="0" w:after="0"/>
              <w:jc w:val="center"/>
            </w:pPr>
            <w:r w:rsidRPr="00943E65">
              <w:t>0</w:t>
            </w:r>
          </w:p>
        </w:tc>
        <w:tc>
          <w:tcPr>
            <w:tcW w:w="1134" w:type="dxa"/>
            <w:shd w:val="clear" w:color="auto" w:fill="FF0000"/>
            <w:tcMar>
              <w:top w:w="0" w:type="dxa"/>
              <w:left w:w="0" w:type="dxa"/>
              <w:bottom w:w="0" w:type="dxa"/>
              <w:right w:w="0" w:type="dxa"/>
            </w:tcMar>
            <w:vAlign w:val="center"/>
          </w:tcPr>
          <w:p w14:paraId="093F2A71"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574BF56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811A39F"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7BEB744" w14:textId="77777777" w:rsidR="002A0AA7" w:rsidRPr="000F57DA" w:rsidRDefault="002A0AA7" w:rsidP="002A0AA7">
            <w:pPr>
              <w:pStyle w:val="TableText"/>
              <w:spacing w:before="0" w:after="0"/>
              <w:jc w:val="center"/>
            </w:pPr>
          </w:p>
        </w:tc>
      </w:tr>
      <w:tr w:rsidR="0057486C" w14:paraId="7263A8F3" w14:textId="77777777" w:rsidTr="00CC405B">
        <w:trPr>
          <w:cantSplit/>
        </w:trPr>
        <w:tc>
          <w:tcPr>
            <w:tcW w:w="1249" w:type="dxa"/>
            <w:vMerge/>
            <w:shd w:val="clear" w:color="auto" w:fill="FFFFFF"/>
            <w:tcMar>
              <w:top w:w="0" w:type="dxa"/>
              <w:left w:w="0" w:type="dxa"/>
              <w:bottom w:w="0" w:type="dxa"/>
              <w:right w:w="0" w:type="dxa"/>
            </w:tcMar>
          </w:tcPr>
          <w:p w14:paraId="3DF97C03"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71757CF"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5905613"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4D42E161"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19CD3536"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07F0C77"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50E25B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ACAD540" w14:textId="77777777" w:rsidR="002A0AA7" w:rsidRPr="000F57DA" w:rsidRDefault="002A0AA7" w:rsidP="002A0AA7">
            <w:pPr>
              <w:pStyle w:val="TableText"/>
              <w:spacing w:before="0" w:after="0"/>
              <w:jc w:val="center"/>
            </w:pPr>
          </w:p>
        </w:tc>
      </w:tr>
      <w:tr w:rsidR="0057486C" w14:paraId="649D94FC" w14:textId="77777777" w:rsidTr="00CC405B">
        <w:trPr>
          <w:cantSplit/>
        </w:trPr>
        <w:tc>
          <w:tcPr>
            <w:tcW w:w="1249" w:type="dxa"/>
            <w:vMerge/>
            <w:shd w:val="clear" w:color="auto" w:fill="FFFFFF"/>
            <w:tcMar>
              <w:top w:w="0" w:type="dxa"/>
              <w:left w:w="0" w:type="dxa"/>
              <w:bottom w:w="0" w:type="dxa"/>
              <w:right w:w="0" w:type="dxa"/>
            </w:tcMar>
          </w:tcPr>
          <w:p w14:paraId="74557506"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0D776609"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8922EAD"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5B1580A8" w14:textId="77777777" w:rsidR="002A0AA7" w:rsidRPr="00943E65" w:rsidRDefault="002A0AA7" w:rsidP="002A0AA7">
            <w:pPr>
              <w:pStyle w:val="TableText"/>
              <w:spacing w:before="0" w:after="0"/>
              <w:jc w:val="center"/>
            </w:pPr>
            <w:r w:rsidRPr="00943E65">
              <w:t>0</w:t>
            </w:r>
          </w:p>
        </w:tc>
        <w:tc>
          <w:tcPr>
            <w:tcW w:w="1134" w:type="dxa"/>
            <w:shd w:val="clear" w:color="auto" w:fill="FF0000"/>
            <w:tcMar>
              <w:top w:w="0" w:type="dxa"/>
              <w:left w:w="0" w:type="dxa"/>
              <w:bottom w:w="0" w:type="dxa"/>
              <w:right w:w="0" w:type="dxa"/>
            </w:tcMar>
            <w:vAlign w:val="center"/>
          </w:tcPr>
          <w:p w14:paraId="62F596C1"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02A54F45"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ADEC5C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F5680F1" w14:textId="77777777" w:rsidR="002A0AA7" w:rsidRPr="000F57DA" w:rsidRDefault="002A0AA7" w:rsidP="002A0AA7">
            <w:pPr>
              <w:pStyle w:val="TableText"/>
              <w:spacing w:before="0" w:after="0"/>
              <w:jc w:val="center"/>
            </w:pPr>
          </w:p>
        </w:tc>
      </w:tr>
      <w:tr w:rsidR="0057486C" w14:paraId="1F9C1FAC" w14:textId="77777777" w:rsidTr="00CC405B">
        <w:trPr>
          <w:cantSplit/>
        </w:trPr>
        <w:tc>
          <w:tcPr>
            <w:tcW w:w="1249" w:type="dxa"/>
            <w:vMerge/>
            <w:shd w:val="clear" w:color="auto" w:fill="FFFFFF"/>
            <w:tcMar>
              <w:top w:w="0" w:type="dxa"/>
              <w:left w:w="0" w:type="dxa"/>
              <w:bottom w:w="0" w:type="dxa"/>
              <w:right w:w="0" w:type="dxa"/>
            </w:tcMar>
          </w:tcPr>
          <w:p w14:paraId="0C697612"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4E340F1"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D3F446D"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5F30F27F"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73D3D75D"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0F9F3D6"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00C25B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D0EE60B" w14:textId="77777777" w:rsidR="002A0AA7" w:rsidRPr="000F57DA" w:rsidRDefault="002A0AA7" w:rsidP="002A0AA7">
            <w:pPr>
              <w:pStyle w:val="TableText"/>
              <w:spacing w:before="0" w:after="0"/>
              <w:jc w:val="center"/>
            </w:pPr>
          </w:p>
        </w:tc>
      </w:tr>
      <w:tr w:rsidR="0057486C" w14:paraId="3A923F51" w14:textId="77777777" w:rsidTr="00CC405B">
        <w:trPr>
          <w:cantSplit/>
        </w:trPr>
        <w:tc>
          <w:tcPr>
            <w:tcW w:w="1249" w:type="dxa"/>
            <w:vMerge/>
            <w:shd w:val="clear" w:color="auto" w:fill="FFFFFF"/>
            <w:tcMar>
              <w:top w:w="0" w:type="dxa"/>
              <w:left w:w="0" w:type="dxa"/>
              <w:bottom w:w="0" w:type="dxa"/>
              <w:right w:w="0" w:type="dxa"/>
            </w:tcMar>
          </w:tcPr>
          <w:p w14:paraId="4377BDA2"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3B2D9E0"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F5D4109"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1794EE3C" w14:textId="77777777" w:rsidR="002A0AA7" w:rsidRPr="00943E65" w:rsidRDefault="002A0AA7" w:rsidP="002A0AA7">
            <w:pPr>
              <w:pStyle w:val="TableText"/>
              <w:spacing w:before="0" w:after="0"/>
              <w:jc w:val="center"/>
            </w:pPr>
            <w:r w:rsidRPr="00943E65">
              <w:t>0</w:t>
            </w:r>
          </w:p>
        </w:tc>
        <w:tc>
          <w:tcPr>
            <w:tcW w:w="1134" w:type="dxa"/>
            <w:shd w:val="clear" w:color="auto" w:fill="FF0000"/>
            <w:tcMar>
              <w:top w:w="0" w:type="dxa"/>
              <w:left w:w="0" w:type="dxa"/>
              <w:bottom w:w="0" w:type="dxa"/>
              <w:right w:w="0" w:type="dxa"/>
            </w:tcMar>
            <w:vAlign w:val="center"/>
          </w:tcPr>
          <w:p w14:paraId="47841FDB"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32C6E6E8"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3951DAA"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A9FABE4" w14:textId="77777777" w:rsidR="002A0AA7" w:rsidRPr="000F57DA" w:rsidRDefault="002A0AA7" w:rsidP="002A0AA7">
            <w:pPr>
              <w:pStyle w:val="TableText"/>
              <w:spacing w:before="0" w:after="0"/>
              <w:jc w:val="center"/>
            </w:pPr>
          </w:p>
        </w:tc>
      </w:tr>
      <w:tr w:rsidR="0057486C" w14:paraId="749ED660" w14:textId="77777777" w:rsidTr="00CC405B">
        <w:trPr>
          <w:cantSplit/>
        </w:trPr>
        <w:tc>
          <w:tcPr>
            <w:tcW w:w="1249" w:type="dxa"/>
            <w:vMerge/>
            <w:shd w:val="clear" w:color="auto" w:fill="FFFFFF"/>
            <w:tcMar>
              <w:top w:w="0" w:type="dxa"/>
              <w:left w:w="0" w:type="dxa"/>
              <w:bottom w:w="0" w:type="dxa"/>
              <w:right w:w="0" w:type="dxa"/>
            </w:tcMar>
          </w:tcPr>
          <w:p w14:paraId="1793D913"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1DFB6ECB" w14:textId="77777777" w:rsidR="002A0AA7" w:rsidRPr="00943E65" w:rsidRDefault="002A0AA7" w:rsidP="002A0AA7">
            <w:pPr>
              <w:pStyle w:val="TableText"/>
            </w:pPr>
            <w:r w:rsidRPr="00943E65">
              <w:t>Lower Murray</w:t>
            </w:r>
          </w:p>
        </w:tc>
        <w:tc>
          <w:tcPr>
            <w:tcW w:w="1134" w:type="dxa"/>
            <w:shd w:val="clear" w:color="auto" w:fill="FFFFFF"/>
            <w:tcMar>
              <w:top w:w="0" w:type="dxa"/>
              <w:left w:w="0" w:type="dxa"/>
              <w:bottom w:w="0" w:type="dxa"/>
              <w:right w:w="0" w:type="dxa"/>
            </w:tcMar>
            <w:vAlign w:val="center"/>
          </w:tcPr>
          <w:p w14:paraId="51D620C3"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1EB3A977"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6D78FECA"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5D36CF0"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B072036"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B6B761B" w14:textId="77777777" w:rsidR="002A0AA7" w:rsidRPr="000F57DA" w:rsidRDefault="002A0AA7" w:rsidP="002A0AA7">
            <w:pPr>
              <w:pStyle w:val="TableText"/>
              <w:spacing w:before="0" w:after="0"/>
              <w:jc w:val="center"/>
            </w:pPr>
          </w:p>
        </w:tc>
      </w:tr>
      <w:tr w:rsidR="0057486C" w14:paraId="03161B96" w14:textId="77777777" w:rsidTr="00CC405B">
        <w:trPr>
          <w:cantSplit/>
        </w:trPr>
        <w:tc>
          <w:tcPr>
            <w:tcW w:w="1249" w:type="dxa"/>
            <w:vMerge/>
            <w:shd w:val="clear" w:color="auto" w:fill="FFFFFF"/>
            <w:tcMar>
              <w:top w:w="0" w:type="dxa"/>
              <w:left w:w="0" w:type="dxa"/>
              <w:bottom w:w="0" w:type="dxa"/>
              <w:right w:w="0" w:type="dxa"/>
            </w:tcMar>
          </w:tcPr>
          <w:p w14:paraId="0C9328A6"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048B20E1"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8791088"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077C2579"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40B6544B"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DCCAA1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FA552CD"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4664948" w14:textId="77777777" w:rsidR="002A0AA7" w:rsidRPr="000F57DA" w:rsidRDefault="002A0AA7" w:rsidP="002A0AA7">
            <w:pPr>
              <w:pStyle w:val="TableText"/>
              <w:spacing w:before="0" w:after="0"/>
              <w:jc w:val="center"/>
            </w:pPr>
          </w:p>
        </w:tc>
      </w:tr>
      <w:tr w:rsidR="0057486C" w14:paraId="172E29C9" w14:textId="77777777" w:rsidTr="00CC405B">
        <w:trPr>
          <w:cantSplit/>
        </w:trPr>
        <w:tc>
          <w:tcPr>
            <w:tcW w:w="1249" w:type="dxa"/>
            <w:vMerge/>
            <w:shd w:val="clear" w:color="auto" w:fill="FFFFFF"/>
            <w:tcMar>
              <w:top w:w="0" w:type="dxa"/>
              <w:left w:w="0" w:type="dxa"/>
              <w:bottom w:w="0" w:type="dxa"/>
              <w:right w:w="0" w:type="dxa"/>
            </w:tcMar>
          </w:tcPr>
          <w:p w14:paraId="022D0776"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1483F5AA"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5744349"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78461323"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3359289E"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E77F575"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B10955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63D4288" w14:textId="77777777" w:rsidR="002A0AA7" w:rsidRPr="000F57DA" w:rsidRDefault="002A0AA7" w:rsidP="002A0AA7">
            <w:pPr>
              <w:pStyle w:val="TableText"/>
              <w:spacing w:before="0" w:after="0"/>
              <w:jc w:val="center"/>
            </w:pPr>
          </w:p>
        </w:tc>
      </w:tr>
      <w:tr w:rsidR="0057486C" w14:paraId="40E387B3" w14:textId="77777777" w:rsidTr="00CC405B">
        <w:trPr>
          <w:cantSplit/>
        </w:trPr>
        <w:tc>
          <w:tcPr>
            <w:tcW w:w="1249" w:type="dxa"/>
            <w:vMerge/>
            <w:shd w:val="clear" w:color="auto" w:fill="FFFFFF"/>
            <w:tcMar>
              <w:top w:w="0" w:type="dxa"/>
              <w:left w:w="0" w:type="dxa"/>
              <w:bottom w:w="0" w:type="dxa"/>
              <w:right w:w="0" w:type="dxa"/>
            </w:tcMar>
          </w:tcPr>
          <w:p w14:paraId="6105B758"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3579511"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1FE8ECF"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5DB968AC"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2CF187A5"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8ED93C4"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D4AA356"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36911FB" w14:textId="77777777" w:rsidR="002A0AA7" w:rsidRPr="000F57DA" w:rsidRDefault="002A0AA7" w:rsidP="002A0AA7">
            <w:pPr>
              <w:pStyle w:val="TableText"/>
              <w:spacing w:before="0" w:after="0"/>
              <w:jc w:val="center"/>
            </w:pPr>
          </w:p>
        </w:tc>
      </w:tr>
      <w:tr w:rsidR="0057486C" w14:paraId="1D5DFDBF" w14:textId="77777777" w:rsidTr="00CC405B">
        <w:trPr>
          <w:cantSplit/>
        </w:trPr>
        <w:tc>
          <w:tcPr>
            <w:tcW w:w="1249" w:type="dxa"/>
            <w:vMerge/>
            <w:shd w:val="clear" w:color="auto" w:fill="FFFFFF"/>
            <w:tcMar>
              <w:top w:w="0" w:type="dxa"/>
              <w:left w:w="0" w:type="dxa"/>
              <w:bottom w:w="0" w:type="dxa"/>
              <w:right w:w="0" w:type="dxa"/>
            </w:tcMar>
          </w:tcPr>
          <w:p w14:paraId="73D9BCBC"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032A68EB"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D07B326"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7B707FFC"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25EAECD0"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08B9F16"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762D95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637FFD2" w14:textId="77777777" w:rsidR="002A0AA7" w:rsidRPr="000F57DA" w:rsidRDefault="002A0AA7" w:rsidP="002A0AA7">
            <w:pPr>
              <w:pStyle w:val="TableText"/>
              <w:spacing w:before="0" w:after="0"/>
              <w:jc w:val="center"/>
            </w:pPr>
          </w:p>
        </w:tc>
      </w:tr>
      <w:tr w:rsidR="0057486C" w14:paraId="24727877" w14:textId="77777777" w:rsidTr="00CC405B">
        <w:trPr>
          <w:cantSplit/>
        </w:trPr>
        <w:tc>
          <w:tcPr>
            <w:tcW w:w="1249" w:type="dxa"/>
            <w:vMerge/>
            <w:shd w:val="clear" w:color="auto" w:fill="FFFFFF"/>
            <w:tcMar>
              <w:top w:w="0" w:type="dxa"/>
              <w:left w:w="0" w:type="dxa"/>
              <w:bottom w:w="0" w:type="dxa"/>
              <w:right w:w="0" w:type="dxa"/>
            </w:tcMar>
          </w:tcPr>
          <w:p w14:paraId="39DC55CA"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54D3F236" w14:textId="77777777" w:rsidR="002A0AA7" w:rsidRPr="00943E65" w:rsidRDefault="002A0AA7" w:rsidP="002A0AA7">
            <w:pPr>
              <w:pStyle w:val="TableText"/>
            </w:pPr>
            <w:r w:rsidRPr="00943E65">
              <w:t>Murrumbidgee</w:t>
            </w:r>
          </w:p>
        </w:tc>
        <w:tc>
          <w:tcPr>
            <w:tcW w:w="1134" w:type="dxa"/>
            <w:shd w:val="clear" w:color="auto" w:fill="FFFFFF"/>
            <w:tcMar>
              <w:top w:w="0" w:type="dxa"/>
              <w:left w:w="0" w:type="dxa"/>
              <w:bottom w:w="0" w:type="dxa"/>
              <w:right w:w="0" w:type="dxa"/>
            </w:tcMar>
            <w:vAlign w:val="center"/>
          </w:tcPr>
          <w:p w14:paraId="61FFD490" w14:textId="77777777" w:rsidR="002A0AA7" w:rsidRPr="00943E65" w:rsidRDefault="002A0AA7" w:rsidP="0057486C">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2E8A7513" w14:textId="77777777" w:rsidR="002A0AA7" w:rsidRPr="00943E65" w:rsidRDefault="002A0AA7" w:rsidP="002A0AA7">
            <w:pPr>
              <w:pStyle w:val="TableText"/>
              <w:spacing w:before="0" w:after="0"/>
              <w:jc w:val="center"/>
            </w:pPr>
          </w:p>
        </w:tc>
        <w:tc>
          <w:tcPr>
            <w:tcW w:w="1134" w:type="dxa"/>
            <w:shd w:val="clear" w:color="auto" w:fill="FF0000"/>
            <w:tcMar>
              <w:top w:w="0" w:type="dxa"/>
              <w:left w:w="0" w:type="dxa"/>
              <w:bottom w:w="0" w:type="dxa"/>
              <w:right w:w="0" w:type="dxa"/>
            </w:tcMar>
            <w:vAlign w:val="center"/>
          </w:tcPr>
          <w:p w14:paraId="10BA2ECD"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51A21A3B"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2D52645"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62A00ED" w14:textId="77777777" w:rsidR="002A0AA7" w:rsidRPr="000F57DA" w:rsidRDefault="002A0AA7" w:rsidP="002A0AA7">
            <w:pPr>
              <w:pStyle w:val="TableText"/>
              <w:spacing w:before="0" w:after="0"/>
              <w:jc w:val="center"/>
            </w:pPr>
          </w:p>
        </w:tc>
      </w:tr>
      <w:tr w:rsidR="0057486C" w14:paraId="5343DD0C" w14:textId="77777777" w:rsidTr="00CC405B">
        <w:trPr>
          <w:cantSplit/>
        </w:trPr>
        <w:tc>
          <w:tcPr>
            <w:tcW w:w="1249" w:type="dxa"/>
            <w:vMerge/>
            <w:shd w:val="clear" w:color="auto" w:fill="FFFFFF"/>
            <w:tcMar>
              <w:top w:w="0" w:type="dxa"/>
              <w:left w:w="0" w:type="dxa"/>
              <w:bottom w:w="0" w:type="dxa"/>
              <w:right w:w="0" w:type="dxa"/>
            </w:tcMar>
          </w:tcPr>
          <w:p w14:paraId="56842414"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668EB9C"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2237912"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45E86042"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7EC1B112"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7B2EB5C"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5FC10F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222FCAA" w14:textId="77777777" w:rsidR="002A0AA7" w:rsidRPr="000F57DA" w:rsidRDefault="002A0AA7" w:rsidP="002A0AA7">
            <w:pPr>
              <w:pStyle w:val="TableText"/>
              <w:spacing w:before="0" w:after="0"/>
              <w:jc w:val="center"/>
            </w:pPr>
          </w:p>
        </w:tc>
      </w:tr>
      <w:tr w:rsidR="0057486C" w14:paraId="70E89F2B" w14:textId="77777777" w:rsidTr="00CC405B">
        <w:trPr>
          <w:cantSplit/>
        </w:trPr>
        <w:tc>
          <w:tcPr>
            <w:tcW w:w="1249" w:type="dxa"/>
            <w:vMerge/>
            <w:shd w:val="clear" w:color="auto" w:fill="FFFFFF"/>
            <w:tcMar>
              <w:top w:w="0" w:type="dxa"/>
              <w:left w:w="0" w:type="dxa"/>
              <w:bottom w:w="0" w:type="dxa"/>
              <w:right w:w="0" w:type="dxa"/>
            </w:tcMar>
          </w:tcPr>
          <w:p w14:paraId="6D8406A6"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7D0000B7"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4287AC6"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1FFAAF03" w14:textId="77777777" w:rsidR="002A0AA7" w:rsidRPr="00943E65" w:rsidRDefault="002A0AA7" w:rsidP="002A0AA7">
            <w:pPr>
              <w:pStyle w:val="TableText"/>
              <w:spacing w:before="0" w:after="0"/>
              <w:jc w:val="center"/>
            </w:pPr>
            <w:r w:rsidRPr="00943E65">
              <w:t>0</w:t>
            </w:r>
          </w:p>
        </w:tc>
        <w:tc>
          <w:tcPr>
            <w:tcW w:w="1134" w:type="dxa"/>
            <w:shd w:val="clear" w:color="auto" w:fill="FF0000"/>
            <w:tcMar>
              <w:top w:w="0" w:type="dxa"/>
              <w:left w:w="0" w:type="dxa"/>
              <w:bottom w:w="0" w:type="dxa"/>
              <w:right w:w="0" w:type="dxa"/>
            </w:tcMar>
            <w:vAlign w:val="center"/>
          </w:tcPr>
          <w:p w14:paraId="6F18B897"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226E6308"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FD9EC37"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647F0AA" w14:textId="77777777" w:rsidR="002A0AA7" w:rsidRPr="000F57DA" w:rsidRDefault="002A0AA7" w:rsidP="002A0AA7">
            <w:pPr>
              <w:pStyle w:val="TableText"/>
              <w:spacing w:before="0" w:after="0"/>
              <w:jc w:val="center"/>
            </w:pPr>
          </w:p>
        </w:tc>
      </w:tr>
      <w:tr w:rsidR="0057486C" w14:paraId="6B31B72E" w14:textId="77777777" w:rsidTr="00CC405B">
        <w:trPr>
          <w:cantSplit/>
        </w:trPr>
        <w:tc>
          <w:tcPr>
            <w:tcW w:w="1249" w:type="dxa"/>
            <w:vMerge/>
            <w:shd w:val="clear" w:color="auto" w:fill="FFFFFF"/>
            <w:tcMar>
              <w:top w:w="0" w:type="dxa"/>
              <w:left w:w="0" w:type="dxa"/>
              <w:bottom w:w="0" w:type="dxa"/>
              <w:right w:w="0" w:type="dxa"/>
            </w:tcMar>
          </w:tcPr>
          <w:p w14:paraId="272F26AA"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6EB0CEA"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25B5FF3"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567CB92E" w14:textId="77777777" w:rsidR="002A0AA7" w:rsidRPr="00943E65" w:rsidRDefault="002A0AA7" w:rsidP="002A0AA7">
            <w:pPr>
              <w:pStyle w:val="TableText"/>
              <w:spacing w:before="0" w:after="0"/>
              <w:jc w:val="center"/>
            </w:pPr>
            <w:r w:rsidRPr="00943E65">
              <w:t>0</w:t>
            </w:r>
          </w:p>
        </w:tc>
        <w:tc>
          <w:tcPr>
            <w:tcW w:w="1134" w:type="dxa"/>
            <w:shd w:val="clear" w:color="auto" w:fill="FF0000"/>
            <w:tcMar>
              <w:top w:w="0" w:type="dxa"/>
              <w:left w:w="0" w:type="dxa"/>
              <w:bottom w:w="0" w:type="dxa"/>
              <w:right w:w="0" w:type="dxa"/>
            </w:tcMar>
            <w:vAlign w:val="center"/>
          </w:tcPr>
          <w:p w14:paraId="09D8F3A1"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630719C3"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274497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233758E" w14:textId="77777777" w:rsidR="002A0AA7" w:rsidRPr="000F57DA" w:rsidRDefault="002A0AA7" w:rsidP="002A0AA7">
            <w:pPr>
              <w:pStyle w:val="TableText"/>
              <w:spacing w:before="0" w:after="0"/>
              <w:jc w:val="center"/>
            </w:pPr>
          </w:p>
        </w:tc>
      </w:tr>
      <w:tr w:rsidR="0057486C" w14:paraId="257F58DF" w14:textId="77777777" w:rsidTr="00CC405B">
        <w:trPr>
          <w:cantSplit/>
        </w:trPr>
        <w:tc>
          <w:tcPr>
            <w:tcW w:w="1249" w:type="dxa"/>
            <w:vMerge/>
            <w:shd w:val="clear" w:color="auto" w:fill="FFFFFF"/>
            <w:tcMar>
              <w:top w:w="0" w:type="dxa"/>
              <w:left w:w="0" w:type="dxa"/>
              <w:bottom w:w="0" w:type="dxa"/>
              <w:right w:w="0" w:type="dxa"/>
            </w:tcMar>
          </w:tcPr>
          <w:p w14:paraId="6D4D3D72"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73B213F"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27737D7"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72A617A8" w14:textId="77777777" w:rsidR="002A0AA7" w:rsidRPr="00943E65" w:rsidRDefault="002A0AA7" w:rsidP="002A0AA7">
            <w:pPr>
              <w:pStyle w:val="TableText"/>
              <w:spacing w:before="0" w:after="0"/>
              <w:jc w:val="center"/>
            </w:pPr>
            <w:r w:rsidRPr="00943E65">
              <w:t>0</w:t>
            </w:r>
          </w:p>
        </w:tc>
        <w:tc>
          <w:tcPr>
            <w:tcW w:w="1134" w:type="dxa"/>
            <w:shd w:val="clear" w:color="auto" w:fill="FF0000"/>
            <w:tcMar>
              <w:top w:w="0" w:type="dxa"/>
              <w:left w:w="0" w:type="dxa"/>
              <w:bottom w:w="0" w:type="dxa"/>
              <w:right w:w="0" w:type="dxa"/>
            </w:tcMar>
            <w:vAlign w:val="center"/>
          </w:tcPr>
          <w:p w14:paraId="68E67F17"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6DA6875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8A2393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278F5EC" w14:textId="77777777" w:rsidR="002A0AA7" w:rsidRPr="000F57DA" w:rsidRDefault="002A0AA7" w:rsidP="002A0AA7">
            <w:pPr>
              <w:pStyle w:val="TableText"/>
              <w:spacing w:before="0" w:after="0"/>
              <w:jc w:val="center"/>
            </w:pPr>
          </w:p>
        </w:tc>
      </w:tr>
      <w:tr w:rsidR="0057486C" w14:paraId="76984B98" w14:textId="77777777" w:rsidTr="00CC405B">
        <w:trPr>
          <w:cantSplit/>
        </w:trPr>
        <w:tc>
          <w:tcPr>
            <w:tcW w:w="1249" w:type="dxa"/>
            <w:vMerge/>
            <w:shd w:val="clear" w:color="auto" w:fill="FFFFFF"/>
            <w:tcMar>
              <w:top w:w="0" w:type="dxa"/>
              <w:left w:w="0" w:type="dxa"/>
              <w:bottom w:w="0" w:type="dxa"/>
              <w:right w:w="0" w:type="dxa"/>
            </w:tcMar>
          </w:tcPr>
          <w:p w14:paraId="2181197D"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70BB85E8"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50D09A5"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4037DC3A"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3A087C61"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29870DF"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D2F20D5"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40B751A" w14:textId="77777777" w:rsidR="002A0AA7" w:rsidRPr="000F57DA" w:rsidRDefault="002A0AA7" w:rsidP="002A0AA7">
            <w:pPr>
              <w:pStyle w:val="TableText"/>
              <w:spacing w:before="0" w:after="0"/>
              <w:jc w:val="center"/>
            </w:pPr>
          </w:p>
        </w:tc>
      </w:tr>
      <w:tr w:rsidR="0057486C" w14:paraId="48398E84" w14:textId="77777777" w:rsidTr="00CC405B">
        <w:trPr>
          <w:cantSplit/>
        </w:trPr>
        <w:tc>
          <w:tcPr>
            <w:tcW w:w="1249" w:type="dxa"/>
            <w:vMerge w:val="restart"/>
            <w:shd w:val="clear" w:color="auto" w:fill="FFFFFF"/>
            <w:tcMar>
              <w:top w:w="0" w:type="dxa"/>
              <w:left w:w="0" w:type="dxa"/>
              <w:bottom w:w="0" w:type="dxa"/>
              <w:right w:w="0" w:type="dxa"/>
            </w:tcMar>
          </w:tcPr>
          <w:p w14:paraId="4B990ED0" w14:textId="77777777" w:rsidR="002A0AA7" w:rsidRPr="00943E65" w:rsidRDefault="002A0AA7" w:rsidP="002A0AA7">
            <w:pPr>
              <w:pStyle w:val="TableText"/>
            </w:pPr>
            <w:r w:rsidRPr="00943E65">
              <w:t xml:space="preserve">Carp </w:t>
            </w:r>
            <w:r>
              <w:t>gudgeon</w:t>
            </w:r>
          </w:p>
        </w:tc>
        <w:tc>
          <w:tcPr>
            <w:tcW w:w="1408" w:type="dxa"/>
            <w:vMerge w:val="restart"/>
            <w:shd w:val="clear" w:color="auto" w:fill="FFFFFF"/>
            <w:tcMar>
              <w:top w:w="0" w:type="dxa"/>
              <w:left w:w="0" w:type="dxa"/>
              <w:bottom w:w="0" w:type="dxa"/>
              <w:right w:w="0" w:type="dxa"/>
            </w:tcMar>
          </w:tcPr>
          <w:p w14:paraId="49DA207F" w14:textId="77777777" w:rsidR="002A0AA7" w:rsidRPr="00943E65" w:rsidRDefault="002A0AA7" w:rsidP="002A0AA7">
            <w:pPr>
              <w:pStyle w:val="TableText"/>
            </w:pPr>
            <w:r w:rsidRPr="00943E65">
              <w:t>Edward-Wakool</w:t>
            </w:r>
          </w:p>
        </w:tc>
        <w:tc>
          <w:tcPr>
            <w:tcW w:w="1134" w:type="dxa"/>
            <w:shd w:val="clear" w:color="auto" w:fill="FFFFFF"/>
            <w:tcMar>
              <w:top w:w="0" w:type="dxa"/>
              <w:left w:w="0" w:type="dxa"/>
              <w:bottom w:w="0" w:type="dxa"/>
              <w:right w:w="0" w:type="dxa"/>
            </w:tcMar>
            <w:vAlign w:val="center"/>
          </w:tcPr>
          <w:p w14:paraId="501D874C"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17DC3C50"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7028A66"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78453E1"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A92BD12"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A6C4FAE" w14:textId="77777777" w:rsidR="002A0AA7" w:rsidRPr="000F57DA" w:rsidRDefault="002A0AA7" w:rsidP="002A0AA7">
            <w:pPr>
              <w:pStyle w:val="TableText"/>
              <w:spacing w:before="0" w:after="0"/>
              <w:jc w:val="center"/>
            </w:pPr>
          </w:p>
        </w:tc>
      </w:tr>
      <w:tr w:rsidR="0057486C" w14:paraId="375ADBE3" w14:textId="77777777" w:rsidTr="00CC405B">
        <w:trPr>
          <w:cantSplit/>
        </w:trPr>
        <w:tc>
          <w:tcPr>
            <w:tcW w:w="1249" w:type="dxa"/>
            <w:vMerge/>
            <w:shd w:val="clear" w:color="auto" w:fill="FFFFFF"/>
            <w:tcMar>
              <w:top w:w="0" w:type="dxa"/>
              <w:left w:w="0" w:type="dxa"/>
              <w:bottom w:w="0" w:type="dxa"/>
              <w:right w:w="0" w:type="dxa"/>
            </w:tcMar>
          </w:tcPr>
          <w:p w14:paraId="631D42A8"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749305AA"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74D3468"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77E0581D"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74A144AC"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9D4694D"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4D8A1B1"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5BFBA4C" w14:textId="77777777" w:rsidR="002A0AA7" w:rsidRPr="000F57DA" w:rsidRDefault="002A0AA7" w:rsidP="002A0AA7">
            <w:pPr>
              <w:pStyle w:val="TableText"/>
              <w:spacing w:before="0" w:after="0"/>
              <w:jc w:val="center"/>
            </w:pPr>
          </w:p>
        </w:tc>
      </w:tr>
      <w:tr w:rsidR="0057486C" w14:paraId="6A9FE8A2" w14:textId="77777777" w:rsidTr="00CC405B">
        <w:trPr>
          <w:cantSplit/>
        </w:trPr>
        <w:tc>
          <w:tcPr>
            <w:tcW w:w="1249" w:type="dxa"/>
            <w:vMerge/>
            <w:shd w:val="clear" w:color="auto" w:fill="FFFFFF"/>
            <w:tcMar>
              <w:top w:w="0" w:type="dxa"/>
              <w:left w:w="0" w:type="dxa"/>
              <w:bottom w:w="0" w:type="dxa"/>
              <w:right w:w="0" w:type="dxa"/>
            </w:tcMar>
          </w:tcPr>
          <w:p w14:paraId="33B26AFB"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EBEFF04"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04A2281"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171A97D7"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723FD8F0"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672541E"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3B11D026"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56B260F" w14:textId="77777777" w:rsidR="002A0AA7" w:rsidRPr="000F57DA" w:rsidRDefault="002A0AA7" w:rsidP="002A0AA7">
            <w:pPr>
              <w:pStyle w:val="TableText"/>
              <w:spacing w:before="0" w:after="0"/>
              <w:jc w:val="center"/>
            </w:pPr>
          </w:p>
        </w:tc>
      </w:tr>
      <w:tr w:rsidR="0057486C" w14:paraId="16A8945E" w14:textId="77777777" w:rsidTr="00CC405B">
        <w:trPr>
          <w:cantSplit/>
        </w:trPr>
        <w:tc>
          <w:tcPr>
            <w:tcW w:w="1249" w:type="dxa"/>
            <w:vMerge/>
            <w:shd w:val="clear" w:color="auto" w:fill="FFFFFF"/>
            <w:tcMar>
              <w:top w:w="0" w:type="dxa"/>
              <w:left w:w="0" w:type="dxa"/>
              <w:bottom w:w="0" w:type="dxa"/>
              <w:right w:w="0" w:type="dxa"/>
            </w:tcMar>
          </w:tcPr>
          <w:p w14:paraId="13AC913B"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E4C3A01"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D5A33B2"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787E0CC0"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16BC20D5"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A444141"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37882518"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D03D252" w14:textId="77777777" w:rsidR="002A0AA7" w:rsidRPr="000F57DA" w:rsidRDefault="002A0AA7" w:rsidP="002A0AA7">
            <w:pPr>
              <w:pStyle w:val="TableText"/>
              <w:spacing w:before="0" w:after="0"/>
              <w:jc w:val="center"/>
            </w:pPr>
          </w:p>
        </w:tc>
      </w:tr>
      <w:tr w:rsidR="0057486C" w14:paraId="72026613" w14:textId="77777777" w:rsidTr="00CC405B">
        <w:trPr>
          <w:cantSplit/>
        </w:trPr>
        <w:tc>
          <w:tcPr>
            <w:tcW w:w="1249" w:type="dxa"/>
            <w:vMerge/>
            <w:shd w:val="clear" w:color="auto" w:fill="FFFFFF"/>
            <w:tcMar>
              <w:top w:w="0" w:type="dxa"/>
              <w:left w:w="0" w:type="dxa"/>
              <w:bottom w:w="0" w:type="dxa"/>
              <w:right w:w="0" w:type="dxa"/>
            </w:tcMar>
          </w:tcPr>
          <w:p w14:paraId="5C50A84C"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1D5556C2"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DEE2093"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636487E8"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22BECDB0"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CE59CD3"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5FBE13DB"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A0CA429" w14:textId="77777777" w:rsidR="002A0AA7" w:rsidRPr="000F57DA" w:rsidRDefault="002A0AA7" w:rsidP="002A0AA7">
            <w:pPr>
              <w:pStyle w:val="TableText"/>
              <w:spacing w:before="0" w:after="0"/>
              <w:jc w:val="center"/>
            </w:pPr>
          </w:p>
        </w:tc>
      </w:tr>
      <w:tr w:rsidR="0057486C" w14:paraId="1A13121E" w14:textId="77777777" w:rsidTr="00CC405B">
        <w:trPr>
          <w:cantSplit/>
        </w:trPr>
        <w:tc>
          <w:tcPr>
            <w:tcW w:w="1249" w:type="dxa"/>
            <w:vMerge/>
            <w:shd w:val="clear" w:color="auto" w:fill="FFFFFF"/>
            <w:tcMar>
              <w:top w:w="0" w:type="dxa"/>
              <w:left w:w="0" w:type="dxa"/>
              <w:bottom w:w="0" w:type="dxa"/>
              <w:right w:w="0" w:type="dxa"/>
            </w:tcMar>
          </w:tcPr>
          <w:p w14:paraId="6112D50C"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A8407CD"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62C002B"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010F2A0C"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3DCCB938"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1EA6F49"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9BC35EF"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46DF9C0" w14:textId="77777777" w:rsidR="002A0AA7" w:rsidRPr="000F57DA" w:rsidRDefault="002A0AA7" w:rsidP="002A0AA7">
            <w:pPr>
              <w:pStyle w:val="TableText"/>
              <w:spacing w:before="0" w:after="0"/>
              <w:jc w:val="center"/>
            </w:pPr>
          </w:p>
        </w:tc>
      </w:tr>
      <w:tr w:rsidR="0057486C" w14:paraId="5976F19F" w14:textId="77777777" w:rsidTr="00CC405B">
        <w:trPr>
          <w:cantSplit/>
        </w:trPr>
        <w:tc>
          <w:tcPr>
            <w:tcW w:w="1249" w:type="dxa"/>
            <w:vMerge/>
            <w:shd w:val="clear" w:color="auto" w:fill="FFFFFF"/>
            <w:tcMar>
              <w:top w:w="0" w:type="dxa"/>
              <w:left w:w="0" w:type="dxa"/>
              <w:bottom w:w="0" w:type="dxa"/>
              <w:right w:w="0" w:type="dxa"/>
            </w:tcMar>
          </w:tcPr>
          <w:p w14:paraId="68AADACB"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7D988C09" w14:textId="77777777" w:rsidR="002A0AA7" w:rsidRPr="00943E65" w:rsidRDefault="002A0AA7" w:rsidP="002A0AA7">
            <w:pPr>
              <w:pStyle w:val="TableText"/>
            </w:pPr>
            <w:r w:rsidRPr="00943E65">
              <w:t>Goulburn</w:t>
            </w:r>
          </w:p>
        </w:tc>
        <w:tc>
          <w:tcPr>
            <w:tcW w:w="1134" w:type="dxa"/>
            <w:shd w:val="clear" w:color="auto" w:fill="FFFFFF"/>
            <w:tcMar>
              <w:top w:w="0" w:type="dxa"/>
              <w:left w:w="0" w:type="dxa"/>
              <w:bottom w:w="0" w:type="dxa"/>
              <w:right w:w="0" w:type="dxa"/>
            </w:tcMar>
            <w:vAlign w:val="center"/>
          </w:tcPr>
          <w:p w14:paraId="604143DB"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42D51BE0"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49B28C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F775FC9"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31A27C89"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190576E" w14:textId="77777777" w:rsidR="002A0AA7" w:rsidRPr="000F57DA" w:rsidRDefault="002A0AA7" w:rsidP="002A0AA7">
            <w:pPr>
              <w:pStyle w:val="TableText"/>
              <w:spacing w:before="0" w:after="0"/>
              <w:jc w:val="center"/>
            </w:pPr>
          </w:p>
        </w:tc>
      </w:tr>
      <w:tr w:rsidR="0057486C" w14:paraId="1E2C6A01" w14:textId="77777777" w:rsidTr="00CC405B">
        <w:trPr>
          <w:cantSplit/>
        </w:trPr>
        <w:tc>
          <w:tcPr>
            <w:tcW w:w="1249" w:type="dxa"/>
            <w:vMerge/>
            <w:shd w:val="clear" w:color="auto" w:fill="FFFFFF"/>
            <w:tcMar>
              <w:top w:w="0" w:type="dxa"/>
              <w:left w:w="0" w:type="dxa"/>
              <w:bottom w:w="0" w:type="dxa"/>
              <w:right w:w="0" w:type="dxa"/>
            </w:tcMar>
          </w:tcPr>
          <w:p w14:paraId="432058B9"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AF883A1"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ADE89D6"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065AA220"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5E0A4EC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C7C5DF7"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5A2D9F60"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3480D21" w14:textId="77777777" w:rsidR="002A0AA7" w:rsidRPr="000F57DA" w:rsidRDefault="002A0AA7" w:rsidP="002A0AA7">
            <w:pPr>
              <w:pStyle w:val="TableText"/>
              <w:spacing w:before="0" w:after="0"/>
              <w:jc w:val="center"/>
            </w:pPr>
          </w:p>
        </w:tc>
      </w:tr>
      <w:tr w:rsidR="0057486C" w14:paraId="40C8B1EE" w14:textId="77777777" w:rsidTr="00CC405B">
        <w:trPr>
          <w:cantSplit/>
        </w:trPr>
        <w:tc>
          <w:tcPr>
            <w:tcW w:w="1249" w:type="dxa"/>
            <w:vMerge/>
            <w:shd w:val="clear" w:color="auto" w:fill="FFFFFF"/>
            <w:tcMar>
              <w:top w:w="0" w:type="dxa"/>
              <w:left w:w="0" w:type="dxa"/>
              <w:bottom w:w="0" w:type="dxa"/>
              <w:right w:w="0" w:type="dxa"/>
            </w:tcMar>
          </w:tcPr>
          <w:p w14:paraId="28EB78FD"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C8D4678"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2D54B28"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4BB0DDD3"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5B3ACC8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9C4746F"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0B3C508"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B9A7D61" w14:textId="77777777" w:rsidR="002A0AA7" w:rsidRPr="000F57DA" w:rsidRDefault="002A0AA7" w:rsidP="002A0AA7">
            <w:pPr>
              <w:pStyle w:val="TableText"/>
              <w:spacing w:before="0" w:after="0"/>
              <w:jc w:val="center"/>
            </w:pPr>
          </w:p>
        </w:tc>
      </w:tr>
      <w:tr w:rsidR="0057486C" w14:paraId="6FC7B919" w14:textId="77777777" w:rsidTr="00CC405B">
        <w:trPr>
          <w:cantSplit/>
        </w:trPr>
        <w:tc>
          <w:tcPr>
            <w:tcW w:w="1249" w:type="dxa"/>
            <w:vMerge/>
            <w:shd w:val="clear" w:color="auto" w:fill="FFFFFF"/>
            <w:tcMar>
              <w:top w:w="0" w:type="dxa"/>
              <w:left w:w="0" w:type="dxa"/>
              <w:bottom w:w="0" w:type="dxa"/>
              <w:right w:w="0" w:type="dxa"/>
            </w:tcMar>
          </w:tcPr>
          <w:p w14:paraId="6E5EC592"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4CE6CEC"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E356F61"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22FEA752"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1E65A86B"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CFACA1E"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7C28B20B"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0434556" w14:textId="77777777" w:rsidR="002A0AA7" w:rsidRPr="000F57DA" w:rsidRDefault="002A0AA7" w:rsidP="002A0AA7">
            <w:pPr>
              <w:pStyle w:val="TableText"/>
              <w:spacing w:before="0" w:after="0"/>
              <w:jc w:val="center"/>
            </w:pPr>
          </w:p>
        </w:tc>
      </w:tr>
      <w:tr w:rsidR="0057486C" w14:paraId="5A6921A9" w14:textId="77777777" w:rsidTr="00CC405B">
        <w:trPr>
          <w:cantSplit/>
        </w:trPr>
        <w:tc>
          <w:tcPr>
            <w:tcW w:w="1249" w:type="dxa"/>
            <w:vMerge/>
            <w:shd w:val="clear" w:color="auto" w:fill="FFFFFF"/>
            <w:tcMar>
              <w:top w:w="0" w:type="dxa"/>
              <w:left w:w="0" w:type="dxa"/>
              <w:bottom w:w="0" w:type="dxa"/>
              <w:right w:w="0" w:type="dxa"/>
            </w:tcMar>
          </w:tcPr>
          <w:p w14:paraId="5C14F183"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A820B21"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9F1B0FA"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281F454F"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52B29D0C"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93FBBCA"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D13F37A"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170408C" w14:textId="77777777" w:rsidR="002A0AA7" w:rsidRPr="000F57DA" w:rsidRDefault="002A0AA7" w:rsidP="002A0AA7">
            <w:pPr>
              <w:pStyle w:val="TableText"/>
              <w:spacing w:before="0" w:after="0"/>
              <w:jc w:val="center"/>
            </w:pPr>
          </w:p>
        </w:tc>
      </w:tr>
      <w:tr w:rsidR="0057486C" w14:paraId="3834C645" w14:textId="77777777" w:rsidTr="00CC405B">
        <w:trPr>
          <w:cantSplit/>
        </w:trPr>
        <w:tc>
          <w:tcPr>
            <w:tcW w:w="1249" w:type="dxa"/>
            <w:vMerge/>
            <w:shd w:val="clear" w:color="auto" w:fill="FFFFFF"/>
            <w:tcMar>
              <w:top w:w="0" w:type="dxa"/>
              <w:left w:w="0" w:type="dxa"/>
              <w:bottom w:w="0" w:type="dxa"/>
              <w:right w:w="0" w:type="dxa"/>
            </w:tcMar>
          </w:tcPr>
          <w:p w14:paraId="0E3D3254"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CC08380"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081AE2C"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6A03C4AB"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2D9CC98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2EC5872"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7009F8C9"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99A1C19" w14:textId="77777777" w:rsidR="002A0AA7" w:rsidRPr="000F57DA" w:rsidRDefault="002A0AA7" w:rsidP="002A0AA7">
            <w:pPr>
              <w:pStyle w:val="TableText"/>
              <w:spacing w:before="0" w:after="0"/>
              <w:jc w:val="center"/>
            </w:pPr>
          </w:p>
        </w:tc>
      </w:tr>
      <w:tr w:rsidR="0057486C" w14:paraId="30D974C4" w14:textId="77777777" w:rsidTr="00CC405B">
        <w:trPr>
          <w:cantSplit/>
        </w:trPr>
        <w:tc>
          <w:tcPr>
            <w:tcW w:w="1249" w:type="dxa"/>
            <w:vMerge/>
            <w:shd w:val="clear" w:color="auto" w:fill="FFFFFF"/>
            <w:tcMar>
              <w:top w:w="0" w:type="dxa"/>
              <w:left w:w="0" w:type="dxa"/>
              <w:bottom w:w="0" w:type="dxa"/>
              <w:right w:w="0" w:type="dxa"/>
            </w:tcMar>
          </w:tcPr>
          <w:p w14:paraId="5BA72114"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35ACD834" w14:textId="77777777" w:rsidR="002A0AA7" w:rsidRPr="00943E65" w:rsidRDefault="002A0AA7" w:rsidP="002A0AA7">
            <w:pPr>
              <w:pStyle w:val="TableText"/>
            </w:pPr>
            <w:r w:rsidRPr="00943E65">
              <w:t>Gwydir</w:t>
            </w:r>
          </w:p>
        </w:tc>
        <w:tc>
          <w:tcPr>
            <w:tcW w:w="1134" w:type="dxa"/>
            <w:shd w:val="clear" w:color="auto" w:fill="FFFFFF"/>
            <w:tcMar>
              <w:top w:w="0" w:type="dxa"/>
              <w:left w:w="0" w:type="dxa"/>
              <w:bottom w:w="0" w:type="dxa"/>
              <w:right w:w="0" w:type="dxa"/>
            </w:tcMar>
            <w:vAlign w:val="center"/>
          </w:tcPr>
          <w:p w14:paraId="42EF17DC"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69732C02"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26C47CF"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F0B8613"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8235162"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DF5FC37" w14:textId="77777777" w:rsidR="002A0AA7" w:rsidRPr="000F57DA" w:rsidRDefault="002A0AA7" w:rsidP="002A0AA7">
            <w:pPr>
              <w:pStyle w:val="TableText"/>
              <w:spacing w:before="0" w:after="0"/>
              <w:jc w:val="center"/>
            </w:pPr>
          </w:p>
        </w:tc>
      </w:tr>
      <w:tr w:rsidR="0057486C" w14:paraId="6242D18C" w14:textId="77777777" w:rsidTr="00CC405B">
        <w:trPr>
          <w:cantSplit/>
        </w:trPr>
        <w:tc>
          <w:tcPr>
            <w:tcW w:w="1249" w:type="dxa"/>
            <w:vMerge/>
            <w:shd w:val="clear" w:color="auto" w:fill="FFFFFF"/>
            <w:tcMar>
              <w:top w:w="0" w:type="dxa"/>
              <w:left w:w="0" w:type="dxa"/>
              <w:bottom w:w="0" w:type="dxa"/>
              <w:right w:w="0" w:type="dxa"/>
            </w:tcMar>
          </w:tcPr>
          <w:p w14:paraId="2161522E"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D9A736C"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94ABF5E"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639C3769"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7B06B52C"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B6146C1"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DE437FF"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7452254" w14:textId="77777777" w:rsidR="002A0AA7" w:rsidRPr="000F57DA" w:rsidRDefault="002A0AA7" w:rsidP="002A0AA7">
            <w:pPr>
              <w:pStyle w:val="TableText"/>
              <w:spacing w:before="0" w:after="0"/>
              <w:jc w:val="center"/>
            </w:pPr>
          </w:p>
        </w:tc>
      </w:tr>
      <w:tr w:rsidR="0057486C" w14:paraId="7C76D8D2" w14:textId="77777777" w:rsidTr="00CC405B">
        <w:trPr>
          <w:cantSplit/>
        </w:trPr>
        <w:tc>
          <w:tcPr>
            <w:tcW w:w="1249" w:type="dxa"/>
            <w:vMerge/>
            <w:shd w:val="clear" w:color="auto" w:fill="FFFFFF"/>
            <w:tcMar>
              <w:top w:w="0" w:type="dxa"/>
              <w:left w:w="0" w:type="dxa"/>
              <w:bottom w:w="0" w:type="dxa"/>
              <w:right w:w="0" w:type="dxa"/>
            </w:tcMar>
          </w:tcPr>
          <w:p w14:paraId="386DCA51"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6F752D3"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9315AD8"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3576E36A"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2CFF3645"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5D1C9F6"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C3DB47C"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641FC40" w14:textId="77777777" w:rsidR="002A0AA7" w:rsidRPr="000F57DA" w:rsidRDefault="002A0AA7" w:rsidP="002A0AA7">
            <w:pPr>
              <w:pStyle w:val="TableText"/>
              <w:spacing w:before="0" w:after="0"/>
              <w:jc w:val="center"/>
            </w:pPr>
          </w:p>
        </w:tc>
      </w:tr>
      <w:tr w:rsidR="0057486C" w14:paraId="306014CF" w14:textId="77777777" w:rsidTr="00CC405B">
        <w:trPr>
          <w:cantSplit/>
        </w:trPr>
        <w:tc>
          <w:tcPr>
            <w:tcW w:w="1249" w:type="dxa"/>
            <w:vMerge/>
            <w:shd w:val="clear" w:color="auto" w:fill="FFFFFF"/>
            <w:tcMar>
              <w:top w:w="0" w:type="dxa"/>
              <w:left w:w="0" w:type="dxa"/>
              <w:bottom w:w="0" w:type="dxa"/>
              <w:right w:w="0" w:type="dxa"/>
            </w:tcMar>
          </w:tcPr>
          <w:p w14:paraId="7668EB9E"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2240C01"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BED42BA"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4825B488"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698BB2E0"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F5A23AD"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301777B2"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F57A4F5" w14:textId="77777777" w:rsidR="002A0AA7" w:rsidRPr="000F57DA" w:rsidRDefault="002A0AA7" w:rsidP="002A0AA7">
            <w:pPr>
              <w:pStyle w:val="TableText"/>
              <w:spacing w:before="0" w:after="0"/>
              <w:jc w:val="center"/>
            </w:pPr>
          </w:p>
        </w:tc>
      </w:tr>
      <w:tr w:rsidR="0057486C" w14:paraId="33906490" w14:textId="77777777" w:rsidTr="00CC405B">
        <w:trPr>
          <w:cantSplit/>
        </w:trPr>
        <w:tc>
          <w:tcPr>
            <w:tcW w:w="1249" w:type="dxa"/>
            <w:vMerge/>
            <w:shd w:val="clear" w:color="auto" w:fill="FFFFFF"/>
            <w:tcMar>
              <w:top w:w="0" w:type="dxa"/>
              <w:left w:w="0" w:type="dxa"/>
              <w:bottom w:w="0" w:type="dxa"/>
              <w:right w:w="0" w:type="dxa"/>
            </w:tcMar>
          </w:tcPr>
          <w:p w14:paraId="710B1FD0"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2D06DDD"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113A881"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0A3421F3"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0D072CE4"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751D07C"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8B824F3"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B6E5A70" w14:textId="77777777" w:rsidR="002A0AA7" w:rsidRPr="000F57DA" w:rsidRDefault="002A0AA7" w:rsidP="002A0AA7">
            <w:pPr>
              <w:pStyle w:val="TableText"/>
              <w:spacing w:before="0" w:after="0"/>
              <w:jc w:val="center"/>
            </w:pPr>
          </w:p>
        </w:tc>
      </w:tr>
      <w:tr w:rsidR="0057486C" w14:paraId="1D91B056" w14:textId="77777777" w:rsidTr="00CC405B">
        <w:trPr>
          <w:cantSplit/>
        </w:trPr>
        <w:tc>
          <w:tcPr>
            <w:tcW w:w="1249" w:type="dxa"/>
            <w:vMerge/>
            <w:shd w:val="clear" w:color="auto" w:fill="FFFFFF"/>
            <w:tcMar>
              <w:top w:w="0" w:type="dxa"/>
              <w:left w:w="0" w:type="dxa"/>
              <w:bottom w:w="0" w:type="dxa"/>
              <w:right w:w="0" w:type="dxa"/>
            </w:tcMar>
          </w:tcPr>
          <w:p w14:paraId="456EB50A"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3241A79"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B1865A1"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51FFAAE1"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584B47F6"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B149A7B"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0775306"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CB8EE10" w14:textId="77777777" w:rsidR="002A0AA7" w:rsidRPr="000F57DA" w:rsidRDefault="002A0AA7" w:rsidP="002A0AA7">
            <w:pPr>
              <w:pStyle w:val="TableText"/>
              <w:spacing w:before="0" w:after="0"/>
              <w:jc w:val="center"/>
            </w:pPr>
          </w:p>
        </w:tc>
      </w:tr>
      <w:tr w:rsidR="0057486C" w14:paraId="60BFF9C6" w14:textId="77777777" w:rsidTr="00CC405B">
        <w:trPr>
          <w:cantSplit/>
        </w:trPr>
        <w:tc>
          <w:tcPr>
            <w:tcW w:w="1249" w:type="dxa"/>
            <w:vMerge/>
            <w:shd w:val="clear" w:color="auto" w:fill="FFFFFF"/>
            <w:tcMar>
              <w:top w:w="0" w:type="dxa"/>
              <w:left w:w="0" w:type="dxa"/>
              <w:bottom w:w="0" w:type="dxa"/>
              <w:right w:w="0" w:type="dxa"/>
            </w:tcMar>
          </w:tcPr>
          <w:p w14:paraId="79268285"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556A19C2" w14:textId="77777777" w:rsidR="002A0AA7" w:rsidRPr="00943E65" w:rsidRDefault="002A0AA7" w:rsidP="002A0AA7">
            <w:pPr>
              <w:pStyle w:val="TableText"/>
            </w:pPr>
            <w:r w:rsidRPr="00943E65">
              <w:t>Lachlan</w:t>
            </w:r>
          </w:p>
        </w:tc>
        <w:tc>
          <w:tcPr>
            <w:tcW w:w="1134" w:type="dxa"/>
            <w:shd w:val="clear" w:color="auto" w:fill="FFFFFF"/>
            <w:tcMar>
              <w:top w:w="0" w:type="dxa"/>
              <w:left w:w="0" w:type="dxa"/>
              <w:bottom w:w="0" w:type="dxa"/>
              <w:right w:w="0" w:type="dxa"/>
            </w:tcMar>
            <w:vAlign w:val="center"/>
          </w:tcPr>
          <w:p w14:paraId="626B019D"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3E29D195"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55A0A08"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A3FCAFE"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C5B564E"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70AB49F" w14:textId="77777777" w:rsidR="002A0AA7" w:rsidRPr="000F57DA" w:rsidRDefault="002A0AA7" w:rsidP="002A0AA7">
            <w:pPr>
              <w:pStyle w:val="TableText"/>
              <w:spacing w:before="0" w:after="0"/>
              <w:jc w:val="center"/>
            </w:pPr>
          </w:p>
        </w:tc>
      </w:tr>
      <w:tr w:rsidR="0057486C" w14:paraId="2A705DB1" w14:textId="77777777" w:rsidTr="00CC405B">
        <w:trPr>
          <w:cantSplit/>
        </w:trPr>
        <w:tc>
          <w:tcPr>
            <w:tcW w:w="1249" w:type="dxa"/>
            <w:vMerge/>
            <w:shd w:val="clear" w:color="auto" w:fill="FFFFFF"/>
            <w:tcMar>
              <w:top w:w="0" w:type="dxa"/>
              <w:left w:w="0" w:type="dxa"/>
              <w:bottom w:w="0" w:type="dxa"/>
              <w:right w:w="0" w:type="dxa"/>
            </w:tcMar>
          </w:tcPr>
          <w:p w14:paraId="3FDDFBBE"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20F878F"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8D04320"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18AC1C16"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1DBE3C54"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61D2F2B"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8A7577E"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6D45291" w14:textId="77777777" w:rsidR="002A0AA7" w:rsidRPr="000F57DA" w:rsidRDefault="002A0AA7" w:rsidP="002A0AA7">
            <w:pPr>
              <w:pStyle w:val="TableText"/>
              <w:spacing w:before="0" w:after="0"/>
              <w:jc w:val="center"/>
            </w:pPr>
          </w:p>
        </w:tc>
      </w:tr>
      <w:tr w:rsidR="0057486C" w14:paraId="33BB54CF" w14:textId="77777777" w:rsidTr="00CC405B">
        <w:trPr>
          <w:cantSplit/>
        </w:trPr>
        <w:tc>
          <w:tcPr>
            <w:tcW w:w="1249" w:type="dxa"/>
            <w:vMerge/>
            <w:shd w:val="clear" w:color="auto" w:fill="FFFFFF"/>
            <w:tcMar>
              <w:top w:w="0" w:type="dxa"/>
              <w:left w:w="0" w:type="dxa"/>
              <w:bottom w:w="0" w:type="dxa"/>
              <w:right w:w="0" w:type="dxa"/>
            </w:tcMar>
          </w:tcPr>
          <w:p w14:paraId="33C7210C"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794BA9B7"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6BAC1F2"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25AF537B"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5222651B"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C8DAB55"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31F28C49"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0FC8D08" w14:textId="77777777" w:rsidR="002A0AA7" w:rsidRPr="000F57DA" w:rsidRDefault="002A0AA7" w:rsidP="002A0AA7">
            <w:pPr>
              <w:pStyle w:val="TableText"/>
              <w:spacing w:before="0" w:after="0"/>
              <w:jc w:val="center"/>
            </w:pPr>
          </w:p>
        </w:tc>
      </w:tr>
      <w:tr w:rsidR="0057486C" w14:paraId="1F04365E" w14:textId="77777777" w:rsidTr="00CC405B">
        <w:trPr>
          <w:cantSplit/>
        </w:trPr>
        <w:tc>
          <w:tcPr>
            <w:tcW w:w="1249" w:type="dxa"/>
            <w:vMerge/>
            <w:shd w:val="clear" w:color="auto" w:fill="FFFFFF"/>
            <w:tcMar>
              <w:top w:w="0" w:type="dxa"/>
              <w:left w:w="0" w:type="dxa"/>
              <w:bottom w:w="0" w:type="dxa"/>
              <w:right w:w="0" w:type="dxa"/>
            </w:tcMar>
          </w:tcPr>
          <w:p w14:paraId="34B14811"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102676DD"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EAAC917"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68F131CC"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08105307"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54DE6F1"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8A19C9E"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B0236FB" w14:textId="77777777" w:rsidR="002A0AA7" w:rsidRPr="000F57DA" w:rsidRDefault="002A0AA7" w:rsidP="002A0AA7">
            <w:pPr>
              <w:pStyle w:val="TableText"/>
              <w:spacing w:before="0" w:after="0"/>
              <w:jc w:val="center"/>
            </w:pPr>
          </w:p>
        </w:tc>
      </w:tr>
      <w:tr w:rsidR="0057486C" w14:paraId="19D7C736" w14:textId="77777777" w:rsidTr="00CC405B">
        <w:trPr>
          <w:cantSplit/>
        </w:trPr>
        <w:tc>
          <w:tcPr>
            <w:tcW w:w="1249" w:type="dxa"/>
            <w:vMerge/>
            <w:shd w:val="clear" w:color="auto" w:fill="FFFFFF"/>
            <w:tcMar>
              <w:top w:w="0" w:type="dxa"/>
              <w:left w:w="0" w:type="dxa"/>
              <w:bottom w:w="0" w:type="dxa"/>
              <w:right w:w="0" w:type="dxa"/>
            </w:tcMar>
          </w:tcPr>
          <w:p w14:paraId="7FA67F4C"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16E8DEE"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7947BF18"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507B018A"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19F6F4DC"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21C5AB7"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4D0DA34"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B4FA773" w14:textId="77777777" w:rsidR="002A0AA7" w:rsidRPr="000F57DA" w:rsidRDefault="002A0AA7" w:rsidP="002A0AA7">
            <w:pPr>
              <w:pStyle w:val="TableText"/>
              <w:spacing w:before="0" w:after="0"/>
              <w:jc w:val="center"/>
            </w:pPr>
          </w:p>
        </w:tc>
      </w:tr>
      <w:tr w:rsidR="0057486C" w14:paraId="641E783E" w14:textId="77777777" w:rsidTr="00CC405B">
        <w:trPr>
          <w:cantSplit/>
        </w:trPr>
        <w:tc>
          <w:tcPr>
            <w:tcW w:w="1249" w:type="dxa"/>
            <w:vMerge/>
            <w:shd w:val="clear" w:color="auto" w:fill="FFFFFF"/>
            <w:tcMar>
              <w:top w:w="0" w:type="dxa"/>
              <w:left w:w="0" w:type="dxa"/>
              <w:bottom w:w="0" w:type="dxa"/>
              <w:right w:w="0" w:type="dxa"/>
            </w:tcMar>
          </w:tcPr>
          <w:p w14:paraId="060233B2"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1D85D54F"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2550088"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02022A2A"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28184F0C"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79D4545"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7777449A"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58FAE4C" w14:textId="77777777" w:rsidR="002A0AA7" w:rsidRPr="000F57DA" w:rsidRDefault="002A0AA7" w:rsidP="002A0AA7">
            <w:pPr>
              <w:pStyle w:val="TableText"/>
              <w:spacing w:before="0" w:after="0"/>
              <w:jc w:val="center"/>
            </w:pPr>
          </w:p>
        </w:tc>
      </w:tr>
      <w:tr w:rsidR="0057486C" w14:paraId="3EC1DA69" w14:textId="77777777" w:rsidTr="00CC405B">
        <w:trPr>
          <w:cantSplit/>
        </w:trPr>
        <w:tc>
          <w:tcPr>
            <w:tcW w:w="1249" w:type="dxa"/>
            <w:vMerge/>
            <w:shd w:val="clear" w:color="auto" w:fill="FFFFFF"/>
            <w:tcMar>
              <w:top w:w="0" w:type="dxa"/>
              <w:left w:w="0" w:type="dxa"/>
              <w:bottom w:w="0" w:type="dxa"/>
              <w:right w:w="0" w:type="dxa"/>
            </w:tcMar>
          </w:tcPr>
          <w:p w14:paraId="7FF7CC2B"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6060922B" w14:textId="77777777" w:rsidR="002A0AA7" w:rsidRPr="00943E65" w:rsidRDefault="002A0AA7" w:rsidP="002A0AA7">
            <w:pPr>
              <w:pStyle w:val="TableText"/>
            </w:pPr>
            <w:r w:rsidRPr="00943E65">
              <w:t>Lower Murray</w:t>
            </w:r>
          </w:p>
        </w:tc>
        <w:tc>
          <w:tcPr>
            <w:tcW w:w="1134" w:type="dxa"/>
            <w:shd w:val="clear" w:color="auto" w:fill="FFFFFF"/>
            <w:tcMar>
              <w:top w:w="0" w:type="dxa"/>
              <w:left w:w="0" w:type="dxa"/>
              <w:bottom w:w="0" w:type="dxa"/>
              <w:right w:w="0" w:type="dxa"/>
            </w:tcMar>
            <w:vAlign w:val="center"/>
          </w:tcPr>
          <w:p w14:paraId="73D461E5"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35BC8C12"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D566E60"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7D51891"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51C3549"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6351DB8" w14:textId="77777777" w:rsidR="002A0AA7" w:rsidRPr="000F57DA" w:rsidRDefault="002A0AA7" w:rsidP="002A0AA7">
            <w:pPr>
              <w:pStyle w:val="TableText"/>
              <w:spacing w:before="0" w:after="0"/>
              <w:jc w:val="center"/>
            </w:pPr>
          </w:p>
        </w:tc>
      </w:tr>
      <w:tr w:rsidR="0057486C" w14:paraId="4F8FD64C" w14:textId="77777777" w:rsidTr="00CC405B">
        <w:trPr>
          <w:cantSplit/>
        </w:trPr>
        <w:tc>
          <w:tcPr>
            <w:tcW w:w="1249" w:type="dxa"/>
            <w:vMerge/>
            <w:shd w:val="clear" w:color="auto" w:fill="FFFFFF"/>
            <w:tcMar>
              <w:top w:w="0" w:type="dxa"/>
              <w:left w:w="0" w:type="dxa"/>
              <w:bottom w:w="0" w:type="dxa"/>
              <w:right w:w="0" w:type="dxa"/>
            </w:tcMar>
          </w:tcPr>
          <w:p w14:paraId="2DE4BB52"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AF31613"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AA2B637"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6F351140"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61E3CA1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ACBFE42"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7EE6357D"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09F0501" w14:textId="77777777" w:rsidR="002A0AA7" w:rsidRPr="000F57DA" w:rsidRDefault="002A0AA7" w:rsidP="002A0AA7">
            <w:pPr>
              <w:pStyle w:val="TableText"/>
              <w:spacing w:before="0" w:after="0"/>
              <w:jc w:val="center"/>
            </w:pPr>
          </w:p>
        </w:tc>
      </w:tr>
      <w:tr w:rsidR="0057486C" w14:paraId="70CD82C3" w14:textId="77777777" w:rsidTr="00CC405B">
        <w:trPr>
          <w:cantSplit/>
        </w:trPr>
        <w:tc>
          <w:tcPr>
            <w:tcW w:w="1249" w:type="dxa"/>
            <w:vMerge/>
            <w:shd w:val="clear" w:color="auto" w:fill="FFFFFF"/>
            <w:tcMar>
              <w:top w:w="0" w:type="dxa"/>
              <w:left w:w="0" w:type="dxa"/>
              <w:bottom w:w="0" w:type="dxa"/>
              <w:right w:w="0" w:type="dxa"/>
            </w:tcMar>
          </w:tcPr>
          <w:p w14:paraId="5C1D00C4"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FB35344"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7D8E3F67"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55233B3E"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43A497DC"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C62A0B3"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EBBBB56"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30E9095" w14:textId="77777777" w:rsidR="002A0AA7" w:rsidRPr="000F57DA" w:rsidRDefault="002A0AA7" w:rsidP="002A0AA7">
            <w:pPr>
              <w:pStyle w:val="TableText"/>
              <w:spacing w:before="0" w:after="0"/>
              <w:jc w:val="center"/>
            </w:pPr>
          </w:p>
        </w:tc>
      </w:tr>
      <w:tr w:rsidR="0057486C" w14:paraId="3D69A91B" w14:textId="77777777" w:rsidTr="00CC405B">
        <w:trPr>
          <w:cantSplit/>
        </w:trPr>
        <w:tc>
          <w:tcPr>
            <w:tcW w:w="1249" w:type="dxa"/>
            <w:vMerge/>
            <w:shd w:val="clear" w:color="auto" w:fill="FFFFFF"/>
            <w:tcMar>
              <w:top w:w="0" w:type="dxa"/>
              <w:left w:w="0" w:type="dxa"/>
              <w:bottom w:w="0" w:type="dxa"/>
              <w:right w:w="0" w:type="dxa"/>
            </w:tcMar>
          </w:tcPr>
          <w:p w14:paraId="171E5C7E"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02CF05C0"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B1C3E29"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65899990"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6AD52504"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DFA0663"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BD3C839"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6B51EC2" w14:textId="77777777" w:rsidR="002A0AA7" w:rsidRPr="000F57DA" w:rsidRDefault="002A0AA7" w:rsidP="002A0AA7">
            <w:pPr>
              <w:pStyle w:val="TableText"/>
              <w:spacing w:before="0" w:after="0"/>
              <w:jc w:val="center"/>
            </w:pPr>
          </w:p>
        </w:tc>
      </w:tr>
      <w:tr w:rsidR="0057486C" w14:paraId="44ABD0C0" w14:textId="77777777" w:rsidTr="00CC405B">
        <w:trPr>
          <w:cantSplit/>
        </w:trPr>
        <w:tc>
          <w:tcPr>
            <w:tcW w:w="1249" w:type="dxa"/>
            <w:vMerge/>
            <w:shd w:val="clear" w:color="auto" w:fill="FFFFFF"/>
            <w:tcMar>
              <w:top w:w="0" w:type="dxa"/>
              <w:left w:w="0" w:type="dxa"/>
              <w:bottom w:w="0" w:type="dxa"/>
              <w:right w:w="0" w:type="dxa"/>
            </w:tcMar>
          </w:tcPr>
          <w:p w14:paraId="1989463B"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257FB9B"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45C4FA9"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2468E4E2"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67216773"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78A8D35"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957E957"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C9FAC8F" w14:textId="77777777" w:rsidR="002A0AA7" w:rsidRPr="000F57DA" w:rsidRDefault="002A0AA7" w:rsidP="002A0AA7">
            <w:pPr>
              <w:pStyle w:val="TableText"/>
              <w:spacing w:before="0" w:after="0"/>
              <w:jc w:val="center"/>
            </w:pPr>
          </w:p>
        </w:tc>
      </w:tr>
      <w:tr w:rsidR="0057486C" w14:paraId="28F40C8E" w14:textId="77777777" w:rsidTr="00CC405B">
        <w:trPr>
          <w:cantSplit/>
        </w:trPr>
        <w:tc>
          <w:tcPr>
            <w:tcW w:w="1249" w:type="dxa"/>
            <w:vMerge/>
            <w:shd w:val="clear" w:color="auto" w:fill="FFFFFF"/>
            <w:tcMar>
              <w:top w:w="0" w:type="dxa"/>
              <w:left w:w="0" w:type="dxa"/>
              <w:bottom w:w="0" w:type="dxa"/>
              <w:right w:w="0" w:type="dxa"/>
            </w:tcMar>
          </w:tcPr>
          <w:p w14:paraId="0E7437AF"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1B88F790"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708E119F"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1546F773"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5E8FC5D3"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CA521B1"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760A6EAC"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944A17E" w14:textId="77777777" w:rsidR="002A0AA7" w:rsidRPr="000F57DA" w:rsidRDefault="002A0AA7" w:rsidP="002A0AA7">
            <w:pPr>
              <w:pStyle w:val="TableText"/>
              <w:spacing w:before="0" w:after="0"/>
              <w:jc w:val="center"/>
            </w:pPr>
          </w:p>
        </w:tc>
      </w:tr>
      <w:tr w:rsidR="0057486C" w14:paraId="2BA089CC" w14:textId="77777777" w:rsidTr="00CC405B">
        <w:trPr>
          <w:cantSplit/>
        </w:trPr>
        <w:tc>
          <w:tcPr>
            <w:tcW w:w="1249" w:type="dxa"/>
            <w:vMerge/>
            <w:shd w:val="clear" w:color="auto" w:fill="FFFFFF"/>
            <w:tcMar>
              <w:top w:w="0" w:type="dxa"/>
              <w:left w:w="0" w:type="dxa"/>
              <w:bottom w:w="0" w:type="dxa"/>
              <w:right w:w="0" w:type="dxa"/>
            </w:tcMar>
          </w:tcPr>
          <w:p w14:paraId="35927CC0"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4FC8B16F" w14:textId="77777777" w:rsidR="002A0AA7" w:rsidRPr="00943E65" w:rsidRDefault="002A0AA7" w:rsidP="002A0AA7">
            <w:pPr>
              <w:pStyle w:val="TableText"/>
            </w:pPr>
            <w:r w:rsidRPr="00943E65">
              <w:t>Murrumbidgee</w:t>
            </w:r>
          </w:p>
        </w:tc>
        <w:tc>
          <w:tcPr>
            <w:tcW w:w="1134" w:type="dxa"/>
            <w:shd w:val="clear" w:color="auto" w:fill="FFFFFF"/>
            <w:tcMar>
              <w:top w:w="0" w:type="dxa"/>
              <w:left w:w="0" w:type="dxa"/>
              <w:bottom w:w="0" w:type="dxa"/>
              <w:right w:w="0" w:type="dxa"/>
            </w:tcMar>
            <w:vAlign w:val="center"/>
          </w:tcPr>
          <w:p w14:paraId="614BC770"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332F04E8"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DDBFD5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B93C4C1"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EF01681"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B9C0609" w14:textId="77777777" w:rsidR="002A0AA7" w:rsidRPr="000F57DA" w:rsidRDefault="002A0AA7" w:rsidP="002A0AA7">
            <w:pPr>
              <w:pStyle w:val="TableText"/>
              <w:spacing w:before="0" w:after="0"/>
              <w:jc w:val="center"/>
            </w:pPr>
          </w:p>
        </w:tc>
      </w:tr>
      <w:tr w:rsidR="0057486C" w14:paraId="323AE118" w14:textId="77777777" w:rsidTr="00CC405B">
        <w:trPr>
          <w:cantSplit/>
        </w:trPr>
        <w:tc>
          <w:tcPr>
            <w:tcW w:w="1249" w:type="dxa"/>
            <w:vMerge/>
            <w:shd w:val="clear" w:color="auto" w:fill="FFFFFF"/>
            <w:tcMar>
              <w:top w:w="0" w:type="dxa"/>
              <w:left w:w="0" w:type="dxa"/>
              <w:bottom w:w="0" w:type="dxa"/>
              <w:right w:w="0" w:type="dxa"/>
            </w:tcMar>
          </w:tcPr>
          <w:p w14:paraId="48D31AC5"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5B6D23A"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1ABF308"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2C974C54"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435804DD"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2BF5DAA"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22791242"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9BE3D1A" w14:textId="77777777" w:rsidR="002A0AA7" w:rsidRPr="000F57DA" w:rsidRDefault="002A0AA7" w:rsidP="002A0AA7">
            <w:pPr>
              <w:pStyle w:val="TableText"/>
              <w:spacing w:before="0" w:after="0"/>
              <w:jc w:val="center"/>
            </w:pPr>
          </w:p>
        </w:tc>
      </w:tr>
      <w:tr w:rsidR="0057486C" w14:paraId="35E4420D" w14:textId="77777777" w:rsidTr="00CC405B">
        <w:trPr>
          <w:cantSplit/>
        </w:trPr>
        <w:tc>
          <w:tcPr>
            <w:tcW w:w="1249" w:type="dxa"/>
            <w:vMerge/>
            <w:shd w:val="clear" w:color="auto" w:fill="FFFFFF"/>
            <w:tcMar>
              <w:top w:w="0" w:type="dxa"/>
              <w:left w:w="0" w:type="dxa"/>
              <w:bottom w:w="0" w:type="dxa"/>
              <w:right w:w="0" w:type="dxa"/>
            </w:tcMar>
          </w:tcPr>
          <w:p w14:paraId="17DA169C"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4A21DB0"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7A59B98F"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5F308DDF"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64BF85A4"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276D86B"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45953AB"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1EB95F2" w14:textId="77777777" w:rsidR="002A0AA7" w:rsidRPr="000F57DA" w:rsidRDefault="002A0AA7" w:rsidP="002A0AA7">
            <w:pPr>
              <w:pStyle w:val="TableText"/>
              <w:spacing w:before="0" w:after="0"/>
              <w:jc w:val="center"/>
            </w:pPr>
          </w:p>
        </w:tc>
      </w:tr>
      <w:tr w:rsidR="0057486C" w14:paraId="57EEFF98" w14:textId="77777777" w:rsidTr="00CC405B">
        <w:trPr>
          <w:cantSplit/>
        </w:trPr>
        <w:tc>
          <w:tcPr>
            <w:tcW w:w="1249" w:type="dxa"/>
            <w:vMerge/>
            <w:shd w:val="clear" w:color="auto" w:fill="FFFFFF"/>
            <w:tcMar>
              <w:top w:w="0" w:type="dxa"/>
              <w:left w:w="0" w:type="dxa"/>
              <w:bottom w:w="0" w:type="dxa"/>
              <w:right w:w="0" w:type="dxa"/>
            </w:tcMar>
          </w:tcPr>
          <w:p w14:paraId="10C6BE19"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3778299"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ADA064C"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6930357F"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79814990"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FEFFFE3"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5389AED"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79C72DA" w14:textId="77777777" w:rsidR="002A0AA7" w:rsidRPr="000F57DA" w:rsidRDefault="002A0AA7" w:rsidP="002A0AA7">
            <w:pPr>
              <w:pStyle w:val="TableText"/>
              <w:spacing w:before="0" w:after="0"/>
              <w:jc w:val="center"/>
            </w:pPr>
          </w:p>
        </w:tc>
      </w:tr>
      <w:tr w:rsidR="0057486C" w14:paraId="1A311514" w14:textId="77777777" w:rsidTr="00CC405B">
        <w:trPr>
          <w:cantSplit/>
        </w:trPr>
        <w:tc>
          <w:tcPr>
            <w:tcW w:w="1249" w:type="dxa"/>
            <w:vMerge/>
            <w:shd w:val="clear" w:color="auto" w:fill="FFFFFF"/>
            <w:tcMar>
              <w:top w:w="0" w:type="dxa"/>
              <w:left w:w="0" w:type="dxa"/>
              <w:bottom w:w="0" w:type="dxa"/>
              <w:right w:w="0" w:type="dxa"/>
            </w:tcMar>
          </w:tcPr>
          <w:p w14:paraId="06D0415D"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7E6849C6"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1E32B97"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030C00AC"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7E827E88"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F3D1325"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51472CC"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C84B56E" w14:textId="77777777" w:rsidR="002A0AA7" w:rsidRPr="000F57DA" w:rsidRDefault="002A0AA7" w:rsidP="002A0AA7">
            <w:pPr>
              <w:pStyle w:val="TableText"/>
              <w:spacing w:before="0" w:after="0"/>
              <w:jc w:val="center"/>
            </w:pPr>
          </w:p>
        </w:tc>
      </w:tr>
      <w:tr w:rsidR="0057486C" w14:paraId="1E6FCFD7" w14:textId="77777777" w:rsidTr="00CC405B">
        <w:trPr>
          <w:cantSplit/>
        </w:trPr>
        <w:tc>
          <w:tcPr>
            <w:tcW w:w="1249" w:type="dxa"/>
            <w:vMerge/>
            <w:shd w:val="clear" w:color="auto" w:fill="FFFFFF"/>
            <w:tcMar>
              <w:top w:w="0" w:type="dxa"/>
              <w:left w:w="0" w:type="dxa"/>
              <w:bottom w:w="0" w:type="dxa"/>
              <w:right w:w="0" w:type="dxa"/>
            </w:tcMar>
          </w:tcPr>
          <w:p w14:paraId="68026B1E"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FD44959"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E0EA0F1"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22410D94"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34B299F1"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2C88EB6"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2317C5FE"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2136E00" w14:textId="77777777" w:rsidR="002A0AA7" w:rsidRPr="000F57DA" w:rsidRDefault="002A0AA7" w:rsidP="002A0AA7">
            <w:pPr>
              <w:pStyle w:val="TableText"/>
              <w:spacing w:before="0" w:after="0"/>
              <w:jc w:val="center"/>
            </w:pPr>
          </w:p>
        </w:tc>
      </w:tr>
      <w:tr w:rsidR="0057486C" w14:paraId="200DF0F5" w14:textId="77777777" w:rsidTr="00CC405B">
        <w:trPr>
          <w:cantSplit/>
        </w:trPr>
        <w:tc>
          <w:tcPr>
            <w:tcW w:w="1249" w:type="dxa"/>
            <w:vMerge w:val="restart"/>
            <w:shd w:val="clear" w:color="auto" w:fill="FFFFFF"/>
            <w:tcMar>
              <w:top w:w="0" w:type="dxa"/>
              <w:left w:w="0" w:type="dxa"/>
              <w:bottom w:w="0" w:type="dxa"/>
              <w:right w:w="0" w:type="dxa"/>
            </w:tcMar>
          </w:tcPr>
          <w:p w14:paraId="42853CC7" w14:textId="4596B6AA" w:rsidR="002A0AA7" w:rsidRPr="00943E65" w:rsidRDefault="00B00ADD" w:rsidP="002A0AA7">
            <w:pPr>
              <w:pStyle w:val="TableText"/>
            </w:pPr>
            <w:r>
              <w:t>Common carp</w:t>
            </w:r>
          </w:p>
        </w:tc>
        <w:tc>
          <w:tcPr>
            <w:tcW w:w="1408" w:type="dxa"/>
            <w:vMerge w:val="restart"/>
            <w:shd w:val="clear" w:color="auto" w:fill="FFFFFF"/>
            <w:tcMar>
              <w:top w:w="0" w:type="dxa"/>
              <w:left w:w="0" w:type="dxa"/>
              <w:bottom w:w="0" w:type="dxa"/>
              <w:right w:w="0" w:type="dxa"/>
            </w:tcMar>
          </w:tcPr>
          <w:p w14:paraId="0C7977B0" w14:textId="77777777" w:rsidR="002A0AA7" w:rsidRPr="00943E65" w:rsidRDefault="002A0AA7" w:rsidP="002A0AA7">
            <w:pPr>
              <w:pStyle w:val="TableText"/>
            </w:pPr>
            <w:r w:rsidRPr="00943E65">
              <w:t>Edward-Wakool</w:t>
            </w:r>
          </w:p>
        </w:tc>
        <w:tc>
          <w:tcPr>
            <w:tcW w:w="1134" w:type="dxa"/>
            <w:shd w:val="clear" w:color="auto" w:fill="FFFFFF"/>
            <w:tcMar>
              <w:top w:w="0" w:type="dxa"/>
              <w:left w:w="0" w:type="dxa"/>
              <w:bottom w:w="0" w:type="dxa"/>
              <w:right w:w="0" w:type="dxa"/>
            </w:tcMar>
            <w:vAlign w:val="center"/>
          </w:tcPr>
          <w:p w14:paraId="2AF142CD"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049C7E3B" w14:textId="77777777" w:rsidR="002A0AA7" w:rsidRPr="00943E65"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2A3430D"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C50043E"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34BF930C"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478F9A5" w14:textId="77777777" w:rsidR="002A0AA7" w:rsidRPr="000F57DA" w:rsidRDefault="002A0AA7" w:rsidP="002A0AA7">
            <w:pPr>
              <w:pStyle w:val="TableText"/>
              <w:spacing w:before="0" w:after="0"/>
              <w:jc w:val="center"/>
            </w:pPr>
          </w:p>
        </w:tc>
      </w:tr>
      <w:tr w:rsidR="0057486C" w14:paraId="27AC86CD" w14:textId="77777777" w:rsidTr="00CC405B">
        <w:trPr>
          <w:cantSplit/>
        </w:trPr>
        <w:tc>
          <w:tcPr>
            <w:tcW w:w="1249" w:type="dxa"/>
            <w:vMerge/>
            <w:shd w:val="clear" w:color="auto" w:fill="FFFFFF"/>
            <w:tcMar>
              <w:top w:w="0" w:type="dxa"/>
              <w:left w:w="0" w:type="dxa"/>
              <w:bottom w:w="0" w:type="dxa"/>
              <w:right w:w="0" w:type="dxa"/>
            </w:tcMar>
          </w:tcPr>
          <w:p w14:paraId="51E19B74"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71590AC"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715C0706"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72866AA3"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29B5D9FD"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078929B"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C9D1A06"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1FC5096" w14:textId="77777777" w:rsidR="002A0AA7" w:rsidRPr="000F57DA" w:rsidRDefault="002A0AA7" w:rsidP="002A0AA7">
            <w:pPr>
              <w:pStyle w:val="TableText"/>
              <w:spacing w:before="0" w:after="0"/>
              <w:jc w:val="center"/>
            </w:pPr>
          </w:p>
        </w:tc>
      </w:tr>
      <w:tr w:rsidR="0057486C" w14:paraId="5AD0D559" w14:textId="77777777" w:rsidTr="00CC405B">
        <w:trPr>
          <w:cantSplit/>
        </w:trPr>
        <w:tc>
          <w:tcPr>
            <w:tcW w:w="1249" w:type="dxa"/>
            <w:vMerge/>
            <w:shd w:val="clear" w:color="auto" w:fill="FFFFFF"/>
            <w:tcMar>
              <w:top w:w="0" w:type="dxa"/>
              <w:left w:w="0" w:type="dxa"/>
              <w:bottom w:w="0" w:type="dxa"/>
              <w:right w:w="0" w:type="dxa"/>
            </w:tcMar>
          </w:tcPr>
          <w:p w14:paraId="20BC2710"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D335A51"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61CB688"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769368D4"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10297CA9"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2A02BC0" w14:textId="77777777" w:rsidR="002A0AA7" w:rsidRPr="000F57DA" w:rsidRDefault="002A0AA7" w:rsidP="002A0AA7">
            <w:pPr>
              <w:pStyle w:val="TableText"/>
              <w:spacing w:before="0" w:after="0"/>
              <w:jc w:val="center"/>
            </w:pPr>
          </w:p>
        </w:tc>
        <w:tc>
          <w:tcPr>
            <w:tcW w:w="1134" w:type="dxa"/>
            <w:shd w:val="clear" w:color="auto" w:fill="92D050"/>
            <w:tcMar>
              <w:top w:w="0" w:type="dxa"/>
              <w:left w:w="0" w:type="dxa"/>
              <w:bottom w:w="0" w:type="dxa"/>
              <w:right w:w="0" w:type="dxa"/>
            </w:tcMar>
            <w:vAlign w:val="center"/>
          </w:tcPr>
          <w:p w14:paraId="75BB1BBF"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262454AA" w14:textId="77777777" w:rsidR="002A0AA7" w:rsidRPr="000F57DA" w:rsidRDefault="002A0AA7" w:rsidP="002A0AA7">
            <w:pPr>
              <w:pStyle w:val="TableText"/>
              <w:spacing w:before="0" w:after="0"/>
              <w:jc w:val="center"/>
            </w:pPr>
          </w:p>
        </w:tc>
      </w:tr>
      <w:tr w:rsidR="0057486C" w14:paraId="59AB7C1F" w14:textId="77777777" w:rsidTr="00CC405B">
        <w:trPr>
          <w:cantSplit/>
        </w:trPr>
        <w:tc>
          <w:tcPr>
            <w:tcW w:w="1249" w:type="dxa"/>
            <w:vMerge/>
            <w:shd w:val="clear" w:color="auto" w:fill="FFFFFF"/>
            <w:tcMar>
              <w:top w:w="0" w:type="dxa"/>
              <w:left w:w="0" w:type="dxa"/>
              <w:bottom w:w="0" w:type="dxa"/>
              <w:right w:w="0" w:type="dxa"/>
            </w:tcMar>
          </w:tcPr>
          <w:p w14:paraId="18959E23"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EE06049"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0DA9381"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1C59A48A"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360A1275"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B72E18E"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143D044"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19985B6" w14:textId="77777777" w:rsidR="002A0AA7" w:rsidRPr="000F57DA" w:rsidRDefault="002A0AA7" w:rsidP="002A0AA7">
            <w:pPr>
              <w:pStyle w:val="TableText"/>
              <w:spacing w:before="0" w:after="0"/>
              <w:jc w:val="center"/>
            </w:pPr>
          </w:p>
        </w:tc>
      </w:tr>
      <w:tr w:rsidR="0057486C" w14:paraId="401AF724" w14:textId="77777777" w:rsidTr="00CC405B">
        <w:trPr>
          <w:cantSplit/>
        </w:trPr>
        <w:tc>
          <w:tcPr>
            <w:tcW w:w="1249" w:type="dxa"/>
            <w:vMerge/>
            <w:shd w:val="clear" w:color="auto" w:fill="FFFFFF"/>
            <w:tcMar>
              <w:top w:w="0" w:type="dxa"/>
              <w:left w:w="0" w:type="dxa"/>
              <w:bottom w:w="0" w:type="dxa"/>
              <w:right w:w="0" w:type="dxa"/>
            </w:tcMar>
          </w:tcPr>
          <w:p w14:paraId="22C58569"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0E9BBFF3"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81F869A"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3C7B73B3"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671264E1"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7B4F72F"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47BB20D"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86A4663" w14:textId="77777777" w:rsidR="002A0AA7" w:rsidRPr="000F57DA" w:rsidRDefault="002A0AA7" w:rsidP="002A0AA7">
            <w:pPr>
              <w:pStyle w:val="TableText"/>
              <w:spacing w:before="0" w:after="0"/>
              <w:jc w:val="center"/>
            </w:pPr>
          </w:p>
        </w:tc>
      </w:tr>
      <w:tr w:rsidR="0057486C" w14:paraId="54F8AD5B" w14:textId="77777777" w:rsidTr="00CC405B">
        <w:trPr>
          <w:cantSplit/>
        </w:trPr>
        <w:tc>
          <w:tcPr>
            <w:tcW w:w="1249" w:type="dxa"/>
            <w:vMerge/>
            <w:shd w:val="clear" w:color="auto" w:fill="FFFFFF"/>
            <w:tcMar>
              <w:top w:w="0" w:type="dxa"/>
              <w:left w:w="0" w:type="dxa"/>
              <w:bottom w:w="0" w:type="dxa"/>
              <w:right w:w="0" w:type="dxa"/>
            </w:tcMar>
          </w:tcPr>
          <w:p w14:paraId="6587FC3D"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CE49A09"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8F617FF"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74036B79"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423EF8FE"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4E301D1"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3C964BA"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029F715" w14:textId="77777777" w:rsidR="002A0AA7" w:rsidRPr="000F57DA" w:rsidRDefault="002A0AA7" w:rsidP="002A0AA7">
            <w:pPr>
              <w:pStyle w:val="TableText"/>
              <w:spacing w:before="0" w:after="0"/>
              <w:jc w:val="center"/>
            </w:pPr>
          </w:p>
        </w:tc>
      </w:tr>
      <w:tr w:rsidR="0057486C" w14:paraId="6C32B9F1" w14:textId="77777777" w:rsidTr="00CC405B">
        <w:trPr>
          <w:cantSplit/>
        </w:trPr>
        <w:tc>
          <w:tcPr>
            <w:tcW w:w="1249" w:type="dxa"/>
            <w:vMerge/>
            <w:shd w:val="clear" w:color="auto" w:fill="FFFFFF"/>
            <w:tcMar>
              <w:top w:w="0" w:type="dxa"/>
              <w:left w:w="0" w:type="dxa"/>
              <w:bottom w:w="0" w:type="dxa"/>
              <w:right w:w="0" w:type="dxa"/>
            </w:tcMar>
          </w:tcPr>
          <w:p w14:paraId="631F55E5"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442F2A3A" w14:textId="77777777" w:rsidR="002A0AA7" w:rsidRPr="00943E65" w:rsidRDefault="002A0AA7" w:rsidP="002A0AA7">
            <w:pPr>
              <w:pStyle w:val="TableText"/>
            </w:pPr>
            <w:r w:rsidRPr="00943E65">
              <w:t>Goulburn</w:t>
            </w:r>
          </w:p>
        </w:tc>
        <w:tc>
          <w:tcPr>
            <w:tcW w:w="1134" w:type="dxa"/>
            <w:shd w:val="clear" w:color="auto" w:fill="FFFFFF"/>
            <w:tcMar>
              <w:top w:w="0" w:type="dxa"/>
              <w:left w:w="0" w:type="dxa"/>
              <w:bottom w:w="0" w:type="dxa"/>
              <w:right w:w="0" w:type="dxa"/>
            </w:tcMar>
            <w:vAlign w:val="center"/>
          </w:tcPr>
          <w:p w14:paraId="6073CC75"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55779917"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838F978"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CC762EF"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382B4BB5"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0043358" w14:textId="77777777" w:rsidR="002A0AA7" w:rsidRPr="000F57DA" w:rsidRDefault="002A0AA7" w:rsidP="002A0AA7">
            <w:pPr>
              <w:pStyle w:val="TableText"/>
              <w:spacing w:before="0" w:after="0"/>
              <w:jc w:val="center"/>
            </w:pPr>
          </w:p>
        </w:tc>
      </w:tr>
      <w:tr w:rsidR="0057486C" w14:paraId="2073BFB3" w14:textId="77777777" w:rsidTr="00CC405B">
        <w:trPr>
          <w:cantSplit/>
        </w:trPr>
        <w:tc>
          <w:tcPr>
            <w:tcW w:w="1249" w:type="dxa"/>
            <w:vMerge/>
            <w:shd w:val="clear" w:color="auto" w:fill="FFFFFF"/>
            <w:tcMar>
              <w:top w:w="0" w:type="dxa"/>
              <w:left w:w="0" w:type="dxa"/>
              <w:bottom w:w="0" w:type="dxa"/>
              <w:right w:w="0" w:type="dxa"/>
            </w:tcMar>
          </w:tcPr>
          <w:p w14:paraId="71143FDE"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0E32874"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593A6E9"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5C76F808"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5B163E5F"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F6398D3"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2AEAE072"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FB150C1" w14:textId="77777777" w:rsidR="002A0AA7" w:rsidRPr="000F57DA" w:rsidRDefault="002A0AA7" w:rsidP="002A0AA7">
            <w:pPr>
              <w:pStyle w:val="TableText"/>
              <w:spacing w:before="0" w:after="0"/>
              <w:jc w:val="center"/>
            </w:pPr>
          </w:p>
        </w:tc>
      </w:tr>
      <w:tr w:rsidR="0057486C" w14:paraId="3D74225C" w14:textId="77777777" w:rsidTr="00CC405B">
        <w:trPr>
          <w:cantSplit/>
        </w:trPr>
        <w:tc>
          <w:tcPr>
            <w:tcW w:w="1249" w:type="dxa"/>
            <w:vMerge/>
            <w:shd w:val="clear" w:color="auto" w:fill="FFFFFF"/>
            <w:tcMar>
              <w:top w:w="0" w:type="dxa"/>
              <w:left w:w="0" w:type="dxa"/>
              <w:bottom w:w="0" w:type="dxa"/>
              <w:right w:w="0" w:type="dxa"/>
            </w:tcMar>
          </w:tcPr>
          <w:p w14:paraId="138E09BA"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B17D3ED"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C29FD24"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21E14A50"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5AEC98D5"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1AFFEF1"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7D43C0B"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4103954" w14:textId="77777777" w:rsidR="002A0AA7" w:rsidRPr="000F57DA" w:rsidRDefault="002A0AA7" w:rsidP="002A0AA7">
            <w:pPr>
              <w:pStyle w:val="TableText"/>
              <w:spacing w:before="0" w:after="0"/>
              <w:jc w:val="center"/>
            </w:pPr>
          </w:p>
        </w:tc>
      </w:tr>
      <w:tr w:rsidR="0057486C" w14:paraId="6DD3A717" w14:textId="77777777" w:rsidTr="00CC405B">
        <w:trPr>
          <w:cantSplit/>
        </w:trPr>
        <w:tc>
          <w:tcPr>
            <w:tcW w:w="1249" w:type="dxa"/>
            <w:vMerge/>
            <w:shd w:val="clear" w:color="auto" w:fill="FFFFFF"/>
            <w:tcMar>
              <w:top w:w="0" w:type="dxa"/>
              <w:left w:w="0" w:type="dxa"/>
              <w:bottom w:w="0" w:type="dxa"/>
              <w:right w:w="0" w:type="dxa"/>
            </w:tcMar>
          </w:tcPr>
          <w:p w14:paraId="2B56EAE8"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07E84B2"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0B58644" w14:textId="77777777" w:rsidR="002A0AA7" w:rsidRPr="00943E65" w:rsidRDefault="002A0AA7" w:rsidP="002A0AA7">
            <w:pPr>
              <w:pStyle w:val="TableText"/>
              <w:spacing w:before="0" w:after="0"/>
              <w:jc w:val="center"/>
            </w:pPr>
            <w:r w:rsidRPr="00943E65">
              <w:t>2018</w:t>
            </w:r>
          </w:p>
        </w:tc>
        <w:tc>
          <w:tcPr>
            <w:tcW w:w="1134" w:type="dxa"/>
            <w:shd w:val="clear" w:color="auto" w:fill="FF0000"/>
            <w:tcMar>
              <w:top w:w="0" w:type="dxa"/>
              <w:left w:w="0" w:type="dxa"/>
              <w:bottom w:w="0" w:type="dxa"/>
              <w:right w:w="0" w:type="dxa"/>
            </w:tcMar>
            <w:vAlign w:val="center"/>
          </w:tcPr>
          <w:p w14:paraId="5EECC43B" w14:textId="77777777" w:rsidR="002A0AA7" w:rsidRPr="00943E65" w:rsidRDefault="002A0AA7" w:rsidP="002A0AA7">
            <w:pPr>
              <w:pStyle w:val="TableText"/>
              <w:spacing w:before="0" w:after="0"/>
              <w:jc w:val="center"/>
            </w:pPr>
            <w:r w:rsidRPr="00943E65">
              <w:t>-</w:t>
            </w:r>
          </w:p>
        </w:tc>
        <w:tc>
          <w:tcPr>
            <w:tcW w:w="1134" w:type="dxa"/>
            <w:shd w:val="clear" w:color="auto" w:fill="FFFFFF"/>
            <w:tcMar>
              <w:top w:w="0" w:type="dxa"/>
              <w:left w:w="0" w:type="dxa"/>
              <w:bottom w:w="0" w:type="dxa"/>
              <w:right w:w="0" w:type="dxa"/>
            </w:tcMar>
            <w:vAlign w:val="center"/>
          </w:tcPr>
          <w:p w14:paraId="3C30E9F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B8D97F4"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20B4DF2"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6BA22BE" w14:textId="77777777" w:rsidR="002A0AA7" w:rsidRPr="000F57DA" w:rsidRDefault="002A0AA7" w:rsidP="002A0AA7">
            <w:pPr>
              <w:pStyle w:val="TableText"/>
              <w:spacing w:before="0" w:after="0"/>
              <w:jc w:val="center"/>
            </w:pPr>
          </w:p>
        </w:tc>
      </w:tr>
      <w:tr w:rsidR="0057486C" w14:paraId="0ACA23F8" w14:textId="77777777" w:rsidTr="00CC405B">
        <w:trPr>
          <w:cantSplit/>
        </w:trPr>
        <w:tc>
          <w:tcPr>
            <w:tcW w:w="1249" w:type="dxa"/>
            <w:vMerge/>
            <w:shd w:val="clear" w:color="auto" w:fill="FFFFFF"/>
            <w:tcMar>
              <w:top w:w="0" w:type="dxa"/>
              <w:left w:w="0" w:type="dxa"/>
              <w:bottom w:w="0" w:type="dxa"/>
              <w:right w:w="0" w:type="dxa"/>
            </w:tcMar>
          </w:tcPr>
          <w:p w14:paraId="6BBE15EA"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765B95E2"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2920440" w14:textId="77777777" w:rsidR="002A0AA7" w:rsidRPr="00943E65" w:rsidRDefault="002A0AA7" w:rsidP="002A0AA7">
            <w:pPr>
              <w:pStyle w:val="TableText"/>
              <w:spacing w:before="0" w:after="0"/>
              <w:jc w:val="center"/>
            </w:pPr>
            <w:r w:rsidRPr="00943E65">
              <w:t>2019</w:t>
            </w:r>
          </w:p>
        </w:tc>
        <w:tc>
          <w:tcPr>
            <w:tcW w:w="1134" w:type="dxa"/>
            <w:shd w:val="clear" w:color="auto" w:fill="FF0000"/>
            <w:tcMar>
              <w:top w:w="0" w:type="dxa"/>
              <w:left w:w="0" w:type="dxa"/>
              <w:bottom w:w="0" w:type="dxa"/>
              <w:right w:w="0" w:type="dxa"/>
            </w:tcMar>
            <w:vAlign w:val="center"/>
          </w:tcPr>
          <w:p w14:paraId="26B9DC8D" w14:textId="77777777" w:rsidR="002A0AA7" w:rsidRPr="00943E65" w:rsidRDefault="002A0AA7" w:rsidP="002A0AA7">
            <w:pPr>
              <w:pStyle w:val="TableText"/>
              <w:spacing w:before="0" w:after="0"/>
              <w:jc w:val="center"/>
            </w:pPr>
            <w:r w:rsidRPr="00943E65">
              <w:t>-</w:t>
            </w:r>
          </w:p>
        </w:tc>
        <w:tc>
          <w:tcPr>
            <w:tcW w:w="1134" w:type="dxa"/>
            <w:shd w:val="clear" w:color="auto" w:fill="FFFFFF"/>
            <w:tcMar>
              <w:top w:w="0" w:type="dxa"/>
              <w:left w:w="0" w:type="dxa"/>
              <w:bottom w:w="0" w:type="dxa"/>
              <w:right w:w="0" w:type="dxa"/>
            </w:tcMar>
            <w:vAlign w:val="center"/>
          </w:tcPr>
          <w:p w14:paraId="434EC3C5"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FB93F66"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0C1F5EF"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C04AF68" w14:textId="77777777" w:rsidR="002A0AA7" w:rsidRPr="000F57DA" w:rsidRDefault="002A0AA7" w:rsidP="002A0AA7">
            <w:pPr>
              <w:pStyle w:val="TableText"/>
              <w:spacing w:before="0" w:after="0"/>
              <w:jc w:val="center"/>
            </w:pPr>
          </w:p>
        </w:tc>
      </w:tr>
      <w:tr w:rsidR="0057486C" w14:paraId="347773DF" w14:textId="77777777" w:rsidTr="00CC405B">
        <w:trPr>
          <w:cantSplit/>
        </w:trPr>
        <w:tc>
          <w:tcPr>
            <w:tcW w:w="1249" w:type="dxa"/>
            <w:vMerge/>
            <w:shd w:val="clear" w:color="auto" w:fill="FFFFFF"/>
            <w:tcMar>
              <w:top w:w="0" w:type="dxa"/>
              <w:left w:w="0" w:type="dxa"/>
              <w:bottom w:w="0" w:type="dxa"/>
              <w:right w:w="0" w:type="dxa"/>
            </w:tcMar>
          </w:tcPr>
          <w:p w14:paraId="07D285E3"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267100F"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6DFEAF0"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4744CAB6"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3521739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F5B7E81"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54110C3B"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D0F0675" w14:textId="77777777" w:rsidR="002A0AA7" w:rsidRPr="000F57DA" w:rsidRDefault="002A0AA7" w:rsidP="002A0AA7">
            <w:pPr>
              <w:pStyle w:val="TableText"/>
              <w:spacing w:before="0" w:after="0"/>
              <w:jc w:val="center"/>
            </w:pPr>
          </w:p>
        </w:tc>
      </w:tr>
      <w:tr w:rsidR="0057486C" w14:paraId="2459625C" w14:textId="77777777" w:rsidTr="00CC405B">
        <w:trPr>
          <w:cantSplit/>
        </w:trPr>
        <w:tc>
          <w:tcPr>
            <w:tcW w:w="1249" w:type="dxa"/>
            <w:vMerge/>
            <w:shd w:val="clear" w:color="auto" w:fill="FFFFFF"/>
            <w:tcMar>
              <w:top w:w="0" w:type="dxa"/>
              <w:left w:w="0" w:type="dxa"/>
              <w:bottom w:w="0" w:type="dxa"/>
              <w:right w:w="0" w:type="dxa"/>
            </w:tcMar>
          </w:tcPr>
          <w:p w14:paraId="65A502C8"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0668AB85" w14:textId="77777777" w:rsidR="002A0AA7" w:rsidRPr="00943E65" w:rsidRDefault="002A0AA7" w:rsidP="002A0AA7">
            <w:pPr>
              <w:pStyle w:val="TableText"/>
            </w:pPr>
            <w:r w:rsidRPr="00943E65">
              <w:t>Gwydir</w:t>
            </w:r>
          </w:p>
        </w:tc>
        <w:tc>
          <w:tcPr>
            <w:tcW w:w="1134" w:type="dxa"/>
            <w:shd w:val="clear" w:color="auto" w:fill="FFFFFF"/>
            <w:tcMar>
              <w:top w:w="0" w:type="dxa"/>
              <w:left w:w="0" w:type="dxa"/>
              <w:bottom w:w="0" w:type="dxa"/>
              <w:right w:w="0" w:type="dxa"/>
            </w:tcMar>
            <w:vAlign w:val="center"/>
          </w:tcPr>
          <w:p w14:paraId="7888C044"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3144DE53" w14:textId="77777777" w:rsidR="002A0AA7" w:rsidRPr="00943E65"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3A11E61A"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BB54604"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544BE7BC"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F0600CB" w14:textId="77777777" w:rsidR="002A0AA7" w:rsidRPr="000F57DA" w:rsidRDefault="002A0AA7" w:rsidP="002A0AA7">
            <w:pPr>
              <w:pStyle w:val="TableText"/>
              <w:spacing w:before="0" w:after="0"/>
              <w:jc w:val="center"/>
            </w:pPr>
          </w:p>
        </w:tc>
      </w:tr>
      <w:tr w:rsidR="0057486C" w14:paraId="6507FB46" w14:textId="77777777" w:rsidTr="00CC405B">
        <w:trPr>
          <w:cantSplit/>
        </w:trPr>
        <w:tc>
          <w:tcPr>
            <w:tcW w:w="1249" w:type="dxa"/>
            <w:vMerge/>
            <w:shd w:val="clear" w:color="auto" w:fill="FFFFFF"/>
            <w:tcMar>
              <w:top w:w="0" w:type="dxa"/>
              <w:left w:w="0" w:type="dxa"/>
              <w:bottom w:w="0" w:type="dxa"/>
              <w:right w:w="0" w:type="dxa"/>
            </w:tcMar>
          </w:tcPr>
          <w:p w14:paraId="141F2B95"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0AD7A389"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DA97F49"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3A84D60E"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1514BC51"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789321C"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5544F56"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E74770D" w14:textId="77777777" w:rsidR="002A0AA7" w:rsidRPr="000F57DA" w:rsidRDefault="002A0AA7" w:rsidP="002A0AA7">
            <w:pPr>
              <w:pStyle w:val="TableText"/>
              <w:spacing w:before="0" w:after="0"/>
              <w:jc w:val="center"/>
            </w:pPr>
          </w:p>
        </w:tc>
      </w:tr>
      <w:tr w:rsidR="0057486C" w14:paraId="58FD482D" w14:textId="77777777" w:rsidTr="00CC405B">
        <w:trPr>
          <w:cantSplit/>
        </w:trPr>
        <w:tc>
          <w:tcPr>
            <w:tcW w:w="1249" w:type="dxa"/>
            <w:vMerge/>
            <w:shd w:val="clear" w:color="auto" w:fill="FFFFFF"/>
            <w:tcMar>
              <w:top w:w="0" w:type="dxa"/>
              <w:left w:w="0" w:type="dxa"/>
              <w:bottom w:w="0" w:type="dxa"/>
              <w:right w:w="0" w:type="dxa"/>
            </w:tcMar>
          </w:tcPr>
          <w:p w14:paraId="7E3F8631"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60BF6DE"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740A803B"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51E6529D"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0BFC428E"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791FC2E"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6844C32"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C6C120C" w14:textId="77777777" w:rsidR="002A0AA7" w:rsidRPr="000F57DA" w:rsidRDefault="002A0AA7" w:rsidP="002A0AA7">
            <w:pPr>
              <w:pStyle w:val="TableText"/>
              <w:spacing w:before="0" w:after="0"/>
              <w:jc w:val="center"/>
            </w:pPr>
          </w:p>
        </w:tc>
      </w:tr>
      <w:tr w:rsidR="0057486C" w14:paraId="2B97504E" w14:textId="77777777" w:rsidTr="00CC405B">
        <w:trPr>
          <w:cantSplit/>
        </w:trPr>
        <w:tc>
          <w:tcPr>
            <w:tcW w:w="1249" w:type="dxa"/>
            <w:vMerge/>
            <w:shd w:val="clear" w:color="auto" w:fill="FFFFFF"/>
            <w:tcMar>
              <w:top w:w="0" w:type="dxa"/>
              <w:left w:w="0" w:type="dxa"/>
              <w:bottom w:w="0" w:type="dxa"/>
              <w:right w:w="0" w:type="dxa"/>
            </w:tcMar>
          </w:tcPr>
          <w:p w14:paraId="07C6BCE5"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E4948CC"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C7AAF60"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59A6B3B1"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6B486185"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2D20B73"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5F0E166A"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A7EBFF8" w14:textId="77777777" w:rsidR="002A0AA7" w:rsidRPr="000F57DA" w:rsidRDefault="002A0AA7" w:rsidP="002A0AA7">
            <w:pPr>
              <w:pStyle w:val="TableText"/>
              <w:spacing w:before="0" w:after="0"/>
              <w:jc w:val="center"/>
            </w:pPr>
          </w:p>
        </w:tc>
      </w:tr>
      <w:tr w:rsidR="0057486C" w14:paraId="656347CD" w14:textId="77777777" w:rsidTr="00CC405B">
        <w:trPr>
          <w:cantSplit/>
        </w:trPr>
        <w:tc>
          <w:tcPr>
            <w:tcW w:w="1249" w:type="dxa"/>
            <w:vMerge/>
            <w:shd w:val="clear" w:color="auto" w:fill="FFFFFF"/>
            <w:tcMar>
              <w:top w:w="0" w:type="dxa"/>
              <w:left w:w="0" w:type="dxa"/>
              <w:bottom w:w="0" w:type="dxa"/>
              <w:right w:w="0" w:type="dxa"/>
            </w:tcMar>
          </w:tcPr>
          <w:p w14:paraId="66F0978D"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6F2E68C"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F835909"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0CFB6F63"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24ECD686"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CEE96F1"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5821613C"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39C11CB" w14:textId="77777777" w:rsidR="002A0AA7" w:rsidRPr="000F57DA" w:rsidRDefault="002A0AA7" w:rsidP="002A0AA7">
            <w:pPr>
              <w:pStyle w:val="TableText"/>
              <w:spacing w:before="0" w:after="0"/>
              <w:jc w:val="center"/>
            </w:pPr>
          </w:p>
        </w:tc>
      </w:tr>
      <w:tr w:rsidR="0057486C" w14:paraId="03674476" w14:textId="77777777" w:rsidTr="00CC405B">
        <w:trPr>
          <w:cantSplit/>
        </w:trPr>
        <w:tc>
          <w:tcPr>
            <w:tcW w:w="1249" w:type="dxa"/>
            <w:vMerge/>
            <w:shd w:val="clear" w:color="auto" w:fill="FFFFFF"/>
            <w:tcMar>
              <w:top w:w="0" w:type="dxa"/>
              <w:left w:w="0" w:type="dxa"/>
              <w:bottom w:w="0" w:type="dxa"/>
              <w:right w:w="0" w:type="dxa"/>
            </w:tcMar>
          </w:tcPr>
          <w:p w14:paraId="2CC66003"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15E1314"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10EC4C1"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4E9ED576"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3E6FF64B"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84880B2"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07E2A9E"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335D633" w14:textId="77777777" w:rsidR="002A0AA7" w:rsidRPr="000F57DA" w:rsidRDefault="002A0AA7" w:rsidP="002A0AA7">
            <w:pPr>
              <w:pStyle w:val="TableText"/>
              <w:spacing w:before="0" w:after="0"/>
              <w:jc w:val="center"/>
            </w:pPr>
          </w:p>
        </w:tc>
      </w:tr>
      <w:tr w:rsidR="0057486C" w14:paraId="10A2E1EC" w14:textId="77777777" w:rsidTr="00CC405B">
        <w:trPr>
          <w:cantSplit/>
        </w:trPr>
        <w:tc>
          <w:tcPr>
            <w:tcW w:w="1249" w:type="dxa"/>
            <w:vMerge/>
            <w:shd w:val="clear" w:color="auto" w:fill="FFFFFF"/>
            <w:tcMar>
              <w:top w:w="0" w:type="dxa"/>
              <w:left w:w="0" w:type="dxa"/>
              <w:bottom w:w="0" w:type="dxa"/>
              <w:right w:w="0" w:type="dxa"/>
            </w:tcMar>
          </w:tcPr>
          <w:p w14:paraId="2BBA25DB"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1F4B04DF" w14:textId="77777777" w:rsidR="002A0AA7" w:rsidRPr="00943E65" w:rsidRDefault="002A0AA7" w:rsidP="002A0AA7">
            <w:pPr>
              <w:pStyle w:val="TableText"/>
            </w:pPr>
            <w:r w:rsidRPr="00943E65">
              <w:t>Lachlan</w:t>
            </w:r>
          </w:p>
        </w:tc>
        <w:tc>
          <w:tcPr>
            <w:tcW w:w="1134" w:type="dxa"/>
            <w:shd w:val="clear" w:color="auto" w:fill="FFFFFF"/>
            <w:tcMar>
              <w:top w:w="0" w:type="dxa"/>
              <w:left w:w="0" w:type="dxa"/>
              <w:bottom w:w="0" w:type="dxa"/>
              <w:right w:w="0" w:type="dxa"/>
            </w:tcMar>
            <w:vAlign w:val="center"/>
          </w:tcPr>
          <w:p w14:paraId="1C06AF56"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4781454B" w14:textId="77777777" w:rsidR="002A0AA7" w:rsidRPr="00943E65"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54C19EC"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38B5E1C"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4A616CF"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2C5FDB5" w14:textId="77777777" w:rsidR="002A0AA7" w:rsidRPr="000F57DA" w:rsidRDefault="002A0AA7" w:rsidP="002A0AA7">
            <w:pPr>
              <w:pStyle w:val="TableText"/>
              <w:spacing w:before="0" w:after="0"/>
              <w:jc w:val="center"/>
            </w:pPr>
          </w:p>
        </w:tc>
      </w:tr>
      <w:tr w:rsidR="0057486C" w14:paraId="47FF08C4" w14:textId="77777777" w:rsidTr="00CC405B">
        <w:trPr>
          <w:cantSplit/>
        </w:trPr>
        <w:tc>
          <w:tcPr>
            <w:tcW w:w="1249" w:type="dxa"/>
            <w:vMerge/>
            <w:shd w:val="clear" w:color="auto" w:fill="FFFFFF"/>
            <w:tcMar>
              <w:top w:w="0" w:type="dxa"/>
              <w:left w:w="0" w:type="dxa"/>
              <w:bottom w:w="0" w:type="dxa"/>
              <w:right w:w="0" w:type="dxa"/>
            </w:tcMar>
          </w:tcPr>
          <w:p w14:paraId="53C1D40E"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DF0F533"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FFB96BF"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61D2E278"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72470190"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913E7B3"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7BAC9790"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73F71D7" w14:textId="77777777" w:rsidR="002A0AA7" w:rsidRPr="000F57DA" w:rsidRDefault="002A0AA7" w:rsidP="002A0AA7">
            <w:pPr>
              <w:pStyle w:val="TableText"/>
              <w:spacing w:before="0" w:after="0"/>
              <w:jc w:val="center"/>
            </w:pPr>
          </w:p>
        </w:tc>
      </w:tr>
      <w:tr w:rsidR="0057486C" w14:paraId="45D1B431" w14:textId="77777777" w:rsidTr="00CC405B">
        <w:trPr>
          <w:cantSplit/>
        </w:trPr>
        <w:tc>
          <w:tcPr>
            <w:tcW w:w="1249" w:type="dxa"/>
            <w:vMerge/>
            <w:shd w:val="clear" w:color="auto" w:fill="FFFFFF"/>
            <w:tcMar>
              <w:top w:w="0" w:type="dxa"/>
              <w:left w:w="0" w:type="dxa"/>
              <w:bottom w:w="0" w:type="dxa"/>
              <w:right w:w="0" w:type="dxa"/>
            </w:tcMar>
          </w:tcPr>
          <w:p w14:paraId="1E0021DE"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06201340"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78F2A50" w14:textId="77777777" w:rsidR="002A0AA7" w:rsidRPr="00943E65" w:rsidRDefault="002A0AA7" w:rsidP="002A0AA7">
            <w:pPr>
              <w:pStyle w:val="TableText"/>
              <w:spacing w:before="0" w:after="0"/>
              <w:jc w:val="center"/>
            </w:pPr>
            <w:r w:rsidRPr="00943E65">
              <w:t>2017</w:t>
            </w:r>
          </w:p>
        </w:tc>
        <w:tc>
          <w:tcPr>
            <w:tcW w:w="1134" w:type="dxa"/>
            <w:shd w:val="clear" w:color="auto" w:fill="92D050"/>
            <w:tcMar>
              <w:top w:w="0" w:type="dxa"/>
              <w:left w:w="0" w:type="dxa"/>
              <w:bottom w:w="0" w:type="dxa"/>
              <w:right w:w="0" w:type="dxa"/>
            </w:tcMar>
            <w:vAlign w:val="center"/>
          </w:tcPr>
          <w:p w14:paraId="6A56EB0B" w14:textId="77777777" w:rsidR="002A0AA7" w:rsidRPr="00943E65" w:rsidRDefault="002A0AA7" w:rsidP="002A0AA7">
            <w:pPr>
              <w:pStyle w:val="TableText"/>
              <w:spacing w:before="0" w:after="0"/>
              <w:jc w:val="center"/>
            </w:pPr>
            <w:r w:rsidRPr="00943E65">
              <w:t>+</w:t>
            </w:r>
          </w:p>
        </w:tc>
        <w:tc>
          <w:tcPr>
            <w:tcW w:w="1134" w:type="dxa"/>
            <w:shd w:val="clear" w:color="auto" w:fill="92D050"/>
            <w:tcMar>
              <w:top w:w="0" w:type="dxa"/>
              <w:left w:w="0" w:type="dxa"/>
              <w:bottom w:w="0" w:type="dxa"/>
              <w:right w:w="0" w:type="dxa"/>
            </w:tcMar>
            <w:vAlign w:val="center"/>
          </w:tcPr>
          <w:p w14:paraId="2383F6BD"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189D8029" w14:textId="77777777" w:rsidR="002A0AA7" w:rsidRPr="000F57DA" w:rsidRDefault="002A0AA7" w:rsidP="002A0AA7">
            <w:pPr>
              <w:pStyle w:val="TableText"/>
              <w:spacing w:before="0" w:after="0"/>
              <w:jc w:val="center"/>
            </w:pPr>
          </w:p>
        </w:tc>
        <w:tc>
          <w:tcPr>
            <w:tcW w:w="1134" w:type="dxa"/>
            <w:shd w:val="clear" w:color="auto" w:fill="92D050"/>
            <w:tcMar>
              <w:top w:w="0" w:type="dxa"/>
              <w:left w:w="0" w:type="dxa"/>
              <w:bottom w:w="0" w:type="dxa"/>
              <w:right w:w="0" w:type="dxa"/>
            </w:tcMar>
            <w:vAlign w:val="center"/>
          </w:tcPr>
          <w:p w14:paraId="6D4A7404"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5C51B676" w14:textId="77777777" w:rsidR="002A0AA7" w:rsidRPr="000F57DA" w:rsidRDefault="002A0AA7" w:rsidP="002A0AA7">
            <w:pPr>
              <w:pStyle w:val="TableText"/>
              <w:spacing w:before="0" w:after="0"/>
              <w:jc w:val="center"/>
            </w:pPr>
          </w:p>
        </w:tc>
      </w:tr>
      <w:tr w:rsidR="0057486C" w14:paraId="758AF8A0" w14:textId="77777777" w:rsidTr="00CC405B">
        <w:trPr>
          <w:cantSplit/>
        </w:trPr>
        <w:tc>
          <w:tcPr>
            <w:tcW w:w="1249" w:type="dxa"/>
            <w:vMerge/>
            <w:shd w:val="clear" w:color="auto" w:fill="FFFFFF"/>
            <w:tcMar>
              <w:top w:w="0" w:type="dxa"/>
              <w:left w:w="0" w:type="dxa"/>
              <w:bottom w:w="0" w:type="dxa"/>
              <w:right w:w="0" w:type="dxa"/>
            </w:tcMar>
          </w:tcPr>
          <w:p w14:paraId="18FAA826"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311864E"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25A49A2"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4CC7A9E3"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22CD41BC"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75F7BB9"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51A4B69"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CCBE7DE" w14:textId="77777777" w:rsidR="002A0AA7" w:rsidRPr="000F57DA" w:rsidRDefault="002A0AA7" w:rsidP="002A0AA7">
            <w:pPr>
              <w:pStyle w:val="TableText"/>
              <w:spacing w:before="0" w:after="0"/>
              <w:jc w:val="center"/>
            </w:pPr>
          </w:p>
        </w:tc>
      </w:tr>
      <w:tr w:rsidR="0057486C" w14:paraId="3DB8E4D3" w14:textId="77777777" w:rsidTr="00CC405B">
        <w:trPr>
          <w:cantSplit/>
        </w:trPr>
        <w:tc>
          <w:tcPr>
            <w:tcW w:w="1249" w:type="dxa"/>
            <w:vMerge/>
            <w:shd w:val="clear" w:color="auto" w:fill="FFFFFF"/>
            <w:tcMar>
              <w:top w:w="0" w:type="dxa"/>
              <w:left w:w="0" w:type="dxa"/>
              <w:bottom w:w="0" w:type="dxa"/>
              <w:right w:w="0" w:type="dxa"/>
            </w:tcMar>
          </w:tcPr>
          <w:p w14:paraId="6F710F2E"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F6037B1"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945755E"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48B4587C"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49B375DF"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4BDCA47"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005A63E"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3C73E96" w14:textId="77777777" w:rsidR="002A0AA7" w:rsidRPr="000F57DA" w:rsidRDefault="002A0AA7" w:rsidP="002A0AA7">
            <w:pPr>
              <w:pStyle w:val="TableText"/>
              <w:spacing w:before="0" w:after="0"/>
              <w:jc w:val="center"/>
            </w:pPr>
          </w:p>
        </w:tc>
      </w:tr>
      <w:tr w:rsidR="0057486C" w14:paraId="4EE9CBA5" w14:textId="77777777" w:rsidTr="00CC405B">
        <w:trPr>
          <w:cantSplit/>
        </w:trPr>
        <w:tc>
          <w:tcPr>
            <w:tcW w:w="1249" w:type="dxa"/>
            <w:vMerge/>
            <w:shd w:val="clear" w:color="auto" w:fill="FFFFFF"/>
            <w:tcMar>
              <w:top w:w="0" w:type="dxa"/>
              <w:left w:w="0" w:type="dxa"/>
              <w:bottom w:w="0" w:type="dxa"/>
              <w:right w:w="0" w:type="dxa"/>
            </w:tcMar>
          </w:tcPr>
          <w:p w14:paraId="792F3C4E"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4296B62"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4094991"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53583E01"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7B4F8FA4"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6467A45"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8CD6DED"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BFEF42B" w14:textId="77777777" w:rsidR="002A0AA7" w:rsidRPr="000F57DA" w:rsidRDefault="002A0AA7" w:rsidP="002A0AA7">
            <w:pPr>
              <w:pStyle w:val="TableText"/>
              <w:spacing w:before="0" w:after="0"/>
              <w:jc w:val="center"/>
            </w:pPr>
          </w:p>
        </w:tc>
      </w:tr>
      <w:tr w:rsidR="0057486C" w14:paraId="4BC54633" w14:textId="77777777" w:rsidTr="00CC405B">
        <w:trPr>
          <w:cantSplit/>
        </w:trPr>
        <w:tc>
          <w:tcPr>
            <w:tcW w:w="1249" w:type="dxa"/>
            <w:vMerge/>
            <w:shd w:val="clear" w:color="auto" w:fill="FFFFFF"/>
            <w:tcMar>
              <w:top w:w="0" w:type="dxa"/>
              <w:left w:w="0" w:type="dxa"/>
              <w:bottom w:w="0" w:type="dxa"/>
              <w:right w:w="0" w:type="dxa"/>
            </w:tcMar>
          </w:tcPr>
          <w:p w14:paraId="7A36515B"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10DBF6CA" w14:textId="77777777" w:rsidR="002A0AA7" w:rsidRPr="00943E65" w:rsidRDefault="002A0AA7" w:rsidP="002A0AA7">
            <w:pPr>
              <w:pStyle w:val="TableText"/>
            </w:pPr>
            <w:r w:rsidRPr="00943E65">
              <w:t>Lower Murray</w:t>
            </w:r>
          </w:p>
        </w:tc>
        <w:tc>
          <w:tcPr>
            <w:tcW w:w="1134" w:type="dxa"/>
            <w:shd w:val="clear" w:color="auto" w:fill="FFFFFF"/>
            <w:tcMar>
              <w:top w:w="0" w:type="dxa"/>
              <w:left w:w="0" w:type="dxa"/>
              <w:bottom w:w="0" w:type="dxa"/>
              <w:right w:w="0" w:type="dxa"/>
            </w:tcMar>
            <w:vAlign w:val="center"/>
          </w:tcPr>
          <w:p w14:paraId="6197580E"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061A0587" w14:textId="77777777" w:rsidR="002A0AA7" w:rsidRPr="00943E65"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2F52C9DC"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616D125"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4623237"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62D1D2E" w14:textId="77777777" w:rsidR="002A0AA7" w:rsidRPr="000F57DA" w:rsidRDefault="002A0AA7" w:rsidP="002A0AA7">
            <w:pPr>
              <w:pStyle w:val="TableText"/>
              <w:spacing w:before="0" w:after="0"/>
              <w:jc w:val="center"/>
            </w:pPr>
          </w:p>
        </w:tc>
      </w:tr>
      <w:tr w:rsidR="0057486C" w14:paraId="6C489BF7" w14:textId="77777777" w:rsidTr="00CC405B">
        <w:trPr>
          <w:cantSplit/>
        </w:trPr>
        <w:tc>
          <w:tcPr>
            <w:tcW w:w="1249" w:type="dxa"/>
            <w:vMerge/>
            <w:shd w:val="clear" w:color="auto" w:fill="FFFFFF"/>
            <w:tcMar>
              <w:top w:w="0" w:type="dxa"/>
              <w:left w:w="0" w:type="dxa"/>
              <w:bottom w:w="0" w:type="dxa"/>
              <w:right w:w="0" w:type="dxa"/>
            </w:tcMar>
          </w:tcPr>
          <w:p w14:paraId="6A230038"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BCC618C"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AC725B4" w14:textId="77777777" w:rsidR="002A0AA7" w:rsidRPr="00943E65" w:rsidRDefault="002A0AA7" w:rsidP="002A0AA7">
            <w:pPr>
              <w:pStyle w:val="TableText"/>
              <w:spacing w:before="0" w:after="0"/>
              <w:jc w:val="center"/>
            </w:pPr>
            <w:r w:rsidRPr="00943E65">
              <w:t>2016</w:t>
            </w:r>
          </w:p>
        </w:tc>
        <w:tc>
          <w:tcPr>
            <w:tcW w:w="1134" w:type="dxa"/>
            <w:shd w:val="clear" w:color="auto" w:fill="FF0000"/>
            <w:tcMar>
              <w:top w:w="0" w:type="dxa"/>
              <w:left w:w="0" w:type="dxa"/>
              <w:bottom w:w="0" w:type="dxa"/>
              <w:right w:w="0" w:type="dxa"/>
            </w:tcMar>
            <w:vAlign w:val="center"/>
          </w:tcPr>
          <w:p w14:paraId="54FE4F2B" w14:textId="77777777" w:rsidR="002A0AA7" w:rsidRPr="00943E65" w:rsidRDefault="002A0AA7" w:rsidP="002A0AA7">
            <w:pPr>
              <w:pStyle w:val="TableText"/>
              <w:spacing w:before="0" w:after="0"/>
              <w:jc w:val="center"/>
            </w:pPr>
            <w:r w:rsidRPr="00943E65">
              <w:t>-</w:t>
            </w:r>
          </w:p>
        </w:tc>
        <w:tc>
          <w:tcPr>
            <w:tcW w:w="1134" w:type="dxa"/>
            <w:shd w:val="clear" w:color="auto" w:fill="FFFFFF"/>
            <w:tcMar>
              <w:top w:w="0" w:type="dxa"/>
              <w:left w:w="0" w:type="dxa"/>
              <w:bottom w:w="0" w:type="dxa"/>
              <w:right w:w="0" w:type="dxa"/>
            </w:tcMar>
            <w:vAlign w:val="center"/>
          </w:tcPr>
          <w:p w14:paraId="3B300A3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D05123C"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699665C"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5F893BD" w14:textId="77777777" w:rsidR="002A0AA7" w:rsidRPr="000F57DA" w:rsidRDefault="002A0AA7" w:rsidP="002A0AA7">
            <w:pPr>
              <w:pStyle w:val="TableText"/>
              <w:spacing w:before="0" w:after="0"/>
              <w:jc w:val="center"/>
            </w:pPr>
          </w:p>
        </w:tc>
      </w:tr>
      <w:tr w:rsidR="0057486C" w14:paraId="3AB748D2" w14:textId="77777777" w:rsidTr="00CC405B">
        <w:trPr>
          <w:cantSplit/>
        </w:trPr>
        <w:tc>
          <w:tcPr>
            <w:tcW w:w="1249" w:type="dxa"/>
            <w:vMerge/>
            <w:shd w:val="clear" w:color="auto" w:fill="FFFFFF"/>
            <w:tcMar>
              <w:top w:w="0" w:type="dxa"/>
              <w:left w:w="0" w:type="dxa"/>
              <w:bottom w:w="0" w:type="dxa"/>
              <w:right w:w="0" w:type="dxa"/>
            </w:tcMar>
          </w:tcPr>
          <w:p w14:paraId="3894388F"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94A9A18"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E0663E3"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4632B4C9"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224E5B23"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30B1892"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BBA5E1F"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7B9B73C" w14:textId="77777777" w:rsidR="002A0AA7" w:rsidRPr="000F57DA" w:rsidRDefault="002A0AA7" w:rsidP="002A0AA7">
            <w:pPr>
              <w:pStyle w:val="TableText"/>
              <w:spacing w:before="0" w:after="0"/>
              <w:jc w:val="center"/>
            </w:pPr>
          </w:p>
        </w:tc>
      </w:tr>
      <w:tr w:rsidR="0057486C" w14:paraId="2B79D3FD" w14:textId="77777777" w:rsidTr="00CC405B">
        <w:trPr>
          <w:cantSplit/>
        </w:trPr>
        <w:tc>
          <w:tcPr>
            <w:tcW w:w="1249" w:type="dxa"/>
            <w:vMerge/>
            <w:shd w:val="clear" w:color="auto" w:fill="FFFFFF"/>
            <w:tcMar>
              <w:top w:w="0" w:type="dxa"/>
              <w:left w:w="0" w:type="dxa"/>
              <w:bottom w:w="0" w:type="dxa"/>
              <w:right w:w="0" w:type="dxa"/>
            </w:tcMar>
          </w:tcPr>
          <w:p w14:paraId="247179D5"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05B962E"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49D2639"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5BD0256F"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5B38ED2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1EF35EE"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0F4C4DA"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930AD6D" w14:textId="77777777" w:rsidR="002A0AA7" w:rsidRPr="000F57DA" w:rsidRDefault="002A0AA7" w:rsidP="002A0AA7">
            <w:pPr>
              <w:pStyle w:val="TableText"/>
              <w:spacing w:before="0" w:after="0"/>
              <w:jc w:val="center"/>
            </w:pPr>
          </w:p>
        </w:tc>
      </w:tr>
      <w:tr w:rsidR="0057486C" w14:paraId="6C9896BB" w14:textId="77777777" w:rsidTr="00CC405B">
        <w:trPr>
          <w:cantSplit/>
        </w:trPr>
        <w:tc>
          <w:tcPr>
            <w:tcW w:w="1249" w:type="dxa"/>
            <w:vMerge/>
            <w:shd w:val="clear" w:color="auto" w:fill="FFFFFF"/>
            <w:tcMar>
              <w:top w:w="0" w:type="dxa"/>
              <w:left w:w="0" w:type="dxa"/>
              <w:bottom w:w="0" w:type="dxa"/>
              <w:right w:w="0" w:type="dxa"/>
            </w:tcMar>
          </w:tcPr>
          <w:p w14:paraId="7BC65CE2"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03E6515A"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5CB97ED"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5E903BB5"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5E4F7C13"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A57BF44"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3516FCB"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63A7B49" w14:textId="77777777" w:rsidR="002A0AA7" w:rsidRPr="000F57DA" w:rsidRDefault="002A0AA7" w:rsidP="002A0AA7">
            <w:pPr>
              <w:pStyle w:val="TableText"/>
              <w:spacing w:before="0" w:after="0"/>
              <w:jc w:val="center"/>
            </w:pPr>
          </w:p>
        </w:tc>
      </w:tr>
      <w:tr w:rsidR="0057486C" w14:paraId="5F9C91D0" w14:textId="77777777" w:rsidTr="00CC405B">
        <w:trPr>
          <w:cantSplit/>
        </w:trPr>
        <w:tc>
          <w:tcPr>
            <w:tcW w:w="1249" w:type="dxa"/>
            <w:vMerge/>
            <w:shd w:val="clear" w:color="auto" w:fill="FFFFFF"/>
            <w:tcMar>
              <w:top w:w="0" w:type="dxa"/>
              <w:left w:w="0" w:type="dxa"/>
              <w:bottom w:w="0" w:type="dxa"/>
              <w:right w:w="0" w:type="dxa"/>
            </w:tcMar>
          </w:tcPr>
          <w:p w14:paraId="34DB7467"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20D5F9E"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61A2630"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2437C798"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0AF0E8FD"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726F26C"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C2F0223"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271B795" w14:textId="77777777" w:rsidR="002A0AA7" w:rsidRPr="000F57DA" w:rsidRDefault="002A0AA7" w:rsidP="002A0AA7">
            <w:pPr>
              <w:pStyle w:val="TableText"/>
              <w:spacing w:before="0" w:after="0"/>
              <w:jc w:val="center"/>
            </w:pPr>
          </w:p>
        </w:tc>
      </w:tr>
      <w:tr w:rsidR="0057486C" w14:paraId="5216A656" w14:textId="77777777" w:rsidTr="00CC405B">
        <w:trPr>
          <w:cantSplit/>
        </w:trPr>
        <w:tc>
          <w:tcPr>
            <w:tcW w:w="1249" w:type="dxa"/>
            <w:vMerge/>
            <w:shd w:val="clear" w:color="auto" w:fill="FFFFFF"/>
            <w:tcMar>
              <w:top w:w="0" w:type="dxa"/>
              <w:left w:w="0" w:type="dxa"/>
              <w:bottom w:w="0" w:type="dxa"/>
              <w:right w:w="0" w:type="dxa"/>
            </w:tcMar>
          </w:tcPr>
          <w:p w14:paraId="1492CBBC"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5E9E9661" w14:textId="77777777" w:rsidR="002A0AA7" w:rsidRPr="00943E65" w:rsidRDefault="002A0AA7" w:rsidP="002A0AA7">
            <w:pPr>
              <w:pStyle w:val="TableText"/>
            </w:pPr>
            <w:r w:rsidRPr="00943E65">
              <w:t>Murrumbidgee</w:t>
            </w:r>
          </w:p>
        </w:tc>
        <w:tc>
          <w:tcPr>
            <w:tcW w:w="1134" w:type="dxa"/>
            <w:shd w:val="clear" w:color="auto" w:fill="FFFFFF"/>
            <w:tcMar>
              <w:top w:w="0" w:type="dxa"/>
              <w:left w:w="0" w:type="dxa"/>
              <w:bottom w:w="0" w:type="dxa"/>
              <w:right w:w="0" w:type="dxa"/>
            </w:tcMar>
            <w:vAlign w:val="center"/>
          </w:tcPr>
          <w:p w14:paraId="04FBF217"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50831094" w14:textId="77777777" w:rsidR="002A0AA7" w:rsidRPr="00943E65"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F1FEEC2"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7175F06"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76A514C9"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61B5849" w14:textId="77777777" w:rsidR="002A0AA7" w:rsidRPr="000F57DA" w:rsidRDefault="002A0AA7" w:rsidP="002A0AA7">
            <w:pPr>
              <w:pStyle w:val="TableText"/>
              <w:spacing w:before="0" w:after="0"/>
              <w:jc w:val="center"/>
            </w:pPr>
          </w:p>
        </w:tc>
      </w:tr>
      <w:tr w:rsidR="0057486C" w14:paraId="7E7921CA" w14:textId="77777777" w:rsidTr="00CC405B">
        <w:trPr>
          <w:cantSplit/>
        </w:trPr>
        <w:tc>
          <w:tcPr>
            <w:tcW w:w="1249" w:type="dxa"/>
            <w:vMerge/>
            <w:shd w:val="clear" w:color="auto" w:fill="FFFFFF"/>
            <w:tcMar>
              <w:top w:w="0" w:type="dxa"/>
              <w:left w:w="0" w:type="dxa"/>
              <w:bottom w:w="0" w:type="dxa"/>
              <w:right w:w="0" w:type="dxa"/>
            </w:tcMar>
          </w:tcPr>
          <w:p w14:paraId="49F80576"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AF66000"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8CDBB8F"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37A15BCE"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444BB52B"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7720977"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5CE1E1B6"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09CE7E5" w14:textId="77777777" w:rsidR="002A0AA7" w:rsidRPr="000F57DA" w:rsidRDefault="002A0AA7" w:rsidP="002A0AA7">
            <w:pPr>
              <w:pStyle w:val="TableText"/>
              <w:spacing w:before="0" w:after="0"/>
              <w:jc w:val="center"/>
            </w:pPr>
          </w:p>
        </w:tc>
      </w:tr>
      <w:tr w:rsidR="0057486C" w14:paraId="6427C183" w14:textId="77777777" w:rsidTr="00CC405B">
        <w:trPr>
          <w:cantSplit/>
        </w:trPr>
        <w:tc>
          <w:tcPr>
            <w:tcW w:w="1249" w:type="dxa"/>
            <w:vMerge/>
            <w:shd w:val="clear" w:color="auto" w:fill="FFFFFF"/>
            <w:tcMar>
              <w:top w:w="0" w:type="dxa"/>
              <w:left w:w="0" w:type="dxa"/>
              <w:bottom w:w="0" w:type="dxa"/>
              <w:right w:w="0" w:type="dxa"/>
            </w:tcMar>
          </w:tcPr>
          <w:p w14:paraId="08124E47"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151B210"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7628F975"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1CF7020E" w14:textId="77777777" w:rsidR="002A0AA7" w:rsidRPr="00943E65" w:rsidRDefault="002A0AA7" w:rsidP="002A0AA7">
            <w:pPr>
              <w:pStyle w:val="TableText"/>
              <w:spacing w:before="0" w:after="0"/>
              <w:jc w:val="center"/>
            </w:pPr>
            <w:r w:rsidRPr="00943E65">
              <w:t>0</w:t>
            </w:r>
          </w:p>
        </w:tc>
        <w:tc>
          <w:tcPr>
            <w:tcW w:w="1134" w:type="dxa"/>
            <w:shd w:val="clear" w:color="auto" w:fill="92D050"/>
            <w:tcMar>
              <w:top w:w="0" w:type="dxa"/>
              <w:left w:w="0" w:type="dxa"/>
              <w:bottom w:w="0" w:type="dxa"/>
              <w:right w:w="0" w:type="dxa"/>
            </w:tcMar>
            <w:vAlign w:val="center"/>
          </w:tcPr>
          <w:p w14:paraId="4B169300"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3C123E84" w14:textId="77777777" w:rsidR="002A0AA7" w:rsidRPr="000F57DA" w:rsidRDefault="002A0AA7" w:rsidP="002A0AA7">
            <w:pPr>
              <w:pStyle w:val="TableText"/>
              <w:spacing w:before="0" w:after="0"/>
              <w:jc w:val="center"/>
            </w:pPr>
          </w:p>
        </w:tc>
        <w:tc>
          <w:tcPr>
            <w:tcW w:w="1134" w:type="dxa"/>
            <w:shd w:val="clear" w:color="auto" w:fill="92D050"/>
            <w:tcMar>
              <w:top w:w="0" w:type="dxa"/>
              <w:left w:w="0" w:type="dxa"/>
              <w:bottom w:w="0" w:type="dxa"/>
              <w:right w:w="0" w:type="dxa"/>
            </w:tcMar>
            <w:vAlign w:val="center"/>
          </w:tcPr>
          <w:p w14:paraId="22F52DCA"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32EA5E13" w14:textId="77777777" w:rsidR="002A0AA7" w:rsidRPr="000F57DA" w:rsidRDefault="002A0AA7" w:rsidP="002A0AA7">
            <w:pPr>
              <w:pStyle w:val="TableText"/>
              <w:spacing w:before="0" w:after="0"/>
              <w:jc w:val="center"/>
            </w:pPr>
          </w:p>
        </w:tc>
      </w:tr>
      <w:tr w:rsidR="0057486C" w14:paraId="05653572" w14:textId="77777777" w:rsidTr="00CC405B">
        <w:trPr>
          <w:cantSplit/>
        </w:trPr>
        <w:tc>
          <w:tcPr>
            <w:tcW w:w="1249" w:type="dxa"/>
            <w:vMerge/>
            <w:shd w:val="clear" w:color="auto" w:fill="FFFFFF"/>
            <w:tcMar>
              <w:top w:w="0" w:type="dxa"/>
              <w:left w:w="0" w:type="dxa"/>
              <w:bottom w:w="0" w:type="dxa"/>
              <w:right w:w="0" w:type="dxa"/>
            </w:tcMar>
          </w:tcPr>
          <w:p w14:paraId="6437AAC9"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69FC5F3"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7A79C873"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2D0BE76E"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3CBA1FFB"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B69C2CA"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33629AB9"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8D66ECA" w14:textId="77777777" w:rsidR="002A0AA7" w:rsidRPr="000F57DA" w:rsidRDefault="002A0AA7" w:rsidP="002A0AA7">
            <w:pPr>
              <w:pStyle w:val="TableText"/>
              <w:spacing w:before="0" w:after="0"/>
              <w:jc w:val="center"/>
            </w:pPr>
          </w:p>
        </w:tc>
      </w:tr>
      <w:tr w:rsidR="0057486C" w14:paraId="1577FDF0" w14:textId="77777777" w:rsidTr="00CC405B">
        <w:trPr>
          <w:cantSplit/>
        </w:trPr>
        <w:tc>
          <w:tcPr>
            <w:tcW w:w="1249" w:type="dxa"/>
            <w:vMerge/>
            <w:shd w:val="clear" w:color="auto" w:fill="FFFFFF"/>
            <w:tcMar>
              <w:top w:w="0" w:type="dxa"/>
              <w:left w:w="0" w:type="dxa"/>
              <w:bottom w:w="0" w:type="dxa"/>
              <w:right w:w="0" w:type="dxa"/>
            </w:tcMar>
          </w:tcPr>
          <w:p w14:paraId="16C005C6"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FAA289C"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DE4E4E8"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712E51E6"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1908D88C"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3682D3C"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E9BF704"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0603256" w14:textId="77777777" w:rsidR="002A0AA7" w:rsidRPr="000F57DA" w:rsidRDefault="002A0AA7" w:rsidP="002A0AA7">
            <w:pPr>
              <w:pStyle w:val="TableText"/>
              <w:spacing w:before="0" w:after="0"/>
              <w:jc w:val="center"/>
            </w:pPr>
          </w:p>
        </w:tc>
      </w:tr>
      <w:tr w:rsidR="0057486C" w14:paraId="5AF112DC" w14:textId="77777777" w:rsidTr="00CC405B">
        <w:trPr>
          <w:cantSplit/>
        </w:trPr>
        <w:tc>
          <w:tcPr>
            <w:tcW w:w="1249" w:type="dxa"/>
            <w:vMerge/>
            <w:shd w:val="clear" w:color="auto" w:fill="FFFFFF"/>
            <w:tcMar>
              <w:top w:w="0" w:type="dxa"/>
              <w:left w:w="0" w:type="dxa"/>
              <w:bottom w:w="0" w:type="dxa"/>
              <w:right w:w="0" w:type="dxa"/>
            </w:tcMar>
          </w:tcPr>
          <w:p w14:paraId="37559ADB"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A22A603"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E47B4DA"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2FF20163"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722C05E8"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DEB9868"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7242A2D2"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16D58B7" w14:textId="77777777" w:rsidR="002A0AA7" w:rsidRPr="000F57DA" w:rsidRDefault="002A0AA7" w:rsidP="002A0AA7">
            <w:pPr>
              <w:pStyle w:val="TableText"/>
              <w:spacing w:before="0" w:after="0"/>
              <w:jc w:val="center"/>
            </w:pPr>
          </w:p>
        </w:tc>
      </w:tr>
      <w:tr w:rsidR="0057486C" w14:paraId="17C958BA" w14:textId="77777777" w:rsidTr="00CC405B">
        <w:trPr>
          <w:cantSplit/>
        </w:trPr>
        <w:tc>
          <w:tcPr>
            <w:tcW w:w="1249" w:type="dxa"/>
            <w:vMerge w:val="restart"/>
            <w:shd w:val="clear" w:color="auto" w:fill="FFFFFF"/>
            <w:tcMar>
              <w:top w:w="0" w:type="dxa"/>
              <w:left w:w="0" w:type="dxa"/>
              <w:bottom w:w="0" w:type="dxa"/>
              <w:right w:w="0" w:type="dxa"/>
            </w:tcMar>
          </w:tcPr>
          <w:p w14:paraId="6D6D6C78" w14:textId="77777777" w:rsidR="002A0AA7" w:rsidRPr="00943E65" w:rsidRDefault="002A0AA7" w:rsidP="002A0AA7">
            <w:pPr>
              <w:pStyle w:val="TableText"/>
            </w:pPr>
            <w:r w:rsidRPr="00943E65">
              <w:t xml:space="preserve">Eastern </w:t>
            </w:r>
            <w:r>
              <w:t>gambusia</w:t>
            </w:r>
          </w:p>
        </w:tc>
        <w:tc>
          <w:tcPr>
            <w:tcW w:w="1408" w:type="dxa"/>
            <w:vMerge w:val="restart"/>
            <w:shd w:val="clear" w:color="auto" w:fill="FFFFFF"/>
            <w:tcMar>
              <w:top w:w="0" w:type="dxa"/>
              <w:left w:w="0" w:type="dxa"/>
              <w:bottom w:w="0" w:type="dxa"/>
              <w:right w:w="0" w:type="dxa"/>
            </w:tcMar>
          </w:tcPr>
          <w:p w14:paraId="19E72824" w14:textId="77777777" w:rsidR="002A0AA7" w:rsidRPr="00943E65" w:rsidRDefault="002A0AA7" w:rsidP="002A0AA7">
            <w:pPr>
              <w:pStyle w:val="TableText"/>
            </w:pPr>
            <w:r w:rsidRPr="00943E65">
              <w:t>Edward-Wakool</w:t>
            </w:r>
          </w:p>
        </w:tc>
        <w:tc>
          <w:tcPr>
            <w:tcW w:w="1134" w:type="dxa"/>
            <w:shd w:val="clear" w:color="auto" w:fill="FFFFFF"/>
            <w:tcMar>
              <w:top w:w="0" w:type="dxa"/>
              <w:left w:w="0" w:type="dxa"/>
              <w:bottom w:w="0" w:type="dxa"/>
              <w:right w:w="0" w:type="dxa"/>
            </w:tcMar>
            <w:vAlign w:val="center"/>
          </w:tcPr>
          <w:p w14:paraId="53FB99F6"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764E44A3"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3AC0BFD"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A54BC9A"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FD45C07"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0DB4A97" w14:textId="77777777" w:rsidR="002A0AA7" w:rsidRPr="000F57DA" w:rsidRDefault="002A0AA7" w:rsidP="002A0AA7">
            <w:pPr>
              <w:pStyle w:val="TableText"/>
              <w:spacing w:before="0" w:after="0"/>
              <w:jc w:val="center"/>
            </w:pPr>
          </w:p>
        </w:tc>
      </w:tr>
      <w:tr w:rsidR="0057486C" w14:paraId="47CB9F31" w14:textId="77777777" w:rsidTr="00CC405B">
        <w:trPr>
          <w:cantSplit/>
        </w:trPr>
        <w:tc>
          <w:tcPr>
            <w:tcW w:w="1249" w:type="dxa"/>
            <w:vMerge/>
            <w:shd w:val="clear" w:color="auto" w:fill="FFFFFF"/>
            <w:tcMar>
              <w:top w:w="0" w:type="dxa"/>
              <w:left w:w="0" w:type="dxa"/>
              <w:bottom w:w="0" w:type="dxa"/>
              <w:right w:w="0" w:type="dxa"/>
            </w:tcMar>
          </w:tcPr>
          <w:p w14:paraId="225D9131"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7A97D26C"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D708055"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4FF80389"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78AC839F"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D425756"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51D395C"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D2E6454" w14:textId="77777777" w:rsidR="002A0AA7" w:rsidRPr="000F57DA" w:rsidRDefault="002A0AA7" w:rsidP="002A0AA7">
            <w:pPr>
              <w:pStyle w:val="TableText"/>
              <w:spacing w:before="0" w:after="0"/>
              <w:jc w:val="center"/>
            </w:pPr>
          </w:p>
        </w:tc>
      </w:tr>
      <w:tr w:rsidR="0057486C" w14:paraId="36801162" w14:textId="77777777" w:rsidTr="00CC405B">
        <w:trPr>
          <w:cantSplit/>
        </w:trPr>
        <w:tc>
          <w:tcPr>
            <w:tcW w:w="1249" w:type="dxa"/>
            <w:vMerge/>
            <w:shd w:val="clear" w:color="auto" w:fill="FFFFFF"/>
            <w:tcMar>
              <w:top w:w="0" w:type="dxa"/>
              <w:left w:w="0" w:type="dxa"/>
              <w:bottom w:w="0" w:type="dxa"/>
              <w:right w:w="0" w:type="dxa"/>
            </w:tcMar>
          </w:tcPr>
          <w:p w14:paraId="69A6E8E0"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340BD8E"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5B4C4CF"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22EEF2F9"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43EBEFA8"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D55D885"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71605402"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783CDEF" w14:textId="77777777" w:rsidR="002A0AA7" w:rsidRPr="000F57DA" w:rsidRDefault="002A0AA7" w:rsidP="002A0AA7">
            <w:pPr>
              <w:pStyle w:val="TableText"/>
              <w:spacing w:before="0" w:after="0"/>
              <w:jc w:val="center"/>
            </w:pPr>
          </w:p>
        </w:tc>
      </w:tr>
      <w:tr w:rsidR="0057486C" w14:paraId="542BCAAF" w14:textId="77777777" w:rsidTr="00CC405B">
        <w:trPr>
          <w:cantSplit/>
        </w:trPr>
        <w:tc>
          <w:tcPr>
            <w:tcW w:w="1249" w:type="dxa"/>
            <w:vMerge/>
            <w:shd w:val="clear" w:color="auto" w:fill="FFFFFF"/>
            <w:tcMar>
              <w:top w:w="0" w:type="dxa"/>
              <w:left w:w="0" w:type="dxa"/>
              <w:bottom w:w="0" w:type="dxa"/>
              <w:right w:w="0" w:type="dxa"/>
            </w:tcMar>
          </w:tcPr>
          <w:p w14:paraId="6A27A1FC"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0D7E2208"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AEC4C72"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163D8C74"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52420C37"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ADB7E29"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183BF1D"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6479BAC" w14:textId="77777777" w:rsidR="002A0AA7" w:rsidRPr="000F57DA" w:rsidRDefault="002A0AA7" w:rsidP="002A0AA7">
            <w:pPr>
              <w:pStyle w:val="TableText"/>
              <w:spacing w:before="0" w:after="0"/>
              <w:jc w:val="center"/>
            </w:pPr>
          </w:p>
        </w:tc>
      </w:tr>
      <w:tr w:rsidR="0057486C" w14:paraId="20A5C39A" w14:textId="77777777" w:rsidTr="00CC405B">
        <w:trPr>
          <w:cantSplit/>
        </w:trPr>
        <w:tc>
          <w:tcPr>
            <w:tcW w:w="1249" w:type="dxa"/>
            <w:vMerge/>
            <w:shd w:val="clear" w:color="auto" w:fill="FFFFFF"/>
            <w:tcMar>
              <w:top w:w="0" w:type="dxa"/>
              <w:left w:w="0" w:type="dxa"/>
              <w:bottom w:w="0" w:type="dxa"/>
              <w:right w:w="0" w:type="dxa"/>
            </w:tcMar>
          </w:tcPr>
          <w:p w14:paraId="2F0B7411"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5707781"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6A58D12"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3821B305"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7FDDAB97"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60CCBD2"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3F41CD1"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7025C90" w14:textId="77777777" w:rsidR="002A0AA7" w:rsidRPr="000F57DA" w:rsidRDefault="002A0AA7" w:rsidP="002A0AA7">
            <w:pPr>
              <w:pStyle w:val="TableText"/>
              <w:spacing w:before="0" w:after="0"/>
              <w:jc w:val="center"/>
            </w:pPr>
          </w:p>
        </w:tc>
      </w:tr>
      <w:tr w:rsidR="0057486C" w14:paraId="1B1E969F" w14:textId="77777777" w:rsidTr="00CC405B">
        <w:trPr>
          <w:cantSplit/>
        </w:trPr>
        <w:tc>
          <w:tcPr>
            <w:tcW w:w="1249" w:type="dxa"/>
            <w:vMerge/>
            <w:shd w:val="clear" w:color="auto" w:fill="FFFFFF"/>
            <w:tcMar>
              <w:top w:w="0" w:type="dxa"/>
              <w:left w:w="0" w:type="dxa"/>
              <w:bottom w:w="0" w:type="dxa"/>
              <w:right w:w="0" w:type="dxa"/>
            </w:tcMar>
          </w:tcPr>
          <w:p w14:paraId="124DA2C5"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76A1F68"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D43A954"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37C3DF79"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7060E445"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0221790"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6EEC9C0"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1BEADCE" w14:textId="77777777" w:rsidR="002A0AA7" w:rsidRPr="000F57DA" w:rsidRDefault="002A0AA7" w:rsidP="002A0AA7">
            <w:pPr>
              <w:pStyle w:val="TableText"/>
              <w:spacing w:before="0" w:after="0"/>
              <w:jc w:val="center"/>
            </w:pPr>
          </w:p>
        </w:tc>
      </w:tr>
      <w:tr w:rsidR="0057486C" w14:paraId="557B85A0" w14:textId="77777777" w:rsidTr="00CC405B">
        <w:trPr>
          <w:cantSplit/>
        </w:trPr>
        <w:tc>
          <w:tcPr>
            <w:tcW w:w="1249" w:type="dxa"/>
            <w:vMerge/>
            <w:shd w:val="clear" w:color="auto" w:fill="FFFFFF"/>
            <w:tcMar>
              <w:top w:w="0" w:type="dxa"/>
              <w:left w:w="0" w:type="dxa"/>
              <w:bottom w:w="0" w:type="dxa"/>
              <w:right w:w="0" w:type="dxa"/>
            </w:tcMar>
          </w:tcPr>
          <w:p w14:paraId="7F8522FB"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319BF37E" w14:textId="77777777" w:rsidR="002A0AA7" w:rsidRPr="00943E65" w:rsidRDefault="002A0AA7" w:rsidP="002A0AA7">
            <w:pPr>
              <w:pStyle w:val="TableText"/>
            </w:pPr>
            <w:r w:rsidRPr="00943E65">
              <w:t>Goulburn</w:t>
            </w:r>
          </w:p>
        </w:tc>
        <w:tc>
          <w:tcPr>
            <w:tcW w:w="1134" w:type="dxa"/>
            <w:shd w:val="clear" w:color="auto" w:fill="FFFFFF"/>
            <w:tcMar>
              <w:top w:w="0" w:type="dxa"/>
              <w:left w:w="0" w:type="dxa"/>
              <w:bottom w:w="0" w:type="dxa"/>
              <w:right w:w="0" w:type="dxa"/>
            </w:tcMar>
            <w:vAlign w:val="center"/>
          </w:tcPr>
          <w:p w14:paraId="46D8E970"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0A803E2A"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4DD87E1"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1B2AC89"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E91EFE3"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FACDBDC" w14:textId="77777777" w:rsidR="002A0AA7" w:rsidRPr="000F57DA" w:rsidRDefault="002A0AA7" w:rsidP="002A0AA7">
            <w:pPr>
              <w:pStyle w:val="TableText"/>
              <w:spacing w:before="0" w:after="0"/>
              <w:jc w:val="center"/>
            </w:pPr>
          </w:p>
        </w:tc>
      </w:tr>
      <w:tr w:rsidR="0057486C" w14:paraId="021168B3" w14:textId="77777777" w:rsidTr="00CC405B">
        <w:trPr>
          <w:cantSplit/>
        </w:trPr>
        <w:tc>
          <w:tcPr>
            <w:tcW w:w="1249" w:type="dxa"/>
            <w:vMerge/>
            <w:shd w:val="clear" w:color="auto" w:fill="FFFFFF"/>
            <w:tcMar>
              <w:top w:w="0" w:type="dxa"/>
              <w:left w:w="0" w:type="dxa"/>
              <w:bottom w:w="0" w:type="dxa"/>
              <w:right w:w="0" w:type="dxa"/>
            </w:tcMar>
          </w:tcPr>
          <w:p w14:paraId="7EC22AF4"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79F6DF0E"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ED80537"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104CBC77"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6AE6DE85"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5F3847C"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5A2E5FBD"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01BB592" w14:textId="77777777" w:rsidR="002A0AA7" w:rsidRPr="000F57DA" w:rsidRDefault="002A0AA7" w:rsidP="002A0AA7">
            <w:pPr>
              <w:pStyle w:val="TableText"/>
              <w:spacing w:before="0" w:after="0"/>
              <w:jc w:val="center"/>
            </w:pPr>
          </w:p>
        </w:tc>
      </w:tr>
      <w:tr w:rsidR="0057486C" w14:paraId="24B65F41" w14:textId="77777777" w:rsidTr="00CC405B">
        <w:trPr>
          <w:cantSplit/>
        </w:trPr>
        <w:tc>
          <w:tcPr>
            <w:tcW w:w="1249" w:type="dxa"/>
            <w:vMerge/>
            <w:shd w:val="clear" w:color="auto" w:fill="FFFFFF"/>
            <w:tcMar>
              <w:top w:w="0" w:type="dxa"/>
              <w:left w:w="0" w:type="dxa"/>
              <w:bottom w:w="0" w:type="dxa"/>
              <w:right w:w="0" w:type="dxa"/>
            </w:tcMar>
          </w:tcPr>
          <w:p w14:paraId="70EA5984"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9790986"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36F5216"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40AD1239"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4AA0F4B1"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BD7F7EE"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74F1FD4"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184F4F6" w14:textId="77777777" w:rsidR="002A0AA7" w:rsidRPr="000F57DA" w:rsidRDefault="002A0AA7" w:rsidP="002A0AA7">
            <w:pPr>
              <w:pStyle w:val="TableText"/>
              <w:spacing w:before="0" w:after="0"/>
              <w:jc w:val="center"/>
            </w:pPr>
          </w:p>
        </w:tc>
      </w:tr>
      <w:tr w:rsidR="0057486C" w14:paraId="7FFAEC9E" w14:textId="77777777" w:rsidTr="00CC405B">
        <w:trPr>
          <w:cantSplit/>
        </w:trPr>
        <w:tc>
          <w:tcPr>
            <w:tcW w:w="1249" w:type="dxa"/>
            <w:vMerge/>
            <w:shd w:val="clear" w:color="auto" w:fill="FFFFFF"/>
            <w:tcMar>
              <w:top w:w="0" w:type="dxa"/>
              <w:left w:w="0" w:type="dxa"/>
              <w:bottom w:w="0" w:type="dxa"/>
              <w:right w:w="0" w:type="dxa"/>
            </w:tcMar>
          </w:tcPr>
          <w:p w14:paraId="03710AF2"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2BDA096"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FC65695"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56F485E4"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7DC16E04"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0A688C4"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FD97DAE"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5B731B6" w14:textId="77777777" w:rsidR="002A0AA7" w:rsidRPr="000F57DA" w:rsidRDefault="002A0AA7" w:rsidP="002A0AA7">
            <w:pPr>
              <w:pStyle w:val="TableText"/>
              <w:spacing w:before="0" w:after="0"/>
              <w:jc w:val="center"/>
            </w:pPr>
          </w:p>
        </w:tc>
      </w:tr>
      <w:tr w:rsidR="0057486C" w14:paraId="1FC73EA1" w14:textId="77777777" w:rsidTr="00CC405B">
        <w:trPr>
          <w:cantSplit/>
        </w:trPr>
        <w:tc>
          <w:tcPr>
            <w:tcW w:w="1249" w:type="dxa"/>
            <w:vMerge/>
            <w:shd w:val="clear" w:color="auto" w:fill="FFFFFF"/>
            <w:tcMar>
              <w:top w:w="0" w:type="dxa"/>
              <w:left w:w="0" w:type="dxa"/>
              <w:bottom w:w="0" w:type="dxa"/>
              <w:right w:w="0" w:type="dxa"/>
            </w:tcMar>
          </w:tcPr>
          <w:p w14:paraId="58545542"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6579DC4"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A4C4B68"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3BF5C181"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5E0D3AD8"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C974729"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291CFCE"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EDDD87D" w14:textId="77777777" w:rsidR="002A0AA7" w:rsidRPr="000F57DA" w:rsidRDefault="002A0AA7" w:rsidP="002A0AA7">
            <w:pPr>
              <w:pStyle w:val="TableText"/>
              <w:spacing w:before="0" w:after="0"/>
              <w:jc w:val="center"/>
            </w:pPr>
          </w:p>
        </w:tc>
      </w:tr>
      <w:tr w:rsidR="0057486C" w14:paraId="2376F5D2" w14:textId="77777777" w:rsidTr="00CC405B">
        <w:trPr>
          <w:cantSplit/>
        </w:trPr>
        <w:tc>
          <w:tcPr>
            <w:tcW w:w="1249" w:type="dxa"/>
            <w:vMerge/>
            <w:shd w:val="clear" w:color="auto" w:fill="FFFFFF"/>
            <w:tcMar>
              <w:top w:w="0" w:type="dxa"/>
              <w:left w:w="0" w:type="dxa"/>
              <w:bottom w:w="0" w:type="dxa"/>
              <w:right w:w="0" w:type="dxa"/>
            </w:tcMar>
          </w:tcPr>
          <w:p w14:paraId="39BA6CD9"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FEE89D0"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D29C741"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06CDE886"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245E2357"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A7E7F18"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71DEA84A"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5EB004B" w14:textId="77777777" w:rsidR="002A0AA7" w:rsidRPr="000F57DA" w:rsidRDefault="002A0AA7" w:rsidP="002A0AA7">
            <w:pPr>
              <w:pStyle w:val="TableText"/>
              <w:spacing w:before="0" w:after="0"/>
              <w:jc w:val="center"/>
            </w:pPr>
          </w:p>
        </w:tc>
      </w:tr>
      <w:tr w:rsidR="0057486C" w14:paraId="3ED3677C" w14:textId="77777777" w:rsidTr="00CC405B">
        <w:trPr>
          <w:cantSplit/>
        </w:trPr>
        <w:tc>
          <w:tcPr>
            <w:tcW w:w="1249" w:type="dxa"/>
            <w:vMerge/>
            <w:shd w:val="clear" w:color="auto" w:fill="FFFFFF"/>
            <w:tcMar>
              <w:top w:w="0" w:type="dxa"/>
              <w:left w:w="0" w:type="dxa"/>
              <w:bottom w:w="0" w:type="dxa"/>
              <w:right w:w="0" w:type="dxa"/>
            </w:tcMar>
          </w:tcPr>
          <w:p w14:paraId="25C13216"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7FAB43B0" w14:textId="77777777" w:rsidR="002A0AA7" w:rsidRPr="00943E65" w:rsidRDefault="002A0AA7" w:rsidP="002A0AA7">
            <w:pPr>
              <w:pStyle w:val="TableText"/>
            </w:pPr>
            <w:r w:rsidRPr="00943E65">
              <w:t>Gwydir</w:t>
            </w:r>
          </w:p>
        </w:tc>
        <w:tc>
          <w:tcPr>
            <w:tcW w:w="1134" w:type="dxa"/>
            <w:shd w:val="clear" w:color="auto" w:fill="FFFFFF"/>
            <w:tcMar>
              <w:top w:w="0" w:type="dxa"/>
              <w:left w:w="0" w:type="dxa"/>
              <w:bottom w:w="0" w:type="dxa"/>
              <w:right w:w="0" w:type="dxa"/>
            </w:tcMar>
            <w:vAlign w:val="center"/>
          </w:tcPr>
          <w:p w14:paraId="6850C500"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7DA279D2"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D2871E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3A6E4F6"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4AAB218"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37F1EF6" w14:textId="77777777" w:rsidR="002A0AA7" w:rsidRPr="000F57DA" w:rsidRDefault="002A0AA7" w:rsidP="002A0AA7">
            <w:pPr>
              <w:pStyle w:val="TableText"/>
              <w:spacing w:before="0" w:after="0"/>
              <w:jc w:val="center"/>
            </w:pPr>
          </w:p>
        </w:tc>
      </w:tr>
      <w:tr w:rsidR="0057486C" w14:paraId="0837BE8F" w14:textId="77777777" w:rsidTr="00CC405B">
        <w:trPr>
          <w:cantSplit/>
        </w:trPr>
        <w:tc>
          <w:tcPr>
            <w:tcW w:w="1249" w:type="dxa"/>
            <w:vMerge/>
            <w:shd w:val="clear" w:color="auto" w:fill="FFFFFF"/>
            <w:tcMar>
              <w:top w:w="0" w:type="dxa"/>
              <w:left w:w="0" w:type="dxa"/>
              <w:bottom w:w="0" w:type="dxa"/>
              <w:right w:w="0" w:type="dxa"/>
            </w:tcMar>
          </w:tcPr>
          <w:p w14:paraId="4F35C8A7"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D5F88E1"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5131441"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37FCC666"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77540726"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DA343AC"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2B681BE4"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402BDCA" w14:textId="77777777" w:rsidR="002A0AA7" w:rsidRPr="000F57DA" w:rsidRDefault="002A0AA7" w:rsidP="002A0AA7">
            <w:pPr>
              <w:pStyle w:val="TableText"/>
              <w:spacing w:before="0" w:after="0"/>
              <w:jc w:val="center"/>
            </w:pPr>
          </w:p>
        </w:tc>
      </w:tr>
      <w:tr w:rsidR="0057486C" w14:paraId="37FA3762" w14:textId="77777777" w:rsidTr="00CC405B">
        <w:trPr>
          <w:cantSplit/>
        </w:trPr>
        <w:tc>
          <w:tcPr>
            <w:tcW w:w="1249" w:type="dxa"/>
            <w:vMerge/>
            <w:shd w:val="clear" w:color="auto" w:fill="FFFFFF"/>
            <w:tcMar>
              <w:top w:w="0" w:type="dxa"/>
              <w:left w:w="0" w:type="dxa"/>
              <w:bottom w:w="0" w:type="dxa"/>
              <w:right w:w="0" w:type="dxa"/>
            </w:tcMar>
          </w:tcPr>
          <w:p w14:paraId="5D96350F"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67E7ABB"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D37428F"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6C012DA1"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044076D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81C11F6"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27E9EDE0"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457663E" w14:textId="77777777" w:rsidR="002A0AA7" w:rsidRPr="000F57DA" w:rsidRDefault="002A0AA7" w:rsidP="002A0AA7">
            <w:pPr>
              <w:pStyle w:val="TableText"/>
              <w:spacing w:before="0" w:after="0"/>
              <w:jc w:val="center"/>
            </w:pPr>
          </w:p>
        </w:tc>
      </w:tr>
      <w:tr w:rsidR="0057486C" w14:paraId="1BC1F825" w14:textId="77777777" w:rsidTr="00CC405B">
        <w:trPr>
          <w:cantSplit/>
        </w:trPr>
        <w:tc>
          <w:tcPr>
            <w:tcW w:w="1249" w:type="dxa"/>
            <w:vMerge/>
            <w:shd w:val="clear" w:color="auto" w:fill="FFFFFF"/>
            <w:tcMar>
              <w:top w:w="0" w:type="dxa"/>
              <w:left w:w="0" w:type="dxa"/>
              <w:bottom w:w="0" w:type="dxa"/>
              <w:right w:w="0" w:type="dxa"/>
            </w:tcMar>
          </w:tcPr>
          <w:p w14:paraId="152B82CC"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1457791"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108DD01"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6C133558"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37F263D6"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8ECCDC0"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5F9E23C0"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0CE7742" w14:textId="77777777" w:rsidR="002A0AA7" w:rsidRPr="000F57DA" w:rsidRDefault="002A0AA7" w:rsidP="002A0AA7">
            <w:pPr>
              <w:pStyle w:val="TableText"/>
              <w:spacing w:before="0" w:after="0"/>
              <w:jc w:val="center"/>
            </w:pPr>
          </w:p>
        </w:tc>
      </w:tr>
      <w:tr w:rsidR="0057486C" w14:paraId="7B949A51" w14:textId="77777777" w:rsidTr="00CC405B">
        <w:trPr>
          <w:cantSplit/>
        </w:trPr>
        <w:tc>
          <w:tcPr>
            <w:tcW w:w="1249" w:type="dxa"/>
            <w:vMerge/>
            <w:shd w:val="clear" w:color="auto" w:fill="FFFFFF"/>
            <w:tcMar>
              <w:top w:w="0" w:type="dxa"/>
              <w:left w:w="0" w:type="dxa"/>
              <w:bottom w:w="0" w:type="dxa"/>
              <w:right w:w="0" w:type="dxa"/>
            </w:tcMar>
          </w:tcPr>
          <w:p w14:paraId="7B595CC2"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E487CF5"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DEE8DDC"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33C4F602"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261E7056"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8C86343"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3A95013E"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15D83C4" w14:textId="77777777" w:rsidR="002A0AA7" w:rsidRPr="000F57DA" w:rsidRDefault="002A0AA7" w:rsidP="002A0AA7">
            <w:pPr>
              <w:pStyle w:val="TableText"/>
              <w:spacing w:before="0" w:after="0"/>
              <w:jc w:val="center"/>
            </w:pPr>
          </w:p>
        </w:tc>
      </w:tr>
      <w:tr w:rsidR="0057486C" w14:paraId="3F2FDE26" w14:textId="77777777" w:rsidTr="00CC405B">
        <w:trPr>
          <w:cantSplit/>
        </w:trPr>
        <w:tc>
          <w:tcPr>
            <w:tcW w:w="1249" w:type="dxa"/>
            <w:vMerge/>
            <w:shd w:val="clear" w:color="auto" w:fill="FFFFFF"/>
            <w:tcMar>
              <w:top w:w="0" w:type="dxa"/>
              <w:left w:w="0" w:type="dxa"/>
              <w:bottom w:w="0" w:type="dxa"/>
              <w:right w:w="0" w:type="dxa"/>
            </w:tcMar>
          </w:tcPr>
          <w:p w14:paraId="0EF10466"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F427C85"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4AFCE63"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278D7E2A"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7A2DCEB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A5F80C5"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CDBD404"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8617E1D" w14:textId="77777777" w:rsidR="002A0AA7" w:rsidRPr="000F57DA" w:rsidRDefault="002A0AA7" w:rsidP="002A0AA7">
            <w:pPr>
              <w:pStyle w:val="TableText"/>
              <w:spacing w:before="0" w:after="0"/>
              <w:jc w:val="center"/>
            </w:pPr>
          </w:p>
        </w:tc>
      </w:tr>
      <w:tr w:rsidR="0057486C" w14:paraId="51A20D28" w14:textId="77777777" w:rsidTr="00CC405B">
        <w:trPr>
          <w:cantSplit/>
        </w:trPr>
        <w:tc>
          <w:tcPr>
            <w:tcW w:w="1249" w:type="dxa"/>
            <w:vMerge/>
            <w:shd w:val="clear" w:color="auto" w:fill="FFFFFF"/>
            <w:tcMar>
              <w:top w:w="0" w:type="dxa"/>
              <w:left w:w="0" w:type="dxa"/>
              <w:bottom w:w="0" w:type="dxa"/>
              <w:right w:w="0" w:type="dxa"/>
            </w:tcMar>
          </w:tcPr>
          <w:p w14:paraId="2A6A39D0"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4838AA84" w14:textId="77777777" w:rsidR="002A0AA7" w:rsidRPr="00943E65" w:rsidRDefault="002A0AA7" w:rsidP="002A0AA7">
            <w:pPr>
              <w:pStyle w:val="TableText"/>
            </w:pPr>
            <w:r w:rsidRPr="00943E65">
              <w:t>Lachlan</w:t>
            </w:r>
          </w:p>
        </w:tc>
        <w:tc>
          <w:tcPr>
            <w:tcW w:w="1134" w:type="dxa"/>
            <w:shd w:val="clear" w:color="auto" w:fill="FFFFFF"/>
            <w:tcMar>
              <w:top w:w="0" w:type="dxa"/>
              <w:left w:w="0" w:type="dxa"/>
              <w:bottom w:w="0" w:type="dxa"/>
              <w:right w:w="0" w:type="dxa"/>
            </w:tcMar>
            <w:vAlign w:val="center"/>
          </w:tcPr>
          <w:p w14:paraId="40F26E82"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2F8641ED"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C9BECA0"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4D19390"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716C232"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F24CB8F" w14:textId="77777777" w:rsidR="002A0AA7" w:rsidRPr="000F57DA" w:rsidRDefault="002A0AA7" w:rsidP="002A0AA7">
            <w:pPr>
              <w:pStyle w:val="TableText"/>
              <w:spacing w:before="0" w:after="0"/>
              <w:jc w:val="center"/>
            </w:pPr>
          </w:p>
        </w:tc>
      </w:tr>
      <w:tr w:rsidR="0057486C" w14:paraId="026C79B9" w14:textId="77777777" w:rsidTr="00CC405B">
        <w:trPr>
          <w:cantSplit/>
        </w:trPr>
        <w:tc>
          <w:tcPr>
            <w:tcW w:w="1249" w:type="dxa"/>
            <w:vMerge/>
            <w:shd w:val="clear" w:color="auto" w:fill="FFFFFF"/>
            <w:tcMar>
              <w:top w:w="0" w:type="dxa"/>
              <w:left w:w="0" w:type="dxa"/>
              <w:bottom w:w="0" w:type="dxa"/>
              <w:right w:w="0" w:type="dxa"/>
            </w:tcMar>
          </w:tcPr>
          <w:p w14:paraId="50DF9A10"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D262C2F"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C79CEC8"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57FEA1FA"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5E98CD0F"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6FF9F1A"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37877C71"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3BDC647" w14:textId="77777777" w:rsidR="002A0AA7" w:rsidRPr="000F57DA" w:rsidRDefault="002A0AA7" w:rsidP="002A0AA7">
            <w:pPr>
              <w:pStyle w:val="TableText"/>
              <w:spacing w:before="0" w:after="0"/>
              <w:jc w:val="center"/>
            </w:pPr>
          </w:p>
        </w:tc>
      </w:tr>
      <w:tr w:rsidR="0057486C" w14:paraId="17B9AB93" w14:textId="77777777" w:rsidTr="00CC405B">
        <w:trPr>
          <w:cantSplit/>
        </w:trPr>
        <w:tc>
          <w:tcPr>
            <w:tcW w:w="1249" w:type="dxa"/>
            <w:vMerge/>
            <w:shd w:val="clear" w:color="auto" w:fill="FFFFFF"/>
            <w:tcMar>
              <w:top w:w="0" w:type="dxa"/>
              <w:left w:w="0" w:type="dxa"/>
              <w:bottom w:w="0" w:type="dxa"/>
              <w:right w:w="0" w:type="dxa"/>
            </w:tcMar>
          </w:tcPr>
          <w:p w14:paraId="16865F37"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BFF6C84"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0F2E2E3"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10F6FDA1"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6E6CB0D3"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AC8765A" w14:textId="77777777" w:rsidR="002A0AA7" w:rsidRPr="000F57DA" w:rsidRDefault="002A0AA7" w:rsidP="002A0AA7">
            <w:pPr>
              <w:pStyle w:val="TableText"/>
              <w:spacing w:before="0" w:after="0"/>
              <w:jc w:val="center"/>
            </w:pPr>
          </w:p>
        </w:tc>
        <w:tc>
          <w:tcPr>
            <w:tcW w:w="1134" w:type="dxa"/>
            <w:shd w:val="clear" w:color="auto" w:fill="92D050"/>
            <w:tcMar>
              <w:top w:w="0" w:type="dxa"/>
              <w:left w:w="0" w:type="dxa"/>
              <w:bottom w:w="0" w:type="dxa"/>
              <w:right w:w="0" w:type="dxa"/>
            </w:tcMar>
            <w:vAlign w:val="center"/>
          </w:tcPr>
          <w:p w14:paraId="57714385"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2F382394" w14:textId="77777777" w:rsidR="002A0AA7" w:rsidRPr="000F57DA" w:rsidRDefault="002A0AA7" w:rsidP="002A0AA7">
            <w:pPr>
              <w:pStyle w:val="TableText"/>
              <w:spacing w:before="0" w:after="0"/>
              <w:jc w:val="center"/>
            </w:pPr>
          </w:p>
        </w:tc>
      </w:tr>
      <w:tr w:rsidR="0057486C" w14:paraId="262141AB" w14:textId="77777777" w:rsidTr="00CC405B">
        <w:trPr>
          <w:cantSplit/>
        </w:trPr>
        <w:tc>
          <w:tcPr>
            <w:tcW w:w="1249" w:type="dxa"/>
            <w:vMerge/>
            <w:shd w:val="clear" w:color="auto" w:fill="FFFFFF"/>
            <w:tcMar>
              <w:top w:w="0" w:type="dxa"/>
              <w:left w:w="0" w:type="dxa"/>
              <w:bottom w:w="0" w:type="dxa"/>
              <w:right w:w="0" w:type="dxa"/>
            </w:tcMar>
          </w:tcPr>
          <w:p w14:paraId="48F7F2D4"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B2B9358"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1C07921"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4FF398AA"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4F349C0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051D8F0"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EFC2B5B"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B18166E" w14:textId="77777777" w:rsidR="002A0AA7" w:rsidRPr="000F57DA" w:rsidRDefault="002A0AA7" w:rsidP="002A0AA7">
            <w:pPr>
              <w:pStyle w:val="TableText"/>
              <w:spacing w:before="0" w:after="0"/>
              <w:jc w:val="center"/>
            </w:pPr>
          </w:p>
        </w:tc>
      </w:tr>
      <w:tr w:rsidR="0057486C" w14:paraId="48EDACB9" w14:textId="77777777" w:rsidTr="00CC405B">
        <w:trPr>
          <w:cantSplit/>
        </w:trPr>
        <w:tc>
          <w:tcPr>
            <w:tcW w:w="1249" w:type="dxa"/>
            <w:vMerge/>
            <w:shd w:val="clear" w:color="auto" w:fill="FFFFFF"/>
            <w:tcMar>
              <w:top w:w="0" w:type="dxa"/>
              <w:left w:w="0" w:type="dxa"/>
              <w:bottom w:w="0" w:type="dxa"/>
              <w:right w:w="0" w:type="dxa"/>
            </w:tcMar>
          </w:tcPr>
          <w:p w14:paraId="64E11070"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940984B"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E1F3589"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7E559CC3"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356BD66F"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50E21E4" w14:textId="77777777" w:rsidR="002A0AA7" w:rsidRPr="000F57DA" w:rsidRDefault="002A0AA7" w:rsidP="002A0AA7">
            <w:pPr>
              <w:pStyle w:val="TableText"/>
              <w:spacing w:before="0" w:after="0"/>
              <w:jc w:val="center"/>
            </w:pPr>
          </w:p>
        </w:tc>
        <w:tc>
          <w:tcPr>
            <w:tcW w:w="1134" w:type="dxa"/>
            <w:shd w:val="clear" w:color="auto" w:fill="FF0000"/>
            <w:tcMar>
              <w:top w:w="0" w:type="dxa"/>
              <w:left w:w="0" w:type="dxa"/>
              <w:bottom w:w="0" w:type="dxa"/>
              <w:right w:w="0" w:type="dxa"/>
            </w:tcMar>
            <w:vAlign w:val="center"/>
          </w:tcPr>
          <w:p w14:paraId="0A36D8D6"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75293546" w14:textId="77777777" w:rsidR="002A0AA7" w:rsidRPr="000F57DA" w:rsidRDefault="002A0AA7" w:rsidP="002A0AA7">
            <w:pPr>
              <w:pStyle w:val="TableText"/>
              <w:spacing w:before="0" w:after="0"/>
              <w:jc w:val="center"/>
            </w:pPr>
          </w:p>
        </w:tc>
      </w:tr>
      <w:tr w:rsidR="0057486C" w14:paraId="38F3045C" w14:textId="77777777" w:rsidTr="00CC405B">
        <w:trPr>
          <w:cantSplit/>
        </w:trPr>
        <w:tc>
          <w:tcPr>
            <w:tcW w:w="1249" w:type="dxa"/>
            <w:vMerge/>
            <w:shd w:val="clear" w:color="auto" w:fill="FFFFFF"/>
            <w:tcMar>
              <w:top w:w="0" w:type="dxa"/>
              <w:left w:w="0" w:type="dxa"/>
              <w:bottom w:w="0" w:type="dxa"/>
              <w:right w:w="0" w:type="dxa"/>
            </w:tcMar>
          </w:tcPr>
          <w:p w14:paraId="61081D6E"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0F5DF834"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307A44E"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77370DC3"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1617F258"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FB8E13A"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2A53DF1"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8463883" w14:textId="77777777" w:rsidR="002A0AA7" w:rsidRPr="000F57DA" w:rsidRDefault="002A0AA7" w:rsidP="002A0AA7">
            <w:pPr>
              <w:pStyle w:val="TableText"/>
              <w:spacing w:before="0" w:after="0"/>
              <w:jc w:val="center"/>
            </w:pPr>
          </w:p>
        </w:tc>
      </w:tr>
      <w:tr w:rsidR="0057486C" w14:paraId="44DFE287" w14:textId="77777777" w:rsidTr="00CC405B">
        <w:trPr>
          <w:cantSplit/>
        </w:trPr>
        <w:tc>
          <w:tcPr>
            <w:tcW w:w="1249" w:type="dxa"/>
            <w:vMerge/>
            <w:shd w:val="clear" w:color="auto" w:fill="FFFFFF"/>
            <w:tcMar>
              <w:top w:w="0" w:type="dxa"/>
              <w:left w:w="0" w:type="dxa"/>
              <w:bottom w:w="0" w:type="dxa"/>
              <w:right w:w="0" w:type="dxa"/>
            </w:tcMar>
          </w:tcPr>
          <w:p w14:paraId="5DFB002E"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0142DED9" w14:textId="77777777" w:rsidR="002A0AA7" w:rsidRPr="00943E65" w:rsidRDefault="002A0AA7" w:rsidP="002A0AA7">
            <w:pPr>
              <w:pStyle w:val="TableText"/>
            </w:pPr>
            <w:r w:rsidRPr="00943E65">
              <w:t>Lower Murray</w:t>
            </w:r>
          </w:p>
        </w:tc>
        <w:tc>
          <w:tcPr>
            <w:tcW w:w="1134" w:type="dxa"/>
            <w:shd w:val="clear" w:color="auto" w:fill="FFFFFF"/>
            <w:tcMar>
              <w:top w:w="0" w:type="dxa"/>
              <w:left w:w="0" w:type="dxa"/>
              <w:bottom w:w="0" w:type="dxa"/>
              <w:right w:w="0" w:type="dxa"/>
            </w:tcMar>
            <w:vAlign w:val="center"/>
          </w:tcPr>
          <w:p w14:paraId="7D6BE127"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2EA98976"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90B2F4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D21DEEE"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7724161"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542F5E4" w14:textId="77777777" w:rsidR="002A0AA7" w:rsidRPr="000F57DA" w:rsidRDefault="002A0AA7" w:rsidP="002A0AA7">
            <w:pPr>
              <w:pStyle w:val="TableText"/>
              <w:spacing w:before="0" w:after="0"/>
              <w:jc w:val="center"/>
            </w:pPr>
          </w:p>
        </w:tc>
      </w:tr>
      <w:tr w:rsidR="0057486C" w14:paraId="36165668" w14:textId="77777777" w:rsidTr="00CC405B">
        <w:trPr>
          <w:cantSplit/>
        </w:trPr>
        <w:tc>
          <w:tcPr>
            <w:tcW w:w="1249" w:type="dxa"/>
            <w:vMerge/>
            <w:shd w:val="clear" w:color="auto" w:fill="FFFFFF"/>
            <w:tcMar>
              <w:top w:w="0" w:type="dxa"/>
              <w:left w:w="0" w:type="dxa"/>
              <w:bottom w:w="0" w:type="dxa"/>
              <w:right w:w="0" w:type="dxa"/>
            </w:tcMar>
          </w:tcPr>
          <w:p w14:paraId="5C021F72"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87D406A"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81D00D7"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6BB62C3E"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46CC3531"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3217D95"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56DB7C5E"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D3F07AD" w14:textId="77777777" w:rsidR="002A0AA7" w:rsidRPr="000F57DA" w:rsidRDefault="002A0AA7" w:rsidP="002A0AA7">
            <w:pPr>
              <w:pStyle w:val="TableText"/>
              <w:spacing w:before="0" w:after="0"/>
              <w:jc w:val="center"/>
            </w:pPr>
          </w:p>
        </w:tc>
      </w:tr>
      <w:tr w:rsidR="0057486C" w14:paraId="247859C5" w14:textId="77777777" w:rsidTr="00CC405B">
        <w:trPr>
          <w:cantSplit/>
        </w:trPr>
        <w:tc>
          <w:tcPr>
            <w:tcW w:w="1249" w:type="dxa"/>
            <w:vMerge/>
            <w:shd w:val="clear" w:color="auto" w:fill="FFFFFF"/>
            <w:tcMar>
              <w:top w:w="0" w:type="dxa"/>
              <w:left w:w="0" w:type="dxa"/>
              <w:bottom w:w="0" w:type="dxa"/>
              <w:right w:w="0" w:type="dxa"/>
            </w:tcMar>
          </w:tcPr>
          <w:p w14:paraId="11FDB677"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D4DAF2C"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84610D0"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72FFCFA1"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5ACD4C0C"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0EB4C3E"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2DD89EDF"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A539B43" w14:textId="77777777" w:rsidR="002A0AA7" w:rsidRPr="000F57DA" w:rsidRDefault="002A0AA7" w:rsidP="002A0AA7">
            <w:pPr>
              <w:pStyle w:val="TableText"/>
              <w:spacing w:before="0" w:after="0"/>
              <w:jc w:val="center"/>
            </w:pPr>
          </w:p>
        </w:tc>
      </w:tr>
      <w:tr w:rsidR="0057486C" w14:paraId="628D2202" w14:textId="77777777" w:rsidTr="00CC405B">
        <w:trPr>
          <w:cantSplit/>
        </w:trPr>
        <w:tc>
          <w:tcPr>
            <w:tcW w:w="1249" w:type="dxa"/>
            <w:vMerge/>
            <w:shd w:val="clear" w:color="auto" w:fill="FFFFFF"/>
            <w:tcMar>
              <w:top w:w="0" w:type="dxa"/>
              <w:left w:w="0" w:type="dxa"/>
              <w:bottom w:w="0" w:type="dxa"/>
              <w:right w:w="0" w:type="dxa"/>
            </w:tcMar>
          </w:tcPr>
          <w:p w14:paraId="38189AC8"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2F6B7AF"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DF183EC"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655EDC49"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0335B790"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ECFB706"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1AD455D"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F4AC5A5" w14:textId="77777777" w:rsidR="002A0AA7" w:rsidRPr="000F57DA" w:rsidRDefault="002A0AA7" w:rsidP="002A0AA7">
            <w:pPr>
              <w:pStyle w:val="TableText"/>
              <w:spacing w:before="0" w:after="0"/>
              <w:jc w:val="center"/>
            </w:pPr>
          </w:p>
        </w:tc>
      </w:tr>
      <w:tr w:rsidR="0057486C" w14:paraId="1EB37CBF" w14:textId="77777777" w:rsidTr="00CC405B">
        <w:trPr>
          <w:cantSplit/>
        </w:trPr>
        <w:tc>
          <w:tcPr>
            <w:tcW w:w="1249" w:type="dxa"/>
            <w:vMerge/>
            <w:shd w:val="clear" w:color="auto" w:fill="FFFFFF"/>
            <w:tcMar>
              <w:top w:w="0" w:type="dxa"/>
              <w:left w:w="0" w:type="dxa"/>
              <w:bottom w:w="0" w:type="dxa"/>
              <w:right w:w="0" w:type="dxa"/>
            </w:tcMar>
          </w:tcPr>
          <w:p w14:paraId="5B5E831D"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3D8C7F3"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E7B9C01"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271CAD54"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123236A0"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B665A10"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099EBA9"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BF26FAF" w14:textId="77777777" w:rsidR="002A0AA7" w:rsidRPr="000F57DA" w:rsidRDefault="002A0AA7" w:rsidP="002A0AA7">
            <w:pPr>
              <w:pStyle w:val="TableText"/>
              <w:spacing w:before="0" w:after="0"/>
              <w:jc w:val="center"/>
            </w:pPr>
          </w:p>
        </w:tc>
      </w:tr>
      <w:tr w:rsidR="0057486C" w14:paraId="56CD31E7" w14:textId="77777777" w:rsidTr="00CC405B">
        <w:trPr>
          <w:cantSplit/>
        </w:trPr>
        <w:tc>
          <w:tcPr>
            <w:tcW w:w="1249" w:type="dxa"/>
            <w:vMerge/>
            <w:shd w:val="clear" w:color="auto" w:fill="FFFFFF"/>
            <w:tcMar>
              <w:top w:w="0" w:type="dxa"/>
              <w:left w:w="0" w:type="dxa"/>
              <w:bottom w:w="0" w:type="dxa"/>
              <w:right w:w="0" w:type="dxa"/>
            </w:tcMar>
          </w:tcPr>
          <w:p w14:paraId="66C55BB7"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C5C5B64"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E2AD1FC"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0BC69567"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5C5E56A0"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A2E1989"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5965557"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354C9C4" w14:textId="77777777" w:rsidR="002A0AA7" w:rsidRPr="000F57DA" w:rsidRDefault="002A0AA7" w:rsidP="002A0AA7">
            <w:pPr>
              <w:pStyle w:val="TableText"/>
              <w:spacing w:before="0" w:after="0"/>
              <w:jc w:val="center"/>
            </w:pPr>
          </w:p>
        </w:tc>
      </w:tr>
      <w:tr w:rsidR="0057486C" w14:paraId="686E9A66" w14:textId="77777777" w:rsidTr="00CC405B">
        <w:trPr>
          <w:cantSplit/>
        </w:trPr>
        <w:tc>
          <w:tcPr>
            <w:tcW w:w="1249" w:type="dxa"/>
            <w:vMerge/>
            <w:shd w:val="clear" w:color="auto" w:fill="FFFFFF"/>
            <w:tcMar>
              <w:top w:w="0" w:type="dxa"/>
              <w:left w:w="0" w:type="dxa"/>
              <w:bottom w:w="0" w:type="dxa"/>
              <w:right w:w="0" w:type="dxa"/>
            </w:tcMar>
          </w:tcPr>
          <w:p w14:paraId="1900529F"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3C6E6039" w14:textId="77777777" w:rsidR="002A0AA7" w:rsidRPr="00943E65" w:rsidRDefault="002A0AA7" w:rsidP="002A0AA7">
            <w:pPr>
              <w:pStyle w:val="TableText"/>
            </w:pPr>
            <w:r w:rsidRPr="00943E65">
              <w:t>Murrumbidgee</w:t>
            </w:r>
          </w:p>
        </w:tc>
        <w:tc>
          <w:tcPr>
            <w:tcW w:w="1134" w:type="dxa"/>
            <w:shd w:val="clear" w:color="auto" w:fill="FFFFFF"/>
            <w:tcMar>
              <w:top w:w="0" w:type="dxa"/>
              <w:left w:w="0" w:type="dxa"/>
              <w:bottom w:w="0" w:type="dxa"/>
              <w:right w:w="0" w:type="dxa"/>
            </w:tcMar>
            <w:vAlign w:val="center"/>
          </w:tcPr>
          <w:p w14:paraId="716E48F7"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2EF218E7"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8B2226C"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4DF4E2C"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5C6A5A9"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0CDF64C" w14:textId="77777777" w:rsidR="002A0AA7" w:rsidRPr="000F57DA" w:rsidRDefault="002A0AA7" w:rsidP="002A0AA7">
            <w:pPr>
              <w:pStyle w:val="TableText"/>
              <w:spacing w:before="0" w:after="0"/>
              <w:jc w:val="center"/>
            </w:pPr>
          </w:p>
        </w:tc>
      </w:tr>
      <w:tr w:rsidR="0057486C" w14:paraId="3FF96588" w14:textId="77777777" w:rsidTr="00CC405B">
        <w:trPr>
          <w:cantSplit/>
        </w:trPr>
        <w:tc>
          <w:tcPr>
            <w:tcW w:w="1249" w:type="dxa"/>
            <w:vMerge/>
            <w:shd w:val="clear" w:color="auto" w:fill="FFFFFF"/>
            <w:tcMar>
              <w:top w:w="0" w:type="dxa"/>
              <w:left w:w="0" w:type="dxa"/>
              <w:bottom w:w="0" w:type="dxa"/>
              <w:right w:w="0" w:type="dxa"/>
            </w:tcMar>
          </w:tcPr>
          <w:p w14:paraId="76261E42"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F63B6B3"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F64BA16"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76439549"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19C313AC"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BD67497"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D43AD28"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856AB60" w14:textId="77777777" w:rsidR="002A0AA7" w:rsidRPr="000F57DA" w:rsidRDefault="002A0AA7" w:rsidP="002A0AA7">
            <w:pPr>
              <w:pStyle w:val="TableText"/>
              <w:spacing w:before="0" w:after="0"/>
              <w:jc w:val="center"/>
            </w:pPr>
          </w:p>
        </w:tc>
      </w:tr>
      <w:tr w:rsidR="0057486C" w14:paraId="4BEE472E" w14:textId="77777777" w:rsidTr="00CC405B">
        <w:trPr>
          <w:cantSplit/>
        </w:trPr>
        <w:tc>
          <w:tcPr>
            <w:tcW w:w="1249" w:type="dxa"/>
            <w:vMerge/>
            <w:shd w:val="clear" w:color="auto" w:fill="FFFFFF"/>
            <w:tcMar>
              <w:top w:w="0" w:type="dxa"/>
              <w:left w:w="0" w:type="dxa"/>
              <w:bottom w:w="0" w:type="dxa"/>
              <w:right w:w="0" w:type="dxa"/>
            </w:tcMar>
          </w:tcPr>
          <w:p w14:paraId="5DB8DC36"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17E4DA3D"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19508BD"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0D7D0571"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10467E2B"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B630159"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2037A959"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268721C" w14:textId="77777777" w:rsidR="002A0AA7" w:rsidRPr="000F57DA" w:rsidRDefault="002A0AA7" w:rsidP="002A0AA7">
            <w:pPr>
              <w:pStyle w:val="TableText"/>
              <w:spacing w:before="0" w:after="0"/>
              <w:jc w:val="center"/>
            </w:pPr>
          </w:p>
        </w:tc>
      </w:tr>
      <w:tr w:rsidR="0057486C" w14:paraId="75310987" w14:textId="77777777" w:rsidTr="00CC405B">
        <w:trPr>
          <w:cantSplit/>
        </w:trPr>
        <w:tc>
          <w:tcPr>
            <w:tcW w:w="1249" w:type="dxa"/>
            <w:vMerge/>
            <w:shd w:val="clear" w:color="auto" w:fill="FFFFFF"/>
            <w:tcMar>
              <w:top w:w="0" w:type="dxa"/>
              <w:left w:w="0" w:type="dxa"/>
              <w:bottom w:w="0" w:type="dxa"/>
              <w:right w:w="0" w:type="dxa"/>
            </w:tcMar>
          </w:tcPr>
          <w:p w14:paraId="0F2D9398"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283E690"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793112ED"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6AB00E86"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7F2A1167"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BEA9DBF"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2B26FA5"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271DCD0" w14:textId="77777777" w:rsidR="002A0AA7" w:rsidRPr="000F57DA" w:rsidRDefault="002A0AA7" w:rsidP="002A0AA7">
            <w:pPr>
              <w:pStyle w:val="TableText"/>
              <w:spacing w:before="0" w:after="0"/>
              <w:jc w:val="center"/>
            </w:pPr>
          </w:p>
        </w:tc>
      </w:tr>
      <w:tr w:rsidR="0057486C" w14:paraId="67924D34" w14:textId="77777777" w:rsidTr="00CC405B">
        <w:trPr>
          <w:cantSplit/>
        </w:trPr>
        <w:tc>
          <w:tcPr>
            <w:tcW w:w="1249" w:type="dxa"/>
            <w:vMerge/>
            <w:shd w:val="clear" w:color="auto" w:fill="FFFFFF"/>
            <w:tcMar>
              <w:top w:w="0" w:type="dxa"/>
              <w:left w:w="0" w:type="dxa"/>
              <w:bottom w:w="0" w:type="dxa"/>
              <w:right w:w="0" w:type="dxa"/>
            </w:tcMar>
          </w:tcPr>
          <w:p w14:paraId="75476472"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EE5528A"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E9C4BFA"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5D1B9979"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06DBA721"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3A74D3E"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344B1C77"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08FCC02" w14:textId="77777777" w:rsidR="002A0AA7" w:rsidRPr="000F57DA" w:rsidRDefault="002A0AA7" w:rsidP="002A0AA7">
            <w:pPr>
              <w:pStyle w:val="TableText"/>
              <w:spacing w:before="0" w:after="0"/>
              <w:jc w:val="center"/>
            </w:pPr>
          </w:p>
        </w:tc>
      </w:tr>
      <w:tr w:rsidR="0057486C" w14:paraId="090A1925" w14:textId="77777777" w:rsidTr="00CC405B">
        <w:trPr>
          <w:cantSplit/>
        </w:trPr>
        <w:tc>
          <w:tcPr>
            <w:tcW w:w="1249" w:type="dxa"/>
            <w:vMerge/>
            <w:shd w:val="clear" w:color="auto" w:fill="FFFFFF"/>
            <w:tcMar>
              <w:top w:w="0" w:type="dxa"/>
              <w:left w:w="0" w:type="dxa"/>
              <w:bottom w:w="0" w:type="dxa"/>
              <w:right w:w="0" w:type="dxa"/>
            </w:tcMar>
          </w:tcPr>
          <w:p w14:paraId="72A8B3FB"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D0D9A32"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DE14D4D"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675F5458"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4F3397D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9553E8C"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264D24C0"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887B3D0" w14:textId="77777777" w:rsidR="002A0AA7" w:rsidRPr="000F57DA" w:rsidRDefault="002A0AA7" w:rsidP="002A0AA7">
            <w:pPr>
              <w:pStyle w:val="TableText"/>
              <w:spacing w:before="0" w:after="0"/>
              <w:jc w:val="center"/>
            </w:pPr>
          </w:p>
        </w:tc>
      </w:tr>
      <w:tr w:rsidR="0057486C" w14:paraId="3C633996" w14:textId="77777777" w:rsidTr="00CC405B">
        <w:trPr>
          <w:cantSplit/>
        </w:trPr>
        <w:tc>
          <w:tcPr>
            <w:tcW w:w="1249" w:type="dxa"/>
            <w:vMerge w:val="restart"/>
            <w:shd w:val="clear" w:color="auto" w:fill="FFFFFF"/>
            <w:tcMar>
              <w:top w:w="0" w:type="dxa"/>
              <w:left w:w="0" w:type="dxa"/>
              <w:bottom w:w="0" w:type="dxa"/>
              <w:right w:w="0" w:type="dxa"/>
            </w:tcMar>
          </w:tcPr>
          <w:p w14:paraId="6373472D" w14:textId="77777777" w:rsidR="002A0AA7" w:rsidRPr="00943E65" w:rsidRDefault="002A0AA7" w:rsidP="002A0AA7">
            <w:pPr>
              <w:pStyle w:val="TableText"/>
            </w:pPr>
            <w:r w:rsidRPr="00943E65">
              <w:t xml:space="preserve">Golden </w:t>
            </w:r>
            <w:r>
              <w:t>perch</w:t>
            </w:r>
          </w:p>
        </w:tc>
        <w:tc>
          <w:tcPr>
            <w:tcW w:w="1408" w:type="dxa"/>
            <w:vMerge w:val="restart"/>
            <w:shd w:val="clear" w:color="auto" w:fill="FFFFFF"/>
            <w:tcMar>
              <w:top w:w="0" w:type="dxa"/>
              <w:left w:w="0" w:type="dxa"/>
              <w:bottom w:w="0" w:type="dxa"/>
              <w:right w:w="0" w:type="dxa"/>
            </w:tcMar>
          </w:tcPr>
          <w:p w14:paraId="587E8607" w14:textId="77777777" w:rsidR="002A0AA7" w:rsidRPr="00943E65" w:rsidRDefault="002A0AA7" w:rsidP="002A0AA7">
            <w:pPr>
              <w:pStyle w:val="TableText"/>
            </w:pPr>
            <w:r w:rsidRPr="00943E65">
              <w:t>Edward-Wakool</w:t>
            </w:r>
          </w:p>
        </w:tc>
        <w:tc>
          <w:tcPr>
            <w:tcW w:w="1134" w:type="dxa"/>
            <w:shd w:val="clear" w:color="auto" w:fill="FFFFFF"/>
            <w:tcMar>
              <w:top w:w="0" w:type="dxa"/>
              <w:left w:w="0" w:type="dxa"/>
              <w:bottom w:w="0" w:type="dxa"/>
              <w:right w:w="0" w:type="dxa"/>
            </w:tcMar>
            <w:vAlign w:val="center"/>
          </w:tcPr>
          <w:p w14:paraId="08E89DFA"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5F0134B8" w14:textId="77777777" w:rsidR="002A0AA7" w:rsidRPr="00943E65"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C5059D3"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192CB78"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7948FF0"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5962BFC1" w14:textId="77777777" w:rsidR="002A0AA7" w:rsidRPr="000F57DA" w:rsidRDefault="002A0AA7" w:rsidP="002A0AA7">
            <w:pPr>
              <w:pStyle w:val="TableText"/>
              <w:spacing w:before="0" w:after="0"/>
              <w:jc w:val="center"/>
            </w:pPr>
            <w:r w:rsidRPr="000F57DA">
              <w:t>0</w:t>
            </w:r>
          </w:p>
        </w:tc>
      </w:tr>
      <w:tr w:rsidR="0057486C" w14:paraId="70F1855B" w14:textId="77777777" w:rsidTr="00CC405B">
        <w:trPr>
          <w:cantSplit/>
        </w:trPr>
        <w:tc>
          <w:tcPr>
            <w:tcW w:w="1249" w:type="dxa"/>
            <w:vMerge/>
            <w:shd w:val="clear" w:color="auto" w:fill="FFFFFF"/>
            <w:tcMar>
              <w:top w:w="0" w:type="dxa"/>
              <w:left w:w="0" w:type="dxa"/>
              <w:bottom w:w="0" w:type="dxa"/>
              <w:right w:w="0" w:type="dxa"/>
            </w:tcMar>
          </w:tcPr>
          <w:p w14:paraId="45A50D9A"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807AC2D"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9653562"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0ABDADD2"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29C21420"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58AEA5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D4DCA5B"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7C58ACFE" w14:textId="77777777" w:rsidR="002A0AA7" w:rsidRPr="000F57DA" w:rsidRDefault="002A0AA7" w:rsidP="002A0AA7">
            <w:pPr>
              <w:pStyle w:val="TableText"/>
              <w:spacing w:before="0" w:after="0"/>
              <w:jc w:val="center"/>
            </w:pPr>
            <w:r w:rsidRPr="000F57DA">
              <w:t>0</w:t>
            </w:r>
          </w:p>
        </w:tc>
      </w:tr>
      <w:tr w:rsidR="0057486C" w14:paraId="45C9E829" w14:textId="77777777" w:rsidTr="00CC405B">
        <w:trPr>
          <w:cantSplit/>
        </w:trPr>
        <w:tc>
          <w:tcPr>
            <w:tcW w:w="1249" w:type="dxa"/>
            <w:vMerge/>
            <w:shd w:val="clear" w:color="auto" w:fill="FFFFFF"/>
            <w:tcMar>
              <w:top w:w="0" w:type="dxa"/>
              <w:left w:w="0" w:type="dxa"/>
              <w:bottom w:w="0" w:type="dxa"/>
              <w:right w:w="0" w:type="dxa"/>
            </w:tcMar>
          </w:tcPr>
          <w:p w14:paraId="7C95E246"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1D169F21"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7E366AB"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39E67202"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58B07FEE"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628B910"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35047FE"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9E6C96C" w14:textId="77777777" w:rsidR="002A0AA7" w:rsidRPr="000F57DA" w:rsidRDefault="002A0AA7" w:rsidP="002A0AA7">
            <w:pPr>
              <w:pStyle w:val="TableText"/>
              <w:spacing w:before="0" w:after="0"/>
              <w:jc w:val="center"/>
            </w:pPr>
            <w:r w:rsidRPr="000F57DA">
              <w:t>0</w:t>
            </w:r>
          </w:p>
        </w:tc>
      </w:tr>
      <w:tr w:rsidR="0057486C" w14:paraId="38D6138D" w14:textId="77777777" w:rsidTr="00CC405B">
        <w:trPr>
          <w:cantSplit/>
        </w:trPr>
        <w:tc>
          <w:tcPr>
            <w:tcW w:w="1249" w:type="dxa"/>
            <w:vMerge/>
            <w:shd w:val="clear" w:color="auto" w:fill="FFFFFF"/>
            <w:tcMar>
              <w:top w:w="0" w:type="dxa"/>
              <w:left w:w="0" w:type="dxa"/>
              <w:bottom w:w="0" w:type="dxa"/>
              <w:right w:w="0" w:type="dxa"/>
            </w:tcMar>
          </w:tcPr>
          <w:p w14:paraId="6DDC4203"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5DD541E"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6F0D373"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5FECA05E"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13D11BD4"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8255A26"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C003E3F"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2060B395" w14:textId="77777777" w:rsidR="002A0AA7" w:rsidRPr="000F57DA" w:rsidRDefault="002A0AA7" w:rsidP="002A0AA7">
            <w:pPr>
              <w:pStyle w:val="TableText"/>
              <w:spacing w:before="0" w:after="0"/>
              <w:jc w:val="center"/>
            </w:pPr>
            <w:r w:rsidRPr="000F57DA">
              <w:t>0</w:t>
            </w:r>
          </w:p>
        </w:tc>
      </w:tr>
      <w:tr w:rsidR="0057486C" w14:paraId="5DE8F57A" w14:textId="77777777" w:rsidTr="00CC405B">
        <w:trPr>
          <w:cantSplit/>
        </w:trPr>
        <w:tc>
          <w:tcPr>
            <w:tcW w:w="1249" w:type="dxa"/>
            <w:vMerge/>
            <w:shd w:val="clear" w:color="auto" w:fill="FFFFFF"/>
            <w:tcMar>
              <w:top w:w="0" w:type="dxa"/>
              <w:left w:w="0" w:type="dxa"/>
              <w:bottom w:w="0" w:type="dxa"/>
              <w:right w:w="0" w:type="dxa"/>
            </w:tcMar>
          </w:tcPr>
          <w:p w14:paraId="07B8D973"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97AC05B"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5324A02"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054E1E99"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20F88E54"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A78EF93"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C8BCA0D"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9D2FAB6" w14:textId="77777777" w:rsidR="002A0AA7" w:rsidRPr="000F57DA" w:rsidRDefault="002A0AA7" w:rsidP="002A0AA7">
            <w:pPr>
              <w:pStyle w:val="TableText"/>
              <w:spacing w:before="0" w:after="0"/>
              <w:jc w:val="center"/>
            </w:pPr>
            <w:r w:rsidRPr="000F57DA">
              <w:t>0</w:t>
            </w:r>
          </w:p>
        </w:tc>
      </w:tr>
      <w:tr w:rsidR="0057486C" w14:paraId="5B73CBED" w14:textId="77777777" w:rsidTr="00CC405B">
        <w:trPr>
          <w:cantSplit/>
        </w:trPr>
        <w:tc>
          <w:tcPr>
            <w:tcW w:w="1249" w:type="dxa"/>
            <w:vMerge/>
            <w:shd w:val="clear" w:color="auto" w:fill="FFFFFF"/>
            <w:tcMar>
              <w:top w:w="0" w:type="dxa"/>
              <w:left w:w="0" w:type="dxa"/>
              <w:bottom w:w="0" w:type="dxa"/>
              <w:right w:w="0" w:type="dxa"/>
            </w:tcMar>
          </w:tcPr>
          <w:p w14:paraId="4D1E2F99"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1A14D81A"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CB316EB"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6D82F50F"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5400296C"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542008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01A40C2"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3A3341E5" w14:textId="77777777" w:rsidR="002A0AA7" w:rsidRPr="000F57DA" w:rsidRDefault="002A0AA7" w:rsidP="002A0AA7">
            <w:pPr>
              <w:pStyle w:val="TableText"/>
              <w:spacing w:before="0" w:after="0"/>
              <w:jc w:val="center"/>
            </w:pPr>
            <w:r w:rsidRPr="000F57DA">
              <w:t>0</w:t>
            </w:r>
          </w:p>
        </w:tc>
      </w:tr>
      <w:tr w:rsidR="0057486C" w14:paraId="4D5C309E" w14:textId="77777777" w:rsidTr="00CC405B">
        <w:trPr>
          <w:cantSplit/>
        </w:trPr>
        <w:tc>
          <w:tcPr>
            <w:tcW w:w="1249" w:type="dxa"/>
            <w:vMerge/>
            <w:shd w:val="clear" w:color="auto" w:fill="FFFFFF"/>
            <w:tcMar>
              <w:top w:w="0" w:type="dxa"/>
              <w:left w:w="0" w:type="dxa"/>
              <w:bottom w:w="0" w:type="dxa"/>
              <w:right w:w="0" w:type="dxa"/>
            </w:tcMar>
          </w:tcPr>
          <w:p w14:paraId="046325DB"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6AB00578" w14:textId="77777777" w:rsidR="002A0AA7" w:rsidRPr="00943E65" w:rsidRDefault="002A0AA7" w:rsidP="002A0AA7">
            <w:pPr>
              <w:pStyle w:val="TableText"/>
            </w:pPr>
            <w:r w:rsidRPr="00943E65">
              <w:t>Goulburn</w:t>
            </w:r>
          </w:p>
        </w:tc>
        <w:tc>
          <w:tcPr>
            <w:tcW w:w="1134" w:type="dxa"/>
            <w:shd w:val="clear" w:color="auto" w:fill="FFFFFF"/>
            <w:tcMar>
              <w:top w:w="0" w:type="dxa"/>
              <w:left w:w="0" w:type="dxa"/>
              <w:bottom w:w="0" w:type="dxa"/>
              <w:right w:w="0" w:type="dxa"/>
            </w:tcMar>
            <w:vAlign w:val="center"/>
          </w:tcPr>
          <w:p w14:paraId="7DCEAE4C"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7D01946A" w14:textId="77777777" w:rsidR="002A0AA7" w:rsidRPr="00943E65"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0A79B9F"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BFBFBF" w:themeFill="background1" w:themeFillShade="BF"/>
            <w:tcMar>
              <w:top w:w="0" w:type="dxa"/>
              <w:left w:w="0" w:type="dxa"/>
              <w:bottom w:w="0" w:type="dxa"/>
              <w:right w:w="0" w:type="dxa"/>
            </w:tcMar>
            <w:vAlign w:val="center"/>
          </w:tcPr>
          <w:p w14:paraId="7909F900"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EA277D4"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9DBB931" w14:textId="77777777" w:rsidR="002A0AA7" w:rsidRPr="000F57DA" w:rsidRDefault="002A0AA7" w:rsidP="002A0AA7">
            <w:pPr>
              <w:pStyle w:val="TableText"/>
              <w:spacing w:before="0" w:after="0"/>
              <w:jc w:val="center"/>
            </w:pPr>
            <w:r w:rsidRPr="000F57DA">
              <w:t>0</w:t>
            </w:r>
          </w:p>
        </w:tc>
      </w:tr>
      <w:tr w:rsidR="0057486C" w14:paraId="039532E5" w14:textId="77777777" w:rsidTr="00CC405B">
        <w:trPr>
          <w:cantSplit/>
        </w:trPr>
        <w:tc>
          <w:tcPr>
            <w:tcW w:w="1249" w:type="dxa"/>
            <w:vMerge/>
            <w:shd w:val="clear" w:color="auto" w:fill="FFFFFF"/>
            <w:tcMar>
              <w:top w:w="0" w:type="dxa"/>
              <w:left w:w="0" w:type="dxa"/>
              <w:bottom w:w="0" w:type="dxa"/>
              <w:right w:w="0" w:type="dxa"/>
            </w:tcMar>
          </w:tcPr>
          <w:p w14:paraId="64C1F07E"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7F33FC78"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8697A9D"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5191859E"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56BFDB29"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94788CA"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8577F81"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7FC354B2" w14:textId="77777777" w:rsidR="002A0AA7" w:rsidRPr="000F57DA" w:rsidRDefault="002A0AA7" w:rsidP="002A0AA7">
            <w:pPr>
              <w:pStyle w:val="TableText"/>
              <w:spacing w:before="0" w:after="0"/>
              <w:jc w:val="center"/>
            </w:pPr>
            <w:r w:rsidRPr="000F57DA">
              <w:t>0</w:t>
            </w:r>
          </w:p>
        </w:tc>
      </w:tr>
      <w:tr w:rsidR="0057486C" w14:paraId="2D5FD5CE" w14:textId="77777777" w:rsidTr="00CC405B">
        <w:trPr>
          <w:cantSplit/>
        </w:trPr>
        <w:tc>
          <w:tcPr>
            <w:tcW w:w="1249" w:type="dxa"/>
            <w:vMerge/>
            <w:shd w:val="clear" w:color="auto" w:fill="FFFFFF"/>
            <w:tcMar>
              <w:top w:w="0" w:type="dxa"/>
              <w:left w:w="0" w:type="dxa"/>
              <w:bottom w:w="0" w:type="dxa"/>
              <w:right w:w="0" w:type="dxa"/>
            </w:tcMar>
          </w:tcPr>
          <w:p w14:paraId="0DCE22FB"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820BBF8"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AD7E931"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2819DD4F"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034BF7BE"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BFBFBF" w:themeFill="background1" w:themeFillShade="BF"/>
            <w:tcMar>
              <w:top w:w="0" w:type="dxa"/>
              <w:left w:w="0" w:type="dxa"/>
              <w:bottom w:w="0" w:type="dxa"/>
              <w:right w:w="0" w:type="dxa"/>
            </w:tcMar>
            <w:vAlign w:val="center"/>
          </w:tcPr>
          <w:p w14:paraId="146BF7E9"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D126EDB"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7337D6F" w14:textId="77777777" w:rsidR="002A0AA7" w:rsidRPr="000F57DA" w:rsidRDefault="002A0AA7" w:rsidP="002A0AA7">
            <w:pPr>
              <w:pStyle w:val="TableText"/>
              <w:spacing w:before="0" w:after="0"/>
              <w:jc w:val="center"/>
            </w:pPr>
            <w:r w:rsidRPr="000F57DA">
              <w:t>0</w:t>
            </w:r>
          </w:p>
        </w:tc>
      </w:tr>
      <w:tr w:rsidR="0057486C" w14:paraId="21504C99" w14:textId="77777777" w:rsidTr="00CC405B">
        <w:trPr>
          <w:cantSplit/>
        </w:trPr>
        <w:tc>
          <w:tcPr>
            <w:tcW w:w="1249" w:type="dxa"/>
            <w:vMerge/>
            <w:shd w:val="clear" w:color="auto" w:fill="FFFFFF"/>
            <w:tcMar>
              <w:top w:w="0" w:type="dxa"/>
              <w:left w:w="0" w:type="dxa"/>
              <w:bottom w:w="0" w:type="dxa"/>
              <w:right w:w="0" w:type="dxa"/>
            </w:tcMar>
          </w:tcPr>
          <w:p w14:paraId="509A0871"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042B144"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9974BDA"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1C45D558"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3E166111"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0000"/>
            <w:tcMar>
              <w:top w:w="0" w:type="dxa"/>
              <w:left w:w="0" w:type="dxa"/>
              <w:bottom w:w="0" w:type="dxa"/>
              <w:right w:w="0" w:type="dxa"/>
            </w:tcMar>
            <w:vAlign w:val="center"/>
          </w:tcPr>
          <w:p w14:paraId="7B96A9AE"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5DF8769D"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FEB4F5C" w14:textId="77777777" w:rsidR="002A0AA7" w:rsidRPr="000F57DA" w:rsidRDefault="002A0AA7" w:rsidP="002A0AA7">
            <w:pPr>
              <w:pStyle w:val="TableText"/>
              <w:spacing w:before="0" w:after="0"/>
              <w:jc w:val="center"/>
            </w:pPr>
            <w:r w:rsidRPr="000F57DA">
              <w:t>0</w:t>
            </w:r>
          </w:p>
        </w:tc>
      </w:tr>
      <w:tr w:rsidR="0057486C" w14:paraId="4E047B55" w14:textId="77777777" w:rsidTr="00CC405B">
        <w:trPr>
          <w:cantSplit/>
        </w:trPr>
        <w:tc>
          <w:tcPr>
            <w:tcW w:w="1249" w:type="dxa"/>
            <w:vMerge/>
            <w:shd w:val="clear" w:color="auto" w:fill="FFFFFF"/>
            <w:tcMar>
              <w:top w:w="0" w:type="dxa"/>
              <w:left w:w="0" w:type="dxa"/>
              <w:bottom w:w="0" w:type="dxa"/>
              <w:right w:w="0" w:type="dxa"/>
            </w:tcMar>
          </w:tcPr>
          <w:p w14:paraId="20974AB2"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7196295"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3E7D8C0"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007329CD"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5D174E1A"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BFBFBF" w:themeFill="background1" w:themeFillShade="BF"/>
            <w:tcMar>
              <w:top w:w="0" w:type="dxa"/>
              <w:left w:w="0" w:type="dxa"/>
              <w:bottom w:w="0" w:type="dxa"/>
              <w:right w:w="0" w:type="dxa"/>
            </w:tcMar>
            <w:vAlign w:val="center"/>
          </w:tcPr>
          <w:p w14:paraId="621C10DD"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9BFD649"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7F8C8CDA" w14:textId="77777777" w:rsidR="002A0AA7" w:rsidRPr="000F57DA" w:rsidRDefault="002A0AA7" w:rsidP="002A0AA7">
            <w:pPr>
              <w:pStyle w:val="TableText"/>
              <w:spacing w:before="0" w:after="0"/>
              <w:jc w:val="center"/>
            </w:pPr>
            <w:r w:rsidRPr="000F57DA">
              <w:t>0</w:t>
            </w:r>
          </w:p>
        </w:tc>
      </w:tr>
      <w:tr w:rsidR="0057486C" w14:paraId="2E193489" w14:textId="77777777" w:rsidTr="00CC405B">
        <w:trPr>
          <w:cantSplit/>
        </w:trPr>
        <w:tc>
          <w:tcPr>
            <w:tcW w:w="1249" w:type="dxa"/>
            <w:vMerge/>
            <w:shd w:val="clear" w:color="auto" w:fill="FFFFFF"/>
            <w:tcMar>
              <w:top w:w="0" w:type="dxa"/>
              <w:left w:w="0" w:type="dxa"/>
              <w:bottom w:w="0" w:type="dxa"/>
              <w:right w:w="0" w:type="dxa"/>
            </w:tcMar>
          </w:tcPr>
          <w:p w14:paraId="1CFC5AB3"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1830514F"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0ABF3BB"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2FB210F8"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5D41D13C"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104CE27"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0658276"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14ACFF9" w14:textId="77777777" w:rsidR="002A0AA7" w:rsidRPr="000F57DA" w:rsidRDefault="002A0AA7" w:rsidP="002A0AA7">
            <w:pPr>
              <w:pStyle w:val="TableText"/>
              <w:spacing w:before="0" w:after="0"/>
              <w:jc w:val="center"/>
            </w:pPr>
            <w:r w:rsidRPr="000F57DA">
              <w:t>0</w:t>
            </w:r>
          </w:p>
        </w:tc>
      </w:tr>
      <w:tr w:rsidR="0057486C" w14:paraId="6F745669" w14:textId="77777777" w:rsidTr="00CC405B">
        <w:trPr>
          <w:cantSplit/>
        </w:trPr>
        <w:tc>
          <w:tcPr>
            <w:tcW w:w="1249" w:type="dxa"/>
            <w:vMerge/>
            <w:shd w:val="clear" w:color="auto" w:fill="FFFFFF"/>
            <w:tcMar>
              <w:top w:w="0" w:type="dxa"/>
              <w:left w:w="0" w:type="dxa"/>
              <w:bottom w:w="0" w:type="dxa"/>
              <w:right w:w="0" w:type="dxa"/>
            </w:tcMar>
          </w:tcPr>
          <w:p w14:paraId="180144A3"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03B2F088" w14:textId="77777777" w:rsidR="002A0AA7" w:rsidRPr="00943E65" w:rsidRDefault="002A0AA7" w:rsidP="002A0AA7">
            <w:pPr>
              <w:pStyle w:val="TableText"/>
            </w:pPr>
            <w:r w:rsidRPr="00943E65">
              <w:t>Gwydir</w:t>
            </w:r>
          </w:p>
        </w:tc>
        <w:tc>
          <w:tcPr>
            <w:tcW w:w="1134" w:type="dxa"/>
            <w:shd w:val="clear" w:color="auto" w:fill="FFFFFF"/>
            <w:tcMar>
              <w:top w:w="0" w:type="dxa"/>
              <w:left w:w="0" w:type="dxa"/>
              <w:bottom w:w="0" w:type="dxa"/>
              <w:right w:w="0" w:type="dxa"/>
            </w:tcMar>
            <w:vAlign w:val="center"/>
          </w:tcPr>
          <w:p w14:paraId="02C23BEF"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7081E33A" w14:textId="77777777" w:rsidR="002A0AA7" w:rsidRPr="00943E65"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1F70E63"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DEFCAE6"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347B8B7"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186122E" w14:textId="77777777" w:rsidR="002A0AA7" w:rsidRPr="000F57DA" w:rsidRDefault="002A0AA7" w:rsidP="002A0AA7">
            <w:pPr>
              <w:pStyle w:val="TableText"/>
              <w:spacing w:before="0" w:after="0"/>
              <w:jc w:val="center"/>
            </w:pPr>
          </w:p>
        </w:tc>
      </w:tr>
      <w:tr w:rsidR="0057486C" w14:paraId="46AEEA66" w14:textId="77777777" w:rsidTr="00CC405B">
        <w:trPr>
          <w:cantSplit/>
        </w:trPr>
        <w:tc>
          <w:tcPr>
            <w:tcW w:w="1249" w:type="dxa"/>
            <w:vMerge/>
            <w:shd w:val="clear" w:color="auto" w:fill="FFFFFF"/>
            <w:tcMar>
              <w:top w:w="0" w:type="dxa"/>
              <w:left w:w="0" w:type="dxa"/>
              <w:bottom w:w="0" w:type="dxa"/>
              <w:right w:w="0" w:type="dxa"/>
            </w:tcMar>
          </w:tcPr>
          <w:p w14:paraId="5D23E2F8"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4C7226E"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680A3BD"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301651F8"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6353556F"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F0161F6"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317DDA7"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59F2DDB" w14:textId="77777777" w:rsidR="002A0AA7" w:rsidRPr="000F57DA" w:rsidRDefault="002A0AA7" w:rsidP="002A0AA7">
            <w:pPr>
              <w:pStyle w:val="TableText"/>
              <w:spacing w:before="0" w:after="0"/>
              <w:jc w:val="center"/>
            </w:pPr>
          </w:p>
        </w:tc>
      </w:tr>
      <w:tr w:rsidR="0057486C" w14:paraId="3423F898" w14:textId="77777777" w:rsidTr="00CC405B">
        <w:trPr>
          <w:cantSplit/>
        </w:trPr>
        <w:tc>
          <w:tcPr>
            <w:tcW w:w="1249" w:type="dxa"/>
            <w:vMerge/>
            <w:shd w:val="clear" w:color="auto" w:fill="FFFFFF"/>
            <w:tcMar>
              <w:top w:w="0" w:type="dxa"/>
              <w:left w:w="0" w:type="dxa"/>
              <w:bottom w:w="0" w:type="dxa"/>
              <w:right w:w="0" w:type="dxa"/>
            </w:tcMar>
          </w:tcPr>
          <w:p w14:paraId="3F631B9A"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826C6E6"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2A94B3B"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13B802EF"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15553EE7"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25AE09D"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3679F74"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95D1CBA" w14:textId="77777777" w:rsidR="002A0AA7" w:rsidRPr="000F57DA" w:rsidRDefault="002A0AA7" w:rsidP="002A0AA7">
            <w:pPr>
              <w:pStyle w:val="TableText"/>
              <w:spacing w:before="0" w:after="0"/>
              <w:jc w:val="center"/>
            </w:pPr>
          </w:p>
        </w:tc>
      </w:tr>
      <w:tr w:rsidR="0057486C" w14:paraId="0FCA34F3" w14:textId="77777777" w:rsidTr="00CC405B">
        <w:trPr>
          <w:cantSplit/>
        </w:trPr>
        <w:tc>
          <w:tcPr>
            <w:tcW w:w="1249" w:type="dxa"/>
            <w:vMerge/>
            <w:shd w:val="clear" w:color="auto" w:fill="FFFFFF"/>
            <w:tcMar>
              <w:top w:w="0" w:type="dxa"/>
              <w:left w:w="0" w:type="dxa"/>
              <w:bottom w:w="0" w:type="dxa"/>
              <w:right w:w="0" w:type="dxa"/>
            </w:tcMar>
          </w:tcPr>
          <w:p w14:paraId="63049DB5"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3231553"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3F5F28F"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7D6736E1"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7BB15B42"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E06E730"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9E01226"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425235B" w14:textId="77777777" w:rsidR="002A0AA7" w:rsidRPr="000F57DA" w:rsidRDefault="002A0AA7" w:rsidP="002A0AA7">
            <w:pPr>
              <w:pStyle w:val="TableText"/>
              <w:spacing w:before="0" w:after="0"/>
              <w:jc w:val="center"/>
            </w:pPr>
          </w:p>
        </w:tc>
      </w:tr>
      <w:tr w:rsidR="0057486C" w14:paraId="46172A74" w14:textId="77777777" w:rsidTr="00CC405B">
        <w:trPr>
          <w:cantSplit/>
        </w:trPr>
        <w:tc>
          <w:tcPr>
            <w:tcW w:w="1249" w:type="dxa"/>
            <w:vMerge/>
            <w:shd w:val="clear" w:color="auto" w:fill="FFFFFF"/>
            <w:tcMar>
              <w:top w:w="0" w:type="dxa"/>
              <w:left w:w="0" w:type="dxa"/>
              <w:bottom w:w="0" w:type="dxa"/>
              <w:right w:w="0" w:type="dxa"/>
            </w:tcMar>
          </w:tcPr>
          <w:p w14:paraId="5B5E0E6A"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25BE4EE"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A6A51EE"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3BD5FEA3"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1B9691A1"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A5D7BD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F65DE3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20A0965" w14:textId="77777777" w:rsidR="002A0AA7" w:rsidRPr="000F57DA" w:rsidRDefault="002A0AA7" w:rsidP="002A0AA7">
            <w:pPr>
              <w:pStyle w:val="TableText"/>
              <w:spacing w:before="0" w:after="0"/>
              <w:jc w:val="center"/>
            </w:pPr>
          </w:p>
        </w:tc>
      </w:tr>
      <w:tr w:rsidR="0057486C" w14:paraId="26B69E36" w14:textId="77777777" w:rsidTr="00CC405B">
        <w:trPr>
          <w:cantSplit/>
        </w:trPr>
        <w:tc>
          <w:tcPr>
            <w:tcW w:w="1249" w:type="dxa"/>
            <w:vMerge/>
            <w:shd w:val="clear" w:color="auto" w:fill="FFFFFF"/>
            <w:tcMar>
              <w:top w:w="0" w:type="dxa"/>
              <w:left w:w="0" w:type="dxa"/>
              <w:bottom w:w="0" w:type="dxa"/>
              <w:right w:w="0" w:type="dxa"/>
            </w:tcMar>
          </w:tcPr>
          <w:p w14:paraId="01C477EA"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9390254"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B1B44CE"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702B8014"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4FDD7906"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E78BB76"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8BC875D"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3A1F165" w14:textId="77777777" w:rsidR="002A0AA7" w:rsidRPr="000F57DA" w:rsidRDefault="002A0AA7" w:rsidP="002A0AA7">
            <w:pPr>
              <w:pStyle w:val="TableText"/>
              <w:spacing w:before="0" w:after="0"/>
              <w:jc w:val="center"/>
            </w:pPr>
          </w:p>
        </w:tc>
      </w:tr>
      <w:tr w:rsidR="0057486C" w14:paraId="0F159519" w14:textId="77777777" w:rsidTr="00CC405B">
        <w:trPr>
          <w:cantSplit/>
        </w:trPr>
        <w:tc>
          <w:tcPr>
            <w:tcW w:w="1249" w:type="dxa"/>
            <w:vMerge/>
            <w:shd w:val="clear" w:color="auto" w:fill="FFFFFF"/>
            <w:tcMar>
              <w:top w:w="0" w:type="dxa"/>
              <w:left w:w="0" w:type="dxa"/>
              <w:bottom w:w="0" w:type="dxa"/>
              <w:right w:w="0" w:type="dxa"/>
            </w:tcMar>
          </w:tcPr>
          <w:p w14:paraId="46E05475"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2714FA5A" w14:textId="77777777" w:rsidR="002A0AA7" w:rsidRPr="00943E65" w:rsidRDefault="002A0AA7" w:rsidP="002A0AA7">
            <w:pPr>
              <w:pStyle w:val="TableText"/>
            </w:pPr>
            <w:r w:rsidRPr="00943E65">
              <w:t>Lachlan</w:t>
            </w:r>
          </w:p>
        </w:tc>
        <w:tc>
          <w:tcPr>
            <w:tcW w:w="1134" w:type="dxa"/>
            <w:shd w:val="clear" w:color="auto" w:fill="FFFFFF"/>
            <w:tcMar>
              <w:top w:w="0" w:type="dxa"/>
              <w:left w:w="0" w:type="dxa"/>
              <w:bottom w:w="0" w:type="dxa"/>
              <w:right w:w="0" w:type="dxa"/>
            </w:tcMar>
            <w:vAlign w:val="center"/>
          </w:tcPr>
          <w:p w14:paraId="6AD50D1C"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0A64D0C7" w14:textId="77777777" w:rsidR="002A0AA7" w:rsidRPr="00943E65"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58AA2175"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1D26411"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F559C7E"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22617015" w14:textId="77777777" w:rsidR="002A0AA7" w:rsidRPr="000F57DA" w:rsidRDefault="002A0AA7" w:rsidP="002A0AA7">
            <w:pPr>
              <w:pStyle w:val="TableText"/>
              <w:spacing w:before="0" w:after="0"/>
              <w:jc w:val="center"/>
            </w:pPr>
            <w:r w:rsidRPr="000F57DA">
              <w:t>0</w:t>
            </w:r>
          </w:p>
        </w:tc>
      </w:tr>
      <w:tr w:rsidR="0057486C" w14:paraId="6EB22538" w14:textId="77777777" w:rsidTr="00CC405B">
        <w:trPr>
          <w:cantSplit/>
        </w:trPr>
        <w:tc>
          <w:tcPr>
            <w:tcW w:w="1249" w:type="dxa"/>
            <w:vMerge/>
            <w:shd w:val="clear" w:color="auto" w:fill="FFFFFF"/>
            <w:tcMar>
              <w:top w:w="0" w:type="dxa"/>
              <w:left w:w="0" w:type="dxa"/>
              <w:bottom w:w="0" w:type="dxa"/>
              <w:right w:w="0" w:type="dxa"/>
            </w:tcMar>
          </w:tcPr>
          <w:p w14:paraId="4A058DCA"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21D5094"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9A92192"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7879B5C7"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703F8807"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05274BF"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6559523"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C4719B6" w14:textId="77777777" w:rsidR="002A0AA7" w:rsidRPr="000F57DA" w:rsidRDefault="002A0AA7" w:rsidP="002A0AA7">
            <w:pPr>
              <w:pStyle w:val="TableText"/>
              <w:spacing w:before="0" w:after="0"/>
              <w:jc w:val="center"/>
            </w:pPr>
            <w:r w:rsidRPr="000F57DA">
              <w:t>0</w:t>
            </w:r>
          </w:p>
        </w:tc>
      </w:tr>
      <w:tr w:rsidR="0057486C" w14:paraId="2B8CEC78" w14:textId="77777777" w:rsidTr="00CC405B">
        <w:trPr>
          <w:cantSplit/>
        </w:trPr>
        <w:tc>
          <w:tcPr>
            <w:tcW w:w="1249" w:type="dxa"/>
            <w:vMerge/>
            <w:shd w:val="clear" w:color="auto" w:fill="FFFFFF"/>
            <w:tcMar>
              <w:top w:w="0" w:type="dxa"/>
              <w:left w:w="0" w:type="dxa"/>
              <w:bottom w:w="0" w:type="dxa"/>
              <w:right w:w="0" w:type="dxa"/>
            </w:tcMar>
          </w:tcPr>
          <w:p w14:paraId="434AC7D6"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6E12533"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65CE1CE"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544F723A" w14:textId="77777777" w:rsidR="002A0AA7" w:rsidRPr="00943E65" w:rsidRDefault="002A0AA7" w:rsidP="002A0AA7">
            <w:pPr>
              <w:pStyle w:val="TableText"/>
              <w:spacing w:before="0" w:after="0"/>
              <w:jc w:val="center"/>
            </w:pPr>
            <w:r w:rsidRPr="00943E65">
              <w:t>0</w:t>
            </w:r>
          </w:p>
        </w:tc>
        <w:tc>
          <w:tcPr>
            <w:tcW w:w="1134" w:type="dxa"/>
            <w:shd w:val="clear" w:color="auto" w:fill="92D050"/>
            <w:tcMar>
              <w:top w:w="0" w:type="dxa"/>
              <w:left w:w="0" w:type="dxa"/>
              <w:bottom w:w="0" w:type="dxa"/>
              <w:right w:w="0" w:type="dxa"/>
            </w:tcMar>
            <w:vAlign w:val="center"/>
          </w:tcPr>
          <w:p w14:paraId="06DE0579"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0E84A3BD"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18A46A8"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0C548F7" w14:textId="77777777" w:rsidR="002A0AA7" w:rsidRPr="000F57DA" w:rsidRDefault="002A0AA7" w:rsidP="002A0AA7">
            <w:pPr>
              <w:pStyle w:val="TableText"/>
              <w:spacing w:before="0" w:after="0"/>
              <w:jc w:val="center"/>
            </w:pPr>
            <w:r w:rsidRPr="000F57DA">
              <w:t>0</w:t>
            </w:r>
          </w:p>
        </w:tc>
      </w:tr>
      <w:tr w:rsidR="0057486C" w14:paraId="386AD0B1" w14:textId="77777777" w:rsidTr="00CC405B">
        <w:trPr>
          <w:cantSplit/>
        </w:trPr>
        <w:tc>
          <w:tcPr>
            <w:tcW w:w="1249" w:type="dxa"/>
            <w:vMerge/>
            <w:shd w:val="clear" w:color="auto" w:fill="FFFFFF"/>
            <w:tcMar>
              <w:top w:w="0" w:type="dxa"/>
              <w:left w:w="0" w:type="dxa"/>
              <w:bottom w:w="0" w:type="dxa"/>
              <w:right w:w="0" w:type="dxa"/>
            </w:tcMar>
          </w:tcPr>
          <w:p w14:paraId="58588F09"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87430A3"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7C7AAFA2"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09B0D291"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5F8AA9C4"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59F9AAB"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6FD837D"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36AA256E" w14:textId="77777777" w:rsidR="002A0AA7" w:rsidRPr="000F57DA" w:rsidRDefault="002A0AA7" w:rsidP="002A0AA7">
            <w:pPr>
              <w:pStyle w:val="TableText"/>
              <w:spacing w:before="0" w:after="0"/>
              <w:jc w:val="center"/>
            </w:pPr>
            <w:r w:rsidRPr="000F57DA">
              <w:t>0</w:t>
            </w:r>
          </w:p>
        </w:tc>
      </w:tr>
      <w:tr w:rsidR="0057486C" w14:paraId="3ED12177" w14:textId="77777777" w:rsidTr="00CC405B">
        <w:trPr>
          <w:cantSplit/>
        </w:trPr>
        <w:tc>
          <w:tcPr>
            <w:tcW w:w="1249" w:type="dxa"/>
            <w:vMerge/>
            <w:shd w:val="clear" w:color="auto" w:fill="FFFFFF"/>
            <w:tcMar>
              <w:top w:w="0" w:type="dxa"/>
              <w:left w:w="0" w:type="dxa"/>
              <w:bottom w:w="0" w:type="dxa"/>
              <w:right w:w="0" w:type="dxa"/>
            </w:tcMar>
          </w:tcPr>
          <w:p w14:paraId="74D4E712"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6B19666"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5E3A073"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088F03A5"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718B7654"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E4766DC"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441C097"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9864350" w14:textId="77777777" w:rsidR="002A0AA7" w:rsidRPr="000F57DA" w:rsidRDefault="002A0AA7" w:rsidP="002A0AA7">
            <w:pPr>
              <w:pStyle w:val="TableText"/>
              <w:spacing w:before="0" w:after="0"/>
              <w:jc w:val="center"/>
            </w:pPr>
            <w:r w:rsidRPr="000F57DA">
              <w:t>0</w:t>
            </w:r>
          </w:p>
        </w:tc>
      </w:tr>
      <w:tr w:rsidR="0057486C" w14:paraId="0008A7D9" w14:textId="77777777" w:rsidTr="00CC405B">
        <w:trPr>
          <w:cantSplit/>
        </w:trPr>
        <w:tc>
          <w:tcPr>
            <w:tcW w:w="1249" w:type="dxa"/>
            <w:vMerge/>
            <w:shd w:val="clear" w:color="auto" w:fill="FFFFFF"/>
            <w:tcMar>
              <w:top w:w="0" w:type="dxa"/>
              <w:left w:w="0" w:type="dxa"/>
              <w:bottom w:w="0" w:type="dxa"/>
              <w:right w:w="0" w:type="dxa"/>
            </w:tcMar>
          </w:tcPr>
          <w:p w14:paraId="77FD9E0E"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7A57865"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2089788"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1EA9F1E8"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78B21F48"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467015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EAC68DC"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73FA77A" w14:textId="77777777" w:rsidR="002A0AA7" w:rsidRPr="000F57DA" w:rsidRDefault="002A0AA7" w:rsidP="002A0AA7">
            <w:pPr>
              <w:pStyle w:val="TableText"/>
              <w:spacing w:before="0" w:after="0"/>
              <w:jc w:val="center"/>
            </w:pPr>
            <w:r w:rsidRPr="000F57DA">
              <w:t>0</w:t>
            </w:r>
          </w:p>
        </w:tc>
      </w:tr>
      <w:tr w:rsidR="0057486C" w14:paraId="7BEAB10C" w14:textId="77777777" w:rsidTr="00CC405B">
        <w:trPr>
          <w:cantSplit/>
        </w:trPr>
        <w:tc>
          <w:tcPr>
            <w:tcW w:w="1249" w:type="dxa"/>
            <w:vMerge/>
            <w:shd w:val="clear" w:color="auto" w:fill="FFFFFF"/>
            <w:tcMar>
              <w:top w:w="0" w:type="dxa"/>
              <w:left w:w="0" w:type="dxa"/>
              <w:bottom w:w="0" w:type="dxa"/>
              <w:right w:w="0" w:type="dxa"/>
            </w:tcMar>
          </w:tcPr>
          <w:p w14:paraId="671BEFF8"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35D1E984" w14:textId="77777777" w:rsidR="002A0AA7" w:rsidRPr="00943E65" w:rsidRDefault="002A0AA7" w:rsidP="002A0AA7">
            <w:pPr>
              <w:pStyle w:val="TableText"/>
            </w:pPr>
            <w:r w:rsidRPr="00943E65">
              <w:t>Lower Murray</w:t>
            </w:r>
          </w:p>
        </w:tc>
        <w:tc>
          <w:tcPr>
            <w:tcW w:w="1134" w:type="dxa"/>
            <w:shd w:val="clear" w:color="auto" w:fill="FFFFFF"/>
            <w:tcMar>
              <w:top w:w="0" w:type="dxa"/>
              <w:left w:w="0" w:type="dxa"/>
              <w:bottom w:w="0" w:type="dxa"/>
              <w:right w:w="0" w:type="dxa"/>
            </w:tcMar>
            <w:vAlign w:val="center"/>
          </w:tcPr>
          <w:p w14:paraId="50F84E0F"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60D77EDF" w14:textId="77777777" w:rsidR="002A0AA7" w:rsidRPr="00943E65"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62B20A8"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0000"/>
            <w:tcMar>
              <w:top w:w="0" w:type="dxa"/>
              <w:left w:w="0" w:type="dxa"/>
              <w:bottom w:w="0" w:type="dxa"/>
              <w:right w:w="0" w:type="dxa"/>
            </w:tcMar>
            <w:vAlign w:val="center"/>
          </w:tcPr>
          <w:p w14:paraId="7F90993B"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69536238"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3EEBECDD" w14:textId="77777777" w:rsidR="002A0AA7" w:rsidRPr="000F57DA" w:rsidRDefault="002A0AA7" w:rsidP="002A0AA7">
            <w:pPr>
              <w:pStyle w:val="TableText"/>
              <w:spacing w:before="0" w:after="0"/>
              <w:jc w:val="center"/>
            </w:pPr>
            <w:r w:rsidRPr="000F57DA">
              <w:t>0</w:t>
            </w:r>
          </w:p>
        </w:tc>
      </w:tr>
      <w:tr w:rsidR="0057486C" w14:paraId="07FBF5E4" w14:textId="77777777" w:rsidTr="00CC405B">
        <w:trPr>
          <w:cantSplit/>
        </w:trPr>
        <w:tc>
          <w:tcPr>
            <w:tcW w:w="1249" w:type="dxa"/>
            <w:vMerge/>
            <w:shd w:val="clear" w:color="auto" w:fill="FFFFFF"/>
            <w:tcMar>
              <w:top w:w="0" w:type="dxa"/>
              <w:left w:w="0" w:type="dxa"/>
              <w:bottom w:w="0" w:type="dxa"/>
              <w:right w:w="0" w:type="dxa"/>
            </w:tcMar>
          </w:tcPr>
          <w:p w14:paraId="75972699"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2B0A48F"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DA5C7DC"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2BF10875"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58DE398F"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0000"/>
            <w:tcMar>
              <w:top w:w="0" w:type="dxa"/>
              <w:left w:w="0" w:type="dxa"/>
              <w:bottom w:w="0" w:type="dxa"/>
              <w:right w:w="0" w:type="dxa"/>
            </w:tcMar>
            <w:vAlign w:val="center"/>
          </w:tcPr>
          <w:p w14:paraId="6053009C"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6B4B3C75"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05B41E6" w14:textId="77777777" w:rsidR="002A0AA7" w:rsidRPr="000F57DA" w:rsidRDefault="002A0AA7" w:rsidP="002A0AA7">
            <w:pPr>
              <w:pStyle w:val="TableText"/>
              <w:spacing w:before="0" w:after="0"/>
              <w:jc w:val="center"/>
            </w:pPr>
            <w:r w:rsidRPr="000F57DA">
              <w:t>0</w:t>
            </w:r>
          </w:p>
        </w:tc>
      </w:tr>
      <w:tr w:rsidR="0057486C" w14:paraId="32A0939C" w14:textId="77777777" w:rsidTr="00CC405B">
        <w:trPr>
          <w:cantSplit/>
        </w:trPr>
        <w:tc>
          <w:tcPr>
            <w:tcW w:w="1249" w:type="dxa"/>
            <w:vMerge/>
            <w:shd w:val="clear" w:color="auto" w:fill="FFFFFF"/>
            <w:tcMar>
              <w:top w:w="0" w:type="dxa"/>
              <w:left w:w="0" w:type="dxa"/>
              <w:bottom w:w="0" w:type="dxa"/>
              <w:right w:w="0" w:type="dxa"/>
            </w:tcMar>
          </w:tcPr>
          <w:p w14:paraId="6814DD6E"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037FA83F"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3661FD9"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0FE0B30F"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3A41F727"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BFBFBF" w:themeFill="background1" w:themeFillShade="BF"/>
            <w:tcMar>
              <w:top w:w="0" w:type="dxa"/>
              <w:left w:w="0" w:type="dxa"/>
              <w:bottom w:w="0" w:type="dxa"/>
              <w:right w:w="0" w:type="dxa"/>
            </w:tcMar>
            <w:vAlign w:val="center"/>
          </w:tcPr>
          <w:p w14:paraId="0FB36F8F"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1CB7300"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2507ADBB" w14:textId="77777777" w:rsidR="002A0AA7" w:rsidRPr="000F57DA" w:rsidRDefault="002A0AA7" w:rsidP="002A0AA7">
            <w:pPr>
              <w:pStyle w:val="TableText"/>
              <w:spacing w:before="0" w:after="0"/>
              <w:jc w:val="center"/>
            </w:pPr>
            <w:r w:rsidRPr="000F57DA">
              <w:t>0</w:t>
            </w:r>
          </w:p>
        </w:tc>
      </w:tr>
      <w:tr w:rsidR="0057486C" w14:paraId="7574088D" w14:textId="77777777" w:rsidTr="00CC405B">
        <w:trPr>
          <w:cantSplit/>
        </w:trPr>
        <w:tc>
          <w:tcPr>
            <w:tcW w:w="1249" w:type="dxa"/>
            <w:vMerge/>
            <w:shd w:val="clear" w:color="auto" w:fill="FFFFFF"/>
            <w:tcMar>
              <w:top w:w="0" w:type="dxa"/>
              <w:left w:w="0" w:type="dxa"/>
              <w:bottom w:w="0" w:type="dxa"/>
              <w:right w:w="0" w:type="dxa"/>
            </w:tcMar>
          </w:tcPr>
          <w:p w14:paraId="554B95BF"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FBCA491"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30222E6"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54018B53"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5A4ACAB7"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BFBFBF" w:themeFill="background1" w:themeFillShade="BF"/>
            <w:tcMar>
              <w:top w:w="0" w:type="dxa"/>
              <w:left w:w="0" w:type="dxa"/>
              <w:bottom w:w="0" w:type="dxa"/>
              <w:right w:w="0" w:type="dxa"/>
            </w:tcMar>
            <w:vAlign w:val="center"/>
          </w:tcPr>
          <w:p w14:paraId="024FA6FA"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4C565CA"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3DECD3A" w14:textId="77777777" w:rsidR="002A0AA7" w:rsidRPr="000F57DA" w:rsidRDefault="002A0AA7" w:rsidP="002A0AA7">
            <w:pPr>
              <w:pStyle w:val="TableText"/>
              <w:spacing w:before="0" w:after="0"/>
              <w:jc w:val="center"/>
            </w:pPr>
            <w:r w:rsidRPr="000F57DA">
              <w:t>0</w:t>
            </w:r>
          </w:p>
        </w:tc>
      </w:tr>
      <w:tr w:rsidR="0057486C" w14:paraId="0F2CBAF3" w14:textId="77777777" w:rsidTr="00CC405B">
        <w:trPr>
          <w:cantSplit/>
        </w:trPr>
        <w:tc>
          <w:tcPr>
            <w:tcW w:w="1249" w:type="dxa"/>
            <w:vMerge/>
            <w:shd w:val="clear" w:color="auto" w:fill="FFFFFF"/>
            <w:tcMar>
              <w:top w:w="0" w:type="dxa"/>
              <w:left w:w="0" w:type="dxa"/>
              <w:bottom w:w="0" w:type="dxa"/>
              <w:right w:w="0" w:type="dxa"/>
            </w:tcMar>
          </w:tcPr>
          <w:p w14:paraId="7F790B4B"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1B34909"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605C3CC"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163547AC"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150B4DCE"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0000"/>
            <w:tcMar>
              <w:top w:w="0" w:type="dxa"/>
              <w:left w:w="0" w:type="dxa"/>
              <w:bottom w:w="0" w:type="dxa"/>
              <w:right w:w="0" w:type="dxa"/>
            </w:tcMar>
            <w:vAlign w:val="center"/>
          </w:tcPr>
          <w:p w14:paraId="6DB493C7"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43961F1F"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7134BC67" w14:textId="77777777" w:rsidR="002A0AA7" w:rsidRPr="000F57DA" w:rsidRDefault="002A0AA7" w:rsidP="002A0AA7">
            <w:pPr>
              <w:pStyle w:val="TableText"/>
              <w:spacing w:before="0" w:after="0"/>
              <w:jc w:val="center"/>
            </w:pPr>
            <w:r w:rsidRPr="000F57DA">
              <w:t>0</w:t>
            </w:r>
          </w:p>
        </w:tc>
      </w:tr>
      <w:tr w:rsidR="0057486C" w14:paraId="14C45F30" w14:textId="77777777" w:rsidTr="00CC405B">
        <w:trPr>
          <w:cantSplit/>
        </w:trPr>
        <w:tc>
          <w:tcPr>
            <w:tcW w:w="1249" w:type="dxa"/>
            <w:vMerge/>
            <w:shd w:val="clear" w:color="auto" w:fill="FFFFFF"/>
            <w:tcMar>
              <w:top w:w="0" w:type="dxa"/>
              <w:left w:w="0" w:type="dxa"/>
              <w:bottom w:w="0" w:type="dxa"/>
              <w:right w:w="0" w:type="dxa"/>
            </w:tcMar>
          </w:tcPr>
          <w:p w14:paraId="420CB5BF"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7CA54670"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B8C1FA9"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79A782AA"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2A4C9FBB"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8989908"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133A86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5D0C28C" w14:textId="77777777" w:rsidR="002A0AA7" w:rsidRPr="000F57DA" w:rsidRDefault="002A0AA7" w:rsidP="002A0AA7">
            <w:pPr>
              <w:pStyle w:val="TableText"/>
              <w:spacing w:before="0" w:after="0"/>
              <w:jc w:val="center"/>
            </w:pPr>
          </w:p>
        </w:tc>
      </w:tr>
      <w:tr w:rsidR="0057486C" w14:paraId="7487C2AA" w14:textId="77777777" w:rsidTr="00CC405B">
        <w:trPr>
          <w:cantSplit/>
        </w:trPr>
        <w:tc>
          <w:tcPr>
            <w:tcW w:w="1249" w:type="dxa"/>
            <w:vMerge/>
            <w:shd w:val="clear" w:color="auto" w:fill="FFFFFF"/>
            <w:tcMar>
              <w:top w:w="0" w:type="dxa"/>
              <w:left w:w="0" w:type="dxa"/>
              <w:bottom w:w="0" w:type="dxa"/>
              <w:right w:w="0" w:type="dxa"/>
            </w:tcMar>
          </w:tcPr>
          <w:p w14:paraId="4C845E3F"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0D207E5E" w14:textId="77777777" w:rsidR="002A0AA7" w:rsidRPr="00943E65" w:rsidRDefault="002A0AA7" w:rsidP="002A0AA7">
            <w:pPr>
              <w:pStyle w:val="TableText"/>
            </w:pPr>
            <w:r w:rsidRPr="00943E65">
              <w:t>Murrumbidgee</w:t>
            </w:r>
          </w:p>
        </w:tc>
        <w:tc>
          <w:tcPr>
            <w:tcW w:w="1134" w:type="dxa"/>
            <w:shd w:val="clear" w:color="auto" w:fill="FFFFFF"/>
            <w:tcMar>
              <w:top w:w="0" w:type="dxa"/>
              <w:left w:w="0" w:type="dxa"/>
              <w:bottom w:w="0" w:type="dxa"/>
              <w:right w:w="0" w:type="dxa"/>
            </w:tcMar>
            <w:vAlign w:val="center"/>
          </w:tcPr>
          <w:p w14:paraId="329C89B5"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3A5BA904" w14:textId="77777777" w:rsidR="002A0AA7" w:rsidRPr="00943E65"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96FC422"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FC449B4"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84C7A2D"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8F7C686" w14:textId="77777777" w:rsidR="002A0AA7" w:rsidRPr="000F57DA" w:rsidRDefault="002A0AA7" w:rsidP="002A0AA7">
            <w:pPr>
              <w:pStyle w:val="TableText"/>
              <w:spacing w:before="0" w:after="0"/>
              <w:jc w:val="center"/>
            </w:pPr>
            <w:r w:rsidRPr="000F57DA">
              <w:t>0</w:t>
            </w:r>
          </w:p>
        </w:tc>
      </w:tr>
      <w:tr w:rsidR="0057486C" w14:paraId="31B41686" w14:textId="77777777" w:rsidTr="00CC405B">
        <w:trPr>
          <w:cantSplit/>
        </w:trPr>
        <w:tc>
          <w:tcPr>
            <w:tcW w:w="1249" w:type="dxa"/>
            <w:vMerge/>
            <w:shd w:val="clear" w:color="auto" w:fill="FFFFFF"/>
            <w:tcMar>
              <w:top w:w="0" w:type="dxa"/>
              <w:left w:w="0" w:type="dxa"/>
              <w:bottom w:w="0" w:type="dxa"/>
              <w:right w:w="0" w:type="dxa"/>
            </w:tcMar>
          </w:tcPr>
          <w:p w14:paraId="1743F89C"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5A52E19"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CE63C1D"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379D05DE"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1DF6ED9E"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BFBFBF" w:themeFill="background1" w:themeFillShade="BF"/>
            <w:tcMar>
              <w:top w:w="0" w:type="dxa"/>
              <w:left w:w="0" w:type="dxa"/>
              <w:bottom w:w="0" w:type="dxa"/>
              <w:right w:w="0" w:type="dxa"/>
            </w:tcMar>
            <w:vAlign w:val="center"/>
          </w:tcPr>
          <w:p w14:paraId="25068351"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5E887C1" w14:textId="77777777" w:rsidR="002A0AA7" w:rsidRPr="000F57DA" w:rsidRDefault="002A0AA7" w:rsidP="002A0AA7">
            <w:pPr>
              <w:pStyle w:val="TableText"/>
              <w:spacing w:before="0" w:after="0"/>
              <w:jc w:val="center"/>
            </w:pPr>
          </w:p>
        </w:tc>
        <w:tc>
          <w:tcPr>
            <w:tcW w:w="1134" w:type="dxa"/>
            <w:shd w:val="clear" w:color="auto" w:fill="FF0000"/>
            <w:tcMar>
              <w:top w:w="0" w:type="dxa"/>
              <w:left w:w="0" w:type="dxa"/>
              <w:bottom w:w="0" w:type="dxa"/>
              <w:right w:w="0" w:type="dxa"/>
            </w:tcMar>
            <w:vAlign w:val="center"/>
          </w:tcPr>
          <w:p w14:paraId="44ACBBF9" w14:textId="77777777" w:rsidR="002A0AA7" w:rsidRPr="000F57DA" w:rsidRDefault="002A0AA7" w:rsidP="002A0AA7">
            <w:pPr>
              <w:pStyle w:val="TableText"/>
              <w:spacing w:before="0" w:after="0"/>
              <w:jc w:val="center"/>
            </w:pPr>
            <w:r w:rsidRPr="000F57DA">
              <w:t>-</w:t>
            </w:r>
          </w:p>
        </w:tc>
      </w:tr>
      <w:tr w:rsidR="0057486C" w14:paraId="3BD4EFEF" w14:textId="77777777" w:rsidTr="00CC405B">
        <w:trPr>
          <w:cantSplit/>
        </w:trPr>
        <w:tc>
          <w:tcPr>
            <w:tcW w:w="1249" w:type="dxa"/>
            <w:vMerge/>
            <w:shd w:val="clear" w:color="auto" w:fill="FFFFFF"/>
            <w:tcMar>
              <w:top w:w="0" w:type="dxa"/>
              <w:left w:w="0" w:type="dxa"/>
              <w:bottom w:w="0" w:type="dxa"/>
              <w:right w:w="0" w:type="dxa"/>
            </w:tcMar>
          </w:tcPr>
          <w:p w14:paraId="64D0EF10"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E703797"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72118294"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24CB6918"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2A8B84FA"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5793AB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6CD8A44"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263E371C" w14:textId="77777777" w:rsidR="002A0AA7" w:rsidRPr="000F57DA" w:rsidRDefault="002A0AA7" w:rsidP="002A0AA7">
            <w:pPr>
              <w:pStyle w:val="TableText"/>
              <w:spacing w:before="0" w:after="0"/>
              <w:jc w:val="center"/>
            </w:pPr>
            <w:r w:rsidRPr="000F57DA">
              <w:t>0</w:t>
            </w:r>
          </w:p>
        </w:tc>
      </w:tr>
      <w:tr w:rsidR="0057486C" w14:paraId="725046DE" w14:textId="77777777" w:rsidTr="00CC405B">
        <w:trPr>
          <w:cantSplit/>
        </w:trPr>
        <w:tc>
          <w:tcPr>
            <w:tcW w:w="1249" w:type="dxa"/>
            <w:vMerge/>
            <w:shd w:val="clear" w:color="auto" w:fill="FFFFFF"/>
            <w:tcMar>
              <w:top w:w="0" w:type="dxa"/>
              <w:left w:w="0" w:type="dxa"/>
              <w:bottom w:w="0" w:type="dxa"/>
              <w:right w:w="0" w:type="dxa"/>
            </w:tcMar>
          </w:tcPr>
          <w:p w14:paraId="73057797"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3C9DEE8"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2793848"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5F70FF5E"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0D01917E"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0000"/>
            <w:tcMar>
              <w:top w:w="0" w:type="dxa"/>
              <w:left w:w="0" w:type="dxa"/>
              <w:bottom w:w="0" w:type="dxa"/>
              <w:right w:w="0" w:type="dxa"/>
            </w:tcMar>
            <w:vAlign w:val="center"/>
          </w:tcPr>
          <w:p w14:paraId="1037482C"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33D878B5"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29B7E7D" w14:textId="77777777" w:rsidR="002A0AA7" w:rsidRPr="000F57DA" w:rsidRDefault="002A0AA7" w:rsidP="002A0AA7">
            <w:pPr>
              <w:pStyle w:val="TableText"/>
              <w:spacing w:before="0" w:after="0"/>
              <w:jc w:val="center"/>
            </w:pPr>
            <w:r w:rsidRPr="000F57DA">
              <w:t>0</w:t>
            </w:r>
          </w:p>
        </w:tc>
      </w:tr>
      <w:tr w:rsidR="0057486C" w14:paraId="4DDEFB76" w14:textId="77777777" w:rsidTr="00CC405B">
        <w:trPr>
          <w:cantSplit/>
        </w:trPr>
        <w:tc>
          <w:tcPr>
            <w:tcW w:w="1249" w:type="dxa"/>
            <w:vMerge/>
            <w:shd w:val="clear" w:color="auto" w:fill="FFFFFF"/>
            <w:tcMar>
              <w:top w:w="0" w:type="dxa"/>
              <w:left w:w="0" w:type="dxa"/>
              <w:bottom w:w="0" w:type="dxa"/>
              <w:right w:w="0" w:type="dxa"/>
            </w:tcMar>
          </w:tcPr>
          <w:p w14:paraId="0CBB9B1A"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1439F004"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DB98C71"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224D8D5D"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1434F91C"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0000"/>
            <w:tcMar>
              <w:top w:w="0" w:type="dxa"/>
              <w:left w:w="0" w:type="dxa"/>
              <w:bottom w:w="0" w:type="dxa"/>
              <w:right w:w="0" w:type="dxa"/>
            </w:tcMar>
            <w:vAlign w:val="center"/>
          </w:tcPr>
          <w:p w14:paraId="4F457638"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36D53463"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2C477EFA" w14:textId="77777777" w:rsidR="002A0AA7" w:rsidRPr="000F57DA" w:rsidRDefault="002A0AA7" w:rsidP="002A0AA7">
            <w:pPr>
              <w:pStyle w:val="TableText"/>
              <w:spacing w:before="0" w:after="0"/>
              <w:jc w:val="center"/>
            </w:pPr>
            <w:r w:rsidRPr="000F57DA">
              <w:t>0</w:t>
            </w:r>
          </w:p>
        </w:tc>
      </w:tr>
      <w:tr w:rsidR="0057486C" w14:paraId="60052CCD" w14:textId="77777777" w:rsidTr="00CC405B">
        <w:trPr>
          <w:cantSplit/>
        </w:trPr>
        <w:tc>
          <w:tcPr>
            <w:tcW w:w="1249" w:type="dxa"/>
            <w:vMerge/>
            <w:shd w:val="clear" w:color="auto" w:fill="FFFFFF"/>
            <w:tcMar>
              <w:top w:w="0" w:type="dxa"/>
              <w:left w:w="0" w:type="dxa"/>
              <w:bottom w:w="0" w:type="dxa"/>
              <w:right w:w="0" w:type="dxa"/>
            </w:tcMar>
          </w:tcPr>
          <w:p w14:paraId="7E61B202"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04F6F642"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151FB73"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11282A78"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4CF20034"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0000"/>
            <w:tcMar>
              <w:top w:w="0" w:type="dxa"/>
              <w:left w:w="0" w:type="dxa"/>
              <w:bottom w:w="0" w:type="dxa"/>
              <w:right w:w="0" w:type="dxa"/>
            </w:tcMar>
            <w:vAlign w:val="center"/>
          </w:tcPr>
          <w:p w14:paraId="7AFEB715"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18C2ABEC" w14:textId="77777777" w:rsidR="002A0AA7" w:rsidRPr="000F57DA" w:rsidRDefault="002A0AA7" w:rsidP="002A0AA7">
            <w:pPr>
              <w:pStyle w:val="TableText"/>
              <w:spacing w:before="0" w:after="0"/>
              <w:jc w:val="center"/>
            </w:pPr>
          </w:p>
        </w:tc>
        <w:tc>
          <w:tcPr>
            <w:tcW w:w="1134" w:type="dxa"/>
            <w:shd w:val="clear" w:color="auto" w:fill="FF0000"/>
            <w:tcMar>
              <w:top w:w="0" w:type="dxa"/>
              <w:left w:w="0" w:type="dxa"/>
              <w:bottom w:w="0" w:type="dxa"/>
              <w:right w:w="0" w:type="dxa"/>
            </w:tcMar>
            <w:vAlign w:val="center"/>
          </w:tcPr>
          <w:p w14:paraId="7F4A49FB" w14:textId="77777777" w:rsidR="002A0AA7" w:rsidRPr="000F57DA" w:rsidRDefault="002A0AA7" w:rsidP="002A0AA7">
            <w:pPr>
              <w:pStyle w:val="TableText"/>
              <w:spacing w:before="0" w:after="0"/>
              <w:jc w:val="center"/>
            </w:pPr>
            <w:r w:rsidRPr="000F57DA">
              <w:t>-</w:t>
            </w:r>
          </w:p>
        </w:tc>
      </w:tr>
      <w:tr w:rsidR="0057486C" w14:paraId="5E03FB99" w14:textId="77777777" w:rsidTr="00CC405B">
        <w:trPr>
          <w:cantSplit/>
        </w:trPr>
        <w:tc>
          <w:tcPr>
            <w:tcW w:w="1249" w:type="dxa"/>
            <w:vMerge w:val="restart"/>
            <w:shd w:val="clear" w:color="auto" w:fill="FFFFFF"/>
            <w:tcMar>
              <w:top w:w="0" w:type="dxa"/>
              <w:left w:w="0" w:type="dxa"/>
              <w:bottom w:w="0" w:type="dxa"/>
              <w:right w:w="0" w:type="dxa"/>
            </w:tcMar>
          </w:tcPr>
          <w:p w14:paraId="41948FCF" w14:textId="77777777" w:rsidR="002A0AA7" w:rsidRPr="00943E65" w:rsidRDefault="002A0AA7" w:rsidP="002A0AA7">
            <w:pPr>
              <w:pStyle w:val="TableText"/>
            </w:pPr>
            <w:r w:rsidRPr="00943E65">
              <w:t xml:space="preserve">Murray </w:t>
            </w:r>
            <w:r>
              <w:t>cod</w:t>
            </w:r>
          </w:p>
        </w:tc>
        <w:tc>
          <w:tcPr>
            <w:tcW w:w="1408" w:type="dxa"/>
            <w:vMerge w:val="restart"/>
            <w:shd w:val="clear" w:color="auto" w:fill="FFFFFF"/>
            <w:tcMar>
              <w:top w:w="0" w:type="dxa"/>
              <w:left w:w="0" w:type="dxa"/>
              <w:bottom w:w="0" w:type="dxa"/>
              <w:right w:w="0" w:type="dxa"/>
            </w:tcMar>
          </w:tcPr>
          <w:p w14:paraId="7B5DE225" w14:textId="77777777" w:rsidR="002A0AA7" w:rsidRPr="00943E65" w:rsidRDefault="002A0AA7" w:rsidP="002A0AA7">
            <w:pPr>
              <w:pStyle w:val="TableText"/>
            </w:pPr>
            <w:r w:rsidRPr="00943E65">
              <w:t>Edward-Wakool</w:t>
            </w:r>
          </w:p>
        </w:tc>
        <w:tc>
          <w:tcPr>
            <w:tcW w:w="1134" w:type="dxa"/>
            <w:shd w:val="clear" w:color="auto" w:fill="FFFFFF"/>
            <w:tcMar>
              <w:top w:w="0" w:type="dxa"/>
              <w:left w:w="0" w:type="dxa"/>
              <w:bottom w:w="0" w:type="dxa"/>
              <w:right w:w="0" w:type="dxa"/>
            </w:tcMar>
            <w:vAlign w:val="center"/>
          </w:tcPr>
          <w:p w14:paraId="5BB99F80"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7B28C74A" w14:textId="77777777" w:rsidR="002A0AA7" w:rsidRPr="00943E65"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6726142"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D0A1916"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771415A"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EE4E3CC" w14:textId="77777777" w:rsidR="002A0AA7" w:rsidRPr="000F57DA" w:rsidRDefault="002A0AA7" w:rsidP="002A0AA7">
            <w:pPr>
              <w:pStyle w:val="TableText"/>
              <w:spacing w:before="0" w:after="0"/>
              <w:jc w:val="center"/>
            </w:pPr>
          </w:p>
        </w:tc>
      </w:tr>
      <w:tr w:rsidR="0057486C" w14:paraId="0BEF35BE" w14:textId="77777777" w:rsidTr="00CC405B">
        <w:trPr>
          <w:cantSplit/>
        </w:trPr>
        <w:tc>
          <w:tcPr>
            <w:tcW w:w="1249" w:type="dxa"/>
            <w:vMerge/>
            <w:shd w:val="clear" w:color="auto" w:fill="FFFFFF"/>
            <w:tcMar>
              <w:top w:w="0" w:type="dxa"/>
              <w:left w:w="0" w:type="dxa"/>
              <w:bottom w:w="0" w:type="dxa"/>
              <w:right w:w="0" w:type="dxa"/>
            </w:tcMar>
          </w:tcPr>
          <w:p w14:paraId="59D80B66"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03A3AB2"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4EA950E"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1665247D"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41358030"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C8394CB"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EF0040B"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8D7DABB" w14:textId="77777777" w:rsidR="002A0AA7" w:rsidRPr="000F57DA" w:rsidRDefault="002A0AA7" w:rsidP="002A0AA7">
            <w:pPr>
              <w:pStyle w:val="TableText"/>
              <w:spacing w:before="0" w:after="0"/>
              <w:jc w:val="center"/>
            </w:pPr>
          </w:p>
        </w:tc>
      </w:tr>
      <w:tr w:rsidR="0057486C" w14:paraId="6D0F5CCF" w14:textId="77777777" w:rsidTr="00CC405B">
        <w:trPr>
          <w:cantSplit/>
        </w:trPr>
        <w:tc>
          <w:tcPr>
            <w:tcW w:w="1249" w:type="dxa"/>
            <w:vMerge/>
            <w:shd w:val="clear" w:color="auto" w:fill="FFFFFF"/>
            <w:tcMar>
              <w:top w:w="0" w:type="dxa"/>
              <w:left w:w="0" w:type="dxa"/>
              <w:bottom w:w="0" w:type="dxa"/>
              <w:right w:w="0" w:type="dxa"/>
            </w:tcMar>
          </w:tcPr>
          <w:p w14:paraId="72ED6C99"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196C1ABA"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34A0FD5"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2B4E5C69"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783BEF8C"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E61D20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9C366A0"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84513A4" w14:textId="77777777" w:rsidR="002A0AA7" w:rsidRPr="000F57DA" w:rsidRDefault="002A0AA7" w:rsidP="002A0AA7">
            <w:pPr>
              <w:pStyle w:val="TableText"/>
              <w:spacing w:before="0" w:after="0"/>
              <w:jc w:val="center"/>
            </w:pPr>
          </w:p>
        </w:tc>
      </w:tr>
      <w:tr w:rsidR="0057486C" w14:paraId="06212515" w14:textId="77777777" w:rsidTr="00CC405B">
        <w:trPr>
          <w:cantSplit/>
        </w:trPr>
        <w:tc>
          <w:tcPr>
            <w:tcW w:w="1249" w:type="dxa"/>
            <w:vMerge/>
            <w:shd w:val="clear" w:color="auto" w:fill="FFFFFF"/>
            <w:tcMar>
              <w:top w:w="0" w:type="dxa"/>
              <w:left w:w="0" w:type="dxa"/>
              <w:bottom w:w="0" w:type="dxa"/>
              <w:right w:w="0" w:type="dxa"/>
            </w:tcMar>
          </w:tcPr>
          <w:p w14:paraId="01685010"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19D427CB"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7B075024"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629A5FA9"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5754D240"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C12C4C1"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713025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F4DC8E8" w14:textId="77777777" w:rsidR="002A0AA7" w:rsidRPr="000F57DA" w:rsidRDefault="002A0AA7" w:rsidP="002A0AA7">
            <w:pPr>
              <w:pStyle w:val="TableText"/>
              <w:spacing w:before="0" w:after="0"/>
              <w:jc w:val="center"/>
            </w:pPr>
          </w:p>
        </w:tc>
      </w:tr>
      <w:tr w:rsidR="0057486C" w14:paraId="29F1BC28" w14:textId="77777777" w:rsidTr="00CC405B">
        <w:trPr>
          <w:cantSplit/>
        </w:trPr>
        <w:tc>
          <w:tcPr>
            <w:tcW w:w="1249" w:type="dxa"/>
            <w:vMerge/>
            <w:shd w:val="clear" w:color="auto" w:fill="FFFFFF"/>
            <w:tcMar>
              <w:top w:w="0" w:type="dxa"/>
              <w:left w:w="0" w:type="dxa"/>
              <w:bottom w:w="0" w:type="dxa"/>
              <w:right w:w="0" w:type="dxa"/>
            </w:tcMar>
          </w:tcPr>
          <w:p w14:paraId="40983DF7"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B8E146F"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4B2A8CA"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55020547"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499161F7"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9680D28"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7CD9BDC"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5E12915" w14:textId="77777777" w:rsidR="002A0AA7" w:rsidRPr="000F57DA" w:rsidRDefault="002A0AA7" w:rsidP="002A0AA7">
            <w:pPr>
              <w:pStyle w:val="TableText"/>
              <w:spacing w:before="0" w:after="0"/>
              <w:jc w:val="center"/>
            </w:pPr>
          </w:p>
        </w:tc>
      </w:tr>
      <w:tr w:rsidR="0057486C" w14:paraId="3E67B543" w14:textId="77777777" w:rsidTr="00CC405B">
        <w:trPr>
          <w:cantSplit/>
        </w:trPr>
        <w:tc>
          <w:tcPr>
            <w:tcW w:w="1249" w:type="dxa"/>
            <w:vMerge/>
            <w:shd w:val="clear" w:color="auto" w:fill="FFFFFF"/>
            <w:tcMar>
              <w:top w:w="0" w:type="dxa"/>
              <w:left w:w="0" w:type="dxa"/>
              <w:bottom w:w="0" w:type="dxa"/>
              <w:right w:w="0" w:type="dxa"/>
            </w:tcMar>
          </w:tcPr>
          <w:p w14:paraId="39CC26D8"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7FAFDEA"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2EBE4DC"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4EB78025"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70BBFC6E"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6D004DD"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5578AB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A70A49C" w14:textId="77777777" w:rsidR="002A0AA7" w:rsidRPr="000F57DA" w:rsidRDefault="002A0AA7" w:rsidP="002A0AA7">
            <w:pPr>
              <w:pStyle w:val="TableText"/>
              <w:spacing w:before="0" w:after="0"/>
              <w:jc w:val="center"/>
            </w:pPr>
          </w:p>
        </w:tc>
      </w:tr>
      <w:tr w:rsidR="0057486C" w14:paraId="50F3A9D0" w14:textId="77777777" w:rsidTr="00CC405B">
        <w:trPr>
          <w:cantSplit/>
        </w:trPr>
        <w:tc>
          <w:tcPr>
            <w:tcW w:w="1249" w:type="dxa"/>
            <w:vMerge/>
            <w:shd w:val="clear" w:color="auto" w:fill="FFFFFF"/>
            <w:tcMar>
              <w:top w:w="0" w:type="dxa"/>
              <w:left w:w="0" w:type="dxa"/>
              <w:bottom w:w="0" w:type="dxa"/>
              <w:right w:w="0" w:type="dxa"/>
            </w:tcMar>
          </w:tcPr>
          <w:p w14:paraId="2BA194D9"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70D80393" w14:textId="77777777" w:rsidR="002A0AA7" w:rsidRPr="00943E65" w:rsidRDefault="002A0AA7" w:rsidP="002A0AA7">
            <w:pPr>
              <w:pStyle w:val="TableText"/>
            </w:pPr>
            <w:r w:rsidRPr="00943E65">
              <w:t>Goulburn</w:t>
            </w:r>
          </w:p>
        </w:tc>
        <w:tc>
          <w:tcPr>
            <w:tcW w:w="1134" w:type="dxa"/>
            <w:shd w:val="clear" w:color="auto" w:fill="FFFFFF"/>
            <w:tcMar>
              <w:top w:w="0" w:type="dxa"/>
              <w:left w:w="0" w:type="dxa"/>
              <w:bottom w:w="0" w:type="dxa"/>
              <w:right w:w="0" w:type="dxa"/>
            </w:tcMar>
            <w:vAlign w:val="center"/>
          </w:tcPr>
          <w:p w14:paraId="2A0E07D4"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774F195E" w14:textId="77777777" w:rsidR="002A0AA7" w:rsidRPr="00943E65"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308D24AF"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1C51907"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15DF80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D005618" w14:textId="77777777" w:rsidR="002A0AA7" w:rsidRPr="000F57DA" w:rsidRDefault="002A0AA7" w:rsidP="002A0AA7">
            <w:pPr>
              <w:pStyle w:val="TableText"/>
              <w:spacing w:before="0" w:after="0"/>
              <w:jc w:val="center"/>
            </w:pPr>
          </w:p>
        </w:tc>
      </w:tr>
      <w:tr w:rsidR="0057486C" w14:paraId="23154F88" w14:textId="77777777" w:rsidTr="00CC405B">
        <w:trPr>
          <w:cantSplit/>
        </w:trPr>
        <w:tc>
          <w:tcPr>
            <w:tcW w:w="1249" w:type="dxa"/>
            <w:vMerge/>
            <w:shd w:val="clear" w:color="auto" w:fill="FFFFFF"/>
            <w:tcMar>
              <w:top w:w="0" w:type="dxa"/>
              <w:left w:w="0" w:type="dxa"/>
              <w:bottom w:w="0" w:type="dxa"/>
              <w:right w:w="0" w:type="dxa"/>
            </w:tcMar>
          </w:tcPr>
          <w:p w14:paraId="2EC67B43"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0F7385FF"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DE83425"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3025453C"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20DDE7D0"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C12E84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C66FF0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653ACB5" w14:textId="77777777" w:rsidR="002A0AA7" w:rsidRPr="000F57DA" w:rsidRDefault="002A0AA7" w:rsidP="002A0AA7">
            <w:pPr>
              <w:pStyle w:val="TableText"/>
              <w:spacing w:before="0" w:after="0"/>
              <w:jc w:val="center"/>
            </w:pPr>
          </w:p>
        </w:tc>
      </w:tr>
      <w:tr w:rsidR="0057486C" w14:paraId="71A85FAC" w14:textId="77777777" w:rsidTr="00CC405B">
        <w:trPr>
          <w:cantSplit/>
        </w:trPr>
        <w:tc>
          <w:tcPr>
            <w:tcW w:w="1249" w:type="dxa"/>
            <w:vMerge/>
            <w:shd w:val="clear" w:color="auto" w:fill="FFFFFF"/>
            <w:tcMar>
              <w:top w:w="0" w:type="dxa"/>
              <w:left w:w="0" w:type="dxa"/>
              <w:bottom w:w="0" w:type="dxa"/>
              <w:right w:w="0" w:type="dxa"/>
            </w:tcMar>
          </w:tcPr>
          <w:p w14:paraId="0398DB98"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1A2CF8C3"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A502090"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7EFE1857"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74F8AE40"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341B5C7"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AE755C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7D1AB60" w14:textId="77777777" w:rsidR="002A0AA7" w:rsidRPr="000F57DA" w:rsidRDefault="002A0AA7" w:rsidP="002A0AA7">
            <w:pPr>
              <w:pStyle w:val="TableText"/>
              <w:spacing w:before="0" w:after="0"/>
              <w:jc w:val="center"/>
            </w:pPr>
          </w:p>
        </w:tc>
      </w:tr>
      <w:tr w:rsidR="0057486C" w14:paraId="7D784EC8" w14:textId="77777777" w:rsidTr="00CC405B">
        <w:trPr>
          <w:cantSplit/>
        </w:trPr>
        <w:tc>
          <w:tcPr>
            <w:tcW w:w="1249" w:type="dxa"/>
            <w:vMerge/>
            <w:shd w:val="clear" w:color="auto" w:fill="FFFFFF"/>
            <w:tcMar>
              <w:top w:w="0" w:type="dxa"/>
              <w:left w:w="0" w:type="dxa"/>
              <w:bottom w:w="0" w:type="dxa"/>
              <w:right w:w="0" w:type="dxa"/>
            </w:tcMar>
          </w:tcPr>
          <w:p w14:paraId="636B4A49"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60DB5A7"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76FE870E"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1D90178E"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3BE4529E"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1423B6F"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4EEE878"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C590095" w14:textId="77777777" w:rsidR="002A0AA7" w:rsidRPr="000F57DA" w:rsidRDefault="002A0AA7" w:rsidP="002A0AA7">
            <w:pPr>
              <w:pStyle w:val="TableText"/>
              <w:spacing w:before="0" w:after="0"/>
              <w:jc w:val="center"/>
            </w:pPr>
          </w:p>
        </w:tc>
      </w:tr>
      <w:tr w:rsidR="0057486C" w14:paraId="363C71B9" w14:textId="77777777" w:rsidTr="00CC405B">
        <w:trPr>
          <w:cantSplit/>
        </w:trPr>
        <w:tc>
          <w:tcPr>
            <w:tcW w:w="1249" w:type="dxa"/>
            <w:vMerge/>
            <w:shd w:val="clear" w:color="auto" w:fill="FFFFFF"/>
            <w:tcMar>
              <w:top w:w="0" w:type="dxa"/>
              <w:left w:w="0" w:type="dxa"/>
              <w:bottom w:w="0" w:type="dxa"/>
              <w:right w:w="0" w:type="dxa"/>
            </w:tcMar>
          </w:tcPr>
          <w:p w14:paraId="0B735C33"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3A4C8A6"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3B26404"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2DB3D3E2"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66D44430"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848E364"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F485A2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5B685EC" w14:textId="77777777" w:rsidR="002A0AA7" w:rsidRPr="000F57DA" w:rsidRDefault="002A0AA7" w:rsidP="002A0AA7">
            <w:pPr>
              <w:pStyle w:val="TableText"/>
              <w:spacing w:before="0" w:after="0"/>
              <w:jc w:val="center"/>
            </w:pPr>
          </w:p>
        </w:tc>
      </w:tr>
      <w:tr w:rsidR="0057486C" w14:paraId="767F0F69" w14:textId="77777777" w:rsidTr="00CC405B">
        <w:trPr>
          <w:cantSplit/>
        </w:trPr>
        <w:tc>
          <w:tcPr>
            <w:tcW w:w="1249" w:type="dxa"/>
            <w:vMerge/>
            <w:shd w:val="clear" w:color="auto" w:fill="FFFFFF"/>
            <w:tcMar>
              <w:top w:w="0" w:type="dxa"/>
              <w:left w:w="0" w:type="dxa"/>
              <w:bottom w:w="0" w:type="dxa"/>
              <w:right w:w="0" w:type="dxa"/>
            </w:tcMar>
          </w:tcPr>
          <w:p w14:paraId="47E38885"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7EF926A3"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74C30A1"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00F25C3F"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6CC98280"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9A04963"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52C14BC"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7244BDB" w14:textId="77777777" w:rsidR="002A0AA7" w:rsidRPr="000F57DA" w:rsidRDefault="002A0AA7" w:rsidP="002A0AA7">
            <w:pPr>
              <w:pStyle w:val="TableText"/>
              <w:spacing w:before="0" w:after="0"/>
              <w:jc w:val="center"/>
            </w:pPr>
          </w:p>
        </w:tc>
      </w:tr>
      <w:tr w:rsidR="0057486C" w14:paraId="2C4FAB13" w14:textId="77777777" w:rsidTr="00CC405B">
        <w:trPr>
          <w:cantSplit/>
        </w:trPr>
        <w:tc>
          <w:tcPr>
            <w:tcW w:w="1249" w:type="dxa"/>
            <w:vMerge/>
            <w:shd w:val="clear" w:color="auto" w:fill="FFFFFF"/>
            <w:tcMar>
              <w:top w:w="0" w:type="dxa"/>
              <w:left w:w="0" w:type="dxa"/>
              <w:bottom w:w="0" w:type="dxa"/>
              <w:right w:w="0" w:type="dxa"/>
            </w:tcMar>
          </w:tcPr>
          <w:p w14:paraId="037F1CD8"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3E823AF3" w14:textId="77777777" w:rsidR="002A0AA7" w:rsidRPr="00943E65" w:rsidRDefault="002A0AA7" w:rsidP="002A0AA7">
            <w:pPr>
              <w:pStyle w:val="TableText"/>
            </w:pPr>
            <w:r w:rsidRPr="00943E65">
              <w:t>Gwydir</w:t>
            </w:r>
          </w:p>
        </w:tc>
        <w:tc>
          <w:tcPr>
            <w:tcW w:w="1134" w:type="dxa"/>
            <w:shd w:val="clear" w:color="auto" w:fill="FFFFFF"/>
            <w:tcMar>
              <w:top w:w="0" w:type="dxa"/>
              <w:left w:w="0" w:type="dxa"/>
              <w:bottom w:w="0" w:type="dxa"/>
              <w:right w:w="0" w:type="dxa"/>
            </w:tcMar>
            <w:vAlign w:val="center"/>
          </w:tcPr>
          <w:p w14:paraId="251C43C3"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48604E41" w14:textId="77777777" w:rsidR="002A0AA7" w:rsidRPr="00943E65"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31A6F938"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DB39881"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DEE91CA"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45BAED9" w14:textId="77777777" w:rsidR="002A0AA7" w:rsidRPr="000F57DA" w:rsidRDefault="002A0AA7" w:rsidP="002A0AA7">
            <w:pPr>
              <w:pStyle w:val="TableText"/>
              <w:spacing w:before="0" w:after="0"/>
              <w:jc w:val="center"/>
            </w:pPr>
          </w:p>
        </w:tc>
      </w:tr>
      <w:tr w:rsidR="0057486C" w14:paraId="6BC221B6" w14:textId="77777777" w:rsidTr="00CC405B">
        <w:trPr>
          <w:cantSplit/>
        </w:trPr>
        <w:tc>
          <w:tcPr>
            <w:tcW w:w="1249" w:type="dxa"/>
            <w:vMerge/>
            <w:shd w:val="clear" w:color="auto" w:fill="FFFFFF"/>
            <w:tcMar>
              <w:top w:w="0" w:type="dxa"/>
              <w:left w:w="0" w:type="dxa"/>
              <w:bottom w:w="0" w:type="dxa"/>
              <w:right w:w="0" w:type="dxa"/>
            </w:tcMar>
          </w:tcPr>
          <w:p w14:paraId="0762D57E"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75A4F13A"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3C72F96"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1B796E87"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1C91ED23"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543251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BF3BBBA"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075A183" w14:textId="77777777" w:rsidR="002A0AA7" w:rsidRPr="000F57DA" w:rsidRDefault="002A0AA7" w:rsidP="002A0AA7">
            <w:pPr>
              <w:pStyle w:val="TableText"/>
              <w:spacing w:before="0" w:after="0"/>
              <w:jc w:val="center"/>
            </w:pPr>
          </w:p>
        </w:tc>
      </w:tr>
      <w:tr w:rsidR="0057486C" w14:paraId="35D3AB13" w14:textId="77777777" w:rsidTr="00CC405B">
        <w:trPr>
          <w:cantSplit/>
        </w:trPr>
        <w:tc>
          <w:tcPr>
            <w:tcW w:w="1249" w:type="dxa"/>
            <w:vMerge/>
            <w:shd w:val="clear" w:color="auto" w:fill="FFFFFF"/>
            <w:tcMar>
              <w:top w:w="0" w:type="dxa"/>
              <w:left w:w="0" w:type="dxa"/>
              <w:bottom w:w="0" w:type="dxa"/>
              <w:right w:w="0" w:type="dxa"/>
            </w:tcMar>
          </w:tcPr>
          <w:p w14:paraId="11943E87"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7F2F7ACF"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B875920"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7272F943"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3FD17AF9"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2677134"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56ED46C"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7D808B9" w14:textId="77777777" w:rsidR="002A0AA7" w:rsidRPr="000F57DA" w:rsidRDefault="002A0AA7" w:rsidP="002A0AA7">
            <w:pPr>
              <w:pStyle w:val="TableText"/>
              <w:spacing w:before="0" w:after="0"/>
              <w:jc w:val="center"/>
            </w:pPr>
          </w:p>
        </w:tc>
      </w:tr>
      <w:tr w:rsidR="0057486C" w14:paraId="6BDF39FF" w14:textId="77777777" w:rsidTr="00CC405B">
        <w:trPr>
          <w:cantSplit/>
        </w:trPr>
        <w:tc>
          <w:tcPr>
            <w:tcW w:w="1249" w:type="dxa"/>
            <w:vMerge/>
            <w:shd w:val="clear" w:color="auto" w:fill="FFFFFF"/>
            <w:tcMar>
              <w:top w:w="0" w:type="dxa"/>
              <w:left w:w="0" w:type="dxa"/>
              <w:bottom w:w="0" w:type="dxa"/>
              <w:right w:w="0" w:type="dxa"/>
            </w:tcMar>
          </w:tcPr>
          <w:p w14:paraId="1456DA23"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2FB2935"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868D4CE"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48B8DB05"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76B73624"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DA4EF6C"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B81F53F"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3AA6B31" w14:textId="77777777" w:rsidR="002A0AA7" w:rsidRPr="000F57DA" w:rsidRDefault="002A0AA7" w:rsidP="002A0AA7">
            <w:pPr>
              <w:pStyle w:val="TableText"/>
              <w:spacing w:before="0" w:after="0"/>
              <w:jc w:val="center"/>
            </w:pPr>
          </w:p>
        </w:tc>
      </w:tr>
      <w:tr w:rsidR="0057486C" w14:paraId="35B55E42" w14:textId="77777777" w:rsidTr="00CC405B">
        <w:trPr>
          <w:cantSplit/>
        </w:trPr>
        <w:tc>
          <w:tcPr>
            <w:tcW w:w="1249" w:type="dxa"/>
            <w:vMerge/>
            <w:shd w:val="clear" w:color="auto" w:fill="FFFFFF"/>
            <w:tcMar>
              <w:top w:w="0" w:type="dxa"/>
              <w:left w:w="0" w:type="dxa"/>
              <w:bottom w:w="0" w:type="dxa"/>
              <w:right w:w="0" w:type="dxa"/>
            </w:tcMar>
          </w:tcPr>
          <w:p w14:paraId="6DC0EDEF"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1D74E53C"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88AE891"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7408DE3C"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1342A2A7"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E66A81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34ABEB6"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58335D8" w14:textId="77777777" w:rsidR="002A0AA7" w:rsidRPr="000F57DA" w:rsidRDefault="002A0AA7" w:rsidP="002A0AA7">
            <w:pPr>
              <w:pStyle w:val="TableText"/>
              <w:spacing w:before="0" w:after="0"/>
              <w:jc w:val="center"/>
            </w:pPr>
          </w:p>
        </w:tc>
      </w:tr>
      <w:tr w:rsidR="0057486C" w14:paraId="5F7320A0" w14:textId="77777777" w:rsidTr="00CC405B">
        <w:trPr>
          <w:cantSplit/>
        </w:trPr>
        <w:tc>
          <w:tcPr>
            <w:tcW w:w="1249" w:type="dxa"/>
            <w:vMerge/>
            <w:shd w:val="clear" w:color="auto" w:fill="FFFFFF"/>
            <w:tcMar>
              <w:top w:w="0" w:type="dxa"/>
              <w:left w:w="0" w:type="dxa"/>
              <w:bottom w:w="0" w:type="dxa"/>
              <w:right w:w="0" w:type="dxa"/>
            </w:tcMar>
          </w:tcPr>
          <w:p w14:paraId="09EDEC10"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0785CC60"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2FE38F2"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5DDB6CFC" w14:textId="77777777" w:rsidR="002A0AA7" w:rsidRPr="00943E65" w:rsidRDefault="002A0AA7" w:rsidP="002A0AA7">
            <w:pPr>
              <w:pStyle w:val="TableText"/>
              <w:spacing w:before="0" w:after="0"/>
              <w:jc w:val="center"/>
            </w:pPr>
            <w:r w:rsidRPr="00943E65">
              <w:t>0</w:t>
            </w:r>
          </w:p>
        </w:tc>
        <w:tc>
          <w:tcPr>
            <w:tcW w:w="1134" w:type="dxa"/>
            <w:shd w:val="clear" w:color="auto" w:fill="FFFFFF"/>
            <w:tcMar>
              <w:top w:w="0" w:type="dxa"/>
              <w:left w:w="0" w:type="dxa"/>
              <w:bottom w:w="0" w:type="dxa"/>
              <w:right w:w="0" w:type="dxa"/>
            </w:tcMar>
            <w:vAlign w:val="center"/>
          </w:tcPr>
          <w:p w14:paraId="45F0EDEB"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6E41934"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7A7A8A6"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5FDAA18" w14:textId="77777777" w:rsidR="002A0AA7" w:rsidRPr="000F57DA" w:rsidRDefault="002A0AA7" w:rsidP="002A0AA7">
            <w:pPr>
              <w:pStyle w:val="TableText"/>
              <w:spacing w:before="0" w:after="0"/>
              <w:jc w:val="center"/>
            </w:pPr>
          </w:p>
        </w:tc>
      </w:tr>
      <w:tr w:rsidR="0057486C" w14:paraId="729C2FDB" w14:textId="77777777" w:rsidTr="00CC405B">
        <w:trPr>
          <w:cantSplit/>
        </w:trPr>
        <w:tc>
          <w:tcPr>
            <w:tcW w:w="1249" w:type="dxa"/>
            <w:vMerge/>
            <w:shd w:val="clear" w:color="auto" w:fill="FFFFFF"/>
            <w:tcMar>
              <w:top w:w="0" w:type="dxa"/>
              <w:left w:w="0" w:type="dxa"/>
              <w:bottom w:w="0" w:type="dxa"/>
              <w:right w:w="0" w:type="dxa"/>
            </w:tcMar>
          </w:tcPr>
          <w:p w14:paraId="5EB78605"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419D5D3C" w14:textId="77777777" w:rsidR="002A0AA7" w:rsidRPr="00943E65" w:rsidRDefault="002A0AA7" w:rsidP="002A0AA7">
            <w:pPr>
              <w:pStyle w:val="TableText"/>
            </w:pPr>
            <w:r w:rsidRPr="00943E65">
              <w:t>Lachlan</w:t>
            </w:r>
          </w:p>
        </w:tc>
        <w:tc>
          <w:tcPr>
            <w:tcW w:w="1134" w:type="dxa"/>
            <w:shd w:val="clear" w:color="auto" w:fill="FFFFFF"/>
            <w:tcMar>
              <w:top w:w="0" w:type="dxa"/>
              <w:left w:w="0" w:type="dxa"/>
              <w:bottom w:w="0" w:type="dxa"/>
              <w:right w:w="0" w:type="dxa"/>
            </w:tcMar>
            <w:vAlign w:val="center"/>
          </w:tcPr>
          <w:p w14:paraId="4D0EA475"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45C7F84B" w14:textId="77777777" w:rsidR="002A0AA7" w:rsidRPr="00943E65"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238D1C48"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782B11F"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BD1F097"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007B448" w14:textId="77777777" w:rsidR="002A0AA7" w:rsidRPr="000F57DA" w:rsidRDefault="002A0AA7" w:rsidP="002A0AA7">
            <w:pPr>
              <w:pStyle w:val="TableText"/>
              <w:spacing w:before="0" w:after="0"/>
              <w:jc w:val="center"/>
            </w:pPr>
          </w:p>
        </w:tc>
      </w:tr>
      <w:tr w:rsidR="0057486C" w14:paraId="4A88E3FB" w14:textId="77777777" w:rsidTr="00CC405B">
        <w:trPr>
          <w:cantSplit/>
        </w:trPr>
        <w:tc>
          <w:tcPr>
            <w:tcW w:w="1249" w:type="dxa"/>
            <w:vMerge/>
            <w:shd w:val="clear" w:color="auto" w:fill="FFFFFF"/>
            <w:tcMar>
              <w:top w:w="0" w:type="dxa"/>
              <w:left w:w="0" w:type="dxa"/>
              <w:bottom w:w="0" w:type="dxa"/>
              <w:right w:w="0" w:type="dxa"/>
            </w:tcMar>
          </w:tcPr>
          <w:p w14:paraId="6CE4CE94"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0D604DF"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D85914A"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18239927"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28B73BC5"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87CBCCD"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463BBD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12A303A" w14:textId="77777777" w:rsidR="002A0AA7" w:rsidRPr="000F57DA" w:rsidRDefault="002A0AA7" w:rsidP="002A0AA7">
            <w:pPr>
              <w:pStyle w:val="TableText"/>
              <w:spacing w:before="0" w:after="0"/>
              <w:jc w:val="center"/>
            </w:pPr>
          </w:p>
        </w:tc>
      </w:tr>
      <w:tr w:rsidR="0057486C" w14:paraId="154CA2B5" w14:textId="77777777" w:rsidTr="00CC405B">
        <w:trPr>
          <w:cantSplit/>
        </w:trPr>
        <w:tc>
          <w:tcPr>
            <w:tcW w:w="1249" w:type="dxa"/>
            <w:vMerge/>
            <w:shd w:val="clear" w:color="auto" w:fill="FFFFFF"/>
            <w:tcMar>
              <w:top w:w="0" w:type="dxa"/>
              <w:left w:w="0" w:type="dxa"/>
              <w:bottom w:w="0" w:type="dxa"/>
              <w:right w:w="0" w:type="dxa"/>
            </w:tcMar>
          </w:tcPr>
          <w:p w14:paraId="009EF5E5"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D4C0BBC"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96B1852" w14:textId="77777777" w:rsidR="002A0AA7" w:rsidRPr="00943E65" w:rsidRDefault="002A0AA7" w:rsidP="002A0AA7">
            <w:pPr>
              <w:pStyle w:val="TableText"/>
              <w:spacing w:before="0" w:after="0"/>
              <w:jc w:val="center"/>
            </w:pPr>
            <w:r w:rsidRPr="00943E65">
              <w:t>2017</w:t>
            </w:r>
          </w:p>
        </w:tc>
        <w:tc>
          <w:tcPr>
            <w:tcW w:w="1134" w:type="dxa"/>
            <w:shd w:val="clear" w:color="auto" w:fill="FF0000"/>
            <w:tcMar>
              <w:top w:w="0" w:type="dxa"/>
              <w:left w:w="0" w:type="dxa"/>
              <w:bottom w:w="0" w:type="dxa"/>
              <w:right w:w="0" w:type="dxa"/>
            </w:tcMar>
            <w:vAlign w:val="center"/>
          </w:tcPr>
          <w:p w14:paraId="3C90CBE5" w14:textId="77777777" w:rsidR="002A0AA7" w:rsidRPr="00943E65" w:rsidRDefault="002A0AA7" w:rsidP="002A0AA7">
            <w:pPr>
              <w:pStyle w:val="TableText"/>
              <w:spacing w:before="0" w:after="0"/>
              <w:jc w:val="center"/>
            </w:pPr>
            <w:r w:rsidRPr="00943E65">
              <w:t>-</w:t>
            </w:r>
          </w:p>
        </w:tc>
        <w:tc>
          <w:tcPr>
            <w:tcW w:w="1134" w:type="dxa"/>
            <w:shd w:val="clear" w:color="auto" w:fill="BFBFBF" w:themeFill="background1" w:themeFillShade="BF"/>
            <w:tcMar>
              <w:top w:w="0" w:type="dxa"/>
              <w:left w:w="0" w:type="dxa"/>
              <w:bottom w:w="0" w:type="dxa"/>
              <w:right w:w="0" w:type="dxa"/>
            </w:tcMar>
            <w:vAlign w:val="center"/>
          </w:tcPr>
          <w:p w14:paraId="19EADC52"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212FE3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DB0832B"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7A4B8A6" w14:textId="77777777" w:rsidR="002A0AA7" w:rsidRPr="000F57DA" w:rsidRDefault="002A0AA7" w:rsidP="002A0AA7">
            <w:pPr>
              <w:pStyle w:val="TableText"/>
              <w:spacing w:before="0" w:after="0"/>
              <w:jc w:val="center"/>
            </w:pPr>
          </w:p>
        </w:tc>
      </w:tr>
      <w:tr w:rsidR="0057486C" w14:paraId="205E2DCF" w14:textId="77777777" w:rsidTr="00CC405B">
        <w:trPr>
          <w:cantSplit/>
        </w:trPr>
        <w:tc>
          <w:tcPr>
            <w:tcW w:w="1249" w:type="dxa"/>
            <w:vMerge/>
            <w:shd w:val="clear" w:color="auto" w:fill="FFFFFF"/>
            <w:tcMar>
              <w:top w:w="0" w:type="dxa"/>
              <w:left w:w="0" w:type="dxa"/>
              <w:bottom w:w="0" w:type="dxa"/>
              <w:right w:w="0" w:type="dxa"/>
            </w:tcMar>
          </w:tcPr>
          <w:p w14:paraId="380AAA88"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0C3D06C4"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C393B23"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5A9E6E74"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0B002F96"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12E3FFF"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659DD73"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0914704" w14:textId="77777777" w:rsidR="002A0AA7" w:rsidRPr="000F57DA" w:rsidRDefault="002A0AA7" w:rsidP="002A0AA7">
            <w:pPr>
              <w:pStyle w:val="TableText"/>
              <w:spacing w:before="0" w:after="0"/>
              <w:jc w:val="center"/>
            </w:pPr>
          </w:p>
        </w:tc>
      </w:tr>
      <w:tr w:rsidR="0057486C" w14:paraId="315615A1" w14:textId="77777777" w:rsidTr="00CC405B">
        <w:trPr>
          <w:cantSplit/>
        </w:trPr>
        <w:tc>
          <w:tcPr>
            <w:tcW w:w="1249" w:type="dxa"/>
            <w:vMerge/>
            <w:shd w:val="clear" w:color="auto" w:fill="FFFFFF"/>
            <w:tcMar>
              <w:top w:w="0" w:type="dxa"/>
              <w:left w:w="0" w:type="dxa"/>
              <w:bottom w:w="0" w:type="dxa"/>
              <w:right w:w="0" w:type="dxa"/>
            </w:tcMar>
          </w:tcPr>
          <w:p w14:paraId="5810315E"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0042D4D2"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EEB1E75"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3CFC41C0"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34734369"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4EDD2C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2BB3E7B"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458E501" w14:textId="77777777" w:rsidR="002A0AA7" w:rsidRPr="000F57DA" w:rsidRDefault="002A0AA7" w:rsidP="002A0AA7">
            <w:pPr>
              <w:pStyle w:val="TableText"/>
              <w:spacing w:before="0" w:after="0"/>
              <w:jc w:val="center"/>
            </w:pPr>
          </w:p>
        </w:tc>
      </w:tr>
      <w:tr w:rsidR="0057486C" w14:paraId="7EB14C1D" w14:textId="77777777" w:rsidTr="00CC405B">
        <w:trPr>
          <w:cantSplit/>
        </w:trPr>
        <w:tc>
          <w:tcPr>
            <w:tcW w:w="1249" w:type="dxa"/>
            <w:vMerge/>
            <w:shd w:val="clear" w:color="auto" w:fill="FFFFFF"/>
            <w:tcMar>
              <w:top w:w="0" w:type="dxa"/>
              <w:left w:w="0" w:type="dxa"/>
              <w:bottom w:w="0" w:type="dxa"/>
              <w:right w:w="0" w:type="dxa"/>
            </w:tcMar>
          </w:tcPr>
          <w:p w14:paraId="4E889927"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9685AF0"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37586FF"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2EC8CE5D"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68A18493"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767DD7C"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6A8AEF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04D4088" w14:textId="77777777" w:rsidR="002A0AA7" w:rsidRPr="000F57DA" w:rsidRDefault="002A0AA7" w:rsidP="002A0AA7">
            <w:pPr>
              <w:pStyle w:val="TableText"/>
              <w:spacing w:before="0" w:after="0"/>
              <w:jc w:val="center"/>
            </w:pPr>
          </w:p>
        </w:tc>
      </w:tr>
      <w:tr w:rsidR="0057486C" w14:paraId="5900F07B" w14:textId="77777777" w:rsidTr="00CC405B">
        <w:trPr>
          <w:cantSplit/>
        </w:trPr>
        <w:tc>
          <w:tcPr>
            <w:tcW w:w="1249" w:type="dxa"/>
            <w:vMerge/>
            <w:shd w:val="clear" w:color="auto" w:fill="FFFFFF"/>
            <w:tcMar>
              <w:top w:w="0" w:type="dxa"/>
              <w:left w:w="0" w:type="dxa"/>
              <w:bottom w:w="0" w:type="dxa"/>
              <w:right w:w="0" w:type="dxa"/>
            </w:tcMar>
          </w:tcPr>
          <w:p w14:paraId="72C1E2E7"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132AA731" w14:textId="77777777" w:rsidR="002A0AA7" w:rsidRPr="00943E65" w:rsidRDefault="002A0AA7" w:rsidP="002A0AA7">
            <w:pPr>
              <w:pStyle w:val="TableText"/>
            </w:pPr>
            <w:r w:rsidRPr="00943E65">
              <w:t>Lower Murray</w:t>
            </w:r>
          </w:p>
        </w:tc>
        <w:tc>
          <w:tcPr>
            <w:tcW w:w="1134" w:type="dxa"/>
            <w:shd w:val="clear" w:color="auto" w:fill="FFFFFF"/>
            <w:tcMar>
              <w:top w:w="0" w:type="dxa"/>
              <w:left w:w="0" w:type="dxa"/>
              <w:bottom w:w="0" w:type="dxa"/>
              <w:right w:w="0" w:type="dxa"/>
            </w:tcMar>
            <w:vAlign w:val="center"/>
          </w:tcPr>
          <w:p w14:paraId="665CAC3C"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0C4864CC" w14:textId="77777777" w:rsidR="002A0AA7" w:rsidRPr="00943E65"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504FA845"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1AF747D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B8AF438"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CC7D346" w14:textId="77777777" w:rsidR="002A0AA7" w:rsidRPr="000F57DA" w:rsidRDefault="002A0AA7" w:rsidP="002A0AA7">
            <w:pPr>
              <w:pStyle w:val="TableText"/>
              <w:spacing w:before="0" w:after="0"/>
              <w:jc w:val="center"/>
            </w:pPr>
          </w:p>
        </w:tc>
      </w:tr>
      <w:tr w:rsidR="0057486C" w14:paraId="724F7CE4" w14:textId="77777777" w:rsidTr="00CC405B">
        <w:trPr>
          <w:cantSplit/>
        </w:trPr>
        <w:tc>
          <w:tcPr>
            <w:tcW w:w="1249" w:type="dxa"/>
            <w:vMerge/>
            <w:shd w:val="clear" w:color="auto" w:fill="FFFFFF"/>
            <w:tcMar>
              <w:top w:w="0" w:type="dxa"/>
              <w:left w:w="0" w:type="dxa"/>
              <w:bottom w:w="0" w:type="dxa"/>
              <w:right w:w="0" w:type="dxa"/>
            </w:tcMar>
          </w:tcPr>
          <w:p w14:paraId="1416868A"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F34062B"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9DD75A3"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4FF6DC22"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4C67F019"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A72D090"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1B80A37"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C6CBB04" w14:textId="77777777" w:rsidR="002A0AA7" w:rsidRPr="000F57DA" w:rsidRDefault="002A0AA7" w:rsidP="002A0AA7">
            <w:pPr>
              <w:pStyle w:val="TableText"/>
              <w:spacing w:before="0" w:after="0"/>
              <w:jc w:val="center"/>
            </w:pPr>
          </w:p>
        </w:tc>
      </w:tr>
      <w:tr w:rsidR="0057486C" w14:paraId="5E76EA03" w14:textId="77777777" w:rsidTr="00CC405B">
        <w:trPr>
          <w:cantSplit/>
        </w:trPr>
        <w:tc>
          <w:tcPr>
            <w:tcW w:w="1249" w:type="dxa"/>
            <w:vMerge/>
            <w:shd w:val="clear" w:color="auto" w:fill="FFFFFF"/>
            <w:tcMar>
              <w:top w:w="0" w:type="dxa"/>
              <w:left w:w="0" w:type="dxa"/>
              <w:bottom w:w="0" w:type="dxa"/>
              <w:right w:w="0" w:type="dxa"/>
            </w:tcMar>
          </w:tcPr>
          <w:p w14:paraId="6E771B28"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A59AFC3"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DB8AAC7"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007C4D18"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3BA6390F"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2E7B5C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E35D44F"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21EB0F1" w14:textId="77777777" w:rsidR="002A0AA7" w:rsidRPr="000F57DA" w:rsidRDefault="002A0AA7" w:rsidP="002A0AA7">
            <w:pPr>
              <w:pStyle w:val="TableText"/>
              <w:spacing w:before="0" w:after="0"/>
              <w:jc w:val="center"/>
            </w:pPr>
          </w:p>
        </w:tc>
      </w:tr>
      <w:tr w:rsidR="0057486C" w14:paraId="613D0F9F" w14:textId="77777777" w:rsidTr="00CC405B">
        <w:trPr>
          <w:cantSplit/>
        </w:trPr>
        <w:tc>
          <w:tcPr>
            <w:tcW w:w="1249" w:type="dxa"/>
            <w:vMerge/>
            <w:shd w:val="clear" w:color="auto" w:fill="FFFFFF"/>
            <w:tcMar>
              <w:top w:w="0" w:type="dxa"/>
              <w:left w:w="0" w:type="dxa"/>
              <w:bottom w:w="0" w:type="dxa"/>
              <w:right w:w="0" w:type="dxa"/>
            </w:tcMar>
          </w:tcPr>
          <w:p w14:paraId="12FC547A"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7541888F"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E20D7A6"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7CFDE553"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3353A241"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A847041"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5D342E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4B9A6B5" w14:textId="77777777" w:rsidR="002A0AA7" w:rsidRPr="000F57DA" w:rsidRDefault="002A0AA7" w:rsidP="002A0AA7">
            <w:pPr>
              <w:pStyle w:val="TableText"/>
              <w:spacing w:before="0" w:after="0"/>
              <w:jc w:val="center"/>
            </w:pPr>
          </w:p>
        </w:tc>
      </w:tr>
      <w:tr w:rsidR="0057486C" w14:paraId="7CE06312" w14:textId="77777777" w:rsidTr="00CC405B">
        <w:trPr>
          <w:cantSplit/>
        </w:trPr>
        <w:tc>
          <w:tcPr>
            <w:tcW w:w="1249" w:type="dxa"/>
            <w:vMerge/>
            <w:shd w:val="clear" w:color="auto" w:fill="FFFFFF"/>
            <w:tcMar>
              <w:top w:w="0" w:type="dxa"/>
              <w:left w:w="0" w:type="dxa"/>
              <w:bottom w:w="0" w:type="dxa"/>
              <w:right w:w="0" w:type="dxa"/>
            </w:tcMar>
          </w:tcPr>
          <w:p w14:paraId="7E8D247E"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07BDFEE5"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EE85A41"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52DB38E4"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3F227565"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7FE731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7930E0D"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F8F05DB" w14:textId="77777777" w:rsidR="002A0AA7" w:rsidRPr="000F57DA" w:rsidRDefault="002A0AA7" w:rsidP="002A0AA7">
            <w:pPr>
              <w:pStyle w:val="TableText"/>
              <w:spacing w:before="0" w:after="0"/>
              <w:jc w:val="center"/>
            </w:pPr>
          </w:p>
        </w:tc>
      </w:tr>
      <w:tr w:rsidR="0057486C" w14:paraId="7445A9CA" w14:textId="77777777" w:rsidTr="00CC405B">
        <w:trPr>
          <w:cantSplit/>
        </w:trPr>
        <w:tc>
          <w:tcPr>
            <w:tcW w:w="1249" w:type="dxa"/>
            <w:vMerge/>
            <w:shd w:val="clear" w:color="auto" w:fill="FFFFFF"/>
            <w:tcMar>
              <w:top w:w="0" w:type="dxa"/>
              <w:left w:w="0" w:type="dxa"/>
              <w:bottom w:w="0" w:type="dxa"/>
              <w:right w:w="0" w:type="dxa"/>
            </w:tcMar>
          </w:tcPr>
          <w:p w14:paraId="47459270"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30FB7EA"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D0F750F"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750A8D3F"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30D9B10F"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2A6A5A00"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D0B8BC3"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EFDA8E8" w14:textId="77777777" w:rsidR="002A0AA7" w:rsidRPr="000F57DA" w:rsidRDefault="002A0AA7" w:rsidP="002A0AA7">
            <w:pPr>
              <w:pStyle w:val="TableText"/>
              <w:spacing w:before="0" w:after="0"/>
              <w:jc w:val="center"/>
            </w:pPr>
          </w:p>
        </w:tc>
      </w:tr>
      <w:tr w:rsidR="0057486C" w14:paraId="008EF34E" w14:textId="77777777" w:rsidTr="00CC405B">
        <w:trPr>
          <w:cantSplit/>
        </w:trPr>
        <w:tc>
          <w:tcPr>
            <w:tcW w:w="1249" w:type="dxa"/>
            <w:vMerge/>
            <w:shd w:val="clear" w:color="auto" w:fill="FFFFFF"/>
            <w:tcMar>
              <w:top w:w="0" w:type="dxa"/>
              <w:left w:w="0" w:type="dxa"/>
              <w:bottom w:w="0" w:type="dxa"/>
              <w:right w:w="0" w:type="dxa"/>
            </w:tcMar>
          </w:tcPr>
          <w:p w14:paraId="2F8F9E99"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33C422EF" w14:textId="77777777" w:rsidR="002A0AA7" w:rsidRPr="00943E65" w:rsidRDefault="002A0AA7" w:rsidP="002A0AA7">
            <w:pPr>
              <w:pStyle w:val="TableText"/>
            </w:pPr>
            <w:r w:rsidRPr="00943E65">
              <w:t>Murrumbidgee</w:t>
            </w:r>
          </w:p>
        </w:tc>
        <w:tc>
          <w:tcPr>
            <w:tcW w:w="1134" w:type="dxa"/>
            <w:shd w:val="clear" w:color="auto" w:fill="FFFFFF"/>
            <w:tcMar>
              <w:top w:w="0" w:type="dxa"/>
              <w:left w:w="0" w:type="dxa"/>
              <w:bottom w:w="0" w:type="dxa"/>
              <w:right w:w="0" w:type="dxa"/>
            </w:tcMar>
            <w:vAlign w:val="center"/>
          </w:tcPr>
          <w:p w14:paraId="067CEC04"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017709FB" w14:textId="77777777" w:rsidR="002A0AA7" w:rsidRPr="00943E65"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EC6A252"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54E1036"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ED0C68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A5DEE61" w14:textId="77777777" w:rsidR="002A0AA7" w:rsidRPr="000F57DA" w:rsidRDefault="002A0AA7" w:rsidP="002A0AA7">
            <w:pPr>
              <w:pStyle w:val="TableText"/>
              <w:spacing w:before="0" w:after="0"/>
              <w:jc w:val="center"/>
            </w:pPr>
          </w:p>
        </w:tc>
      </w:tr>
      <w:tr w:rsidR="0057486C" w14:paraId="6BA117CC" w14:textId="77777777" w:rsidTr="00CC405B">
        <w:trPr>
          <w:cantSplit/>
        </w:trPr>
        <w:tc>
          <w:tcPr>
            <w:tcW w:w="1249" w:type="dxa"/>
            <w:vMerge/>
            <w:shd w:val="clear" w:color="auto" w:fill="FFFFFF"/>
            <w:tcMar>
              <w:top w:w="0" w:type="dxa"/>
              <w:left w:w="0" w:type="dxa"/>
              <w:bottom w:w="0" w:type="dxa"/>
              <w:right w:w="0" w:type="dxa"/>
            </w:tcMar>
          </w:tcPr>
          <w:p w14:paraId="0718B8C1"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A74672E"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EA7355A" w14:textId="77777777" w:rsidR="002A0AA7" w:rsidRPr="00943E65" w:rsidRDefault="002A0AA7" w:rsidP="002A0AA7">
            <w:pPr>
              <w:pStyle w:val="TableText"/>
              <w:spacing w:before="0" w:after="0"/>
              <w:jc w:val="center"/>
            </w:pPr>
            <w:r w:rsidRPr="00943E65">
              <w:t>2016</w:t>
            </w:r>
          </w:p>
        </w:tc>
        <w:tc>
          <w:tcPr>
            <w:tcW w:w="1134" w:type="dxa"/>
            <w:shd w:val="clear" w:color="auto" w:fill="BFBFBF" w:themeFill="background1" w:themeFillShade="BF"/>
            <w:tcMar>
              <w:top w:w="0" w:type="dxa"/>
              <w:left w:w="0" w:type="dxa"/>
              <w:bottom w:w="0" w:type="dxa"/>
              <w:right w:w="0" w:type="dxa"/>
            </w:tcMar>
            <w:vAlign w:val="center"/>
          </w:tcPr>
          <w:p w14:paraId="2FB69391"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0A47DB4D"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1B4C03D"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E3F9E88"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9B18DFE" w14:textId="77777777" w:rsidR="002A0AA7" w:rsidRPr="000F57DA" w:rsidRDefault="002A0AA7" w:rsidP="002A0AA7">
            <w:pPr>
              <w:pStyle w:val="TableText"/>
              <w:spacing w:before="0" w:after="0"/>
              <w:jc w:val="center"/>
            </w:pPr>
          </w:p>
        </w:tc>
      </w:tr>
      <w:tr w:rsidR="0057486C" w14:paraId="5A0EC2F9" w14:textId="77777777" w:rsidTr="00CC405B">
        <w:trPr>
          <w:cantSplit/>
        </w:trPr>
        <w:tc>
          <w:tcPr>
            <w:tcW w:w="1249" w:type="dxa"/>
            <w:vMerge/>
            <w:shd w:val="clear" w:color="auto" w:fill="FFFFFF"/>
            <w:tcMar>
              <w:top w:w="0" w:type="dxa"/>
              <w:left w:w="0" w:type="dxa"/>
              <w:bottom w:w="0" w:type="dxa"/>
              <w:right w:w="0" w:type="dxa"/>
            </w:tcMar>
          </w:tcPr>
          <w:p w14:paraId="1E1AD4BD"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0660123B"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EA8246C" w14:textId="77777777" w:rsidR="002A0AA7" w:rsidRPr="00943E65" w:rsidRDefault="002A0AA7" w:rsidP="002A0AA7">
            <w:pPr>
              <w:pStyle w:val="TableText"/>
              <w:spacing w:before="0" w:after="0"/>
              <w:jc w:val="center"/>
            </w:pPr>
            <w:r w:rsidRPr="00943E65">
              <w:t>2017</w:t>
            </w:r>
          </w:p>
        </w:tc>
        <w:tc>
          <w:tcPr>
            <w:tcW w:w="1134" w:type="dxa"/>
            <w:shd w:val="clear" w:color="auto" w:fill="BFBFBF" w:themeFill="background1" w:themeFillShade="BF"/>
            <w:tcMar>
              <w:top w:w="0" w:type="dxa"/>
              <w:left w:w="0" w:type="dxa"/>
              <w:bottom w:w="0" w:type="dxa"/>
              <w:right w:w="0" w:type="dxa"/>
            </w:tcMar>
            <w:vAlign w:val="center"/>
          </w:tcPr>
          <w:p w14:paraId="038A058D" w14:textId="77777777" w:rsidR="002A0AA7" w:rsidRPr="00943E65" w:rsidRDefault="002A0AA7" w:rsidP="002A0AA7">
            <w:pPr>
              <w:pStyle w:val="TableText"/>
              <w:spacing w:before="0" w:after="0"/>
              <w:jc w:val="center"/>
            </w:pPr>
            <w:r w:rsidRPr="00943E65">
              <w:t>0</w:t>
            </w:r>
          </w:p>
        </w:tc>
        <w:tc>
          <w:tcPr>
            <w:tcW w:w="1134" w:type="dxa"/>
            <w:shd w:val="clear" w:color="auto" w:fill="92D050"/>
            <w:tcMar>
              <w:top w:w="0" w:type="dxa"/>
              <w:left w:w="0" w:type="dxa"/>
              <w:bottom w:w="0" w:type="dxa"/>
              <w:right w:w="0" w:type="dxa"/>
            </w:tcMar>
            <w:vAlign w:val="center"/>
          </w:tcPr>
          <w:p w14:paraId="61039C2E" w14:textId="77777777" w:rsidR="002A0AA7" w:rsidRPr="000F57DA" w:rsidRDefault="002A0AA7" w:rsidP="002A0AA7">
            <w:pPr>
              <w:pStyle w:val="TableText"/>
              <w:spacing w:before="0" w:after="0"/>
              <w:jc w:val="center"/>
            </w:pPr>
            <w:r w:rsidRPr="000F57DA">
              <w:rPr>
                <w:rFonts w:cs="Calibri"/>
              </w:rPr>
              <w:t>+</w:t>
            </w:r>
          </w:p>
        </w:tc>
        <w:tc>
          <w:tcPr>
            <w:tcW w:w="1134" w:type="dxa"/>
            <w:shd w:val="clear" w:color="auto" w:fill="FFFFFF"/>
            <w:tcMar>
              <w:top w:w="0" w:type="dxa"/>
              <w:left w:w="0" w:type="dxa"/>
              <w:bottom w:w="0" w:type="dxa"/>
              <w:right w:w="0" w:type="dxa"/>
            </w:tcMar>
            <w:vAlign w:val="center"/>
          </w:tcPr>
          <w:p w14:paraId="628B861F"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DA5454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8608658" w14:textId="77777777" w:rsidR="002A0AA7" w:rsidRPr="000F57DA" w:rsidRDefault="002A0AA7" w:rsidP="002A0AA7">
            <w:pPr>
              <w:pStyle w:val="TableText"/>
              <w:spacing w:before="0" w:after="0"/>
              <w:jc w:val="center"/>
            </w:pPr>
          </w:p>
        </w:tc>
      </w:tr>
      <w:tr w:rsidR="0057486C" w14:paraId="1B841695" w14:textId="77777777" w:rsidTr="00CC405B">
        <w:trPr>
          <w:cantSplit/>
        </w:trPr>
        <w:tc>
          <w:tcPr>
            <w:tcW w:w="1249" w:type="dxa"/>
            <w:vMerge/>
            <w:shd w:val="clear" w:color="auto" w:fill="FFFFFF"/>
            <w:tcMar>
              <w:top w:w="0" w:type="dxa"/>
              <w:left w:w="0" w:type="dxa"/>
              <w:bottom w:w="0" w:type="dxa"/>
              <w:right w:w="0" w:type="dxa"/>
            </w:tcMar>
          </w:tcPr>
          <w:p w14:paraId="035A9E9B"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683531C"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71838DB" w14:textId="77777777" w:rsidR="002A0AA7" w:rsidRPr="00943E65" w:rsidRDefault="002A0AA7" w:rsidP="002A0AA7">
            <w:pPr>
              <w:pStyle w:val="TableText"/>
              <w:spacing w:before="0" w:after="0"/>
              <w:jc w:val="center"/>
            </w:pPr>
            <w:r w:rsidRPr="00943E65">
              <w:t>2018</w:t>
            </w:r>
          </w:p>
        </w:tc>
        <w:tc>
          <w:tcPr>
            <w:tcW w:w="1134" w:type="dxa"/>
            <w:shd w:val="clear" w:color="auto" w:fill="BFBFBF" w:themeFill="background1" w:themeFillShade="BF"/>
            <w:tcMar>
              <w:top w:w="0" w:type="dxa"/>
              <w:left w:w="0" w:type="dxa"/>
              <w:bottom w:w="0" w:type="dxa"/>
              <w:right w:w="0" w:type="dxa"/>
            </w:tcMar>
            <w:vAlign w:val="center"/>
          </w:tcPr>
          <w:p w14:paraId="374A01AD"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2D2F14B4"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023A027B"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67DC7EF"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26BC57D" w14:textId="77777777" w:rsidR="002A0AA7" w:rsidRPr="000F57DA" w:rsidRDefault="002A0AA7" w:rsidP="002A0AA7">
            <w:pPr>
              <w:pStyle w:val="TableText"/>
              <w:spacing w:before="0" w:after="0"/>
              <w:jc w:val="center"/>
            </w:pPr>
          </w:p>
        </w:tc>
      </w:tr>
      <w:tr w:rsidR="0057486C" w14:paraId="3D09FFB3" w14:textId="77777777" w:rsidTr="00CC405B">
        <w:trPr>
          <w:cantSplit/>
        </w:trPr>
        <w:tc>
          <w:tcPr>
            <w:tcW w:w="1249" w:type="dxa"/>
            <w:vMerge/>
            <w:shd w:val="clear" w:color="auto" w:fill="FFFFFF"/>
            <w:tcMar>
              <w:top w:w="0" w:type="dxa"/>
              <w:left w:w="0" w:type="dxa"/>
              <w:bottom w:w="0" w:type="dxa"/>
              <w:right w:w="0" w:type="dxa"/>
            </w:tcMar>
          </w:tcPr>
          <w:p w14:paraId="356315FA"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54EF0B9"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075C3B9" w14:textId="77777777" w:rsidR="002A0AA7" w:rsidRPr="00943E65" w:rsidRDefault="002A0AA7" w:rsidP="002A0AA7">
            <w:pPr>
              <w:pStyle w:val="TableText"/>
              <w:spacing w:before="0" w:after="0"/>
              <w:jc w:val="center"/>
            </w:pPr>
            <w:r w:rsidRPr="00943E65">
              <w:t>2019</w:t>
            </w:r>
          </w:p>
        </w:tc>
        <w:tc>
          <w:tcPr>
            <w:tcW w:w="1134" w:type="dxa"/>
            <w:shd w:val="clear" w:color="auto" w:fill="BFBFBF" w:themeFill="background1" w:themeFillShade="BF"/>
            <w:tcMar>
              <w:top w:w="0" w:type="dxa"/>
              <w:left w:w="0" w:type="dxa"/>
              <w:bottom w:w="0" w:type="dxa"/>
              <w:right w:w="0" w:type="dxa"/>
            </w:tcMar>
            <w:vAlign w:val="center"/>
          </w:tcPr>
          <w:p w14:paraId="30E253DE"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75B8464F"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96E3CA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519F1E4"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F619124" w14:textId="77777777" w:rsidR="002A0AA7" w:rsidRPr="000F57DA" w:rsidRDefault="002A0AA7" w:rsidP="002A0AA7">
            <w:pPr>
              <w:pStyle w:val="TableText"/>
              <w:spacing w:before="0" w:after="0"/>
              <w:jc w:val="center"/>
            </w:pPr>
          </w:p>
        </w:tc>
      </w:tr>
      <w:tr w:rsidR="0057486C" w14:paraId="410DEC01" w14:textId="77777777" w:rsidTr="00CC405B">
        <w:trPr>
          <w:cantSplit/>
        </w:trPr>
        <w:tc>
          <w:tcPr>
            <w:tcW w:w="1249" w:type="dxa"/>
            <w:vMerge/>
            <w:shd w:val="clear" w:color="auto" w:fill="FFFFFF"/>
            <w:tcMar>
              <w:top w:w="0" w:type="dxa"/>
              <w:left w:w="0" w:type="dxa"/>
              <w:bottom w:w="0" w:type="dxa"/>
              <w:right w:w="0" w:type="dxa"/>
            </w:tcMar>
          </w:tcPr>
          <w:p w14:paraId="43A345E7"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9BD7A85"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51224B9" w14:textId="77777777" w:rsidR="002A0AA7" w:rsidRPr="00943E65" w:rsidRDefault="002A0AA7" w:rsidP="002A0AA7">
            <w:pPr>
              <w:pStyle w:val="TableText"/>
              <w:spacing w:before="0" w:after="0"/>
              <w:jc w:val="center"/>
            </w:pPr>
            <w:r w:rsidRPr="00943E65">
              <w:t>2020</w:t>
            </w:r>
          </w:p>
        </w:tc>
        <w:tc>
          <w:tcPr>
            <w:tcW w:w="1134" w:type="dxa"/>
            <w:shd w:val="clear" w:color="auto" w:fill="BFBFBF" w:themeFill="background1" w:themeFillShade="BF"/>
            <w:tcMar>
              <w:top w:w="0" w:type="dxa"/>
              <w:left w:w="0" w:type="dxa"/>
              <w:bottom w:w="0" w:type="dxa"/>
              <w:right w:w="0" w:type="dxa"/>
            </w:tcMar>
            <w:vAlign w:val="center"/>
          </w:tcPr>
          <w:p w14:paraId="44178FF8" w14:textId="77777777" w:rsidR="002A0AA7" w:rsidRPr="00943E65" w:rsidRDefault="002A0AA7" w:rsidP="002A0AA7">
            <w:pPr>
              <w:pStyle w:val="TableText"/>
              <w:spacing w:before="0" w:after="0"/>
              <w:jc w:val="center"/>
            </w:pPr>
            <w:r w:rsidRPr="00943E65">
              <w:t>0</w:t>
            </w:r>
          </w:p>
        </w:tc>
        <w:tc>
          <w:tcPr>
            <w:tcW w:w="1134" w:type="dxa"/>
            <w:shd w:val="clear" w:color="auto" w:fill="BFBFBF" w:themeFill="background1" w:themeFillShade="BF"/>
            <w:tcMar>
              <w:top w:w="0" w:type="dxa"/>
              <w:left w:w="0" w:type="dxa"/>
              <w:bottom w:w="0" w:type="dxa"/>
              <w:right w:w="0" w:type="dxa"/>
            </w:tcMar>
            <w:vAlign w:val="center"/>
          </w:tcPr>
          <w:p w14:paraId="56FAF0DD"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3F72AF8"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C386061"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9D665D8" w14:textId="77777777" w:rsidR="002A0AA7" w:rsidRPr="000F57DA" w:rsidRDefault="002A0AA7" w:rsidP="002A0AA7">
            <w:pPr>
              <w:pStyle w:val="TableText"/>
              <w:spacing w:before="0" w:after="0"/>
              <w:jc w:val="center"/>
            </w:pPr>
          </w:p>
        </w:tc>
      </w:tr>
      <w:tr w:rsidR="0057486C" w14:paraId="61EB10EF" w14:textId="77777777" w:rsidTr="00CC405B">
        <w:trPr>
          <w:cantSplit/>
        </w:trPr>
        <w:tc>
          <w:tcPr>
            <w:tcW w:w="1249" w:type="dxa"/>
            <w:vMerge w:val="restart"/>
            <w:shd w:val="clear" w:color="auto" w:fill="FFFFFF"/>
            <w:tcMar>
              <w:top w:w="0" w:type="dxa"/>
              <w:left w:w="0" w:type="dxa"/>
              <w:bottom w:w="0" w:type="dxa"/>
              <w:right w:w="0" w:type="dxa"/>
            </w:tcMar>
          </w:tcPr>
          <w:p w14:paraId="4E23C8B7" w14:textId="77777777" w:rsidR="002A0AA7" w:rsidRPr="00943E65" w:rsidRDefault="002A0AA7" w:rsidP="006A4384">
            <w:pPr>
              <w:pStyle w:val="TableText"/>
              <w:keepNext/>
            </w:pPr>
            <w:r w:rsidRPr="00943E65">
              <w:t xml:space="preserve">Silver </w:t>
            </w:r>
            <w:r>
              <w:t>perch</w:t>
            </w:r>
          </w:p>
        </w:tc>
        <w:tc>
          <w:tcPr>
            <w:tcW w:w="1408" w:type="dxa"/>
            <w:vMerge w:val="restart"/>
            <w:shd w:val="clear" w:color="auto" w:fill="FFFFFF"/>
            <w:tcMar>
              <w:top w:w="0" w:type="dxa"/>
              <w:left w:w="0" w:type="dxa"/>
              <w:bottom w:w="0" w:type="dxa"/>
              <w:right w:w="0" w:type="dxa"/>
            </w:tcMar>
          </w:tcPr>
          <w:p w14:paraId="4DD7F2F7" w14:textId="77777777" w:rsidR="002A0AA7" w:rsidRPr="00943E65" w:rsidRDefault="002A0AA7" w:rsidP="006A4384">
            <w:pPr>
              <w:pStyle w:val="TableText"/>
            </w:pPr>
            <w:r w:rsidRPr="00943E65">
              <w:t>Edward-Wakool</w:t>
            </w:r>
          </w:p>
        </w:tc>
        <w:tc>
          <w:tcPr>
            <w:tcW w:w="1134" w:type="dxa"/>
            <w:shd w:val="clear" w:color="auto" w:fill="FFFFFF"/>
            <w:tcMar>
              <w:top w:w="0" w:type="dxa"/>
              <w:left w:w="0" w:type="dxa"/>
              <w:bottom w:w="0" w:type="dxa"/>
              <w:right w:w="0" w:type="dxa"/>
            </w:tcMar>
            <w:vAlign w:val="center"/>
          </w:tcPr>
          <w:p w14:paraId="7090C971"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7D8CDA79"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FA65FDA"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CB7E677"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6114CE1"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20BF31ED" w14:textId="77777777" w:rsidR="002A0AA7" w:rsidRPr="000F57DA" w:rsidRDefault="002A0AA7" w:rsidP="002A0AA7">
            <w:pPr>
              <w:pStyle w:val="TableText"/>
              <w:spacing w:before="0" w:after="0"/>
              <w:jc w:val="center"/>
            </w:pPr>
            <w:r w:rsidRPr="000F57DA">
              <w:t>0</w:t>
            </w:r>
          </w:p>
        </w:tc>
      </w:tr>
      <w:tr w:rsidR="0057486C" w14:paraId="00D2A2E6" w14:textId="77777777" w:rsidTr="00CC405B">
        <w:trPr>
          <w:cantSplit/>
        </w:trPr>
        <w:tc>
          <w:tcPr>
            <w:tcW w:w="1249" w:type="dxa"/>
            <w:vMerge/>
            <w:shd w:val="clear" w:color="auto" w:fill="FFFFFF"/>
            <w:tcMar>
              <w:top w:w="0" w:type="dxa"/>
              <w:left w:w="0" w:type="dxa"/>
              <w:bottom w:w="0" w:type="dxa"/>
              <w:right w:w="0" w:type="dxa"/>
            </w:tcMar>
          </w:tcPr>
          <w:p w14:paraId="11F597BD"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15CAEB41"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4AFDBEE" w14:textId="77777777" w:rsidR="002A0AA7" w:rsidRPr="00943E65" w:rsidRDefault="002A0AA7" w:rsidP="002A0AA7">
            <w:pPr>
              <w:pStyle w:val="TableText"/>
              <w:spacing w:before="0" w:after="0"/>
              <w:jc w:val="center"/>
            </w:pPr>
            <w:r w:rsidRPr="00943E65">
              <w:t>2016</w:t>
            </w:r>
          </w:p>
        </w:tc>
        <w:tc>
          <w:tcPr>
            <w:tcW w:w="1134" w:type="dxa"/>
            <w:shd w:val="clear" w:color="auto" w:fill="FFFFFF"/>
            <w:tcMar>
              <w:top w:w="0" w:type="dxa"/>
              <w:left w:w="0" w:type="dxa"/>
              <w:bottom w:w="0" w:type="dxa"/>
              <w:right w:w="0" w:type="dxa"/>
            </w:tcMar>
            <w:vAlign w:val="center"/>
          </w:tcPr>
          <w:p w14:paraId="0994FF99"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41E44A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83CC417"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E3B5EC7"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6AFC983" w14:textId="77777777" w:rsidR="002A0AA7" w:rsidRPr="000F57DA" w:rsidRDefault="002A0AA7" w:rsidP="002A0AA7">
            <w:pPr>
              <w:pStyle w:val="TableText"/>
              <w:spacing w:before="0" w:after="0"/>
              <w:jc w:val="center"/>
            </w:pPr>
            <w:r w:rsidRPr="000F57DA">
              <w:t>0</w:t>
            </w:r>
          </w:p>
        </w:tc>
      </w:tr>
      <w:tr w:rsidR="0057486C" w14:paraId="187177CA" w14:textId="77777777" w:rsidTr="00CC405B">
        <w:trPr>
          <w:cantSplit/>
        </w:trPr>
        <w:tc>
          <w:tcPr>
            <w:tcW w:w="1249" w:type="dxa"/>
            <w:vMerge/>
            <w:shd w:val="clear" w:color="auto" w:fill="FFFFFF"/>
            <w:tcMar>
              <w:top w:w="0" w:type="dxa"/>
              <w:left w:w="0" w:type="dxa"/>
              <w:bottom w:w="0" w:type="dxa"/>
              <w:right w:w="0" w:type="dxa"/>
            </w:tcMar>
          </w:tcPr>
          <w:p w14:paraId="2BC01225"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0284DEF4"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E69D686" w14:textId="77777777" w:rsidR="002A0AA7" w:rsidRPr="00943E65" w:rsidRDefault="002A0AA7" w:rsidP="002A0AA7">
            <w:pPr>
              <w:pStyle w:val="TableText"/>
              <w:spacing w:before="0" w:after="0"/>
              <w:jc w:val="center"/>
            </w:pPr>
            <w:r w:rsidRPr="00943E65">
              <w:t>2017</w:t>
            </w:r>
          </w:p>
        </w:tc>
        <w:tc>
          <w:tcPr>
            <w:tcW w:w="1134" w:type="dxa"/>
            <w:shd w:val="clear" w:color="auto" w:fill="FFFFFF"/>
            <w:tcMar>
              <w:top w:w="0" w:type="dxa"/>
              <w:left w:w="0" w:type="dxa"/>
              <w:bottom w:w="0" w:type="dxa"/>
              <w:right w:w="0" w:type="dxa"/>
            </w:tcMar>
            <w:vAlign w:val="center"/>
          </w:tcPr>
          <w:p w14:paraId="7D57A463"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64A70FD"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0DD59AD"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6C60B6E"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6B13CAC" w14:textId="77777777" w:rsidR="002A0AA7" w:rsidRPr="000F57DA" w:rsidRDefault="002A0AA7" w:rsidP="002A0AA7">
            <w:pPr>
              <w:pStyle w:val="TableText"/>
              <w:spacing w:before="0" w:after="0"/>
              <w:jc w:val="center"/>
            </w:pPr>
            <w:r w:rsidRPr="000F57DA">
              <w:t>0</w:t>
            </w:r>
          </w:p>
        </w:tc>
      </w:tr>
      <w:tr w:rsidR="0057486C" w14:paraId="44FFB5F1" w14:textId="77777777" w:rsidTr="00CC405B">
        <w:trPr>
          <w:cantSplit/>
        </w:trPr>
        <w:tc>
          <w:tcPr>
            <w:tcW w:w="1249" w:type="dxa"/>
            <w:vMerge/>
            <w:shd w:val="clear" w:color="auto" w:fill="FFFFFF"/>
            <w:tcMar>
              <w:top w:w="0" w:type="dxa"/>
              <w:left w:w="0" w:type="dxa"/>
              <w:bottom w:w="0" w:type="dxa"/>
              <w:right w:w="0" w:type="dxa"/>
            </w:tcMar>
          </w:tcPr>
          <w:p w14:paraId="540D4A09"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1CDE2A51"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20A203F" w14:textId="77777777" w:rsidR="002A0AA7" w:rsidRPr="00943E65" w:rsidRDefault="002A0AA7" w:rsidP="002A0AA7">
            <w:pPr>
              <w:pStyle w:val="TableText"/>
              <w:spacing w:before="0" w:after="0"/>
              <w:jc w:val="center"/>
            </w:pPr>
            <w:r w:rsidRPr="00943E65">
              <w:t>2018</w:t>
            </w:r>
          </w:p>
        </w:tc>
        <w:tc>
          <w:tcPr>
            <w:tcW w:w="1134" w:type="dxa"/>
            <w:shd w:val="clear" w:color="auto" w:fill="FFFFFF"/>
            <w:tcMar>
              <w:top w:w="0" w:type="dxa"/>
              <w:left w:w="0" w:type="dxa"/>
              <w:bottom w:w="0" w:type="dxa"/>
              <w:right w:w="0" w:type="dxa"/>
            </w:tcMar>
            <w:vAlign w:val="center"/>
          </w:tcPr>
          <w:p w14:paraId="2983DAEB"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2722E88"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16FE3FC"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C8A0673"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62643B1" w14:textId="77777777" w:rsidR="002A0AA7" w:rsidRPr="000F57DA" w:rsidRDefault="002A0AA7" w:rsidP="002A0AA7">
            <w:pPr>
              <w:pStyle w:val="TableText"/>
              <w:spacing w:before="0" w:after="0"/>
              <w:jc w:val="center"/>
            </w:pPr>
            <w:r w:rsidRPr="000F57DA">
              <w:t>0</w:t>
            </w:r>
          </w:p>
        </w:tc>
      </w:tr>
      <w:tr w:rsidR="0057486C" w14:paraId="338759A6" w14:textId="77777777" w:rsidTr="00CC405B">
        <w:trPr>
          <w:cantSplit/>
        </w:trPr>
        <w:tc>
          <w:tcPr>
            <w:tcW w:w="1249" w:type="dxa"/>
            <w:vMerge/>
            <w:shd w:val="clear" w:color="auto" w:fill="FFFFFF"/>
            <w:tcMar>
              <w:top w:w="0" w:type="dxa"/>
              <w:left w:w="0" w:type="dxa"/>
              <w:bottom w:w="0" w:type="dxa"/>
              <w:right w:w="0" w:type="dxa"/>
            </w:tcMar>
          </w:tcPr>
          <w:p w14:paraId="20F3B3D2"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0464DE4"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426EC0F" w14:textId="77777777" w:rsidR="002A0AA7" w:rsidRPr="00943E65" w:rsidRDefault="002A0AA7" w:rsidP="002A0AA7">
            <w:pPr>
              <w:pStyle w:val="TableText"/>
              <w:spacing w:before="0" w:after="0"/>
              <w:jc w:val="center"/>
            </w:pPr>
            <w:r w:rsidRPr="00943E65">
              <w:t>2019</w:t>
            </w:r>
          </w:p>
        </w:tc>
        <w:tc>
          <w:tcPr>
            <w:tcW w:w="1134" w:type="dxa"/>
            <w:shd w:val="clear" w:color="auto" w:fill="FFFFFF"/>
            <w:tcMar>
              <w:top w:w="0" w:type="dxa"/>
              <w:left w:w="0" w:type="dxa"/>
              <w:bottom w:w="0" w:type="dxa"/>
              <w:right w:w="0" w:type="dxa"/>
            </w:tcMar>
            <w:vAlign w:val="center"/>
          </w:tcPr>
          <w:p w14:paraId="443AD92F"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0AAC2D5"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201284A"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1738098"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718F54D" w14:textId="77777777" w:rsidR="002A0AA7" w:rsidRPr="000F57DA" w:rsidRDefault="002A0AA7" w:rsidP="002A0AA7">
            <w:pPr>
              <w:pStyle w:val="TableText"/>
              <w:spacing w:before="0" w:after="0"/>
              <w:jc w:val="center"/>
            </w:pPr>
            <w:r w:rsidRPr="000F57DA">
              <w:t>0</w:t>
            </w:r>
          </w:p>
        </w:tc>
      </w:tr>
      <w:tr w:rsidR="0057486C" w14:paraId="1D180B68" w14:textId="77777777" w:rsidTr="00CC405B">
        <w:trPr>
          <w:cantSplit/>
        </w:trPr>
        <w:tc>
          <w:tcPr>
            <w:tcW w:w="1249" w:type="dxa"/>
            <w:vMerge/>
            <w:shd w:val="clear" w:color="auto" w:fill="FFFFFF"/>
            <w:tcMar>
              <w:top w:w="0" w:type="dxa"/>
              <w:left w:w="0" w:type="dxa"/>
              <w:bottom w:w="0" w:type="dxa"/>
              <w:right w:w="0" w:type="dxa"/>
            </w:tcMar>
          </w:tcPr>
          <w:p w14:paraId="6A870480"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8C4A27A"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A9A0574" w14:textId="77777777" w:rsidR="002A0AA7" w:rsidRPr="00943E65" w:rsidRDefault="002A0AA7" w:rsidP="002A0AA7">
            <w:pPr>
              <w:pStyle w:val="TableText"/>
              <w:spacing w:before="0" w:after="0"/>
              <w:jc w:val="center"/>
            </w:pPr>
            <w:r w:rsidRPr="00943E65">
              <w:t>2020</w:t>
            </w:r>
          </w:p>
        </w:tc>
        <w:tc>
          <w:tcPr>
            <w:tcW w:w="1134" w:type="dxa"/>
            <w:shd w:val="clear" w:color="auto" w:fill="FFFFFF"/>
            <w:tcMar>
              <w:top w:w="0" w:type="dxa"/>
              <w:left w:w="0" w:type="dxa"/>
              <w:bottom w:w="0" w:type="dxa"/>
              <w:right w:w="0" w:type="dxa"/>
            </w:tcMar>
            <w:vAlign w:val="center"/>
          </w:tcPr>
          <w:p w14:paraId="51CFF287"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198188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2F1098C"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407FCED"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217EEB5D" w14:textId="77777777" w:rsidR="002A0AA7" w:rsidRPr="000F57DA" w:rsidRDefault="002A0AA7" w:rsidP="002A0AA7">
            <w:pPr>
              <w:pStyle w:val="TableText"/>
              <w:spacing w:before="0" w:after="0"/>
              <w:jc w:val="center"/>
            </w:pPr>
            <w:r w:rsidRPr="000F57DA">
              <w:t>0</w:t>
            </w:r>
          </w:p>
        </w:tc>
      </w:tr>
      <w:tr w:rsidR="0057486C" w14:paraId="70229917" w14:textId="77777777" w:rsidTr="00CC405B">
        <w:trPr>
          <w:cantSplit/>
        </w:trPr>
        <w:tc>
          <w:tcPr>
            <w:tcW w:w="1249" w:type="dxa"/>
            <w:vMerge/>
            <w:shd w:val="clear" w:color="auto" w:fill="FFFFFF"/>
            <w:tcMar>
              <w:top w:w="0" w:type="dxa"/>
              <w:left w:w="0" w:type="dxa"/>
              <w:bottom w:w="0" w:type="dxa"/>
              <w:right w:w="0" w:type="dxa"/>
            </w:tcMar>
          </w:tcPr>
          <w:p w14:paraId="3E7A463C"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73E54123" w14:textId="77777777" w:rsidR="002A0AA7" w:rsidRPr="00943E65" w:rsidRDefault="002A0AA7" w:rsidP="002A0AA7">
            <w:pPr>
              <w:pStyle w:val="TableText"/>
            </w:pPr>
            <w:r w:rsidRPr="00943E65">
              <w:t>Goulburn</w:t>
            </w:r>
          </w:p>
        </w:tc>
        <w:tc>
          <w:tcPr>
            <w:tcW w:w="1134" w:type="dxa"/>
            <w:shd w:val="clear" w:color="auto" w:fill="FFFFFF"/>
            <w:tcMar>
              <w:top w:w="0" w:type="dxa"/>
              <w:left w:w="0" w:type="dxa"/>
              <w:bottom w:w="0" w:type="dxa"/>
              <w:right w:w="0" w:type="dxa"/>
            </w:tcMar>
            <w:vAlign w:val="center"/>
          </w:tcPr>
          <w:p w14:paraId="3D00D7A6"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645DBF90"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B8AE35B"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A41176B"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E2C1300"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BE1CA82" w14:textId="77777777" w:rsidR="002A0AA7" w:rsidRPr="000F57DA" w:rsidRDefault="002A0AA7" w:rsidP="002A0AA7">
            <w:pPr>
              <w:pStyle w:val="TableText"/>
              <w:spacing w:before="0" w:after="0"/>
              <w:jc w:val="center"/>
            </w:pPr>
            <w:r w:rsidRPr="000F57DA">
              <w:t>0</w:t>
            </w:r>
          </w:p>
        </w:tc>
      </w:tr>
      <w:tr w:rsidR="0057486C" w14:paraId="09036BD1" w14:textId="77777777" w:rsidTr="00CC405B">
        <w:trPr>
          <w:cantSplit/>
        </w:trPr>
        <w:tc>
          <w:tcPr>
            <w:tcW w:w="1249" w:type="dxa"/>
            <w:vMerge/>
            <w:shd w:val="clear" w:color="auto" w:fill="FFFFFF"/>
            <w:tcMar>
              <w:top w:w="0" w:type="dxa"/>
              <w:left w:w="0" w:type="dxa"/>
              <w:bottom w:w="0" w:type="dxa"/>
              <w:right w:w="0" w:type="dxa"/>
            </w:tcMar>
          </w:tcPr>
          <w:p w14:paraId="7A580C93"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1EE7621C"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DAB85A5" w14:textId="77777777" w:rsidR="002A0AA7" w:rsidRPr="00943E65" w:rsidRDefault="002A0AA7" w:rsidP="002A0AA7">
            <w:pPr>
              <w:pStyle w:val="TableText"/>
              <w:spacing w:before="0" w:after="0"/>
              <w:jc w:val="center"/>
            </w:pPr>
            <w:r w:rsidRPr="00943E65">
              <w:t>2016</w:t>
            </w:r>
          </w:p>
        </w:tc>
        <w:tc>
          <w:tcPr>
            <w:tcW w:w="1134" w:type="dxa"/>
            <w:shd w:val="clear" w:color="auto" w:fill="FFFFFF"/>
            <w:tcMar>
              <w:top w:w="0" w:type="dxa"/>
              <w:left w:w="0" w:type="dxa"/>
              <w:bottom w:w="0" w:type="dxa"/>
              <w:right w:w="0" w:type="dxa"/>
            </w:tcMar>
            <w:vAlign w:val="center"/>
          </w:tcPr>
          <w:p w14:paraId="2832CAA2"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F946B77"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BEB7A10"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3B69CBD"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FA7F234" w14:textId="77777777" w:rsidR="002A0AA7" w:rsidRPr="000F57DA" w:rsidRDefault="002A0AA7" w:rsidP="002A0AA7">
            <w:pPr>
              <w:pStyle w:val="TableText"/>
              <w:spacing w:before="0" w:after="0"/>
              <w:jc w:val="center"/>
            </w:pPr>
            <w:r w:rsidRPr="000F57DA">
              <w:t>0</w:t>
            </w:r>
          </w:p>
        </w:tc>
      </w:tr>
      <w:tr w:rsidR="0057486C" w14:paraId="4D955E41" w14:textId="77777777" w:rsidTr="00CC405B">
        <w:trPr>
          <w:cantSplit/>
        </w:trPr>
        <w:tc>
          <w:tcPr>
            <w:tcW w:w="1249" w:type="dxa"/>
            <w:vMerge/>
            <w:shd w:val="clear" w:color="auto" w:fill="FFFFFF"/>
            <w:tcMar>
              <w:top w:w="0" w:type="dxa"/>
              <w:left w:w="0" w:type="dxa"/>
              <w:bottom w:w="0" w:type="dxa"/>
              <w:right w:w="0" w:type="dxa"/>
            </w:tcMar>
          </w:tcPr>
          <w:p w14:paraId="634BE9DF"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7257EBA5"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1F81EC4" w14:textId="77777777" w:rsidR="002A0AA7" w:rsidRPr="00943E65" w:rsidRDefault="002A0AA7" w:rsidP="002A0AA7">
            <w:pPr>
              <w:pStyle w:val="TableText"/>
              <w:spacing w:before="0" w:after="0"/>
              <w:jc w:val="center"/>
            </w:pPr>
            <w:r w:rsidRPr="00943E65">
              <w:t>2017</w:t>
            </w:r>
          </w:p>
        </w:tc>
        <w:tc>
          <w:tcPr>
            <w:tcW w:w="1134" w:type="dxa"/>
            <w:shd w:val="clear" w:color="auto" w:fill="FFFFFF"/>
            <w:tcMar>
              <w:top w:w="0" w:type="dxa"/>
              <w:left w:w="0" w:type="dxa"/>
              <w:bottom w:w="0" w:type="dxa"/>
              <w:right w:w="0" w:type="dxa"/>
            </w:tcMar>
            <w:vAlign w:val="center"/>
          </w:tcPr>
          <w:p w14:paraId="16C10891"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6726178"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D11F44F"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4D671FC"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1DFB0FC" w14:textId="77777777" w:rsidR="002A0AA7" w:rsidRPr="000F57DA" w:rsidRDefault="002A0AA7" w:rsidP="002A0AA7">
            <w:pPr>
              <w:pStyle w:val="TableText"/>
              <w:spacing w:before="0" w:after="0"/>
              <w:jc w:val="center"/>
            </w:pPr>
            <w:r w:rsidRPr="000F57DA">
              <w:t>0</w:t>
            </w:r>
          </w:p>
        </w:tc>
      </w:tr>
      <w:tr w:rsidR="0057486C" w14:paraId="6CD70F42" w14:textId="77777777" w:rsidTr="00CC405B">
        <w:trPr>
          <w:cantSplit/>
        </w:trPr>
        <w:tc>
          <w:tcPr>
            <w:tcW w:w="1249" w:type="dxa"/>
            <w:vMerge/>
            <w:shd w:val="clear" w:color="auto" w:fill="FFFFFF"/>
            <w:tcMar>
              <w:top w:w="0" w:type="dxa"/>
              <w:left w:w="0" w:type="dxa"/>
              <w:bottom w:w="0" w:type="dxa"/>
              <w:right w:w="0" w:type="dxa"/>
            </w:tcMar>
          </w:tcPr>
          <w:p w14:paraId="764DD1FB"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27D7961"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2A646FE" w14:textId="77777777" w:rsidR="002A0AA7" w:rsidRPr="00943E65" w:rsidRDefault="002A0AA7" w:rsidP="002A0AA7">
            <w:pPr>
              <w:pStyle w:val="TableText"/>
              <w:spacing w:before="0" w:after="0"/>
              <w:jc w:val="center"/>
            </w:pPr>
            <w:r w:rsidRPr="00943E65">
              <w:t>2018</w:t>
            </w:r>
          </w:p>
        </w:tc>
        <w:tc>
          <w:tcPr>
            <w:tcW w:w="1134" w:type="dxa"/>
            <w:shd w:val="clear" w:color="auto" w:fill="FFFFFF"/>
            <w:tcMar>
              <w:top w:w="0" w:type="dxa"/>
              <w:left w:w="0" w:type="dxa"/>
              <w:bottom w:w="0" w:type="dxa"/>
              <w:right w:w="0" w:type="dxa"/>
            </w:tcMar>
            <w:vAlign w:val="center"/>
          </w:tcPr>
          <w:p w14:paraId="7FFE666C"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DAC2981"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30C125D6"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7CD552C3"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ED502BF" w14:textId="77777777" w:rsidR="002A0AA7" w:rsidRPr="000F57DA" w:rsidRDefault="002A0AA7" w:rsidP="002A0AA7">
            <w:pPr>
              <w:pStyle w:val="TableText"/>
              <w:spacing w:before="0" w:after="0"/>
              <w:jc w:val="center"/>
            </w:pPr>
            <w:r w:rsidRPr="000F57DA">
              <w:t>0</w:t>
            </w:r>
          </w:p>
        </w:tc>
      </w:tr>
      <w:tr w:rsidR="0057486C" w14:paraId="6AE127AF" w14:textId="77777777" w:rsidTr="00CC405B">
        <w:trPr>
          <w:cantSplit/>
        </w:trPr>
        <w:tc>
          <w:tcPr>
            <w:tcW w:w="1249" w:type="dxa"/>
            <w:vMerge/>
            <w:shd w:val="clear" w:color="auto" w:fill="FFFFFF"/>
            <w:tcMar>
              <w:top w:w="0" w:type="dxa"/>
              <w:left w:w="0" w:type="dxa"/>
              <w:bottom w:w="0" w:type="dxa"/>
              <w:right w:w="0" w:type="dxa"/>
            </w:tcMar>
          </w:tcPr>
          <w:p w14:paraId="117147D2"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41DD0C0B"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823EA25" w14:textId="77777777" w:rsidR="002A0AA7" w:rsidRPr="00943E65" w:rsidRDefault="002A0AA7" w:rsidP="002A0AA7">
            <w:pPr>
              <w:pStyle w:val="TableText"/>
              <w:spacing w:before="0" w:after="0"/>
              <w:jc w:val="center"/>
            </w:pPr>
            <w:r w:rsidRPr="00943E65">
              <w:t>2019</w:t>
            </w:r>
          </w:p>
        </w:tc>
        <w:tc>
          <w:tcPr>
            <w:tcW w:w="1134" w:type="dxa"/>
            <w:shd w:val="clear" w:color="auto" w:fill="FFFFFF"/>
            <w:tcMar>
              <w:top w:w="0" w:type="dxa"/>
              <w:left w:w="0" w:type="dxa"/>
              <w:bottom w:w="0" w:type="dxa"/>
              <w:right w:w="0" w:type="dxa"/>
            </w:tcMar>
            <w:vAlign w:val="center"/>
          </w:tcPr>
          <w:p w14:paraId="74DA79B6"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C7C2703"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1F18D82"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6ACE91F6"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1C26D20" w14:textId="77777777" w:rsidR="002A0AA7" w:rsidRPr="000F57DA" w:rsidRDefault="002A0AA7" w:rsidP="002A0AA7">
            <w:pPr>
              <w:pStyle w:val="TableText"/>
              <w:spacing w:before="0" w:after="0"/>
              <w:jc w:val="center"/>
            </w:pPr>
            <w:r w:rsidRPr="000F57DA">
              <w:t>0</w:t>
            </w:r>
          </w:p>
        </w:tc>
      </w:tr>
      <w:tr w:rsidR="0057486C" w14:paraId="11F06FFF" w14:textId="77777777" w:rsidTr="00CC405B">
        <w:trPr>
          <w:cantSplit/>
        </w:trPr>
        <w:tc>
          <w:tcPr>
            <w:tcW w:w="1249" w:type="dxa"/>
            <w:vMerge/>
            <w:shd w:val="clear" w:color="auto" w:fill="FFFFFF"/>
            <w:tcMar>
              <w:top w:w="0" w:type="dxa"/>
              <w:left w:w="0" w:type="dxa"/>
              <w:bottom w:w="0" w:type="dxa"/>
              <w:right w:w="0" w:type="dxa"/>
            </w:tcMar>
          </w:tcPr>
          <w:p w14:paraId="5ABC5437"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05F7B4B3"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ADBEE07" w14:textId="77777777" w:rsidR="002A0AA7" w:rsidRPr="00943E65" w:rsidRDefault="002A0AA7" w:rsidP="002A0AA7">
            <w:pPr>
              <w:pStyle w:val="TableText"/>
              <w:spacing w:before="0" w:after="0"/>
              <w:jc w:val="center"/>
            </w:pPr>
            <w:r w:rsidRPr="00943E65">
              <w:t>2020</w:t>
            </w:r>
          </w:p>
        </w:tc>
        <w:tc>
          <w:tcPr>
            <w:tcW w:w="1134" w:type="dxa"/>
            <w:shd w:val="clear" w:color="auto" w:fill="FFFFFF"/>
            <w:tcMar>
              <w:top w:w="0" w:type="dxa"/>
              <w:left w:w="0" w:type="dxa"/>
              <w:bottom w:w="0" w:type="dxa"/>
              <w:right w:w="0" w:type="dxa"/>
            </w:tcMar>
            <w:vAlign w:val="center"/>
          </w:tcPr>
          <w:p w14:paraId="32474275"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2CD5A04"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B0351A6"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5960336E"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5AA1F2E7" w14:textId="77777777" w:rsidR="002A0AA7" w:rsidRPr="000F57DA" w:rsidRDefault="002A0AA7" w:rsidP="002A0AA7">
            <w:pPr>
              <w:pStyle w:val="TableText"/>
              <w:spacing w:before="0" w:after="0"/>
              <w:jc w:val="center"/>
            </w:pPr>
            <w:r w:rsidRPr="000F57DA">
              <w:t>0</w:t>
            </w:r>
          </w:p>
        </w:tc>
      </w:tr>
      <w:tr w:rsidR="0057486C" w14:paraId="7D93F26E" w14:textId="77777777" w:rsidTr="00CC405B">
        <w:trPr>
          <w:cantSplit/>
        </w:trPr>
        <w:tc>
          <w:tcPr>
            <w:tcW w:w="1249" w:type="dxa"/>
            <w:vMerge/>
            <w:shd w:val="clear" w:color="auto" w:fill="FFFFFF"/>
            <w:tcMar>
              <w:top w:w="0" w:type="dxa"/>
              <w:left w:w="0" w:type="dxa"/>
              <w:bottom w:w="0" w:type="dxa"/>
              <w:right w:w="0" w:type="dxa"/>
            </w:tcMar>
          </w:tcPr>
          <w:p w14:paraId="50054893"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75BE1F6B" w14:textId="77777777" w:rsidR="002A0AA7" w:rsidRPr="00943E65" w:rsidRDefault="002A0AA7" w:rsidP="002A0AA7">
            <w:pPr>
              <w:pStyle w:val="TableText"/>
            </w:pPr>
            <w:r w:rsidRPr="00943E65">
              <w:t>Lachlan</w:t>
            </w:r>
          </w:p>
        </w:tc>
        <w:tc>
          <w:tcPr>
            <w:tcW w:w="1134" w:type="dxa"/>
            <w:shd w:val="clear" w:color="auto" w:fill="FFFFFF"/>
            <w:tcMar>
              <w:top w:w="0" w:type="dxa"/>
              <w:left w:w="0" w:type="dxa"/>
              <w:bottom w:w="0" w:type="dxa"/>
              <w:right w:w="0" w:type="dxa"/>
            </w:tcMar>
            <w:vAlign w:val="center"/>
          </w:tcPr>
          <w:p w14:paraId="19C83AEB"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31890457"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078559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377A551"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300E0831"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255D0BA1" w14:textId="77777777" w:rsidR="002A0AA7" w:rsidRPr="000F57DA" w:rsidRDefault="002A0AA7" w:rsidP="002A0AA7">
            <w:pPr>
              <w:pStyle w:val="TableText"/>
              <w:spacing w:before="0" w:after="0"/>
              <w:jc w:val="center"/>
            </w:pPr>
            <w:r w:rsidRPr="000F57DA">
              <w:t>0</w:t>
            </w:r>
          </w:p>
        </w:tc>
      </w:tr>
      <w:tr w:rsidR="0057486C" w14:paraId="782C908A" w14:textId="77777777" w:rsidTr="00CC405B">
        <w:trPr>
          <w:cantSplit/>
        </w:trPr>
        <w:tc>
          <w:tcPr>
            <w:tcW w:w="1249" w:type="dxa"/>
            <w:vMerge/>
            <w:shd w:val="clear" w:color="auto" w:fill="FFFFFF"/>
            <w:tcMar>
              <w:top w:w="0" w:type="dxa"/>
              <w:left w:w="0" w:type="dxa"/>
              <w:bottom w:w="0" w:type="dxa"/>
              <w:right w:w="0" w:type="dxa"/>
            </w:tcMar>
          </w:tcPr>
          <w:p w14:paraId="2FC86916"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6744609"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25AFA754" w14:textId="77777777" w:rsidR="002A0AA7" w:rsidRPr="00943E65" w:rsidRDefault="002A0AA7" w:rsidP="002A0AA7">
            <w:pPr>
              <w:pStyle w:val="TableText"/>
              <w:spacing w:before="0" w:after="0"/>
              <w:jc w:val="center"/>
            </w:pPr>
            <w:r w:rsidRPr="00943E65">
              <w:t>2016</w:t>
            </w:r>
          </w:p>
        </w:tc>
        <w:tc>
          <w:tcPr>
            <w:tcW w:w="1134" w:type="dxa"/>
            <w:shd w:val="clear" w:color="auto" w:fill="FFFFFF"/>
            <w:tcMar>
              <w:top w:w="0" w:type="dxa"/>
              <w:left w:w="0" w:type="dxa"/>
              <w:bottom w:w="0" w:type="dxa"/>
              <w:right w:w="0" w:type="dxa"/>
            </w:tcMar>
            <w:vAlign w:val="center"/>
          </w:tcPr>
          <w:p w14:paraId="5EB3161C"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7640CC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44B41F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62EEE30"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51745D4F" w14:textId="77777777" w:rsidR="002A0AA7" w:rsidRPr="000F57DA" w:rsidRDefault="002A0AA7" w:rsidP="002A0AA7">
            <w:pPr>
              <w:pStyle w:val="TableText"/>
              <w:spacing w:before="0" w:after="0"/>
              <w:jc w:val="center"/>
            </w:pPr>
            <w:r w:rsidRPr="000F57DA">
              <w:t>0</w:t>
            </w:r>
          </w:p>
        </w:tc>
      </w:tr>
      <w:tr w:rsidR="0057486C" w14:paraId="2A137FEF" w14:textId="77777777" w:rsidTr="00CC405B">
        <w:trPr>
          <w:cantSplit/>
        </w:trPr>
        <w:tc>
          <w:tcPr>
            <w:tcW w:w="1249" w:type="dxa"/>
            <w:vMerge/>
            <w:shd w:val="clear" w:color="auto" w:fill="FFFFFF"/>
            <w:tcMar>
              <w:top w:w="0" w:type="dxa"/>
              <w:left w:w="0" w:type="dxa"/>
              <w:bottom w:w="0" w:type="dxa"/>
              <w:right w:w="0" w:type="dxa"/>
            </w:tcMar>
          </w:tcPr>
          <w:p w14:paraId="60B1ED1A"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4E1D8BC"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744796B" w14:textId="77777777" w:rsidR="002A0AA7" w:rsidRPr="00943E65" w:rsidRDefault="002A0AA7" w:rsidP="002A0AA7">
            <w:pPr>
              <w:pStyle w:val="TableText"/>
              <w:spacing w:before="0" w:after="0"/>
              <w:jc w:val="center"/>
            </w:pPr>
            <w:r w:rsidRPr="00943E65">
              <w:t>2017</w:t>
            </w:r>
          </w:p>
        </w:tc>
        <w:tc>
          <w:tcPr>
            <w:tcW w:w="1134" w:type="dxa"/>
            <w:shd w:val="clear" w:color="auto" w:fill="FFFFFF"/>
            <w:tcMar>
              <w:top w:w="0" w:type="dxa"/>
              <w:left w:w="0" w:type="dxa"/>
              <w:bottom w:w="0" w:type="dxa"/>
              <w:right w:w="0" w:type="dxa"/>
            </w:tcMar>
            <w:vAlign w:val="center"/>
          </w:tcPr>
          <w:p w14:paraId="68F2BE88"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3845E3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8204D8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A4A5E07"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3205F84D" w14:textId="77777777" w:rsidR="002A0AA7" w:rsidRPr="000F57DA" w:rsidRDefault="002A0AA7" w:rsidP="002A0AA7">
            <w:pPr>
              <w:pStyle w:val="TableText"/>
              <w:spacing w:before="0" w:after="0"/>
              <w:jc w:val="center"/>
            </w:pPr>
            <w:r w:rsidRPr="000F57DA">
              <w:t>0</w:t>
            </w:r>
          </w:p>
        </w:tc>
      </w:tr>
      <w:tr w:rsidR="0057486C" w14:paraId="7D4E3762" w14:textId="77777777" w:rsidTr="00CC405B">
        <w:trPr>
          <w:cantSplit/>
        </w:trPr>
        <w:tc>
          <w:tcPr>
            <w:tcW w:w="1249" w:type="dxa"/>
            <w:vMerge/>
            <w:shd w:val="clear" w:color="auto" w:fill="FFFFFF"/>
            <w:tcMar>
              <w:top w:w="0" w:type="dxa"/>
              <w:left w:w="0" w:type="dxa"/>
              <w:bottom w:w="0" w:type="dxa"/>
              <w:right w:w="0" w:type="dxa"/>
            </w:tcMar>
          </w:tcPr>
          <w:p w14:paraId="491FC51F"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62DA132C"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31E61D0" w14:textId="77777777" w:rsidR="002A0AA7" w:rsidRPr="00943E65" w:rsidRDefault="002A0AA7" w:rsidP="002A0AA7">
            <w:pPr>
              <w:pStyle w:val="TableText"/>
              <w:spacing w:before="0" w:after="0"/>
              <w:jc w:val="center"/>
            </w:pPr>
            <w:r w:rsidRPr="00943E65">
              <w:t>2018</w:t>
            </w:r>
          </w:p>
        </w:tc>
        <w:tc>
          <w:tcPr>
            <w:tcW w:w="1134" w:type="dxa"/>
            <w:shd w:val="clear" w:color="auto" w:fill="FFFFFF"/>
            <w:tcMar>
              <w:top w:w="0" w:type="dxa"/>
              <w:left w:w="0" w:type="dxa"/>
              <w:bottom w:w="0" w:type="dxa"/>
              <w:right w:w="0" w:type="dxa"/>
            </w:tcMar>
            <w:vAlign w:val="center"/>
          </w:tcPr>
          <w:p w14:paraId="1F9B58CF"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5AAB46C"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0D8680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91CAC3E"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C08811E" w14:textId="77777777" w:rsidR="002A0AA7" w:rsidRPr="000F57DA" w:rsidRDefault="002A0AA7" w:rsidP="002A0AA7">
            <w:pPr>
              <w:pStyle w:val="TableText"/>
              <w:spacing w:before="0" w:after="0"/>
              <w:jc w:val="center"/>
            </w:pPr>
            <w:r w:rsidRPr="000F57DA">
              <w:t>0</w:t>
            </w:r>
          </w:p>
        </w:tc>
      </w:tr>
      <w:tr w:rsidR="0057486C" w14:paraId="13F95C6C" w14:textId="77777777" w:rsidTr="00CC405B">
        <w:trPr>
          <w:cantSplit/>
        </w:trPr>
        <w:tc>
          <w:tcPr>
            <w:tcW w:w="1249" w:type="dxa"/>
            <w:vMerge/>
            <w:shd w:val="clear" w:color="auto" w:fill="FFFFFF"/>
            <w:tcMar>
              <w:top w:w="0" w:type="dxa"/>
              <w:left w:w="0" w:type="dxa"/>
              <w:bottom w:w="0" w:type="dxa"/>
              <w:right w:w="0" w:type="dxa"/>
            </w:tcMar>
          </w:tcPr>
          <w:p w14:paraId="3CAFA27D"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8F960DD"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5205D4C0" w14:textId="77777777" w:rsidR="002A0AA7" w:rsidRPr="00943E65" w:rsidRDefault="002A0AA7" w:rsidP="002A0AA7">
            <w:pPr>
              <w:pStyle w:val="TableText"/>
              <w:spacing w:before="0" w:after="0"/>
              <w:jc w:val="center"/>
            </w:pPr>
            <w:r w:rsidRPr="00943E65">
              <w:t>2019</w:t>
            </w:r>
          </w:p>
        </w:tc>
        <w:tc>
          <w:tcPr>
            <w:tcW w:w="1134" w:type="dxa"/>
            <w:shd w:val="clear" w:color="auto" w:fill="FFFFFF"/>
            <w:tcMar>
              <w:top w:w="0" w:type="dxa"/>
              <w:left w:w="0" w:type="dxa"/>
              <w:bottom w:w="0" w:type="dxa"/>
              <w:right w:w="0" w:type="dxa"/>
            </w:tcMar>
            <w:vAlign w:val="center"/>
          </w:tcPr>
          <w:p w14:paraId="44BFBB1E"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A7A40EC"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F195B1B"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AC8C537"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342C7D7" w14:textId="77777777" w:rsidR="002A0AA7" w:rsidRPr="000F57DA" w:rsidRDefault="002A0AA7" w:rsidP="002A0AA7">
            <w:pPr>
              <w:pStyle w:val="TableText"/>
              <w:spacing w:before="0" w:after="0"/>
              <w:jc w:val="center"/>
            </w:pPr>
            <w:r w:rsidRPr="000F57DA">
              <w:t>0</w:t>
            </w:r>
          </w:p>
        </w:tc>
      </w:tr>
      <w:tr w:rsidR="0057486C" w14:paraId="18F6AF63" w14:textId="77777777" w:rsidTr="00CC405B">
        <w:trPr>
          <w:cantSplit/>
        </w:trPr>
        <w:tc>
          <w:tcPr>
            <w:tcW w:w="1249" w:type="dxa"/>
            <w:vMerge/>
            <w:shd w:val="clear" w:color="auto" w:fill="FFFFFF"/>
            <w:tcMar>
              <w:top w:w="0" w:type="dxa"/>
              <w:left w:w="0" w:type="dxa"/>
              <w:bottom w:w="0" w:type="dxa"/>
              <w:right w:w="0" w:type="dxa"/>
            </w:tcMar>
          </w:tcPr>
          <w:p w14:paraId="605B627D"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CDE4BA6"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6708EAE8" w14:textId="77777777" w:rsidR="002A0AA7" w:rsidRPr="00943E65" w:rsidRDefault="002A0AA7" w:rsidP="002A0AA7">
            <w:pPr>
              <w:pStyle w:val="TableText"/>
              <w:spacing w:before="0" w:after="0"/>
              <w:jc w:val="center"/>
            </w:pPr>
            <w:r w:rsidRPr="00943E65">
              <w:t>2020</w:t>
            </w:r>
          </w:p>
        </w:tc>
        <w:tc>
          <w:tcPr>
            <w:tcW w:w="1134" w:type="dxa"/>
            <w:shd w:val="clear" w:color="auto" w:fill="FFFFFF"/>
            <w:tcMar>
              <w:top w:w="0" w:type="dxa"/>
              <w:left w:w="0" w:type="dxa"/>
              <w:bottom w:w="0" w:type="dxa"/>
              <w:right w:w="0" w:type="dxa"/>
            </w:tcMar>
            <w:vAlign w:val="center"/>
          </w:tcPr>
          <w:p w14:paraId="5C28AAAF"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F28E4B3"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7EDA7ACB"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EA5C0CC"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57E2201C" w14:textId="77777777" w:rsidR="002A0AA7" w:rsidRPr="000F57DA" w:rsidRDefault="002A0AA7" w:rsidP="002A0AA7">
            <w:pPr>
              <w:pStyle w:val="TableText"/>
              <w:spacing w:before="0" w:after="0"/>
              <w:jc w:val="center"/>
            </w:pPr>
            <w:r w:rsidRPr="000F57DA">
              <w:t>0</w:t>
            </w:r>
          </w:p>
        </w:tc>
      </w:tr>
      <w:tr w:rsidR="0057486C" w14:paraId="33B8EB68" w14:textId="77777777" w:rsidTr="00CC405B">
        <w:trPr>
          <w:cantSplit/>
        </w:trPr>
        <w:tc>
          <w:tcPr>
            <w:tcW w:w="1249" w:type="dxa"/>
            <w:vMerge/>
            <w:shd w:val="clear" w:color="auto" w:fill="FFFFFF"/>
            <w:tcMar>
              <w:top w:w="0" w:type="dxa"/>
              <w:left w:w="0" w:type="dxa"/>
              <w:bottom w:w="0" w:type="dxa"/>
              <w:right w:w="0" w:type="dxa"/>
            </w:tcMar>
          </w:tcPr>
          <w:p w14:paraId="4AB31AF1"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541D6F4F" w14:textId="77777777" w:rsidR="002A0AA7" w:rsidRPr="00943E65" w:rsidRDefault="002A0AA7" w:rsidP="002A0AA7">
            <w:pPr>
              <w:pStyle w:val="TableText"/>
            </w:pPr>
            <w:r w:rsidRPr="00943E65">
              <w:t>Lower Murray</w:t>
            </w:r>
          </w:p>
        </w:tc>
        <w:tc>
          <w:tcPr>
            <w:tcW w:w="1134" w:type="dxa"/>
            <w:shd w:val="clear" w:color="auto" w:fill="FFFFFF"/>
            <w:tcMar>
              <w:top w:w="0" w:type="dxa"/>
              <w:left w:w="0" w:type="dxa"/>
              <w:bottom w:w="0" w:type="dxa"/>
              <w:right w:w="0" w:type="dxa"/>
            </w:tcMar>
            <w:vAlign w:val="center"/>
          </w:tcPr>
          <w:p w14:paraId="084408C9"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3511CDC1"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070F2A93"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BE10B7D"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33829C31"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34AEDF4A" w14:textId="77777777" w:rsidR="002A0AA7" w:rsidRPr="000F57DA" w:rsidRDefault="002A0AA7" w:rsidP="002A0AA7">
            <w:pPr>
              <w:pStyle w:val="TableText"/>
              <w:spacing w:before="0" w:after="0"/>
              <w:jc w:val="center"/>
            </w:pPr>
            <w:r w:rsidRPr="000F57DA">
              <w:t>0</w:t>
            </w:r>
          </w:p>
        </w:tc>
      </w:tr>
      <w:tr w:rsidR="0057486C" w14:paraId="2888853D" w14:textId="77777777" w:rsidTr="00CC405B">
        <w:trPr>
          <w:cantSplit/>
        </w:trPr>
        <w:tc>
          <w:tcPr>
            <w:tcW w:w="1249" w:type="dxa"/>
            <w:vMerge/>
            <w:shd w:val="clear" w:color="auto" w:fill="FFFFFF"/>
            <w:tcMar>
              <w:top w:w="0" w:type="dxa"/>
              <w:left w:w="0" w:type="dxa"/>
              <w:bottom w:w="0" w:type="dxa"/>
              <w:right w:w="0" w:type="dxa"/>
            </w:tcMar>
          </w:tcPr>
          <w:p w14:paraId="582BC03C"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17A9444"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7696BFB4" w14:textId="77777777" w:rsidR="002A0AA7" w:rsidRPr="00943E65" w:rsidRDefault="002A0AA7" w:rsidP="002A0AA7">
            <w:pPr>
              <w:pStyle w:val="TableText"/>
              <w:spacing w:before="0" w:after="0"/>
              <w:jc w:val="center"/>
            </w:pPr>
            <w:r w:rsidRPr="00943E65">
              <w:t>2016</w:t>
            </w:r>
          </w:p>
        </w:tc>
        <w:tc>
          <w:tcPr>
            <w:tcW w:w="1134" w:type="dxa"/>
            <w:shd w:val="clear" w:color="auto" w:fill="FFFFFF"/>
            <w:tcMar>
              <w:top w:w="0" w:type="dxa"/>
              <w:left w:w="0" w:type="dxa"/>
              <w:bottom w:w="0" w:type="dxa"/>
              <w:right w:w="0" w:type="dxa"/>
            </w:tcMar>
            <w:vAlign w:val="center"/>
          </w:tcPr>
          <w:p w14:paraId="104555C7"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EF870A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C06D42B"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D06481F"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15098037" w14:textId="77777777" w:rsidR="002A0AA7" w:rsidRPr="000F57DA" w:rsidRDefault="002A0AA7" w:rsidP="002A0AA7">
            <w:pPr>
              <w:pStyle w:val="TableText"/>
              <w:spacing w:before="0" w:after="0"/>
              <w:jc w:val="center"/>
            </w:pPr>
            <w:r w:rsidRPr="000F57DA">
              <w:t>0</w:t>
            </w:r>
          </w:p>
        </w:tc>
      </w:tr>
      <w:tr w:rsidR="0057486C" w14:paraId="7B8D104F" w14:textId="77777777" w:rsidTr="00CC405B">
        <w:trPr>
          <w:cantSplit/>
        </w:trPr>
        <w:tc>
          <w:tcPr>
            <w:tcW w:w="1249" w:type="dxa"/>
            <w:vMerge/>
            <w:shd w:val="clear" w:color="auto" w:fill="FFFFFF"/>
            <w:tcMar>
              <w:top w:w="0" w:type="dxa"/>
              <w:left w:w="0" w:type="dxa"/>
              <w:bottom w:w="0" w:type="dxa"/>
              <w:right w:w="0" w:type="dxa"/>
            </w:tcMar>
          </w:tcPr>
          <w:p w14:paraId="186C4509"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0CA135E0"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F9C906B" w14:textId="77777777" w:rsidR="002A0AA7" w:rsidRPr="00943E65" w:rsidRDefault="002A0AA7" w:rsidP="002A0AA7">
            <w:pPr>
              <w:pStyle w:val="TableText"/>
              <w:spacing w:before="0" w:after="0"/>
              <w:jc w:val="center"/>
            </w:pPr>
            <w:r w:rsidRPr="00943E65">
              <w:t>2017</w:t>
            </w:r>
          </w:p>
        </w:tc>
        <w:tc>
          <w:tcPr>
            <w:tcW w:w="1134" w:type="dxa"/>
            <w:shd w:val="clear" w:color="auto" w:fill="FFFFFF"/>
            <w:tcMar>
              <w:top w:w="0" w:type="dxa"/>
              <w:left w:w="0" w:type="dxa"/>
              <w:bottom w:w="0" w:type="dxa"/>
              <w:right w:w="0" w:type="dxa"/>
            </w:tcMar>
            <w:vAlign w:val="center"/>
          </w:tcPr>
          <w:p w14:paraId="545D1BA2"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2F9E9A0"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8845573"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7CEEAB4"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80ED1A2" w14:textId="77777777" w:rsidR="002A0AA7" w:rsidRPr="000F57DA" w:rsidRDefault="002A0AA7" w:rsidP="002A0AA7">
            <w:pPr>
              <w:pStyle w:val="TableText"/>
              <w:spacing w:before="0" w:after="0"/>
              <w:jc w:val="center"/>
            </w:pPr>
            <w:r w:rsidRPr="000F57DA">
              <w:t>0</w:t>
            </w:r>
          </w:p>
        </w:tc>
      </w:tr>
      <w:tr w:rsidR="0057486C" w14:paraId="1038519A" w14:textId="77777777" w:rsidTr="00CC405B">
        <w:trPr>
          <w:cantSplit/>
        </w:trPr>
        <w:tc>
          <w:tcPr>
            <w:tcW w:w="1249" w:type="dxa"/>
            <w:vMerge/>
            <w:shd w:val="clear" w:color="auto" w:fill="FFFFFF"/>
            <w:tcMar>
              <w:top w:w="0" w:type="dxa"/>
              <w:left w:w="0" w:type="dxa"/>
              <w:bottom w:w="0" w:type="dxa"/>
              <w:right w:w="0" w:type="dxa"/>
            </w:tcMar>
          </w:tcPr>
          <w:p w14:paraId="6DB7AC72"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A5F7418"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7AF59F19" w14:textId="77777777" w:rsidR="002A0AA7" w:rsidRPr="00943E65" w:rsidRDefault="002A0AA7" w:rsidP="002A0AA7">
            <w:pPr>
              <w:pStyle w:val="TableText"/>
              <w:spacing w:before="0" w:after="0"/>
              <w:jc w:val="center"/>
            </w:pPr>
            <w:r w:rsidRPr="00943E65">
              <w:t>2018</w:t>
            </w:r>
          </w:p>
        </w:tc>
        <w:tc>
          <w:tcPr>
            <w:tcW w:w="1134" w:type="dxa"/>
            <w:shd w:val="clear" w:color="auto" w:fill="FFFFFF"/>
            <w:tcMar>
              <w:top w:w="0" w:type="dxa"/>
              <w:left w:w="0" w:type="dxa"/>
              <w:bottom w:w="0" w:type="dxa"/>
              <w:right w:w="0" w:type="dxa"/>
            </w:tcMar>
            <w:vAlign w:val="center"/>
          </w:tcPr>
          <w:p w14:paraId="3BE56EE1"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BDB7DAF"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E719B82"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767AAA9"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F0AE677" w14:textId="77777777" w:rsidR="002A0AA7" w:rsidRPr="000F57DA" w:rsidRDefault="002A0AA7" w:rsidP="002A0AA7">
            <w:pPr>
              <w:pStyle w:val="TableText"/>
              <w:spacing w:before="0" w:after="0"/>
              <w:jc w:val="center"/>
            </w:pPr>
            <w:r w:rsidRPr="000F57DA">
              <w:t>0</w:t>
            </w:r>
          </w:p>
        </w:tc>
      </w:tr>
      <w:tr w:rsidR="0057486C" w14:paraId="6A06E6BA" w14:textId="77777777" w:rsidTr="00CC405B">
        <w:trPr>
          <w:cantSplit/>
        </w:trPr>
        <w:tc>
          <w:tcPr>
            <w:tcW w:w="1249" w:type="dxa"/>
            <w:vMerge/>
            <w:shd w:val="clear" w:color="auto" w:fill="FFFFFF"/>
            <w:tcMar>
              <w:top w:w="0" w:type="dxa"/>
              <w:left w:w="0" w:type="dxa"/>
              <w:bottom w:w="0" w:type="dxa"/>
              <w:right w:w="0" w:type="dxa"/>
            </w:tcMar>
          </w:tcPr>
          <w:p w14:paraId="5B9F49D9"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08E0FFEC"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3AC6BE67" w14:textId="77777777" w:rsidR="002A0AA7" w:rsidRPr="00943E65" w:rsidRDefault="002A0AA7" w:rsidP="002A0AA7">
            <w:pPr>
              <w:pStyle w:val="TableText"/>
              <w:spacing w:before="0" w:after="0"/>
              <w:jc w:val="center"/>
            </w:pPr>
            <w:r w:rsidRPr="00943E65">
              <w:t>2019</w:t>
            </w:r>
          </w:p>
        </w:tc>
        <w:tc>
          <w:tcPr>
            <w:tcW w:w="1134" w:type="dxa"/>
            <w:shd w:val="clear" w:color="auto" w:fill="FFFFFF"/>
            <w:tcMar>
              <w:top w:w="0" w:type="dxa"/>
              <w:left w:w="0" w:type="dxa"/>
              <w:bottom w:w="0" w:type="dxa"/>
              <w:right w:w="0" w:type="dxa"/>
            </w:tcMar>
            <w:vAlign w:val="center"/>
          </w:tcPr>
          <w:p w14:paraId="75833BB3"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6962A67"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9E58C4F" w14:textId="77777777" w:rsidR="002A0AA7" w:rsidRPr="000F57DA" w:rsidRDefault="002A0AA7" w:rsidP="002A0AA7">
            <w:pPr>
              <w:pStyle w:val="TableText"/>
              <w:spacing w:before="0" w:after="0"/>
              <w:jc w:val="center"/>
            </w:pPr>
            <w:r w:rsidRPr="000F57DA">
              <w:rPr>
                <w:rFonts w:cs="Calibri"/>
              </w:rPr>
              <w:t>0</w:t>
            </w:r>
          </w:p>
        </w:tc>
        <w:tc>
          <w:tcPr>
            <w:tcW w:w="1134" w:type="dxa"/>
            <w:shd w:val="clear" w:color="auto" w:fill="FFFFFF"/>
            <w:tcMar>
              <w:top w:w="0" w:type="dxa"/>
              <w:left w:w="0" w:type="dxa"/>
              <w:bottom w:w="0" w:type="dxa"/>
              <w:right w:w="0" w:type="dxa"/>
            </w:tcMar>
            <w:vAlign w:val="center"/>
          </w:tcPr>
          <w:p w14:paraId="464472D6"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4AF6682A" w14:textId="77777777" w:rsidR="002A0AA7" w:rsidRPr="000F57DA" w:rsidRDefault="002A0AA7" w:rsidP="002A0AA7">
            <w:pPr>
              <w:pStyle w:val="TableText"/>
              <w:spacing w:before="0" w:after="0"/>
              <w:jc w:val="center"/>
            </w:pPr>
            <w:r w:rsidRPr="000F57DA">
              <w:t>0</w:t>
            </w:r>
          </w:p>
        </w:tc>
      </w:tr>
      <w:tr w:rsidR="0057486C" w14:paraId="04855062" w14:textId="77777777" w:rsidTr="00CC405B">
        <w:trPr>
          <w:cantSplit/>
        </w:trPr>
        <w:tc>
          <w:tcPr>
            <w:tcW w:w="1249" w:type="dxa"/>
            <w:vMerge/>
            <w:shd w:val="clear" w:color="auto" w:fill="FFFFFF"/>
            <w:tcMar>
              <w:top w:w="0" w:type="dxa"/>
              <w:left w:w="0" w:type="dxa"/>
              <w:bottom w:w="0" w:type="dxa"/>
              <w:right w:w="0" w:type="dxa"/>
            </w:tcMar>
          </w:tcPr>
          <w:p w14:paraId="25CE54C0" w14:textId="77777777" w:rsidR="002A0AA7" w:rsidRPr="00943E65" w:rsidRDefault="002A0AA7" w:rsidP="002A0AA7">
            <w:pPr>
              <w:pStyle w:val="TableText"/>
            </w:pPr>
          </w:p>
        </w:tc>
        <w:tc>
          <w:tcPr>
            <w:tcW w:w="1408" w:type="dxa"/>
            <w:vMerge w:val="restart"/>
            <w:shd w:val="clear" w:color="auto" w:fill="FFFFFF"/>
            <w:tcMar>
              <w:top w:w="0" w:type="dxa"/>
              <w:left w:w="0" w:type="dxa"/>
              <w:bottom w:w="0" w:type="dxa"/>
              <w:right w:w="0" w:type="dxa"/>
            </w:tcMar>
          </w:tcPr>
          <w:p w14:paraId="779601CB" w14:textId="77777777" w:rsidR="002A0AA7" w:rsidRPr="00943E65" w:rsidRDefault="002A0AA7" w:rsidP="002A0AA7">
            <w:pPr>
              <w:pStyle w:val="TableText"/>
            </w:pPr>
            <w:r w:rsidRPr="00943E65">
              <w:t>Murrumbidgee</w:t>
            </w:r>
          </w:p>
        </w:tc>
        <w:tc>
          <w:tcPr>
            <w:tcW w:w="1134" w:type="dxa"/>
            <w:shd w:val="clear" w:color="auto" w:fill="FFFFFF"/>
            <w:tcMar>
              <w:top w:w="0" w:type="dxa"/>
              <w:left w:w="0" w:type="dxa"/>
              <w:bottom w:w="0" w:type="dxa"/>
              <w:right w:w="0" w:type="dxa"/>
            </w:tcMar>
            <w:vAlign w:val="center"/>
          </w:tcPr>
          <w:p w14:paraId="50CFC3DA" w14:textId="77777777" w:rsidR="002A0AA7" w:rsidRPr="00943E65" w:rsidRDefault="002A0AA7" w:rsidP="002A0AA7">
            <w:pPr>
              <w:pStyle w:val="TableText"/>
              <w:spacing w:before="0" w:after="0"/>
              <w:jc w:val="center"/>
            </w:pPr>
            <w:r w:rsidRPr="00943E65">
              <w:t>2015</w:t>
            </w:r>
          </w:p>
        </w:tc>
        <w:tc>
          <w:tcPr>
            <w:tcW w:w="1134" w:type="dxa"/>
            <w:shd w:val="clear" w:color="auto" w:fill="FFFFFF"/>
            <w:tcMar>
              <w:top w:w="0" w:type="dxa"/>
              <w:left w:w="0" w:type="dxa"/>
              <w:bottom w:w="0" w:type="dxa"/>
              <w:right w:w="0" w:type="dxa"/>
            </w:tcMar>
            <w:vAlign w:val="center"/>
          </w:tcPr>
          <w:p w14:paraId="4D996CD1"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1F079FA"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1841C73"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4443D32"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58EC83B3" w14:textId="77777777" w:rsidR="002A0AA7" w:rsidRPr="000F57DA" w:rsidRDefault="002A0AA7" w:rsidP="002A0AA7">
            <w:pPr>
              <w:pStyle w:val="TableText"/>
              <w:spacing w:before="0" w:after="0"/>
              <w:jc w:val="center"/>
            </w:pPr>
            <w:r w:rsidRPr="000F57DA">
              <w:t>0</w:t>
            </w:r>
          </w:p>
        </w:tc>
      </w:tr>
      <w:tr w:rsidR="0057486C" w14:paraId="2A34FBAC" w14:textId="77777777" w:rsidTr="00CC405B">
        <w:trPr>
          <w:cantSplit/>
        </w:trPr>
        <w:tc>
          <w:tcPr>
            <w:tcW w:w="1249" w:type="dxa"/>
            <w:vMerge/>
            <w:shd w:val="clear" w:color="auto" w:fill="FFFFFF"/>
            <w:tcMar>
              <w:top w:w="0" w:type="dxa"/>
              <w:left w:w="0" w:type="dxa"/>
              <w:bottom w:w="0" w:type="dxa"/>
              <w:right w:w="0" w:type="dxa"/>
            </w:tcMar>
          </w:tcPr>
          <w:p w14:paraId="096977BA"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2E22CFEC"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88F50CD" w14:textId="77777777" w:rsidR="002A0AA7" w:rsidRPr="00943E65" w:rsidRDefault="002A0AA7" w:rsidP="002A0AA7">
            <w:pPr>
              <w:pStyle w:val="TableText"/>
              <w:spacing w:before="0" w:after="0"/>
              <w:jc w:val="center"/>
            </w:pPr>
            <w:r w:rsidRPr="00943E65">
              <w:t>2016</w:t>
            </w:r>
          </w:p>
        </w:tc>
        <w:tc>
          <w:tcPr>
            <w:tcW w:w="1134" w:type="dxa"/>
            <w:shd w:val="clear" w:color="auto" w:fill="FFFFFF"/>
            <w:tcMar>
              <w:top w:w="0" w:type="dxa"/>
              <w:left w:w="0" w:type="dxa"/>
              <w:bottom w:w="0" w:type="dxa"/>
              <w:right w:w="0" w:type="dxa"/>
            </w:tcMar>
            <w:vAlign w:val="center"/>
          </w:tcPr>
          <w:p w14:paraId="7D1B878F"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42C76E8"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58DA62CB"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D0CEEA5"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042C152C" w14:textId="77777777" w:rsidR="002A0AA7" w:rsidRPr="000F57DA" w:rsidRDefault="002A0AA7" w:rsidP="002A0AA7">
            <w:pPr>
              <w:pStyle w:val="TableText"/>
              <w:spacing w:before="0" w:after="0"/>
              <w:jc w:val="center"/>
            </w:pPr>
            <w:r w:rsidRPr="000F57DA">
              <w:t>0</w:t>
            </w:r>
          </w:p>
        </w:tc>
      </w:tr>
      <w:tr w:rsidR="0057486C" w14:paraId="70854F00" w14:textId="77777777" w:rsidTr="00CC405B">
        <w:trPr>
          <w:cantSplit/>
        </w:trPr>
        <w:tc>
          <w:tcPr>
            <w:tcW w:w="1249" w:type="dxa"/>
            <w:vMerge/>
            <w:shd w:val="clear" w:color="auto" w:fill="FFFFFF"/>
            <w:tcMar>
              <w:top w:w="0" w:type="dxa"/>
              <w:left w:w="0" w:type="dxa"/>
              <w:bottom w:w="0" w:type="dxa"/>
              <w:right w:w="0" w:type="dxa"/>
            </w:tcMar>
          </w:tcPr>
          <w:p w14:paraId="4DA7C249"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37D54B54"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0CB7A312" w14:textId="77777777" w:rsidR="002A0AA7" w:rsidRPr="00943E65" w:rsidRDefault="002A0AA7" w:rsidP="002A0AA7">
            <w:pPr>
              <w:pStyle w:val="TableText"/>
              <w:spacing w:before="0" w:after="0"/>
              <w:jc w:val="center"/>
            </w:pPr>
            <w:r w:rsidRPr="00943E65">
              <w:t>2017</w:t>
            </w:r>
          </w:p>
        </w:tc>
        <w:tc>
          <w:tcPr>
            <w:tcW w:w="1134" w:type="dxa"/>
            <w:shd w:val="clear" w:color="auto" w:fill="FFFFFF"/>
            <w:tcMar>
              <w:top w:w="0" w:type="dxa"/>
              <w:left w:w="0" w:type="dxa"/>
              <w:bottom w:w="0" w:type="dxa"/>
              <w:right w:w="0" w:type="dxa"/>
            </w:tcMar>
            <w:vAlign w:val="center"/>
          </w:tcPr>
          <w:p w14:paraId="7BF79CF0"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54C9441"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5E05F33"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BB0FC59"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5FCDAD7C" w14:textId="77777777" w:rsidR="002A0AA7" w:rsidRPr="000F57DA" w:rsidRDefault="002A0AA7" w:rsidP="002A0AA7">
            <w:pPr>
              <w:pStyle w:val="TableText"/>
              <w:spacing w:before="0" w:after="0"/>
              <w:jc w:val="center"/>
            </w:pPr>
            <w:r w:rsidRPr="000F57DA">
              <w:t>0</w:t>
            </w:r>
          </w:p>
        </w:tc>
      </w:tr>
      <w:tr w:rsidR="0057486C" w14:paraId="6782C49A" w14:textId="77777777" w:rsidTr="00CC405B">
        <w:trPr>
          <w:cantSplit/>
        </w:trPr>
        <w:tc>
          <w:tcPr>
            <w:tcW w:w="1249" w:type="dxa"/>
            <w:vMerge/>
            <w:shd w:val="clear" w:color="auto" w:fill="FFFFFF"/>
            <w:tcMar>
              <w:top w:w="0" w:type="dxa"/>
              <w:left w:w="0" w:type="dxa"/>
              <w:bottom w:w="0" w:type="dxa"/>
              <w:right w:w="0" w:type="dxa"/>
            </w:tcMar>
          </w:tcPr>
          <w:p w14:paraId="4534B4DA"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120AE0CC"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465E9E2B" w14:textId="77777777" w:rsidR="002A0AA7" w:rsidRPr="00943E65" w:rsidRDefault="002A0AA7" w:rsidP="002A0AA7">
            <w:pPr>
              <w:pStyle w:val="TableText"/>
              <w:spacing w:before="0" w:after="0"/>
              <w:jc w:val="center"/>
            </w:pPr>
            <w:r w:rsidRPr="00943E65">
              <w:t>2018</w:t>
            </w:r>
          </w:p>
        </w:tc>
        <w:tc>
          <w:tcPr>
            <w:tcW w:w="1134" w:type="dxa"/>
            <w:shd w:val="clear" w:color="auto" w:fill="FFFFFF"/>
            <w:tcMar>
              <w:top w:w="0" w:type="dxa"/>
              <w:left w:w="0" w:type="dxa"/>
              <w:bottom w:w="0" w:type="dxa"/>
              <w:right w:w="0" w:type="dxa"/>
            </w:tcMar>
            <w:vAlign w:val="center"/>
          </w:tcPr>
          <w:p w14:paraId="36E6A9F8"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A135A79"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382A374"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25C58EA1"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26FD8923" w14:textId="77777777" w:rsidR="002A0AA7" w:rsidRPr="000F57DA" w:rsidRDefault="002A0AA7" w:rsidP="002A0AA7">
            <w:pPr>
              <w:pStyle w:val="TableText"/>
              <w:spacing w:before="0" w:after="0"/>
              <w:jc w:val="center"/>
            </w:pPr>
            <w:r w:rsidRPr="000F57DA">
              <w:t>0</w:t>
            </w:r>
          </w:p>
        </w:tc>
      </w:tr>
      <w:tr w:rsidR="0057486C" w14:paraId="188E28E8" w14:textId="77777777" w:rsidTr="00CC405B">
        <w:trPr>
          <w:cantSplit/>
        </w:trPr>
        <w:tc>
          <w:tcPr>
            <w:tcW w:w="1249" w:type="dxa"/>
            <w:vMerge/>
            <w:shd w:val="clear" w:color="auto" w:fill="FFFFFF"/>
            <w:tcMar>
              <w:top w:w="0" w:type="dxa"/>
              <w:left w:w="0" w:type="dxa"/>
              <w:bottom w:w="0" w:type="dxa"/>
              <w:right w:w="0" w:type="dxa"/>
            </w:tcMar>
          </w:tcPr>
          <w:p w14:paraId="1EBD2D53"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5A8099C6"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2982BDB" w14:textId="77777777" w:rsidR="002A0AA7" w:rsidRPr="00943E65" w:rsidRDefault="002A0AA7" w:rsidP="002A0AA7">
            <w:pPr>
              <w:pStyle w:val="TableText"/>
              <w:spacing w:before="0" w:after="0"/>
              <w:jc w:val="center"/>
            </w:pPr>
            <w:r w:rsidRPr="00943E65">
              <w:t>2019</w:t>
            </w:r>
          </w:p>
        </w:tc>
        <w:tc>
          <w:tcPr>
            <w:tcW w:w="1134" w:type="dxa"/>
            <w:shd w:val="clear" w:color="auto" w:fill="FFFFFF"/>
            <w:tcMar>
              <w:top w:w="0" w:type="dxa"/>
              <w:left w:w="0" w:type="dxa"/>
              <w:bottom w:w="0" w:type="dxa"/>
              <w:right w:w="0" w:type="dxa"/>
            </w:tcMar>
            <w:vAlign w:val="center"/>
          </w:tcPr>
          <w:p w14:paraId="72D72BC0"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3B6519F"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46617C1"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1BAA1C89"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681569F1" w14:textId="77777777" w:rsidR="002A0AA7" w:rsidRPr="000F57DA" w:rsidRDefault="002A0AA7" w:rsidP="002A0AA7">
            <w:pPr>
              <w:pStyle w:val="TableText"/>
              <w:spacing w:before="0" w:after="0"/>
              <w:jc w:val="center"/>
            </w:pPr>
            <w:r w:rsidRPr="000F57DA">
              <w:t>0</w:t>
            </w:r>
          </w:p>
        </w:tc>
      </w:tr>
      <w:tr w:rsidR="0057486C" w14:paraId="380BF4E6" w14:textId="77777777" w:rsidTr="00CC405B">
        <w:trPr>
          <w:cantSplit/>
        </w:trPr>
        <w:tc>
          <w:tcPr>
            <w:tcW w:w="1249" w:type="dxa"/>
            <w:vMerge/>
            <w:shd w:val="clear" w:color="auto" w:fill="FFFFFF"/>
            <w:tcMar>
              <w:top w:w="0" w:type="dxa"/>
              <w:left w:w="0" w:type="dxa"/>
              <w:bottom w:w="0" w:type="dxa"/>
              <w:right w:w="0" w:type="dxa"/>
            </w:tcMar>
          </w:tcPr>
          <w:p w14:paraId="20C40468" w14:textId="77777777" w:rsidR="002A0AA7" w:rsidRPr="00943E65" w:rsidRDefault="002A0AA7" w:rsidP="002A0AA7">
            <w:pPr>
              <w:pStyle w:val="TableText"/>
            </w:pPr>
          </w:p>
        </w:tc>
        <w:tc>
          <w:tcPr>
            <w:tcW w:w="1408" w:type="dxa"/>
            <w:vMerge/>
            <w:shd w:val="clear" w:color="auto" w:fill="FFFFFF"/>
            <w:tcMar>
              <w:top w:w="0" w:type="dxa"/>
              <w:left w:w="0" w:type="dxa"/>
              <w:bottom w:w="0" w:type="dxa"/>
              <w:right w:w="0" w:type="dxa"/>
            </w:tcMar>
          </w:tcPr>
          <w:p w14:paraId="1AE9BF22" w14:textId="77777777" w:rsidR="002A0AA7" w:rsidRPr="00943E65" w:rsidRDefault="002A0AA7" w:rsidP="002A0AA7">
            <w:pPr>
              <w:pStyle w:val="TableText"/>
            </w:pPr>
          </w:p>
        </w:tc>
        <w:tc>
          <w:tcPr>
            <w:tcW w:w="1134" w:type="dxa"/>
            <w:shd w:val="clear" w:color="auto" w:fill="FFFFFF"/>
            <w:tcMar>
              <w:top w:w="0" w:type="dxa"/>
              <w:left w:w="0" w:type="dxa"/>
              <w:bottom w:w="0" w:type="dxa"/>
              <w:right w:w="0" w:type="dxa"/>
            </w:tcMar>
            <w:vAlign w:val="center"/>
          </w:tcPr>
          <w:p w14:paraId="14563B6B" w14:textId="77777777" w:rsidR="002A0AA7" w:rsidRPr="00943E65" w:rsidRDefault="002A0AA7" w:rsidP="002A0AA7">
            <w:pPr>
              <w:pStyle w:val="TableText"/>
              <w:spacing w:before="0" w:after="0"/>
              <w:jc w:val="center"/>
            </w:pPr>
            <w:r w:rsidRPr="00943E65">
              <w:t>2020</w:t>
            </w:r>
          </w:p>
        </w:tc>
        <w:tc>
          <w:tcPr>
            <w:tcW w:w="1134" w:type="dxa"/>
            <w:shd w:val="clear" w:color="auto" w:fill="FFFFFF"/>
            <w:tcMar>
              <w:top w:w="0" w:type="dxa"/>
              <w:left w:w="0" w:type="dxa"/>
              <w:bottom w:w="0" w:type="dxa"/>
              <w:right w:w="0" w:type="dxa"/>
            </w:tcMar>
            <w:vAlign w:val="center"/>
          </w:tcPr>
          <w:p w14:paraId="4B3236F6" w14:textId="77777777" w:rsidR="002A0AA7" w:rsidRPr="00943E65"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07352F5"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434267CE" w14:textId="77777777" w:rsidR="002A0AA7" w:rsidRPr="000F57DA" w:rsidRDefault="002A0AA7" w:rsidP="002A0AA7">
            <w:pPr>
              <w:pStyle w:val="TableText"/>
              <w:spacing w:before="0" w:after="0"/>
              <w:jc w:val="center"/>
            </w:pPr>
          </w:p>
        </w:tc>
        <w:tc>
          <w:tcPr>
            <w:tcW w:w="1134" w:type="dxa"/>
            <w:shd w:val="clear" w:color="auto" w:fill="FFFFFF"/>
            <w:tcMar>
              <w:top w:w="0" w:type="dxa"/>
              <w:left w:w="0" w:type="dxa"/>
              <w:bottom w:w="0" w:type="dxa"/>
              <w:right w:w="0" w:type="dxa"/>
            </w:tcMar>
            <w:vAlign w:val="center"/>
          </w:tcPr>
          <w:p w14:paraId="65952BC4" w14:textId="77777777" w:rsidR="002A0AA7" w:rsidRPr="000F57DA" w:rsidRDefault="002A0AA7" w:rsidP="002A0AA7">
            <w:pPr>
              <w:pStyle w:val="TableText"/>
              <w:spacing w:before="0" w:after="0"/>
              <w:jc w:val="center"/>
            </w:pPr>
          </w:p>
        </w:tc>
        <w:tc>
          <w:tcPr>
            <w:tcW w:w="1134" w:type="dxa"/>
            <w:shd w:val="clear" w:color="auto" w:fill="BFBFBF" w:themeFill="background1" w:themeFillShade="BF"/>
            <w:tcMar>
              <w:top w:w="0" w:type="dxa"/>
              <w:left w:w="0" w:type="dxa"/>
              <w:bottom w:w="0" w:type="dxa"/>
              <w:right w:w="0" w:type="dxa"/>
            </w:tcMar>
            <w:vAlign w:val="center"/>
          </w:tcPr>
          <w:p w14:paraId="26BCE78E" w14:textId="77777777" w:rsidR="002A0AA7" w:rsidRPr="000F57DA" w:rsidRDefault="002A0AA7" w:rsidP="002A0AA7">
            <w:pPr>
              <w:pStyle w:val="TableText"/>
              <w:spacing w:before="0" w:after="0"/>
              <w:jc w:val="center"/>
            </w:pPr>
            <w:r w:rsidRPr="000F57DA">
              <w:t>0</w:t>
            </w:r>
          </w:p>
        </w:tc>
      </w:tr>
    </w:tbl>
    <w:p w14:paraId="0969C979" w14:textId="0D7A4B70" w:rsidR="0075730F" w:rsidRPr="00693FA6" w:rsidRDefault="00693FA6" w:rsidP="00693FA6">
      <w:pPr>
        <w:pStyle w:val="Heading2"/>
      </w:pPr>
      <w:bookmarkStart w:id="204" w:name="_Toc76050189"/>
      <w:r w:rsidRPr="00693FA6">
        <w:lastRenderedPageBreak/>
        <w:t xml:space="preserve">Probability of </w:t>
      </w:r>
      <w:r>
        <w:t xml:space="preserve">effect of </w:t>
      </w:r>
      <w:r w:rsidRPr="00693FA6">
        <w:t xml:space="preserve">Commonwealth environmental water being greater than </w:t>
      </w:r>
      <w:r>
        <w:t xml:space="preserve">without </w:t>
      </w:r>
      <w:r w:rsidRPr="00693FA6">
        <w:t>Commonwealth environmental wate</w:t>
      </w:r>
      <w:r w:rsidR="00085FF8">
        <w:t>r</w:t>
      </w:r>
      <w:bookmarkEnd w:id="204"/>
    </w:p>
    <w:p w14:paraId="761E4537" w14:textId="4FFC0F36" w:rsidR="00085FF8" w:rsidRDefault="00085FF8" w:rsidP="00BD258D">
      <w:pPr>
        <w:pStyle w:val="CaptionTable"/>
        <w:keepLines/>
      </w:pPr>
      <w:bookmarkStart w:id="205" w:name="_Toc76050249"/>
      <w:bookmarkStart w:id="206" w:name="X0c5fdfd36a1b51e7b4603ca7cd015248e5d3067"/>
      <w:r>
        <w:t xml:space="preserve">Table </w:t>
      </w:r>
      <w:fldSimple w:instr=" STYLEREF 1 \s " w:fldLock="1">
        <w:r w:rsidR="000F6224">
          <w:rPr>
            <w:noProof/>
          </w:rPr>
          <w:t>3</w:t>
        </w:r>
      </w:fldSimple>
      <w:r w:rsidR="00DC01A8">
        <w:t>.</w:t>
      </w:r>
      <w:fldSimple w:instr=" SEQ Table \* ARABIC \s 1 ">
        <w:r w:rsidR="00AC66FC">
          <w:rPr>
            <w:noProof/>
          </w:rPr>
          <w:t>3</w:t>
        </w:r>
      </w:fldSimple>
      <w:r w:rsidRPr="00085FF8">
        <w:t xml:space="preserve"> </w:t>
      </w:r>
      <w:r>
        <w:t>Summary of the probability of Commonwealth environmental water effect for all analyses</w:t>
      </w:r>
      <w:bookmarkEnd w:id="205"/>
    </w:p>
    <w:p w14:paraId="7EB5D6BB" w14:textId="02C27BD1" w:rsidR="0075730F" w:rsidRDefault="0075730F" w:rsidP="00BD258D">
      <w:pPr>
        <w:pStyle w:val="CaptionNote"/>
        <w:keepNext/>
        <w:keepLines/>
      </w:pPr>
      <w:r>
        <w:t xml:space="preserve">If the probability is &lt; 50%, then cell is white. </w:t>
      </w:r>
      <w:r w:rsidRPr="00BD258D">
        <w:rPr>
          <w:shd w:val="clear" w:color="auto" w:fill="CCFFCC"/>
        </w:rPr>
        <w:t>Light green</w:t>
      </w:r>
      <w:r>
        <w:t xml:space="preserve"> = 50-80%, </w:t>
      </w:r>
      <w:r w:rsidRPr="00BD258D">
        <w:rPr>
          <w:shd w:val="clear" w:color="auto" w:fill="33CC33"/>
        </w:rPr>
        <w:t>medium green</w:t>
      </w:r>
      <w:r>
        <w:t xml:space="preserve"> = 80-95%, </w:t>
      </w:r>
      <w:r w:rsidRPr="001A6C5E">
        <w:rPr>
          <w:color w:val="FFFFFF" w:themeColor="background1"/>
          <w:shd w:val="clear" w:color="auto" w:fill="006600"/>
        </w:rPr>
        <w:t>dark green</w:t>
      </w:r>
      <w:r w:rsidRPr="001A6C5E">
        <w:rPr>
          <w:color w:val="FFFFFF" w:themeColor="background1"/>
        </w:rPr>
        <w:t xml:space="preserve"> </w:t>
      </w:r>
      <w:r>
        <w:t>= ≥95%</w:t>
      </w:r>
      <w:bookmarkEnd w:id="206"/>
    </w:p>
    <w:tbl>
      <w:tblPr>
        <w:tblW w:w="9590" w:type="dxa"/>
        <w:tblLayout w:type="fixed"/>
        <w:tblLook w:val="0420" w:firstRow="1" w:lastRow="0" w:firstColumn="0" w:lastColumn="0" w:noHBand="0" w:noVBand="1"/>
      </w:tblPr>
      <w:tblGrid>
        <w:gridCol w:w="1134"/>
        <w:gridCol w:w="1361"/>
        <w:gridCol w:w="1191"/>
        <w:gridCol w:w="1247"/>
        <w:gridCol w:w="1191"/>
        <w:gridCol w:w="1198"/>
        <w:gridCol w:w="1134"/>
        <w:gridCol w:w="1134"/>
      </w:tblGrid>
      <w:tr w:rsidR="006A4384" w14:paraId="6F17E666" w14:textId="77777777" w:rsidTr="006A4384">
        <w:trPr>
          <w:cantSplit/>
          <w:tblHeader/>
        </w:trPr>
        <w:tc>
          <w:tcPr>
            <w:tcW w:w="1134"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49FCF33D" w14:textId="77777777" w:rsidR="006A4384" w:rsidRDefault="006A4384" w:rsidP="006A4384">
            <w:pPr>
              <w:pStyle w:val="ColumnHeading"/>
            </w:pPr>
            <w:r>
              <w:t>Species</w:t>
            </w:r>
          </w:p>
        </w:tc>
        <w:tc>
          <w:tcPr>
            <w:tcW w:w="1361"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080C375E" w14:textId="77777777" w:rsidR="006A4384" w:rsidRDefault="006A4384" w:rsidP="006A4384">
            <w:pPr>
              <w:pStyle w:val="ColumnHeading"/>
            </w:pPr>
            <w:r>
              <w:t>Selected area</w:t>
            </w:r>
          </w:p>
        </w:tc>
        <w:tc>
          <w:tcPr>
            <w:tcW w:w="1191"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57B4BA35" w14:textId="77777777" w:rsidR="006A4384" w:rsidRDefault="006A4384" w:rsidP="006A4384">
            <w:pPr>
              <w:pStyle w:val="ColumnHeading"/>
            </w:pPr>
            <w:r>
              <w:t>Water year</w:t>
            </w:r>
          </w:p>
        </w:tc>
        <w:tc>
          <w:tcPr>
            <w:tcW w:w="1247"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4B5871C6" w14:textId="77777777" w:rsidR="006A4384" w:rsidRDefault="006A4384" w:rsidP="006A4384">
            <w:pPr>
              <w:pStyle w:val="ColumnHeading"/>
            </w:pPr>
            <w:proofErr w:type="spellStart"/>
            <w:r>
              <w:t>adultAbund</w:t>
            </w:r>
            <w:proofErr w:type="spellEnd"/>
          </w:p>
        </w:tc>
        <w:tc>
          <w:tcPr>
            <w:tcW w:w="1191"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1B118FB3" w14:textId="77777777" w:rsidR="006A4384" w:rsidRDefault="006A4384" w:rsidP="006A4384">
            <w:pPr>
              <w:pStyle w:val="ColumnHeading"/>
            </w:pPr>
            <w:proofErr w:type="spellStart"/>
            <w:r>
              <w:t>bodyCond</w:t>
            </w:r>
            <w:proofErr w:type="spellEnd"/>
          </w:p>
        </w:tc>
        <w:tc>
          <w:tcPr>
            <w:tcW w:w="1198"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0BC2868B" w14:textId="77777777" w:rsidR="006A4384" w:rsidRDefault="006A4384" w:rsidP="006A4384">
            <w:pPr>
              <w:pStyle w:val="ColumnHeading"/>
            </w:pPr>
            <w:proofErr w:type="spellStart"/>
            <w:r>
              <w:t>larvaAbund</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40B04508" w14:textId="77777777" w:rsidR="006A4384" w:rsidRDefault="006A4384" w:rsidP="006A4384">
            <w:pPr>
              <w:pStyle w:val="ColumnHeading"/>
            </w:pPr>
            <w:r>
              <w:t>recruit</w:t>
            </w:r>
          </w:p>
        </w:tc>
        <w:tc>
          <w:tcPr>
            <w:tcW w:w="1134"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45552922" w14:textId="77777777" w:rsidR="006A4384" w:rsidRDefault="006A4384" w:rsidP="006A4384">
            <w:pPr>
              <w:pStyle w:val="ColumnHeading"/>
            </w:pPr>
            <w:r>
              <w:t>spawn</w:t>
            </w:r>
          </w:p>
        </w:tc>
      </w:tr>
      <w:tr w:rsidR="006A4384" w14:paraId="2E5F8D50" w14:textId="77777777" w:rsidTr="006A4384">
        <w:trPr>
          <w:cantSplit/>
        </w:trPr>
        <w:tc>
          <w:tcPr>
            <w:tcW w:w="1134" w:type="dxa"/>
            <w:vMerge w:val="restart"/>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2EECA39" w14:textId="77777777" w:rsidR="006A4384" w:rsidRPr="00943E65" w:rsidRDefault="006A4384" w:rsidP="00BD258D">
            <w:pPr>
              <w:pStyle w:val="TableText"/>
              <w:spacing w:before="0" w:after="0"/>
            </w:pPr>
            <w:r w:rsidRPr="00943E65">
              <w:t xml:space="preserve">Australian </w:t>
            </w:r>
            <w:r>
              <w:t>smelt</w:t>
            </w:r>
          </w:p>
        </w:tc>
        <w:tc>
          <w:tcPr>
            <w:tcW w:w="1361" w:type="dxa"/>
            <w:vMerge w:val="restart"/>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DD0A73A" w14:textId="77777777" w:rsidR="006A4384" w:rsidRPr="00943E65" w:rsidRDefault="006A4384" w:rsidP="00BD258D">
            <w:pPr>
              <w:pStyle w:val="TableText"/>
              <w:spacing w:before="0" w:after="0"/>
            </w:pPr>
            <w:r w:rsidRPr="00943E65">
              <w:t>Edward-Wakool</w:t>
            </w:r>
          </w:p>
        </w:tc>
        <w:tc>
          <w:tcPr>
            <w:tcW w:w="1191" w:type="dxa"/>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8AC3097" w14:textId="77777777" w:rsidR="006A4384" w:rsidRPr="00943E65" w:rsidRDefault="006A4384" w:rsidP="00BD258D">
            <w:pPr>
              <w:pStyle w:val="TableText"/>
              <w:spacing w:before="0" w:after="0"/>
              <w:jc w:val="center"/>
            </w:pPr>
            <w:r w:rsidRPr="00943E65">
              <w:t>2015</w:t>
            </w:r>
          </w:p>
        </w:tc>
        <w:tc>
          <w:tcPr>
            <w:tcW w:w="1247" w:type="dxa"/>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D0FD81" w14:textId="77777777" w:rsidR="006A4384" w:rsidRPr="00645014" w:rsidRDefault="006A4384" w:rsidP="00BD258D">
            <w:pPr>
              <w:pStyle w:val="TableText"/>
              <w:spacing w:before="0" w:after="0"/>
              <w:jc w:val="center"/>
            </w:pPr>
          </w:p>
        </w:tc>
        <w:tc>
          <w:tcPr>
            <w:tcW w:w="1191" w:type="dxa"/>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C99FFE0" w14:textId="77777777" w:rsidR="006A4384" w:rsidRPr="007E726B" w:rsidRDefault="006A4384" w:rsidP="00BD258D">
            <w:pPr>
              <w:pStyle w:val="TableText"/>
              <w:spacing w:before="0" w:after="0"/>
              <w:jc w:val="center"/>
            </w:pPr>
          </w:p>
        </w:tc>
        <w:tc>
          <w:tcPr>
            <w:tcW w:w="1198" w:type="dxa"/>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FA0F31" w14:textId="77777777" w:rsidR="006A4384" w:rsidRPr="007E726B" w:rsidRDefault="006A4384" w:rsidP="00BD258D">
            <w:pPr>
              <w:pStyle w:val="TableText"/>
              <w:spacing w:before="0" w:after="0"/>
              <w:jc w:val="center"/>
            </w:pPr>
          </w:p>
        </w:tc>
        <w:tc>
          <w:tcPr>
            <w:tcW w:w="1134" w:type="dxa"/>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2583FA" w14:textId="77777777" w:rsidR="006A4384" w:rsidRPr="007E726B" w:rsidRDefault="006A4384" w:rsidP="00BD258D">
            <w:pPr>
              <w:pStyle w:val="TableText"/>
              <w:spacing w:before="0" w:after="0"/>
              <w:jc w:val="center"/>
            </w:pPr>
            <w:r w:rsidRPr="007E726B">
              <w:rPr>
                <w:rFonts w:cs="Calibri"/>
              </w:rPr>
              <w:t>0.00</w:t>
            </w:r>
          </w:p>
        </w:tc>
        <w:tc>
          <w:tcPr>
            <w:tcW w:w="1134" w:type="dxa"/>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844B1A2" w14:textId="77777777" w:rsidR="006A4384" w:rsidRPr="00943E65" w:rsidRDefault="006A4384" w:rsidP="00BD258D">
            <w:pPr>
              <w:pStyle w:val="TableText"/>
              <w:spacing w:before="0" w:after="0"/>
              <w:jc w:val="center"/>
            </w:pPr>
          </w:p>
        </w:tc>
      </w:tr>
      <w:tr w:rsidR="006A4384" w14:paraId="06733460"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2BCFA66"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6DEE7B5"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6BDD9F"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2218EA" w14:textId="77777777" w:rsidR="006A4384" w:rsidRPr="00645014" w:rsidRDefault="006A4384" w:rsidP="00BD258D">
            <w:pPr>
              <w:pStyle w:val="TableText"/>
              <w:spacing w:before="0" w:after="0"/>
              <w:jc w:val="center"/>
            </w:pPr>
            <w:r w:rsidRPr="00645014">
              <w:t>0.00</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22C876"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9712FA9"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763E233C" w14:textId="77777777" w:rsidR="006A4384" w:rsidRPr="007E726B" w:rsidRDefault="006A4384" w:rsidP="00BD258D">
            <w:pPr>
              <w:pStyle w:val="TableText"/>
              <w:spacing w:before="0" w:after="0"/>
              <w:jc w:val="center"/>
            </w:pPr>
            <w:r w:rsidRPr="007E726B">
              <w:rPr>
                <w:rFonts w:cs="Calibri"/>
              </w:rPr>
              <w:t>0.5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DAA185" w14:textId="77777777" w:rsidR="006A4384" w:rsidRPr="00943E65" w:rsidRDefault="006A4384" w:rsidP="00BD258D">
            <w:pPr>
              <w:pStyle w:val="TableText"/>
              <w:spacing w:before="0" w:after="0"/>
              <w:jc w:val="center"/>
            </w:pPr>
          </w:p>
        </w:tc>
      </w:tr>
      <w:tr w:rsidR="006A4384" w14:paraId="1FC42DF2"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CACFE2D"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39FB9C5"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A6A7F7"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8669B2" w14:textId="77777777" w:rsidR="006A4384" w:rsidRPr="00645014" w:rsidRDefault="006A4384" w:rsidP="00BD258D">
            <w:pPr>
              <w:pStyle w:val="TableText"/>
              <w:spacing w:before="0" w:after="0"/>
              <w:jc w:val="center"/>
            </w:pPr>
            <w:r w:rsidRPr="00645014">
              <w:t>0.12</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C91CFFE"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E53218"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43BF8EFF" w14:textId="77777777" w:rsidR="006A4384" w:rsidRPr="001A6C5E" w:rsidRDefault="006A4384" w:rsidP="00BD258D">
            <w:pPr>
              <w:pStyle w:val="TableText"/>
              <w:spacing w:before="0" w:after="0"/>
              <w:jc w:val="center"/>
              <w:rPr>
                <w:color w:val="FFFFFF" w:themeColor="background1"/>
              </w:rPr>
            </w:pPr>
            <w:r w:rsidRPr="001A6C5E">
              <w:rPr>
                <w:rFonts w:cs="Calibri"/>
                <w:color w:val="FFFFFF" w:themeColor="background1"/>
              </w:rPr>
              <w:t>0.99</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DDA308" w14:textId="77777777" w:rsidR="006A4384" w:rsidRPr="00943E65" w:rsidRDefault="006A4384" w:rsidP="00BD258D">
            <w:pPr>
              <w:pStyle w:val="TableText"/>
              <w:spacing w:before="0" w:after="0"/>
              <w:jc w:val="center"/>
            </w:pPr>
          </w:p>
        </w:tc>
      </w:tr>
      <w:tr w:rsidR="006A4384" w14:paraId="35C86298"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4234DB1"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96862A9"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9D9B53"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D5CA641" w14:textId="77777777" w:rsidR="006A4384" w:rsidRPr="00645014" w:rsidRDefault="006A4384" w:rsidP="00BD258D">
            <w:pPr>
              <w:pStyle w:val="TableText"/>
              <w:spacing w:before="0" w:after="0"/>
              <w:jc w:val="center"/>
            </w:pPr>
            <w:r w:rsidRPr="00645014">
              <w:t>0.07</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62E30E"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AAD68F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29A01C74" w14:textId="77777777" w:rsidR="006A4384" w:rsidRPr="001A6C5E" w:rsidRDefault="006A4384" w:rsidP="00BD258D">
            <w:pPr>
              <w:pStyle w:val="TableText"/>
              <w:spacing w:before="0" w:after="0"/>
              <w:jc w:val="center"/>
              <w:rPr>
                <w:color w:val="FFFFFF" w:themeColor="background1"/>
              </w:rPr>
            </w:pPr>
            <w:r w:rsidRPr="001A6C5E">
              <w:rPr>
                <w:rFonts w:cs="Calibri"/>
                <w:color w:val="FFFFFF" w:themeColor="background1"/>
              </w:rPr>
              <w:t>1.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705060" w14:textId="77777777" w:rsidR="006A4384" w:rsidRPr="00943E65" w:rsidRDefault="006A4384" w:rsidP="00BD258D">
            <w:pPr>
              <w:pStyle w:val="TableText"/>
              <w:spacing w:before="0" w:after="0"/>
              <w:jc w:val="center"/>
            </w:pPr>
          </w:p>
        </w:tc>
      </w:tr>
      <w:tr w:rsidR="006A4384" w14:paraId="4E34666E"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37B3476"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8988B81"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F2C9845"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4CDA890D" w14:textId="77777777" w:rsidR="006A4384" w:rsidRPr="00645014" w:rsidRDefault="006A4384" w:rsidP="00BD258D">
            <w:pPr>
              <w:pStyle w:val="TableText"/>
              <w:spacing w:before="0" w:after="0"/>
              <w:jc w:val="center"/>
            </w:pPr>
            <w:r w:rsidRPr="00645014">
              <w:t>0.67</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C88678"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5DBA621"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5680EF44" w14:textId="77777777" w:rsidR="006A4384" w:rsidRPr="001A6C5E" w:rsidRDefault="006A4384" w:rsidP="00BD258D">
            <w:pPr>
              <w:pStyle w:val="TableText"/>
              <w:spacing w:before="0" w:after="0"/>
              <w:jc w:val="center"/>
              <w:rPr>
                <w:color w:val="FFFFFF" w:themeColor="background1"/>
              </w:rPr>
            </w:pPr>
            <w:r w:rsidRPr="001A6C5E">
              <w:rPr>
                <w:rFonts w:cs="Calibri"/>
                <w:color w:val="FFFFFF" w:themeColor="background1"/>
              </w:rPr>
              <w:t>1.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B67F525" w14:textId="77777777" w:rsidR="006A4384" w:rsidRPr="00943E65" w:rsidRDefault="006A4384" w:rsidP="00BD258D">
            <w:pPr>
              <w:pStyle w:val="TableText"/>
              <w:spacing w:before="0" w:after="0"/>
              <w:jc w:val="center"/>
            </w:pPr>
          </w:p>
        </w:tc>
      </w:tr>
      <w:tr w:rsidR="006A4384" w14:paraId="2BD1BBC7"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B4A6992"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0C0D731"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0C1B6B"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847638" w14:textId="77777777" w:rsidR="006A4384" w:rsidRPr="00645014" w:rsidRDefault="006A4384" w:rsidP="00BD258D">
            <w:pPr>
              <w:pStyle w:val="TableText"/>
              <w:spacing w:before="0" w:after="0"/>
              <w:jc w:val="center"/>
            </w:pPr>
            <w:r w:rsidRPr="00645014">
              <w:t>0.09</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B816FA"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562AC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4DB39903" w14:textId="77777777" w:rsidR="006A4384" w:rsidRPr="007E726B" w:rsidRDefault="006A4384" w:rsidP="00BD258D">
            <w:pPr>
              <w:pStyle w:val="TableText"/>
              <w:spacing w:before="0" w:after="0"/>
              <w:jc w:val="center"/>
            </w:pPr>
            <w:r w:rsidRPr="007E726B">
              <w:rPr>
                <w:rFonts w:cs="Calibri"/>
              </w:rPr>
              <w:t>0.5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01F2EF" w14:textId="77777777" w:rsidR="006A4384" w:rsidRPr="00943E65" w:rsidRDefault="006A4384" w:rsidP="00BD258D">
            <w:pPr>
              <w:pStyle w:val="TableText"/>
              <w:spacing w:before="0" w:after="0"/>
              <w:jc w:val="center"/>
            </w:pPr>
          </w:p>
        </w:tc>
      </w:tr>
      <w:tr w:rsidR="006A4384" w14:paraId="7712B1A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81D8C00"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0909327" w14:textId="77777777" w:rsidR="006A4384" w:rsidRPr="00943E65" w:rsidRDefault="006A4384" w:rsidP="00BD258D">
            <w:pPr>
              <w:pStyle w:val="TableText"/>
              <w:spacing w:before="0" w:after="0"/>
            </w:pPr>
            <w:r w:rsidRPr="00943E65">
              <w:t>Goulburn</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569E6A8"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C28A4F"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40B2EB"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11CC062"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370D2F5E" w14:textId="77777777" w:rsidR="006A4384" w:rsidRPr="007E726B" w:rsidRDefault="006A4384" w:rsidP="00BD258D">
            <w:pPr>
              <w:pStyle w:val="TableText"/>
              <w:spacing w:before="0" w:after="0"/>
              <w:jc w:val="center"/>
            </w:pPr>
            <w:r w:rsidRPr="007E726B">
              <w:rPr>
                <w:rFonts w:cs="Calibri"/>
              </w:rPr>
              <w:t>0.85</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DEF2BB" w14:textId="77777777" w:rsidR="006A4384" w:rsidRPr="00943E65" w:rsidRDefault="006A4384" w:rsidP="00BD258D">
            <w:pPr>
              <w:pStyle w:val="TableText"/>
              <w:spacing w:before="0" w:after="0"/>
              <w:jc w:val="center"/>
            </w:pPr>
          </w:p>
        </w:tc>
      </w:tr>
      <w:tr w:rsidR="006A4384" w14:paraId="75A3394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335EC3F"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6B4F68A"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762FB2D"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3B4ACE88" w14:textId="77777777" w:rsidR="006A4384" w:rsidRPr="00645014" w:rsidRDefault="006A4384" w:rsidP="00BD258D">
            <w:pPr>
              <w:pStyle w:val="TableText"/>
              <w:spacing w:before="0" w:after="0"/>
              <w:jc w:val="center"/>
            </w:pPr>
            <w:r w:rsidRPr="00645014">
              <w:t>0.75</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E20170"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C5DEAD8"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1A075369" w14:textId="77777777" w:rsidR="006A4384" w:rsidRPr="007E726B" w:rsidRDefault="006A4384" w:rsidP="00BD258D">
            <w:pPr>
              <w:pStyle w:val="TableText"/>
              <w:spacing w:before="0" w:after="0"/>
              <w:jc w:val="center"/>
            </w:pPr>
            <w:r w:rsidRPr="007E726B">
              <w:rPr>
                <w:rFonts w:cs="Calibri"/>
              </w:rPr>
              <w:t>0.55</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17AF0C" w14:textId="77777777" w:rsidR="006A4384" w:rsidRPr="00943E65" w:rsidRDefault="006A4384" w:rsidP="00BD258D">
            <w:pPr>
              <w:pStyle w:val="TableText"/>
              <w:spacing w:before="0" w:after="0"/>
              <w:jc w:val="center"/>
            </w:pPr>
          </w:p>
        </w:tc>
      </w:tr>
      <w:tr w:rsidR="006A4384" w14:paraId="2E2403FA"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1D90B13"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E8A86E2"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6561AC"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5360C798" w14:textId="77777777" w:rsidR="006A4384" w:rsidRPr="00645014" w:rsidRDefault="006A4384" w:rsidP="00BD258D">
            <w:pPr>
              <w:pStyle w:val="TableText"/>
              <w:spacing w:before="0" w:after="0"/>
              <w:jc w:val="center"/>
            </w:pPr>
            <w:r w:rsidRPr="00645014">
              <w:t>0.67</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2D5F054"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471A5C0"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F08B6B" w14:textId="77777777" w:rsidR="006A4384" w:rsidRPr="007E726B" w:rsidRDefault="006A4384" w:rsidP="00BD258D">
            <w:pPr>
              <w:pStyle w:val="TableText"/>
              <w:spacing w:before="0" w:after="0"/>
              <w:jc w:val="center"/>
            </w:pPr>
            <w:r w:rsidRPr="007E726B">
              <w:rPr>
                <w:rFonts w:cs="Calibri"/>
              </w:rPr>
              <w:t>0.48</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5216B73" w14:textId="77777777" w:rsidR="006A4384" w:rsidRPr="00943E65" w:rsidRDefault="006A4384" w:rsidP="00BD258D">
            <w:pPr>
              <w:pStyle w:val="TableText"/>
              <w:spacing w:before="0" w:after="0"/>
              <w:jc w:val="center"/>
            </w:pPr>
          </w:p>
        </w:tc>
      </w:tr>
      <w:tr w:rsidR="006A4384" w14:paraId="66BD50CD"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6B9688F"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1ED0E85"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52AC40"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4A70C56" w14:textId="77777777" w:rsidR="006A4384" w:rsidRPr="00645014" w:rsidRDefault="006A4384" w:rsidP="00BD258D">
            <w:pPr>
              <w:pStyle w:val="TableText"/>
              <w:spacing w:before="0" w:after="0"/>
              <w:jc w:val="center"/>
            </w:pPr>
            <w:r w:rsidRPr="00645014">
              <w:t>0.16</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7911E2D"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3F8381"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20A4DFEE" w14:textId="77777777" w:rsidR="006A4384" w:rsidRPr="007E726B" w:rsidRDefault="006A4384" w:rsidP="00BD258D">
            <w:pPr>
              <w:pStyle w:val="TableText"/>
              <w:spacing w:before="0" w:after="0"/>
              <w:jc w:val="center"/>
            </w:pPr>
            <w:r w:rsidRPr="007E726B">
              <w:rPr>
                <w:rFonts w:cs="Calibri"/>
              </w:rPr>
              <w:t>0.58</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2F6EDF" w14:textId="77777777" w:rsidR="006A4384" w:rsidRPr="00943E65" w:rsidRDefault="006A4384" w:rsidP="00BD258D">
            <w:pPr>
              <w:pStyle w:val="TableText"/>
              <w:spacing w:before="0" w:after="0"/>
              <w:jc w:val="center"/>
            </w:pPr>
          </w:p>
        </w:tc>
      </w:tr>
      <w:tr w:rsidR="006A4384" w14:paraId="7630D8B1"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7D1C8FA"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617E601"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DF7D45"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D58FCA" w14:textId="77777777" w:rsidR="006A4384" w:rsidRPr="00645014" w:rsidRDefault="006A4384" w:rsidP="00BD258D">
            <w:pPr>
              <w:pStyle w:val="TableText"/>
              <w:spacing w:before="0" w:after="0"/>
              <w:jc w:val="center"/>
            </w:pPr>
            <w:r w:rsidRPr="00645014">
              <w:t>0.26</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FA1C6A"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20D4D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6C9311A0" w14:textId="77777777" w:rsidR="006A4384" w:rsidRPr="007E726B" w:rsidRDefault="006A4384" w:rsidP="00BD258D">
            <w:pPr>
              <w:pStyle w:val="TableText"/>
              <w:spacing w:before="0" w:after="0"/>
              <w:jc w:val="center"/>
            </w:pPr>
            <w:r w:rsidRPr="001A6C5E">
              <w:rPr>
                <w:rFonts w:cs="Calibri"/>
                <w:color w:val="FFFFFF" w:themeColor="background1"/>
              </w:rPr>
              <w:t>1.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118242E" w14:textId="77777777" w:rsidR="006A4384" w:rsidRPr="00943E65" w:rsidRDefault="006A4384" w:rsidP="00BD258D">
            <w:pPr>
              <w:pStyle w:val="TableText"/>
              <w:spacing w:before="0" w:after="0"/>
              <w:jc w:val="center"/>
            </w:pPr>
          </w:p>
        </w:tc>
      </w:tr>
      <w:tr w:rsidR="006A4384" w14:paraId="3ED03207"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AF5F24A"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85CE19D"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4830FA"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328BEB12" w14:textId="77777777" w:rsidR="006A4384" w:rsidRPr="00645014" w:rsidRDefault="006A4384" w:rsidP="00BD258D">
            <w:pPr>
              <w:pStyle w:val="TableText"/>
              <w:spacing w:before="0" w:after="0"/>
              <w:jc w:val="center"/>
            </w:pPr>
            <w:r w:rsidRPr="00645014">
              <w:t>0.78</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CC5DBF2"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D93948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71B6C38E" w14:textId="77777777" w:rsidR="006A4384" w:rsidRPr="007E726B" w:rsidRDefault="006A4384" w:rsidP="00BD258D">
            <w:pPr>
              <w:pStyle w:val="TableText"/>
              <w:spacing w:before="0" w:after="0"/>
              <w:jc w:val="center"/>
            </w:pPr>
            <w:r w:rsidRPr="007E726B">
              <w:rPr>
                <w:rFonts w:cs="Calibri"/>
              </w:rPr>
              <w:t>0.68</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7912BA" w14:textId="77777777" w:rsidR="006A4384" w:rsidRPr="00943E65" w:rsidRDefault="006A4384" w:rsidP="00BD258D">
            <w:pPr>
              <w:pStyle w:val="TableText"/>
              <w:spacing w:before="0" w:after="0"/>
              <w:jc w:val="center"/>
            </w:pPr>
          </w:p>
        </w:tc>
      </w:tr>
      <w:tr w:rsidR="006A4384" w14:paraId="57E748A6"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41C02D2"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1A508AE" w14:textId="77777777" w:rsidR="006A4384" w:rsidRPr="00943E65" w:rsidRDefault="006A4384" w:rsidP="00BD258D">
            <w:pPr>
              <w:pStyle w:val="TableText"/>
              <w:spacing w:before="0" w:after="0"/>
            </w:pPr>
            <w:r w:rsidRPr="00943E65">
              <w:t>Gwydir</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4AE59C"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B5768D1"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35CD6EB"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BADC9A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451E65DC" w14:textId="77777777" w:rsidR="006A4384" w:rsidRPr="001A6C5E" w:rsidRDefault="006A4384" w:rsidP="00BD258D">
            <w:pPr>
              <w:pStyle w:val="TableText"/>
              <w:spacing w:before="0" w:after="0"/>
              <w:jc w:val="center"/>
              <w:rPr>
                <w:color w:val="FFFFFF" w:themeColor="background1"/>
              </w:rPr>
            </w:pPr>
            <w:r w:rsidRPr="001A6C5E">
              <w:rPr>
                <w:rFonts w:cs="Calibri"/>
                <w:color w:val="FFFFFF" w:themeColor="background1"/>
              </w:rPr>
              <w:t>1.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A36805D" w14:textId="77777777" w:rsidR="006A4384" w:rsidRPr="00943E65" w:rsidRDefault="006A4384" w:rsidP="00BD258D">
            <w:pPr>
              <w:pStyle w:val="TableText"/>
              <w:spacing w:before="0" w:after="0"/>
              <w:jc w:val="center"/>
            </w:pPr>
          </w:p>
        </w:tc>
      </w:tr>
      <w:tr w:rsidR="006A4384" w14:paraId="1D7AE59F"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EDAF27A"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0951AEC"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369917"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9BDA87" w14:textId="77777777" w:rsidR="006A4384" w:rsidRPr="00645014" w:rsidRDefault="006A4384" w:rsidP="00BD258D">
            <w:pPr>
              <w:pStyle w:val="TableText"/>
              <w:spacing w:before="0" w:after="0"/>
              <w:jc w:val="center"/>
            </w:pPr>
            <w:r w:rsidRPr="00645014">
              <w:t>0.04</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61B3859"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4D76DD"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0FD5CF89" w14:textId="77777777" w:rsidR="006A4384" w:rsidRPr="001A6C5E" w:rsidRDefault="006A4384" w:rsidP="00BD258D">
            <w:pPr>
              <w:pStyle w:val="TableText"/>
              <w:spacing w:before="0" w:after="0"/>
              <w:jc w:val="center"/>
              <w:rPr>
                <w:color w:val="FFFFFF" w:themeColor="background1"/>
              </w:rPr>
            </w:pPr>
            <w:r w:rsidRPr="001A6C5E">
              <w:rPr>
                <w:rFonts w:cs="Calibri"/>
                <w:color w:val="FFFFFF" w:themeColor="background1"/>
              </w:rPr>
              <w:t>1.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88766AE" w14:textId="77777777" w:rsidR="006A4384" w:rsidRPr="00943E65" w:rsidRDefault="006A4384" w:rsidP="00BD258D">
            <w:pPr>
              <w:pStyle w:val="TableText"/>
              <w:spacing w:before="0" w:after="0"/>
              <w:jc w:val="center"/>
            </w:pPr>
          </w:p>
        </w:tc>
      </w:tr>
      <w:tr w:rsidR="006A4384" w14:paraId="00FB3223"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EC7D863"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3C4F65A"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2BB0DD"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52CE3C7" w14:textId="77777777" w:rsidR="006A4384" w:rsidRPr="00645014" w:rsidRDefault="006A4384" w:rsidP="00BD258D">
            <w:pPr>
              <w:pStyle w:val="TableText"/>
              <w:spacing w:before="0" w:after="0"/>
              <w:jc w:val="center"/>
            </w:pPr>
            <w:r w:rsidRPr="00645014">
              <w:t>0.04</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2B2CCD"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1627057"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787C9876" w14:textId="77777777" w:rsidR="006A4384" w:rsidRPr="001A6C5E" w:rsidRDefault="006A4384" w:rsidP="00BD258D">
            <w:pPr>
              <w:pStyle w:val="TableText"/>
              <w:spacing w:before="0" w:after="0"/>
              <w:jc w:val="center"/>
              <w:rPr>
                <w:color w:val="FFFFFF" w:themeColor="background1"/>
              </w:rPr>
            </w:pPr>
            <w:r w:rsidRPr="001A6C5E">
              <w:rPr>
                <w:rFonts w:cs="Calibri"/>
                <w:color w:val="FFFFFF" w:themeColor="background1"/>
              </w:rPr>
              <w:t>1.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F1E56B" w14:textId="77777777" w:rsidR="006A4384" w:rsidRPr="00943E65" w:rsidRDefault="006A4384" w:rsidP="00BD258D">
            <w:pPr>
              <w:pStyle w:val="TableText"/>
              <w:spacing w:before="0" w:after="0"/>
              <w:jc w:val="center"/>
            </w:pPr>
          </w:p>
        </w:tc>
      </w:tr>
      <w:tr w:rsidR="006A4384" w14:paraId="51BA2557"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FBF0A48"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EFA5463"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840BF2"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CAFC4F" w14:textId="77777777" w:rsidR="006A4384" w:rsidRPr="00645014" w:rsidRDefault="006A4384" w:rsidP="00BD258D">
            <w:pPr>
              <w:pStyle w:val="TableText"/>
              <w:spacing w:before="0" w:after="0"/>
              <w:jc w:val="center"/>
            </w:pPr>
            <w:r w:rsidRPr="00645014">
              <w:t>0.00</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3E41C8"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56E82C1"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9AEB92" w14:textId="77777777" w:rsidR="006A4384" w:rsidRPr="007E726B" w:rsidRDefault="006A4384" w:rsidP="00BD258D">
            <w:pPr>
              <w:pStyle w:val="TableText"/>
              <w:spacing w:before="0" w:after="0"/>
              <w:jc w:val="center"/>
            </w:pPr>
            <w:r w:rsidRPr="007E726B">
              <w:rPr>
                <w:rFonts w:cs="Calibri"/>
              </w:rPr>
              <w:t>0.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14C287E" w14:textId="77777777" w:rsidR="006A4384" w:rsidRPr="00943E65" w:rsidRDefault="006A4384" w:rsidP="00BD258D">
            <w:pPr>
              <w:pStyle w:val="TableText"/>
              <w:spacing w:before="0" w:after="0"/>
              <w:jc w:val="center"/>
            </w:pPr>
          </w:p>
        </w:tc>
      </w:tr>
      <w:tr w:rsidR="006A4384" w14:paraId="1B0C6EE3"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D3763F4"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1027052"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59BA3D3"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EE8ABAC" w14:textId="77777777" w:rsidR="006A4384" w:rsidRPr="00645014" w:rsidRDefault="006A4384" w:rsidP="00BD258D">
            <w:pPr>
              <w:pStyle w:val="TableText"/>
              <w:spacing w:before="0" w:after="0"/>
              <w:jc w:val="center"/>
            </w:pPr>
            <w:r w:rsidRPr="00645014">
              <w:t>0.06</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0EB881"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C91099"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768E67FD" w14:textId="77777777" w:rsidR="006A4384" w:rsidRPr="007E726B" w:rsidRDefault="006A4384" w:rsidP="00BD258D">
            <w:pPr>
              <w:pStyle w:val="TableText"/>
              <w:spacing w:before="0" w:after="0"/>
              <w:jc w:val="center"/>
            </w:pPr>
            <w:r w:rsidRPr="001A6C5E">
              <w:rPr>
                <w:rFonts w:cs="Calibri"/>
                <w:color w:val="FFFFFF" w:themeColor="background1"/>
              </w:rPr>
              <w:t>0.99</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0384DC5" w14:textId="77777777" w:rsidR="006A4384" w:rsidRPr="00943E65" w:rsidRDefault="006A4384" w:rsidP="00BD258D">
            <w:pPr>
              <w:pStyle w:val="TableText"/>
              <w:spacing w:before="0" w:after="0"/>
              <w:jc w:val="center"/>
            </w:pPr>
          </w:p>
        </w:tc>
      </w:tr>
      <w:tr w:rsidR="006A4384" w14:paraId="06477E7D"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706B8A8"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7E6D5BA"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DA23277"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7276B64D" w14:textId="77777777" w:rsidR="006A4384" w:rsidRPr="00645014" w:rsidRDefault="006A4384" w:rsidP="00BD258D">
            <w:pPr>
              <w:pStyle w:val="TableText"/>
              <w:spacing w:before="0" w:after="0"/>
              <w:jc w:val="center"/>
            </w:pPr>
            <w:r w:rsidRPr="001A6C5E">
              <w:rPr>
                <w:color w:val="FFFFFF" w:themeColor="background1"/>
              </w:rPr>
              <w:t>0.96</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3C9538"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23558E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9FEA9C" w14:textId="77777777" w:rsidR="006A4384" w:rsidRPr="007E726B" w:rsidRDefault="006A4384" w:rsidP="00BD258D">
            <w:pPr>
              <w:pStyle w:val="TableText"/>
              <w:spacing w:before="0" w:after="0"/>
              <w:jc w:val="center"/>
            </w:pPr>
            <w:r w:rsidRPr="007E726B">
              <w:rPr>
                <w:rFonts w:cs="Calibri"/>
              </w:rPr>
              <w:t>0.46</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8F83CF7" w14:textId="77777777" w:rsidR="006A4384" w:rsidRPr="00943E65" w:rsidRDefault="006A4384" w:rsidP="00BD258D">
            <w:pPr>
              <w:pStyle w:val="TableText"/>
              <w:spacing w:before="0" w:after="0"/>
              <w:jc w:val="center"/>
            </w:pPr>
          </w:p>
        </w:tc>
      </w:tr>
      <w:tr w:rsidR="006A4384" w14:paraId="300A0BEA"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FCC4212"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A0FA360" w14:textId="77777777" w:rsidR="006A4384" w:rsidRPr="00943E65" w:rsidRDefault="006A4384" w:rsidP="00BD258D">
            <w:pPr>
              <w:pStyle w:val="TableText"/>
              <w:spacing w:before="0" w:after="0"/>
            </w:pPr>
            <w:r w:rsidRPr="00943E65">
              <w:t>Lachlan</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4FB7703"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117F76"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53B5BF"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703F1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1B316C57" w14:textId="77777777" w:rsidR="006A4384" w:rsidRPr="001A6C5E" w:rsidRDefault="006A4384" w:rsidP="00BD258D">
            <w:pPr>
              <w:pStyle w:val="TableText"/>
              <w:spacing w:before="0" w:after="0"/>
              <w:jc w:val="center"/>
              <w:rPr>
                <w:color w:val="FFFFFF" w:themeColor="background1"/>
              </w:rPr>
            </w:pPr>
            <w:r w:rsidRPr="001A6C5E">
              <w:rPr>
                <w:rFonts w:cs="Calibri"/>
                <w:color w:val="FFFFFF" w:themeColor="background1"/>
              </w:rPr>
              <w:t>1.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15F94E" w14:textId="77777777" w:rsidR="006A4384" w:rsidRPr="00943E65" w:rsidRDefault="006A4384" w:rsidP="00BD258D">
            <w:pPr>
              <w:pStyle w:val="TableText"/>
              <w:spacing w:before="0" w:after="0"/>
              <w:jc w:val="center"/>
            </w:pPr>
          </w:p>
        </w:tc>
      </w:tr>
      <w:tr w:rsidR="006A4384" w14:paraId="578CABAE"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C77DD0A"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D67719E"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7EA1F3"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917C250"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F866B81"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D6F1D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0B08342D" w14:textId="77777777" w:rsidR="006A4384" w:rsidRPr="001A6C5E" w:rsidRDefault="006A4384" w:rsidP="00BD258D">
            <w:pPr>
              <w:pStyle w:val="TableText"/>
              <w:spacing w:before="0" w:after="0"/>
              <w:jc w:val="center"/>
              <w:rPr>
                <w:color w:val="FFFFFF" w:themeColor="background1"/>
              </w:rPr>
            </w:pPr>
            <w:r w:rsidRPr="001A6C5E">
              <w:rPr>
                <w:rFonts w:cs="Calibri"/>
                <w:color w:val="FFFFFF" w:themeColor="background1"/>
              </w:rPr>
              <w:t>0.99</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C653E0" w14:textId="77777777" w:rsidR="006A4384" w:rsidRPr="00943E65" w:rsidRDefault="006A4384" w:rsidP="00BD258D">
            <w:pPr>
              <w:pStyle w:val="TableText"/>
              <w:spacing w:before="0" w:after="0"/>
              <w:jc w:val="center"/>
            </w:pPr>
          </w:p>
        </w:tc>
      </w:tr>
      <w:tr w:rsidR="006A4384" w14:paraId="577CA370"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AA311AB"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CE9B6B1"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12A1E1"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ED91F10"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A8978FC"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F3430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D5F111A" w14:textId="77777777" w:rsidR="006A4384" w:rsidRPr="007E726B" w:rsidRDefault="006A4384" w:rsidP="00BD258D">
            <w:pPr>
              <w:pStyle w:val="TableText"/>
              <w:spacing w:before="0" w:after="0"/>
              <w:jc w:val="center"/>
            </w:pPr>
            <w:r w:rsidRPr="007E726B">
              <w:rPr>
                <w:rFonts w:cs="Calibri"/>
              </w:rPr>
              <w:t>0.08</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31FD6B4" w14:textId="77777777" w:rsidR="006A4384" w:rsidRPr="00943E65" w:rsidRDefault="006A4384" w:rsidP="00BD258D">
            <w:pPr>
              <w:pStyle w:val="TableText"/>
              <w:spacing w:before="0" w:after="0"/>
              <w:jc w:val="center"/>
            </w:pPr>
          </w:p>
        </w:tc>
      </w:tr>
      <w:tr w:rsidR="006A4384" w14:paraId="3FDA0CBF"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396D6AD"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CB6A6A1"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234B06"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020B88"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0813F0A"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5C4C48"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24E74458" w14:textId="77777777" w:rsidR="006A4384" w:rsidRPr="007E726B" w:rsidRDefault="006A4384" w:rsidP="00BD258D">
            <w:pPr>
              <w:pStyle w:val="TableText"/>
              <w:spacing w:before="0" w:after="0"/>
              <w:jc w:val="center"/>
            </w:pPr>
            <w:r w:rsidRPr="007E726B">
              <w:rPr>
                <w:rFonts w:cs="Calibri"/>
              </w:rPr>
              <w:t>0.89</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735A3CE" w14:textId="77777777" w:rsidR="006A4384" w:rsidRPr="00943E65" w:rsidRDefault="006A4384" w:rsidP="00BD258D">
            <w:pPr>
              <w:pStyle w:val="TableText"/>
              <w:spacing w:before="0" w:after="0"/>
              <w:jc w:val="center"/>
            </w:pPr>
          </w:p>
        </w:tc>
      </w:tr>
      <w:tr w:rsidR="006A4384" w14:paraId="5402C221"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B27DF58"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3AFF249"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FEEA0A6"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096011C"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5B54BF1"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72F1BF0"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154FC528" w14:textId="77777777" w:rsidR="006A4384" w:rsidRPr="007E726B" w:rsidRDefault="006A4384" w:rsidP="00BD258D">
            <w:pPr>
              <w:pStyle w:val="TableText"/>
              <w:spacing w:before="0" w:after="0"/>
              <w:jc w:val="center"/>
            </w:pPr>
            <w:r w:rsidRPr="007E726B">
              <w:rPr>
                <w:rFonts w:cs="Calibri"/>
              </w:rPr>
              <w:t>0.99</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4B4E2C" w14:textId="77777777" w:rsidR="006A4384" w:rsidRPr="00943E65" w:rsidRDefault="006A4384" w:rsidP="00BD258D">
            <w:pPr>
              <w:pStyle w:val="TableText"/>
              <w:spacing w:before="0" w:after="0"/>
              <w:jc w:val="center"/>
            </w:pPr>
          </w:p>
        </w:tc>
      </w:tr>
      <w:tr w:rsidR="006A4384" w14:paraId="242F7A93"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8DE4528"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20FC8DA"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2992B50"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1F66EB"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4BC0A75"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CE9F01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05AD5890" w14:textId="77777777" w:rsidR="006A4384" w:rsidRPr="007E726B" w:rsidRDefault="006A4384" w:rsidP="00BD258D">
            <w:pPr>
              <w:pStyle w:val="TableText"/>
              <w:spacing w:before="0" w:after="0"/>
              <w:jc w:val="center"/>
            </w:pPr>
            <w:r w:rsidRPr="007E726B">
              <w:rPr>
                <w:rFonts w:cs="Calibri"/>
              </w:rPr>
              <w:t>0.67</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2B3F7D" w14:textId="77777777" w:rsidR="006A4384" w:rsidRPr="00943E65" w:rsidRDefault="006A4384" w:rsidP="00BD258D">
            <w:pPr>
              <w:pStyle w:val="TableText"/>
              <w:spacing w:before="0" w:after="0"/>
              <w:jc w:val="center"/>
            </w:pPr>
          </w:p>
        </w:tc>
      </w:tr>
      <w:tr w:rsidR="006A4384" w14:paraId="7B0FCECF"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C7E1CEA"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D2809BD" w14:textId="77777777" w:rsidR="006A4384" w:rsidRPr="00943E65" w:rsidRDefault="006A4384" w:rsidP="00BD258D">
            <w:pPr>
              <w:pStyle w:val="TableText"/>
              <w:spacing w:before="0" w:after="0"/>
            </w:pPr>
            <w:r w:rsidRPr="00943E65">
              <w:t>Lower Murray</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40A4B23"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F14F63"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97F625A"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ED0B49"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6ED6BB45" w14:textId="77777777" w:rsidR="006A4384" w:rsidRPr="007E726B" w:rsidRDefault="006A4384" w:rsidP="00BD258D">
            <w:pPr>
              <w:pStyle w:val="TableText"/>
              <w:spacing w:before="0" w:after="0"/>
              <w:jc w:val="center"/>
            </w:pPr>
            <w:r w:rsidRPr="001A6C5E">
              <w:rPr>
                <w:rFonts w:cs="Calibri"/>
                <w:color w:val="FFFFFF" w:themeColor="background1"/>
              </w:rPr>
              <w:t>1.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EDB3868" w14:textId="77777777" w:rsidR="006A4384" w:rsidRPr="00943E65" w:rsidRDefault="006A4384" w:rsidP="00BD258D">
            <w:pPr>
              <w:pStyle w:val="TableText"/>
              <w:spacing w:before="0" w:after="0"/>
              <w:jc w:val="center"/>
            </w:pPr>
          </w:p>
        </w:tc>
      </w:tr>
      <w:tr w:rsidR="006A4384" w14:paraId="5767447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87DE405"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0A1615F"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212CEA"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C4D7B6" w14:textId="77777777" w:rsidR="006A4384" w:rsidRPr="00645014" w:rsidRDefault="006A4384" w:rsidP="00BD258D">
            <w:pPr>
              <w:pStyle w:val="TableText"/>
              <w:spacing w:before="0" w:after="0"/>
              <w:jc w:val="center"/>
            </w:pPr>
            <w:r w:rsidRPr="00645014">
              <w:t>0.23</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B944A18"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2EB40A1"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361B2606" w14:textId="77777777" w:rsidR="006A4384" w:rsidRPr="007E726B" w:rsidRDefault="006A4384" w:rsidP="00BD258D">
            <w:pPr>
              <w:pStyle w:val="TableText"/>
              <w:spacing w:before="0" w:after="0"/>
              <w:jc w:val="center"/>
            </w:pPr>
            <w:r w:rsidRPr="007E726B">
              <w:rPr>
                <w:rFonts w:cs="Calibri"/>
              </w:rPr>
              <w:t>0.94</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8E7D3C" w14:textId="77777777" w:rsidR="006A4384" w:rsidRPr="00943E65" w:rsidRDefault="006A4384" w:rsidP="00BD258D">
            <w:pPr>
              <w:pStyle w:val="TableText"/>
              <w:spacing w:before="0" w:after="0"/>
              <w:jc w:val="center"/>
            </w:pPr>
          </w:p>
        </w:tc>
      </w:tr>
      <w:tr w:rsidR="006A4384" w14:paraId="5AF46883"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FBA184B"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142BC48"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3DD120"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068C9098" w14:textId="77777777" w:rsidR="006A4384" w:rsidRPr="00645014" w:rsidRDefault="006A4384" w:rsidP="00BD258D">
            <w:pPr>
              <w:pStyle w:val="TableText"/>
              <w:spacing w:before="0" w:after="0"/>
              <w:jc w:val="center"/>
            </w:pPr>
            <w:r w:rsidRPr="00645014">
              <w:t>0.70</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993D422"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3E100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42FA3ADB" w14:textId="77777777" w:rsidR="006A4384" w:rsidRPr="007E726B" w:rsidRDefault="006A4384" w:rsidP="00BD258D">
            <w:pPr>
              <w:pStyle w:val="TableText"/>
              <w:spacing w:before="0" w:after="0"/>
              <w:jc w:val="center"/>
            </w:pPr>
            <w:r w:rsidRPr="007E726B">
              <w:rPr>
                <w:rFonts w:cs="Calibri"/>
              </w:rPr>
              <w:t>0.9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4B0BAA1" w14:textId="77777777" w:rsidR="006A4384" w:rsidRPr="00943E65" w:rsidRDefault="006A4384" w:rsidP="00BD258D">
            <w:pPr>
              <w:pStyle w:val="TableText"/>
              <w:spacing w:before="0" w:after="0"/>
              <w:jc w:val="center"/>
            </w:pPr>
          </w:p>
        </w:tc>
      </w:tr>
      <w:tr w:rsidR="006A4384" w14:paraId="4F6DFECD"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D5A4201"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AA30717"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B53D865"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7AA168C3" w14:textId="77777777" w:rsidR="006A4384" w:rsidRPr="00645014" w:rsidRDefault="006A4384" w:rsidP="00BD258D">
            <w:pPr>
              <w:pStyle w:val="TableText"/>
              <w:spacing w:before="0" w:after="0"/>
              <w:jc w:val="center"/>
            </w:pPr>
            <w:r w:rsidRPr="00645014">
              <w:t>0.73</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D3D0B62"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9EA82E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44AC724B" w14:textId="77777777" w:rsidR="006A4384" w:rsidRPr="007E726B" w:rsidRDefault="006A4384" w:rsidP="00BD258D">
            <w:pPr>
              <w:pStyle w:val="TableText"/>
              <w:spacing w:before="0" w:after="0"/>
              <w:jc w:val="center"/>
            </w:pPr>
            <w:r w:rsidRPr="007E726B">
              <w:rPr>
                <w:rFonts w:cs="Calibri"/>
              </w:rPr>
              <w:t>0.6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A97EB0" w14:textId="77777777" w:rsidR="006A4384" w:rsidRPr="00943E65" w:rsidRDefault="006A4384" w:rsidP="00BD258D">
            <w:pPr>
              <w:pStyle w:val="TableText"/>
              <w:spacing w:before="0" w:after="0"/>
              <w:jc w:val="center"/>
            </w:pPr>
          </w:p>
        </w:tc>
      </w:tr>
      <w:tr w:rsidR="006A4384" w14:paraId="1655FEAB"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9D4E8A5"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7EDEA8C"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D4B9FDA"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6940415D" w14:textId="77777777" w:rsidR="006A4384" w:rsidRPr="00645014" w:rsidRDefault="006A4384" w:rsidP="00BD258D">
            <w:pPr>
              <w:pStyle w:val="TableText"/>
              <w:spacing w:before="0" w:after="0"/>
              <w:jc w:val="center"/>
            </w:pPr>
            <w:r w:rsidRPr="00645014">
              <w:t>0.70</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1187E73"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3B7F0AD"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4298C9BB" w14:textId="77777777" w:rsidR="006A4384" w:rsidRPr="007E726B" w:rsidRDefault="006A4384" w:rsidP="00BD258D">
            <w:pPr>
              <w:pStyle w:val="TableText"/>
              <w:spacing w:before="0" w:after="0"/>
              <w:jc w:val="center"/>
            </w:pPr>
            <w:r w:rsidRPr="007E726B">
              <w:rPr>
                <w:rFonts w:cs="Calibri"/>
              </w:rPr>
              <w:t>0.74</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A7FDD34" w14:textId="77777777" w:rsidR="006A4384" w:rsidRPr="00943E65" w:rsidRDefault="006A4384" w:rsidP="00BD258D">
            <w:pPr>
              <w:pStyle w:val="TableText"/>
              <w:spacing w:before="0" w:after="0"/>
              <w:jc w:val="center"/>
            </w:pPr>
          </w:p>
        </w:tc>
      </w:tr>
      <w:tr w:rsidR="006A4384" w14:paraId="0F2C88F7"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C179373"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F809EDC"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5B2FF7"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94C12F6" w14:textId="77777777" w:rsidR="006A4384" w:rsidRPr="00645014" w:rsidRDefault="006A4384" w:rsidP="00BD258D">
            <w:pPr>
              <w:pStyle w:val="TableText"/>
              <w:spacing w:before="0" w:after="0"/>
              <w:jc w:val="center"/>
            </w:pPr>
            <w:r w:rsidRPr="00645014">
              <w:t>0.49</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804781"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243D511"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1F519F4E" w14:textId="77777777" w:rsidR="006A4384" w:rsidRPr="007E726B" w:rsidRDefault="006A4384" w:rsidP="00BD258D">
            <w:pPr>
              <w:pStyle w:val="TableText"/>
              <w:spacing w:before="0" w:after="0"/>
              <w:jc w:val="center"/>
            </w:pPr>
            <w:r w:rsidRPr="007E726B">
              <w:rPr>
                <w:rFonts w:cs="Calibri"/>
              </w:rPr>
              <w:t>0.5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9593AAC" w14:textId="77777777" w:rsidR="006A4384" w:rsidRPr="00943E65" w:rsidRDefault="006A4384" w:rsidP="00BD258D">
            <w:pPr>
              <w:pStyle w:val="TableText"/>
              <w:spacing w:before="0" w:after="0"/>
              <w:jc w:val="center"/>
            </w:pPr>
          </w:p>
        </w:tc>
      </w:tr>
      <w:tr w:rsidR="006A4384" w14:paraId="384B6942"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A8F3336"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2AC8366" w14:textId="77777777" w:rsidR="006A4384" w:rsidRPr="00943E65" w:rsidRDefault="006A4384" w:rsidP="00BD258D">
            <w:pPr>
              <w:pStyle w:val="TableText"/>
              <w:spacing w:before="0" w:after="0"/>
            </w:pPr>
            <w:r w:rsidRPr="00943E65">
              <w:t>Murrumbidgee</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399F4B"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A0E5C5"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79BBB7D"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C748D3D"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7E5B4D66" w14:textId="77777777" w:rsidR="006A4384" w:rsidRPr="001A6C5E" w:rsidRDefault="006A4384" w:rsidP="00BD258D">
            <w:pPr>
              <w:pStyle w:val="TableText"/>
              <w:spacing w:before="0" w:after="0"/>
              <w:jc w:val="center"/>
              <w:rPr>
                <w:color w:val="FFFFFF" w:themeColor="background1"/>
              </w:rPr>
            </w:pPr>
            <w:r w:rsidRPr="001A6C5E">
              <w:rPr>
                <w:rFonts w:cs="Calibri"/>
                <w:color w:val="FFFFFF" w:themeColor="background1"/>
              </w:rPr>
              <w:t>1.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B54602" w14:textId="77777777" w:rsidR="006A4384" w:rsidRPr="00943E65" w:rsidRDefault="006A4384" w:rsidP="00BD258D">
            <w:pPr>
              <w:pStyle w:val="TableText"/>
              <w:spacing w:before="0" w:after="0"/>
              <w:jc w:val="center"/>
            </w:pPr>
          </w:p>
        </w:tc>
      </w:tr>
      <w:tr w:rsidR="006A4384" w14:paraId="2CF34CB1"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011DB19"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80F2AEC"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EE553C"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A48ACCB" w14:textId="77777777" w:rsidR="006A4384" w:rsidRPr="00645014" w:rsidRDefault="006A4384" w:rsidP="00BD258D">
            <w:pPr>
              <w:pStyle w:val="TableText"/>
              <w:spacing w:before="0" w:after="0"/>
              <w:jc w:val="center"/>
            </w:pPr>
            <w:r w:rsidRPr="00645014">
              <w:t>0.02</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19EB52"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A658121"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5317AEBF" w14:textId="77777777" w:rsidR="006A4384" w:rsidRPr="001A6C5E" w:rsidRDefault="006A4384" w:rsidP="00BD258D">
            <w:pPr>
              <w:pStyle w:val="TableText"/>
              <w:spacing w:before="0" w:after="0"/>
              <w:jc w:val="center"/>
              <w:rPr>
                <w:color w:val="FFFFFF" w:themeColor="background1"/>
              </w:rPr>
            </w:pPr>
            <w:r w:rsidRPr="001A6C5E">
              <w:rPr>
                <w:rFonts w:cs="Calibri"/>
                <w:color w:val="FFFFFF" w:themeColor="background1"/>
              </w:rPr>
              <w:t>1.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E97B478" w14:textId="77777777" w:rsidR="006A4384" w:rsidRPr="00943E65" w:rsidRDefault="006A4384" w:rsidP="00BD258D">
            <w:pPr>
              <w:pStyle w:val="TableText"/>
              <w:spacing w:before="0" w:after="0"/>
              <w:jc w:val="center"/>
            </w:pPr>
          </w:p>
        </w:tc>
      </w:tr>
      <w:tr w:rsidR="006A4384" w14:paraId="03581ACD"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CD1E7C3"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BB4E5ED"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5E596E2"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DA113A" w14:textId="77777777" w:rsidR="006A4384" w:rsidRPr="00645014" w:rsidRDefault="006A4384" w:rsidP="00BD258D">
            <w:pPr>
              <w:pStyle w:val="TableText"/>
              <w:spacing w:before="0" w:after="0"/>
              <w:jc w:val="center"/>
            </w:pPr>
            <w:r w:rsidRPr="00645014">
              <w:t>0.06</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FD3AF97"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0425A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75260E06" w14:textId="77777777" w:rsidR="006A4384" w:rsidRPr="007E726B" w:rsidRDefault="006A4384" w:rsidP="00BD258D">
            <w:pPr>
              <w:pStyle w:val="TableText"/>
              <w:spacing w:before="0" w:after="0"/>
              <w:jc w:val="center"/>
            </w:pPr>
            <w:r w:rsidRPr="007E726B">
              <w:rPr>
                <w:rFonts w:cs="Calibri"/>
              </w:rPr>
              <w:t>0.93</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F4F497" w14:textId="77777777" w:rsidR="006A4384" w:rsidRPr="00943E65" w:rsidRDefault="006A4384" w:rsidP="00BD258D">
            <w:pPr>
              <w:pStyle w:val="TableText"/>
              <w:spacing w:before="0" w:after="0"/>
              <w:jc w:val="center"/>
            </w:pPr>
          </w:p>
        </w:tc>
      </w:tr>
      <w:tr w:rsidR="006A4384" w14:paraId="52DF78F1"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608EB0F"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F2E8E50"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169A89"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333CD4" w14:textId="77777777" w:rsidR="006A4384" w:rsidRPr="00645014" w:rsidRDefault="006A4384" w:rsidP="00BD258D">
            <w:pPr>
              <w:pStyle w:val="TableText"/>
              <w:spacing w:before="0" w:after="0"/>
              <w:jc w:val="center"/>
            </w:pPr>
            <w:r w:rsidRPr="00645014">
              <w:t>0.03</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B180AA"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2A19F98"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6D748001" w14:textId="77777777" w:rsidR="006A4384" w:rsidRPr="001A6C5E" w:rsidRDefault="006A4384" w:rsidP="00BD258D">
            <w:pPr>
              <w:pStyle w:val="TableText"/>
              <w:spacing w:before="0" w:after="0"/>
              <w:jc w:val="center"/>
              <w:rPr>
                <w:color w:val="FFFFFF" w:themeColor="background1"/>
              </w:rPr>
            </w:pPr>
            <w:r w:rsidRPr="001A6C5E">
              <w:rPr>
                <w:rFonts w:cs="Calibri"/>
                <w:color w:val="FFFFFF" w:themeColor="background1"/>
              </w:rPr>
              <w:t>1.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95F94E2" w14:textId="77777777" w:rsidR="006A4384" w:rsidRPr="00943E65" w:rsidRDefault="006A4384" w:rsidP="00BD258D">
            <w:pPr>
              <w:pStyle w:val="TableText"/>
              <w:spacing w:before="0" w:after="0"/>
              <w:jc w:val="center"/>
            </w:pPr>
          </w:p>
        </w:tc>
      </w:tr>
      <w:tr w:rsidR="006A4384" w14:paraId="3438D5B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22FA365"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89C3E78"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D156731"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24CEB1" w14:textId="77777777" w:rsidR="006A4384" w:rsidRPr="00645014" w:rsidRDefault="006A4384" w:rsidP="00BD258D">
            <w:pPr>
              <w:pStyle w:val="TableText"/>
              <w:spacing w:before="0" w:after="0"/>
              <w:jc w:val="center"/>
            </w:pPr>
            <w:r w:rsidRPr="00645014">
              <w:t>0.03</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1A3AEF"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D53CC7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62D81C24" w14:textId="77777777" w:rsidR="006A4384" w:rsidRPr="001A6C5E" w:rsidRDefault="006A4384" w:rsidP="00BD258D">
            <w:pPr>
              <w:pStyle w:val="TableText"/>
              <w:spacing w:before="0" w:after="0"/>
              <w:jc w:val="center"/>
              <w:rPr>
                <w:color w:val="FFFFFF" w:themeColor="background1"/>
              </w:rPr>
            </w:pPr>
            <w:r w:rsidRPr="001A6C5E">
              <w:rPr>
                <w:rFonts w:cs="Calibri"/>
                <w:color w:val="FFFFFF" w:themeColor="background1"/>
              </w:rPr>
              <w:t>0.97</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BC7748" w14:textId="77777777" w:rsidR="006A4384" w:rsidRPr="00943E65" w:rsidRDefault="006A4384" w:rsidP="00BD258D">
            <w:pPr>
              <w:pStyle w:val="TableText"/>
              <w:spacing w:before="0" w:after="0"/>
              <w:jc w:val="center"/>
            </w:pPr>
          </w:p>
        </w:tc>
      </w:tr>
      <w:tr w:rsidR="006A4384" w14:paraId="35AC4B7A"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36B3E59"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4439BA6"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B6F56F"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5F2A420" w14:textId="77777777" w:rsidR="006A4384" w:rsidRPr="00645014" w:rsidRDefault="006A4384" w:rsidP="00BD258D">
            <w:pPr>
              <w:pStyle w:val="TableText"/>
              <w:spacing w:before="0" w:after="0"/>
              <w:jc w:val="center"/>
            </w:pPr>
            <w:r w:rsidRPr="00645014">
              <w:t>0.04</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8F42C2"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00CBDD"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1899D0C1" w14:textId="77777777" w:rsidR="006A4384" w:rsidRPr="001A6C5E" w:rsidRDefault="006A4384" w:rsidP="00BD258D">
            <w:pPr>
              <w:pStyle w:val="TableText"/>
              <w:spacing w:before="0" w:after="0"/>
              <w:jc w:val="center"/>
              <w:rPr>
                <w:color w:val="FFFFFF" w:themeColor="background1"/>
              </w:rPr>
            </w:pPr>
            <w:r w:rsidRPr="001A6C5E">
              <w:rPr>
                <w:rFonts w:cs="Calibri"/>
                <w:color w:val="FFFFFF" w:themeColor="background1"/>
              </w:rPr>
              <w:t>1.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FEA2C24" w14:textId="77777777" w:rsidR="006A4384" w:rsidRPr="00943E65" w:rsidRDefault="006A4384" w:rsidP="00BD258D">
            <w:pPr>
              <w:pStyle w:val="TableText"/>
              <w:spacing w:before="0" w:after="0"/>
              <w:jc w:val="center"/>
            </w:pPr>
          </w:p>
        </w:tc>
      </w:tr>
      <w:tr w:rsidR="006A4384" w14:paraId="264E065C" w14:textId="77777777" w:rsidTr="006A4384">
        <w:trPr>
          <w:cantSplit/>
        </w:trPr>
        <w:tc>
          <w:tcPr>
            <w:tcW w:w="1134"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DD85E77" w14:textId="77777777" w:rsidR="006A4384" w:rsidRPr="00943E65" w:rsidRDefault="006A4384" w:rsidP="00BD258D">
            <w:pPr>
              <w:pStyle w:val="TableText"/>
              <w:spacing w:before="0" w:after="0"/>
            </w:pPr>
            <w:r w:rsidRPr="00943E65">
              <w:t xml:space="preserve">Bony </w:t>
            </w:r>
            <w:r>
              <w:t>herring</w:t>
            </w: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0ACB838" w14:textId="77777777" w:rsidR="006A4384" w:rsidRPr="00943E65" w:rsidRDefault="006A4384" w:rsidP="00BD258D">
            <w:pPr>
              <w:pStyle w:val="TableText"/>
              <w:spacing w:before="0" w:after="0"/>
            </w:pPr>
            <w:r w:rsidRPr="00943E65">
              <w:t>Edward-Wakool</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243700"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5EE21A"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014D6E3" w14:textId="77777777" w:rsidR="006A4384" w:rsidRPr="007E726B" w:rsidRDefault="006A4384" w:rsidP="00BD258D">
            <w:pPr>
              <w:pStyle w:val="TableText"/>
              <w:spacing w:before="0" w:after="0"/>
              <w:jc w:val="center"/>
            </w:pPr>
            <w:r w:rsidRPr="007E726B">
              <w:rPr>
                <w:rFonts w:cs="Calibri"/>
              </w:rPr>
              <w:t>0.00</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A849B5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C47CFB0"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9F77B9C" w14:textId="77777777" w:rsidR="006A4384" w:rsidRPr="00943E65" w:rsidRDefault="006A4384" w:rsidP="00BD258D">
            <w:pPr>
              <w:pStyle w:val="TableText"/>
              <w:spacing w:before="0" w:after="0"/>
              <w:jc w:val="center"/>
            </w:pPr>
          </w:p>
        </w:tc>
      </w:tr>
      <w:tr w:rsidR="006A4384" w14:paraId="6B8AF4E0"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A56C679"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E08DBA3"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DEC13A"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A78CB5" w14:textId="77777777" w:rsidR="006A4384" w:rsidRPr="00645014" w:rsidRDefault="006A4384" w:rsidP="00BD258D">
            <w:pPr>
              <w:pStyle w:val="TableText"/>
              <w:spacing w:before="0" w:after="0"/>
              <w:jc w:val="center"/>
            </w:pPr>
            <w:r w:rsidRPr="00645014">
              <w:t>0.00</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CDF642" w14:textId="77777777" w:rsidR="006A4384" w:rsidRPr="007E726B" w:rsidRDefault="006A4384" w:rsidP="00BD258D">
            <w:pPr>
              <w:pStyle w:val="TableText"/>
              <w:spacing w:before="0" w:after="0"/>
              <w:jc w:val="center"/>
            </w:pPr>
            <w:r w:rsidRPr="007E726B">
              <w:rPr>
                <w:rFonts w:cs="Calibri"/>
              </w:rPr>
              <w:t>0.00</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6D419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79B16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F9829DD" w14:textId="77777777" w:rsidR="006A4384" w:rsidRPr="00943E65" w:rsidRDefault="006A4384" w:rsidP="00BD258D">
            <w:pPr>
              <w:pStyle w:val="TableText"/>
              <w:spacing w:before="0" w:after="0"/>
              <w:jc w:val="center"/>
            </w:pPr>
          </w:p>
        </w:tc>
      </w:tr>
      <w:tr w:rsidR="006A4384" w14:paraId="4DE61CA2"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CE11D4D"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32DEA69"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86BD5F"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231BCFD6" w14:textId="77777777" w:rsidR="006A4384" w:rsidRPr="00645014" w:rsidRDefault="006A4384" w:rsidP="00BD258D">
            <w:pPr>
              <w:pStyle w:val="TableText"/>
              <w:spacing w:before="0" w:after="0"/>
              <w:jc w:val="center"/>
            </w:pPr>
            <w:r w:rsidRPr="00645014">
              <w:t>0.86</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D0114E9" w14:textId="77777777" w:rsidR="006A4384" w:rsidRPr="007E726B" w:rsidRDefault="006A4384" w:rsidP="00BD258D">
            <w:pPr>
              <w:pStyle w:val="TableText"/>
              <w:spacing w:before="0" w:after="0"/>
              <w:jc w:val="center"/>
            </w:pPr>
            <w:r w:rsidRPr="007E726B">
              <w:rPr>
                <w:rFonts w:cs="Calibri"/>
              </w:rPr>
              <w:t>0.00</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8C3C7C"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F9350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E74B23A" w14:textId="77777777" w:rsidR="006A4384" w:rsidRPr="00943E65" w:rsidRDefault="006A4384" w:rsidP="00BD258D">
            <w:pPr>
              <w:pStyle w:val="TableText"/>
              <w:spacing w:before="0" w:after="0"/>
              <w:jc w:val="center"/>
            </w:pPr>
          </w:p>
        </w:tc>
      </w:tr>
      <w:tr w:rsidR="006A4384" w14:paraId="5A84B869"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FE54A39"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A5D183D"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77CA75"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5E9EAC5D" w14:textId="77777777" w:rsidR="006A4384" w:rsidRPr="00645014" w:rsidRDefault="006A4384" w:rsidP="00BD258D">
            <w:pPr>
              <w:pStyle w:val="TableText"/>
              <w:spacing w:before="0" w:after="0"/>
              <w:jc w:val="center"/>
            </w:pPr>
            <w:r w:rsidRPr="00645014">
              <w:t>0.88</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475F07" w14:textId="77777777" w:rsidR="006A4384" w:rsidRPr="007E726B" w:rsidRDefault="006A4384" w:rsidP="00BD258D">
            <w:pPr>
              <w:pStyle w:val="TableText"/>
              <w:spacing w:before="0" w:after="0"/>
              <w:jc w:val="center"/>
            </w:pPr>
            <w:r w:rsidRPr="007E726B">
              <w:rPr>
                <w:rFonts w:cs="Calibri"/>
              </w:rPr>
              <w:t>0.00</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51550F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DCF9070"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EE4CC76" w14:textId="77777777" w:rsidR="006A4384" w:rsidRPr="00943E65" w:rsidRDefault="006A4384" w:rsidP="00BD258D">
            <w:pPr>
              <w:pStyle w:val="TableText"/>
              <w:spacing w:before="0" w:after="0"/>
              <w:jc w:val="center"/>
            </w:pPr>
          </w:p>
        </w:tc>
      </w:tr>
      <w:tr w:rsidR="006A4384" w14:paraId="12BE15B0"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0A38390"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BFB08FA"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94143F"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D97BEC" w14:textId="77777777" w:rsidR="006A4384" w:rsidRPr="00645014" w:rsidRDefault="006A4384" w:rsidP="00BD258D">
            <w:pPr>
              <w:pStyle w:val="TableText"/>
              <w:spacing w:before="0" w:after="0"/>
              <w:jc w:val="center"/>
            </w:pPr>
            <w:r w:rsidRPr="00645014">
              <w:t>0.47</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973C7B3" w14:textId="77777777" w:rsidR="006A4384" w:rsidRPr="007E726B" w:rsidRDefault="006A4384" w:rsidP="00BD258D">
            <w:pPr>
              <w:pStyle w:val="TableText"/>
              <w:spacing w:before="0" w:after="0"/>
              <w:jc w:val="center"/>
            </w:pPr>
            <w:r w:rsidRPr="007E726B">
              <w:rPr>
                <w:rFonts w:cs="Calibri"/>
              </w:rPr>
              <w:t>0.34</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9C11C5C"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69B257"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1EB80EF" w14:textId="77777777" w:rsidR="006A4384" w:rsidRPr="00943E65" w:rsidRDefault="006A4384" w:rsidP="00BD258D">
            <w:pPr>
              <w:pStyle w:val="TableText"/>
              <w:spacing w:before="0" w:after="0"/>
              <w:jc w:val="center"/>
            </w:pPr>
          </w:p>
        </w:tc>
      </w:tr>
      <w:tr w:rsidR="006A4384" w14:paraId="34B47492"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152B1A5"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C75BCF6"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BDF2825"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4B13FA2B" w14:textId="77777777" w:rsidR="006A4384" w:rsidRPr="00645014" w:rsidRDefault="006A4384" w:rsidP="00BD258D">
            <w:pPr>
              <w:pStyle w:val="TableText"/>
              <w:spacing w:before="0" w:after="0"/>
              <w:jc w:val="center"/>
            </w:pPr>
            <w:r w:rsidRPr="00645014">
              <w:t>0.85</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711E95" w14:textId="77777777" w:rsidR="006A4384" w:rsidRPr="007E726B" w:rsidRDefault="006A4384" w:rsidP="00BD258D">
            <w:pPr>
              <w:pStyle w:val="TableText"/>
              <w:spacing w:before="0" w:after="0"/>
              <w:jc w:val="center"/>
            </w:pPr>
            <w:r w:rsidRPr="007E726B">
              <w:rPr>
                <w:rFonts w:cs="Calibri"/>
              </w:rPr>
              <w:t>0.00</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AF279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8F00E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21B1F2" w14:textId="77777777" w:rsidR="006A4384" w:rsidRPr="00943E65" w:rsidRDefault="006A4384" w:rsidP="00BD258D">
            <w:pPr>
              <w:pStyle w:val="TableText"/>
              <w:spacing w:before="0" w:after="0"/>
              <w:jc w:val="center"/>
            </w:pPr>
          </w:p>
        </w:tc>
      </w:tr>
      <w:tr w:rsidR="006A4384" w14:paraId="3723CAFF"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9E8CEFF"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359CAD4" w14:textId="77777777" w:rsidR="006A4384" w:rsidRPr="00943E65" w:rsidRDefault="006A4384" w:rsidP="00BD258D">
            <w:pPr>
              <w:pStyle w:val="TableText"/>
              <w:spacing w:before="0" w:after="0"/>
            </w:pPr>
            <w:r w:rsidRPr="00943E65">
              <w:t>Goulburn</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C6F7B6"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A19F301"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08C7129" w14:textId="77777777" w:rsidR="006A4384" w:rsidRPr="007E726B" w:rsidRDefault="006A4384" w:rsidP="00BD258D">
            <w:pPr>
              <w:pStyle w:val="TableText"/>
              <w:spacing w:before="0" w:after="0"/>
              <w:jc w:val="center"/>
            </w:pPr>
            <w:r w:rsidRPr="007E726B">
              <w:rPr>
                <w:rFonts w:cs="Calibri"/>
              </w:rPr>
              <w:t>0.19</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DE1F37"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605B59"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59D1B0E" w14:textId="77777777" w:rsidR="006A4384" w:rsidRPr="00943E65" w:rsidRDefault="006A4384" w:rsidP="00BD258D">
            <w:pPr>
              <w:pStyle w:val="TableText"/>
              <w:spacing w:before="0" w:after="0"/>
              <w:jc w:val="center"/>
            </w:pPr>
          </w:p>
        </w:tc>
      </w:tr>
      <w:tr w:rsidR="006A4384" w14:paraId="4F6DF9FE"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32F5A1F"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AA14E05"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93B1246"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A38D608"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177B923" w14:textId="77777777" w:rsidR="006A4384" w:rsidRPr="007E726B" w:rsidRDefault="006A4384" w:rsidP="00BD258D">
            <w:pPr>
              <w:pStyle w:val="TableText"/>
              <w:spacing w:before="0" w:after="0"/>
              <w:jc w:val="center"/>
            </w:pPr>
            <w:r w:rsidRPr="007E726B">
              <w:rPr>
                <w:rFonts w:cs="Calibri"/>
              </w:rPr>
              <w:t>0.11</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906517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26F8B88"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C48C9AE" w14:textId="77777777" w:rsidR="006A4384" w:rsidRPr="00943E65" w:rsidRDefault="006A4384" w:rsidP="00BD258D">
            <w:pPr>
              <w:pStyle w:val="TableText"/>
              <w:spacing w:before="0" w:after="0"/>
              <w:jc w:val="center"/>
            </w:pPr>
          </w:p>
        </w:tc>
      </w:tr>
      <w:tr w:rsidR="006A4384" w14:paraId="5B1D517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91C60B0"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0B60A7D"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2BD5359"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33536C"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144B1F" w14:textId="77777777" w:rsidR="006A4384" w:rsidRPr="007E726B" w:rsidRDefault="006A4384" w:rsidP="00BD258D">
            <w:pPr>
              <w:pStyle w:val="TableText"/>
              <w:spacing w:before="0" w:after="0"/>
              <w:jc w:val="center"/>
            </w:pPr>
            <w:r w:rsidRPr="007E726B">
              <w:rPr>
                <w:rFonts w:cs="Calibri"/>
              </w:rPr>
              <w:t>0.15</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592CBE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BA4A56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69FD0A" w14:textId="77777777" w:rsidR="006A4384" w:rsidRPr="00943E65" w:rsidRDefault="006A4384" w:rsidP="00BD258D">
            <w:pPr>
              <w:pStyle w:val="TableText"/>
              <w:spacing w:before="0" w:after="0"/>
              <w:jc w:val="center"/>
            </w:pPr>
          </w:p>
        </w:tc>
      </w:tr>
      <w:tr w:rsidR="006A4384" w14:paraId="4DE746A3"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ECAD3D8"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62DACE2" w14:textId="77777777" w:rsidR="006A4384" w:rsidRPr="00943E65" w:rsidRDefault="006A4384" w:rsidP="00BD258D">
            <w:pPr>
              <w:pStyle w:val="TableText"/>
              <w:spacing w:before="0" w:after="0"/>
            </w:pPr>
            <w:r w:rsidRPr="00943E65">
              <w:t>Gwydir</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4E2268"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8AD47C"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0677AF" w14:textId="77777777" w:rsidR="006A4384" w:rsidRPr="007E726B" w:rsidRDefault="006A4384" w:rsidP="00BD258D">
            <w:pPr>
              <w:pStyle w:val="TableText"/>
              <w:spacing w:before="0" w:after="0"/>
              <w:jc w:val="center"/>
            </w:pPr>
            <w:r w:rsidRPr="007E726B">
              <w:rPr>
                <w:rFonts w:cs="Calibri"/>
              </w:rPr>
              <w:t>0.22</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D2A37DC"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ADD11C"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3BDF04" w14:textId="77777777" w:rsidR="006A4384" w:rsidRPr="00943E65" w:rsidRDefault="006A4384" w:rsidP="00BD258D">
            <w:pPr>
              <w:pStyle w:val="TableText"/>
              <w:spacing w:before="0" w:after="0"/>
              <w:jc w:val="center"/>
            </w:pPr>
          </w:p>
        </w:tc>
      </w:tr>
      <w:tr w:rsidR="006A4384" w14:paraId="1495005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C8DBF2C"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4EBD14E"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5C95A68"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189DFCAF" w14:textId="77777777" w:rsidR="006A4384" w:rsidRPr="00645014" w:rsidRDefault="006A4384" w:rsidP="00BD258D">
            <w:pPr>
              <w:pStyle w:val="TableText"/>
              <w:spacing w:before="0" w:after="0"/>
              <w:jc w:val="center"/>
            </w:pPr>
            <w:r w:rsidRPr="00645014">
              <w:t>0.79</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FF38230" w14:textId="77777777" w:rsidR="006A4384" w:rsidRPr="007E726B" w:rsidRDefault="006A4384" w:rsidP="00BD258D">
            <w:pPr>
              <w:pStyle w:val="TableText"/>
              <w:spacing w:before="0" w:after="0"/>
              <w:jc w:val="center"/>
            </w:pPr>
            <w:r w:rsidRPr="007E726B">
              <w:rPr>
                <w:rFonts w:cs="Calibri"/>
              </w:rPr>
              <w:t>0.46</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BD6699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B9EA7B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095F999" w14:textId="77777777" w:rsidR="006A4384" w:rsidRPr="00943E65" w:rsidRDefault="006A4384" w:rsidP="00BD258D">
            <w:pPr>
              <w:pStyle w:val="TableText"/>
              <w:spacing w:before="0" w:after="0"/>
              <w:jc w:val="center"/>
            </w:pPr>
          </w:p>
        </w:tc>
      </w:tr>
      <w:tr w:rsidR="006A4384" w14:paraId="139D6E61"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33A74A1"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49908DC"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F5C33D"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384FDF1E" w14:textId="77777777" w:rsidR="006A4384" w:rsidRPr="00645014" w:rsidRDefault="006A4384" w:rsidP="00BD258D">
            <w:pPr>
              <w:pStyle w:val="TableText"/>
              <w:spacing w:before="0" w:after="0"/>
              <w:jc w:val="center"/>
            </w:pPr>
            <w:r w:rsidRPr="00645014">
              <w:t>0.79</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2F4136" w14:textId="77777777" w:rsidR="006A4384" w:rsidRPr="007E726B" w:rsidRDefault="006A4384" w:rsidP="00BD258D">
            <w:pPr>
              <w:pStyle w:val="TableText"/>
              <w:spacing w:before="0" w:after="0"/>
              <w:jc w:val="center"/>
            </w:pPr>
            <w:r w:rsidRPr="007E726B">
              <w:rPr>
                <w:rFonts w:cs="Calibri"/>
              </w:rPr>
              <w:t>0.46</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EE5A11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62AFF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705C683" w14:textId="77777777" w:rsidR="006A4384" w:rsidRPr="00943E65" w:rsidRDefault="006A4384" w:rsidP="00BD258D">
            <w:pPr>
              <w:pStyle w:val="TableText"/>
              <w:spacing w:before="0" w:after="0"/>
              <w:jc w:val="center"/>
            </w:pPr>
          </w:p>
        </w:tc>
      </w:tr>
      <w:tr w:rsidR="006A4384" w14:paraId="0F78D6C4"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9A02A1A"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07BD707"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9F4E822"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37A29DB" w14:textId="77777777" w:rsidR="006A4384" w:rsidRPr="00645014" w:rsidRDefault="006A4384" w:rsidP="00BD258D">
            <w:pPr>
              <w:pStyle w:val="TableText"/>
              <w:spacing w:before="0" w:after="0"/>
              <w:jc w:val="center"/>
            </w:pPr>
            <w:r w:rsidRPr="00645014">
              <w:t>0.00</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A497AA" w14:textId="77777777" w:rsidR="006A4384" w:rsidRPr="007E726B" w:rsidRDefault="006A4384" w:rsidP="00BD258D">
            <w:pPr>
              <w:pStyle w:val="TableText"/>
              <w:spacing w:before="0" w:after="0"/>
              <w:jc w:val="center"/>
            </w:pPr>
            <w:r w:rsidRPr="007E726B">
              <w:rPr>
                <w:rFonts w:cs="Calibri"/>
              </w:rPr>
              <w:t>0.00</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5B3E2F"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6D5A5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302142" w14:textId="77777777" w:rsidR="006A4384" w:rsidRPr="00943E65" w:rsidRDefault="006A4384" w:rsidP="00BD258D">
            <w:pPr>
              <w:pStyle w:val="TableText"/>
              <w:spacing w:before="0" w:after="0"/>
              <w:jc w:val="center"/>
            </w:pPr>
          </w:p>
        </w:tc>
      </w:tr>
      <w:tr w:rsidR="006A4384" w14:paraId="56F9920E"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9D3E55C"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112D130"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F00551"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5808B6F6" w14:textId="77777777" w:rsidR="006A4384" w:rsidRPr="00645014" w:rsidRDefault="006A4384" w:rsidP="00BD258D">
            <w:pPr>
              <w:pStyle w:val="TableText"/>
              <w:spacing w:before="0" w:after="0"/>
              <w:jc w:val="center"/>
            </w:pPr>
            <w:r w:rsidRPr="00645014">
              <w:t>0.82</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15FE098" w14:textId="77777777" w:rsidR="006A4384" w:rsidRPr="007E726B" w:rsidRDefault="006A4384" w:rsidP="00BD258D">
            <w:pPr>
              <w:pStyle w:val="TableText"/>
              <w:spacing w:before="0" w:after="0"/>
              <w:jc w:val="center"/>
            </w:pPr>
            <w:r w:rsidRPr="007E726B">
              <w:rPr>
                <w:rFonts w:cs="Calibri"/>
              </w:rPr>
              <w:t>0.37</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38104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FD4F3DF"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79C6C75" w14:textId="77777777" w:rsidR="006A4384" w:rsidRPr="00943E65" w:rsidRDefault="006A4384" w:rsidP="00BD258D">
            <w:pPr>
              <w:pStyle w:val="TableText"/>
              <w:spacing w:before="0" w:after="0"/>
              <w:jc w:val="center"/>
            </w:pPr>
          </w:p>
        </w:tc>
      </w:tr>
      <w:tr w:rsidR="006A4384" w14:paraId="0AFDE7AE"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F64FCDA"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04501E7"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66B211"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CA0408" w14:textId="77777777" w:rsidR="006A4384" w:rsidRPr="00645014" w:rsidRDefault="006A4384" w:rsidP="00BD258D">
            <w:pPr>
              <w:pStyle w:val="TableText"/>
              <w:spacing w:before="0" w:after="0"/>
              <w:jc w:val="center"/>
            </w:pPr>
            <w:r w:rsidRPr="00645014">
              <w:t>0.17</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9094FD1"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547E58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3C8B3D"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7B662EC" w14:textId="77777777" w:rsidR="006A4384" w:rsidRPr="00943E65" w:rsidRDefault="006A4384" w:rsidP="00BD258D">
            <w:pPr>
              <w:pStyle w:val="TableText"/>
              <w:spacing w:before="0" w:after="0"/>
              <w:jc w:val="center"/>
            </w:pPr>
          </w:p>
        </w:tc>
      </w:tr>
      <w:tr w:rsidR="006A4384" w14:paraId="7D5691B2"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9ADBFEC"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9A8A60A" w14:textId="77777777" w:rsidR="006A4384" w:rsidRPr="00943E65" w:rsidRDefault="006A4384" w:rsidP="00BD258D">
            <w:pPr>
              <w:pStyle w:val="TableText"/>
              <w:spacing w:before="0" w:after="0"/>
            </w:pPr>
            <w:r w:rsidRPr="00943E65">
              <w:t>Lachlan</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5F6974A"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16BA91"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2300077F" w14:textId="77777777" w:rsidR="006A4384" w:rsidRPr="001A6C5E" w:rsidRDefault="006A4384" w:rsidP="00BD258D">
            <w:pPr>
              <w:pStyle w:val="TableText"/>
              <w:spacing w:before="0" w:after="0"/>
              <w:jc w:val="center"/>
              <w:rPr>
                <w:color w:val="FFFFFF" w:themeColor="background1"/>
              </w:rPr>
            </w:pPr>
            <w:r w:rsidRPr="001A6C5E">
              <w:rPr>
                <w:rFonts w:cs="Calibri"/>
                <w:color w:val="FFFFFF" w:themeColor="background1"/>
              </w:rPr>
              <w:t>0.99</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32C5D2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7FEFFC7"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CA7683C" w14:textId="77777777" w:rsidR="006A4384" w:rsidRPr="00943E65" w:rsidRDefault="006A4384" w:rsidP="00BD258D">
            <w:pPr>
              <w:pStyle w:val="TableText"/>
              <w:spacing w:before="0" w:after="0"/>
              <w:jc w:val="center"/>
            </w:pPr>
          </w:p>
        </w:tc>
      </w:tr>
      <w:tr w:rsidR="006A4384" w14:paraId="1ED63EFF"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D2059F0"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D274B31"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77C6C25"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0B4D9D03" w14:textId="77777777" w:rsidR="006A4384" w:rsidRPr="00645014" w:rsidRDefault="006A4384" w:rsidP="00BD258D">
            <w:pPr>
              <w:pStyle w:val="TableText"/>
              <w:spacing w:before="0" w:after="0"/>
              <w:jc w:val="center"/>
            </w:pPr>
            <w:r w:rsidRPr="00645014">
              <w:t>0.85</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B8D4033" w14:textId="77777777" w:rsidR="006A4384" w:rsidRPr="007E726B" w:rsidRDefault="006A4384" w:rsidP="00BD258D">
            <w:pPr>
              <w:pStyle w:val="TableText"/>
              <w:spacing w:before="0" w:after="0"/>
              <w:jc w:val="center"/>
            </w:pPr>
            <w:r w:rsidRPr="007E726B">
              <w:rPr>
                <w:rFonts w:cs="Calibri"/>
              </w:rPr>
              <w:t>0.02</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E4C2A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70BC67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9C8FE73" w14:textId="77777777" w:rsidR="006A4384" w:rsidRPr="00943E65" w:rsidRDefault="006A4384" w:rsidP="00BD258D">
            <w:pPr>
              <w:pStyle w:val="TableText"/>
              <w:spacing w:before="0" w:after="0"/>
              <w:jc w:val="center"/>
            </w:pPr>
          </w:p>
        </w:tc>
      </w:tr>
      <w:tr w:rsidR="006A4384" w14:paraId="557DC337"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C3B7F7A"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1961FB2"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74AC83A"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AF04DBC" w14:textId="77777777" w:rsidR="006A4384" w:rsidRPr="00645014" w:rsidRDefault="006A4384" w:rsidP="00BD258D">
            <w:pPr>
              <w:pStyle w:val="TableText"/>
              <w:spacing w:before="0" w:after="0"/>
              <w:jc w:val="center"/>
            </w:pPr>
            <w:r w:rsidRPr="00645014">
              <w:t>0.18</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FE2F805" w14:textId="77777777" w:rsidR="006A4384" w:rsidRPr="007E726B" w:rsidRDefault="006A4384" w:rsidP="00BD258D">
            <w:pPr>
              <w:pStyle w:val="TableText"/>
              <w:spacing w:before="0" w:after="0"/>
              <w:jc w:val="center"/>
            </w:pPr>
            <w:r w:rsidRPr="007E726B">
              <w:rPr>
                <w:rFonts w:cs="Calibri"/>
              </w:rPr>
              <w:t>0.28</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1519FAD"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676AB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76CC05" w14:textId="77777777" w:rsidR="006A4384" w:rsidRPr="00943E65" w:rsidRDefault="006A4384" w:rsidP="00BD258D">
            <w:pPr>
              <w:pStyle w:val="TableText"/>
              <w:spacing w:before="0" w:after="0"/>
              <w:jc w:val="center"/>
            </w:pPr>
          </w:p>
        </w:tc>
      </w:tr>
      <w:tr w:rsidR="006A4384" w14:paraId="624D69C6"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4B7084B"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CC613FE"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F9BC96"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78C47AA4" w14:textId="77777777" w:rsidR="006A4384" w:rsidRPr="00645014" w:rsidRDefault="006A4384" w:rsidP="00BD258D">
            <w:pPr>
              <w:pStyle w:val="TableText"/>
              <w:spacing w:before="0" w:after="0"/>
              <w:jc w:val="center"/>
            </w:pPr>
            <w:r w:rsidRPr="00645014">
              <w:t>0.89</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4A1CF9B" w14:textId="77777777" w:rsidR="006A4384" w:rsidRPr="007E726B" w:rsidRDefault="006A4384" w:rsidP="00BD258D">
            <w:pPr>
              <w:pStyle w:val="TableText"/>
              <w:spacing w:before="0" w:after="0"/>
              <w:jc w:val="center"/>
            </w:pPr>
            <w:r w:rsidRPr="007E726B">
              <w:rPr>
                <w:rFonts w:cs="Calibri"/>
              </w:rPr>
              <w:t>0.00</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EA621A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670F2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ABCA687" w14:textId="77777777" w:rsidR="006A4384" w:rsidRPr="00943E65" w:rsidRDefault="006A4384" w:rsidP="00BD258D">
            <w:pPr>
              <w:pStyle w:val="TableText"/>
              <w:spacing w:before="0" w:after="0"/>
              <w:jc w:val="center"/>
            </w:pPr>
          </w:p>
        </w:tc>
      </w:tr>
      <w:tr w:rsidR="006A4384" w14:paraId="45722022"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EDFBDE0"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8841842"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A38CAA"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3585D27" w14:textId="77777777" w:rsidR="006A4384" w:rsidRPr="00645014" w:rsidRDefault="006A4384" w:rsidP="00BD258D">
            <w:pPr>
              <w:pStyle w:val="TableText"/>
              <w:spacing w:before="0" w:after="0"/>
              <w:jc w:val="center"/>
            </w:pPr>
            <w:r w:rsidRPr="00645014">
              <w:t>0.25</w:t>
            </w:r>
          </w:p>
        </w:tc>
        <w:tc>
          <w:tcPr>
            <w:tcW w:w="1191"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4FFA83B3" w14:textId="77777777" w:rsidR="006A4384" w:rsidRPr="007E726B" w:rsidRDefault="006A4384" w:rsidP="00BD258D">
            <w:pPr>
              <w:pStyle w:val="TableText"/>
              <w:spacing w:before="0" w:after="0"/>
              <w:jc w:val="center"/>
            </w:pPr>
            <w:r w:rsidRPr="001A6C5E">
              <w:rPr>
                <w:rFonts w:cs="Calibri"/>
                <w:color w:val="FFFFFF" w:themeColor="background1"/>
              </w:rPr>
              <w:t>0.97</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9B3E6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B596C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658A2A" w14:textId="77777777" w:rsidR="006A4384" w:rsidRPr="00943E65" w:rsidRDefault="006A4384" w:rsidP="00BD258D">
            <w:pPr>
              <w:pStyle w:val="TableText"/>
              <w:spacing w:before="0" w:after="0"/>
              <w:jc w:val="center"/>
            </w:pPr>
          </w:p>
        </w:tc>
      </w:tr>
      <w:tr w:rsidR="006A4384" w14:paraId="0C7D8CAC"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6479F01"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4ABBD5C"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8C3DA7"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1E25F13C" w14:textId="77777777" w:rsidR="006A4384" w:rsidRPr="00645014" w:rsidRDefault="006A4384" w:rsidP="00BD258D">
            <w:pPr>
              <w:pStyle w:val="TableText"/>
              <w:spacing w:before="0" w:after="0"/>
              <w:jc w:val="center"/>
            </w:pPr>
            <w:r w:rsidRPr="00645014">
              <w:t>0.87</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A43BCD" w14:textId="77777777" w:rsidR="006A4384" w:rsidRPr="007E726B" w:rsidRDefault="006A4384" w:rsidP="00BD258D">
            <w:pPr>
              <w:pStyle w:val="TableText"/>
              <w:spacing w:before="0" w:after="0"/>
              <w:jc w:val="center"/>
            </w:pPr>
            <w:r w:rsidRPr="007E726B">
              <w:rPr>
                <w:rFonts w:cs="Calibri"/>
              </w:rPr>
              <w:t>0.01</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796F95F"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5E97971"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E4CC47" w14:textId="77777777" w:rsidR="006A4384" w:rsidRPr="00943E65" w:rsidRDefault="006A4384" w:rsidP="00BD258D">
            <w:pPr>
              <w:pStyle w:val="TableText"/>
              <w:spacing w:before="0" w:after="0"/>
              <w:jc w:val="center"/>
            </w:pPr>
          </w:p>
        </w:tc>
      </w:tr>
      <w:tr w:rsidR="006A4384" w14:paraId="04975A89"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78A63E6"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32737FD" w14:textId="77777777" w:rsidR="006A4384" w:rsidRPr="00943E65" w:rsidRDefault="006A4384" w:rsidP="00BD258D">
            <w:pPr>
              <w:pStyle w:val="TableText"/>
              <w:spacing w:before="0" w:after="0"/>
            </w:pPr>
            <w:r w:rsidRPr="00943E65">
              <w:t>Lower Murray</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9B98B0"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163D5F1F" w14:textId="77777777" w:rsidR="006A4384" w:rsidRPr="00645014" w:rsidRDefault="006A4384" w:rsidP="00BD258D">
            <w:pPr>
              <w:pStyle w:val="TableText"/>
              <w:spacing w:before="0" w:after="0"/>
              <w:jc w:val="center"/>
            </w:pPr>
            <w:r w:rsidRPr="00645014">
              <w:t>0.65</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B76F12B" w14:textId="77777777" w:rsidR="006A4384" w:rsidRPr="007E726B" w:rsidRDefault="006A4384" w:rsidP="00BD258D">
            <w:pPr>
              <w:pStyle w:val="TableText"/>
              <w:spacing w:before="0" w:after="0"/>
              <w:jc w:val="center"/>
            </w:pPr>
            <w:r w:rsidRPr="007E726B">
              <w:rPr>
                <w:rFonts w:cs="Calibri"/>
              </w:rPr>
              <w:t>0.22</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0ECE59"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C0EEA00"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333C848" w14:textId="77777777" w:rsidR="006A4384" w:rsidRPr="00943E65" w:rsidRDefault="006A4384" w:rsidP="00BD258D">
            <w:pPr>
              <w:pStyle w:val="TableText"/>
              <w:spacing w:before="0" w:after="0"/>
              <w:jc w:val="center"/>
            </w:pPr>
          </w:p>
        </w:tc>
      </w:tr>
      <w:tr w:rsidR="006A4384" w14:paraId="662A41CF"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D78EE38"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357B9E0"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82B6EB"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CB02878" w14:textId="77777777" w:rsidR="006A4384" w:rsidRPr="00645014" w:rsidRDefault="006A4384" w:rsidP="00BD258D">
            <w:pPr>
              <w:pStyle w:val="TableText"/>
              <w:spacing w:before="0" w:after="0"/>
              <w:jc w:val="center"/>
            </w:pPr>
            <w:r w:rsidRPr="00645014">
              <w:t>0.48</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D0D47ED" w14:textId="77777777" w:rsidR="006A4384" w:rsidRPr="007E726B" w:rsidRDefault="006A4384" w:rsidP="00BD258D">
            <w:pPr>
              <w:pStyle w:val="TableText"/>
              <w:spacing w:before="0" w:after="0"/>
              <w:jc w:val="center"/>
            </w:pPr>
            <w:r w:rsidRPr="007E726B">
              <w:rPr>
                <w:rFonts w:cs="Calibri"/>
              </w:rPr>
              <w:t>0.27</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8D421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2E257C"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C60BC72" w14:textId="77777777" w:rsidR="006A4384" w:rsidRPr="00943E65" w:rsidRDefault="006A4384" w:rsidP="00BD258D">
            <w:pPr>
              <w:pStyle w:val="TableText"/>
              <w:spacing w:before="0" w:after="0"/>
              <w:jc w:val="center"/>
            </w:pPr>
          </w:p>
        </w:tc>
      </w:tr>
      <w:tr w:rsidR="006A4384" w14:paraId="225A7238"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E2B8301"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64DB146"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D96CAA2"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CE87A86" w14:textId="77777777" w:rsidR="006A4384" w:rsidRPr="00645014" w:rsidRDefault="006A4384" w:rsidP="00BD258D">
            <w:pPr>
              <w:pStyle w:val="TableText"/>
              <w:spacing w:before="0" w:after="0"/>
              <w:jc w:val="center"/>
            </w:pPr>
            <w:r w:rsidRPr="00645014">
              <w:t>0.46</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DB14011" w14:textId="77777777" w:rsidR="006A4384" w:rsidRPr="007E726B" w:rsidRDefault="006A4384" w:rsidP="00BD258D">
            <w:pPr>
              <w:pStyle w:val="TableText"/>
              <w:spacing w:before="0" w:after="0"/>
              <w:jc w:val="center"/>
            </w:pPr>
            <w:r w:rsidRPr="007E726B">
              <w:rPr>
                <w:rFonts w:cs="Calibri"/>
              </w:rPr>
              <w:t>0.32</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F3C0C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936EAF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E084FB" w14:textId="77777777" w:rsidR="006A4384" w:rsidRPr="00943E65" w:rsidRDefault="006A4384" w:rsidP="00BD258D">
            <w:pPr>
              <w:pStyle w:val="TableText"/>
              <w:spacing w:before="0" w:after="0"/>
              <w:jc w:val="center"/>
            </w:pPr>
          </w:p>
        </w:tc>
      </w:tr>
      <w:tr w:rsidR="006A4384" w14:paraId="0E33CA9E"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2DC8A71"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1B7B816"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1E162F"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D45F305" w14:textId="77777777" w:rsidR="006A4384" w:rsidRPr="00645014" w:rsidRDefault="006A4384" w:rsidP="00BD258D">
            <w:pPr>
              <w:pStyle w:val="TableText"/>
              <w:spacing w:before="0" w:after="0"/>
              <w:jc w:val="center"/>
            </w:pPr>
            <w:r w:rsidRPr="00645014">
              <w:t>0.47</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F8900DF" w14:textId="77777777" w:rsidR="006A4384" w:rsidRPr="007E726B" w:rsidRDefault="006A4384" w:rsidP="00BD258D">
            <w:pPr>
              <w:pStyle w:val="TableText"/>
              <w:spacing w:before="0" w:after="0"/>
              <w:jc w:val="center"/>
            </w:pPr>
            <w:r w:rsidRPr="007E726B">
              <w:rPr>
                <w:rFonts w:cs="Calibri"/>
              </w:rPr>
              <w:t>0.31</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5F3672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C9B5B6"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4CDFD5" w14:textId="77777777" w:rsidR="006A4384" w:rsidRPr="00943E65" w:rsidRDefault="006A4384" w:rsidP="00BD258D">
            <w:pPr>
              <w:pStyle w:val="TableText"/>
              <w:spacing w:before="0" w:after="0"/>
              <w:jc w:val="center"/>
            </w:pPr>
          </w:p>
        </w:tc>
      </w:tr>
      <w:tr w:rsidR="006A4384" w14:paraId="57A4EA5E"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3F0D9E0"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9E35557"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14DEB42"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4547182C" w14:textId="77777777" w:rsidR="006A4384" w:rsidRPr="00645014" w:rsidRDefault="006A4384" w:rsidP="00BD258D">
            <w:pPr>
              <w:pStyle w:val="TableText"/>
              <w:spacing w:before="0" w:after="0"/>
              <w:jc w:val="center"/>
            </w:pPr>
            <w:r w:rsidRPr="00645014">
              <w:t>0.63</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377179D" w14:textId="77777777" w:rsidR="006A4384" w:rsidRPr="007E726B" w:rsidRDefault="006A4384" w:rsidP="00BD258D">
            <w:pPr>
              <w:pStyle w:val="TableText"/>
              <w:spacing w:before="0" w:after="0"/>
              <w:jc w:val="center"/>
            </w:pPr>
            <w:r w:rsidRPr="007E726B">
              <w:rPr>
                <w:rFonts w:cs="Calibri"/>
              </w:rPr>
              <w:t>0.06</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D1D4C1"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DBA71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BA6C373" w14:textId="77777777" w:rsidR="006A4384" w:rsidRPr="00943E65" w:rsidRDefault="006A4384" w:rsidP="00BD258D">
            <w:pPr>
              <w:pStyle w:val="TableText"/>
              <w:spacing w:before="0" w:after="0"/>
              <w:jc w:val="center"/>
            </w:pPr>
          </w:p>
        </w:tc>
      </w:tr>
      <w:tr w:rsidR="006A4384" w14:paraId="10C0EEF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CBFFEF3"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CA49236" w14:textId="77777777" w:rsidR="006A4384" w:rsidRPr="00943E65" w:rsidRDefault="006A4384" w:rsidP="00BD258D">
            <w:pPr>
              <w:pStyle w:val="TableText"/>
              <w:spacing w:before="0" w:after="0"/>
            </w:pPr>
            <w:r w:rsidRPr="00943E65">
              <w:t>Murrumbidgee</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89E4AD"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16B07D"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7D9E21" w14:textId="77777777" w:rsidR="006A4384" w:rsidRPr="007E726B" w:rsidRDefault="006A4384" w:rsidP="00BD258D">
            <w:pPr>
              <w:pStyle w:val="TableText"/>
              <w:spacing w:before="0" w:after="0"/>
              <w:jc w:val="center"/>
            </w:pPr>
            <w:r w:rsidRPr="007E726B">
              <w:rPr>
                <w:rFonts w:cs="Calibri"/>
              </w:rPr>
              <w:t>0.02</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280F10"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D69FB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BB95A0F" w14:textId="77777777" w:rsidR="006A4384" w:rsidRPr="00943E65" w:rsidRDefault="006A4384" w:rsidP="00BD258D">
            <w:pPr>
              <w:pStyle w:val="TableText"/>
              <w:spacing w:before="0" w:after="0"/>
              <w:jc w:val="center"/>
            </w:pPr>
          </w:p>
        </w:tc>
      </w:tr>
      <w:tr w:rsidR="006A4384" w14:paraId="1016E2D0"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49BEA12"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C6F8FCC"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EC8E74"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3421D008" w14:textId="77777777" w:rsidR="006A4384" w:rsidRPr="00645014" w:rsidRDefault="006A4384" w:rsidP="00BD258D">
            <w:pPr>
              <w:pStyle w:val="TableText"/>
              <w:spacing w:before="0" w:after="0"/>
              <w:jc w:val="center"/>
            </w:pPr>
            <w:r w:rsidRPr="00645014">
              <w:t>0.87</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369F39" w14:textId="77777777" w:rsidR="006A4384" w:rsidRPr="007E726B" w:rsidRDefault="006A4384" w:rsidP="00BD258D">
            <w:pPr>
              <w:pStyle w:val="TableText"/>
              <w:spacing w:before="0" w:after="0"/>
              <w:jc w:val="center"/>
            </w:pPr>
            <w:r w:rsidRPr="007E726B">
              <w:rPr>
                <w:rFonts w:cs="Calibri"/>
              </w:rPr>
              <w:t>0.07</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86F8C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703483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3F6DA05" w14:textId="77777777" w:rsidR="006A4384" w:rsidRPr="00943E65" w:rsidRDefault="006A4384" w:rsidP="00BD258D">
            <w:pPr>
              <w:pStyle w:val="TableText"/>
              <w:spacing w:before="0" w:after="0"/>
              <w:jc w:val="center"/>
            </w:pPr>
          </w:p>
        </w:tc>
      </w:tr>
      <w:tr w:rsidR="006A4384" w14:paraId="324425B2"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907F5BD"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16B4BFF"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C4F448A"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78051FDF" w14:textId="77777777" w:rsidR="006A4384" w:rsidRPr="00645014" w:rsidRDefault="006A4384" w:rsidP="00BD258D">
            <w:pPr>
              <w:pStyle w:val="TableText"/>
              <w:spacing w:before="0" w:after="0"/>
              <w:jc w:val="center"/>
            </w:pPr>
            <w:r w:rsidRPr="00645014">
              <w:t>0.85</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A4A19F" w14:textId="77777777" w:rsidR="006A4384" w:rsidRPr="007E726B" w:rsidRDefault="006A4384" w:rsidP="00BD258D">
            <w:pPr>
              <w:pStyle w:val="TableText"/>
              <w:spacing w:before="0" w:after="0"/>
              <w:jc w:val="center"/>
            </w:pPr>
            <w:r w:rsidRPr="007E726B">
              <w:rPr>
                <w:rFonts w:cs="Calibri"/>
              </w:rPr>
              <w:t>0.02</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D95B7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A965360"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4094260" w14:textId="77777777" w:rsidR="006A4384" w:rsidRPr="00943E65" w:rsidRDefault="006A4384" w:rsidP="00BD258D">
            <w:pPr>
              <w:pStyle w:val="TableText"/>
              <w:spacing w:before="0" w:after="0"/>
              <w:jc w:val="center"/>
            </w:pPr>
          </w:p>
        </w:tc>
      </w:tr>
      <w:tr w:rsidR="006A4384" w14:paraId="28AB94B1"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B66FD7E"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917D731"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2A7358F"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43BEA915" w14:textId="77777777" w:rsidR="006A4384" w:rsidRPr="00645014" w:rsidRDefault="006A4384" w:rsidP="00BD258D">
            <w:pPr>
              <w:pStyle w:val="TableText"/>
              <w:spacing w:before="0" w:after="0"/>
              <w:jc w:val="center"/>
            </w:pPr>
            <w:r w:rsidRPr="00645014">
              <w:t>0.87</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696752" w14:textId="77777777" w:rsidR="006A4384" w:rsidRPr="007E726B" w:rsidRDefault="006A4384" w:rsidP="00BD258D">
            <w:pPr>
              <w:pStyle w:val="TableText"/>
              <w:spacing w:before="0" w:after="0"/>
              <w:jc w:val="center"/>
            </w:pPr>
            <w:r w:rsidRPr="007E726B">
              <w:rPr>
                <w:rFonts w:cs="Calibri"/>
              </w:rPr>
              <w:t>0.02</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AAD5C5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7BCBEF0"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EF5D9A6" w14:textId="77777777" w:rsidR="006A4384" w:rsidRPr="00943E65" w:rsidRDefault="006A4384" w:rsidP="00BD258D">
            <w:pPr>
              <w:pStyle w:val="TableText"/>
              <w:spacing w:before="0" w:after="0"/>
              <w:jc w:val="center"/>
            </w:pPr>
          </w:p>
        </w:tc>
      </w:tr>
      <w:tr w:rsidR="006A4384" w14:paraId="03C70CAB"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974068B"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32BDDD5"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EA1E54"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349A5036" w14:textId="77777777" w:rsidR="006A4384" w:rsidRPr="00645014" w:rsidRDefault="006A4384" w:rsidP="00BD258D">
            <w:pPr>
              <w:pStyle w:val="TableText"/>
              <w:spacing w:before="0" w:after="0"/>
              <w:jc w:val="center"/>
            </w:pPr>
            <w:r w:rsidRPr="00645014">
              <w:t>0.92</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F03FD56" w14:textId="77777777" w:rsidR="006A4384" w:rsidRPr="007E726B" w:rsidRDefault="006A4384" w:rsidP="00BD258D">
            <w:pPr>
              <w:pStyle w:val="TableText"/>
              <w:spacing w:before="0" w:after="0"/>
              <w:jc w:val="center"/>
            </w:pPr>
            <w:r w:rsidRPr="007E726B">
              <w:rPr>
                <w:rFonts w:cs="Calibri"/>
              </w:rPr>
              <w:t>0.01</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1A9E49"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33752C0"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C6E6FE3" w14:textId="77777777" w:rsidR="006A4384" w:rsidRPr="00943E65" w:rsidRDefault="006A4384" w:rsidP="00BD258D">
            <w:pPr>
              <w:pStyle w:val="TableText"/>
              <w:spacing w:before="0" w:after="0"/>
              <w:jc w:val="center"/>
            </w:pPr>
          </w:p>
        </w:tc>
      </w:tr>
      <w:tr w:rsidR="006A4384" w14:paraId="43A82349"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63DAE41"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7529496"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1AEEFA"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524E8DF0" w14:textId="77777777" w:rsidR="006A4384" w:rsidRPr="00645014" w:rsidRDefault="006A4384" w:rsidP="00BD258D">
            <w:pPr>
              <w:pStyle w:val="TableText"/>
              <w:spacing w:before="0" w:after="0"/>
              <w:jc w:val="center"/>
            </w:pPr>
            <w:r w:rsidRPr="00645014">
              <w:t>0.79</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AA814F8" w14:textId="77777777" w:rsidR="006A4384" w:rsidRPr="007E726B" w:rsidRDefault="006A4384" w:rsidP="00BD258D">
            <w:pPr>
              <w:pStyle w:val="TableText"/>
              <w:spacing w:before="0" w:after="0"/>
              <w:jc w:val="center"/>
            </w:pPr>
            <w:r w:rsidRPr="007E726B">
              <w:rPr>
                <w:rFonts w:cs="Calibri"/>
              </w:rPr>
              <w:t>0.46</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D392D56"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58CFB68"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C95A357" w14:textId="77777777" w:rsidR="006A4384" w:rsidRPr="00943E65" w:rsidRDefault="006A4384" w:rsidP="00BD258D">
            <w:pPr>
              <w:pStyle w:val="TableText"/>
              <w:spacing w:before="0" w:after="0"/>
              <w:jc w:val="center"/>
            </w:pPr>
          </w:p>
        </w:tc>
      </w:tr>
      <w:tr w:rsidR="006A4384" w14:paraId="00FCF41C" w14:textId="77777777" w:rsidTr="006A4384">
        <w:trPr>
          <w:cantSplit/>
        </w:trPr>
        <w:tc>
          <w:tcPr>
            <w:tcW w:w="1134"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45E89E7" w14:textId="77777777" w:rsidR="006A4384" w:rsidRPr="00943E65" w:rsidRDefault="006A4384" w:rsidP="00BD258D">
            <w:pPr>
              <w:pStyle w:val="TableText"/>
              <w:spacing w:before="0" w:after="0"/>
            </w:pPr>
            <w:r w:rsidRPr="00943E65">
              <w:t xml:space="preserve">Carp </w:t>
            </w:r>
            <w:r>
              <w:t>gudgeon</w:t>
            </w: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9DD2959" w14:textId="77777777" w:rsidR="006A4384" w:rsidRPr="00943E65" w:rsidRDefault="006A4384" w:rsidP="00BD258D">
            <w:pPr>
              <w:pStyle w:val="TableText"/>
              <w:spacing w:before="0" w:after="0"/>
            </w:pPr>
            <w:r w:rsidRPr="00943E65">
              <w:t>Edward-Wakool</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48831A6"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7E55983"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4A7D6DF"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EB1282"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31FBD6" w14:textId="77777777" w:rsidR="006A4384" w:rsidRPr="007E726B" w:rsidRDefault="006A4384" w:rsidP="00BD258D">
            <w:pPr>
              <w:pStyle w:val="TableText"/>
              <w:spacing w:before="0" w:after="0"/>
              <w:jc w:val="center"/>
            </w:pPr>
            <w:r w:rsidRPr="007E726B">
              <w:rPr>
                <w:rFonts w:cs="Calibri"/>
              </w:rPr>
              <w:t>0.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972F43" w14:textId="77777777" w:rsidR="006A4384" w:rsidRPr="00943E65" w:rsidRDefault="006A4384" w:rsidP="00BD258D">
            <w:pPr>
              <w:pStyle w:val="TableText"/>
              <w:spacing w:before="0" w:after="0"/>
              <w:jc w:val="center"/>
            </w:pPr>
          </w:p>
        </w:tc>
      </w:tr>
      <w:tr w:rsidR="006A4384" w14:paraId="23808FB9"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32D96B0"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6FAA07B"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7EB32AF"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044447" w14:textId="77777777" w:rsidR="006A4384" w:rsidRPr="00645014" w:rsidRDefault="006A4384" w:rsidP="00BD258D">
            <w:pPr>
              <w:pStyle w:val="TableText"/>
              <w:spacing w:before="0" w:after="0"/>
              <w:jc w:val="center"/>
            </w:pPr>
            <w:r w:rsidRPr="00645014">
              <w:t>0.00</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BC3D52"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89516D"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360585E2" w14:textId="77777777" w:rsidR="006A4384" w:rsidRPr="007E726B" w:rsidRDefault="006A4384" w:rsidP="00BD258D">
            <w:pPr>
              <w:pStyle w:val="TableText"/>
              <w:spacing w:before="0" w:after="0"/>
              <w:jc w:val="center"/>
            </w:pPr>
            <w:r w:rsidRPr="007E726B">
              <w:rPr>
                <w:rFonts w:cs="Calibri"/>
              </w:rPr>
              <w:t>0.5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CEE0D4A" w14:textId="77777777" w:rsidR="006A4384" w:rsidRPr="00943E65" w:rsidRDefault="006A4384" w:rsidP="00BD258D">
            <w:pPr>
              <w:pStyle w:val="TableText"/>
              <w:spacing w:before="0" w:after="0"/>
              <w:jc w:val="center"/>
            </w:pPr>
          </w:p>
        </w:tc>
      </w:tr>
      <w:tr w:rsidR="006A4384" w14:paraId="5CE225F2"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6167CC2"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7BCDC11"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535DDB"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504460C4" w14:textId="77777777" w:rsidR="006A4384" w:rsidRPr="00645014" w:rsidRDefault="006A4384" w:rsidP="00BD258D">
            <w:pPr>
              <w:pStyle w:val="TableText"/>
              <w:spacing w:before="0" w:after="0"/>
              <w:jc w:val="center"/>
            </w:pPr>
            <w:r w:rsidRPr="00645014">
              <w:t>0.74</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A41209C"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F8CDF9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3A6B1C78" w14:textId="77777777" w:rsidR="006A4384" w:rsidRPr="007E726B" w:rsidRDefault="006A4384" w:rsidP="00BD258D">
            <w:pPr>
              <w:pStyle w:val="TableText"/>
              <w:spacing w:before="0" w:after="0"/>
              <w:jc w:val="center"/>
            </w:pPr>
            <w:r w:rsidRPr="007E726B">
              <w:rPr>
                <w:rFonts w:cs="Calibri"/>
              </w:rPr>
              <w:t>0.6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A2FF54C" w14:textId="77777777" w:rsidR="006A4384" w:rsidRPr="00943E65" w:rsidRDefault="006A4384" w:rsidP="00BD258D">
            <w:pPr>
              <w:pStyle w:val="TableText"/>
              <w:spacing w:before="0" w:after="0"/>
              <w:jc w:val="center"/>
            </w:pPr>
          </w:p>
        </w:tc>
      </w:tr>
      <w:tr w:rsidR="006A4384" w14:paraId="26464B8D"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AD69DBD"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66E39EB"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DB0D9B2"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549C35AA" w14:textId="77777777" w:rsidR="006A4384" w:rsidRPr="00645014" w:rsidRDefault="006A4384" w:rsidP="00BD258D">
            <w:pPr>
              <w:pStyle w:val="TableText"/>
              <w:spacing w:before="0" w:after="0"/>
              <w:jc w:val="center"/>
            </w:pPr>
            <w:r w:rsidRPr="00645014">
              <w:t>0.74</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C396D9"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7EBF5F"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1A8096BA" w14:textId="77777777" w:rsidR="006A4384" w:rsidRPr="007E726B" w:rsidRDefault="006A4384" w:rsidP="00BD258D">
            <w:pPr>
              <w:pStyle w:val="TableText"/>
              <w:spacing w:before="0" w:after="0"/>
              <w:jc w:val="center"/>
            </w:pPr>
            <w:r w:rsidRPr="007E726B">
              <w:rPr>
                <w:rFonts w:cs="Calibri"/>
              </w:rPr>
              <w:t>0.5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2310BF" w14:textId="77777777" w:rsidR="006A4384" w:rsidRPr="00943E65" w:rsidRDefault="006A4384" w:rsidP="00BD258D">
            <w:pPr>
              <w:pStyle w:val="TableText"/>
              <w:spacing w:before="0" w:after="0"/>
              <w:jc w:val="center"/>
            </w:pPr>
          </w:p>
        </w:tc>
      </w:tr>
      <w:tr w:rsidR="006A4384" w14:paraId="79C7F778"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1CD23BB"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5E0B005"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CDB004"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E6817D" w14:textId="77777777" w:rsidR="006A4384" w:rsidRPr="00645014" w:rsidRDefault="006A4384" w:rsidP="00BD258D">
            <w:pPr>
              <w:pStyle w:val="TableText"/>
              <w:spacing w:before="0" w:after="0"/>
              <w:jc w:val="center"/>
            </w:pPr>
            <w:r w:rsidRPr="00645014">
              <w:t>0.15</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E0271F3"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EDA5371"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08BFD991" w14:textId="77777777" w:rsidR="006A4384" w:rsidRPr="007E726B" w:rsidRDefault="006A4384" w:rsidP="00BD258D">
            <w:pPr>
              <w:pStyle w:val="TableText"/>
              <w:spacing w:before="0" w:after="0"/>
              <w:jc w:val="center"/>
            </w:pPr>
            <w:r w:rsidRPr="007E726B">
              <w:rPr>
                <w:rFonts w:cs="Calibri"/>
              </w:rPr>
              <w:t>0.5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0A360A" w14:textId="77777777" w:rsidR="006A4384" w:rsidRPr="00943E65" w:rsidRDefault="006A4384" w:rsidP="00BD258D">
            <w:pPr>
              <w:pStyle w:val="TableText"/>
              <w:spacing w:before="0" w:after="0"/>
              <w:jc w:val="center"/>
            </w:pPr>
          </w:p>
        </w:tc>
      </w:tr>
      <w:tr w:rsidR="006A4384" w14:paraId="23C45C9B"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76DAEA2"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5D13008"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52C58B5"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6153DB43" w14:textId="77777777" w:rsidR="006A4384" w:rsidRPr="00645014" w:rsidRDefault="006A4384" w:rsidP="00BD258D">
            <w:pPr>
              <w:pStyle w:val="TableText"/>
              <w:spacing w:before="0" w:after="0"/>
              <w:jc w:val="center"/>
            </w:pPr>
            <w:r w:rsidRPr="00645014">
              <w:t>0.80</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90F8C6D"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48B31C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3B025725" w14:textId="77777777" w:rsidR="006A4384" w:rsidRPr="007E726B" w:rsidRDefault="006A4384" w:rsidP="00BD258D">
            <w:pPr>
              <w:pStyle w:val="TableText"/>
              <w:spacing w:before="0" w:after="0"/>
              <w:jc w:val="center"/>
            </w:pPr>
            <w:r w:rsidRPr="007E726B">
              <w:rPr>
                <w:rFonts w:cs="Calibri"/>
              </w:rPr>
              <w:t>0.5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3D5FFD4" w14:textId="77777777" w:rsidR="006A4384" w:rsidRPr="00943E65" w:rsidRDefault="006A4384" w:rsidP="00BD258D">
            <w:pPr>
              <w:pStyle w:val="TableText"/>
              <w:spacing w:before="0" w:after="0"/>
              <w:jc w:val="center"/>
            </w:pPr>
          </w:p>
        </w:tc>
      </w:tr>
      <w:tr w:rsidR="006A4384" w14:paraId="5E16111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F217210"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1219BCB" w14:textId="77777777" w:rsidR="006A4384" w:rsidRPr="00943E65" w:rsidRDefault="006A4384" w:rsidP="00BD258D">
            <w:pPr>
              <w:pStyle w:val="TableText"/>
              <w:spacing w:before="0" w:after="0"/>
            </w:pPr>
            <w:r w:rsidRPr="00943E65">
              <w:t>Goulburn</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627545"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398639"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EDF19D9"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FEF82F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27FC4DA" w14:textId="77777777" w:rsidR="006A4384" w:rsidRPr="007E726B" w:rsidRDefault="006A4384" w:rsidP="00BD258D">
            <w:pPr>
              <w:pStyle w:val="TableText"/>
              <w:spacing w:before="0" w:after="0"/>
              <w:jc w:val="center"/>
            </w:pPr>
            <w:r w:rsidRPr="007E726B">
              <w:rPr>
                <w:rFonts w:cs="Calibri"/>
              </w:rPr>
              <w:t>0.2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AF9C90" w14:textId="77777777" w:rsidR="006A4384" w:rsidRPr="00943E65" w:rsidRDefault="006A4384" w:rsidP="00BD258D">
            <w:pPr>
              <w:pStyle w:val="TableText"/>
              <w:spacing w:before="0" w:after="0"/>
              <w:jc w:val="center"/>
            </w:pPr>
          </w:p>
        </w:tc>
      </w:tr>
      <w:tr w:rsidR="006A4384" w14:paraId="37799C32"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F9A4B7E"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D4ED3BA"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41D4DD4"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3F8DE4" w14:textId="77777777" w:rsidR="006A4384" w:rsidRPr="00645014" w:rsidRDefault="006A4384" w:rsidP="00BD258D">
            <w:pPr>
              <w:pStyle w:val="TableText"/>
              <w:spacing w:before="0" w:after="0"/>
              <w:jc w:val="center"/>
            </w:pPr>
            <w:r w:rsidRPr="00645014">
              <w:t>0.25</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332F6F"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EAF735D"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BE99FE9" w14:textId="77777777" w:rsidR="006A4384" w:rsidRPr="007E726B" w:rsidRDefault="006A4384" w:rsidP="00BD258D">
            <w:pPr>
              <w:pStyle w:val="TableText"/>
              <w:spacing w:before="0" w:after="0"/>
              <w:jc w:val="center"/>
            </w:pPr>
            <w:r w:rsidRPr="007E726B">
              <w:rPr>
                <w:rFonts w:cs="Calibri"/>
              </w:rPr>
              <w:t>0.2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CA8816B" w14:textId="77777777" w:rsidR="006A4384" w:rsidRPr="00943E65" w:rsidRDefault="006A4384" w:rsidP="00BD258D">
            <w:pPr>
              <w:pStyle w:val="TableText"/>
              <w:spacing w:before="0" w:after="0"/>
              <w:jc w:val="center"/>
            </w:pPr>
          </w:p>
        </w:tc>
      </w:tr>
      <w:tr w:rsidR="006A4384" w14:paraId="79D03B13"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F69F817"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F5F6099"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909AA0A"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CD4762" w14:textId="77777777" w:rsidR="006A4384" w:rsidRPr="00645014" w:rsidRDefault="006A4384" w:rsidP="00BD258D">
            <w:pPr>
              <w:pStyle w:val="TableText"/>
              <w:spacing w:before="0" w:after="0"/>
              <w:jc w:val="center"/>
            </w:pPr>
            <w:r w:rsidRPr="00645014">
              <w:t>0.29</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83836EC"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9FB7A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D5664AD" w14:textId="77777777" w:rsidR="006A4384" w:rsidRPr="007E726B" w:rsidRDefault="006A4384" w:rsidP="00BD258D">
            <w:pPr>
              <w:pStyle w:val="TableText"/>
              <w:spacing w:before="0" w:after="0"/>
              <w:jc w:val="center"/>
            </w:pPr>
            <w:r w:rsidRPr="007E726B">
              <w:rPr>
                <w:rFonts w:cs="Calibri"/>
              </w:rPr>
              <w:t>0.2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613237" w14:textId="77777777" w:rsidR="006A4384" w:rsidRPr="00943E65" w:rsidRDefault="006A4384" w:rsidP="00BD258D">
            <w:pPr>
              <w:pStyle w:val="TableText"/>
              <w:spacing w:before="0" w:after="0"/>
              <w:jc w:val="center"/>
            </w:pPr>
          </w:p>
        </w:tc>
      </w:tr>
      <w:tr w:rsidR="006A4384" w14:paraId="2823456E"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477329A"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BDD0A99"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9EC6274"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C89D1EF" w14:textId="77777777" w:rsidR="006A4384" w:rsidRPr="00645014" w:rsidRDefault="006A4384" w:rsidP="00BD258D">
            <w:pPr>
              <w:pStyle w:val="TableText"/>
              <w:spacing w:before="0" w:after="0"/>
              <w:jc w:val="center"/>
            </w:pPr>
            <w:r w:rsidRPr="00645014">
              <w:t>0.13</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E4796D7"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7287D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D2968E" w14:textId="77777777" w:rsidR="006A4384" w:rsidRPr="007E726B" w:rsidRDefault="006A4384" w:rsidP="00BD258D">
            <w:pPr>
              <w:pStyle w:val="TableText"/>
              <w:spacing w:before="0" w:after="0"/>
              <w:jc w:val="center"/>
            </w:pPr>
            <w:r w:rsidRPr="007E726B">
              <w:rPr>
                <w:rFonts w:cs="Calibri"/>
              </w:rPr>
              <w:t>0.2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0E68FB2" w14:textId="77777777" w:rsidR="006A4384" w:rsidRPr="00943E65" w:rsidRDefault="006A4384" w:rsidP="00BD258D">
            <w:pPr>
              <w:pStyle w:val="TableText"/>
              <w:spacing w:before="0" w:after="0"/>
              <w:jc w:val="center"/>
            </w:pPr>
          </w:p>
        </w:tc>
      </w:tr>
      <w:tr w:rsidR="006A4384" w14:paraId="0F9B91E7"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C2B556A"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578C1A6"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4A9E263"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5EA4B7" w14:textId="77777777" w:rsidR="006A4384" w:rsidRPr="00645014" w:rsidRDefault="006A4384" w:rsidP="00BD258D">
            <w:pPr>
              <w:pStyle w:val="TableText"/>
              <w:spacing w:before="0" w:after="0"/>
              <w:jc w:val="center"/>
            </w:pPr>
            <w:r w:rsidRPr="00645014">
              <w:t>0.23</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DE1D586"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C955BC"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EB0842" w14:textId="77777777" w:rsidR="006A4384" w:rsidRPr="007E726B" w:rsidRDefault="006A4384" w:rsidP="00BD258D">
            <w:pPr>
              <w:pStyle w:val="TableText"/>
              <w:spacing w:before="0" w:after="0"/>
              <w:jc w:val="center"/>
            </w:pPr>
            <w:r w:rsidRPr="007E726B">
              <w:rPr>
                <w:rFonts w:cs="Calibri"/>
              </w:rPr>
              <w:t>0.3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4A8824D" w14:textId="77777777" w:rsidR="006A4384" w:rsidRPr="00943E65" w:rsidRDefault="006A4384" w:rsidP="00BD258D">
            <w:pPr>
              <w:pStyle w:val="TableText"/>
              <w:spacing w:before="0" w:after="0"/>
              <w:jc w:val="center"/>
            </w:pPr>
          </w:p>
        </w:tc>
      </w:tr>
      <w:tr w:rsidR="006A4384" w14:paraId="648BF397"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E38FACC"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AFA4092"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D8C006B"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F911D6" w14:textId="77777777" w:rsidR="006A4384" w:rsidRPr="00645014" w:rsidRDefault="006A4384" w:rsidP="00BD258D">
            <w:pPr>
              <w:pStyle w:val="TableText"/>
              <w:spacing w:before="0" w:after="0"/>
              <w:jc w:val="center"/>
            </w:pPr>
            <w:r w:rsidRPr="00645014">
              <w:t>0.18</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2E4072"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D6B1912"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0ADC891" w14:textId="77777777" w:rsidR="006A4384" w:rsidRPr="007E726B" w:rsidRDefault="006A4384" w:rsidP="00BD258D">
            <w:pPr>
              <w:pStyle w:val="TableText"/>
              <w:spacing w:before="0" w:after="0"/>
              <w:jc w:val="center"/>
            </w:pPr>
            <w:r w:rsidRPr="007E726B">
              <w:rPr>
                <w:rFonts w:cs="Calibri"/>
              </w:rPr>
              <w:t>0.2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5F4346C" w14:textId="77777777" w:rsidR="006A4384" w:rsidRPr="00943E65" w:rsidRDefault="006A4384" w:rsidP="00BD258D">
            <w:pPr>
              <w:pStyle w:val="TableText"/>
              <w:spacing w:before="0" w:after="0"/>
              <w:jc w:val="center"/>
            </w:pPr>
          </w:p>
        </w:tc>
      </w:tr>
      <w:tr w:rsidR="006A4384" w14:paraId="43F7DC50"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80CD852"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FD3B447" w14:textId="77777777" w:rsidR="006A4384" w:rsidRPr="00943E65" w:rsidRDefault="006A4384" w:rsidP="00BD258D">
            <w:pPr>
              <w:pStyle w:val="TableText"/>
              <w:spacing w:before="0" w:after="0"/>
            </w:pPr>
            <w:r w:rsidRPr="00943E65">
              <w:t>Gwydir</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B7F69E"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7CB150"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5AB2074"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08EC8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674146" w14:textId="77777777" w:rsidR="006A4384" w:rsidRPr="007E726B" w:rsidRDefault="006A4384" w:rsidP="00BD258D">
            <w:pPr>
              <w:pStyle w:val="TableText"/>
              <w:spacing w:before="0" w:after="0"/>
              <w:jc w:val="center"/>
            </w:pPr>
            <w:r w:rsidRPr="007E726B">
              <w:rPr>
                <w:rFonts w:cs="Calibri"/>
              </w:rPr>
              <w:t>0.39</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A3FFDC9" w14:textId="77777777" w:rsidR="006A4384" w:rsidRPr="00943E65" w:rsidRDefault="006A4384" w:rsidP="00BD258D">
            <w:pPr>
              <w:pStyle w:val="TableText"/>
              <w:spacing w:before="0" w:after="0"/>
              <w:jc w:val="center"/>
            </w:pPr>
          </w:p>
        </w:tc>
      </w:tr>
      <w:tr w:rsidR="006A4384" w14:paraId="442D21EB"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6CBD02B"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3FDB2B3"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BD55E4"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94F601" w14:textId="77777777" w:rsidR="006A4384" w:rsidRPr="00645014" w:rsidRDefault="006A4384" w:rsidP="00BD258D">
            <w:pPr>
              <w:pStyle w:val="TableText"/>
              <w:spacing w:before="0" w:after="0"/>
              <w:jc w:val="center"/>
            </w:pPr>
            <w:r w:rsidRPr="00645014">
              <w:t>0.31</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5AE469A"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9D74B4D"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63709C24" w14:textId="77777777" w:rsidR="006A4384" w:rsidRPr="007E726B" w:rsidRDefault="006A4384" w:rsidP="00BD258D">
            <w:pPr>
              <w:pStyle w:val="TableText"/>
              <w:spacing w:before="0" w:after="0"/>
              <w:jc w:val="center"/>
            </w:pPr>
            <w:r w:rsidRPr="007E726B">
              <w:rPr>
                <w:rFonts w:cs="Calibri"/>
              </w:rPr>
              <w:t>0.5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22302BE" w14:textId="77777777" w:rsidR="006A4384" w:rsidRPr="00943E65" w:rsidRDefault="006A4384" w:rsidP="00BD258D">
            <w:pPr>
              <w:pStyle w:val="TableText"/>
              <w:spacing w:before="0" w:after="0"/>
              <w:jc w:val="center"/>
            </w:pPr>
          </w:p>
        </w:tc>
      </w:tr>
      <w:tr w:rsidR="006A4384" w14:paraId="7F8F9660"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27B079F"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4E00AAC"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2062CE4"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F520CF" w14:textId="77777777" w:rsidR="006A4384" w:rsidRPr="00645014" w:rsidRDefault="006A4384" w:rsidP="00BD258D">
            <w:pPr>
              <w:pStyle w:val="TableText"/>
              <w:spacing w:before="0" w:after="0"/>
              <w:jc w:val="center"/>
            </w:pPr>
            <w:r w:rsidRPr="00645014">
              <w:t>0.31</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3F89A4F"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344C54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10521DCD" w14:textId="77777777" w:rsidR="006A4384" w:rsidRPr="007E726B" w:rsidRDefault="006A4384" w:rsidP="00BD258D">
            <w:pPr>
              <w:pStyle w:val="TableText"/>
              <w:spacing w:before="0" w:after="0"/>
              <w:jc w:val="center"/>
            </w:pPr>
            <w:r w:rsidRPr="007E726B">
              <w:rPr>
                <w:rFonts w:cs="Calibri"/>
              </w:rPr>
              <w:t>0.5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4DFA7E" w14:textId="77777777" w:rsidR="006A4384" w:rsidRPr="00943E65" w:rsidRDefault="006A4384" w:rsidP="00BD258D">
            <w:pPr>
              <w:pStyle w:val="TableText"/>
              <w:spacing w:before="0" w:after="0"/>
              <w:jc w:val="center"/>
            </w:pPr>
          </w:p>
        </w:tc>
      </w:tr>
      <w:tr w:rsidR="006A4384" w14:paraId="224ED2E2"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288E293"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8690B6E"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E82F44"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69EEF0" w14:textId="77777777" w:rsidR="006A4384" w:rsidRPr="00645014" w:rsidRDefault="006A4384" w:rsidP="00BD258D">
            <w:pPr>
              <w:pStyle w:val="TableText"/>
              <w:spacing w:before="0" w:after="0"/>
              <w:jc w:val="center"/>
            </w:pPr>
            <w:r w:rsidRPr="00645014">
              <w:t>0.00</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9003F9C"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95160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77A8932" w14:textId="77777777" w:rsidR="006A4384" w:rsidRPr="007E726B" w:rsidRDefault="006A4384" w:rsidP="00BD258D">
            <w:pPr>
              <w:pStyle w:val="TableText"/>
              <w:spacing w:before="0" w:after="0"/>
              <w:jc w:val="center"/>
            </w:pPr>
            <w:r w:rsidRPr="007E726B">
              <w:rPr>
                <w:rFonts w:cs="Calibri"/>
              </w:rPr>
              <w:t>0.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2EE12AA" w14:textId="77777777" w:rsidR="006A4384" w:rsidRPr="00943E65" w:rsidRDefault="006A4384" w:rsidP="00BD258D">
            <w:pPr>
              <w:pStyle w:val="TableText"/>
              <w:spacing w:before="0" w:after="0"/>
              <w:jc w:val="center"/>
            </w:pPr>
          </w:p>
        </w:tc>
      </w:tr>
      <w:tr w:rsidR="006A4384" w14:paraId="22F9168E"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4FCFABF"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82C58A4"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8514A98"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A779D9" w14:textId="77777777" w:rsidR="006A4384" w:rsidRPr="00645014" w:rsidRDefault="006A4384" w:rsidP="00BD258D">
            <w:pPr>
              <w:pStyle w:val="TableText"/>
              <w:spacing w:before="0" w:after="0"/>
              <w:jc w:val="center"/>
            </w:pPr>
            <w:r w:rsidRPr="00645014">
              <w:t>0.20</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FA1808"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578A619"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890574" w14:textId="77777777" w:rsidR="006A4384" w:rsidRPr="007E726B" w:rsidRDefault="006A4384" w:rsidP="00BD258D">
            <w:pPr>
              <w:pStyle w:val="TableText"/>
              <w:spacing w:before="0" w:after="0"/>
              <w:jc w:val="center"/>
            </w:pPr>
            <w:r w:rsidRPr="007E726B">
              <w:rPr>
                <w:rFonts w:cs="Calibri"/>
              </w:rPr>
              <w:t>0.36</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3A318BF" w14:textId="77777777" w:rsidR="006A4384" w:rsidRPr="00943E65" w:rsidRDefault="006A4384" w:rsidP="00BD258D">
            <w:pPr>
              <w:pStyle w:val="TableText"/>
              <w:spacing w:before="0" w:after="0"/>
              <w:jc w:val="center"/>
            </w:pPr>
          </w:p>
        </w:tc>
      </w:tr>
      <w:tr w:rsidR="006A4384" w14:paraId="52F41528"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8E2FDC8"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72EC456"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82EF98C"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D2855AF" w14:textId="77777777" w:rsidR="006A4384" w:rsidRPr="00645014" w:rsidRDefault="006A4384" w:rsidP="00BD258D">
            <w:pPr>
              <w:pStyle w:val="TableText"/>
              <w:spacing w:before="0" w:after="0"/>
              <w:jc w:val="center"/>
            </w:pPr>
            <w:r w:rsidRPr="00645014">
              <w:t>0.20</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6C1502"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6EC01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CB6448" w14:textId="77777777" w:rsidR="006A4384" w:rsidRPr="007E726B" w:rsidRDefault="006A4384" w:rsidP="00BD258D">
            <w:pPr>
              <w:pStyle w:val="TableText"/>
              <w:spacing w:before="0" w:after="0"/>
              <w:jc w:val="center"/>
            </w:pPr>
            <w:r w:rsidRPr="007E726B">
              <w:rPr>
                <w:rFonts w:cs="Calibri"/>
              </w:rPr>
              <w:t>0.49</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CD2EDA8" w14:textId="77777777" w:rsidR="006A4384" w:rsidRPr="00943E65" w:rsidRDefault="006A4384" w:rsidP="00BD258D">
            <w:pPr>
              <w:pStyle w:val="TableText"/>
              <w:spacing w:before="0" w:after="0"/>
              <w:jc w:val="center"/>
            </w:pPr>
          </w:p>
        </w:tc>
      </w:tr>
      <w:tr w:rsidR="006A4384" w14:paraId="7D7594E2"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8DC722D"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C150F99" w14:textId="77777777" w:rsidR="006A4384" w:rsidRPr="00943E65" w:rsidRDefault="006A4384" w:rsidP="00BD258D">
            <w:pPr>
              <w:pStyle w:val="TableText"/>
              <w:spacing w:before="0" w:after="0"/>
            </w:pPr>
            <w:r w:rsidRPr="00943E65">
              <w:t>Lachlan</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04461D"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027EBC"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4C4AE9E"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6B9F58"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43CCB26F" w14:textId="77777777" w:rsidR="006A4384" w:rsidRPr="007E726B" w:rsidRDefault="006A4384" w:rsidP="00BD258D">
            <w:pPr>
              <w:pStyle w:val="TableText"/>
              <w:spacing w:before="0" w:after="0"/>
              <w:jc w:val="center"/>
            </w:pPr>
            <w:r w:rsidRPr="007E726B">
              <w:rPr>
                <w:rFonts w:cs="Calibri"/>
              </w:rPr>
              <w:t>0.53</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E62065" w14:textId="77777777" w:rsidR="006A4384" w:rsidRPr="00943E65" w:rsidRDefault="006A4384" w:rsidP="00BD258D">
            <w:pPr>
              <w:pStyle w:val="TableText"/>
              <w:spacing w:before="0" w:after="0"/>
              <w:jc w:val="center"/>
            </w:pPr>
          </w:p>
        </w:tc>
      </w:tr>
      <w:tr w:rsidR="006A4384" w14:paraId="5207747B"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2DDAC45"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D26AACF"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739593"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503E0217" w14:textId="77777777" w:rsidR="006A4384" w:rsidRPr="00645014" w:rsidRDefault="006A4384" w:rsidP="00BD258D">
            <w:pPr>
              <w:pStyle w:val="TableText"/>
              <w:spacing w:before="0" w:after="0"/>
              <w:jc w:val="center"/>
            </w:pPr>
            <w:r w:rsidRPr="00645014">
              <w:t>0.77</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E31673"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E141C6"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3A5167C" w14:textId="77777777" w:rsidR="006A4384" w:rsidRPr="007E726B" w:rsidRDefault="006A4384" w:rsidP="00BD258D">
            <w:pPr>
              <w:pStyle w:val="TableText"/>
              <w:spacing w:before="0" w:after="0"/>
              <w:jc w:val="center"/>
            </w:pPr>
            <w:r w:rsidRPr="007E726B">
              <w:rPr>
                <w:rFonts w:cs="Calibri"/>
              </w:rPr>
              <w:t>0.4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5C4673" w14:textId="77777777" w:rsidR="006A4384" w:rsidRPr="00943E65" w:rsidRDefault="006A4384" w:rsidP="00BD258D">
            <w:pPr>
              <w:pStyle w:val="TableText"/>
              <w:spacing w:before="0" w:after="0"/>
              <w:jc w:val="center"/>
            </w:pPr>
          </w:p>
        </w:tc>
      </w:tr>
      <w:tr w:rsidR="006A4384" w14:paraId="48B89D4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30C7033"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F38FC05"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828F4BB"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76417B27" w14:textId="77777777" w:rsidR="006A4384" w:rsidRPr="00645014" w:rsidRDefault="006A4384" w:rsidP="00BD258D">
            <w:pPr>
              <w:pStyle w:val="TableText"/>
              <w:spacing w:before="0" w:after="0"/>
              <w:jc w:val="center"/>
            </w:pPr>
            <w:r w:rsidRPr="00645014">
              <w:t>0.74</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91E8379"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A69FFC"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3D545705" w14:textId="77777777" w:rsidR="006A4384" w:rsidRPr="007E726B" w:rsidRDefault="006A4384" w:rsidP="00BD258D">
            <w:pPr>
              <w:pStyle w:val="TableText"/>
              <w:spacing w:before="0" w:after="0"/>
              <w:jc w:val="center"/>
            </w:pPr>
            <w:r w:rsidRPr="007E726B">
              <w:rPr>
                <w:rFonts w:cs="Calibri"/>
              </w:rPr>
              <w:t>0.59</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79B37CD" w14:textId="77777777" w:rsidR="006A4384" w:rsidRPr="00943E65" w:rsidRDefault="006A4384" w:rsidP="00BD258D">
            <w:pPr>
              <w:pStyle w:val="TableText"/>
              <w:spacing w:before="0" w:after="0"/>
              <w:jc w:val="center"/>
            </w:pPr>
          </w:p>
        </w:tc>
      </w:tr>
      <w:tr w:rsidR="006A4384" w14:paraId="3703B938"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D764C2F"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E55AB65"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79D3980"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15B3CE6D" w14:textId="77777777" w:rsidR="006A4384" w:rsidRPr="00645014" w:rsidRDefault="006A4384" w:rsidP="00BD258D">
            <w:pPr>
              <w:pStyle w:val="TableText"/>
              <w:spacing w:before="0" w:after="0"/>
              <w:jc w:val="center"/>
            </w:pPr>
            <w:r w:rsidRPr="00645014">
              <w:t>0.72</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E02E6CB"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05CC041"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1485488" w14:textId="77777777" w:rsidR="006A4384" w:rsidRPr="007E726B" w:rsidRDefault="006A4384" w:rsidP="00BD258D">
            <w:pPr>
              <w:pStyle w:val="TableText"/>
              <w:spacing w:before="0" w:after="0"/>
              <w:jc w:val="center"/>
            </w:pPr>
            <w:r w:rsidRPr="007E726B">
              <w:rPr>
                <w:rFonts w:cs="Calibri"/>
              </w:rPr>
              <w:t>0.17</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EDFB3DC" w14:textId="77777777" w:rsidR="006A4384" w:rsidRPr="00943E65" w:rsidRDefault="006A4384" w:rsidP="00BD258D">
            <w:pPr>
              <w:pStyle w:val="TableText"/>
              <w:spacing w:before="0" w:after="0"/>
              <w:jc w:val="center"/>
            </w:pPr>
          </w:p>
        </w:tc>
      </w:tr>
      <w:tr w:rsidR="006A4384" w14:paraId="2C28FFF2"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4E558F6"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D929103"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D1EA0B"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20C8C8C" w14:textId="77777777" w:rsidR="006A4384" w:rsidRPr="00645014" w:rsidRDefault="006A4384" w:rsidP="00BD258D">
            <w:pPr>
              <w:pStyle w:val="TableText"/>
              <w:spacing w:before="0" w:after="0"/>
              <w:jc w:val="center"/>
            </w:pPr>
            <w:r w:rsidRPr="00645014">
              <w:t>0.11</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78CDEB"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80A256"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E0A1A6" w14:textId="77777777" w:rsidR="006A4384" w:rsidRPr="007E726B" w:rsidRDefault="006A4384" w:rsidP="00BD258D">
            <w:pPr>
              <w:pStyle w:val="TableText"/>
              <w:spacing w:before="0" w:after="0"/>
              <w:jc w:val="center"/>
            </w:pPr>
            <w:r w:rsidRPr="007E726B">
              <w:rPr>
                <w:rFonts w:cs="Calibri"/>
              </w:rPr>
              <w:t>0.3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A62011" w14:textId="77777777" w:rsidR="006A4384" w:rsidRPr="00943E65" w:rsidRDefault="006A4384" w:rsidP="00BD258D">
            <w:pPr>
              <w:pStyle w:val="TableText"/>
              <w:spacing w:before="0" w:after="0"/>
              <w:jc w:val="center"/>
            </w:pPr>
          </w:p>
        </w:tc>
      </w:tr>
      <w:tr w:rsidR="006A4384" w14:paraId="32BF3507"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BEFC39A"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82FB8DE"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9D41941"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D9AF27" w14:textId="77777777" w:rsidR="006A4384" w:rsidRPr="00645014" w:rsidRDefault="006A4384" w:rsidP="00BD258D">
            <w:pPr>
              <w:pStyle w:val="TableText"/>
              <w:spacing w:before="0" w:after="0"/>
              <w:jc w:val="center"/>
            </w:pPr>
            <w:r w:rsidRPr="00645014">
              <w:t>0.43</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212B29"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D817C0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7F812B" w14:textId="77777777" w:rsidR="006A4384" w:rsidRPr="007E726B" w:rsidRDefault="006A4384" w:rsidP="00BD258D">
            <w:pPr>
              <w:pStyle w:val="TableText"/>
              <w:spacing w:before="0" w:after="0"/>
              <w:jc w:val="center"/>
            </w:pPr>
            <w:r w:rsidRPr="007E726B">
              <w:rPr>
                <w:rFonts w:cs="Calibri"/>
              </w:rPr>
              <w:t>0.2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58B0EB0" w14:textId="77777777" w:rsidR="006A4384" w:rsidRPr="00943E65" w:rsidRDefault="006A4384" w:rsidP="00BD258D">
            <w:pPr>
              <w:pStyle w:val="TableText"/>
              <w:spacing w:before="0" w:after="0"/>
              <w:jc w:val="center"/>
            </w:pPr>
          </w:p>
        </w:tc>
      </w:tr>
      <w:tr w:rsidR="006A4384" w14:paraId="1D322AFF"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C622522"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C377028" w14:textId="77777777" w:rsidR="006A4384" w:rsidRPr="00943E65" w:rsidRDefault="006A4384" w:rsidP="00BD258D">
            <w:pPr>
              <w:pStyle w:val="TableText"/>
              <w:spacing w:before="0" w:after="0"/>
            </w:pPr>
            <w:r w:rsidRPr="00943E65">
              <w:t>Lower Murray</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5D66A19"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DB12A6E"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B5A6A3"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3C68B89"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2E3FC2F" w14:textId="77777777" w:rsidR="006A4384" w:rsidRPr="007E726B" w:rsidRDefault="006A4384" w:rsidP="00BD258D">
            <w:pPr>
              <w:pStyle w:val="TableText"/>
              <w:spacing w:before="0" w:after="0"/>
              <w:jc w:val="center"/>
            </w:pPr>
            <w:r w:rsidRPr="007E726B">
              <w:rPr>
                <w:rFonts w:cs="Calibri"/>
              </w:rPr>
              <w:t>0.4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F4E62D4" w14:textId="77777777" w:rsidR="006A4384" w:rsidRPr="00943E65" w:rsidRDefault="006A4384" w:rsidP="00BD258D">
            <w:pPr>
              <w:pStyle w:val="TableText"/>
              <w:spacing w:before="0" w:after="0"/>
              <w:jc w:val="center"/>
            </w:pPr>
          </w:p>
        </w:tc>
      </w:tr>
      <w:tr w:rsidR="006A4384" w14:paraId="3384ABDD"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8A83328"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7BF5A0D"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2EE7A5D"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D93339" w14:textId="77777777" w:rsidR="006A4384" w:rsidRPr="00645014" w:rsidRDefault="006A4384" w:rsidP="00BD258D">
            <w:pPr>
              <w:pStyle w:val="TableText"/>
              <w:spacing w:before="0" w:after="0"/>
              <w:jc w:val="center"/>
            </w:pPr>
            <w:r w:rsidRPr="00645014">
              <w:t>0.12</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8F120F"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FB4A921"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0C95579" w14:textId="77777777" w:rsidR="006A4384" w:rsidRPr="007E726B" w:rsidRDefault="006A4384" w:rsidP="00BD258D">
            <w:pPr>
              <w:pStyle w:val="TableText"/>
              <w:spacing w:before="0" w:after="0"/>
              <w:jc w:val="center"/>
            </w:pPr>
            <w:r w:rsidRPr="007E726B">
              <w:rPr>
                <w:rFonts w:cs="Calibri"/>
              </w:rPr>
              <w:t>0.23</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E0A772" w14:textId="77777777" w:rsidR="006A4384" w:rsidRPr="00943E65" w:rsidRDefault="006A4384" w:rsidP="00BD258D">
            <w:pPr>
              <w:pStyle w:val="TableText"/>
              <w:spacing w:before="0" w:after="0"/>
              <w:jc w:val="center"/>
            </w:pPr>
          </w:p>
        </w:tc>
      </w:tr>
      <w:tr w:rsidR="006A4384" w14:paraId="56494947"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3C20E5D"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6ADA76E"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EFCEFCB"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8880781" w14:textId="77777777" w:rsidR="006A4384" w:rsidRPr="00645014" w:rsidRDefault="006A4384" w:rsidP="00BD258D">
            <w:pPr>
              <w:pStyle w:val="TableText"/>
              <w:spacing w:before="0" w:after="0"/>
              <w:jc w:val="center"/>
            </w:pPr>
            <w:r w:rsidRPr="00645014">
              <w:t>0.17</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594A1A7"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20A499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FB5784C" w14:textId="77777777" w:rsidR="006A4384" w:rsidRPr="007E726B" w:rsidRDefault="006A4384" w:rsidP="00BD258D">
            <w:pPr>
              <w:pStyle w:val="TableText"/>
              <w:spacing w:before="0" w:after="0"/>
              <w:jc w:val="center"/>
            </w:pPr>
            <w:r w:rsidRPr="007E726B">
              <w:rPr>
                <w:rFonts w:cs="Calibri"/>
              </w:rPr>
              <w:t>0.2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FD4EB06" w14:textId="77777777" w:rsidR="006A4384" w:rsidRPr="00943E65" w:rsidRDefault="006A4384" w:rsidP="00BD258D">
            <w:pPr>
              <w:pStyle w:val="TableText"/>
              <w:spacing w:before="0" w:after="0"/>
              <w:jc w:val="center"/>
            </w:pPr>
          </w:p>
        </w:tc>
      </w:tr>
      <w:tr w:rsidR="006A4384" w14:paraId="0C1C2441"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48D0B9F"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203C301"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5CDAF3"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487118" w14:textId="77777777" w:rsidR="006A4384" w:rsidRPr="00645014" w:rsidRDefault="006A4384" w:rsidP="00BD258D">
            <w:pPr>
              <w:pStyle w:val="TableText"/>
              <w:spacing w:before="0" w:after="0"/>
              <w:jc w:val="center"/>
            </w:pPr>
            <w:r w:rsidRPr="00645014">
              <w:t>0.17</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27973C"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DE1B9D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7A2DC79" w14:textId="77777777" w:rsidR="006A4384" w:rsidRPr="007E726B" w:rsidRDefault="006A4384" w:rsidP="00BD258D">
            <w:pPr>
              <w:pStyle w:val="TableText"/>
              <w:spacing w:before="0" w:after="0"/>
              <w:jc w:val="center"/>
            </w:pPr>
            <w:r w:rsidRPr="007E726B">
              <w:rPr>
                <w:rFonts w:cs="Calibri"/>
              </w:rPr>
              <w:t>0.2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F0DB5C" w14:textId="77777777" w:rsidR="006A4384" w:rsidRPr="00943E65" w:rsidRDefault="006A4384" w:rsidP="00BD258D">
            <w:pPr>
              <w:pStyle w:val="TableText"/>
              <w:spacing w:before="0" w:after="0"/>
              <w:jc w:val="center"/>
            </w:pPr>
          </w:p>
        </w:tc>
      </w:tr>
      <w:tr w:rsidR="006A4384" w14:paraId="6A4D4A7D"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EA77E32"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AA120EC"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278F8FE"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5F4FA65" w14:textId="77777777" w:rsidR="006A4384" w:rsidRPr="00645014" w:rsidRDefault="006A4384" w:rsidP="00BD258D">
            <w:pPr>
              <w:pStyle w:val="TableText"/>
              <w:spacing w:before="0" w:after="0"/>
              <w:jc w:val="center"/>
            </w:pPr>
            <w:r w:rsidRPr="00645014">
              <w:t>0.16</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36D188"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C1103E7"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3CFA949" w14:textId="77777777" w:rsidR="006A4384" w:rsidRPr="007E726B" w:rsidRDefault="006A4384" w:rsidP="00BD258D">
            <w:pPr>
              <w:pStyle w:val="TableText"/>
              <w:spacing w:before="0" w:after="0"/>
              <w:jc w:val="center"/>
            </w:pPr>
            <w:r w:rsidRPr="007E726B">
              <w:rPr>
                <w:rFonts w:cs="Calibri"/>
              </w:rPr>
              <w:t>0.2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9E0C5F" w14:textId="77777777" w:rsidR="006A4384" w:rsidRPr="00943E65" w:rsidRDefault="006A4384" w:rsidP="00BD258D">
            <w:pPr>
              <w:pStyle w:val="TableText"/>
              <w:spacing w:before="0" w:after="0"/>
              <w:jc w:val="center"/>
            </w:pPr>
          </w:p>
        </w:tc>
      </w:tr>
      <w:tr w:rsidR="006A4384" w14:paraId="446DADB4"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22F7D2B"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2E1B9B4"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9E1B7D"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914FDF" w14:textId="77777777" w:rsidR="006A4384" w:rsidRPr="00645014" w:rsidRDefault="006A4384" w:rsidP="00BD258D">
            <w:pPr>
              <w:pStyle w:val="TableText"/>
              <w:spacing w:before="0" w:after="0"/>
              <w:jc w:val="center"/>
            </w:pPr>
            <w:r w:rsidRPr="00645014">
              <w:t>0.31</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5B1E019"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3EF00DD"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300F9B3" w14:textId="77777777" w:rsidR="006A4384" w:rsidRPr="007E726B" w:rsidRDefault="006A4384" w:rsidP="00BD258D">
            <w:pPr>
              <w:pStyle w:val="TableText"/>
              <w:spacing w:before="0" w:after="0"/>
              <w:jc w:val="center"/>
            </w:pPr>
            <w:r w:rsidRPr="007E726B">
              <w:rPr>
                <w:rFonts w:cs="Calibri"/>
              </w:rPr>
              <w:t>0.2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7781295" w14:textId="77777777" w:rsidR="006A4384" w:rsidRPr="00943E65" w:rsidRDefault="006A4384" w:rsidP="00BD258D">
            <w:pPr>
              <w:pStyle w:val="TableText"/>
              <w:spacing w:before="0" w:after="0"/>
              <w:jc w:val="center"/>
            </w:pPr>
          </w:p>
        </w:tc>
      </w:tr>
      <w:tr w:rsidR="006A4384" w14:paraId="25F3FBA4"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EADA87C"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7256B93" w14:textId="77777777" w:rsidR="006A4384" w:rsidRPr="00943E65" w:rsidRDefault="006A4384" w:rsidP="00BD258D">
            <w:pPr>
              <w:pStyle w:val="TableText"/>
              <w:spacing w:before="0" w:after="0"/>
            </w:pPr>
            <w:r w:rsidRPr="00943E65">
              <w:t>Murrumbidgee</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19CA7AA"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D9069D"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DDF976B"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5C0AA4D"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B524248" w14:textId="77777777" w:rsidR="006A4384" w:rsidRPr="007E726B" w:rsidRDefault="006A4384" w:rsidP="00BD258D">
            <w:pPr>
              <w:pStyle w:val="TableText"/>
              <w:spacing w:before="0" w:after="0"/>
              <w:jc w:val="center"/>
            </w:pPr>
            <w:r w:rsidRPr="007E726B">
              <w:rPr>
                <w:rFonts w:cs="Calibri"/>
              </w:rPr>
              <w:t>0.46</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DC5BD16" w14:textId="77777777" w:rsidR="006A4384" w:rsidRPr="00943E65" w:rsidRDefault="006A4384" w:rsidP="00BD258D">
            <w:pPr>
              <w:pStyle w:val="TableText"/>
              <w:spacing w:before="0" w:after="0"/>
              <w:jc w:val="center"/>
            </w:pPr>
          </w:p>
        </w:tc>
      </w:tr>
      <w:tr w:rsidR="006A4384" w14:paraId="47F8A4FA"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C0985CB"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45E6D9A"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9F70E8"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70BB4474" w14:textId="77777777" w:rsidR="006A4384" w:rsidRPr="00645014" w:rsidRDefault="006A4384" w:rsidP="00BD258D">
            <w:pPr>
              <w:pStyle w:val="TableText"/>
              <w:spacing w:before="0" w:after="0"/>
              <w:jc w:val="center"/>
            </w:pPr>
            <w:r w:rsidRPr="00645014">
              <w:t>0.53</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B3DFD9E"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376A6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0CF96FEC" w14:textId="77777777" w:rsidR="006A4384" w:rsidRPr="007E726B" w:rsidRDefault="006A4384" w:rsidP="00BD258D">
            <w:pPr>
              <w:pStyle w:val="TableText"/>
              <w:spacing w:before="0" w:after="0"/>
              <w:jc w:val="center"/>
            </w:pPr>
            <w:r w:rsidRPr="007E726B">
              <w:rPr>
                <w:rFonts w:cs="Calibri"/>
              </w:rPr>
              <w:t>0.5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47724C" w14:textId="77777777" w:rsidR="006A4384" w:rsidRPr="00943E65" w:rsidRDefault="006A4384" w:rsidP="00BD258D">
            <w:pPr>
              <w:pStyle w:val="TableText"/>
              <w:spacing w:before="0" w:after="0"/>
              <w:jc w:val="center"/>
            </w:pPr>
          </w:p>
        </w:tc>
      </w:tr>
      <w:tr w:rsidR="006A4384" w14:paraId="0582BDB4"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8DDDCB8"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26946C6"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BCD0227"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02D88569" w14:textId="77777777" w:rsidR="006A4384" w:rsidRPr="00645014" w:rsidRDefault="006A4384" w:rsidP="00BD258D">
            <w:pPr>
              <w:pStyle w:val="TableText"/>
              <w:spacing w:before="0" w:after="0"/>
              <w:jc w:val="center"/>
            </w:pPr>
            <w:r w:rsidRPr="00645014">
              <w:t>0.66</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782CEB5"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040CD20"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510A0729" w14:textId="77777777" w:rsidR="006A4384" w:rsidRPr="007E726B" w:rsidRDefault="006A4384" w:rsidP="00BD258D">
            <w:pPr>
              <w:pStyle w:val="TableText"/>
              <w:spacing w:before="0" w:after="0"/>
              <w:jc w:val="center"/>
            </w:pPr>
            <w:r w:rsidRPr="007E726B">
              <w:rPr>
                <w:rFonts w:cs="Calibri"/>
              </w:rPr>
              <w:t>0.6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C19521" w14:textId="77777777" w:rsidR="006A4384" w:rsidRPr="00943E65" w:rsidRDefault="006A4384" w:rsidP="00BD258D">
            <w:pPr>
              <w:pStyle w:val="TableText"/>
              <w:spacing w:before="0" w:after="0"/>
              <w:jc w:val="center"/>
            </w:pPr>
          </w:p>
        </w:tc>
      </w:tr>
      <w:tr w:rsidR="006A4384" w14:paraId="00B8712A"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3B4440A"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5A2D61A"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2FC6C33"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68CFC8AD" w14:textId="77777777" w:rsidR="006A4384" w:rsidRPr="00645014" w:rsidRDefault="006A4384" w:rsidP="00BD258D">
            <w:pPr>
              <w:pStyle w:val="TableText"/>
              <w:spacing w:before="0" w:after="0"/>
              <w:jc w:val="center"/>
            </w:pPr>
            <w:r w:rsidRPr="00645014">
              <w:t>0.73</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52811F"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3047CC"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3F262B" w14:textId="77777777" w:rsidR="006A4384" w:rsidRPr="007E726B" w:rsidRDefault="006A4384" w:rsidP="00BD258D">
            <w:pPr>
              <w:pStyle w:val="TableText"/>
              <w:spacing w:before="0" w:after="0"/>
              <w:jc w:val="center"/>
            </w:pPr>
            <w:r w:rsidRPr="007E726B">
              <w:rPr>
                <w:rFonts w:cs="Calibri"/>
              </w:rPr>
              <w:t>0.46</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A7F6EC" w14:textId="77777777" w:rsidR="006A4384" w:rsidRPr="00943E65" w:rsidRDefault="006A4384" w:rsidP="00BD258D">
            <w:pPr>
              <w:pStyle w:val="TableText"/>
              <w:spacing w:before="0" w:after="0"/>
              <w:jc w:val="center"/>
            </w:pPr>
          </w:p>
        </w:tc>
      </w:tr>
      <w:tr w:rsidR="006A4384" w14:paraId="2B9DD692"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ED9F8EE"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B2F946D"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B5DFBC0"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F8FF301" w14:textId="77777777" w:rsidR="006A4384" w:rsidRPr="00645014" w:rsidRDefault="006A4384" w:rsidP="00BD258D">
            <w:pPr>
              <w:pStyle w:val="TableText"/>
              <w:spacing w:before="0" w:after="0"/>
              <w:jc w:val="center"/>
            </w:pPr>
            <w:r w:rsidRPr="00645014">
              <w:t>0.43</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6A49C0"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89C232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8FDE8FD" w14:textId="77777777" w:rsidR="006A4384" w:rsidRPr="007E726B" w:rsidRDefault="006A4384" w:rsidP="00BD258D">
            <w:pPr>
              <w:pStyle w:val="TableText"/>
              <w:spacing w:before="0" w:after="0"/>
              <w:jc w:val="center"/>
            </w:pPr>
            <w:r w:rsidRPr="007E726B">
              <w:rPr>
                <w:rFonts w:cs="Calibri"/>
              </w:rPr>
              <w:t>0.25</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FDFE695" w14:textId="77777777" w:rsidR="006A4384" w:rsidRPr="00943E65" w:rsidRDefault="006A4384" w:rsidP="00BD258D">
            <w:pPr>
              <w:pStyle w:val="TableText"/>
              <w:spacing w:before="0" w:after="0"/>
              <w:jc w:val="center"/>
            </w:pPr>
          </w:p>
        </w:tc>
      </w:tr>
      <w:tr w:rsidR="006A4384" w14:paraId="2132E98B"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13D5CDA"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A2011C8"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56DF6E"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C6342A" w14:textId="77777777" w:rsidR="006A4384" w:rsidRPr="00645014" w:rsidRDefault="006A4384" w:rsidP="00BD258D">
            <w:pPr>
              <w:pStyle w:val="TableText"/>
              <w:spacing w:before="0" w:after="0"/>
              <w:jc w:val="center"/>
            </w:pPr>
            <w:r w:rsidRPr="00645014">
              <w:t>0.31</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CBE163"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C925A4D"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659EEC73" w14:textId="77777777" w:rsidR="006A4384" w:rsidRPr="007E726B" w:rsidRDefault="006A4384" w:rsidP="00BD258D">
            <w:pPr>
              <w:pStyle w:val="TableText"/>
              <w:spacing w:before="0" w:after="0"/>
              <w:jc w:val="center"/>
            </w:pPr>
            <w:r w:rsidRPr="007E726B">
              <w:rPr>
                <w:rFonts w:cs="Calibri"/>
              </w:rPr>
              <w:t>0.5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E1E5A0" w14:textId="77777777" w:rsidR="006A4384" w:rsidRPr="00943E65" w:rsidRDefault="006A4384" w:rsidP="00BD258D">
            <w:pPr>
              <w:pStyle w:val="TableText"/>
              <w:spacing w:before="0" w:after="0"/>
              <w:jc w:val="center"/>
            </w:pPr>
          </w:p>
        </w:tc>
      </w:tr>
      <w:tr w:rsidR="006A4384" w14:paraId="6A659917" w14:textId="77777777" w:rsidTr="006A4384">
        <w:trPr>
          <w:cantSplit/>
        </w:trPr>
        <w:tc>
          <w:tcPr>
            <w:tcW w:w="1134"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93638BC" w14:textId="58AD7C6B" w:rsidR="006A4384" w:rsidRPr="00943E65" w:rsidRDefault="00B00ADD" w:rsidP="00BD258D">
            <w:pPr>
              <w:pStyle w:val="TableText"/>
              <w:spacing w:before="0" w:after="0"/>
            </w:pPr>
            <w:r>
              <w:t>Common carp</w:t>
            </w: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02B69D2" w14:textId="77777777" w:rsidR="006A4384" w:rsidRPr="00943E65" w:rsidRDefault="006A4384" w:rsidP="00BD258D">
            <w:pPr>
              <w:pStyle w:val="TableText"/>
              <w:spacing w:before="0" w:after="0"/>
            </w:pPr>
            <w:r w:rsidRPr="00943E65">
              <w:t>Edward-Wakool</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C87A236"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A66D474"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F109A9" w14:textId="77777777" w:rsidR="006A4384" w:rsidRPr="007E726B" w:rsidRDefault="006A4384" w:rsidP="00BD258D">
            <w:pPr>
              <w:pStyle w:val="TableText"/>
              <w:spacing w:before="0" w:after="0"/>
              <w:jc w:val="center"/>
            </w:pPr>
            <w:r w:rsidRPr="007E726B">
              <w:rPr>
                <w:rFonts w:cs="Calibri"/>
              </w:rPr>
              <w:t>0.00</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B0C4F9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573538" w14:textId="77777777" w:rsidR="006A4384" w:rsidRPr="007E726B" w:rsidRDefault="006A4384" w:rsidP="00BD258D">
            <w:pPr>
              <w:pStyle w:val="TableText"/>
              <w:spacing w:before="0" w:after="0"/>
              <w:jc w:val="center"/>
            </w:pPr>
            <w:r w:rsidRPr="007E726B">
              <w:rPr>
                <w:rFonts w:cs="Calibri"/>
              </w:rPr>
              <w:t>0.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A1707F" w14:textId="77777777" w:rsidR="006A4384" w:rsidRPr="00943E65" w:rsidRDefault="006A4384" w:rsidP="00BD258D">
            <w:pPr>
              <w:pStyle w:val="TableText"/>
              <w:spacing w:before="0" w:after="0"/>
              <w:jc w:val="center"/>
            </w:pPr>
          </w:p>
        </w:tc>
      </w:tr>
      <w:tr w:rsidR="006A4384" w14:paraId="2D7E3D1D"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6AF0935"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40107C7"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9428C0"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CEBFDDA" w14:textId="77777777" w:rsidR="006A4384" w:rsidRPr="00645014" w:rsidRDefault="006A4384" w:rsidP="00BD258D">
            <w:pPr>
              <w:pStyle w:val="TableText"/>
              <w:spacing w:before="0" w:after="0"/>
              <w:jc w:val="center"/>
            </w:pPr>
            <w:r w:rsidRPr="00645014">
              <w:t>0.00</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768591" w14:textId="77777777" w:rsidR="006A4384" w:rsidRPr="007E726B" w:rsidRDefault="006A4384" w:rsidP="00BD258D">
            <w:pPr>
              <w:pStyle w:val="TableText"/>
              <w:spacing w:before="0" w:after="0"/>
              <w:jc w:val="center"/>
            </w:pPr>
            <w:r w:rsidRPr="007E726B">
              <w:rPr>
                <w:rFonts w:cs="Calibri"/>
              </w:rPr>
              <w:t>0.00</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EEB868"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E25587B" w14:textId="77777777" w:rsidR="006A4384" w:rsidRPr="007E726B" w:rsidRDefault="006A4384" w:rsidP="00BD258D">
            <w:pPr>
              <w:pStyle w:val="TableText"/>
              <w:spacing w:before="0" w:after="0"/>
              <w:jc w:val="center"/>
            </w:pPr>
            <w:r w:rsidRPr="007E726B">
              <w:rPr>
                <w:rFonts w:cs="Calibri"/>
              </w:rPr>
              <w:t>0.2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C03357" w14:textId="77777777" w:rsidR="006A4384" w:rsidRPr="00943E65" w:rsidRDefault="006A4384" w:rsidP="00BD258D">
            <w:pPr>
              <w:pStyle w:val="TableText"/>
              <w:spacing w:before="0" w:after="0"/>
              <w:jc w:val="center"/>
            </w:pPr>
          </w:p>
        </w:tc>
      </w:tr>
      <w:tr w:rsidR="006A4384" w14:paraId="4866059F"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EFB5754"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B520A87"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56AD527"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E80199A" w14:textId="77777777" w:rsidR="006A4384" w:rsidRPr="00645014" w:rsidRDefault="006A4384" w:rsidP="00BD258D">
            <w:pPr>
              <w:pStyle w:val="TableText"/>
              <w:spacing w:before="0" w:after="0"/>
              <w:jc w:val="center"/>
            </w:pPr>
            <w:r w:rsidRPr="00645014">
              <w:t>0.28</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0362FA06" w14:textId="77777777" w:rsidR="006A4384" w:rsidRPr="007E726B" w:rsidRDefault="006A4384" w:rsidP="00BD258D">
            <w:pPr>
              <w:pStyle w:val="TableText"/>
              <w:spacing w:before="0" w:after="0"/>
              <w:jc w:val="center"/>
            </w:pPr>
            <w:r w:rsidRPr="007E726B">
              <w:rPr>
                <w:rFonts w:cs="Calibri"/>
              </w:rPr>
              <w:t>0.73</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1E59D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3268BC7C" w14:textId="77777777" w:rsidR="006A4384" w:rsidRPr="007E726B" w:rsidRDefault="006A4384" w:rsidP="00BD258D">
            <w:pPr>
              <w:pStyle w:val="TableText"/>
              <w:spacing w:before="0" w:after="0"/>
              <w:jc w:val="center"/>
            </w:pPr>
            <w:r w:rsidRPr="001A6C5E">
              <w:rPr>
                <w:rFonts w:cs="Calibri"/>
                <w:color w:val="FFFFFF" w:themeColor="background1"/>
              </w:rPr>
              <w:t>1.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13A9CD" w14:textId="77777777" w:rsidR="006A4384" w:rsidRPr="00943E65" w:rsidRDefault="006A4384" w:rsidP="00BD258D">
            <w:pPr>
              <w:pStyle w:val="TableText"/>
              <w:spacing w:before="0" w:after="0"/>
              <w:jc w:val="center"/>
            </w:pPr>
          </w:p>
        </w:tc>
      </w:tr>
      <w:tr w:rsidR="006A4384" w14:paraId="70E6F122"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CF29130"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0B88B8B"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CE3AAC"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CADB6E5" w14:textId="77777777" w:rsidR="006A4384" w:rsidRPr="00645014" w:rsidRDefault="006A4384" w:rsidP="00BD258D">
            <w:pPr>
              <w:pStyle w:val="TableText"/>
              <w:spacing w:before="0" w:after="0"/>
              <w:jc w:val="center"/>
            </w:pPr>
            <w:r w:rsidRPr="00645014">
              <w:t>0.16</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3F4E43F0" w14:textId="77777777" w:rsidR="006A4384" w:rsidRPr="007E726B" w:rsidRDefault="006A4384" w:rsidP="00BD258D">
            <w:pPr>
              <w:pStyle w:val="TableText"/>
              <w:spacing w:before="0" w:after="0"/>
              <w:jc w:val="center"/>
            </w:pPr>
            <w:r w:rsidRPr="007E726B">
              <w:rPr>
                <w:rFonts w:cs="Calibri"/>
              </w:rPr>
              <w:t>0.63</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91125F"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307AAB97" w14:textId="77777777" w:rsidR="006A4384" w:rsidRPr="007E726B" w:rsidRDefault="006A4384" w:rsidP="00BD258D">
            <w:pPr>
              <w:pStyle w:val="TableText"/>
              <w:spacing w:before="0" w:after="0"/>
              <w:jc w:val="center"/>
            </w:pPr>
            <w:r w:rsidRPr="007E726B">
              <w:rPr>
                <w:rFonts w:cs="Calibri"/>
              </w:rPr>
              <w:t>0.8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D159AF7" w14:textId="77777777" w:rsidR="006A4384" w:rsidRPr="00943E65" w:rsidRDefault="006A4384" w:rsidP="00BD258D">
            <w:pPr>
              <w:pStyle w:val="TableText"/>
              <w:spacing w:before="0" w:after="0"/>
              <w:jc w:val="center"/>
            </w:pPr>
          </w:p>
        </w:tc>
      </w:tr>
      <w:tr w:rsidR="006A4384" w14:paraId="1F899E0A"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6BDABD9"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5767F79"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04FE0D"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93224D" w14:textId="77777777" w:rsidR="006A4384" w:rsidRPr="00645014" w:rsidRDefault="006A4384" w:rsidP="00BD258D">
            <w:pPr>
              <w:pStyle w:val="TableText"/>
              <w:spacing w:before="0" w:after="0"/>
              <w:jc w:val="center"/>
            </w:pPr>
            <w:r w:rsidRPr="00645014">
              <w:t>0.06</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79794E7" w14:textId="77777777" w:rsidR="006A4384" w:rsidRPr="007E726B" w:rsidRDefault="006A4384" w:rsidP="00BD258D">
            <w:pPr>
              <w:pStyle w:val="TableText"/>
              <w:spacing w:before="0" w:after="0"/>
              <w:jc w:val="center"/>
            </w:pPr>
            <w:r w:rsidRPr="007E726B">
              <w:rPr>
                <w:rFonts w:cs="Calibri"/>
              </w:rPr>
              <w:t>0.39</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D382CD9"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0F1D4CE3" w14:textId="77777777" w:rsidR="006A4384" w:rsidRPr="007E726B" w:rsidRDefault="006A4384" w:rsidP="00BD258D">
            <w:pPr>
              <w:pStyle w:val="TableText"/>
              <w:spacing w:before="0" w:after="0"/>
              <w:jc w:val="center"/>
            </w:pPr>
            <w:r w:rsidRPr="007E726B">
              <w:rPr>
                <w:rFonts w:cs="Calibri"/>
              </w:rPr>
              <w:t>0.8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21B61F3" w14:textId="77777777" w:rsidR="006A4384" w:rsidRPr="00943E65" w:rsidRDefault="006A4384" w:rsidP="00BD258D">
            <w:pPr>
              <w:pStyle w:val="TableText"/>
              <w:spacing w:before="0" w:after="0"/>
              <w:jc w:val="center"/>
            </w:pPr>
          </w:p>
        </w:tc>
      </w:tr>
      <w:tr w:rsidR="006A4384" w14:paraId="737D65A1"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D80BBB9"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EAE9D18"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BCD8959"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1AD6D3" w14:textId="77777777" w:rsidR="006A4384" w:rsidRPr="00645014" w:rsidRDefault="006A4384" w:rsidP="00BD258D">
            <w:pPr>
              <w:pStyle w:val="TableText"/>
              <w:spacing w:before="0" w:after="0"/>
              <w:jc w:val="center"/>
            </w:pPr>
            <w:r w:rsidRPr="00645014">
              <w:t>0.26</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1BB03F09" w14:textId="77777777" w:rsidR="006A4384" w:rsidRPr="007E726B" w:rsidRDefault="006A4384" w:rsidP="00BD258D">
            <w:pPr>
              <w:pStyle w:val="TableText"/>
              <w:spacing w:before="0" w:after="0"/>
              <w:jc w:val="center"/>
            </w:pPr>
            <w:r w:rsidRPr="007E726B">
              <w:rPr>
                <w:rFonts w:cs="Calibri"/>
              </w:rPr>
              <w:t>0.60</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36F02B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4C78356" w14:textId="77777777" w:rsidR="006A4384" w:rsidRPr="007E726B" w:rsidRDefault="006A4384" w:rsidP="00BD258D">
            <w:pPr>
              <w:pStyle w:val="TableText"/>
              <w:spacing w:before="0" w:after="0"/>
              <w:jc w:val="center"/>
            </w:pPr>
            <w:r w:rsidRPr="007E726B">
              <w:rPr>
                <w:rFonts w:cs="Calibri"/>
              </w:rPr>
              <w:t>0.2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506732D" w14:textId="77777777" w:rsidR="006A4384" w:rsidRPr="00943E65" w:rsidRDefault="006A4384" w:rsidP="00BD258D">
            <w:pPr>
              <w:pStyle w:val="TableText"/>
              <w:spacing w:before="0" w:after="0"/>
              <w:jc w:val="center"/>
            </w:pPr>
          </w:p>
        </w:tc>
      </w:tr>
      <w:tr w:rsidR="006A4384" w14:paraId="39C10000"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CB0BAFD"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3024C29" w14:textId="77777777" w:rsidR="006A4384" w:rsidRPr="00943E65" w:rsidRDefault="006A4384" w:rsidP="00BD258D">
            <w:pPr>
              <w:pStyle w:val="TableText"/>
              <w:spacing w:before="0" w:after="0"/>
            </w:pPr>
            <w:r w:rsidRPr="00943E65">
              <w:t>Goulburn</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A3088F9"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303AE9F"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4ECE66"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50E137"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02DCE3BC" w14:textId="77777777" w:rsidR="006A4384" w:rsidRPr="007E726B" w:rsidRDefault="006A4384" w:rsidP="00BD258D">
            <w:pPr>
              <w:pStyle w:val="TableText"/>
              <w:spacing w:before="0" w:after="0"/>
              <w:jc w:val="center"/>
            </w:pPr>
            <w:r w:rsidRPr="007E726B">
              <w:rPr>
                <w:rFonts w:cs="Calibri"/>
              </w:rPr>
              <w:t>0.59</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F195439" w14:textId="77777777" w:rsidR="006A4384" w:rsidRPr="00943E65" w:rsidRDefault="006A4384" w:rsidP="00BD258D">
            <w:pPr>
              <w:pStyle w:val="TableText"/>
              <w:spacing w:before="0" w:after="0"/>
              <w:jc w:val="center"/>
            </w:pPr>
          </w:p>
        </w:tc>
      </w:tr>
      <w:tr w:rsidR="006A4384" w14:paraId="2934CBC6"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C29E321"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DFB4EBE"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D089C21"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E5A4DF1" w14:textId="77777777" w:rsidR="006A4384" w:rsidRPr="00645014" w:rsidRDefault="006A4384" w:rsidP="00BD258D">
            <w:pPr>
              <w:pStyle w:val="TableText"/>
              <w:spacing w:before="0" w:after="0"/>
              <w:jc w:val="center"/>
            </w:pPr>
            <w:r w:rsidRPr="00645014">
              <w:t>0.07</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96CF9FC"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BEED86"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2BAAF144" w14:textId="77777777" w:rsidR="006A4384" w:rsidRPr="007E726B" w:rsidRDefault="006A4384" w:rsidP="00BD258D">
            <w:pPr>
              <w:pStyle w:val="TableText"/>
              <w:spacing w:before="0" w:after="0"/>
              <w:jc w:val="center"/>
            </w:pPr>
            <w:r w:rsidRPr="007E726B">
              <w:rPr>
                <w:rFonts w:cs="Calibri"/>
              </w:rPr>
              <w:t>0.5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7F69166" w14:textId="77777777" w:rsidR="006A4384" w:rsidRPr="00943E65" w:rsidRDefault="006A4384" w:rsidP="00BD258D">
            <w:pPr>
              <w:pStyle w:val="TableText"/>
              <w:spacing w:before="0" w:after="0"/>
              <w:jc w:val="center"/>
            </w:pPr>
          </w:p>
        </w:tc>
      </w:tr>
      <w:tr w:rsidR="006A4384" w14:paraId="4F02318C"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97A3CF9"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18218B1"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F9F7EC"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A8E65B" w14:textId="77777777" w:rsidR="006A4384" w:rsidRPr="00645014" w:rsidRDefault="006A4384" w:rsidP="00BD258D">
            <w:pPr>
              <w:pStyle w:val="TableText"/>
              <w:spacing w:before="0" w:after="0"/>
              <w:jc w:val="center"/>
            </w:pPr>
            <w:r w:rsidRPr="00645014">
              <w:t>0.07</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9A3828"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7691D31"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919F4B" w14:textId="77777777" w:rsidR="006A4384" w:rsidRPr="007E726B" w:rsidRDefault="006A4384" w:rsidP="00BD258D">
            <w:pPr>
              <w:pStyle w:val="TableText"/>
              <w:spacing w:before="0" w:after="0"/>
              <w:jc w:val="center"/>
            </w:pPr>
            <w:r w:rsidRPr="007E726B">
              <w:rPr>
                <w:rFonts w:cs="Calibri"/>
              </w:rPr>
              <w:t>0.49</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B98C675" w14:textId="77777777" w:rsidR="006A4384" w:rsidRPr="00943E65" w:rsidRDefault="006A4384" w:rsidP="00BD258D">
            <w:pPr>
              <w:pStyle w:val="TableText"/>
              <w:spacing w:before="0" w:after="0"/>
              <w:jc w:val="center"/>
            </w:pPr>
          </w:p>
        </w:tc>
      </w:tr>
      <w:tr w:rsidR="006A4384" w14:paraId="3A675C08"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233A6CC"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29298E8"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D00C9FB"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25189E2" w14:textId="77777777" w:rsidR="006A4384" w:rsidRPr="00645014" w:rsidRDefault="006A4384" w:rsidP="00BD258D">
            <w:pPr>
              <w:pStyle w:val="TableText"/>
              <w:spacing w:before="0" w:after="0"/>
              <w:jc w:val="center"/>
            </w:pPr>
            <w:r w:rsidRPr="00645014">
              <w:t>0.02</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D238BEC"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BBE15C"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4DC14D61" w14:textId="77777777" w:rsidR="006A4384" w:rsidRPr="007E726B" w:rsidRDefault="006A4384" w:rsidP="00BD258D">
            <w:pPr>
              <w:pStyle w:val="TableText"/>
              <w:spacing w:before="0" w:after="0"/>
              <w:jc w:val="center"/>
            </w:pPr>
            <w:r w:rsidRPr="007E726B">
              <w:rPr>
                <w:rFonts w:cs="Calibri"/>
              </w:rPr>
              <w:t>0.5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C25C9B" w14:textId="77777777" w:rsidR="006A4384" w:rsidRPr="00943E65" w:rsidRDefault="006A4384" w:rsidP="00BD258D">
            <w:pPr>
              <w:pStyle w:val="TableText"/>
              <w:spacing w:before="0" w:after="0"/>
              <w:jc w:val="center"/>
            </w:pPr>
          </w:p>
        </w:tc>
      </w:tr>
      <w:tr w:rsidR="006A4384" w14:paraId="37097A1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A4281D0"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47AD969"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F36A9D"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4DB7DE" w14:textId="77777777" w:rsidR="006A4384" w:rsidRPr="00645014" w:rsidRDefault="006A4384" w:rsidP="00BD258D">
            <w:pPr>
              <w:pStyle w:val="TableText"/>
              <w:spacing w:before="0" w:after="0"/>
              <w:jc w:val="center"/>
            </w:pPr>
            <w:r w:rsidRPr="00645014">
              <w:t>0.02</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938747"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6B9A18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6A75D596" w14:textId="77777777" w:rsidR="006A4384" w:rsidRPr="007E726B" w:rsidRDefault="006A4384" w:rsidP="00BD258D">
            <w:pPr>
              <w:pStyle w:val="TableText"/>
              <w:spacing w:before="0" w:after="0"/>
              <w:jc w:val="center"/>
            </w:pPr>
            <w:r w:rsidRPr="007E726B">
              <w:rPr>
                <w:rFonts w:cs="Calibri"/>
              </w:rPr>
              <w:t>0.79</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58FC1C5" w14:textId="77777777" w:rsidR="006A4384" w:rsidRPr="00943E65" w:rsidRDefault="006A4384" w:rsidP="00BD258D">
            <w:pPr>
              <w:pStyle w:val="TableText"/>
              <w:spacing w:before="0" w:after="0"/>
              <w:jc w:val="center"/>
            </w:pPr>
          </w:p>
        </w:tc>
      </w:tr>
      <w:tr w:rsidR="006A4384" w14:paraId="7AC20CEE"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19D5777"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C312FEC"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083359"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3A6AEAB" w14:textId="77777777" w:rsidR="006A4384" w:rsidRPr="00645014" w:rsidRDefault="006A4384" w:rsidP="00BD258D">
            <w:pPr>
              <w:pStyle w:val="TableText"/>
              <w:spacing w:before="0" w:after="0"/>
              <w:jc w:val="center"/>
            </w:pPr>
            <w:r w:rsidRPr="00645014">
              <w:t>0.09</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C87A34B"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A9077E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13546B94" w14:textId="77777777" w:rsidR="006A4384" w:rsidRPr="007E726B" w:rsidRDefault="006A4384" w:rsidP="00BD258D">
            <w:pPr>
              <w:pStyle w:val="TableText"/>
              <w:spacing w:before="0" w:after="0"/>
              <w:jc w:val="center"/>
            </w:pPr>
            <w:r w:rsidRPr="007E726B">
              <w:rPr>
                <w:rFonts w:cs="Calibri"/>
              </w:rPr>
              <w:t>0.55</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AFC916" w14:textId="77777777" w:rsidR="006A4384" w:rsidRPr="00943E65" w:rsidRDefault="006A4384" w:rsidP="00BD258D">
            <w:pPr>
              <w:pStyle w:val="TableText"/>
              <w:spacing w:before="0" w:after="0"/>
              <w:jc w:val="center"/>
            </w:pPr>
          </w:p>
        </w:tc>
      </w:tr>
      <w:tr w:rsidR="006A4384" w14:paraId="78DCBA19"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17712A8"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01364D0" w14:textId="77777777" w:rsidR="006A4384" w:rsidRPr="00943E65" w:rsidRDefault="006A4384" w:rsidP="00BD258D">
            <w:pPr>
              <w:pStyle w:val="TableText"/>
              <w:spacing w:before="0" w:after="0"/>
            </w:pPr>
            <w:r w:rsidRPr="00943E65">
              <w:t>Gwydir</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30F58BB"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ECBC2B8"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79F9DCF0" w14:textId="77777777" w:rsidR="006A4384" w:rsidRPr="007E726B" w:rsidRDefault="006A4384" w:rsidP="00BD258D">
            <w:pPr>
              <w:pStyle w:val="TableText"/>
              <w:spacing w:before="0" w:after="0"/>
              <w:jc w:val="center"/>
            </w:pPr>
            <w:r w:rsidRPr="007E726B">
              <w:rPr>
                <w:rFonts w:cs="Calibri"/>
              </w:rPr>
              <w:t>0.93</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9DEA10"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2229197E" w14:textId="77777777" w:rsidR="006A4384" w:rsidRPr="007E726B" w:rsidRDefault="006A4384" w:rsidP="00BD258D">
            <w:pPr>
              <w:pStyle w:val="TableText"/>
              <w:spacing w:before="0" w:after="0"/>
              <w:jc w:val="center"/>
            </w:pPr>
            <w:r w:rsidRPr="007E726B">
              <w:rPr>
                <w:rFonts w:cs="Calibri"/>
              </w:rPr>
              <w:t>0.83</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DC3BAA9" w14:textId="77777777" w:rsidR="006A4384" w:rsidRPr="00943E65" w:rsidRDefault="006A4384" w:rsidP="00BD258D">
            <w:pPr>
              <w:pStyle w:val="TableText"/>
              <w:spacing w:before="0" w:after="0"/>
              <w:jc w:val="center"/>
            </w:pPr>
          </w:p>
        </w:tc>
      </w:tr>
      <w:tr w:rsidR="006A4384" w14:paraId="346CA00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6DC4B54"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C42A984"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6DD1D1"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1726DA" w14:textId="77777777" w:rsidR="006A4384" w:rsidRPr="00645014" w:rsidRDefault="006A4384" w:rsidP="00BD258D">
            <w:pPr>
              <w:pStyle w:val="TableText"/>
              <w:spacing w:before="0" w:after="0"/>
              <w:jc w:val="center"/>
            </w:pPr>
            <w:r w:rsidRPr="00645014">
              <w:t>0.21</w:t>
            </w: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773A50A2" w14:textId="77777777" w:rsidR="006A4384" w:rsidRPr="007E726B" w:rsidRDefault="006A4384" w:rsidP="00BD258D">
            <w:pPr>
              <w:pStyle w:val="TableText"/>
              <w:spacing w:before="0" w:after="0"/>
              <w:jc w:val="center"/>
            </w:pPr>
            <w:r w:rsidRPr="007E726B">
              <w:rPr>
                <w:rFonts w:cs="Calibri"/>
              </w:rPr>
              <w:t>0.92</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334561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59D72796" w14:textId="77777777" w:rsidR="006A4384" w:rsidRPr="007E726B" w:rsidRDefault="006A4384" w:rsidP="00BD258D">
            <w:pPr>
              <w:pStyle w:val="TableText"/>
              <w:spacing w:before="0" w:after="0"/>
              <w:jc w:val="center"/>
            </w:pPr>
            <w:r w:rsidRPr="007E726B">
              <w:rPr>
                <w:rFonts w:cs="Calibri"/>
              </w:rPr>
              <w:t>0.8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E169C08" w14:textId="77777777" w:rsidR="006A4384" w:rsidRPr="00943E65" w:rsidRDefault="006A4384" w:rsidP="00BD258D">
            <w:pPr>
              <w:pStyle w:val="TableText"/>
              <w:spacing w:before="0" w:after="0"/>
              <w:jc w:val="center"/>
            </w:pPr>
          </w:p>
        </w:tc>
      </w:tr>
      <w:tr w:rsidR="006A4384" w14:paraId="104BC6F2"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643B3BC"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E531DEC"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5AFAC6B"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F765BDC" w14:textId="77777777" w:rsidR="006A4384" w:rsidRPr="00645014" w:rsidRDefault="006A4384" w:rsidP="00BD258D">
            <w:pPr>
              <w:pStyle w:val="TableText"/>
              <w:spacing w:before="0" w:after="0"/>
              <w:jc w:val="center"/>
            </w:pPr>
            <w:r w:rsidRPr="00645014">
              <w:t>0.21</w:t>
            </w: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7AAF02B3" w14:textId="77777777" w:rsidR="006A4384" w:rsidRPr="007E726B" w:rsidRDefault="006A4384" w:rsidP="00BD258D">
            <w:pPr>
              <w:pStyle w:val="TableText"/>
              <w:spacing w:before="0" w:after="0"/>
              <w:jc w:val="center"/>
            </w:pPr>
            <w:r w:rsidRPr="007E726B">
              <w:rPr>
                <w:rFonts w:cs="Calibri"/>
              </w:rPr>
              <w:t>0.92</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7078FE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68295D86" w14:textId="77777777" w:rsidR="006A4384" w:rsidRPr="007E726B" w:rsidRDefault="006A4384" w:rsidP="00BD258D">
            <w:pPr>
              <w:pStyle w:val="TableText"/>
              <w:spacing w:before="0" w:after="0"/>
              <w:jc w:val="center"/>
            </w:pPr>
            <w:r w:rsidRPr="007E726B">
              <w:rPr>
                <w:rFonts w:cs="Calibri"/>
              </w:rPr>
              <w:t>0.8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5F5C323" w14:textId="77777777" w:rsidR="006A4384" w:rsidRPr="00943E65" w:rsidRDefault="006A4384" w:rsidP="00BD258D">
            <w:pPr>
              <w:pStyle w:val="TableText"/>
              <w:spacing w:before="0" w:after="0"/>
              <w:jc w:val="center"/>
            </w:pPr>
          </w:p>
        </w:tc>
      </w:tr>
      <w:tr w:rsidR="006A4384" w14:paraId="61B37314"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61BF25A"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92D48A1"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9480B7A"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BED09A1" w14:textId="77777777" w:rsidR="006A4384" w:rsidRPr="00645014" w:rsidRDefault="006A4384" w:rsidP="00BD258D">
            <w:pPr>
              <w:pStyle w:val="TableText"/>
              <w:spacing w:before="0" w:after="0"/>
              <w:jc w:val="center"/>
            </w:pPr>
            <w:r w:rsidRPr="00645014">
              <w:t>0.00</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975C2D" w14:textId="77777777" w:rsidR="006A4384" w:rsidRPr="007E726B" w:rsidRDefault="006A4384" w:rsidP="00BD258D">
            <w:pPr>
              <w:pStyle w:val="TableText"/>
              <w:spacing w:before="0" w:after="0"/>
              <w:jc w:val="center"/>
            </w:pPr>
            <w:r w:rsidRPr="007E726B">
              <w:rPr>
                <w:rFonts w:cs="Calibri"/>
              </w:rPr>
              <w:t>0.00</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CB7F96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E789BC" w14:textId="77777777" w:rsidR="006A4384" w:rsidRPr="007E726B" w:rsidRDefault="006A4384" w:rsidP="00BD258D">
            <w:pPr>
              <w:pStyle w:val="TableText"/>
              <w:spacing w:before="0" w:after="0"/>
              <w:jc w:val="center"/>
            </w:pPr>
            <w:r w:rsidRPr="007E726B">
              <w:rPr>
                <w:rFonts w:cs="Calibri"/>
              </w:rPr>
              <w:t>0.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9BB675" w14:textId="77777777" w:rsidR="006A4384" w:rsidRPr="00943E65" w:rsidRDefault="006A4384" w:rsidP="00BD258D">
            <w:pPr>
              <w:pStyle w:val="TableText"/>
              <w:spacing w:before="0" w:after="0"/>
              <w:jc w:val="center"/>
            </w:pPr>
          </w:p>
        </w:tc>
      </w:tr>
      <w:tr w:rsidR="006A4384" w14:paraId="0D142FB4"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C52B888"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C7E1352"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BB8096F"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4E963A" w14:textId="77777777" w:rsidR="006A4384" w:rsidRPr="00645014" w:rsidRDefault="006A4384" w:rsidP="00BD258D">
            <w:pPr>
              <w:pStyle w:val="TableText"/>
              <w:spacing w:before="0" w:after="0"/>
              <w:jc w:val="center"/>
            </w:pPr>
            <w:r w:rsidRPr="00645014">
              <w:t>0.09</w:t>
            </w:r>
          </w:p>
        </w:tc>
        <w:tc>
          <w:tcPr>
            <w:tcW w:w="1191"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27E62409" w14:textId="77777777" w:rsidR="006A4384" w:rsidRPr="007E726B" w:rsidRDefault="006A4384" w:rsidP="00BD258D">
            <w:pPr>
              <w:pStyle w:val="TableText"/>
              <w:spacing w:before="0" w:after="0"/>
              <w:jc w:val="center"/>
            </w:pPr>
            <w:r w:rsidRPr="001A6C5E">
              <w:rPr>
                <w:rFonts w:cs="Calibri"/>
                <w:color w:val="FFFFFF" w:themeColor="background1"/>
              </w:rPr>
              <w:t>0.96</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01359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20712D1C" w14:textId="77777777" w:rsidR="006A4384" w:rsidRPr="007E726B" w:rsidRDefault="006A4384" w:rsidP="00BD258D">
            <w:pPr>
              <w:pStyle w:val="TableText"/>
              <w:spacing w:before="0" w:after="0"/>
              <w:jc w:val="center"/>
            </w:pPr>
            <w:r w:rsidRPr="007E726B">
              <w:rPr>
                <w:rFonts w:cs="Calibri"/>
              </w:rPr>
              <w:t>0.55</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DC4372" w14:textId="77777777" w:rsidR="006A4384" w:rsidRPr="00943E65" w:rsidRDefault="006A4384" w:rsidP="00BD258D">
            <w:pPr>
              <w:pStyle w:val="TableText"/>
              <w:spacing w:before="0" w:after="0"/>
              <w:jc w:val="center"/>
            </w:pPr>
          </w:p>
        </w:tc>
      </w:tr>
      <w:tr w:rsidR="006A4384" w14:paraId="113C29C6"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A76C436"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95231D2"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4E15D7"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2BA896B3" w14:textId="77777777" w:rsidR="006A4384" w:rsidRPr="00645014" w:rsidRDefault="006A4384" w:rsidP="00BD258D">
            <w:pPr>
              <w:pStyle w:val="TableText"/>
              <w:spacing w:before="0" w:after="0"/>
              <w:jc w:val="center"/>
            </w:pPr>
            <w:r w:rsidRPr="00645014">
              <w:t>0.73</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DAA1057"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041D19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7812EA11" w14:textId="77777777" w:rsidR="006A4384" w:rsidRPr="007E726B" w:rsidRDefault="006A4384" w:rsidP="00BD258D">
            <w:pPr>
              <w:pStyle w:val="TableText"/>
              <w:spacing w:before="0" w:after="0"/>
              <w:jc w:val="center"/>
            </w:pPr>
            <w:r w:rsidRPr="007E726B">
              <w:rPr>
                <w:rFonts w:cs="Calibri"/>
              </w:rPr>
              <w:t>0.78</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AA8850" w14:textId="77777777" w:rsidR="006A4384" w:rsidRPr="00943E65" w:rsidRDefault="006A4384" w:rsidP="00BD258D">
            <w:pPr>
              <w:pStyle w:val="TableText"/>
              <w:spacing w:before="0" w:after="0"/>
              <w:jc w:val="center"/>
            </w:pPr>
          </w:p>
        </w:tc>
      </w:tr>
      <w:tr w:rsidR="006A4384" w14:paraId="2DF5B52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C1B5A0F"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05AD614" w14:textId="77777777" w:rsidR="006A4384" w:rsidRPr="00943E65" w:rsidRDefault="006A4384" w:rsidP="00BD258D">
            <w:pPr>
              <w:pStyle w:val="TableText"/>
              <w:spacing w:before="0" w:after="0"/>
            </w:pPr>
            <w:r w:rsidRPr="00943E65">
              <w:t>Lachlan</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7D394EE"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B055C3C"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37B0213F" w14:textId="77777777" w:rsidR="006A4384" w:rsidRPr="007E726B" w:rsidRDefault="006A4384" w:rsidP="00BD258D">
            <w:pPr>
              <w:pStyle w:val="TableText"/>
              <w:spacing w:before="0" w:after="0"/>
              <w:jc w:val="center"/>
            </w:pPr>
            <w:r w:rsidRPr="007E726B">
              <w:rPr>
                <w:rFonts w:cs="Calibri"/>
              </w:rPr>
              <w:t>0.53</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AF8313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1E86230B" w14:textId="77777777" w:rsidR="006A4384" w:rsidRPr="007E726B" w:rsidRDefault="006A4384" w:rsidP="00BD258D">
            <w:pPr>
              <w:pStyle w:val="TableText"/>
              <w:spacing w:before="0" w:after="0"/>
              <w:jc w:val="center"/>
            </w:pPr>
            <w:r w:rsidRPr="007E726B">
              <w:rPr>
                <w:rFonts w:cs="Calibri"/>
              </w:rPr>
              <w:t>0.86</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FB18DE" w14:textId="77777777" w:rsidR="006A4384" w:rsidRPr="00943E65" w:rsidRDefault="006A4384" w:rsidP="00BD258D">
            <w:pPr>
              <w:pStyle w:val="TableText"/>
              <w:spacing w:before="0" w:after="0"/>
              <w:jc w:val="center"/>
            </w:pPr>
          </w:p>
        </w:tc>
      </w:tr>
      <w:tr w:rsidR="006A4384" w14:paraId="2B91B807"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63324A2"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3112CAD"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EBA9D0"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DE568B" w14:textId="77777777" w:rsidR="006A4384" w:rsidRPr="00645014" w:rsidRDefault="006A4384" w:rsidP="00BD258D">
            <w:pPr>
              <w:pStyle w:val="TableText"/>
              <w:spacing w:before="0" w:after="0"/>
              <w:jc w:val="center"/>
            </w:pPr>
            <w:r w:rsidRPr="00645014">
              <w:t>0.29</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1FAB055D" w14:textId="77777777" w:rsidR="006A4384" w:rsidRPr="007E726B" w:rsidRDefault="006A4384" w:rsidP="00BD258D">
            <w:pPr>
              <w:pStyle w:val="TableText"/>
              <w:spacing w:before="0" w:after="0"/>
              <w:jc w:val="center"/>
            </w:pPr>
            <w:r w:rsidRPr="007E726B">
              <w:rPr>
                <w:rFonts w:cs="Calibri"/>
              </w:rPr>
              <w:t>0.71</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F985B7"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458BC1E1" w14:textId="77777777" w:rsidR="006A4384" w:rsidRPr="007E726B" w:rsidRDefault="006A4384" w:rsidP="00BD258D">
            <w:pPr>
              <w:pStyle w:val="TableText"/>
              <w:spacing w:before="0" w:after="0"/>
              <w:jc w:val="center"/>
            </w:pPr>
            <w:r w:rsidRPr="007E726B">
              <w:rPr>
                <w:rFonts w:cs="Calibri"/>
              </w:rPr>
              <w:t>0.73</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D99AD15" w14:textId="77777777" w:rsidR="006A4384" w:rsidRPr="00943E65" w:rsidRDefault="006A4384" w:rsidP="00BD258D">
            <w:pPr>
              <w:pStyle w:val="TableText"/>
              <w:spacing w:before="0" w:after="0"/>
              <w:jc w:val="center"/>
            </w:pPr>
          </w:p>
        </w:tc>
      </w:tr>
      <w:tr w:rsidR="006A4384" w14:paraId="453F6D91"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04D9D44"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C970070"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F88E26"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357209E4" w14:textId="77777777" w:rsidR="006A4384" w:rsidRPr="001A6C5E" w:rsidRDefault="006A4384" w:rsidP="00BD258D">
            <w:pPr>
              <w:pStyle w:val="TableText"/>
              <w:spacing w:before="0" w:after="0"/>
              <w:jc w:val="center"/>
              <w:rPr>
                <w:color w:val="FFFFFF" w:themeColor="background1"/>
              </w:rPr>
            </w:pPr>
            <w:r w:rsidRPr="001A6C5E">
              <w:rPr>
                <w:color w:val="FFFFFF" w:themeColor="background1"/>
              </w:rPr>
              <w:t>1.00</w:t>
            </w:r>
          </w:p>
        </w:tc>
        <w:tc>
          <w:tcPr>
            <w:tcW w:w="1191"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72F2519B" w14:textId="77777777" w:rsidR="006A4384" w:rsidRPr="001A6C5E" w:rsidRDefault="006A4384" w:rsidP="00BD258D">
            <w:pPr>
              <w:pStyle w:val="TableText"/>
              <w:spacing w:before="0" w:after="0"/>
              <w:jc w:val="center"/>
              <w:rPr>
                <w:color w:val="FFFFFF" w:themeColor="background1"/>
              </w:rPr>
            </w:pPr>
            <w:r w:rsidRPr="001A6C5E">
              <w:rPr>
                <w:rFonts w:cs="Calibri"/>
                <w:color w:val="FFFFFF" w:themeColor="background1"/>
              </w:rPr>
              <w:t>1.00</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531A91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6D307B8B" w14:textId="77777777" w:rsidR="006A4384" w:rsidRPr="007E726B" w:rsidRDefault="006A4384" w:rsidP="00BD258D">
            <w:pPr>
              <w:pStyle w:val="TableText"/>
              <w:spacing w:before="0" w:after="0"/>
              <w:jc w:val="center"/>
            </w:pPr>
            <w:r w:rsidRPr="001A6C5E">
              <w:rPr>
                <w:rFonts w:cs="Calibri"/>
                <w:color w:val="FFFFFF" w:themeColor="background1"/>
              </w:rPr>
              <w:t>0.99</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800796E" w14:textId="77777777" w:rsidR="006A4384" w:rsidRPr="00943E65" w:rsidRDefault="006A4384" w:rsidP="00BD258D">
            <w:pPr>
              <w:pStyle w:val="TableText"/>
              <w:spacing w:before="0" w:after="0"/>
              <w:jc w:val="center"/>
            </w:pPr>
          </w:p>
        </w:tc>
      </w:tr>
      <w:tr w:rsidR="006A4384" w14:paraId="1EC0F509"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D5B3037"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E556DF9"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E68A194"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F0B867B" w14:textId="77777777" w:rsidR="006A4384" w:rsidRPr="00645014" w:rsidRDefault="006A4384" w:rsidP="00BD258D">
            <w:pPr>
              <w:pStyle w:val="TableText"/>
              <w:spacing w:before="0" w:after="0"/>
              <w:jc w:val="center"/>
            </w:pPr>
            <w:r w:rsidRPr="00645014">
              <w:t>0.15</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1832DCC0" w14:textId="77777777" w:rsidR="006A4384" w:rsidRPr="007E726B" w:rsidRDefault="006A4384" w:rsidP="00BD258D">
            <w:pPr>
              <w:pStyle w:val="TableText"/>
              <w:spacing w:before="0" w:after="0"/>
              <w:jc w:val="center"/>
            </w:pPr>
            <w:r w:rsidRPr="007E726B">
              <w:rPr>
                <w:rFonts w:cs="Calibri"/>
              </w:rPr>
              <w:t>0.66</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24B70D6"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334BFB2" w14:textId="77777777" w:rsidR="006A4384" w:rsidRPr="007E726B" w:rsidRDefault="006A4384" w:rsidP="00BD258D">
            <w:pPr>
              <w:pStyle w:val="TableText"/>
              <w:spacing w:before="0" w:after="0"/>
              <w:jc w:val="center"/>
            </w:pPr>
            <w:r w:rsidRPr="007E726B">
              <w:rPr>
                <w:rFonts w:cs="Calibri"/>
              </w:rPr>
              <w:t>0.46</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9AAF68B" w14:textId="77777777" w:rsidR="006A4384" w:rsidRPr="00943E65" w:rsidRDefault="006A4384" w:rsidP="00BD258D">
            <w:pPr>
              <w:pStyle w:val="TableText"/>
              <w:spacing w:before="0" w:after="0"/>
              <w:jc w:val="center"/>
            </w:pPr>
          </w:p>
        </w:tc>
      </w:tr>
      <w:tr w:rsidR="006A4384" w14:paraId="75119D66"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B851922"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C221666"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2C23A5E"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4616F8" w14:textId="77777777" w:rsidR="006A4384" w:rsidRPr="00645014" w:rsidRDefault="006A4384" w:rsidP="00BD258D">
            <w:pPr>
              <w:pStyle w:val="TableText"/>
              <w:spacing w:before="0" w:after="0"/>
              <w:jc w:val="center"/>
            </w:pPr>
            <w:r w:rsidRPr="00645014">
              <w:t>0.41</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3BEBF472" w14:textId="77777777" w:rsidR="006A4384" w:rsidRPr="007E726B" w:rsidRDefault="006A4384" w:rsidP="00BD258D">
            <w:pPr>
              <w:pStyle w:val="TableText"/>
              <w:spacing w:before="0" w:after="0"/>
              <w:jc w:val="center"/>
            </w:pPr>
            <w:r w:rsidRPr="007E726B">
              <w:rPr>
                <w:rFonts w:cs="Calibri"/>
              </w:rPr>
              <w:t>0.53</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0D96C6"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325E1035" w14:textId="77777777" w:rsidR="006A4384" w:rsidRPr="007E726B" w:rsidRDefault="006A4384" w:rsidP="00BD258D">
            <w:pPr>
              <w:pStyle w:val="TableText"/>
              <w:spacing w:before="0" w:after="0"/>
              <w:jc w:val="center"/>
            </w:pPr>
            <w:r w:rsidRPr="007E726B">
              <w:rPr>
                <w:rFonts w:cs="Calibri"/>
              </w:rPr>
              <w:t>0.77</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A098C5" w14:textId="77777777" w:rsidR="006A4384" w:rsidRPr="00943E65" w:rsidRDefault="006A4384" w:rsidP="00BD258D">
            <w:pPr>
              <w:pStyle w:val="TableText"/>
              <w:spacing w:before="0" w:after="0"/>
              <w:jc w:val="center"/>
            </w:pPr>
          </w:p>
        </w:tc>
      </w:tr>
      <w:tr w:rsidR="006A4384" w14:paraId="4BE80214"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FD0381B"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2054CEF"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654099"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6BE3E8" w14:textId="77777777" w:rsidR="006A4384" w:rsidRPr="00645014" w:rsidRDefault="006A4384" w:rsidP="00BD258D">
            <w:pPr>
              <w:pStyle w:val="TableText"/>
              <w:spacing w:before="0" w:after="0"/>
              <w:jc w:val="center"/>
            </w:pPr>
            <w:r w:rsidRPr="00645014">
              <w:t>0.03</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21130935" w14:textId="77777777" w:rsidR="006A4384" w:rsidRPr="007E726B" w:rsidRDefault="006A4384" w:rsidP="00BD258D">
            <w:pPr>
              <w:pStyle w:val="TableText"/>
              <w:spacing w:before="0" w:after="0"/>
              <w:jc w:val="center"/>
            </w:pPr>
            <w:r w:rsidRPr="007E726B">
              <w:rPr>
                <w:rFonts w:cs="Calibri"/>
              </w:rPr>
              <w:t>0.56</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2550C7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43CD4099" w14:textId="77777777" w:rsidR="006A4384" w:rsidRPr="007E726B" w:rsidRDefault="006A4384" w:rsidP="00BD258D">
            <w:pPr>
              <w:pStyle w:val="TableText"/>
              <w:spacing w:before="0" w:after="0"/>
              <w:jc w:val="center"/>
            </w:pPr>
            <w:r w:rsidRPr="007E726B">
              <w:rPr>
                <w:rFonts w:cs="Calibri"/>
              </w:rPr>
              <w:t>0.53</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340D1E" w14:textId="77777777" w:rsidR="006A4384" w:rsidRPr="00943E65" w:rsidRDefault="006A4384" w:rsidP="00BD258D">
            <w:pPr>
              <w:pStyle w:val="TableText"/>
              <w:spacing w:before="0" w:after="0"/>
              <w:jc w:val="center"/>
            </w:pPr>
          </w:p>
        </w:tc>
      </w:tr>
      <w:tr w:rsidR="006A4384" w14:paraId="6A8F0DA3"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EA48C5D"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9A9901F" w14:textId="77777777" w:rsidR="006A4384" w:rsidRPr="00943E65" w:rsidRDefault="006A4384" w:rsidP="00BD258D">
            <w:pPr>
              <w:pStyle w:val="TableText"/>
              <w:spacing w:before="0" w:after="0"/>
            </w:pPr>
            <w:r w:rsidRPr="00943E65">
              <w:t>Lower Murray</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90AC1E9"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CBE00E1"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0348D89" w14:textId="77777777" w:rsidR="006A4384" w:rsidRPr="007E726B" w:rsidRDefault="006A4384" w:rsidP="00BD258D">
            <w:pPr>
              <w:pStyle w:val="TableText"/>
              <w:spacing w:before="0" w:after="0"/>
              <w:jc w:val="center"/>
            </w:pPr>
            <w:r w:rsidRPr="007E726B">
              <w:rPr>
                <w:rFonts w:cs="Calibri"/>
              </w:rPr>
              <w:t>0.47</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B26736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0D26C7FC" w14:textId="77777777" w:rsidR="006A4384" w:rsidRPr="007E726B" w:rsidRDefault="006A4384" w:rsidP="00BD258D">
            <w:pPr>
              <w:pStyle w:val="TableText"/>
              <w:spacing w:before="0" w:after="0"/>
              <w:jc w:val="center"/>
            </w:pPr>
            <w:r w:rsidRPr="007E726B">
              <w:rPr>
                <w:rFonts w:cs="Calibri"/>
              </w:rPr>
              <w:t>0.84</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D2D701" w14:textId="77777777" w:rsidR="006A4384" w:rsidRPr="00943E65" w:rsidRDefault="006A4384" w:rsidP="00BD258D">
            <w:pPr>
              <w:pStyle w:val="TableText"/>
              <w:spacing w:before="0" w:after="0"/>
              <w:jc w:val="center"/>
            </w:pPr>
          </w:p>
        </w:tc>
      </w:tr>
      <w:tr w:rsidR="006A4384" w14:paraId="42602DEC"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D0B22F9"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F496E7D"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20AEEA"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3E32A70" w14:textId="77777777" w:rsidR="006A4384" w:rsidRPr="00645014" w:rsidRDefault="006A4384" w:rsidP="00BD258D">
            <w:pPr>
              <w:pStyle w:val="TableText"/>
              <w:spacing w:before="0" w:after="0"/>
              <w:jc w:val="center"/>
            </w:pPr>
            <w:r w:rsidRPr="00645014">
              <w:t>0.02</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DFE5F4"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857E42"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204981CB" w14:textId="77777777" w:rsidR="006A4384" w:rsidRPr="007E726B" w:rsidRDefault="006A4384" w:rsidP="00BD258D">
            <w:pPr>
              <w:pStyle w:val="TableText"/>
              <w:spacing w:before="0" w:after="0"/>
              <w:jc w:val="center"/>
            </w:pPr>
            <w:r w:rsidRPr="007E726B">
              <w:rPr>
                <w:rFonts w:cs="Calibri"/>
              </w:rPr>
              <w:t>0.65</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051E17" w14:textId="77777777" w:rsidR="006A4384" w:rsidRPr="00943E65" w:rsidRDefault="006A4384" w:rsidP="00BD258D">
            <w:pPr>
              <w:pStyle w:val="TableText"/>
              <w:spacing w:before="0" w:after="0"/>
              <w:jc w:val="center"/>
            </w:pPr>
          </w:p>
        </w:tc>
      </w:tr>
      <w:tr w:rsidR="006A4384" w14:paraId="2899FFFE"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ECEA134"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80B4C5D"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47D6B05"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7F737D" w14:textId="77777777" w:rsidR="006A4384" w:rsidRPr="00645014" w:rsidRDefault="006A4384" w:rsidP="00BD258D">
            <w:pPr>
              <w:pStyle w:val="TableText"/>
              <w:spacing w:before="0" w:after="0"/>
              <w:jc w:val="center"/>
            </w:pPr>
            <w:r w:rsidRPr="00645014">
              <w:t>0.09</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7E3FA1"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5BC65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5FD438E4" w14:textId="77777777" w:rsidR="006A4384" w:rsidRPr="007E726B" w:rsidRDefault="006A4384" w:rsidP="00BD258D">
            <w:pPr>
              <w:pStyle w:val="TableText"/>
              <w:spacing w:before="0" w:after="0"/>
              <w:jc w:val="center"/>
            </w:pPr>
            <w:r w:rsidRPr="007E726B">
              <w:rPr>
                <w:rFonts w:cs="Calibri"/>
              </w:rPr>
              <w:t>0.7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975B64" w14:textId="77777777" w:rsidR="006A4384" w:rsidRPr="00943E65" w:rsidRDefault="006A4384" w:rsidP="00BD258D">
            <w:pPr>
              <w:pStyle w:val="TableText"/>
              <w:spacing w:before="0" w:after="0"/>
              <w:jc w:val="center"/>
            </w:pPr>
          </w:p>
        </w:tc>
      </w:tr>
      <w:tr w:rsidR="006A4384" w14:paraId="6B2A9AAA"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6FE8612"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D6A2F5D"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DA7DFEC"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C46321B" w14:textId="77777777" w:rsidR="006A4384" w:rsidRPr="00645014" w:rsidRDefault="006A4384" w:rsidP="00BD258D">
            <w:pPr>
              <w:pStyle w:val="TableText"/>
              <w:spacing w:before="0" w:after="0"/>
              <w:jc w:val="center"/>
            </w:pPr>
            <w:r w:rsidRPr="00645014">
              <w:t>0.07</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FD19B0"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7CF53A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17C8D190" w14:textId="77777777" w:rsidR="006A4384" w:rsidRPr="007E726B" w:rsidRDefault="006A4384" w:rsidP="00BD258D">
            <w:pPr>
              <w:pStyle w:val="TableText"/>
              <w:spacing w:before="0" w:after="0"/>
              <w:jc w:val="center"/>
            </w:pPr>
            <w:r w:rsidRPr="007E726B">
              <w:rPr>
                <w:rFonts w:cs="Calibri"/>
              </w:rPr>
              <w:t>0.53</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E1C3504" w14:textId="77777777" w:rsidR="006A4384" w:rsidRPr="00943E65" w:rsidRDefault="006A4384" w:rsidP="00BD258D">
            <w:pPr>
              <w:pStyle w:val="TableText"/>
              <w:spacing w:before="0" w:after="0"/>
              <w:jc w:val="center"/>
            </w:pPr>
          </w:p>
        </w:tc>
      </w:tr>
      <w:tr w:rsidR="006A4384" w14:paraId="114006C8"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C7C5F25"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A5B0428"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0BB33B9"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BBF4BC" w14:textId="77777777" w:rsidR="006A4384" w:rsidRPr="00645014" w:rsidRDefault="006A4384" w:rsidP="00BD258D">
            <w:pPr>
              <w:pStyle w:val="TableText"/>
              <w:spacing w:before="0" w:after="0"/>
              <w:jc w:val="center"/>
            </w:pPr>
            <w:r w:rsidRPr="00645014">
              <w:t>0.06</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DA89070"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B9EA3F"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355C550B" w14:textId="77777777" w:rsidR="006A4384" w:rsidRPr="007E726B" w:rsidRDefault="006A4384" w:rsidP="00BD258D">
            <w:pPr>
              <w:pStyle w:val="TableText"/>
              <w:spacing w:before="0" w:after="0"/>
              <w:jc w:val="center"/>
            </w:pPr>
            <w:r w:rsidRPr="007E726B">
              <w:rPr>
                <w:rFonts w:cs="Calibri"/>
              </w:rPr>
              <w:t>0.56</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375EE3" w14:textId="77777777" w:rsidR="006A4384" w:rsidRPr="00943E65" w:rsidRDefault="006A4384" w:rsidP="00BD258D">
            <w:pPr>
              <w:pStyle w:val="TableText"/>
              <w:spacing w:before="0" w:after="0"/>
              <w:jc w:val="center"/>
            </w:pPr>
          </w:p>
        </w:tc>
      </w:tr>
      <w:tr w:rsidR="006A4384" w14:paraId="041E1A74"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050D1BD"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78B2A83"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0EA97D0"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CEF78E" w14:textId="77777777" w:rsidR="006A4384" w:rsidRPr="00645014" w:rsidRDefault="006A4384" w:rsidP="00BD258D">
            <w:pPr>
              <w:pStyle w:val="TableText"/>
              <w:spacing w:before="0" w:after="0"/>
              <w:jc w:val="center"/>
            </w:pPr>
            <w:r w:rsidRPr="00645014">
              <w:t>0.04</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8FBD920"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C598F6"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5789E444" w14:textId="77777777" w:rsidR="006A4384" w:rsidRPr="007E726B" w:rsidRDefault="006A4384" w:rsidP="00BD258D">
            <w:pPr>
              <w:pStyle w:val="TableText"/>
              <w:spacing w:before="0" w:after="0"/>
              <w:jc w:val="center"/>
            </w:pPr>
            <w:r w:rsidRPr="007E726B">
              <w:rPr>
                <w:rFonts w:cs="Calibri"/>
              </w:rPr>
              <w:t>0.5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06E8CE" w14:textId="77777777" w:rsidR="006A4384" w:rsidRPr="00943E65" w:rsidRDefault="006A4384" w:rsidP="00BD258D">
            <w:pPr>
              <w:pStyle w:val="TableText"/>
              <w:spacing w:before="0" w:after="0"/>
              <w:jc w:val="center"/>
            </w:pPr>
          </w:p>
        </w:tc>
      </w:tr>
      <w:tr w:rsidR="006A4384" w14:paraId="4555FC0F"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1E99209"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8941818" w14:textId="77777777" w:rsidR="006A4384" w:rsidRPr="00943E65" w:rsidRDefault="006A4384" w:rsidP="00BD258D">
            <w:pPr>
              <w:pStyle w:val="TableText"/>
              <w:spacing w:before="0" w:after="0"/>
            </w:pPr>
            <w:r w:rsidRPr="00943E65">
              <w:t>Murrumbidgee</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6D2CBA"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B59DDE0"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61A1890E" w14:textId="77777777" w:rsidR="006A4384" w:rsidRPr="007E726B" w:rsidRDefault="006A4384" w:rsidP="00BD258D">
            <w:pPr>
              <w:pStyle w:val="TableText"/>
              <w:spacing w:before="0" w:after="0"/>
              <w:jc w:val="center"/>
            </w:pPr>
            <w:r w:rsidRPr="007E726B">
              <w:rPr>
                <w:rFonts w:cs="Calibri"/>
              </w:rPr>
              <w:t>0.75</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D13BE26"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49726609" w14:textId="77777777" w:rsidR="006A4384" w:rsidRPr="007E726B" w:rsidRDefault="006A4384" w:rsidP="00BD258D">
            <w:pPr>
              <w:pStyle w:val="TableText"/>
              <w:spacing w:before="0" w:after="0"/>
              <w:jc w:val="center"/>
            </w:pPr>
            <w:r w:rsidRPr="007E726B">
              <w:rPr>
                <w:rFonts w:cs="Calibri"/>
              </w:rPr>
              <w:t>0.83</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4C143E2" w14:textId="77777777" w:rsidR="006A4384" w:rsidRPr="00943E65" w:rsidRDefault="006A4384" w:rsidP="00BD258D">
            <w:pPr>
              <w:pStyle w:val="TableText"/>
              <w:spacing w:before="0" w:after="0"/>
              <w:jc w:val="center"/>
            </w:pPr>
          </w:p>
        </w:tc>
      </w:tr>
      <w:tr w:rsidR="006A4384" w14:paraId="57C0708C"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EB3A5D1"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CECF8A7"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0BDB36"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E57777" w14:textId="77777777" w:rsidR="006A4384" w:rsidRPr="00645014" w:rsidRDefault="006A4384" w:rsidP="00BD258D">
            <w:pPr>
              <w:pStyle w:val="TableText"/>
              <w:spacing w:before="0" w:after="0"/>
              <w:jc w:val="center"/>
            </w:pPr>
            <w:r w:rsidRPr="00645014">
              <w:t>0.17</w:t>
            </w: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5524E9B2" w14:textId="77777777" w:rsidR="006A4384" w:rsidRPr="007E726B" w:rsidRDefault="006A4384" w:rsidP="00BD258D">
            <w:pPr>
              <w:pStyle w:val="TableText"/>
              <w:spacing w:before="0" w:after="0"/>
              <w:jc w:val="center"/>
            </w:pPr>
            <w:r w:rsidRPr="007E726B">
              <w:rPr>
                <w:rFonts w:cs="Calibri"/>
              </w:rPr>
              <w:t>0.85</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2626DD"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46AD8D8E" w14:textId="77777777" w:rsidR="006A4384" w:rsidRPr="007E726B" w:rsidRDefault="006A4384" w:rsidP="00BD258D">
            <w:pPr>
              <w:pStyle w:val="TableText"/>
              <w:spacing w:before="0" w:after="0"/>
              <w:jc w:val="center"/>
            </w:pPr>
            <w:r w:rsidRPr="007E726B">
              <w:rPr>
                <w:rFonts w:cs="Calibri"/>
              </w:rPr>
              <w:t>0.8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1C4CF1" w14:textId="77777777" w:rsidR="006A4384" w:rsidRPr="00943E65" w:rsidRDefault="006A4384" w:rsidP="00BD258D">
            <w:pPr>
              <w:pStyle w:val="TableText"/>
              <w:spacing w:before="0" w:after="0"/>
              <w:jc w:val="center"/>
            </w:pPr>
          </w:p>
        </w:tc>
      </w:tr>
      <w:tr w:rsidR="006A4384" w14:paraId="60B74370"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CAA9124"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68EC33C"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E48E45"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3432ACC2" w14:textId="77777777" w:rsidR="006A4384" w:rsidRPr="00645014" w:rsidRDefault="006A4384" w:rsidP="00BD258D">
            <w:pPr>
              <w:pStyle w:val="TableText"/>
              <w:spacing w:before="0" w:after="0"/>
              <w:jc w:val="center"/>
            </w:pPr>
            <w:r w:rsidRPr="00645014">
              <w:t>0.73</w:t>
            </w:r>
          </w:p>
        </w:tc>
        <w:tc>
          <w:tcPr>
            <w:tcW w:w="1191"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171A5117" w14:textId="77777777" w:rsidR="006A4384" w:rsidRPr="007E726B" w:rsidRDefault="006A4384" w:rsidP="00BD258D">
            <w:pPr>
              <w:pStyle w:val="TableText"/>
              <w:spacing w:before="0" w:after="0"/>
              <w:jc w:val="center"/>
            </w:pPr>
            <w:r w:rsidRPr="001A6C5E">
              <w:rPr>
                <w:rFonts w:cs="Calibri"/>
                <w:color w:val="FFFFFF" w:themeColor="background1"/>
              </w:rPr>
              <w:t>0.98</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7A5A530"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58BF075D" w14:textId="77777777" w:rsidR="006A4384" w:rsidRPr="007E726B" w:rsidRDefault="006A4384" w:rsidP="00BD258D">
            <w:pPr>
              <w:pStyle w:val="TableText"/>
              <w:spacing w:before="0" w:after="0"/>
              <w:jc w:val="center"/>
            </w:pPr>
            <w:r w:rsidRPr="001A6C5E">
              <w:rPr>
                <w:rFonts w:cs="Calibri"/>
                <w:color w:val="FFFFFF" w:themeColor="background1"/>
              </w:rPr>
              <w:t>1.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8A6E53" w14:textId="77777777" w:rsidR="006A4384" w:rsidRPr="00943E65" w:rsidRDefault="006A4384" w:rsidP="00BD258D">
            <w:pPr>
              <w:pStyle w:val="TableText"/>
              <w:spacing w:before="0" w:after="0"/>
              <w:jc w:val="center"/>
            </w:pPr>
          </w:p>
        </w:tc>
      </w:tr>
      <w:tr w:rsidR="006A4384" w14:paraId="6E94E1B8"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1A2FEFE"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51D5847"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1D054F7"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05851E9" w14:textId="77777777" w:rsidR="006A4384" w:rsidRPr="00645014" w:rsidRDefault="006A4384" w:rsidP="00BD258D">
            <w:pPr>
              <w:pStyle w:val="TableText"/>
              <w:spacing w:before="0" w:after="0"/>
              <w:jc w:val="center"/>
            </w:pPr>
            <w:r w:rsidRPr="00645014">
              <w:t>0.23</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674B2ABD" w14:textId="77777777" w:rsidR="006A4384" w:rsidRPr="007E726B" w:rsidRDefault="006A4384" w:rsidP="00BD258D">
            <w:pPr>
              <w:pStyle w:val="TableText"/>
              <w:spacing w:before="0" w:after="0"/>
              <w:jc w:val="center"/>
            </w:pPr>
            <w:r w:rsidRPr="007E726B">
              <w:rPr>
                <w:rFonts w:cs="Calibri"/>
              </w:rPr>
              <w:t>0.73</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9B37F5C"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0629B914" w14:textId="77777777" w:rsidR="006A4384" w:rsidRPr="007E726B" w:rsidRDefault="006A4384" w:rsidP="00BD258D">
            <w:pPr>
              <w:pStyle w:val="TableText"/>
              <w:spacing w:before="0" w:after="0"/>
              <w:jc w:val="center"/>
            </w:pPr>
            <w:r w:rsidRPr="007E726B">
              <w:rPr>
                <w:rFonts w:cs="Calibri"/>
              </w:rPr>
              <w:t>0.83</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ADE0C7" w14:textId="77777777" w:rsidR="006A4384" w:rsidRPr="00943E65" w:rsidRDefault="006A4384" w:rsidP="00BD258D">
            <w:pPr>
              <w:pStyle w:val="TableText"/>
              <w:spacing w:before="0" w:after="0"/>
              <w:jc w:val="center"/>
            </w:pPr>
          </w:p>
        </w:tc>
      </w:tr>
      <w:tr w:rsidR="006A4384" w14:paraId="16D12890"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0A44F38"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A800F75"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DDDB580"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D88B99A" w14:textId="77777777" w:rsidR="006A4384" w:rsidRPr="00645014" w:rsidRDefault="006A4384" w:rsidP="00BD258D">
            <w:pPr>
              <w:pStyle w:val="TableText"/>
              <w:spacing w:before="0" w:after="0"/>
              <w:jc w:val="center"/>
            </w:pPr>
            <w:r w:rsidRPr="00645014">
              <w:t>0.04</w:t>
            </w: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01453B71" w14:textId="77777777" w:rsidR="006A4384" w:rsidRPr="007E726B" w:rsidRDefault="006A4384" w:rsidP="00BD258D">
            <w:pPr>
              <w:pStyle w:val="TableText"/>
              <w:spacing w:before="0" w:after="0"/>
              <w:jc w:val="center"/>
            </w:pPr>
            <w:r w:rsidRPr="007E726B">
              <w:rPr>
                <w:rFonts w:cs="Calibri"/>
              </w:rPr>
              <w:t>0.82</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06002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794057B7" w14:textId="77777777" w:rsidR="006A4384" w:rsidRPr="007E726B" w:rsidRDefault="006A4384" w:rsidP="00BD258D">
            <w:pPr>
              <w:pStyle w:val="TableText"/>
              <w:spacing w:before="0" w:after="0"/>
              <w:jc w:val="center"/>
            </w:pPr>
            <w:r w:rsidRPr="007E726B">
              <w:rPr>
                <w:rFonts w:cs="Calibri"/>
              </w:rPr>
              <w:t>0.68</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720FB3" w14:textId="77777777" w:rsidR="006A4384" w:rsidRPr="00943E65" w:rsidRDefault="006A4384" w:rsidP="00BD258D">
            <w:pPr>
              <w:pStyle w:val="TableText"/>
              <w:spacing w:before="0" w:after="0"/>
              <w:jc w:val="center"/>
            </w:pPr>
          </w:p>
        </w:tc>
      </w:tr>
      <w:tr w:rsidR="006A4384" w14:paraId="6ADE1B60"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10DCA51"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917737F"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3B6A288"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861B9E" w14:textId="77777777" w:rsidR="006A4384" w:rsidRPr="00645014" w:rsidRDefault="006A4384" w:rsidP="00BD258D">
            <w:pPr>
              <w:pStyle w:val="TableText"/>
              <w:spacing w:before="0" w:after="0"/>
              <w:jc w:val="center"/>
            </w:pPr>
            <w:r w:rsidRPr="00645014">
              <w:t>0.21</w:t>
            </w: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53DE3891" w14:textId="77777777" w:rsidR="006A4384" w:rsidRPr="007E726B" w:rsidRDefault="006A4384" w:rsidP="00BD258D">
            <w:pPr>
              <w:pStyle w:val="TableText"/>
              <w:spacing w:before="0" w:after="0"/>
              <w:jc w:val="center"/>
            </w:pPr>
            <w:r w:rsidRPr="007E726B">
              <w:rPr>
                <w:rFonts w:cs="Calibri"/>
              </w:rPr>
              <w:t>0.92</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2CE70C"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48A87F11" w14:textId="77777777" w:rsidR="006A4384" w:rsidRPr="007E726B" w:rsidRDefault="006A4384" w:rsidP="00BD258D">
            <w:pPr>
              <w:pStyle w:val="TableText"/>
              <w:spacing w:before="0" w:after="0"/>
              <w:jc w:val="center"/>
            </w:pPr>
            <w:r w:rsidRPr="007E726B">
              <w:rPr>
                <w:rFonts w:cs="Calibri"/>
              </w:rPr>
              <w:t>0.8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31F8280" w14:textId="77777777" w:rsidR="006A4384" w:rsidRPr="00943E65" w:rsidRDefault="006A4384" w:rsidP="00BD258D">
            <w:pPr>
              <w:pStyle w:val="TableText"/>
              <w:spacing w:before="0" w:after="0"/>
              <w:jc w:val="center"/>
            </w:pPr>
          </w:p>
        </w:tc>
      </w:tr>
      <w:tr w:rsidR="006A4384" w14:paraId="466A1655" w14:textId="77777777" w:rsidTr="006A4384">
        <w:trPr>
          <w:cantSplit/>
        </w:trPr>
        <w:tc>
          <w:tcPr>
            <w:tcW w:w="1134"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5CD1887" w14:textId="77777777" w:rsidR="006A4384" w:rsidRPr="00943E65" w:rsidRDefault="006A4384" w:rsidP="00BD258D">
            <w:pPr>
              <w:pStyle w:val="TableText"/>
              <w:spacing w:before="0" w:after="0"/>
            </w:pPr>
            <w:r w:rsidRPr="00943E65">
              <w:t xml:space="preserve">Eastern </w:t>
            </w:r>
            <w:r>
              <w:t>gambusia</w:t>
            </w: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832DE1F" w14:textId="77777777" w:rsidR="006A4384" w:rsidRPr="00943E65" w:rsidRDefault="006A4384" w:rsidP="00BD258D">
            <w:pPr>
              <w:pStyle w:val="TableText"/>
              <w:spacing w:before="0" w:after="0"/>
            </w:pPr>
            <w:r w:rsidRPr="00943E65">
              <w:t>Edward-Wakool</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27FEE08"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DB672D"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11DAA7"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3FE0012"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255B6B6" w14:textId="77777777" w:rsidR="006A4384" w:rsidRPr="007E726B" w:rsidRDefault="006A4384" w:rsidP="00BD258D">
            <w:pPr>
              <w:pStyle w:val="TableText"/>
              <w:spacing w:before="0" w:after="0"/>
              <w:jc w:val="center"/>
            </w:pPr>
            <w:r w:rsidRPr="007E726B">
              <w:rPr>
                <w:rFonts w:cs="Calibri"/>
              </w:rPr>
              <w:t>0.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4F4DD7" w14:textId="77777777" w:rsidR="006A4384" w:rsidRPr="00943E65" w:rsidRDefault="006A4384" w:rsidP="00BD258D">
            <w:pPr>
              <w:pStyle w:val="TableText"/>
              <w:spacing w:before="0" w:after="0"/>
              <w:jc w:val="center"/>
            </w:pPr>
          </w:p>
        </w:tc>
      </w:tr>
      <w:tr w:rsidR="006A4384" w14:paraId="5BE18541"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EE7A3ED"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788AE43"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1922138"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E115C3A" w14:textId="77777777" w:rsidR="006A4384" w:rsidRPr="00645014" w:rsidRDefault="006A4384" w:rsidP="00BD258D">
            <w:pPr>
              <w:pStyle w:val="TableText"/>
              <w:spacing w:before="0" w:after="0"/>
              <w:jc w:val="center"/>
            </w:pPr>
            <w:r w:rsidRPr="00645014">
              <w:t>0.00</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B0BF2B7"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6B218F"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2CF344F1" w14:textId="77777777" w:rsidR="006A4384" w:rsidRPr="007E726B" w:rsidRDefault="006A4384" w:rsidP="00BD258D">
            <w:pPr>
              <w:pStyle w:val="TableText"/>
              <w:spacing w:before="0" w:after="0"/>
              <w:jc w:val="center"/>
            </w:pPr>
            <w:r w:rsidRPr="001A6C5E">
              <w:rPr>
                <w:rFonts w:cs="Calibri"/>
                <w:color w:val="FFFFFF" w:themeColor="background1"/>
              </w:rPr>
              <w:t>0.96</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A88ACD" w14:textId="77777777" w:rsidR="006A4384" w:rsidRPr="00943E65" w:rsidRDefault="006A4384" w:rsidP="00BD258D">
            <w:pPr>
              <w:pStyle w:val="TableText"/>
              <w:spacing w:before="0" w:after="0"/>
              <w:jc w:val="center"/>
            </w:pPr>
          </w:p>
        </w:tc>
      </w:tr>
      <w:tr w:rsidR="006A4384" w14:paraId="5DB6055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5C203F3"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F1E6C5A"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D2F81E7"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2974026" w14:textId="77777777" w:rsidR="006A4384" w:rsidRPr="00645014" w:rsidRDefault="006A4384" w:rsidP="00BD258D">
            <w:pPr>
              <w:pStyle w:val="TableText"/>
              <w:spacing w:before="0" w:after="0"/>
              <w:jc w:val="center"/>
            </w:pPr>
            <w:r w:rsidRPr="00645014">
              <w:t>0.44</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F84EBB6"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53934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66454BA0" w14:textId="77777777" w:rsidR="006A4384" w:rsidRPr="007E726B" w:rsidRDefault="006A4384" w:rsidP="00BD258D">
            <w:pPr>
              <w:pStyle w:val="TableText"/>
              <w:spacing w:before="0" w:after="0"/>
              <w:jc w:val="center"/>
            </w:pPr>
            <w:r w:rsidRPr="007E726B">
              <w:rPr>
                <w:rFonts w:cs="Calibri"/>
              </w:rPr>
              <w:t>0.7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73349C" w14:textId="77777777" w:rsidR="006A4384" w:rsidRPr="00943E65" w:rsidRDefault="006A4384" w:rsidP="00BD258D">
            <w:pPr>
              <w:pStyle w:val="TableText"/>
              <w:spacing w:before="0" w:after="0"/>
              <w:jc w:val="center"/>
            </w:pPr>
          </w:p>
        </w:tc>
      </w:tr>
      <w:tr w:rsidR="006A4384" w14:paraId="5E8DA2FA"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AF784B7"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4AB3D77"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861E807"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0F40AB" w14:textId="77777777" w:rsidR="006A4384" w:rsidRPr="00645014" w:rsidRDefault="006A4384" w:rsidP="00BD258D">
            <w:pPr>
              <w:pStyle w:val="TableText"/>
              <w:spacing w:before="0" w:after="0"/>
              <w:jc w:val="center"/>
            </w:pPr>
            <w:r w:rsidRPr="00645014">
              <w:t>0.42</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73097B8"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393F2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3824FC" w14:textId="77777777" w:rsidR="006A4384" w:rsidRPr="007E726B" w:rsidRDefault="006A4384" w:rsidP="00BD258D">
            <w:pPr>
              <w:pStyle w:val="TableText"/>
              <w:spacing w:before="0" w:after="0"/>
              <w:jc w:val="center"/>
            </w:pPr>
            <w:r w:rsidRPr="007E726B">
              <w:rPr>
                <w:rFonts w:cs="Calibri"/>
              </w:rPr>
              <w:t>0.19</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5EFE0BF" w14:textId="77777777" w:rsidR="006A4384" w:rsidRPr="00943E65" w:rsidRDefault="006A4384" w:rsidP="00BD258D">
            <w:pPr>
              <w:pStyle w:val="TableText"/>
              <w:spacing w:before="0" w:after="0"/>
              <w:jc w:val="center"/>
            </w:pPr>
          </w:p>
        </w:tc>
      </w:tr>
      <w:tr w:rsidR="006A4384" w14:paraId="4ED04DF4"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AB2355F"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1B67493"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FA2F701"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9EAC5C4" w14:textId="77777777" w:rsidR="006A4384" w:rsidRPr="00645014" w:rsidRDefault="006A4384" w:rsidP="00BD258D">
            <w:pPr>
              <w:pStyle w:val="TableText"/>
              <w:spacing w:before="0" w:after="0"/>
              <w:jc w:val="center"/>
            </w:pPr>
            <w:r w:rsidRPr="00645014">
              <w:t>0.43</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B1D954"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7EB3F4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E7B036" w14:textId="77777777" w:rsidR="006A4384" w:rsidRPr="007E726B" w:rsidRDefault="006A4384" w:rsidP="00BD258D">
            <w:pPr>
              <w:pStyle w:val="TableText"/>
              <w:spacing w:before="0" w:after="0"/>
              <w:jc w:val="center"/>
            </w:pPr>
            <w:r w:rsidRPr="007E726B">
              <w:rPr>
                <w:rFonts w:cs="Calibri"/>
              </w:rPr>
              <w:t>0.2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5FAF2F" w14:textId="77777777" w:rsidR="006A4384" w:rsidRPr="00943E65" w:rsidRDefault="006A4384" w:rsidP="00BD258D">
            <w:pPr>
              <w:pStyle w:val="TableText"/>
              <w:spacing w:before="0" w:after="0"/>
              <w:jc w:val="center"/>
            </w:pPr>
          </w:p>
        </w:tc>
      </w:tr>
      <w:tr w:rsidR="006A4384" w14:paraId="43E58DBC"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84B661B"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F98DE4A"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94BDD5"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438573" w14:textId="77777777" w:rsidR="006A4384" w:rsidRPr="00645014" w:rsidRDefault="006A4384" w:rsidP="00BD258D">
            <w:pPr>
              <w:pStyle w:val="TableText"/>
              <w:spacing w:before="0" w:after="0"/>
              <w:jc w:val="center"/>
            </w:pPr>
            <w:r w:rsidRPr="00645014">
              <w:t>0.43</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6343EC"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B31A8F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2B2B41A1" w14:textId="77777777" w:rsidR="006A4384" w:rsidRPr="007E726B" w:rsidRDefault="006A4384" w:rsidP="00BD258D">
            <w:pPr>
              <w:pStyle w:val="TableText"/>
              <w:spacing w:before="0" w:after="0"/>
              <w:jc w:val="center"/>
            </w:pPr>
            <w:r w:rsidRPr="001A6C5E">
              <w:rPr>
                <w:rFonts w:cs="Calibri"/>
                <w:color w:val="FFFFFF" w:themeColor="background1"/>
              </w:rPr>
              <w:t>0.96</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5817EAD" w14:textId="77777777" w:rsidR="006A4384" w:rsidRPr="00943E65" w:rsidRDefault="006A4384" w:rsidP="00BD258D">
            <w:pPr>
              <w:pStyle w:val="TableText"/>
              <w:spacing w:before="0" w:after="0"/>
              <w:jc w:val="center"/>
            </w:pPr>
          </w:p>
        </w:tc>
      </w:tr>
      <w:tr w:rsidR="006A4384" w14:paraId="5651B54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87B4BCC"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D17BD89" w14:textId="77777777" w:rsidR="006A4384" w:rsidRPr="00943E65" w:rsidRDefault="006A4384" w:rsidP="00BD258D">
            <w:pPr>
              <w:pStyle w:val="TableText"/>
              <w:spacing w:before="0" w:after="0"/>
            </w:pPr>
            <w:r w:rsidRPr="00943E65">
              <w:t>Goulburn</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2CEDDE0"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522C18D"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1681CA3"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21F4798"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50A7CC4" w14:textId="77777777" w:rsidR="006A4384" w:rsidRPr="007E726B" w:rsidRDefault="006A4384" w:rsidP="00BD258D">
            <w:pPr>
              <w:pStyle w:val="TableText"/>
              <w:spacing w:before="0" w:after="0"/>
              <w:jc w:val="center"/>
            </w:pPr>
            <w:r w:rsidRPr="007E726B">
              <w:rPr>
                <w:rFonts w:cs="Calibri"/>
              </w:rPr>
              <w:t>0.03</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615048" w14:textId="77777777" w:rsidR="006A4384" w:rsidRPr="00943E65" w:rsidRDefault="006A4384" w:rsidP="00BD258D">
            <w:pPr>
              <w:pStyle w:val="TableText"/>
              <w:spacing w:before="0" w:after="0"/>
              <w:jc w:val="center"/>
            </w:pPr>
          </w:p>
        </w:tc>
      </w:tr>
      <w:tr w:rsidR="006A4384" w14:paraId="3AB0344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7A3ED1D"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6CC2B3C"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1A34B07"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0822827" w14:textId="77777777" w:rsidR="006A4384" w:rsidRPr="00645014" w:rsidRDefault="006A4384" w:rsidP="00BD258D">
            <w:pPr>
              <w:pStyle w:val="TableText"/>
              <w:spacing w:before="0" w:after="0"/>
              <w:jc w:val="center"/>
            </w:pPr>
            <w:r w:rsidRPr="00645014">
              <w:t>0.47</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C4B4D7D"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FE88EC6"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BA1E03" w14:textId="77777777" w:rsidR="006A4384" w:rsidRPr="007E726B" w:rsidRDefault="006A4384" w:rsidP="00BD258D">
            <w:pPr>
              <w:pStyle w:val="TableText"/>
              <w:spacing w:before="0" w:after="0"/>
              <w:jc w:val="center"/>
            </w:pPr>
            <w:r w:rsidRPr="007E726B">
              <w:rPr>
                <w:rFonts w:cs="Calibri"/>
              </w:rPr>
              <w:t>0.06</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A1E625C" w14:textId="77777777" w:rsidR="006A4384" w:rsidRPr="00943E65" w:rsidRDefault="006A4384" w:rsidP="00BD258D">
            <w:pPr>
              <w:pStyle w:val="TableText"/>
              <w:spacing w:before="0" w:after="0"/>
              <w:jc w:val="center"/>
            </w:pPr>
          </w:p>
        </w:tc>
      </w:tr>
      <w:tr w:rsidR="006A4384" w14:paraId="2AA52D58"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4D21489"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A6A7A99"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1EE2D94"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957531E" w14:textId="77777777" w:rsidR="006A4384" w:rsidRPr="00645014" w:rsidRDefault="006A4384" w:rsidP="00BD258D">
            <w:pPr>
              <w:pStyle w:val="TableText"/>
              <w:spacing w:before="0" w:after="0"/>
              <w:jc w:val="center"/>
            </w:pPr>
            <w:r w:rsidRPr="00645014">
              <w:t>0.47</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1C8342"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E46142"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A73D221" w14:textId="77777777" w:rsidR="006A4384" w:rsidRPr="007E726B" w:rsidRDefault="006A4384" w:rsidP="00BD258D">
            <w:pPr>
              <w:pStyle w:val="TableText"/>
              <w:spacing w:before="0" w:after="0"/>
              <w:jc w:val="center"/>
            </w:pPr>
            <w:r w:rsidRPr="007E726B">
              <w:rPr>
                <w:rFonts w:cs="Calibri"/>
              </w:rPr>
              <w:t>0.07</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511BD3" w14:textId="77777777" w:rsidR="006A4384" w:rsidRPr="00943E65" w:rsidRDefault="006A4384" w:rsidP="00BD258D">
            <w:pPr>
              <w:pStyle w:val="TableText"/>
              <w:spacing w:before="0" w:after="0"/>
              <w:jc w:val="center"/>
            </w:pPr>
          </w:p>
        </w:tc>
      </w:tr>
      <w:tr w:rsidR="006A4384" w14:paraId="7F894B6D"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DC94B95"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E6558F6"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112BA4C"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81C2C9" w14:textId="77777777" w:rsidR="006A4384" w:rsidRPr="00645014" w:rsidRDefault="006A4384" w:rsidP="00BD258D">
            <w:pPr>
              <w:pStyle w:val="TableText"/>
              <w:spacing w:before="0" w:after="0"/>
              <w:jc w:val="center"/>
            </w:pPr>
            <w:r w:rsidRPr="00645014">
              <w:t>0.35</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B1A764F"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1396DA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3302E93" w14:textId="77777777" w:rsidR="006A4384" w:rsidRPr="007E726B" w:rsidRDefault="006A4384" w:rsidP="00BD258D">
            <w:pPr>
              <w:pStyle w:val="TableText"/>
              <w:spacing w:before="0" w:after="0"/>
              <w:jc w:val="center"/>
            </w:pPr>
            <w:r w:rsidRPr="007E726B">
              <w:rPr>
                <w:rFonts w:cs="Calibri"/>
              </w:rPr>
              <w:t>0.05</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77C33A" w14:textId="77777777" w:rsidR="006A4384" w:rsidRPr="00943E65" w:rsidRDefault="006A4384" w:rsidP="00BD258D">
            <w:pPr>
              <w:pStyle w:val="TableText"/>
              <w:spacing w:before="0" w:after="0"/>
              <w:jc w:val="center"/>
            </w:pPr>
          </w:p>
        </w:tc>
      </w:tr>
      <w:tr w:rsidR="006A4384" w14:paraId="1BA436AC"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11FA01D"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54E5AC4"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9FCF00F"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7926E01" w14:textId="77777777" w:rsidR="006A4384" w:rsidRPr="00645014" w:rsidRDefault="006A4384" w:rsidP="00BD258D">
            <w:pPr>
              <w:pStyle w:val="TableText"/>
              <w:spacing w:before="0" w:after="0"/>
              <w:jc w:val="center"/>
            </w:pPr>
            <w:r w:rsidRPr="00645014">
              <w:t>0.38</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92EE30"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C86867"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559FD67" w14:textId="77777777" w:rsidR="006A4384" w:rsidRPr="007E726B" w:rsidRDefault="006A4384" w:rsidP="00BD258D">
            <w:pPr>
              <w:pStyle w:val="TableText"/>
              <w:spacing w:before="0" w:after="0"/>
              <w:jc w:val="center"/>
            </w:pPr>
            <w:r w:rsidRPr="007E726B">
              <w:rPr>
                <w:rFonts w:cs="Calibri"/>
              </w:rPr>
              <w:t>0.0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5B24EC" w14:textId="77777777" w:rsidR="006A4384" w:rsidRPr="00943E65" w:rsidRDefault="006A4384" w:rsidP="00BD258D">
            <w:pPr>
              <w:pStyle w:val="TableText"/>
              <w:spacing w:before="0" w:after="0"/>
              <w:jc w:val="center"/>
            </w:pPr>
          </w:p>
        </w:tc>
      </w:tr>
      <w:tr w:rsidR="006A4384" w14:paraId="4E3BAAD0"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5D21C29"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88F02CB"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6B24E6"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6736EC3" w14:textId="77777777" w:rsidR="006A4384" w:rsidRPr="00645014" w:rsidRDefault="006A4384" w:rsidP="00BD258D">
            <w:pPr>
              <w:pStyle w:val="TableText"/>
              <w:spacing w:before="0" w:after="0"/>
              <w:jc w:val="center"/>
            </w:pPr>
            <w:r w:rsidRPr="00645014">
              <w:t>0.46</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56CF532"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076E8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2747EB" w14:textId="77777777" w:rsidR="006A4384" w:rsidRPr="007E726B" w:rsidRDefault="006A4384" w:rsidP="00BD258D">
            <w:pPr>
              <w:pStyle w:val="TableText"/>
              <w:spacing w:before="0" w:after="0"/>
              <w:jc w:val="center"/>
            </w:pPr>
            <w:r w:rsidRPr="007E726B">
              <w:rPr>
                <w:rFonts w:cs="Calibri"/>
              </w:rPr>
              <w:t>0.04</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FEE247" w14:textId="77777777" w:rsidR="006A4384" w:rsidRPr="00943E65" w:rsidRDefault="006A4384" w:rsidP="00BD258D">
            <w:pPr>
              <w:pStyle w:val="TableText"/>
              <w:spacing w:before="0" w:after="0"/>
              <w:jc w:val="center"/>
            </w:pPr>
          </w:p>
        </w:tc>
      </w:tr>
      <w:tr w:rsidR="006A4384" w14:paraId="06E1CE3B"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214D27D"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3DBF8F3" w14:textId="77777777" w:rsidR="006A4384" w:rsidRPr="00943E65" w:rsidRDefault="006A4384" w:rsidP="00BD258D">
            <w:pPr>
              <w:pStyle w:val="TableText"/>
              <w:spacing w:before="0" w:after="0"/>
            </w:pPr>
            <w:r w:rsidRPr="00943E65">
              <w:t>Gwydir</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EA5F90"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60F6A0"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CE20D67"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28E18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604829" w14:textId="77777777" w:rsidR="006A4384" w:rsidRPr="007E726B" w:rsidRDefault="006A4384" w:rsidP="00BD258D">
            <w:pPr>
              <w:pStyle w:val="TableText"/>
              <w:spacing w:before="0" w:after="0"/>
              <w:jc w:val="center"/>
            </w:pPr>
            <w:r w:rsidRPr="007E726B">
              <w:rPr>
                <w:rFonts w:cs="Calibri"/>
              </w:rPr>
              <w:t>0.06</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BD4A8C" w14:textId="77777777" w:rsidR="006A4384" w:rsidRPr="00943E65" w:rsidRDefault="006A4384" w:rsidP="00BD258D">
            <w:pPr>
              <w:pStyle w:val="TableText"/>
              <w:spacing w:before="0" w:after="0"/>
              <w:jc w:val="center"/>
            </w:pPr>
          </w:p>
        </w:tc>
      </w:tr>
      <w:tr w:rsidR="006A4384" w14:paraId="446B8F10"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FB15A18"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1DA0815"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7504C4"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44A5DA" w14:textId="77777777" w:rsidR="006A4384" w:rsidRPr="00645014" w:rsidRDefault="006A4384" w:rsidP="00BD258D">
            <w:pPr>
              <w:pStyle w:val="TableText"/>
              <w:spacing w:before="0" w:after="0"/>
              <w:jc w:val="center"/>
            </w:pPr>
            <w:r w:rsidRPr="00645014">
              <w:t>0.36</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C9B5D15"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F4ED402"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E28216D" w14:textId="77777777" w:rsidR="006A4384" w:rsidRPr="007E726B" w:rsidRDefault="006A4384" w:rsidP="00BD258D">
            <w:pPr>
              <w:pStyle w:val="TableText"/>
              <w:spacing w:before="0" w:after="0"/>
              <w:jc w:val="center"/>
            </w:pPr>
            <w:r w:rsidRPr="007E726B">
              <w:rPr>
                <w:rFonts w:cs="Calibri"/>
              </w:rPr>
              <w:t>0.18</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971E20" w14:textId="77777777" w:rsidR="006A4384" w:rsidRPr="00943E65" w:rsidRDefault="006A4384" w:rsidP="00BD258D">
            <w:pPr>
              <w:pStyle w:val="TableText"/>
              <w:spacing w:before="0" w:after="0"/>
              <w:jc w:val="center"/>
            </w:pPr>
          </w:p>
        </w:tc>
      </w:tr>
      <w:tr w:rsidR="006A4384" w14:paraId="2EFA730A"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D5C1FB1"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238C310"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9FF6BB"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C94D6F" w14:textId="77777777" w:rsidR="006A4384" w:rsidRPr="00645014" w:rsidRDefault="006A4384" w:rsidP="00BD258D">
            <w:pPr>
              <w:pStyle w:val="TableText"/>
              <w:spacing w:before="0" w:after="0"/>
              <w:jc w:val="center"/>
            </w:pPr>
            <w:r w:rsidRPr="00645014">
              <w:t>0.36</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AC8294"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F1A26C8"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94E9747" w14:textId="77777777" w:rsidR="006A4384" w:rsidRPr="007E726B" w:rsidRDefault="006A4384" w:rsidP="00BD258D">
            <w:pPr>
              <w:pStyle w:val="TableText"/>
              <w:spacing w:before="0" w:after="0"/>
              <w:jc w:val="center"/>
            </w:pPr>
            <w:r w:rsidRPr="007E726B">
              <w:rPr>
                <w:rFonts w:cs="Calibri"/>
              </w:rPr>
              <w:t>0.18</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70E69B7" w14:textId="77777777" w:rsidR="006A4384" w:rsidRPr="00943E65" w:rsidRDefault="006A4384" w:rsidP="00BD258D">
            <w:pPr>
              <w:pStyle w:val="TableText"/>
              <w:spacing w:before="0" w:after="0"/>
              <w:jc w:val="center"/>
            </w:pPr>
          </w:p>
        </w:tc>
      </w:tr>
      <w:tr w:rsidR="006A4384" w14:paraId="1792B0D6"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91C0D24"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430F4FF"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533A917"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9EA91A7" w14:textId="77777777" w:rsidR="006A4384" w:rsidRPr="00645014" w:rsidRDefault="006A4384" w:rsidP="00BD258D">
            <w:pPr>
              <w:pStyle w:val="TableText"/>
              <w:spacing w:before="0" w:after="0"/>
              <w:jc w:val="center"/>
            </w:pPr>
            <w:r w:rsidRPr="00645014">
              <w:t>0.00</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E27349"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6D7329"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9E7DC35" w14:textId="77777777" w:rsidR="006A4384" w:rsidRPr="007E726B" w:rsidRDefault="006A4384" w:rsidP="00BD258D">
            <w:pPr>
              <w:pStyle w:val="TableText"/>
              <w:spacing w:before="0" w:after="0"/>
              <w:jc w:val="center"/>
            </w:pPr>
            <w:r w:rsidRPr="007E726B">
              <w:rPr>
                <w:rFonts w:cs="Calibri"/>
              </w:rPr>
              <w:t>0.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EF7E82C" w14:textId="77777777" w:rsidR="006A4384" w:rsidRPr="00943E65" w:rsidRDefault="006A4384" w:rsidP="00BD258D">
            <w:pPr>
              <w:pStyle w:val="TableText"/>
              <w:spacing w:before="0" w:after="0"/>
              <w:jc w:val="center"/>
            </w:pPr>
          </w:p>
        </w:tc>
      </w:tr>
      <w:tr w:rsidR="006A4384" w14:paraId="50763FCF"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196B4D7"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DA497AA"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E5B1C76"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5FD48D" w14:textId="77777777" w:rsidR="006A4384" w:rsidRPr="00645014" w:rsidRDefault="006A4384" w:rsidP="00BD258D">
            <w:pPr>
              <w:pStyle w:val="TableText"/>
              <w:spacing w:before="0" w:after="0"/>
              <w:jc w:val="center"/>
            </w:pPr>
            <w:r w:rsidRPr="00645014">
              <w:t>0.34</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69FE76"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53DB8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195150" w14:textId="77777777" w:rsidR="006A4384" w:rsidRPr="007E726B" w:rsidRDefault="006A4384" w:rsidP="00BD258D">
            <w:pPr>
              <w:pStyle w:val="TableText"/>
              <w:spacing w:before="0" w:after="0"/>
              <w:jc w:val="center"/>
            </w:pPr>
            <w:r w:rsidRPr="007E726B">
              <w:rPr>
                <w:rFonts w:cs="Calibri"/>
              </w:rPr>
              <w:t>0.45</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51354B" w14:textId="77777777" w:rsidR="006A4384" w:rsidRPr="00943E65" w:rsidRDefault="006A4384" w:rsidP="00BD258D">
            <w:pPr>
              <w:pStyle w:val="TableText"/>
              <w:spacing w:before="0" w:after="0"/>
              <w:jc w:val="center"/>
            </w:pPr>
          </w:p>
        </w:tc>
      </w:tr>
      <w:tr w:rsidR="006A4384" w14:paraId="19779D63"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37ABF90"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713EF92"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DAA255"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28927F1B" w14:textId="77777777" w:rsidR="006A4384" w:rsidRPr="00645014" w:rsidRDefault="006A4384" w:rsidP="00BD258D">
            <w:pPr>
              <w:pStyle w:val="TableText"/>
              <w:spacing w:before="0" w:after="0"/>
              <w:jc w:val="center"/>
            </w:pPr>
            <w:r w:rsidRPr="00645014">
              <w:t>0.58</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22FBB0"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1E505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FD5621" w14:textId="77777777" w:rsidR="006A4384" w:rsidRPr="007E726B" w:rsidRDefault="006A4384" w:rsidP="00BD258D">
            <w:pPr>
              <w:pStyle w:val="TableText"/>
              <w:spacing w:before="0" w:after="0"/>
              <w:jc w:val="center"/>
            </w:pPr>
            <w:r w:rsidRPr="007E726B">
              <w:rPr>
                <w:rFonts w:cs="Calibri"/>
              </w:rPr>
              <w:t>0.04</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DDE3C3" w14:textId="77777777" w:rsidR="006A4384" w:rsidRPr="00943E65" w:rsidRDefault="006A4384" w:rsidP="00BD258D">
            <w:pPr>
              <w:pStyle w:val="TableText"/>
              <w:spacing w:before="0" w:after="0"/>
              <w:jc w:val="center"/>
            </w:pPr>
          </w:p>
        </w:tc>
      </w:tr>
      <w:tr w:rsidR="006A4384" w14:paraId="216B3294"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CDDA7DF"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E7DE5BB" w14:textId="77777777" w:rsidR="006A4384" w:rsidRPr="00943E65" w:rsidRDefault="006A4384" w:rsidP="00BD258D">
            <w:pPr>
              <w:pStyle w:val="TableText"/>
              <w:spacing w:before="0" w:after="0"/>
            </w:pPr>
            <w:r w:rsidRPr="00943E65">
              <w:t>Lachlan</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EE34154"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F4DF9E0"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77CF5B"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5AACC0"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9A221A9" w14:textId="77777777" w:rsidR="006A4384" w:rsidRPr="007E726B" w:rsidRDefault="006A4384" w:rsidP="00BD258D">
            <w:pPr>
              <w:pStyle w:val="TableText"/>
              <w:spacing w:before="0" w:after="0"/>
              <w:jc w:val="center"/>
            </w:pPr>
            <w:r w:rsidRPr="007E726B">
              <w:rPr>
                <w:rFonts w:cs="Calibri"/>
              </w:rPr>
              <w:t>0.1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BF2170D" w14:textId="77777777" w:rsidR="006A4384" w:rsidRPr="00943E65" w:rsidRDefault="006A4384" w:rsidP="00BD258D">
            <w:pPr>
              <w:pStyle w:val="TableText"/>
              <w:spacing w:before="0" w:after="0"/>
              <w:jc w:val="center"/>
            </w:pPr>
          </w:p>
        </w:tc>
      </w:tr>
      <w:tr w:rsidR="006A4384" w14:paraId="32991E8F"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8801DFA"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60ABADD"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AF8F37"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E163682" w14:textId="77777777" w:rsidR="006A4384" w:rsidRPr="00645014" w:rsidRDefault="006A4384" w:rsidP="00BD258D">
            <w:pPr>
              <w:pStyle w:val="TableText"/>
              <w:spacing w:before="0" w:after="0"/>
              <w:jc w:val="center"/>
            </w:pPr>
            <w:r w:rsidRPr="00645014">
              <w:t>0.42</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535C0B8"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A2EFBC0"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777CFBB1" w14:textId="77777777" w:rsidR="006A4384" w:rsidRPr="007E726B" w:rsidRDefault="006A4384" w:rsidP="00BD258D">
            <w:pPr>
              <w:pStyle w:val="TableText"/>
              <w:spacing w:before="0" w:after="0"/>
              <w:jc w:val="center"/>
            </w:pPr>
            <w:r w:rsidRPr="007E726B">
              <w:rPr>
                <w:rFonts w:cs="Calibri"/>
              </w:rPr>
              <w:t>0.5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D0BAC0" w14:textId="77777777" w:rsidR="006A4384" w:rsidRPr="00943E65" w:rsidRDefault="006A4384" w:rsidP="00BD258D">
            <w:pPr>
              <w:pStyle w:val="TableText"/>
              <w:spacing w:before="0" w:after="0"/>
              <w:jc w:val="center"/>
            </w:pPr>
          </w:p>
        </w:tc>
      </w:tr>
      <w:tr w:rsidR="006A4384" w14:paraId="244BBC8B"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7362060"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284E735"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FA6980C"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2523DC41" w14:textId="77777777" w:rsidR="006A4384" w:rsidRPr="00645014" w:rsidRDefault="006A4384" w:rsidP="00BD258D">
            <w:pPr>
              <w:pStyle w:val="TableText"/>
              <w:spacing w:before="0" w:after="0"/>
              <w:jc w:val="center"/>
            </w:pPr>
            <w:r w:rsidRPr="00645014">
              <w:t>0.70</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C55F8F"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DEFE8C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47C14566" w14:textId="77777777" w:rsidR="006A4384" w:rsidRPr="007E726B" w:rsidRDefault="006A4384" w:rsidP="00BD258D">
            <w:pPr>
              <w:pStyle w:val="TableText"/>
              <w:spacing w:before="0" w:after="0"/>
              <w:jc w:val="center"/>
            </w:pPr>
            <w:r w:rsidRPr="001A6C5E">
              <w:rPr>
                <w:rFonts w:cs="Calibri"/>
                <w:color w:val="FFFFFF" w:themeColor="background1"/>
              </w:rPr>
              <w:t>0.97</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C903B9C" w14:textId="77777777" w:rsidR="006A4384" w:rsidRPr="00943E65" w:rsidRDefault="006A4384" w:rsidP="00BD258D">
            <w:pPr>
              <w:pStyle w:val="TableText"/>
              <w:spacing w:before="0" w:after="0"/>
              <w:jc w:val="center"/>
            </w:pPr>
          </w:p>
        </w:tc>
      </w:tr>
      <w:tr w:rsidR="006A4384" w14:paraId="65C10BAA"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88CF76B"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2FC6BF6"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C676A9"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0C31760" w14:textId="77777777" w:rsidR="006A4384" w:rsidRPr="00645014" w:rsidRDefault="006A4384" w:rsidP="00BD258D">
            <w:pPr>
              <w:pStyle w:val="TableText"/>
              <w:spacing w:before="0" w:after="0"/>
              <w:jc w:val="center"/>
            </w:pPr>
            <w:r w:rsidRPr="00645014">
              <w:t>0.41</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7647984"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496AD46"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3822015" w14:textId="77777777" w:rsidR="006A4384" w:rsidRPr="007E726B" w:rsidRDefault="006A4384" w:rsidP="00BD258D">
            <w:pPr>
              <w:pStyle w:val="TableText"/>
              <w:spacing w:before="0" w:after="0"/>
              <w:jc w:val="center"/>
            </w:pPr>
            <w:r w:rsidRPr="007E726B">
              <w:rPr>
                <w:rFonts w:cs="Calibri"/>
              </w:rPr>
              <w:t>0.1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15B4AD" w14:textId="77777777" w:rsidR="006A4384" w:rsidRPr="00943E65" w:rsidRDefault="006A4384" w:rsidP="00BD258D">
            <w:pPr>
              <w:pStyle w:val="TableText"/>
              <w:spacing w:before="0" w:after="0"/>
              <w:jc w:val="center"/>
            </w:pPr>
          </w:p>
        </w:tc>
      </w:tr>
      <w:tr w:rsidR="006A4384" w14:paraId="1AE9BF9D"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9E96927"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A73C254"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5F2DD17"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6118AD9F" w14:textId="77777777" w:rsidR="006A4384" w:rsidRPr="00645014" w:rsidRDefault="006A4384" w:rsidP="00BD258D">
            <w:pPr>
              <w:pStyle w:val="TableText"/>
              <w:spacing w:before="0" w:after="0"/>
              <w:jc w:val="center"/>
            </w:pPr>
            <w:r w:rsidRPr="00645014">
              <w:t>0.50</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AC986AE"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40737C"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39B57AD" w14:textId="77777777" w:rsidR="006A4384" w:rsidRPr="007E726B" w:rsidRDefault="006A4384" w:rsidP="00BD258D">
            <w:pPr>
              <w:pStyle w:val="TableText"/>
              <w:spacing w:before="0" w:after="0"/>
              <w:jc w:val="center"/>
            </w:pPr>
            <w:r w:rsidRPr="007E726B">
              <w:rPr>
                <w:rFonts w:cs="Calibri"/>
              </w:rPr>
              <w:t>0.0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97F7CF6" w14:textId="77777777" w:rsidR="006A4384" w:rsidRPr="00943E65" w:rsidRDefault="006A4384" w:rsidP="00BD258D">
            <w:pPr>
              <w:pStyle w:val="TableText"/>
              <w:spacing w:before="0" w:after="0"/>
              <w:jc w:val="center"/>
            </w:pPr>
          </w:p>
        </w:tc>
      </w:tr>
      <w:tr w:rsidR="006A4384" w14:paraId="006D3F09"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468A023"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CD417BD"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9F69E7"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1AE9E41" w14:textId="77777777" w:rsidR="006A4384" w:rsidRPr="00645014" w:rsidRDefault="006A4384" w:rsidP="00BD258D">
            <w:pPr>
              <w:pStyle w:val="TableText"/>
              <w:spacing w:before="0" w:after="0"/>
              <w:jc w:val="center"/>
            </w:pPr>
            <w:r w:rsidRPr="00645014">
              <w:t>0.38</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FA0D91"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DE72102"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EA1F73" w14:textId="77777777" w:rsidR="006A4384" w:rsidRPr="007E726B" w:rsidRDefault="006A4384" w:rsidP="00BD258D">
            <w:pPr>
              <w:pStyle w:val="TableText"/>
              <w:spacing w:before="0" w:after="0"/>
              <w:jc w:val="center"/>
            </w:pPr>
            <w:r w:rsidRPr="007E726B">
              <w:rPr>
                <w:rFonts w:cs="Calibri"/>
              </w:rPr>
              <w:t>0.05</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EC54177" w14:textId="77777777" w:rsidR="006A4384" w:rsidRPr="00943E65" w:rsidRDefault="006A4384" w:rsidP="00BD258D">
            <w:pPr>
              <w:pStyle w:val="TableText"/>
              <w:spacing w:before="0" w:after="0"/>
              <w:jc w:val="center"/>
            </w:pPr>
          </w:p>
        </w:tc>
      </w:tr>
      <w:tr w:rsidR="006A4384" w14:paraId="431886AF"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A17F6B6"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4609809" w14:textId="77777777" w:rsidR="006A4384" w:rsidRPr="00943E65" w:rsidRDefault="006A4384" w:rsidP="00BD258D">
            <w:pPr>
              <w:pStyle w:val="TableText"/>
              <w:spacing w:before="0" w:after="0"/>
            </w:pPr>
            <w:r w:rsidRPr="00943E65">
              <w:t>Lower Murray</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B5504A"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ED5D125"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BC53D00"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C20A8F"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1BD676" w14:textId="77777777" w:rsidR="006A4384" w:rsidRPr="007E726B" w:rsidRDefault="006A4384" w:rsidP="00BD258D">
            <w:pPr>
              <w:pStyle w:val="TableText"/>
              <w:spacing w:before="0" w:after="0"/>
              <w:jc w:val="center"/>
            </w:pPr>
            <w:r w:rsidRPr="007E726B">
              <w:rPr>
                <w:rFonts w:cs="Calibri"/>
              </w:rPr>
              <w:t>0.05</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FF1D6C" w14:textId="77777777" w:rsidR="006A4384" w:rsidRPr="00943E65" w:rsidRDefault="006A4384" w:rsidP="00BD258D">
            <w:pPr>
              <w:pStyle w:val="TableText"/>
              <w:spacing w:before="0" w:after="0"/>
              <w:jc w:val="center"/>
            </w:pPr>
          </w:p>
        </w:tc>
      </w:tr>
      <w:tr w:rsidR="006A4384" w14:paraId="5401282C"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EF3C83C"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955656A"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C204F27"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E89551F" w14:textId="77777777" w:rsidR="006A4384" w:rsidRPr="00645014" w:rsidRDefault="006A4384" w:rsidP="00BD258D">
            <w:pPr>
              <w:pStyle w:val="TableText"/>
              <w:spacing w:before="0" w:after="0"/>
              <w:jc w:val="center"/>
            </w:pPr>
            <w:r w:rsidRPr="00645014">
              <w:t>0.36</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936AD1"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75A4C7"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33F1964" w14:textId="77777777" w:rsidR="006A4384" w:rsidRPr="007E726B" w:rsidRDefault="006A4384" w:rsidP="00BD258D">
            <w:pPr>
              <w:pStyle w:val="TableText"/>
              <w:spacing w:before="0" w:after="0"/>
              <w:jc w:val="center"/>
            </w:pPr>
            <w:r w:rsidRPr="007E726B">
              <w:rPr>
                <w:rFonts w:cs="Calibri"/>
              </w:rPr>
              <w:t>0.0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BE0CE2" w14:textId="77777777" w:rsidR="006A4384" w:rsidRPr="00943E65" w:rsidRDefault="006A4384" w:rsidP="00BD258D">
            <w:pPr>
              <w:pStyle w:val="TableText"/>
              <w:spacing w:before="0" w:after="0"/>
              <w:jc w:val="center"/>
            </w:pPr>
          </w:p>
        </w:tc>
      </w:tr>
      <w:tr w:rsidR="006A4384" w14:paraId="32355787"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B6EF34E"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A78D093"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E67E0F"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7EB33B" w14:textId="77777777" w:rsidR="006A4384" w:rsidRPr="00645014" w:rsidRDefault="006A4384" w:rsidP="00BD258D">
            <w:pPr>
              <w:pStyle w:val="TableText"/>
              <w:spacing w:before="0" w:after="0"/>
              <w:jc w:val="center"/>
            </w:pPr>
            <w:r w:rsidRPr="00645014">
              <w:t>0.44</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AEB79A"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C6484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5CF30D1" w14:textId="77777777" w:rsidR="006A4384" w:rsidRPr="007E726B" w:rsidRDefault="006A4384" w:rsidP="00BD258D">
            <w:pPr>
              <w:pStyle w:val="TableText"/>
              <w:spacing w:before="0" w:after="0"/>
              <w:jc w:val="center"/>
            </w:pPr>
            <w:r w:rsidRPr="007E726B">
              <w:rPr>
                <w:rFonts w:cs="Calibri"/>
              </w:rPr>
              <w:t>0.03</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90B325" w14:textId="77777777" w:rsidR="006A4384" w:rsidRPr="00943E65" w:rsidRDefault="006A4384" w:rsidP="00BD258D">
            <w:pPr>
              <w:pStyle w:val="TableText"/>
              <w:spacing w:before="0" w:after="0"/>
              <w:jc w:val="center"/>
            </w:pPr>
          </w:p>
        </w:tc>
      </w:tr>
      <w:tr w:rsidR="006A4384" w14:paraId="02C5940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36B9BA7"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23F25B2"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B95D0D8"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79A444" w14:textId="77777777" w:rsidR="006A4384" w:rsidRPr="00645014" w:rsidRDefault="006A4384" w:rsidP="00BD258D">
            <w:pPr>
              <w:pStyle w:val="TableText"/>
              <w:spacing w:before="0" w:after="0"/>
              <w:jc w:val="center"/>
            </w:pPr>
            <w:r w:rsidRPr="00645014">
              <w:t>0.45</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9FAE94"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EF9307D"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8C62B9C" w14:textId="77777777" w:rsidR="006A4384" w:rsidRPr="007E726B" w:rsidRDefault="006A4384" w:rsidP="00BD258D">
            <w:pPr>
              <w:pStyle w:val="TableText"/>
              <w:spacing w:before="0" w:after="0"/>
              <w:jc w:val="center"/>
            </w:pPr>
            <w:r w:rsidRPr="007E726B">
              <w:rPr>
                <w:rFonts w:cs="Calibri"/>
              </w:rPr>
              <w:t>0.05</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583F7C9" w14:textId="77777777" w:rsidR="006A4384" w:rsidRPr="00943E65" w:rsidRDefault="006A4384" w:rsidP="00BD258D">
            <w:pPr>
              <w:pStyle w:val="TableText"/>
              <w:spacing w:before="0" w:after="0"/>
              <w:jc w:val="center"/>
            </w:pPr>
          </w:p>
        </w:tc>
      </w:tr>
      <w:tr w:rsidR="006A4384" w14:paraId="248A3F61"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0CC278E"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3166514"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D308FCC"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B0975A6" w14:textId="77777777" w:rsidR="006A4384" w:rsidRPr="00645014" w:rsidRDefault="006A4384" w:rsidP="00BD258D">
            <w:pPr>
              <w:pStyle w:val="TableText"/>
              <w:spacing w:before="0" w:after="0"/>
              <w:jc w:val="center"/>
            </w:pPr>
            <w:r w:rsidRPr="00645014">
              <w:t>0.44</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F35AEA"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F3955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9B58F6F" w14:textId="77777777" w:rsidR="006A4384" w:rsidRPr="007E726B" w:rsidRDefault="006A4384" w:rsidP="00BD258D">
            <w:pPr>
              <w:pStyle w:val="TableText"/>
              <w:spacing w:before="0" w:after="0"/>
              <w:jc w:val="center"/>
            </w:pPr>
            <w:r w:rsidRPr="007E726B">
              <w:rPr>
                <w:rFonts w:cs="Calibri"/>
              </w:rPr>
              <w:t>0.04</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54C8B56" w14:textId="77777777" w:rsidR="006A4384" w:rsidRPr="00943E65" w:rsidRDefault="006A4384" w:rsidP="00BD258D">
            <w:pPr>
              <w:pStyle w:val="TableText"/>
              <w:spacing w:before="0" w:after="0"/>
              <w:jc w:val="center"/>
            </w:pPr>
          </w:p>
        </w:tc>
      </w:tr>
      <w:tr w:rsidR="006A4384" w14:paraId="14B847DA"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6AE3D9C"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57E6D8D"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3D98EF"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C20D314" w14:textId="77777777" w:rsidR="006A4384" w:rsidRPr="00645014" w:rsidRDefault="006A4384" w:rsidP="00BD258D">
            <w:pPr>
              <w:pStyle w:val="TableText"/>
              <w:spacing w:before="0" w:after="0"/>
              <w:jc w:val="center"/>
            </w:pPr>
            <w:r w:rsidRPr="00645014">
              <w:t>0.44</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4E8054"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9DFD18"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0034EBF" w14:textId="77777777" w:rsidR="006A4384" w:rsidRPr="007E726B" w:rsidRDefault="006A4384" w:rsidP="00BD258D">
            <w:pPr>
              <w:pStyle w:val="TableText"/>
              <w:spacing w:before="0" w:after="0"/>
              <w:jc w:val="center"/>
            </w:pPr>
            <w:r w:rsidRPr="007E726B">
              <w:rPr>
                <w:rFonts w:cs="Calibri"/>
              </w:rPr>
              <w:t>0.06</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9F0C4BD" w14:textId="77777777" w:rsidR="006A4384" w:rsidRPr="00943E65" w:rsidRDefault="006A4384" w:rsidP="00BD258D">
            <w:pPr>
              <w:pStyle w:val="TableText"/>
              <w:spacing w:before="0" w:after="0"/>
              <w:jc w:val="center"/>
            </w:pPr>
          </w:p>
        </w:tc>
      </w:tr>
      <w:tr w:rsidR="006A4384" w14:paraId="660EE2B8"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CA92AB7"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0D8BB5A" w14:textId="77777777" w:rsidR="006A4384" w:rsidRPr="00943E65" w:rsidRDefault="006A4384" w:rsidP="00BD258D">
            <w:pPr>
              <w:pStyle w:val="TableText"/>
              <w:spacing w:before="0" w:after="0"/>
            </w:pPr>
            <w:r w:rsidRPr="00943E65">
              <w:t>Murrumbidgee</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5980B65"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F9CECE"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7F5AC9"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CABE1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AEADA75" w14:textId="77777777" w:rsidR="006A4384" w:rsidRPr="007E726B" w:rsidRDefault="006A4384" w:rsidP="00BD258D">
            <w:pPr>
              <w:pStyle w:val="TableText"/>
              <w:spacing w:before="0" w:after="0"/>
              <w:jc w:val="center"/>
            </w:pPr>
            <w:r w:rsidRPr="007E726B">
              <w:rPr>
                <w:rFonts w:cs="Calibri"/>
              </w:rPr>
              <w:t>0.1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CBA892" w14:textId="77777777" w:rsidR="006A4384" w:rsidRPr="00943E65" w:rsidRDefault="006A4384" w:rsidP="00BD258D">
            <w:pPr>
              <w:pStyle w:val="TableText"/>
              <w:spacing w:before="0" w:after="0"/>
              <w:jc w:val="center"/>
            </w:pPr>
          </w:p>
        </w:tc>
      </w:tr>
      <w:tr w:rsidR="006A4384" w14:paraId="532539BB"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41CAC72"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B107811"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DAF82D"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6F7B36" w14:textId="77777777" w:rsidR="006A4384" w:rsidRPr="00645014" w:rsidRDefault="006A4384" w:rsidP="00BD258D">
            <w:pPr>
              <w:pStyle w:val="TableText"/>
              <w:spacing w:before="0" w:after="0"/>
              <w:jc w:val="center"/>
            </w:pPr>
            <w:r w:rsidRPr="00645014">
              <w:t>0.36</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D6AE8B"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F2F8DF"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142258D" w14:textId="77777777" w:rsidR="006A4384" w:rsidRPr="007E726B" w:rsidRDefault="006A4384" w:rsidP="00BD258D">
            <w:pPr>
              <w:pStyle w:val="TableText"/>
              <w:spacing w:before="0" w:after="0"/>
              <w:jc w:val="center"/>
            </w:pPr>
            <w:r w:rsidRPr="007E726B">
              <w:rPr>
                <w:rFonts w:cs="Calibri"/>
              </w:rPr>
              <w:t>0.18</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1A78850" w14:textId="77777777" w:rsidR="006A4384" w:rsidRPr="00943E65" w:rsidRDefault="006A4384" w:rsidP="00BD258D">
            <w:pPr>
              <w:pStyle w:val="TableText"/>
              <w:spacing w:before="0" w:after="0"/>
              <w:jc w:val="center"/>
            </w:pPr>
          </w:p>
        </w:tc>
      </w:tr>
      <w:tr w:rsidR="006A4384" w14:paraId="0A9616AB"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6249E83"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5E1F0CA"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7DF501F"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118DD4" w14:textId="77777777" w:rsidR="006A4384" w:rsidRPr="00645014" w:rsidRDefault="006A4384" w:rsidP="00BD258D">
            <w:pPr>
              <w:pStyle w:val="TableText"/>
              <w:spacing w:before="0" w:after="0"/>
              <w:jc w:val="center"/>
            </w:pPr>
            <w:r w:rsidRPr="00645014">
              <w:t>0.42</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57ACC52"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2FD1226"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61AE03A9" w14:textId="77777777" w:rsidR="006A4384" w:rsidRPr="007E726B" w:rsidRDefault="006A4384" w:rsidP="00BD258D">
            <w:pPr>
              <w:pStyle w:val="TableText"/>
              <w:spacing w:before="0" w:after="0"/>
              <w:jc w:val="center"/>
            </w:pPr>
            <w:r w:rsidRPr="007E726B">
              <w:rPr>
                <w:rFonts w:cs="Calibri"/>
              </w:rPr>
              <w:t>0.9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CF4BA6" w14:textId="77777777" w:rsidR="006A4384" w:rsidRPr="00943E65" w:rsidRDefault="006A4384" w:rsidP="00BD258D">
            <w:pPr>
              <w:pStyle w:val="TableText"/>
              <w:spacing w:before="0" w:after="0"/>
              <w:jc w:val="center"/>
            </w:pPr>
          </w:p>
        </w:tc>
      </w:tr>
      <w:tr w:rsidR="006A4384" w14:paraId="27FAF32E"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AF05F3C"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28254B8"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CF8DB1A"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FA607F" w14:textId="77777777" w:rsidR="006A4384" w:rsidRPr="00645014" w:rsidRDefault="006A4384" w:rsidP="00BD258D">
            <w:pPr>
              <w:pStyle w:val="TableText"/>
              <w:spacing w:before="0" w:after="0"/>
              <w:jc w:val="center"/>
            </w:pPr>
            <w:r w:rsidRPr="00645014">
              <w:t>0.40</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D5498C3"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1756CA0"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0D50361" w14:textId="77777777" w:rsidR="006A4384" w:rsidRPr="007E726B" w:rsidRDefault="006A4384" w:rsidP="00BD258D">
            <w:pPr>
              <w:pStyle w:val="TableText"/>
              <w:spacing w:before="0" w:after="0"/>
              <w:jc w:val="center"/>
            </w:pPr>
            <w:r w:rsidRPr="007E726B">
              <w:rPr>
                <w:rFonts w:cs="Calibri"/>
              </w:rPr>
              <w:t>0.1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EF5E22" w14:textId="77777777" w:rsidR="006A4384" w:rsidRPr="00943E65" w:rsidRDefault="006A4384" w:rsidP="00BD258D">
            <w:pPr>
              <w:pStyle w:val="TableText"/>
              <w:spacing w:before="0" w:after="0"/>
              <w:jc w:val="center"/>
            </w:pPr>
          </w:p>
        </w:tc>
      </w:tr>
      <w:tr w:rsidR="006A4384" w14:paraId="0FA37434"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14FECDC"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23E9E82"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753B6A5"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92B47A" w14:textId="77777777" w:rsidR="006A4384" w:rsidRPr="00645014" w:rsidRDefault="006A4384" w:rsidP="00BD258D">
            <w:pPr>
              <w:pStyle w:val="TableText"/>
              <w:spacing w:before="0" w:after="0"/>
              <w:jc w:val="center"/>
            </w:pPr>
            <w:r w:rsidRPr="00645014">
              <w:t>0.34</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42292AD"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61AF1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87FB8D" w14:textId="77777777" w:rsidR="006A4384" w:rsidRPr="007E726B" w:rsidRDefault="006A4384" w:rsidP="00BD258D">
            <w:pPr>
              <w:pStyle w:val="TableText"/>
              <w:spacing w:before="0" w:after="0"/>
              <w:jc w:val="center"/>
            </w:pPr>
            <w:r w:rsidRPr="007E726B">
              <w:rPr>
                <w:rFonts w:cs="Calibri"/>
              </w:rPr>
              <w:t>0.0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CA080C" w14:textId="77777777" w:rsidR="006A4384" w:rsidRPr="00943E65" w:rsidRDefault="006A4384" w:rsidP="00BD258D">
            <w:pPr>
              <w:pStyle w:val="TableText"/>
              <w:spacing w:before="0" w:after="0"/>
              <w:jc w:val="center"/>
            </w:pPr>
          </w:p>
        </w:tc>
      </w:tr>
      <w:tr w:rsidR="006A4384" w14:paraId="26988F69"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CAD9914"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AD651DA"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0F243D"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EDFE5E" w14:textId="77777777" w:rsidR="006A4384" w:rsidRPr="00645014" w:rsidRDefault="006A4384" w:rsidP="00BD258D">
            <w:pPr>
              <w:pStyle w:val="TableText"/>
              <w:spacing w:before="0" w:after="0"/>
              <w:jc w:val="center"/>
            </w:pPr>
            <w:r w:rsidRPr="00645014">
              <w:t>0.36</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443D8E"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FA4F8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4C9808D" w14:textId="77777777" w:rsidR="006A4384" w:rsidRPr="007E726B" w:rsidRDefault="006A4384" w:rsidP="00BD258D">
            <w:pPr>
              <w:pStyle w:val="TableText"/>
              <w:spacing w:before="0" w:after="0"/>
              <w:jc w:val="center"/>
            </w:pPr>
            <w:r w:rsidRPr="007E726B">
              <w:rPr>
                <w:rFonts w:cs="Calibri"/>
              </w:rPr>
              <w:t>0.18</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15575E4" w14:textId="77777777" w:rsidR="006A4384" w:rsidRPr="00943E65" w:rsidRDefault="006A4384" w:rsidP="00BD258D">
            <w:pPr>
              <w:pStyle w:val="TableText"/>
              <w:spacing w:before="0" w:after="0"/>
              <w:jc w:val="center"/>
            </w:pPr>
          </w:p>
        </w:tc>
      </w:tr>
      <w:tr w:rsidR="006A4384" w14:paraId="5D2BF70C" w14:textId="77777777" w:rsidTr="006A4384">
        <w:trPr>
          <w:cantSplit/>
        </w:trPr>
        <w:tc>
          <w:tcPr>
            <w:tcW w:w="1134"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5C271FB" w14:textId="77777777" w:rsidR="006A4384" w:rsidRPr="00943E65" w:rsidRDefault="006A4384" w:rsidP="00BD258D">
            <w:pPr>
              <w:pStyle w:val="TableText"/>
              <w:spacing w:before="0" w:after="0"/>
            </w:pPr>
            <w:r w:rsidRPr="00943E65">
              <w:t xml:space="preserve">Golden </w:t>
            </w:r>
            <w:r>
              <w:t>perch</w:t>
            </w: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F9B84EC" w14:textId="77777777" w:rsidR="006A4384" w:rsidRPr="00943E65" w:rsidRDefault="006A4384" w:rsidP="00BD258D">
            <w:pPr>
              <w:pStyle w:val="TableText"/>
              <w:spacing w:before="0" w:after="0"/>
            </w:pPr>
            <w:r w:rsidRPr="00943E65">
              <w:t>Edward-Wakool</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472A4D"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2E9A45"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E14227" w14:textId="77777777" w:rsidR="006A4384" w:rsidRPr="007E726B" w:rsidRDefault="006A4384" w:rsidP="00BD258D">
            <w:pPr>
              <w:pStyle w:val="TableText"/>
              <w:spacing w:before="0" w:after="0"/>
              <w:jc w:val="center"/>
            </w:pPr>
            <w:r w:rsidRPr="007E726B">
              <w:rPr>
                <w:rFonts w:cs="Calibri"/>
              </w:rPr>
              <w:t>0.00</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3B39A07"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C28B96F"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5ECEAF" w14:textId="77777777" w:rsidR="006A4384" w:rsidRPr="00943E65" w:rsidRDefault="006A4384" w:rsidP="00BD258D">
            <w:pPr>
              <w:pStyle w:val="TableText"/>
              <w:spacing w:before="0" w:after="0"/>
              <w:jc w:val="center"/>
            </w:pPr>
            <w:r w:rsidRPr="00943E65">
              <w:t>0.00</w:t>
            </w:r>
          </w:p>
        </w:tc>
      </w:tr>
      <w:tr w:rsidR="006A4384" w14:paraId="06D761A1"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AB181B7"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6CA3B13"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490978"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7FCF198" w14:textId="77777777" w:rsidR="006A4384" w:rsidRPr="00645014" w:rsidRDefault="006A4384" w:rsidP="00BD258D">
            <w:pPr>
              <w:pStyle w:val="TableText"/>
              <w:spacing w:before="0" w:after="0"/>
              <w:jc w:val="center"/>
            </w:pPr>
            <w:r w:rsidRPr="00645014">
              <w:t>0.00</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DCD4C7A" w14:textId="77777777" w:rsidR="006A4384" w:rsidRPr="007E726B" w:rsidRDefault="006A4384" w:rsidP="00BD258D">
            <w:pPr>
              <w:pStyle w:val="TableText"/>
              <w:spacing w:before="0" w:after="0"/>
              <w:jc w:val="center"/>
            </w:pPr>
            <w:r w:rsidRPr="007E726B">
              <w:rPr>
                <w:rFonts w:cs="Calibri"/>
              </w:rPr>
              <w:t>0.00</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FBD29D"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CBB94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C8F0C4B" w14:textId="77777777" w:rsidR="006A4384" w:rsidRPr="00943E65" w:rsidRDefault="006A4384" w:rsidP="00BD258D">
            <w:pPr>
              <w:pStyle w:val="TableText"/>
              <w:spacing w:before="0" w:after="0"/>
              <w:jc w:val="center"/>
            </w:pPr>
            <w:r w:rsidRPr="00943E65">
              <w:t>0.41</w:t>
            </w:r>
          </w:p>
        </w:tc>
      </w:tr>
      <w:tr w:rsidR="006A4384" w14:paraId="770B7BA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FC922CD"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248C6A0"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CF8ABC9"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5AE318AE" w14:textId="77777777" w:rsidR="006A4384" w:rsidRPr="00645014" w:rsidRDefault="006A4384" w:rsidP="00BD258D">
            <w:pPr>
              <w:pStyle w:val="TableText"/>
              <w:spacing w:before="0" w:after="0"/>
              <w:jc w:val="center"/>
            </w:pPr>
            <w:r w:rsidRPr="00645014">
              <w:t>0.88</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5536C32C" w14:textId="77777777" w:rsidR="006A4384" w:rsidRPr="007E726B" w:rsidRDefault="006A4384" w:rsidP="00BD258D">
            <w:pPr>
              <w:pStyle w:val="TableText"/>
              <w:spacing w:before="0" w:after="0"/>
              <w:jc w:val="center"/>
            </w:pPr>
            <w:r w:rsidRPr="007E726B">
              <w:rPr>
                <w:rFonts w:cs="Calibri"/>
              </w:rPr>
              <w:t>0.51</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EA4168"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DC0521"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BD8E5F" w14:textId="77777777" w:rsidR="006A4384" w:rsidRPr="00943E65" w:rsidRDefault="006A4384" w:rsidP="00BD258D">
            <w:pPr>
              <w:pStyle w:val="TableText"/>
              <w:spacing w:before="0" w:after="0"/>
              <w:jc w:val="center"/>
            </w:pPr>
            <w:r w:rsidRPr="00943E65">
              <w:t>0.41</w:t>
            </w:r>
          </w:p>
        </w:tc>
      </w:tr>
      <w:tr w:rsidR="006A4384" w14:paraId="666FBF9A"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E935E6F"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69A749B"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E784590"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57116453" w14:textId="77777777" w:rsidR="006A4384" w:rsidRPr="00645014" w:rsidRDefault="006A4384" w:rsidP="00BD258D">
            <w:pPr>
              <w:pStyle w:val="TableText"/>
              <w:spacing w:before="0" w:after="0"/>
              <w:jc w:val="center"/>
            </w:pPr>
            <w:r w:rsidRPr="00645014">
              <w:t>0.92</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42BB23" w14:textId="77777777" w:rsidR="006A4384" w:rsidRPr="007E726B" w:rsidRDefault="006A4384" w:rsidP="00BD258D">
            <w:pPr>
              <w:pStyle w:val="TableText"/>
              <w:spacing w:before="0" w:after="0"/>
              <w:jc w:val="center"/>
            </w:pPr>
            <w:r w:rsidRPr="007E726B">
              <w:rPr>
                <w:rFonts w:cs="Calibri"/>
              </w:rPr>
              <w:t>0.41</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1218A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4806C6"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B38A071" w14:textId="77777777" w:rsidR="006A4384" w:rsidRPr="00943E65" w:rsidRDefault="006A4384" w:rsidP="00BD258D">
            <w:pPr>
              <w:pStyle w:val="TableText"/>
              <w:spacing w:before="0" w:after="0"/>
              <w:jc w:val="center"/>
            </w:pPr>
            <w:r w:rsidRPr="00943E65">
              <w:t>0.08</w:t>
            </w:r>
          </w:p>
        </w:tc>
      </w:tr>
      <w:tr w:rsidR="006A4384" w14:paraId="6B0DA241"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8166BC2"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F30D222"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EFA4854"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2B5A085" w14:textId="77777777" w:rsidR="006A4384" w:rsidRPr="00645014" w:rsidRDefault="006A4384" w:rsidP="00BD258D">
            <w:pPr>
              <w:pStyle w:val="TableText"/>
              <w:spacing w:before="0" w:after="0"/>
              <w:jc w:val="center"/>
            </w:pPr>
            <w:r w:rsidRPr="00645014">
              <w:t>0.49</w:t>
            </w: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3CDBFEA2" w14:textId="77777777" w:rsidR="006A4384" w:rsidRPr="007E726B" w:rsidRDefault="006A4384" w:rsidP="00BD258D">
            <w:pPr>
              <w:pStyle w:val="TableText"/>
              <w:spacing w:before="0" w:after="0"/>
              <w:jc w:val="center"/>
            </w:pPr>
            <w:r w:rsidRPr="007E726B">
              <w:rPr>
                <w:rFonts w:cs="Calibri"/>
              </w:rPr>
              <w:t>0.81</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C4717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142535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846B1A" w14:textId="77777777" w:rsidR="006A4384" w:rsidRPr="00943E65" w:rsidRDefault="006A4384" w:rsidP="00BD258D">
            <w:pPr>
              <w:pStyle w:val="TableText"/>
              <w:spacing w:before="0" w:after="0"/>
              <w:jc w:val="center"/>
            </w:pPr>
            <w:r w:rsidRPr="00943E65">
              <w:t>0.06</w:t>
            </w:r>
          </w:p>
        </w:tc>
      </w:tr>
      <w:tr w:rsidR="006A4384" w14:paraId="0633F88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5168157"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B6CA578"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214D5A5"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1454E7BF" w14:textId="77777777" w:rsidR="006A4384" w:rsidRPr="00645014" w:rsidRDefault="006A4384" w:rsidP="00BD258D">
            <w:pPr>
              <w:pStyle w:val="TableText"/>
              <w:spacing w:before="0" w:after="0"/>
              <w:jc w:val="center"/>
            </w:pPr>
            <w:r w:rsidRPr="00645014">
              <w:t>0.91</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84B44D5" w14:textId="77777777" w:rsidR="006A4384" w:rsidRPr="007E726B" w:rsidRDefault="006A4384" w:rsidP="00BD258D">
            <w:pPr>
              <w:pStyle w:val="TableText"/>
              <w:spacing w:before="0" w:after="0"/>
              <w:jc w:val="center"/>
            </w:pPr>
            <w:r w:rsidRPr="007E726B">
              <w:rPr>
                <w:rFonts w:cs="Calibri"/>
              </w:rPr>
              <w:t>0.35</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9C6CEF"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0BC039"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DA3BC7" w14:textId="77777777" w:rsidR="006A4384" w:rsidRPr="00943E65" w:rsidRDefault="006A4384" w:rsidP="00BD258D">
            <w:pPr>
              <w:pStyle w:val="TableText"/>
              <w:spacing w:before="0" w:after="0"/>
              <w:jc w:val="center"/>
            </w:pPr>
            <w:r w:rsidRPr="00943E65">
              <w:t>0.41</w:t>
            </w:r>
          </w:p>
        </w:tc>
      </w:tr>
      <w:tr w:rsidR="006A4384" w14:paraId="04F6C0B7"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2D1B4C6"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210DB16" w14:textId="77777777" w:rsidR="006A4384" w:rsidRPr="00943E65" w:rsidRDefault="006A4384" w:rsidP="00BD258D">
            <w:pPr>
              <w:pStyle w:val="TableText"/>
              <w:spacing w:before="0" w:after="0"/>
            </w:pPr>
            <w:r w:rsidRPr="00943E65">
              <w:t>Goulburn</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BB19596"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C476FB"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4A154CB5" w14:textId="77777777" w:rsidR="006A4384" w:rsidRPr="007E726B" w:rsidRDefault="006A4384" w:rsidP="00BD258D">
            <w:pPr>
              <w:pStyle w:val="TableText"/>
              <w:spacing w:before="0" w:after="0"/>
              <w:jc w:val="center"/>
            </w:pPr>
            <w:r w:rsidRPr="007E726B">
              <w:rPr>
                <w:rFonts w:cs="Calibri"/>
              </w:rPr>
              <w:t>0.70</w:t>
            </w:r>
          </w:p>
        </w:tc>
        <w:tc>
          <w:tcPr>
            <w:tcW w:w="1198"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2E2C8735" w14:textId="77777777" w:rsidR="006A4384" w:rsidRPr="007E726B" w:rsidRDefault="006A4384" w:rsidP="00BD258D">
            <w:pPr>
              <w:pStyle w:val="TableText"/>
              <w:spacing w:before="0" w:after="0"/>
              <w:jc w:val="center"/>
            </w:pPr>
            <w:r w:rsidRPr="007E726B">
              <w:rPr>
                <w:rFonts w:cs="Calibri"/>
              </w:rPr>
              <w:t>0.57</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D4BD2B8"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DFCE35" w14:textId="77777777" w:rsidR="006A4384" w:rsidRPr="00943E65" w:rsidRDefault="006A4384" w:rsidP="00BD258D">
            <w:pPr>
              <w:pStyle w:val="TableText"/>
              <w:spacing w:before="0" w:after="0"/>
              <w:jc w:val="center"/>
            </w:pPr>
            <w:r w:rsidRPr="00943E65">
              <w:t>0.45</w:t>
            </w:r>
          </w:p>
        </w:tc>
      </w:tr>
      <w:tr w:rsidR="006A4384" w14:paraId="469F9DC2"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94BF0D2"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1624E94"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36D56A2"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44A18102" w14:textId="77777777" w:rsidR="006A4384" w:rsidRPr="00645014" w:rsidRDefault="006A4384" w:rsidP="00BD258D">
            <w:pPr>
              <w:pStyle w:val="TableText"/>
              <w:spacing w:before="0" w:after="0"/>
              <w:jc w:val="center"/>
            </w:pPr>
            <w:r w:rsidRPr="00645014">
              <w:t>0.61</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02DF02D2" w14:textId="77777777" w:rsidR="006A4384" w:rsidRPr="007E726B" w:rsidRDefault="006A4384" w:rsidP="00BD258D">
            <w:pPr>
              <w:pStyle w:val="TableText"/>
              <w:spacing w:before="0" w:after="0"/>
              <w:jc w:val="center"/>
            </w:pPr>
            <w:r w:rsidRPr="007E726B">
              <w:rPr>
                <w:rFonts w:cs="Calibri"/>
              </w:rPr>
              <w:t>0.73</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07BE4A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FF43D1"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3AD98A68" w14:textId="77777777" w:rsidR="006A4384" w:rsidRPr="00943E65" w:rsidRDefault="006A4384" w:rsidP="00BD258D">
            <w:pPr>
              <w:pStyle w:val="TableText"/>
              <w:spacing w:before="0" w:after="0"/>
              <w:jc w:val="center"/>
            </w:pPr>
            <w:r w:rsidRPr="001A6C5E">
              <w:rPr>
                <w:color w:val="FFFFFF" w:themeColor="background1"/>
              </w:rPr>
              <w:t>0.95</w:t>
            </w:r>
          </w:p>
        </w:tc>
      </w:tr>
      <w:tr w:rsidR="006A4384" w14:paraId="02048B19"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473FD7B"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0D04801"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670CA0"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195C5428" w14:textId="77777777" w:rsidR="006A4384" w:rsidRPr="00645014" w:rsidRDefault="006A4384" w:rsidP="00BD258D">
            <w:pPr>
              <w:pStyle w:val="TableText"/>
              <w:spacing w:before="0" w:after="0"/>
              <w:jc w:val="center"/>
            </w:pPr>
            <w:r w:rsidRPr="00645014">
              <w:t>0.68</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06154A17" w14:textId="77777777" w:rsidR="006A4384" w:rsidRPr="007E726B" w:rsidRDefault="006A4384" w:rsidP="00BD258D">
            <w:pPr>
              <w:pStyle w:val="TableText"/>
              <w:spacing w:before="0" w:after="0"/>
              <w:jc w:val="center"/>
            </w:pPr>
            <w:r w:rsidRPr="007E726B">
              <w:rPr>
                <w:rFonts w:cs="Calibri"/>
              </w:rPr>
              <w:t>0.73</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9C819BC" w14:textId="77777777" w:rsidR="006A4384" w:rsidRPr="007E726B" w:rsidRDefault="006A4384" w:rsidP="00BD258D">
            <w:pPr>
              <w:pStyle w:val="TableText"/>
              <w:spacing w:before="0" w:after="0"/>
              <w:jc w:val="center"/>
            </w:pPr>
            <w:r w:rsidRPr="007E726B">
              <w:rPr>
                <w:rFonts w:cs="Calibri"/>
              </w:rPr>
              <w:t>0.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C90492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652D00F" w14:textId="77777777" w:rsidR="006A4384" w:rsidRPr="00943E65" w:rsidRDefault="006A4384" w:rsidP="00BD258D">
            <w:pPr>
              <w:pStyle w:val="TableText"/>
              <w:spacing w:before="0" w:after="0"/>
              <w:jc w:val="center"/>
            </w:pPr>
            <w:r w:rsidRPr="00943E65">
              <w:t>0.00</w:t>
            </w:r>
          </w:p>
        </w:tc>
      </w:tr>
      <w:tr w:rsidR="006A4384" w14:paraId="62344CBD"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358E1AD"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3D6680B"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3622F53"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78BE5CB7" w14:textId="77777777" w:rsidR="006A4384" w:rsidRPr="00645014" w:rsidRDefault="006A4384" w:rsidP="00BD258D">
            <w:pPr>
              <w:pStyle w:val="TableText"/>
              <w:spacing w:before="0" w:after="0"/>
              <w:jc w:val="center"/>
            </w:pPr>
            <w:r w:rsidRPr="00645014">
              <w:t>0.66</w:t>
            </w: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39F7E26D" w14:textId="77777777" w:rsidR="006A4384" w:rsidRPr="007E726B" w:rsidRDefault="006A4384" w:rsidP="00BD258D">
            <w:pPr>
              <w:pStyle w:val="TableText"/>
              <w:spacing w:before="0" w:after="0"/>
              <w:jc w:val="center"/>
            </w:pPr>
            <w:r w:rsidRPr="007E726B">
              <w:rPr>
                <w:rFonts w:cs="Calibri"/>
              </w:rPr>
              <w:t>0.80</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B63281" w14:textId="77777777" w:rsidR="006A4384" w:rsidRPr="007E726B" w:rsidRDefault="006A4384" w:rsidP="00BD258D">
            <w:pPr>
              <w:pStyle w:val="TableText"/>
              <w:spacing w:before="0" w:after="0"/>
              <w:jc w:val="center"/>
            </w:pPr>
            <w:r w:rsidRPr="007E726B">
              <w:rPr>
                <w:rFonts w:cs="Calibri"/>
              </w:rPr>
              <w:t>0.0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9BC86E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00915346" w14:textId="77777777" w:rsidR="006A4384" w:rsidRPr="00943E65" w:rsidRDefault="006A4384" w:rsidP="00BD258D">
            <w:pPr>
              <w:pStyle w:val="TableText"/>
              <w:spacing w:before="0" w:after="0"/>
              <w:jc w:val="center"/>
            </w:pPr>
            <w:r w:rsidRPr="00943E65">
              <w:t>0.69</w:t>
            </w:r>
          </w:p>
        </w:tc>
      </w:tr>
      <w:tr w:rsidR="006A4384" w14:paraId="1047575C"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B70E43A"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4F043CA"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655123"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19E65A66" w14:textId="77777777" w:rsidR="006A4384" w:rsidRPr="00645014" w:rsidRDefault="006A4384" w:rsidP="00BD258D">
            <w:pPr>
              <w:pStyle w:val="TableText"/>
              <w:spacing w:before="0" w:after="0"/>
              <w:jc w:val="center"/>
            </w:pPr>
            <w:r w:rsidRPr="00645014">
              <w:t>0.76</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3526B4C0" w14:textId="77777777" w:rsidR="006A4384" w:rsidRPr="007E726B" w:rsidRDefault="006A4384" w:rsidP="00BD258D">
            <w:pPr>
              <w:pStyle w:val="TableText"/>
              <w:spacing w:before="0" w:after="0"/>
              <w:jc w:val="center"/>
            </w:pPr>
            <w:r w:rsidRPr="007E726B">
              <w:rPr>
                <w:rFonts w:cs="Calibri"/>
              </w:rPr>
              <w:t>0.73</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F0FE59" w14:textId="77777777" w:rsidR="006A4384" w:rsidRPr="007E726B" w:rsidRDefault="006A4384" w:rsidP="00BD258D">
            <w:pPr>
              <w:pStyle w:val="TableText"/>
              <w:spacing w:before="0" w:after="0"/>
              <w:jc w:val="center"/>
            </w:pPr>
            <w:r w:rsidRPr="007E726B">
              <w:rPr>
                <w:rFonts w:cs="Calibri"/>
              </w:rPr>
              <w:t>0.04</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05A529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41EE516" w14:textId="77777777" w:rsidR="006A4384" w:rsidRPr="00943E65" w:rsidRDefault="006A4384" w:rsidP="00BD258D">
            <w:pPr>
              <w:pStyle w:val="TableText"/>
              <w:spacing w:before="0" w:after="0"/>
              <w:jc w:val="center"/>
            </w:pPr>
            <w:r w:rsidRPr="00943E65">
              <w:t>0.20</w:t>
            </w:r>
          </w:p>
        </w:tc>
      </w:tr>
      <w:tr w:rsidR="006A4384" w14:paraId="3F6EA9E1"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BEF1A26"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ECAE059"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0D872F"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A07C92E" w14:textId="77777777" w:rsidR="006A4384" w:rsidRPr="00645014" w:rsidRDefault="006A4384" w:rsidP="00BD258D">
            <w:pPr>
              <w:pStyle w:val="TableText"/>
              <w:spacing w:before="0" w:after="0"/>
              <w:jc w:val="center"/>
            </w:pPr>
            <w:r w:rsidRPr="00645014">
              <w:t>0.48</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67BD988A" w14:textId="77777777" w:rsidR="006A4384" w:rsidRPr="007E726B" w:rsidRDefault="006A4384" w:rsidP="00BD258D">
            <w:pPr>
              <w:pStyle w:val="TableText"/>
              <w:spacing w:before="0" w:after="0"/>
              <w:jc w:val="center"/>
            </w:pPr>
            <w:r w:rsidRPr="007E726B">
              <w:rPr>
                <w:rFonts w:cs="Calibri"/>
              </w:rPr>
              <w:t>0.79</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F91D420"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83C257"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01C3610C" w14:textId="77777777" w:rsidR="006A4384" w:rsidRPr="00943E65" w:rsidRDefault="006A4384" w:rsidP="00BD258D">
            <w:pPr>
              <w:pStyle w:val="TableText"/>
              <w:spacing w:before="0" w:after="0"/>
              <w:jc w:val="center"/>
            </w:pPr>
            <w:r w:rsidRPr="001A6C5E">
              <w:rPr>
                <w:color w:val="FFFFFF" w:themeColor="background1"/>
              </w:rPr>
              <w:t>0.97</w:t>
            </w:r>
          </w:p>
        </w:tc>
      </w:tr>
      <w:tr w:rsidR="006A4384" w14:paraId="711AA63E"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377F024"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B443F8F" w14:textId="77777777" w:rsidR="006A4384" w:rsidRPr="00943E65" w:rsidRDefault="006A4384" w:rsidP="00BD258D">
            <w:pPr>
              <w:pStyle w:val="TableText"/>
              <w:spacing w:before="0" w:after="0"/>
            </w:pPr>
            <w:r w:rsidRPr="00943E65">
              <w:t>Gwydir</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4750C8"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EF2B7A3"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007BBDCA" w14:textId="77777777" w:rsidR="006A4384" w:rsidRPr="007E726B" w:rsidRDefault="006A4384" w:rsidP="00BD258D">
            <w:pPr>
              <w:pStyle w:val="TableText"/>
              <w:spacing w:before="0" w:after="0"/>
              <w:jc w:val="center"/>
            </w:pPr>
            <w:r w:rsidRPr="007E726B">
              <w:rPr>
                <w:rFonts w:cs="Calibri"/>
              </w:rPr>
              <w:t>0.66</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2C8C22"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608AC1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5BF25D1" w14:textId="77777777" w:rsidR="006A4384" w:rsidRPr="00943E65" w:rsidRDefault="006A4384" w:rsidP="00BD258D">
            <w:pPr>
              <w:pStyle w:val="TableText"/>
              <w:spacing w:before="0" w:after="0"/>
              <w:jc w:val="center"/>
            </w:pPr>
          </w:p>
        </w:tc>
      </w:tr>
      <w:tr w:rsidR="006A4384" w14:paraId="2AAAB178"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6687C7B"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17C3A27"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5CF97DF"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68023E92" w14:textId="77777777" w:rsidR="006A4384" w:rsidRPr="00645014" w:rsidRDefault="006A4384" w:rsidP="00BD258D">
            <w:pPr>
              <w:pStyle w:val="TableText"/>
              <w:spacing w:before="0" w:after="0"/>
              <w:jc w:val="center"/>
            </w:pPr>
            <w:r w:rsidRPr="00645014">
              <w:t>0.58</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39274AD8" w14:textId="77777777" w:rsidR="006A4384" w:rsidRPr="007E726B" w:rsidRDefault="006A4384" w:rsidP="00BD258D">
            <w:pPr>
              <w:pStyle w:val="TableText"/>
              <w:spacing w:before="0" w:after="0"/>
              <w:jc w:val="center"/>
            </w:pPr>
            <w:r w:rsidRPr="007E726B">
              <w:rPr>
                <w:rFonts w:cs="Calibri"/>
              </w:rPr>
              <w:t>0.64</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6F1836"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009DF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AB9F2F6" w14:textId="77777777" w:rsidR="006A4384" w:rsidRPr="00943E65" w:rsidRDefault="006A4384" w:rsidP="00BD258D">
            <w:pPr>
              <w:pStyle w:val="TableText"/>
              <w:spacing w:before="0" w:after="0"/>
              <w:jc w:val="center"/>
            </w:pPr>
          </w:p>
        </w:tc>
      </w:tr>
      <w:tr w:rsidR="006A4384" w14:paraId="423A111F"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16703DC"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80C02C4"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FD2C5CA"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73FA8CC7" w14:textId="77777777" w:rsidR="006A4384" w:rsidRPr="00645014" w:rsidRDefault="006A4384" w:rsidP="00BD258D">
            <w:pPr>
              <w:pStyle w:val="TableText"/>
              <w:spacing w:before="0" w:after="0"/>
              <w:jc w:val="center"/>
            </w:pPr>
            <w:r w:rsidRPr="00645014">
              <w:t>0.58</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6DF7A98C" w14:textId="77777777" w:rsidR="006A4384" w:rsidRPr="007E726B" w:rsidRDefault="006A4384" w:rsidP="00BD258D">
            <w:pPr>
              <w:pStyle w:val="TableText"/>
              <w:spacing w:before="0" w:after="0"/>
              <w:jc w:val="center"/>
            </w:pPr>
            <w:r w:rsidRPr="007E726B">
              <w:rPr>
                <w:rFonts w:cs="Calibri"/>
              </w:rPr>
              <w:t>0.64</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30586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BCE4C0"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7A07875" w14:textId="77777777" w:rsidR="006A4384" w:rsidRPr="00943E65" w:rsidRDefault="006A4384" w:rsidP="00BD258D">
            <w:pPr>
              <w:pStyle w:val="TableText"/>
              <w:spacing w:before="0" w:after="0"/>
              <w:jc w:val="center"/>
            </w:pPr>
          </w:p>
        </w:tc>
      </w:tr>
      <w:tr w:rsidR="006A4384" w14:paraId="21DCA22C"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8AFAC53"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672D2BB"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E0B1CF6"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B62D8B8" w14:textId="77777777" w:rsidR="006A4384" w:rsidRPr="00645014" w:rsidRDefault="006A4384" w:rsidP="00BD258D">
            <w:pPr>
              <w:pStyle w:val="TableText"/>
              <w:spacing w:before="0" w:after="0"/>
              <w:jc w:val="center"/>
            </w:pPr>
            <w:r w:rsidRPr="00645014">
              <w:t>0.00</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A20CC08" w14:textId="77777777" w:rsidR="006A4384" w:rsidRPr="007E726B" w:rsidRDefault="006A4384" w:rsidP="00BD258D">
            <w:pPr>
              <w:pStyle w:val="TableText"/>
              <w:spacing w:before="0" w:after="0"/>
              <w:jc w:val="center"/>
            </w:pPr>
            <w:r w:rsidRPr="007E726B">
              <w:rPr>
                <w:rFonts w:cs="Calibri"/>
              </w:rPr>
              <w:t>0.00</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4029CC"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3903740"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A4584F" w14:textId="77777777" w:rsidR="006A4384" w:rsidRPr="00943E65" w:rsidRDefault="006A4384" w:rsidP="00BD258D">
            <w:pPr>
              <w:pStyle w:val="TableText"/>
              <w:spacing w:before="0" w:after="0"/>
              <w:jc w:val="center"/>
            </w:pPr>
          </w:p>
        </w:tc>
      </w:tr>
      <w:tr w:rsidR="006A4384" w14:paraId="32648B8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84632CD"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8179A85"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C8FB510"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2021EB00" w14:textId="77777777" w:rsidR="006A4384" w:rsidRPr="00645014" w:rsidRDefault="006A4384" w:rsidP="00BD258D">
            <w:pPr>
              <w:pStyle w:val="TableText"/>
              <w:spacing w:before="0" w:after="0"/>
              <w:jc w:val="center"/>
            </w:pPr>
            <w:r w:rsidRPr="00645014">
              <w:t>0.58</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50411DB7" w14:textId="77777777" w:rsidR="006A4384" w:rsidRPr="007E726B" w:rsidRDefault="006A4384" w:rsidP="00BD258D">
            <w:pPr>
              <w:pStyle w:val="TableText"/>
              <w:spacing w:before="0" w:after="0"/>
              <w:jc w:val="center"/>
            </w:pPr>
            <w:r w:rsidRPr="007E726B">
              <w:rPr>
                <w:rFonts w:cs="Calibri"/>
              </w:rPr>
              <w:t>0.75</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D1DD097"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BD82C4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F26E67A" w14:textId="77777777" w:rsidR="006A4384" w:rsidRPr="00943E65" w:rsidRDefault="006A4384" w:rsidP="00BD258D">
            <w:pPr>
              <w:pStyle w:val="TableText"/>
              <w:spacing w:before="0" w:after="0"/>
              <w:jc w:val="center"/>
            </w:pPr>
          </w:p>
        </w:tc>
      </w:tr>
      <w:tr w:rsidR="006A4384" w14:paraId="648CFC17"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64945CE"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407DD88"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CCA813F"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CD3BBC" w14:textId="77777777" w:rsidR="006A4384" w:rsidRPr="00645014" w:rsidRDefault="006A4384" w:rsidP="00BD258D">
            <w:pPr>
              <w:pStyle w:val="TableText"/>
              <w:spacing w:before="0" w:after="0"/>
              <w:jc w:val="center"/>
            </w:pPr>
            <w:r w:rsidRPr="00645014">
              <w:t>0.10</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7959B6"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D7380B7"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31DF85F"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CE3326" w14:textId="77777777" w:rsidR="006A4384" w:rsidRPr="00943E65" w:rsidRDefault="006A4384" w:rsidP="00BD258D">
            <w:pPr>
              <w:pStyle w:val="TableText"/>
              <w:spacing w:before="0" w:after="0"/>
              <w:jc w:val="center"/>
            </w:pPr>
          </w:p>
        </w:tc>
      </w:tr>
      <w:tr w:rsidR="006A4384" w14:paraId="6679FC24"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FAFDC8B"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8AC8055" w14:textId="77777777" w:rsidR="006A4384" w:rsidRPr="00943E65" w:rsidRDefault="006A4384" w:rsidP="00BD258D">
            <w:pPr>
              <w:pStyle w:val="TableText"/>
              <w:spacing w:before="0" w:after="0"/>
            </w:pPr>
            <w:r w:rsidRPr="00943E65">
              <w:t>Lachlan</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CC433CA"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E03B056"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7E90B8EB" w14:textId="77777777" w:rsidR="006A4384" w:rsidRPr="007E726B" w:rsidRDefault="006A4384" w:rsidP="00BD258D">
            <w:pPr>
              <w:pStyle w:val="TableText"/>
              <w:spacing w:before="0" w:after="0"/>
              <w:jc w:val="center"/>
            </w:pPr>
            <w:r w:rsidRPr="007E726B">
              <w:rPr>
                <w:rFonts w:cs="Calibri"/>
              </w:rPr>
              <w:t>0.73</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112FBDF"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554E17"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3A1850D" w14:textId="77777777" w:rsidR="006A4384" w:rsidRPr="00943E65" w:rsidRDefault="006A4384" w:rsidP="00BD258D">
            <w:pPr>
              <w:pStyle w:val="TableText"/>
              <w:spacing w:before="0" w:after="0"/>
              <w:jc w:val="center"/>
            </w:pPr>
            <w:r w:rsidRPr="00943E65">
              <w:t>0.48</w:t>
            </w:r>
          </w:p>
        </w:tc>
      </w:tr>
      <w:tr w:rsidR="006A4384" w14:paraId="3CA2C81C"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0CAE8A9"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34C97B4"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64950E"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59B70A8F" w14:textId="77777777" w:rsidR="006A4384" w:rsidRPr="00645014" w:rsidRDefault="006A4384" w:rsidP="00BD258D">
            <w:pPr>
              <w:pStyle w:val="TableText"/>
              <w:spacing w:before="0" w:after="0"/>
              <w:jc w:val="center"/>
            </w:pPr>
            <w:r w:rsidRPr="00645014">
              <w:t>0.89</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1CECEF" w14:textId="77777777" w:rsidR="006A4384" w:rsidRPr="007E726B" w:rsidRDefault="006A4384" w:rsidP="00BD258D">
            <w:pPr>
              <w:pStyle w:val="TableText"/>
              <w:spacing w:before="0" w:after="0"/>
              <w:jc w:val="center"/>
            </w:pPr>
            <w:r w:rsidRPr="007E726B">
              <w:rPr>
                <w:rFonts w:cs="Calibri"/>
              </w:rPr>
              <w:t>0.37</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6BA76A0"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A659DE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66C50F" w14:textId="77777777" w:rsidR="006A4384" w:rsidRPr="00943E65" w:rsidRDefault="006A4384" w:rsidP="00BD258D">
            <w:pPr>
              <w:pStyle w:val="TableText"/>
              <w:spacing w:before="0" w:after="0"/>
              <w:jc w:val="center"/>
            </w:pPr>
            <w:r w:rsidRPr="00943E65">
              <w:t>0.38</w:t>
            </w:r>
          </w:p>
        </w:tc>
      </w:tr>
      <w:tr w:rsidR="006A4384" w14:paraId="08715019"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BE3B728"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9F66354"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C4D79A2"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404040" w14:textId="77777777" w:rsidR="006A4384" w:rsidRPr="00645014" w:rsidRDefault="006A4384" w:rsidP="00BD258D">
            <w:pPr>
              <w:pStyle w:val="TableText"/>
              <w:spacing w:before="0" w:after="0"/>
              <w:jc w:val="center"/>
            </w:pPr>
            <w:r w:rsidRPr="00645014">
              <w:t>0.04</w:t>
            </w:r>
          </w:p>
        </w:tc>
        <w:tc>
          <w:tcPr>
            <w:tcW w:w="1191"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12EDAF98" w14:textId="77777777" w:rsidR="006A4384" w:rsidRPr="007E726B" w:rsidRDefault="006A4384" w:rsidP="00BD258D">
            <w:pPr>
              <w:pStyle w:val="TableText"/>
              <w:spacing w:before="0" w:after="0"/>
              <w:jc w:val="center"/>
            </w:pPr>
            <w:r w:rsidRPr="001A6C5E">
              <w:rPr>
                <w:rFonts w:cs="Calibri"/>
                <w:color w:val="FFFFFF" w:themeColor="background1"/>
              </w:rPr>
              <w:t>0.98</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76139D"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DB4D1F"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F2A64FF" w14:textId="77777777" w:rsidR="006A4384" w:rsidRPr="00943E65" w:rsidRDefault="006A4384" w:rsidP="00BD258D">
            <w:pPr>
              <w:pStyle w:val="TableText"/>
              <w:spacing w:before="0" w:after="0"/>
              <w:jc w:val="center"/>
            </w:pPr>
            <w:r w:rsidRPr="00943E65">
              <w:t>0.00</w:t>
            </w:r>
          </w:p>
        </w:tc>
      </w:tr>
      <w:tr w:rsidR="006A4384" w14:paraId="596E5316"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E1A912A"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C400067"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5C4AE8"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55B277CD" w14:textId="77777777" w:rsidR="006A4384" w:rsidRPr="00645014" w:rsidRDefault="006A4384" w:rsidP="00BD258D">
            <w:pPr>
              <w:pStyle w:val="TableText"/>
              <w:spacing w:before="0" w:after="0"/>
              <w:jc w:val="center"/>
            </w:pPr>
            <w:r w:rsidRPr="00645014">
              <w:t>0.91</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AAAE54A" w14:textId="77777777" w:rsidR="006A4384" w:rsidRPr="007E726B" w:rsidRDefault="006A4384" w:rsidP="00BD258D">
            <w:pPr>
              <w:pStyle w:val="TableText"/>
              <w:spacing w:before="0" w:after="0"/>
              <w:jc w:val="center"/>
            </w:pPr>
            <w:r w:rsidRPr="007E726B">
              <w:rPr>
                <w:rFonts w:cs="Calibri"/>
              </w:rPr>
              <w:t>0.42</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92B1E5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6382DB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3DFF0D" w14:textId="77777777" w:rsidR="006A4384" w:rsidRPr="00943E65" w:rsidRDefault="006A4384" w:rsidP="00BD258D">
            <w:pPr>
              <w:pStyle w:val="TableText"/>
              <w:spacing w:before="0" w:after="0"/>
              <w:jc w:val="center"/>
            </w:pPr>
            <w:r w:rsidRPr="00943E65">
              <w:t>0.19</w:t>
            </w:r>
          </w:p>
        </w:tc>
      </w:tr>
      <w:tr w:rsidR="006A4384" w14:paraId="7BAFCC64"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8766A20"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1D2467B"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AE6DC70"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A382FC" w14:textId="77777777" w:rsidR="006A4384" w:rsidRPr="00645014" w:rsidRDefault="006A4384" w:rsidP="00BD258D">
            <w:pPr>
              <w:pStyle w:val="TableText"/>
              <w:spacing w:before="0" w:after="0"/>
              <w:jc w:val="center"/>
            </w:pPr>
            <w:r w:rsidRPr="00645014">
              <w:t>0.13</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1CE4F6A2" w14:textId="77777777" w:rsidR="006A4384" w:rsidRPr="007E726B" w:rsidRDefault="006A4384" w:rsidP="00BD258D">
            <w:pPr>
              <w:pStyle w:val="TableText"/>
              <w:spacing w:before="0" w:after="0"/>
              <w:jc w:val="center"/>
            </w:pPr>
            <w:r w:rsidRPr="007E726B">
              <w:rPr>
                <w:rFonts w:cs="Calibri"/>
              </w:rPr>
              <w:t>0.79</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6D66CB6"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B153D0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38D26D17" w14:textId="77777777" w:rsidR="006A4384" w:rsidRPr="00943E65" w:rsidRDefault="006A4384" w:rsidP="00BD258D">
            <w:pPr>
              <w:pStyle w:val="TableText"/>
              <w:spacing w:before="0" w:after="0"/>
              <w:jc w:val="center"/>
            </w:pPr>
            <w:r w:rsidRPr="00943E65">
              <w:t>0.56</w:t>
            </w:r>
          </w:p>
        </w:tc>
      </w:tr>
      <w:tr w:rsidR="006A4384" w14:paraId="3FE4836A"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2410BA5"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4688166"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38F255"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2BB57D46" w14:textId="77777777" w:rsidR="006A4384" w:rsidRPr="00645014" w:rsidRDefault="006A4384" w:rsidP="00BD258D">
            <w:pPr>
              <w:pStyle w:val="TableText"/>
              <w:spacing w:before="0" w:after="0"/>
              <w:jc w:val="center"/>
            </w:pPr>
            <w:r w:rsidRPr="00645014">
              <w:t>0.89</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6C93AA76" w14:textId="77777777" w:rsidR="006A4384" w:rsidRPr="007E726B" w:rsidRDefault="006A4384" w:rsidP="00BD258D">
            <w:pPr>
              <w:pStyle w:val="TableText"/>
              <w:spacing w:before="0" w:after="0"/>
              <w:jc w:val="center"/>
            </w:pPr>
            <w:r w:rsidRPr="007E726B">
              <w:rPr>
                <w:rFonts w:cs="Calibri"/>
              </w:rPr>
              <w:t>0.63</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FF6E5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D3A15F2"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586899E3" w14:textId="77777777" w:rsidR="006A4384" w:rsidRPr="00943E65" w:rsidRDefault="006A4384" w:rsidP="00BD258D">
            <w:pPr>
              <w:pStyle w:val="TableText"/>
              <w:spacing w:before="0" w:after="0"/>
              <w:jc w:val="center"/>
            </w:pPr>
            <w:r w:rsidRPr="00943E65">
              <w:t>0.60</w:t>
            </w:r>
          </w:p>
        </w:tc>
      </w:tr>
      <w:tr w:rsidR="006A4384" w14:paraId="6F968BD8"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C924D34"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3A8999C" w14:textId="77777777" w:rsidR="006A4384" w:rsidRPr="00943E65" w:rsidRDefault="006A4384" w:rsidP="00BD258D">
            <w:pPr>
              <w:pStyle w:val="TableText"/>
              <w:spacing w:before="0" w:after="0"/>
            </w:pPr>
            <w:r w:rsidRPr="00943E65">
              <w:t>Lower Murray</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19C7B9"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0FB3B7"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436E2D1A" w14:textId="77777777" w:rsidR="006A4384" w:rsidRPr="007E726B" w:rsidRDefault="006A4384" w:rsidP="00BD258D">
            <w:pPr>
              <w:pStyle w:val="TableText"/>
              <w:spacing w:before="0" w:after="0"/>
              <w:jc w:val="center"/>
            </w:pPr>
            <w:r w:rsidRPr="007E726B">
              <w:rPr>
                <w:rFonts w:cs="Calibri"/>
              </w:rPr>
              <w:t>0.82</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C50C11" w14:textId="77777777" w:rsidR="006A4384" w:rsidRPr="007E726B" w:rsidRDefault="006A4384" w:rsidP="00BD258D">
            <w:pPr>
              <w:pStyle w:val="TableText"/>
              <w:spacing w:before="0" w:after="0"/>
              <w:jc w:val="center"/>
            </w:pPr>
            <w:r w:rsidRPr="007E726B">
              <w:rPr>
                <w:rFonts w:cs="Calibri"/>
              </w:rPr>
              <w:t>0.0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6CEF4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C241716" w14:textId="77777777" w:rsidR="006A4384" w:rsidRPr="00943E65" w:rsidRDefault="006A4384" w:rsidP="00BD258D">
            <w:pPr>
              <w:pStyle w:val="TableText"/>
              <w:spacing w:before="0" w:after="0"/>
              <w:jc w:val="center"/>
            </w:pPr>
            <w:r w:rsidRPr="00943E65">
              <w:t>0.03</w:t>
            </w:r>
          </w:p>
        </w:tc>
      </w:tr>
      <w:tr w:rsidR="006A4384" w14:paraId="38CC8814"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D7FCA09"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A76C31E"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9281584"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01CE249A" w14:textId="77777777" w:rsidR="006A4384" w:rsidRPr="00645014" w:rsidRDefault="006A4384" w:rsidP="00BD258D">
            <w:pPr>
              <w:pStyle w:val="TableText"/>
              <w:spacing w:before="0" w:after="0"/>
              <w:jc w:val="center"/>
            </w:pPr>
            <w:r w:rsidRPr="00645014">
              <w:t>0.61</w:t>
            </w: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5C5ECB89" w14:textId="77777777" w:rsidR="006A4384" w:rsidRPr="007E726B" w:rsidRDefault="006A4384" w:rsidP="00BD258D">
            <w:pPr>
              <w:pStyle w:val="TableText"/>
              <w:spacing w:before="0" w:after="0"/>
              <w:jc w:val="center"/>
            </w:pPr>
            <w:r w:rsidRPr="007E726B">
              <w:rPr>
                <w:rFonts w:cs="Calibri"/>
              </w:rPr>
              <w:t>0.82</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BB32B54" w14:textId="77777777" w:rsidR="006A4384" w:rsidRPr="007E726B" w:rsidRDefault="006A4384" w:rsidP="00BD258D">
            <w:pPr>
              <w:pStyle w:val="TableText"/>
              <w:spacing w:before="0" w:after="0"/>
              <w:jc w:val="center"/>
            </w:pPr>
            <w:r w:rsidRPr="007E726B">
              <w:rPr>
                <w:rFonts w:cs="Calibri"/>
              </w:rPr>
              <w:t>0.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391F6D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B7F204" w14:textId="77777777" w:rsidR="006A4384" w:rsidRPr="00943E65" w:rsidRDefault="006A4384" w:rsidP="00BD258D">
            <w:pPr>
              <w:pStyle w:val="TableText"/>
              <w:spacing w:before="0" w:after="0"/>
              <w:jc w:val="center"/>
            </w:pPr>
            <w:r w:rsidRPr="00943E65">
              <w:t>0.26</w:t>
            </w:r>
          </w:p>
        </w:tc>
      </w:tr>
      <w:tr w:rsidR="006A4384" w14:paraId="1AC0495B"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98D2E3A"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8331B12"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BA25DA0"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EEA607" w14:textId="77777777" w:rsidR="006A4384" w:rsidRPr="00645014" w:rsidRDefault="006A4384" w:rsidP="00BD258D">
            <w:pPr>
              <w:pStyle w:val="TableText"/>
              <w:spacing w:before="0" w:after="0"/>
              <w:jc w:val="center"/>
            </w:pPr>
            <w:r w:rsidRPr="00645014">
              <w:t>0.48</w:t>
            </w: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046451C2" w14:textId="77777777" w:rsidR="006A4384" w:rsidRPr="007E726B" w:rsidRDefault="006A4384" w:rsidP="00BD258D">
            <w:pPr>
              <w:pStyle w:val="TableText"/>
              <w:spacing w:before="0" w:after="0"/>
              <w:jc w:val="center"/>
            </w:pPr>
            <w:r w:rsidRPr="007E726B">
              <w:rPr>
                <w:rFonts w:cs="Calibri"/>
              </w:rPr>
              <w:t>0.83</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A13295" w14:textId="77777777" w:rsidR="006A4384" w:rsidRPr="007E726B" w:rsidRDefault="006A4384" w:rsidP="00BD258D">
            <w:pPr>
              <w:pStyle w:val="TableText"/>
              <w:spacing w:before="0" w:after="0"/>
              <w:jc w:val="center"/>
            </w:pPr>
            <w:r w:rsidRPr="007E726B">
              <w:rPr>
                <w:rFonts w:cs="Calibri"/>
              </w:rPr>
              <w:t>0.2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1E2CF6"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AFA101" w14:textId="77777777" w:rsidR="006A4384" w:rsidRPr="00943E65" w:rsidRDefault="006A4384" w:rsidP="00BD258D">
            <w:pPr>
              <w:pStyle w:val="TableText"/>
              <w:spacing w:before="0" w:after="0"/>
              <w:jc w:val="center"/>
            </w:pPr>
            <w:r w:rsidRPr="00943E65">
              <w:t>0.41</w:t>
            </w:r>
          </w:p>
        </w:tc>
      </w:tr>
      <w:tr w:rsidR="006A4384" w14:paraId="7D2D5552"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DCADF0E"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ADC025D"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53814C"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1F9446CF" w14:textId="77777777" w:rsidR="006A4384" w:rsidRPr="00645014" w:rsidRDefault="006A4384" w:rsidP="00BD258D">
            <w:pPr>
              <w:pStyle w:val="TableText"/>
              <w:spacing w:before="0" w:after="0"/>
              <w:jc w:val="center"/>
            </w:pPr>
            <w:r w:rsidRPr="00645014">
              <w:t>0.50</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166D32F7" w14:textId="77777777" w:rsidR="006A4384" w:rsidRPr="007E726B" w:rsidRDefault="006A4384" w:rsidP="00BD258D">
            <w:pPr>
              <w:pStyle w:val="TableText"/>
              <w:spacing w:before="0" w:after="0"/>
              <w:jc w:val="center"/>
            </w:pPr>
            <w:r w:rsidRPr="007E726B">
              <w:rPr>
                <w:rFonts w:cs="Calibri"/>
              </w:rPr>
              <w:t>0.79</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48F74F" w14:textId="77777777" w:rsidR="006A4384" w:rsidRPr="007E726B" w:rsidRDefault="006A4384" w:rsidP="00BD258D">
            <w:pPr>
              <w:pStyle w:val="TableText"/>
              <w:spacing w:before="0" w:after="0"/>
              <w:jc w:val="center"/>
            </w:pPr>
            <w:r w:rsidRPr="007E726B">
              <w:rPr>
                <w:rFonts w:cs="Calibri"/>
              </w:rPr>
              <w:t>0.1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84479C6"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2600864F" w14:textId="77777777" w:rsidR="006A4384" w:rsidRPr="00943E65" w:rsidRDefault="006A4384" w:rsidP="00BD258D">
            <w:pPr>
              <w:pStyle w:val="TableText"/>
              <w:spacing w:before="0" w:after="0"/>
              <w:jc w:val="center"/>
            </w:pPr>
            <w:r w:rsidRPr="00943E65">
              <w:t>0.93</w:t>
            </w:r>
          </w:p>
        </w:tc>
      </w:tr>
      <w:tr w:rsidR="006A4384" w14:paraId="7F49DC81"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F2F15B6"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C60C8BF"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023B3B"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58A6F2DD" w14:textId="77777777" w:rsidR="006A4384" w:rsidRPr="00645014" w:rsidRDefault="006A4384" w:rsidP="00BD258D">
            <w:pPr>
              <w:pStyle w:val="TableText"/>
              <w:spacing w:before="0" w:after="0"/>
              <w:jc w:val="center"/>
            </w:pPr>
            <w:r w:rsidRPr="00645014">
              <w:t>0.51</w:t>
            </w: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17BFFD7A" w14:textId="77777777" w:rsidR="006A4384" w:rsidRPr="007E726B" w:rsidRDefault="006A4384" w:rsidP="00BD258D">
            <w:pPr>
              <w:pStyle w:val="TableText"/>
              <w:spacing w:before="0" w:after="0"/>
              <w:jc w:val="center"/>
            </w:pPr>
            <w:r w:rsidRPr="007E726B">
              <w:rPr>
                <w:rFonts w:cs="Calibri"/>
              </w:rPr>
              <w:t>0.80</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B6BE818" w14:textId="77777777" w:rsidR="006A4384" w:rsidRPr="007E726B" w:rsidRDefault="006A4384" w:rsidP="00BD258D">
            <w:pPr>
              <w:pStyle w:val="TableText"/>
              <w:spacing w:before="0" w:after="0"/>
              <w:jc w:val="center"/>
            </w:pPr>
            <w:r w:rsidRPr="007E726B">
              <w:rPr>
                <w:rFonts w:cs="Calibri"/>
              </w:rPr>
              <w:t>0.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5B3B218"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49C4003C" w14:textId="77777777" w:rsidR="006A4384" w:rsidRPr="00943E65" w:rsidRDefault="006A4384" w:rsidP="00BD258D">
            <w:pPr>
              <w:pStyle w:val="TableText"/>
              <w:spacing w:before="0" w:after="0"/>
              <w:jc w:val="center"/>
            </w:pPr>
            <w:r w:rsidRPr="00943E65">
              <w:t>0.90</w:t>
            </w:r>
          </w:p>
        </w:tc>
      </w:tr>
      <w:tr w:rsidR="006A4384" w14:paraId="5C54FF17"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F9D317B"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C8015D2"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D206D6"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6C5D08A5" w14:textId="77777777" w:rsidR="006A4384" w:rsidRPr="00645014" w:rsidRDefault="006A4384" w:rsidP="00BD258D">
            <w:pPr>
              <w:pStyle w:val="TableText"/>
              <w:spacing w:before="0" w:after="0"/>
              <w:jc w:val="center"/>
            </w:pPr>
            <w:r w:rsidRPr="00645014">
              <w:t>0.77</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48219807" w14:textId="77777777" w:rsidR="006A4384" w:rsidRPr="007E726B" w:rsidRDefault="006A4384" w:rsidP="00BD258D">
            <w:pPr>
              <w:pStyle w:val="TableText"/>
              <w:spacing w:before="0" w:after="0"/>
              <w:jc w:val="center"/>
            </w:pPr>
            <w:r w:rsidRPr="007E726B">
              <w:rPr>
                <w:rFonts w:cs="Calibri"/>
              </w:rPr>
              <w:t>0.70</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BD22892"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6B55AF"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C302F3" w14:textId="77777777" w:rsidR="006A4384" w:rsidRPr="00943E65" w:rsidRDefault="006A4384" w:rsidP="00BD258D">
            <w:pPr>
              <w:pStyle w:val="TableText"/>
              <w:spacing w:before="0" w:after="0"/>
              <w:jc w:val="center"/>
            </w:pPr>
          </w:p>
        </w:tc>
      </w:tr>
      <w:tr w:rsidR="006A4384" w14:paraId="3C767B60"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3CAF4E4"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C219901" w14:textId="77777777" w:rsidR="006A4384" w:rsidRPr="00943E65" w:rsidRDefault="006A4384" w:rsidP="00BD258D">
            <w:pPr>
              <w:pStyle w:val="TableText"/>
              <w:spacing w:before="0" w:after="0"/>
            </w:pPr>
            <w:r w:rsidRPr="00943E65">
              <w:t>Murrumbidgee</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F7B4D3"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CE0C6FD"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3EA490" w14:textId="77777777" w:rsidR="006A4384" w:rsidRPr="007E726B" w:rsidRDefault="006A4384" w:rsidP="00BD258D">
            <w:pPr>
              <w:pStyle w:val="TableText"/>
              <w:spacing w:before="0" w:after="0"/>
              <w:jc w:val="center"/>
            </w:pPr>
            <w:r w:rsidRPr="007E726B">
              <w:rPr>
                <w:rFonts w:cs="Calibri"/>
              </w:rPr>
              <w:t>0.41</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C3BFB2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200FD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D0D90BC" w14:textId="77777777" w:rsidR="006A4384" w:rsidRPr="00943E65" w:rsidRDefault="006A4384" w:rsidP="00BD258D">
            <w:pPr>
              <w:pStyle w:val="TableText"/>
              <w:spacing w:before="0" w:after="0"/>
              <w:jc w:val="center"/>
            </w:pPr>
            <w:r w:rsidRPr="00943E65">
              <w:t>0.06</w:t>
            </w:r>
          </w:p>
        </w:tc>
      </w:tr>
      <w:tr w:rsidR="006A4384" w14:paraId="2208524C"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867EE1D"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6269904"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C8F710"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15BAD4AA" w14:textId="77777777" w:rsidR="006A4384" w:rsidRPr="00645014" w:rsidRDefault="006A4384" w:rsidP="00BD258D">
            <w:pPr>
              <w:pStyle w:val="TableText"/>
              <w:spacing w:before="0" w:after="0"/>
              <w:jc w:val="center"/>
            </w:pPr>
            <w:r w:rsidRPr="00645014">
              <w:t>0.82</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3B7D4BE9" w14:textId="77777777" w:rsidR="006A4384" w:rsidRPr="007E726B" w:rsidRDefault="006A4384" w:rsidP="00BD258D">
            <w:pPr>
              <w:pStyle w:val="TableText"/>
              <w:spacing w:before="0" w:after="0"/>
              <w:jc w:val="center"/>
            </w:pPr>
            <w:r w:rsidRPr="007E726B">
              <w:rPr>
                <w:rFonts w:cs="Calibri"/>
              </w:rPr>
              <w:t>0.50</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0D6056E" w14:textId="77777777" w:rsidR="006A4384" w:rsidRPr="007E726B" w:rsidRDefault="006A4384" w:rsidP="00BD258D">
            <w:pPr>
              <w:pStyle w:val="TableText"/>
              <w:spacing w:before="0" w:after="0"/>
              <w:jc w:val="center"/>
            </w:pPr>
            <w:r w:rsidRPr="007E726B">
              <w:rPr>
                <w:rFonts w:cs="Calibri"/>
              </w:rPr>
              <w:t>0.1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D9B3A5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1A9665" w14:textId="77777777" w:rsidR="006A4384" w:rsidRPr="00943E65" w:rsidRDefault="006A4384" w:rsidP="00BD258D">
            <w:pPr>
              <w:pStyle w:val="TableText"/>
              <w:spacing w:before="0" w:after="0"/>
              <w:jc w:val="center"/>
            </w:pPr>
            <w:r w:rsidRPr="00943E65">
              <w:t>0.02</w:t>
            </w:r>
          </w:p>
        </w:tc>
      </w:tr>
      <w:tr w:rsidR="006A4384" w14:paraId="0ECAFDCA"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449EA87"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2B70A5F"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315A360"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40294A94" w14:textId="77777777" w:rsidR="006A4384" w:rsidRPr="00645014" w:rsidRDefault="006A4384" w:rsidP="00BD258D">
            <w:pPr>
              <w:pStyle w:val="TableText"/>
              <w:spacing w:before="0" w:after="0"/>
              <w:jc w:val="center"/>
            </w:pPr>
            <w:r w:rsidRPr="00645014">
              <w:t>0.64</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0B1EEC28" w14:textId="77777777" w:rsidR="006A4384" w:rsidRPr="007E726B" w:rsidRDefault="006A4384" w:rsidP="00BD258D">
            <w:pPr>
              <w:pStyle w:val="TableText"/>
              <w:spacing w:before="0" w:after="0"/>
              <w:jc w:val="center"/>
            </w:pPr>
            <w:r w:rsidRPr="007E726B">
              <w:rPr>
                <w:rFonts w:cs="Calibri"/>
              </w:rPr>
              <w:t>0.79</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C566C9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A9076D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732C8A85" w14:textId="77777777" w:rsidR="006A4384" w:rsidRPr="00943E65" w:rsidRDefault="006A4384" w:rsidP="00BD258D">
            <w:pPr>
              <w:pStyle w:val="TableText"/>
              <w:spacing w:before="0" w:after="0"/>
              <w:jc w:val="center"/>
            </w:pPr>
            <w:r w:rsidRPr="00943E65">
              <w:t>0.63</w:t>
            </w:r>
          </w:p>
        </w:tc>
      </w:tr>
      <w:tr w:rsidR="006A4384" w14:paraId="44FA60DA"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C76F066"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9F12D82"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6B8D65"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3D1C4C3C" w14:textId="77777777" w:rsidR="006A4384" w:rsidRPr="00645014" w:rsidRDefault="006A4384" w:rsidP="00BD258D">
            <w:pPr>
              <w:pStyle w:val="TableText"/>
              <w:spacing w:before="0" w:after="0"/>
              <w:jc w:val="center"/>
            </w:pPr>
            <w:r w:rsidRPr="00645014">
              <w:t>0.90</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A56CE5" w14:textId="77777777" w:rsidR="006A4384" w:rsidRPr="007E726B" w:rsidRDefault="006A4384" w:rsidP="00BD258D">
            <w:pPr>
              <w:pStyle w:val="TableText"/>
              <w:spacing w:before="0" w:after="0"/>
              <w:jc w:val="center"/>
            </w:pPr>
            <w:r w:rsidRPr="007E726B">
              <w:rPr>
                <w:rFonts w:cs="Calibri"/>
              </w:rPr>
              <w:t>0.39</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24F5187" w14:textId="77777777" w:rsidR="006A4384" w:rsidRPr="007E726B" w:rsidRDefault="006A4384" w:rsidP="00BD258D">
            <w:pPr>
              <w:pStyle w:val="TableText"/>
              <w:spacing w:before="0" w:after="0"/>
              <w:jc w:val="center"/>
            </w:pPr>
            <w:r w:rsidRPr="007E726B">
              <w:rPr>
                <w:rFonts w:cs="Calibri"/>
              </w:rPr>
              <w:t>0.0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F774B1"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44AEFF" w14:textId="77777777" w:rsidR="006A4384" w:rsidRPr="00943E65" w:rsidRDefault="006A4384" w:rsidP="00BD258D">
            <w:pPr>
              <w:pStyle w:val="TableText"/>
              <w:spacing w:before="0" w:after="0"/>
              <w:jc w:val="center"/>
            </w:pPr>
            <w:r w:rsidRPr="00943E65">
              <w:t>0.06</w:t>
            </w:r>
          </w:p>
        </w:tc>
      </w:tr>
      <w:tr w:rsidR="006A4384" w14:paraId="460C0F2B"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4625A8B"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C386E0C"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BE29D3E"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3FB76064" w14:textId="77777777" w:rsidR="006A4384" w:rsidRPr="00645014" w:rsidRDefault="006A4384" w:rsidP="00BD258D">
            <w:pPr>
              <w:pStyle w:val="TableText"/>
              <w:spacing w:before="0" w:after="0"/>
              <w:jc w:val="center"/>
            </w:pPr>
            <w:r w:rsidRPr="00645014">
              <w:t>0.88</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78F9A262" w14:textId="77777777" w:rsidR="006A4384" w:rsidRPr="007E726B" w:rsidRDefault="006A4384" w:rsidP="00BD258D">
            <w:pPr>
              <w:pStyle w:val="TableText"/>
              <w:spacing w:before="0" w:after="0"/>
              <w:jc w:val="center"/>
            </w:pPr>
            <w:r w:rsidRPr="007E726B">
              <w:rPr>
                <w:rFonts w:cs="Calibri"/>
              </w:rPr>
              <w:t>0.62</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BD78370" w14:textId="77777777" w:rsidR="006A4384" w:rsidRPr="007E726B" w:rsidRDefault="006A4384" w:rsidP="00BD258D">
            <w:pPr>
              <w:pStyle w:val="TableText"/>
              <w:spacing w:before="0" w:after="0"/>
              <w:jc w:val="center"/>
            </w:pPr>
            <w:r w:rsidRPr="007E726B">
              <w:rPr>
                <w:rFonts w:cs="Calibri"/>
              </w:rPr>
              <w:t>0.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5DA20A7"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C236CA8" w14:textId="77777777" w:rsidR="006A4384" w:rsidRPr="00943E65" w:rsidRDefault="006A4384" w:rsidP="00BD258D">
            <w:pPr>
              <w:pStyle w:val="TableText"/>
              <w:spacing w:before="0" w:after="0"/>
              <w:jc w:val="center"/>
            </w:pPr>
            <w:r w:rsidRPr="00943E65">
              <w:t>0.05</w:t>
            </w:r>
          </w:p>
        </w:tc>
      </w:tr>
      <w:tr w:rsidR="006A4384" w14:paraId="37D81AE6"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7AECFEB"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86B4867"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C5960B"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151A2327" w14:textId="77777777" w:rsidR="006A4384" w:rsidRPr="00645014" w:rsidRDefault="006A4384" w:rsidP="00BD258D">
            <w:pPr>
              <w:pStyle w:val="TableText"/>
              <w:spacing w:before="0" w:after="0"/>
              <w:jc w:val="center"/>
            </w:pPr>
            <w:r w:rsidRPr="00645014">
              <w:t>0.58</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26C34C16" w14:textId="77777777" w:rsidR="006A4384" w:rsidRPr="007E726B" w:rsidRDefault="006A4384" w:rsidP="00BD258D">
            <w:pPr>
              <w:pStyle w:val="TableText"/>
              <w:spacing w:before="0" w:after="0"/>
              <w:jc w:val="center"/>
            </w:pPr>
            <w:r w:rsidRPr="007E726B">
              <w:rPr>
                <w:rFonts w:cs="Calibri"/>
              </w:rPr>
              <w:t>0.64</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4AB552" w14:textId="77777777" w:rsidR="006A4384" w:rsidRPr="007E726B" w:rsidRDefault="006A4384" w:rsidP="00BD258D">
            <w:pPr>
              <w:pStyle w:val="TableText"/>
              <w:spacing w:before="0" w:after="0"/>
              <w:jc w:val="center"/>
            </w:pPr>
            <w:r w:rsidRPr="007E726B">
              <w:rPr>
                <w:rFonts w:cs="Calibri"/>
              </w:rPr>
              <w:t>0.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1ACFA6"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D9CEA5E" w14:textId="77777777" w:rsidR="006A4384" w:rsidRPr="00943E65" w:rsidRDefault="006A4384" w:rsidP="00BD258D">
            <w:pPr>
              <w:pStyle w:val="TableText"/>
              <w:spacing w:before="0" w:after="0"/>
              <w:jc w:val="center"/>
            </w:pPr>
            <w:r w:rsidRPr="00943E65">
              <w:t>0.02</w:t>
            </w:r>
          </w:p>
        </w:tc>
      </w:tr>
      <w:tr w:rsidR="006A4384" w14:paraId="7603B694" w14:textId="77777777" w:rsidTr="006A4384">
        <w:trPr>
          <w:cantSplit/>
        </w:trPr>
        <w:tc>
          <w:tcPr>
            <w:tcW w:w="1134"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88CC20B" w14:textId="77777777" w:rsidR="006A4384" w:rsidRPr="00943E65" w:rsidRDefault="006A4384" w:rsidP="00BD258D">
            <w:pPr>
              <w:pStyle w:val="TableText"/>
              <w:spacing w:before="0" w:after="0"/>
            </w:pPr>
            <w:r w:rsidRPr="00943E65">
              <w:t xml:space="preserve">Murray </w:t>
            </w:r>
            <w:r>
              <w:t>cod</w:t>
            </w: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AFD0DB1" w14:textId="77777777" w:rsidR="006A4384" w:rsidRPr="00943E65" w:rsidRDefault="006A4384" w:rsidP="00BD258D">
            <w:pPr>
              <w:pStyle w:val="TableText"/>
              <w:spacing w:before="0" w:after="0"/>
            </w:pPr>
            <w:r w:rsidRPr="00943E65">
              <w:t>Edward-Wakool</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9031624"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7550ED"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DAE5283" w14:textId="77777777" w:rsidR="006A4384" w:rsidRPr="007E726B" w:rsidRDefault="006A4384" w:rsidP="00BD258D">
            <w:pPr>
              <w:pStyle w:val="TableText"/>
              <w:spacing w:before="0" w:after="0"/>
              <w:jc w:val="center"/>
            </w:pPr>
            <w:r w:rsidRPr="007E726B">
              <w:rPr>
                <w:rFonts w:cs="Calibri"/>
              </w:rPr>
              <w:t>0.00</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A05132"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57AA5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2E3713" w14:textId="77777777" w:rsidR="006A4384" w:rsidRPr="00943E65" w:rsidRDefault="006A4384" w:rsidP="00BD258D">
            <w:pPr>
              <w:pStyle w:val="TableText"/>
              <w:spacing w:before="0" w:after="0"/>
              <w:jc w:val="center"/>
            </w:pPr>
          </w:p>
        </w:tc>
      </w:tr>
      <w:tr w:rsidR="006A4384" w14:paraId="180D3A8D"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7805470"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1340C26"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4C3083D"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91FDE5B" w14:textId="77777777" w:rsidR="006A4384" w:rsidRPr="00645014" w:rsidRDefault="006A4384" w:rsidP="00BD258D">
            <w:pPr>
              <w:pStyle w:val="TableText"/>
              <w:spacing w:before="0" w:after="0"/>
              <w:jc w:val="center"/>
            </w:pPr>
            <w:r w:rsidRPr="00645014">
              <w:t>0.00</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A22CDE" w14:textId="77777777" w:rsidR="006A4384" w:rsidRPr="007E726B" w:rsidRDefault="006A4384" w:rsidP="00BD258D">
            <w:pPr>
              <w:pStyle w:val="TableText"/>
              <w:spacing w:before="0" w:after="0"/>
              <w:jc w:val="center"/>
            </w:pPr>
            <w:r w:rsidRPr="007E726B">
              <w:rPr>
                <w:rFonts w:cs="Calibri"/>
              </w:rPr>
              <w:t>0.00</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69FF207"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114C4EC"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4D3450F" w14:textId="77777777" w:rsidR="006A4384" w:rsidRPr="00943E65" w:rsidRDefault="006A4384" w:rsidP="00BD258D">
            <w:pPr>
              <w:pStyle w:val="TableText"/>
              <w:spacing w:before="0" w:after="0"/>
              <w:jc w:val="center"/>
            </w:pPr>
          </w:p>
        </w:tc>
      </w:tr>
      <w:tr w:rsidR="006A4384" w14:paraId="25A91DD9"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E8BEE7E"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949253F"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26DB0C"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0BAE2A30" w14:textId="77777777" w:rsidR="006A4384" w:rsidRPr="00645014" w:rsidRDefault="006A4384" w:rsidP="00BD258D">
            <w:pPr>
              <w:pStyle w:val="TableText"/>
              <w:spacing w:before="0" w:after="0"/>
              <w:jc w:val="center"/>
            </w:pPr>
            <w:r w:rsidRPr="00645014">
              <w:t>0.66</w:t>
            </w: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33952A36" w14:textId="77777777" w:rsidR="006A4384" w:rsidRPr="007E726B" w:rsidRDefault="006A4384" w:rsidP="00BD258D">
            <w:pPr>
              <w:pStyle w:val="TableText"/>
              <w:spacing w:before="0" w:after="0"/>
              <w:jc w:val="center"/>
            </w:pPr>
            <w:r w:rsidRPr="007E726B">
              <w:rPr>
                <w:rFonts w:cs="Calibri"/>
              </w:rPr>
              <w:t>0.83</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C812AFC"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5B0FC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A79972A" w14:textId="77777777" w:rsidR="006A4384" w:rsidRPr="00943E65" w:rsidRDefault="006A4384" w:rsidP="00BD258D">
            <w:pPr>
              <w:pStyle w:val="TableText"/>
              <w:spacing w:before="0" w:after="0"/>
              <w:jc w:val="center"/>
            </w:pPr>
          </w:p>
        </w:tc>
      </w:tr>
      <w:tr w:rsidR="006A4384" w14:paraId="7BDF077F"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3EAD47D"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2E6A444"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388AEA"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0535EE0E" w14:textId="77777777" w:rsidR="006A4384" w:rsidRPr="00645014" w:rsidRDefault="006A4384" w:rsidP="00BD258D">
            <w:pPr>
              <w:pStyle w:val="TableText"/>
              <w:spacing w:before="0" w:after="0"/>
              <w:jc w:val="center"/>
            </w:pPr>
            <w:r w:rsidRPr="00645014">
              <w:t>0.80</w:t>
            </w: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00FA47A9" w14:textId="77777777" w:rsidR="006A4384" w:rsidRPr="007E726B" w:rsidRDefault="006A4384" w:rsidP="00BD258D">
            <w:pPr>
              <w:pStyle w:val="TableText"/>
              <w:spacing w:before="0" w:after="0"/>
              <w:jc w:val="center"/>
            </w:pPr>
            <w:r w:rsidRPr="007E726B">
              <w:rPr>
                <w:rFonts w:cs="Calibri"/>
              </w:rPr>
              <w:t>0.81</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9BD731"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19B4081"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C0661B3" w14:textId="77777777" w:rsidR="006A4384" w:rsidRPr="00943E65" w:rsidRDefault="006A4384" w:rsidP="00BD258D">
            <w:pPr>
              <w:pStyle w:val="TableText"/>
              <w:spacing w:before="0" w:after="0"/>
              <w:jc w:val="center"/>
            </w:pPr>
          </w:p>
        </w:tc>
      </w:tr>
      <w:tr w:rsidR="006A4384" w14:paraId="066398E4"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62F9836"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AEF19DF"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1C05A14"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4C717A" w14:textId="77777777" w:rsidR="006A4384" w:rsidRPr="00645014" w:rsidRDefault="006A4384" w:rsidP="00BD258D">
            <w:pPr>
              <w:pStyle w:val="TableText"/>
              <w:spacing w:before="0" w:after="0"/>
              <w:jc w:val="center"/>
            </w:pPr>
            <w:r w:rsidRPr="00645014">
              <w:t>0.42</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EAA48B5" w14:textId="77777777" w:rsidR="006A4384" w:rsidRPr="007E726B" w:rsidRDefault="006A4384" w:rsidP="00BD258D">
            <w:pPr>
              <w:pStyle w:val="TableText"/>
              <w:spacing w:before="0" w:after="0"/>
              <w:jc w:val="center"/>
            </w:pPr>
            <w:r w:rsidRPr="007E726B">
              <w:rPr>
                <w:rFonts w:cs="Calibri"/>
              </w:rPr>
              <w:t>0.43</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5B43D78"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EA6E5D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CCE46B" w14:textId="77777777" w:rsidR="006A4384" w:rsidRPr="00943E65" w:rsidRDefault="006A4384" w:rsidP="00BD258D">
            <w:pPr>
              <w:pStyle w:val="TableText"/>
              <w:spacing w:before="0" w:after="0"/>
              <w:jc w:val="center"/>
            </w:pPr>
          </w:p>
        </w:tc>
      </w:tr>
      <w:tr w:rsidR="006A4384" w14:paraId="29E4B668"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5ED2943"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654BF49"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C3B4C74"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69F0DE6C" w14:textId="77777777" w:rsidR="006A4384" w:rsidRPr="00645014" w:rsidRDefault="006A4384" w:rsidP="00BD258D">
            <w:pPr>
              <w:pStyle w:val="TableText"/>
              <w:spacing w:before="0" w:after="0"/>
              <w:jc w:val="center"/>
            </w:pPr>
            <w:r w:rsidRPr="00645014">
              <w:t>0.80</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5891BEBB" w14:textId="77777777" w:rsidR="006A4384" w:rsidRPr="007E726B" w:rsidRDefault="006A4384" w:rsidP="00BD258D">
            <w:pPr>
              <w:pStyle w:val="TableText"/>
              <w:spacing w:before="0" w:after="0"/>
              <w:jc w:val="center"/>
            </w:pPr>
            <w:r w:rsidRPr="007E726B">
              <w:rPr>
                <w:rFonts w:cs="Calibri"/>
              </w:rPr>
              <w:t>0.78</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A4F028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217CF0"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C2F959" w14:textId="77777777" w:rsidR="006A4384" w:rsidRPr="00943E65" w:rsidRDefault="006A4384" w:rsidP="00BD258D">
            <w:pPr>
              <w:pStyle w:val="TableText"/>
              <w:spacing w:before="0" w:after="0"/>
              <w:jc w:val="center"/>
            </w:pPr>
          </w:p>
        </w:tc>
      </w:tr>
      <w:tr w:rsidR="006A4384" w14:paraId="68D687BE"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6367CE9"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362DB46" w14:textId="77777777" w:rsidR="006A4384" w:rsidRPr="00943E65" w:rsidRDefault="006A4384" w:rsidP="00BD258D">
            <w:pPr>
              <w:pStyle w:val="TableText"/>
              <w:spacing w:before="0" w:after="0"/>
            </w:pPr>
            <w:r w:rsidRPr="00943E65">
              <w:t>Goulburn</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282E418"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2755A7E"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0B1D4B4D" w14:textId="77777777" w:rsidR="006A4384" w:rsidRPr="007E726B" w:rsidRDefault="006A4384" w:rsidP="00BD258D">
            <w:pPr>
              <w:pStyle w:val="TableText"/>
              <w:spacing w:before="0" w:after="0"/>
              <w:jc w:val="center"/>
            </w:pPr>
            <w:r w:rsidRPr="007E726B">
              <w:rPr>
                <w:rFonts w:cs="Calibri"/>
              </w:rPr>
              <w:t>0.57</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DDE6CEF"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9061438"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9428AE0" w14:textId="77777777" w:rsidR="006A4384" w:rsidRPr="00943E65" w:rsidRDefault="006A4384" w:rsidP="00BD258D">
            <w:pPr>
              <w:pStyle w:val="TableText"/>
              <w:spacing w:before="0" w:after="0"/>
              <w:jc w:val="center"/>
            </w:pPr>
          </w:p>
        </w:tc>
      </w:tr>
      <w:tr w:rsidR="006A4384" w14:paraId="42A9A1D4"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9227219"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97FD60B"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4316E0"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D14FAB" w14:textId="77777777" w:rsidR="006A4384" w:rsidRPr="00645014" w:rsidRDefault="006A4384" w:rsidP="00BD258D">
            <w:pPr>
              <w:pStyle w:val="TableText"/>
              <w:spacing w:before="0" w:after="0"/>
              <w:jc w:val="center"/>
            </w:pPr>
            <w:r w:rsidRPr="00645014">
              <w:t>0.45</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EA00C1" w14:textId="77777777" w:rsidR="006A4384" w:rsidRPr="007E726B" w:rsidRDefault="006A4384" w:rsidP="00BD258D">
            <w:pPr>
              <w:pStyle w:val="TableText"/>
              <w:spacing w:before="0" w:after="0"/>
              <w:jc w:val="center"/>
            </w:pPr>
            <w:r w:rsidRPr="007E726B">
              <w:rPr>
                <w:rFonts w:cs="Calibri"/>
              </w:rPr>
              <w:t>0.36</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2BB757"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C256C88"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C174C6" w14:textId="77777777" w:rsidR="006A4384" w:rsidRPr="00943E65" w:rsidRDefault="006A4384" w:rsidP="00BD258D">
            <w:pPr>
              <w:pStyle w:val="TableText"/>
              <w:spacing w:before="0" w:after="0"/>
              <w:jc w:val="center"/>
            </w:pPr>
          </w:p>
        </w:tc>
      </w:tr>
      <w:tr w:rsidR="006A4384" w14:paraId="6D5732E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0B209F3"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9347124"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BE53EF4"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4AD09E2" w14:textId="77777777" w:rsidR="006A4384" w:rsidRPr="00645014" w:rsidRDefault="006A4384" w:rsidP="00BD258D">
            <w:pPr>
              <w:pStyle w:val="TableText"/>
              <w:spacing w:before="0" w:after="0"/>
              <w:jc w:val="center"/>
            </w:pPr>
            <w:r w:rsidRPr="00645014">
              <w:t>0.47</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D60E4AB" w14:textId="77777777" w:rsidR="006A4384" w:rsidRPr="007E726B" w:rsidRDefault="006A4384" w:rsidP="00BD258D">
            <w:pPr>
              <w:pStyle w:val="TableText"/>
              <w:spacing w:before="0" w:after="0"/>
              <w:jc w:val="center"/>
            </w:pPr>
            <w:r w:rsidRPr="007E726B">
              <w:rPr>
                <w:rFonts w:cs="Calibri"/>
              </w:rPr>
              <w:t>0.43</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9312520"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6A0E8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BBF29C" w14:textId="77777777" w:rsidR="006A4384" w:rsidRPr="00943E65" w:rsidRDefault="006A4384" w:rsidP="00BD258D">
            <w:pPr>
              <w:pStyle w:val="TableText"/>
              <w:spacing w:before="0" w:after="0"/>
              <w:jc w:val="center"/>
            </w:pPr>
          </w:p>
        </w:tc>
      </w:tr>
      <w:tr w:rsidR="006A4384" w14:paraId="57790FA8"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5486E6E"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6C159E4"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2A230D5"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63382D46" w14:textId="77777777" w:rsidR="006A4384" w:rsidRPr="00645014" w:rsidRDefault="006A4384" w:rsidP="00BD258D">
            <w:pPr>
              <w:pStyle w:val="TableText"/>
              <w:spacing w:before="0" w:after="0"/>
              <w:jc w:val="center"/>
            </w:pPr>
            <w:r w:rsidRPr="00645014">
              <w:t>0.61</w:t>
            </w: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7D2DC4B9" w14:textId="77777777" w:rsidR="006A4384" w:rsidRPr="007E726B" w:rsidRDefault="006A4384" w:rsidP="00BD258D">
            <w:pPr>
              <w:pStyle w:val="TableText"/>
              <w:spacing w:before="0" w:after="0"/>
              <w:jc w:val="center"/>
            </w:pPr>
            <w:r w:rsidRPr="007E726B">
              <w:rPr>
                <w:rFonts w:cs="Calibri"/>
              </w:rPr>
              <w:t>0.81</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FE0D56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68D046"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30AFC2E" w14:textId="77777777" w:rsidR="006A4384" w:rsidRPr="00943E65" w:rsidRDefault="006A4384" w:rsidP="00BD258D">
            <w:pPr>
              <w:pStyle w:val="TableText"/>
              <w:spacing w:before="0" w:after="0"/>
              <w:jc w:val="center"/>
            </w:pPr>
          </w:p>
        </w:tc>
      </w:tr>
      <w:tr w:rsidR="006A4384" w14:paraId="565D053E"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A5A7A8C"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C1C2785"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251147"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0C14A338" w14:textId="77777777" w:rsidR="006A4384" w:rsidRPr="00645014" w:rsidRDefault="006A4384" w:rsidP="00BD258D">
            <w:pPr>
              <w:pStyle w:val="TableText"/>
              <w:spacing w:before="0" w:after="0"/>
              <w:jc w:val="center"/>
            </w:pPr>
            <w:r w:rsidRPr="00645014">
              <w:t>0.61</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0EC64754" w14:textId="77777777" w:rsidR="006A4384" w:rsidRPr="007E726B" w:rsidRDefault="006A4384" w:rsidP="00BD258D">
            <w:pPr>
              <w:pStyle w:val="TableText"/>
              <w:spacing w:before="0" w:after="0"/>
              <w:jc w:val="center"/>
            </w:pPr>
            <w:r w:rsidRPr="007E726B">
              <w:rPr>
                <w:rFonts w:cs="Calibri"/>
              </w:rPr>
              <w:t>0.69</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7AB2CE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CE61CB1"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E7816E" w14:textId="77777777" w:rsidR="006A4384" w:rsidRPr="00943E65" w:rsidRDefault="006A4384" w:rsidP="00BD258D">
            <w:pPr>
              <w:pStyle w:val="TableText"/>
              <w:spacing w:before="0" w:after="0"/>
              <w:jc w:val="center"/>
            </w:pPr>
          </w:p>
        </w:tc>
      </w:tr>
      <w:tr w:rsidR="006A4384" w14:paraId="79F41117"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99F02C6"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43A4B4E"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B67E652"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BFBC2B6" w14:textId="77777777" w:rsidR="006A4384" w:rsidRPr="00645014" w:rsidRDefault="006A4384" w:rsidP="00BD258D">
            <w:pPr>
              <w:pStyle w:val="TableText"/>
              <w:spacing w:before="0" w:after="0"/>
              <w:jc w:val="center"/>
            </w:pPr>
            <w:r w:rsidRPr="00645014">
              <w:t>0.37</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469A1BF" w14:textId="77777777" w:rsidR="006A4384" w:rsidRPr="007E726B" w:rsidRDefault="006A4384" w:rsidP="00BD258D">
            <w:pPr>
              <w:pStyle w:val="TableText"/>
              <w:spacing w:before="0" w:after="0"/>
              <w:jc w:val="center"/>
            </w:pPr>
            <w:r w:rsidRPr="007E726B">
              <w:rPr>
                <w:rFonts w:cs="Calibri"/>
              </w:rPr>
              <w:t>0.34</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6F103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6CE53D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743A7A" w14:textId="77777777" w:rsidR="006A4384" w:rsidRPr="00943E65" w:rsidRDefault="006A4384" w:rsidP="00BD258D">
            <w:pPr>
              <w:pStyle w:val="TableText"/>
              <w:spacing w:before="0" w:after="0"/>
              <w:jc w:val="center"/>
            </w:pPr>
          </w:p>
        </w:tc>
      </w:tr>
      <w:tr w:rsidR="006A4384" w14:paraId="4FF135DD"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3409718"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FF13162" w14:textId="77777777" w:rsidR="006A4384" w:rsidRPr="00943E65" w:rsidRDefault="006A4384" w:rsidP="00BD258D">
            <w:pPr>
              <w:pStyle w:val="TableText"/>
              <w:spacing w:before="0" w:after="0"/>
            </w:pPr>
            <w:r w:rsidRPr="00943E65">
              <w:t>Gwydir</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300693F"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1D27E6A"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23486AE5" w14:textId="77777777" w:rsidR="006A4384" w:rsidRPr="007E726B" w:rsidRDefault="006A4384" w:rsidP="00BD258D">
            <w:pPr>
              <w:pStyle w:val="TableText"/>
              <w:spacing w:before="0" w:after="0"/>
              <w:jc w:val="center"/>
            </w:pPr>
            <w:r w:rsidRPr="001A6C5E">
              <w:rPr>
                <w:rFonts w:cs="Calibri"/>
                <w:color w:val="FFFFFF" w:themeColor="background1"/>
              </w:rPr>
              <w:t>0.95</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C39AA7C"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B4E21F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7A3FDF" w14:textId="77777777" w:rsidR="006A4384" w:rsidRPr="00943E65" w:rsidRDefault="006A4384" w:rsidP="00BD258D">
            <w:pPr>
              <w:pStyle w:val="TableText"/>
              <w:spacing w:before="0" w:after="0"/>
              <w:jc w:val="center"/>
            </w:pPr>
          </w:p>
        </w:tc>
      </w:tr>
      <w:tr w:rsidR="006A4384" w14:paraId="3BF4972C"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3AC2FAE"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FAE2298"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71E8C6"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1AFBDFAE" w14:textId="77777777" w:rsidR="006A4384" w:rsidRPr="00645014" w:rsidRDefault="006A4384" w:rsidP="00BD258D">
            <w:pPr>
              <w:pStyle w:val="TableText"/>
              <w:spacing w:before="0" w:after="0"/>
              <w:jc w:val="center"/>
            </w:pPr>
            <w:r w:rsidRPr="00645014">
              <w:t>0.69</w:t>
            </w: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4BC0D154" w14:textId="77777777" w:rsidR="006A4384" w:rsidRPr="007E726B" w:rsidRDefault="006A4384" w:rsidP="00BD258D">
            <w:pPr>
              <w:pStyle w:val="TableText"/>
              <w:spacing w:before="0" w:after="0"/>
              <w:jc w:val="center"/>
            </w:pPr>
            <w:r w:rsidRPr="007E726B">
              <w:rPr>
                <w:rFonts w:cs="Calibri"/>
              </w:rPr>
              <w:t>0.94</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2B696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F7808E8"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AFAA0B8" w14:textId="77777777" w:rsidR="006A4384" w:rsidRPr="00943E65" w:rsidRDefault="006A4384" w:rsidP="00BD258D">
            <w:pPr>
              <w:pStyle w:val="TableText"/>
              <w:spacing w:before="0" w:after="0"/>
              <w:jc w:val="center"/>
            </w:pPr>
          </w:p>
        </w:tc>
      </w:tr>
      <w:tr w:rsidR="006A4384" w14:paraId="50A06116"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1585524"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4C71DF9"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5D58F69"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6CEB5A3A" w14:textId="77777777" w:rsidR="006A4384" w:rsidRPr="00645014" w:rsidRDefault="006A4384" w:rsidP="00BD258D">
            <w:pPr>
              <w:pStyle w:val="TableText"/>
              <w:spacing w:before="0" w:after="0"/>
              <w:jc w:val="center"/>
            </w:pPr>
            <w:r w:rsidRPr="00645014">
              <w:t>0.69</w:t>
            </w: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1BF14DEC" w14:textId="77777777" w:rsidR="006A4384" w:rsidRPr="007E726B" w:rsidRDefault="006A4384" w:rsidP="00BD258D">
            <w:pPr>
              <w:pStyle w:val="TableText"/>
              <w:spacing w:before="0" w:after="0"/>
              <w:jc w:val="center"/>
            </w:pPr>
            <w:r w:rsidRPr="007E726B">
              <w:rPr>
                <w:rFonts w:cs="Calibri"/>
              </w:rPr>
              <w:t>0.94</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3470B1D"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78209BD"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2BC65F6" w14:textId="77777777" w:rsidR="006A4384" w:rsidRPr="00943E65" w:rsidRDefault="006A4384" w:rsidP="00BD258D">
            <w:pPr>
              <w:pStyle w:val="TableText"/>
              <w:spacing w:before="0" w:after="0"/>
              <w:jc w:val="center"/>
            </w:pPr>
          </w:p>
        </w:tc>
      </w:tr>
      <w:tr w:rsidR="006A4384" w14:paraId="332D1BC3"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3B97736"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D1F33DF"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115E95F"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A6C8FD" w14:textId="77777777" w:rsidR="006A4384" w:rsidRPr="00645014" w:rsidRDefault="006A4384" w:rsidP="00BD258D">
            <w:pPr>
              <w:pStyle w:val="TableText"/>
              <w:spacing w:before="0" w:after="0"/>
              <w:jc w:val="center"/>
            </w:pPr>
            <w:r w:rsidRPr="00645014">
              <w:t>0.00</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7965D5" w14:textId="77777777" w:rsidR="006A4384" w:rsidRPr="007E726B" w:rsidRDefault="006A4384" w:rsidP="00BD258D">
            <w:pPr>
              <w:pStyle w:val="TableText"/>
              <w:spacing w:before="0" w:after="0"/>
              <w:jc w:val="center"/>
            </w:pPr>
            <w:r w:rsidRPr="007E726B">
              <w:rPr>
                <w:rFonts w:cs="Calibri"/>
              </w:rPr>
              <w:t>0.00</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4460A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3C394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6D9656" w14:textId="77777777" w:rsidR="006A4384" w:rsidRPr="00943E65" w:rsidRDefault="006A4384" w:rsidP="00BD258D">
            <w:pPr>
              <w:pStyle w:val="TableText"/>
              <w:spacing w:before="0" w:after="0"/>
              <w:jc w:val="center"/>
            </w:pPr>
          </w:p>
        </w:tc>
      </w:tr>
      <w:tr w:rsidR="006A4384" w14:paraId="06AC9E9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48EDC5B"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7A88B10"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EBD640"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2D87559B" w14:textId="77777777" w:rsidR="006A4384" w:rsidRPr="00645014" w:rsidRDefault="006A4384" w:rsidP="00BD258D">
            <w:pPr>
              <w:pStyle w:val="TableText"/>
              <w:spacing w:before="0" w:after="0"/>
              <w:jc w:val="center"/>
            </w:pPr>
            <w:r w:rsidRPr="00645014">
              <w:t>0.67</w:t>
            </w: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3BEBD4A1" w14:textId="77777777" w:rsidR="006A4384" w:rsidRPr="007E726B" w:rsidRDefault="006A4384" w:rsidP="00BD258D">
            <w:pPr>
              <w:pStyle w:val="TableText"/>
              <w:spacing w:before="0" w:after="0"/>
              <w:jc w:val="center"/>
            </w:pPr>
            <w:r w:rsidRPr="007E726B">
              <w:rPr>
                <w:rFonts w:cs="Calibri"/>
              </w:rPr>
              <w:t>0.93</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148FC9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0F9129"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840BD58" w14:textId="77777777" w:rsidR="006A4384" w:rsidRPr="00943E65" w:rsidRDefault="006A4384" w:rsidP="00BD258D">
            <w:pPr>
              <w:pStyle w:val="TableText"/>
              <w:spacing w:before="0" w:after="0"/>
              <w:jc w:val="center"/>
            </w:pPr>
          </w:p>
        </w:tc>
      </w:tr>
      <w:tr w:rsidR="006A4384" w14:paraId="1090BAC3"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74C63CA"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89D15EC"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D5EDAE5"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B006D11" w14:textId="77777777" w:rsidR="006A4384" w:rsidRPr="00645014" w:rsidRDefault="006A4384" w:rsidP="00BD258D">
            <w:pPr>
              <w:pStyle w:val="TableText"/>
              <w:spacing w:before="0" w:after="0"/>
              <w:jc w:val="center"/>
            </w:pPr>
            <w:r w:rsidRPr="00645014">
              <w:t>0.13</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64F1FB"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A3E4A1"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386C20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3CED365" w14:textId="77777777" w:rsidR="006A4384" w:rsidRPr="00943E65" w:rsidRDefault="006A4384" w:rsidP="00BD258D">
            <w:pPr>
              <w:pStyle w:val="TableText"/>
              <w:spacing w:before="0" w:after="0"/>
              <w:jc w:val="center"/>
            </w:pPr>
          </w:p>
        </w:tc>
      </w:tr>
      <w:tr w:rsidR="006A4384" w14:paraId="06D88977"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B5981FD"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3DC94C3" w14:textId="77777777" w:rsidR="006A4384" w:rsidRPr="00943E65" w:rsidRDefault="006A4384" w:rsidP="00BD258D">
            <w:pPr>
              <w:pStyle w:val="TableText"/>
              <w:spacing w:before="0" w:after="0"/>
            </w:pPr>
            <w:r w:rsidRPr="00943E65">
              <w:t>Lachlan</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043CC1D"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3FA551E"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5A03EE8" w14:textId="77777777" w:rsidR="006A4384" w:rsidRPr="007E726B" w:rsidRDefault="006A4384" w:rsidP="00BD258D">
            <w:pPr>
              <w:pStyle w:val="TableText"/>
              <w:spacing w:before="0" w:after="0"/>
              <w:jc w:val="center"/>
            </w:pPr>
            <w:r w:rsidRPr="007E726B">
              <w:rPr>
                <w:rFonts w:cs="Calibri"/>
              </w:rPr>
              <w:t>0.36</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F9A3069"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93FF5B9"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5C2A249" w14:textId="77777777" w:rsidR="006A4384" w:rsidRPr="00943E65" w:rsidRDefault="006A4384" w:rsidP="00BD258D">
            <w:pPr>
              <w:pStyle w:val="TableText"/>
              <w:spacing w:before="0" w:after="0"/>
              <w:jc w:val="center"/>
            </w:pPr>
          </w:p>
        </w:tc>
      </w:tr>
      <w:tr w:rsidR="006A4384" w14:paraId="779BB9E7"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C1E3D86"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F2B065C"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9FD89A"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6F457C69" w14:textId="77777777" w:rsidR="006A4384" w:rsidRPr="00645014" w:rsidRDefault="006A4384" w:rsidP="00BD258D">
            <w:pPr>
              <w:pStyle w:val="TableText"/>
              <w:spacing w:before="0" w:after="0"/>
              <w:jc w:val="center"/>
            </w:pPr>
            <w:r w:rsidRPr="00645014">
              <w:t>0.80</w:t>
            </w: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57C2BAA2" w14:textId="77777777" w:rsidR="006A4384" w:rsidRPr="007E726B" w:rsidRDefault="006A4384" w:rsidP="00BD258D">
            <w:pPr>
              <w:pStyle w:val="TableText"/>
              <w:spacing w:before="0" w:after="0"/>
              <w:jc w:val="center"/>
            </w:pPr>
            <w:r w:rsidRPr="007E726B">
              <w:rPr>
                <w:rFonts w:cs="Calibri"/>
              </w:rPr>
              <w:t>0.86</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47EC7A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EBEDDC2"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B4E583C" w14:textId="77777777" w:rsidR="006A4384" w:rsidRPr="00943E65" w:rsidRDefault="006A4384" w:rsidP="00BD258D">
            <w:pPr>
              <w:pStyle w:val="TableText"/>
              <w:spacing w:before="0" w:after="0"/>
              <w:jc w:val="center"/>
            </w:pPr>
          </w:p>
        </w:tc>
      </w:tr>
      <w:tr w:rsidR="006A4384" w14:paraId="32D4C5C3"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C37D765"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54EF68F"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55C6FB"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BF6EEB" w14:textId="77777777" w:rsidR="006A4384" w:rsidRPr="00645014" w:rsidRDefault="006A4384" w:rsidP="00BD258D">
            <w:pPr>
              <w:pStyle w:val="TableText"/>
              <w:spacing w:before="0" w:after="0"/>
              <w:jc w:val="center"/>
            </w:pPr>
            <w:r w:rsidRPr="00645014">
              <w:t>0.00</w:t>
            </w: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050ED7DC" w14:textId="77777777" w:rsidR="006A4384" w:rsidRPr="007E726B" w:rsidRDefault="006A4384" w:rsidP="00BD258D">
            <w:pPr>
              <w:pStyle w:val="TableText"/>
              <w:spacing w:before="0" w:after="0"/>
              <w:jc w:val="center"/>
            </w:pPr>
            <w:r w:rsidRPr="007E726B">
              <w:rPr>
                <w:rFonts w:cs="Calibri"/>
              </w:rPr>
              <w:t>0.82</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7BC607"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868C05F"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5A8ABD5" w14:textId="77777777" w:rsidR="006A4384" w:rsidRPr="00943E65" w:rsidRDefault="006A4384" w:rsidP="00BD258D">
            <w:pPr>
              <w:pStyle w:val="TableText"/>
              <w:spacing w:before="0" w:after="0"/>
              <w:jc w:val="center"/>
            </w:pPr>
          </w:p>
        </w:tc>
      </w:tr>
      <w:tr w:rsidR="006A4384" w14:paraId="2AC74074"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7B38E97"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E71F04A"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41C1644"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248F2CEC" w14:textId="77777777" w:rsidR="006A4384" w:rsidRPr="00645014" w:rsidRDefault="006A4384" w:rsidP="00BD258D">
            <w:pPr>
              <w:pStyle w:val="TableText"/>
              <w:spacing w:before="0" w:after="0"/>
              <w:jc w:val="center"/>
            </w:pPr>
            <w:r w:rsidRPr="00645014">
              <w:t>0.81</w:t>
            </w: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23BB1F6B" w14:textId="77777777" w:rsidR="006A4384" w:rsidRPr="007E726B" w:rsidRDefault="006A4384" w:rsidP="00BD258D">
            <w:pPr>
              <w:pStyle w:val="TableText"/>
              <w:spacing w:before="0" w:after="0"/>
              <w:jc w:val="center"/>
            </w:pPr>
            <w:r w:rsidRPr="007E726B">
              <w:rPr>
                <w:rFonts w:cs="Calibri"/>
              </w:rPr>
              <w:t>0.83</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CB122DD"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934DB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18CEEE" w14:textId="77777777" w:rsidR="006A4384" w:rsidRPr="00943E65" w:rsidRDefault="006A4384" w:rsidP="00BD258D">
            <w:pPr>
              <w:pStyle w:val="TableText"/>
              <w:spacing w:before="0" w:after="0"/>
              <w:jc w:val="center"/>
            </w:pPr>
          </w:p>
        </w:tc>
      </w:tr>
      <w:tr w:rsidR="006A4384" w14:paraId="506FC281"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9005A43"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D93980D"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3D1127"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BC7C441" w14:textId="77777777" w:rsidR="006A4384" w:rsidRPr="00645014" w:rsidRDefault="006A4384" w:rsidP="00BD258D">
            <w:pPr>
              <w:pStyle w:val="TableText"/>
              <w:spacing w:before="0" w:after="0"/>
              <w:jc w:val="center"/>
            </w:pPr>
            <w:r w:rsidRPr="00645014">
              <w:t>0.26</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C0EF92" w14:textId="77777777" w:rsidR="006A4384" w:rsidRPr="007E726B" w:rsidRDefault="006A4384" w:rsidP="00BD258D">
            <w:pPr>
              <w:pStyle w:val="TableText"/>
              <w:spacing w:before="0" w:after="0"/>
              <w:jc w:val="center"/>
            </w:pPr>
            <w:r w:rsidRPr="007E726B">
              <w:rPr>
                <w:rFonts w:cs="Calibri"/>
              </w:rPr>
              <w:t>0.41</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B38B7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FAC68D"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A9FD309" w14:textId="77777777" w:rsidR="006A4384" w:rsidRPr="00943E65" w:rsidRDefault="006A4384" w:rsidP="00BD258D">
            <w:pPr>
              <w:pStyle w:val="TableText"/>
              <w:spacing w:before="0" w:after="0"/>
              <w:jc w:val="center"/>
            </w:pPr>
          </w:p>
        </w:tc>
      </w:tr>
      <w:tr w:rsidR="006A4384" w14:paraId="6EFBDA97"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A85BE94"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7ED2D4D"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0EFAE46"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15FDA254" w14:textId="77777777" w:rsidR="006A4384" w:rsidRPr="00645014" w:rsidRDefault="006A4384" w:rsidP="00BD258D">
            <w:pPr>
              <w:pStyle w:val="TableText"/>
              <w:spacing w:before="0" w:after="0"/>
              <w:jc w:val="center"/>
            </w:pPr>
            <w:r w:rsidRPr="00645014">
              <w:t>0.76</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3E491D66" w14:textId="77777777" w:rsidR="006A4384" w:rsidRPr="007E726B" w:rsidRDefault="006A4384" w:rsidP="00BD258D">
            <w:pPr>
              <w:pStyle w:val="TableText"/>
              <w:spacing w:before="0" w:after="0"/>
              <w:jc w:val="center"/>
            </w:pPr>
            <w:r w:rsidRPr="007E726B">
              <w:rPr>
                <w:rFonts w:cs="Calibri"/>
              </w:rPr>
              <w:t>0.79</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5F9A45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21EEED"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1D7CDB8" w14:textId="77777777" w:rsidR="006A4384" w:rsidRPr="00943E65" w:rsidRDefault="006A4384" w:rsidP="00BD258D">
            <w:pPr>
              <w:pStyle w:val="TableText"/>
              <w:spacing w:before="0" w:after="0"/>
              <w:jc w:val="center"/>
            </w:pPr>
          </w:p>
        </w:tc>
      </w:tr>
      <w:tr w:rsidR="006A4384" w14:paraId="741C0C6C"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EFDCF63"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A09DE9B" w14:textId="77777777" w:rsidR="006A4384" w:rsidRPr="00943E65" w:rsidRDefault="006A4384" w:rsidP="00BD258D">
            <w:pPr>
              <w:pStyle w:val="TableText"/>
              <w:spacing w:before="0" w:after="0"/>
            </w:pPr>
            <w:r w:rsidRPr="00943E65">
              <w:t>Lower Murray</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7ADD1BF"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548CE4"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50ADCE02" w14:textId="77777777" w:rsidR="006A4384" w:rsidRPr="007E726B" w:rsidRDefault="006A4384" w:rsidP="00BD258D">
            <w:pPr>
              <w:pStyle w:val="TableText"/>
              <w:spacing w:before="0" w:after="0"/>
              <w:jc w:val="center"/>
            </w:pPr>
            <w:r w:rsidRPr="007E726B">
              <w:rPr>
                <w:rFonts w:cs="Calibri"/>
              </w:rPr>
              <w:t>0.60</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C511FF"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150335C"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CCF3474" w14:textId="77777777" w:rsidR="006A4384" w:rsidRPr="00943E65" w:rsidRDefault="006A4384" w:rsidP="00BD258D">
            <w:pPr>
              <w:pStyle w:val="TableText"/>
              <w:spacing w:before="0" w:after="0"/>
              <w:jc w:val="center"/>
            </w:pPr>
          </w:p>
        </w:tc>
      </w:tr>
      <w:tr w:rsidR="006A4384" w14:paraId="0C393F70"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315739B"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9010290"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CC0E86"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6D561E11" w14:textId="77777777" w:rsidR="006A4384" w:rsidRPr="00645014" w:rsidRDefault="006A4384" w:rsidP="00BD258D">
            <w:pPr>
              <w:pStyle w:val="TableText"/>
              <w:spacing w:before="0" w:after="0"/>
              <w:jc w:val="center"/>
            </w:pPr>
            <w:r w:rsidRPr="00645014">
              <w:t>0.56</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1BCC67E4" w14:textId="77777777" w:rsidR="006A4384" w:rsidRPr="007E726B" w:rsidRDefault="006A4384" w:rsidP="00BD258D">
            <w:pPr>
              <w:pStyle w:val="TableText"/>
              <w:spacing w:before="0" w:after="0"/>
              <w:jc w:val="center"/>
            </w:pPr>
            <w:r w:rsidRPr="007E726B">
              <w:rPr>
                <w:rFonts w:cs="Calibri"/>
              </w:rPr>
              <w:t>0.76</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BA5718"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ABEF37"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D04CD00" w14:textId="77777777" w:rsidR="006A4384" w:rsidRPr="00943E65" w:rsidRDefault="006A4384" w:rsidP="00BD258D">
            <w:pPr>
              <w:pStyle w:val="TableText"/>
              <w:spacing w:before="0" w:after="0"/>
              <w:jc w:val="center"/>
            </w:pPr>
          </w:p>
        </w:tc>
      </w:tr>
      <w:tr w:rsidR="006A4384" w14:paraId="53F5647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B435547"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12B3100"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103AD48"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51B8CA7" w14:textId="77777777" w:rsidR="006A4384" w:rsidRPr="00645014" w:rsidRDefault="006A4384" w:rsidP="00BD258D">
            <w:pPr>
              <w:pStyle w:val="TableText"/>
              <w:spacing w:before="0" w:after="0"/>
              <w:jc w:val="center"/>
            </w:pPr>
            <w:r w:rsidRPr="00645014">
              <w:t>0.34</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CEFD947" w14:textId="77777777" w:rsidR="006A4384" w:rsidRPr="007E726B" w:rsidRDefault="006A4384" w:rsidP="00BD258D">
            <w:pPr>
              <w:pStyle w:val="TableText"/>
              <w:spacing w:before="0" w:after="0"/>
              <w:jc w:val="center"/>
            </w:pPr>
            <w:r w:rsidRPr="007E726B">
              <w:rPr>
                <w:rFonts w:cs="Calibri"/>
              </w:rPr>
              <w:t>0.49</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6F673D"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D85F1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BC587BF" w14:textId="77777777" w:rsidR="006A4384" w:rsidRPr="00943E65" w:rsidRDefault="006A4384" w:rsidP="00BD258D">
            <w:pPr>
              <w:pStyle w:val="TableText"/>
              <w:spacing w:before="0" w:after="0"/>
              <w:jc w:val="center"/>
            </w:pPr>
          </w:p>
        </w:tc>
      </w:tr>
      <w:tr w:rsidR="006A4384" w14:paraId="5375AB6C"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81BAD94"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8DECEC6"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AF4AC4"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DD3E399" w14:textId="77777777" w:rsidR="006A4384" w:rsidRPr="00645014" w:rsidRDefault="006A4384" w:rsidP="00BD258D">
            <w:pPr>
              <w:pStyle w:val="TableText"/>
              <w:spacing w:before="0" w:after="0"/>
              <w:jc w:val="center"/>
            </w:pPr>
            <w:r w:rsidRPr="00645014">
              <w:t>0.41</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4CF265F" w14:textId="77777777" w:rsidR="006A4384" w:rsidRPr="007E726B" w:rsidRDefault="006A4384" w:rsidP="00BD258D">
            <w:pPr>
              <w:pStyle w:val="TableText"/>
              <w:spacing w:before="0" w:after="0"/>
              <w:jc w:val="center"/>
            </w:pPr>
            <w:r w:rsidRPr="007E726B">
              <w:rPr>
                <w:rFonts w:cs="Calibri"/>
              </w:rPr>
              <w:t>0.38</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9FFD06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5EB84C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5142A0" w14:textId="77777777" w:rsidR="006A4384" w:rsidRPr="00943E65" w:rsidRDefault="006A4384" w:rsidP="00BD258D">
            <w:pPr>
              <w:pStyle w:val="TableText"/>
              <w:spacing w:before="0" w:after="0"/>
              <w:jc w:val="center"/>
            </w:pPr>
          </w:p>
        </w:tc>
      </w:tr>
      <w:tr w:rsidR="006A4384" w14:paraId="1FFC574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43E2A05"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FDEEF36"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8BCBF2"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1C013F" w14:textId="77777777" w:rsidR="006A4384" w:rsidRPr="00645014" w:rsidRDefault="006A4384" w:rsidP="00BD258D">
            <w:pPr>
              <w:pStyle w:val="TableText"/>
              <w:spacing w:before="0" w:after="0"/>
              <w:jc w:val="center"/>
            </w:pPr>
            <w:r w:rsidRPr="00645014">
              <w:t>0.42</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9688ACD" w14:textId="77777777" w:rsidR="006A4384" w:rsidRPr="007E726B" w:rsidRDefault="006A4384" w:rsidP="00BD258D">
            <w:pPr>
              <w:pStyle w:val="TableText"/>
              <w:spacing w:before="0" w:after="0"/>
              <w:jc w:val="center"/>
            </w:pPr>
            <w:r w:rsidRPr="007E726B">
              <w:rPr>
                <w:rFonts w:cs="Calibri"/>
              </w:rPr>
              <w:t>0.40</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AA1CE2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C6EE61D"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7EE3F6" w14:textId="77777777" w:rsidR="006A4384" w:rsidRPr="00943E65" w:rsidRDefault="006A4384" w:rsidP="00BD258D">
            <w:pPr>
              <w:pStyle w:val="TableText"/>
              <w:spacing w:before="0" w:after="0"/>
              <w:jc w:val="center"/>
            </w:pPr>
          </w:p>
        </w:tc>
      </w:tr>
      <w:tr w:rsidR="006A4384" w14:paraId="5395F6E0"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EACB222"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23A8171"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84A3A5"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4086B161" w14:textId="77777777" w:rsidR="006A4384" w:rsidRPr="00645014" w:rsidRDefault="006A4384" w:rsidP="00BD258D">
            <w:pPr>
              <w:pStyle w:val="TableText"/>
              <w:spacing w:before="0" w:after="0"/>
              <w:jc w:val="center"/>
            </w:pPr>
            <w:r w:rsidRPr="00645014">
              <w:t>0.57</w:t>
            </w:r>
          </w:p>
        </w:tc>
        <w:tc>
          <w:tcPr>
            <w:tcW w:w="1191"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0A4FB82C" w14:textId="77777777" w:rsidR="006A4384" w:rsidRPr="007E726B" w:rsidRDefault="006A4384" w:rsidP="00BD258D">
            <w:pPr>
              <w:pStyle w:val="TableText"/>
              <w:spacing w:before="0" w:after="0"/>
              <w:jc w:val="center"/>
            </w:pPr>
            <w:r w:rsidRPr="007E726B">
              <w:rPr>
                <w:rFonts w:cs="Calibri"/>
              </w:rPr>
              <w:t>0.52</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F5932F9"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C053CC6"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F921E4" w14:textId="77777777" w:rsidR="006A4384" w:rsidRPr="00943E65" w:rsidRDefault="006A4384" w:rsidP="00BD258D">
            <w:pPr>
              <w:pStyle w:val="TableText"/>
              <w:spacing w:before="0" w:after="0"/>
              <w:jc w:val="center"/>
            </w:pPr>
          </w:p>
        </w:tc>
      </w:tr>
      <w:tr w:rsidR="006A4384" w14:paraId="4950A8CA"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B2CE16B"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3D08AE1" w14:textId="77777777" w:rsidR="006A4384" w:rsidRPr="00943E65" w:rsidRDefault="006A4384" w:rsidP="00BD258D">
            <w:pPr>
              <w:pStyle w:val="TableText"/>
              <w:spacing w:before="0" w:after="0"/>
            </w:pPr>
            <w:r w:rsidRPr="00943E65">
              <w:t>Murrumbidgee</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6CBEBE"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DE532C"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3C2971C9" w14:textId="77777777" w:rsidR="006A4384" w:rsidRPr="007E726B" w:rsidRDefault="006A4384" w:rsidP="00BD258D">
            <w:pPr>
              <w:pStyle w:val="TableText"/>
              <w:spacing w:before="0" w:after="0"/>
              <w:jc w:val="center"/>
            </w:pPr>
            <w:r w:rsidRPr="007E726B">
              <w:rPr>
                <w:rFonts w:cs="Calibri"/>
              </w:rPr>
              <w:t>0.89</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FF0BB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F70D081"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FBD615" w14:textId="77777777" w:rsidR="006A4384" w:rsidRPr="00943E65" w:rsidRDefault="006A4384" w:rsidP="00BD258D">
            <w:pPr>
              <w:pStyle w:val="TableText"/>
              <w:spacing w:before="0" w:after="0"/>
              <w:jc w:val="center"/>
            </w:pPr>
          </w:p>
        </w:tc>
      </w:tr>
      <w:tr w:rsidR="006A4384" w14:paraId="3ED24576"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66819F6"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2B8BE45"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46836FC"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7D1213D2" w14:textId="77777777" w:rsidR="006A4384" w:rsidRPr="00645014" w:rsidRDefault="006A4384" w:rsidP="00BD258D">
            <w:pPr>
              <w:pStyle w:val="TableText"/>
              <w:spacing w:before="0" w:after="0"/>
              <w:jc w:val="center"/>
            </w:pPr>
            <w:r w:rsidRPr="00645014">
              <w:t>0.80</w:t>
            </w:r>
          </w:p>
        </w:tc>
        <w:tc>
          <w:tcPr>
            <w:tcW w:w="1191"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398F5AEC" w14:textId="77777777" w:rsidR="006A4384" w:rsidRPr="001A6C5E" w:rsidRDefault="006A4384" w:rsidP="00BD258D">
            <w:pPr>
              <w:pStyle w:val="TableText"/>
              <w:spacing w:before="0" w:after="0"/>
              <w:jc w:val="center"/>
              <w:rPr>
                <w:color w:val="FFFFFF" w:themeColor="background1"/>
              </w:rPr>
            </w:pPr>
            <w:r w:rsidRPr="001A6C5E">
              <w:rPr>
                <w:rFonts w:cs="Calibri"/>
                <w:color w:val="FFFFFF" w:themeColor="background1"/>
              </w:rPr>
              <w:t>0.95</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B9FDE7C"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271137"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CC407A" w14:textId="77777777" w:rsidR="006A4384" w:rsidRPr="00943E65" w:rsidRDefault="006A4384" w:rsidP="00BD258D">
            <w:pPr>
              <w:pStyle w:val="TableText"/>
              <w:spacing w:before="0" w:after="0"/>
              <w:jc w:val="center"/>
            </w:pPr>
          </w:p>
        </w:tc>
      </w:tr>
      <w:tr w:rsidR="006A4384" w14:paraId="16CCB09E"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3BFA21A"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9BA77F2"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9830BE"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92BAD8" w14:textId="77777777" w:rsidR="006A4384" w:rsidRPr="00645014" w:rsidRDefault="006A4384" w:rsidP="00BD258D">
            <w:pPr>
              <w:pStyle w:val="TableText"/>
              <w:spacing w:before="0" w:after="0"/>
              <w:jc w:val="center"/>
            </w:pPr>
            <w:r w:rsidRPr="00645014">
              <w:t>0.31</w:t>
            </w:r>
          </w:p>
        </w:tc>
        <w:tc>
          <w:tcPr>
            <w:tcW w:w="1191" w:type="dxa"/>
            <w:tcBorders>
              <w:top w:val="single" w:sz="8" w:space="0" w:color="01528B"/>
              <w:left w:val="single" w:sz="8" w:space="0" w:color="01528B"/>
              <w:bottom w:val="single" w:sz="8" w:space="0" w:color="01528B"/>
              <w:right w:val="single" w:sz="8" w:space="0" w:color="01528B"/>
            </w:tcBorders>
            <w:shd w:val="clear" w:color="auto" w:fill="136207"/>
            <w:tcMar>
              <w:top w:w="0" w:type="dxa"/>
              <w:left w:w="0" w:type="dxa"/>
              <w:bottom w:w="0" w:type="dxa"/>
              <w:right w:w="0" w:type="dxa"/>
            </w:tcMar>
            <w:vAlign w:val="center"/>
          </w:tcPr>
          <w:p w14:paraId="5616D7CB" w14:textId="77777777" w:rsidR="006A4384" w:rsidRPr="001A6C5E" w:rsidRDefault="006A4384" w:rsidP="00BD258D">
            <w:pPr>
              <w:pStyle w:val="TableText"/>
              <w:spacing w:before="0" w:after="0"/>
              <w:jc w:val="center"/>
              <w:rPr>
                <w:color w:val="FFFFFF" w:themeColor="background1"/>
              </w:rPr>
            </w:pPr>
            <w:r w:rsidRPr="001A6C5E">
              <w:rPr>
                <w:rFonts w:cs="Calibri"/>
                <w:color w:val="FFFFFF" w:themeColor="background1"/>
              </w:rPr>
              <w:t>0.98</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5617318"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892C38"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724BA5" w14:textId="77777777" w:rsidR="006A4384" w:rsidRPr="00943E65" w:rsidRDefault="006A4384" w:rsidP="00BD258D">
            <w:pPr>
              <w:pStyle w:val="TableText"/>
              <w:spacing w:before="0" w:after="0"/>
              <w:jc w:val="center"/>
            </w:pPr>
          </w:p>
        </w:tc>
      </w:tr>
      <w:tr w:rsidR="006A4384" w14:paraId="28A5114F"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5A04F4D"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20F15C4"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C2BD0C"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54DB3BB7" w14:textId="77777777" w:rsidR="006A4384" w:rsidRPr="00645014" w:rsidRDefault="006A4384" w:rsidP="00BD258D">
            <w:pPr>
              <w:pStyle w:val="TableText"/>
              <w:spacing w:before="0" w:after="0"/>
              <w:jc w:val="center"/>
            </w:pPr>
            <w:r w:rsidRPr="00645014">
              <w:t>0.81</w:t>
            </w: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798ECAD2" w14:textId="77777777" w:rsidR="006A4384" w:rsidRPr="007E726B" w:rsidRDefault="006A4384" w:rsidP="00BD258D">
            <w:pPr>
              <w:pStyle w:val="TableText"/>
              <w:spacing w:before="0" w:after="0"/>
              <w:jc w:val="center"/>
            </w:pPr>
            <w:r w:rsidRPr="007E726B">
              <w:rPr>
                <w:rFonts w:cs="Calibri"/>
              </w:rPr>
              <w:t>0.88</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07D757"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DD2AF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C5A058" w14:textId="77777777" w:rsidR="006A4384" w:rsidRPr="00943E65" w:rsidRDefault="006A4384" w:rsidP="00BD258D">
            <w:pPr>
              <w:pStyle w:val="TableText"/>
              <w:spacing w:before="0" w:after="0"/>
              <w:jc w:val="center"/>
            </w:pPr>
          </w:p>
        </w:tc>
      </w:tr>
      <w:tr w:rsidR="006A4384" w14:paraId="07F9774B"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F95C629"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FDFF128"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D335257"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54EAA008" w14:textId="77777777" w:rsidR="006A4384" w:rsidRPr="00645014" w:rsidRDefault="006A4384" w:rsidP="00BD258D">
            <w:pPr>
              <w:pStyle w:val="TableText"/>
              <w:spacing w:before="0" w:after="0"/>
              <w:jc w:val="center"/>
            </w:pPr>
            <w:r w:rsidRPr="00645014">
              <w:t>0.80</w:t>
            </w: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480A373C" w14:textId="77777777" w:rsidR="006A4384" w:rsidRPr="007E726B" w:rsidRDefault="006A4384" w:rsidP="00BD258D">
            <w:pPr>
              <w:pStyle w:val="TableText"/>
              <w:spacing w:before="0" w:after="0"/>
              <w:jc w:val="center"/>
            </w:pPr>
            <w:r w:rsidRPr="007E726B">
              <w:rPr>
                <w:rFonts w:cs="Calibri"/>
              </w:rPr>
              <w:t>0.91</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F5DAF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DD9A88"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7E2FB8" w14:textId="77777777" w:rsidR="006A4384" w:rsidRPr="00943E65" w:rsidRDefault="006A4384" w:rsidP="00BD258D">
            <w:pPr>
              <w:pStyle w:val="TableText"/>
              <w:spacing w:before="0" w:after="0"/>
              <w:jc w:val="center"/>
            </w:pPr>
          </w:p>
        </w:tc>
      </w:tr>
      <w:tr w:rsidR="006A4384" w14:paraId="3D5D1FE1"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8623CBC"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BC0AC86"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9A75B4E"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5466BC3E" w14:textId="77777777" w:rsidR="006A4384" w:rsidRPr="00645014" w:rsidRDefault="006A4384" w:rsidP="00BD258D">
            <w:pPr>
              <w:pStyle w:val="TableText"/>
              <w:spacing w:before="0" w:after="0"/>
              <w:jc w:val="center"/>
            </w:pPr>
            <w:r w:rsidRPr="00645014">
              <w:t>0.69</w:t>
            </w:r>
          </w:p>
        </w:tc>
        <w:tc>
          <w:tcPr>
            <w:tcW w:w="1191" w:type="dxa"/>
            <w:tcBorders>
              <w:top w:val="single" w:sz="8" w:space="0" w:color="01528B"/>
              <w:left w:val="single" w:sz="8" w:space="0" w:color="01528B"/>
              <w:bottom w:val="single" w:sz="8" w:space="0" w:color="01528B"/>
              <w:right w:val="single" w:sz="8" w:space="0" w:color="01528B"/>
            </w:tcBorders>
            <w:shd w:val="clear" w:color="auto" w:fill="6AB155"/>
            <w:tcMar>
              <w:top w:w="0" w:type="dxa"/>
              <w:left w:w="0" w:type="dxa"/>
              <w:bottom w:w="0" w:type="dxa"/>
              <w:right w:w="0" w:type="dxa"/>
            </w:tcMar>
            <w:vAlign w:val="center"/>
          </w:tcPr>
          <w:p w14:paraId="04506880" w14:textId="77777777" w:rsidR="006A4384" w:rsidRPr="007E726B" w:rsidRDefault="006A4384" w:rsidP="00BD258D">
            <w:pPr>
              <w:pStyle w:val="TableText"/>
              <w:spacing w:before="0" w:after="0"/>
              <w:jc w:val="center"/>
            </w:pPr>
            <w:r w:rsidRPr="007E726B">
              <w:rPr>
                <w:rFonts w:cs="Calibri"/>
              </w:rPr>
              <w:t>0.94</w:t>
            </w: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BC59F0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730061"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1E23020" w14:textId="77777777" w:rsidR="006A4384" w:rsidRPr="00943E65" w:rsidRDefault="006A4384" w:rsidP="00BD258D">
            <w:pPr>
              <w:pStyle w:val="TableText"/>
              <w:spacing w:before="0" w:after="0"/>
              <w:jc w:val="center"/>
            </w:pPr>
          </w:p>
        </w:tc>
      </w:tr>
      <w:tr w:rsidR="006A4384" w14:paraId="2E6BC0C5" w14:textId="77777777" w:rsidTr="006A4384">
        <w:trPr>
          <w:cantSplit/>
        </w:trPr>
        <w:tc>
          <w:tcPr>
            <w:tcW w:w="1134"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89CD5ED" w14:textId="77777777" w:rsidR="006A4384" w:rsidRPr="00943E65" w:rsidRDefault="006A4384" w:rsidP="00BD258D">
            <w:pPr>
              <w:pStyle w:val="TableText"/>
              <w:spacing w:before="0" w:after="0"/>
            </w:pPr>
            <w:r w:rsidRPr="00943E65">
              <w:t xml:space="preserve">Silver </w:t>
            </w:r>
            <w:r>
              <w:t>perch</w:t>
            </w: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3C7C11B" w14:textId="77777777" w:rsidR="006A4384" w:rsidRPr="00943E65" w:rsidRDefault="006A4384" w:rsidP="00BD258D">
            <w:pPr>
              <w:pStyle w:val="TableText"/>
              <w:spacing w:before="0" w:after="0"/>
            </w:pPr>
            <w:r w:rsidRPr="00943E65">
              <w:t>Edward-Wakool</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482B1C"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AAA637"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B76C0A"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B8903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B81DDAF"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224988" w14:textId="77777777" w:rsidR="006A4384" w:rsidRPr="00943E65" w:rsidRDefault="006A4384" w:rsidP="00BD258D">
            <w:pPr>
              <w:pStyle w:val="TableText"/>
              <w:spacing w:before="0" w:after="0"/>
              <w:jc w:val="center"/>
            </w:pPr>
            <w:r w:rsidRPr="00943E65">
              <w:t>0.00</w:t>
            </w:r>
          </w:p>
        </w:tc>
      </w:tr>
      <w:tr w:rsidR="006A4384" w14:paraId="405B506B"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6CF21A6"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34AE694"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7C663F"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6B7EB8"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E91EC1"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4D97A6"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9BF845C"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23459B16" w14:textId="77777777" w:rsidR="006A4384" w:rsidRPr="00943E65" w:rsidRDefault="006A4384" w:rsidP="00BD258D">
            <w:pPr>
              <w:pStyle w:val="TableText"/>
              <w:spacing w:before="0" w:after="0"/>
              <w:jc w:val="center"/>
            </w:pPr>
            <w:r w:rsidRPr="00943E65">
              <w:t>0.67</w:t>
            </w:r>
          </w:p>
        </w:tc>
      </w:tr>
      <w:tr w:rsidR="006A4384" w14:paraId="66C5A9A1"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A28DFE8"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D228240"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EBA938"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C78642"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77685AB"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F2B5FC"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23C3540"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3AD3B4A3" w14:textId="77777777" w:rsidR="006A4384" w:rsidRPr="00943E65" w:rsidRDefault="006A4384" w:rsidP="00BD258D">
            <w:pPr>
              <w:pStyle w:val="TableText"/>
              <w:spacing w:before="0" w:after="0"/>
              <w:jc w:val="center"/>
            </w:pPr>
            <w:r w:rsidRPr="00943E65">
              <w:t>0.67</w:t>
            </w:r>
          </w:p>
        </w:tc>
      </w:tr>
      <w:tr w:rsidR="006A4384" w14:paraId="52FCFD7A"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8096C37"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C8954F2"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B8C8F06"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579B1E"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DE6A1BF"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D7D9A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AC6B20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A81A12" w14:textId="77777777" w:rsidR="006A4384" w:rsidRPr="00943E65" w:rsidRDefault="006A4384" w:rsidP="00BD258D">
            <w:pPr>
              <w:pStyle w:val="TableText"/>
              <w:spacing w:before="0" w:after="0"/>
              <w:jc w:val="center"/>
            </w:pPr>
            <w:r w:rsidRPr="00943E65">
              <w:t>0.20</w:t>
            </w:r>
          </w:p>
        </w:tc>
      </w:tr>
      <w:tr w:rsidR="006A4384" w14:paraId="12E62CD1"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E952276"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A57ED59"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A393910"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4EEA75"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858DEE"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A2AE0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FFA9F06"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CB3A5A2" w14:textId="77777777" w:rsidR="006A4384" w:rsidRPr="00943E65" w:rsidRDefault="006A4384" w:rsidP="00BD258D">
            <w:pPr>
              <w:pStyle w:val="TableText"/>
              <w:spacing w:before="0" w:after="0"/>
              <w:jc w:val="center"/>
            </w:pPr>
            <w:r w:rsidRPr="00943E65">
              <w:t>0.13</w:t>
            </w:r>
          </w:p>
        </w:tc>
      </w:tr>
      <w:tr w:rsidR="006A4384" w14:paraId="4DBEC8BC"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352163C"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F2BBA24"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90AF59"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A3D2FC"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FE1C585"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3634D19"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3915A07"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4A377CE2" w14:textId="77777777" w:rsidR="006A4384" w:rsidRPr="00943E65" w:rsidRDefault="006A4384" w:rsidP="00BD258D">
            <w:pPr>
              <w:pStyle w:val="TableText"/>
              <w:spacing w:before="0" w:after="0"/>
              <w:jc w:val="center"/>
            </w:pPr>
            <w:r w:rsidRPr="00943E65">
              <w:t>0.67</w:t>
            </w:r>
          </w:p>
        </w:tc>
      </w:tr>
      <w:tr w:rsidR="006A4384" w14:paraId="5D2D662D"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B27BDF3"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EAECB1A" w14:textId="77777777" w:rsidR="006A4384" w:rsidRPr="00943E65" w:rsidRDefault="006A4384" w:rsidP="00BD258D">
            <w:pPr>
              <w:pStyle w:val="TableText"/>
              <w:spacing w:before="0" w:after="0"/>
            </w:pPr>
            <w:r w:rsidRPr="00943E65">
              <w:t>Goulburn</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B2644A"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BE1512"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73B1121"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600D1BAB" w14:textId="77777777" w:rsidR="006A4384" w:rsidRPr="007E726B" w:rsidRDefault="006A4384" w:rsidP="00BD258D">
            <w:pPr>
              <w:pStyle w:val="TableText"/>
              <w:spacing w:before="0" w:after="0"/>
              <w:jc w:val="center"/>
            </w:pPr>
            <w:r w:rsidRPr="007E726B">
              <w:rPr>
                <w:rFonts w:cs="Calibri"/>
              </w:rPr>
              <w:t>0.53</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EB528C"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6BCAC67C" w14:textId="77777777" w:rsidR="006A4384" w:rsidRPr="00943E65" w:rsidRDefault="006A4384" w:rsidP="00BD258D">
            <w:pPr>
              <w:pStyle w:val="TableText"/>
              <w:spacing w:before="0" w:after="0"/>
              <w:jc w:val="center"/>
            </w:pPr>
            <w:r w:rsidRPr="00943E65">
              <w:t>0.50</w:t>
            </w:r>
          </w:p>
        </w:tc>
      </w:tr>
      <w:tr w:rsidR="006A4384" w14:paraId="04B164B4"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1B5B22D"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2813C6B"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F7A711"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D11AFC"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E04E6ED"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1BE07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17F72A7"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315E2B57" w14:textId="77777777" w:rsidR="006A4384" w:rsidRPr="00943E65" w:rsidRDefault="006A4384" w:rsidP="00BD258D">
            <w:pPr>
              <w:pStyle w:val="TableText"/>
              <w:spacing w:before="0" w:after="0"/>
              <w:jc w:val="center"/>
            </w:pPr>
            <w:r w:rsidRPr="00943E65">
              <w:t>0.52</w:t>
            </w:r>
          </w:p>
        </w:tc>
      </w:tr>
      <w:tr w:rsidR="006A4384" w14:paraId="14C89D9B"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470F46E"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C5DEBCA"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A2B7754"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08DAE47"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63AEAF"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9316810" w14:textId="77777777" w:rsidR="006A4384" w:rsidRPr="007E726B" w:rsidRDefault="006A4384" w:rsidP="00BD258D">
            <w:pPr>
              <w:pStyle w:val="TableText"/>
              <w:spacing w:before="0" w:after="0"/>
              <w:jc w:val="center"/>
            </w:pPr>
            <w:r w:rsidRPr="007E726B">
              <w:rPr>
                <w:rFonts w:cs="Calibri"/>
              </w:rPr>
              <w:t>0.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71E44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4FA063" w14:textId="77777777" w:rsidR="006A4384" w:rsidRPr="00943E65" w:rsidRDefault="006A4384" w:rsidP="00BD258D">
            <w:pPr>
              <w:pStyle w:val="TableText"/>
              <w:spacing w:before="0" w:after="0"/>
              <w:jc w:val="center"/>
            </w:pPr>
            <w:r w:rsidRPr="00943E65">
              <w:t>0.00</w:t>
            </w:r>
          </w:p>
        </w:tc>
      </w:tr>
      <w:tr w:rsidR="006A4384" w14:paraId="64FD64A1"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F52FA27"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D53A8DF"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D8252D8"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BB10E86"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86ED72"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4FDBD2" w14:textId="77777777" w:rsidR="006A4384" w:rsidRPr="007E726B" w:rsidRDefault="006A4384" w:rsidP="00BD258D">
            <w:pPr>
              <w:pStyle w:val="TableText"/>
              <w:spacing w:before="0" w:after="0"/>
              <w:jc w:val="center"/>
            </w:pPr>
            <w:r w:rsidRPr="007E726B">
              <w:rPr>
                <w:rFonts w:cs="Calibri"/>
              </w:rPr>
              <w:t>0.09</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BB0E3F9"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2C26BBBF" w14:textId="77777777" w:rsidR="006A4384" w:rsidRPr="00943E65" w:rsidRDefault="006A4384" w:rsidP="00BD258D">
            <w:pPr>
              <w:pStyle w:val="TableText"/>
              <w:spacing w:before="0" w:after="0"/>
              <w:jc w:val="center"/>
            </w:pPr>
            <w:r w:rsidRPr="00943E65">
              <w:t>0.61</w:t>
            </w:r>
          </w:p>
        </w:tc>
      </w:tr>
      <w:tr w:rsidR="006A4384" w14:paraId="38CABC11"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80A50F3"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ED059A9"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0C8B00"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3D5A56"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2BF7F30"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7F4E7F" w14:textId="77777777" w:rsidR="006A4384" w:rsidRPr="007E726B" w:rsidRDefault="006A4384" w:rsidP="00BD258D">
            <w:pPr>
              <w:pStyle w:val="TableText"/>
              <w:spacing w:before="0" w:after="0"/>
              <w:jc w:val="center"/>
            </w:pPr>
            <w:r w:rsidRPr="007E726B">
              <w:rPr>
                <w:rFonts w:cs="Calibri"/>
              </w:rPr>
              <w:t>0.09</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9F333EE"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21C0A79" w14:textId="77777777" w:rsidR="006A4384" w:rsidRPr="00943E65" w:rsidRDefault="006A4384" w:rsidP="00BD258D">
            <w:pPr>
              <w:pStyle w:val="TableText"/>
              <w:spacing w:before="0" w:after="0"/>
              <w:jc w:val="center"/>
            </w:pPr>
            <w:r w:rsidRPr="00943E65">
              <w:t>0.22</w:t>
            </w:r>
          </w:p>
        </w:tc>
      </w:tr>
      <w:tr w:rsidR="006A4384" w14:paraId="72BE172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49DB89C"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1C009BF"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F42AC64"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BDC6786"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17C4870"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7F3B279" w14:textId="77777777" w:rsidR="006A4384" w:rsidRPr="007E726B" w:rsidRDefault="006A4384" w:rsidP="00BD258D">
            <w:pPr>
              <w:pStyle w:val="TableText"/>
              <w:spacing w:before="0" w:after="0"/>
              <w:jc w:val="center"/>
            </w:pPr>
            <w:r w:rsidRPr="007E726B">
              <w:rPr>
                <w:rFonts w:cs="Calibri"/>
              </w:rPr>
              <w:t>0.0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12B83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83274F7" w14:textId="77777777" w:rsidR="006A4384" w:rsidRPr="00943E65" w:rsidRDefault="006A4384" w:rsidP="00BD258D">
            <w:pPr>
              <w:pStyle w:val="TableText"/>
              <w:spacing w:before="0" w:after="0"/>
              <w:jc w:val="center"/>
            </w:pPr>
            <w:r w:rsidRPr="00943E65">
              <w:t>0.41</w:t>
            </w:r>
          </w:p>
        </w:tc>
      </w:tr>
      <w:tr w:rsidR="006A4384" w14:paraId="791D2869"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18AEA78"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951B32B" w14:textId="77777777" w:rsidR="006A4384" w:rsidRPr="00943E65" w:rsidRDefault="006A4384" w:rsidP="00BD258D">
            <w:pPr>
              <w:pStyle w:val="TableText"/>
              <w:spacing w:before="0" w:after="0"/>
            </w:pPr>
            <w:r w:rsidRPr="00943E65">
              <w:t>Lachlan</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534D97"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CD47E69"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0252D8"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730F3FF"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C0D5B1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6BAEC8" w14:textId="77777777" w:rsidR="006A4384" w:rsidRPr="00943E65" w:rsidRDefault="006A4384" w:rsidP="00BD258D">
            <w:pPr>
              <w:pStyle w:val="TableText"/>
              <w:spacing w:before="0" w:after="0"/>
              <w:jc w:val="center"/>
            </w:pPr>
            <w:r w:rsidRPr="00943E65">
              <w:t>0.25</w:t>
            </w:r>
          </w:p>
        </w:tc>
      </w:tr>
      <w:tr w:rsidR="006A4384" w14:paraId="1C4F7817"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EA44ACA"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FD610F5"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2555E4C"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0F5489"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72AFE2F"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76638EC"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A2AC80"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06C05A29" w14:textId="77777777" w:rsidR="006A4384" w:rsidRPr="00943E65" w:rsidRDefault="006A4384" w:rsidP="00BD258D">
            <w:pPr>
              <w:pStyle w:val="TableText"/>
              <w:spacing w:before="0" w:after="0"/>
              <w:jc w:val="center"/>
            </w:pPr>
            <w:r w:rsidRPr="00943E65">
              <w:t>0.64</w:t>
            </w:r>
          </w:p>
        </w:tc>
      </w:tr>
      <w:tr w:rsidR="006A4384" w14:paraId="6DF3690F"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FBECFBE"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6346724"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365B5FB"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0033939"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B70DC9"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79895D6"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3B906F7"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C4CEB80" w14:textId="77777777" w:rsidR="006A4384" w:rsidRPr="00943E65" w:rsidRDefault="006A4384" w:rsidP="00BD258D">
            <w:pPr>
              <w:pStyle w:val="TableText"/>
              <w:spacing w:before="0" w:after="0"/>
              <w:jc w:val="center"/>
            </w:pPr>
            <w:r w:rsidRPr="00943E65">
              <w:t>0.00</w:t>
            </w:r>
          </w:p>
        </w:tc>
      </w:tr>
      <w:tr w:rsidR="006A4384" w14:paraId="381F7E04"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E12634E"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2786EBF"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13D4CD6"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B9711B"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034D799"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3FEAA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D1A4CAF"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4FC8FA6" w14:textId="77777777" w:rsidR="006A4384" w:rsidRPr="00943E65" w:rsidRDefault="006A4384" w:rsidP="00BD258D">
            <w:pPr>
              <w:pStyle w:val="TableText"/>
              <w:spacing w:before="0" w:after="0"/>
              <w:jc w:val="center"/>
            </w:pPr>
            <w:r w:rsidRPr="00943E65">
              <w:t>0.40</w:t>
            </w:r>
          </w:p>
        </w:tc>
      </w:tr>
      <w:tr w:rsidR="006A4384" w14:paraId="52AD70B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B322776"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E20A2B3"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50E75C9"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6C961CF"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BA081B"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9D5DFB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CF3EBCF"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4AA41DC" w14:textId="77777777" w:rsidR="006A4384" w:rsidRPr="00943E65" w:rsidRDefault="006A4384" w:rsidP="00BD258D">
            <w:pPr>
              <w:pStyle w:val="TableText"/>
              <w:spacing w:before="0" w:after="0"/>
              <w:jc w:val="center"/>
            </w:pPr>
            <w:r w:rsidRPr="00943E65">
              <w:t>0.27</w:t>
            </w:r>
          </w:p>
        </w:tc>
      </w:tr>
      <w:tr w:rsidR="006A4384" w14:paraId="699AC5D3"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2C9BD26"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06A3C22"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91E2AE"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5B210A5"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353ED7"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B8A115"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A08A0E1"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6810DA7C" w14:textId="77777777" w:rsidR="006A4384" w:rsidRPr="00943E65" w:rsidRDefault="006A4384" w:rsidP="00BD258D">
            <w:pPr>
              <w:pStyle w:val="TableText"/>
              <w:spacing w:before="0" w:after="0"/>
              <w:jc w:val="center"/>
            </w:pPr>
            <w:r w:rsidRPr="00943E65">
              <w:t>0.64</w:t>
            </w:r>
          </w:p>
        </w:tc>
      </w:tr>
      <w:tr w:rsidR="006A4384" w14:paraId="3198F234"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1A41660"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EFB6234" w14:textId="77777777" w:rsidR="006A4384" w:rsidRPr="00943E65" w:rsidRDefault="006A4384" w:rsidP="00BD258D">
            <w:pPr>
              <w:pStyle w:val="TableText"/>
              <w:spacing w:before="0" w:after="0"/>
            </w:pPr>
            <w:r w:rsidRPr="00943E65">
              <w:t>Lower Murray</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CF32C26"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7F17DAE"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6F47D0"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22DAF8" w14:textId="77777777" w:rsidR="006A4384" w:rsidRPr="007E726B" w:rsidRDefault="006A4384" w:rsidP="00BD258D">
            <w:pPr>
              <w:pStyle w:val="TableText"/>
              <w:spacing w:before="0" w:after="0"/>
              <w:jc w:val="center"/>
            </w:pPr>
            <w:r w:rsidRPr="007E726B">
              <w:rPr>
                <w:rFonts w:cs="Calibri"/>
              </w:rPr>
              <w:t>0.06</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2371EDB"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A78B54" w14:textId="77777777" w:rsidR="006A4384" w:rsidRPr="00943E65" w:rsidRDefault="006A4384" w:rsidP="00BD258D">
            <w:pPr>
              <w:pStyle w:val="TableText"/>
              <w:spacing w:before="0" w:after="0"/>
              <w:jc w:val="center"/>
            </w:pPr>
            <w:r w:rsidRPr="00943E65">
              <w:t>0.04</w:t>
            </w:r>
          </w:p>
        </w:tc>
      </w:tr>
      <w:tr w:rsidR="006A4384" w14:paraId="16B2962E"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39082D1"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9F7622A"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7DE815"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3D4D03"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1C04EB3"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997DE00"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2C8FF4"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9B30FA" w14:textId="77777777" w:rsidR="006A4384" w:rsidRPr="00943E65" w:rsidRDefault="006A4384" w:rsidP="00BD258D">
            <w:pPr>
              <w:pStyle w:val="TableText"/>
              <w:spacing w:before="0" w:after="0"/>
              <w:jc w:val="center"/>
            </w:pPr>
            <w:r w:rsidRPr="00943E65">
              <w:t>0.10</w:t>
            </w:r>
          </w:p>
        </w:tc>
      </w:tr>
      <w:tr w:rsidR="006A4384" w14:paraId="2D2FB0E3"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C382564"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0FF58DE"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0127B9"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A5DAD6A"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D280BE"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4A1CC92"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E31C4D3"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26588694" w14:textId="77777777" w:rsidR="006A4384" w:rsidRPr="00943E65" w:rsidRDefault="006A4384" w:rsidP="00BD258D">
            <w:pPr>
              <w:pStyle w:val="TableText"/>
              <w:spacing w:before="0" w:after="0"/>
              <w:jc w:val="center"/>
            </w:pPr>
            <w:r w:rsidRPr="00943E65">
              <w:t>0.67</w:t>
            </w:r>
          </w:p>
        </w:tc>
      </w:tr>
      <w:tr w:rsidR="006A4384" w14:paraId="0C75FA6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9A1B521"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BAE8375"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F622DB"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DA3EF12"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5175244"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ABBD48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2D5AA2A"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EE0D04" w14:textId="77777777" w:rsidR="006A4384" w:rsidRPr="00943E65" w:rsidRDefault="006A4384" w:rsidP="00BD258D">
            <w:pPr>
              <w:pStyle w:val="TableText"/>
              <w:spacing w:before="0" w:after="0"/>
              <w:jc w:val="center"/>
            </w:pPr>
            <w:r w:rsidRPr="00943E65">
              <w:t>0.30</w:t>
            </w:r>
          </w:p>
        </w:tc>
      </w:tr>
      <w:tr w:rsidR="006A4384" w14:paraId="75D87860"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513A10D"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D163793"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5F0A05"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105954"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B3FBA7D"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E2387B" w14:textId="77777777" w:rsidR="006A4384" w:rsidRPr="007E726B" w:rsidRDefault="006A4384" w:rsidP="00BD258D">
            <w:pPr>
              <w:pStyle w:val="TableText"/>
              <w:spacing w:before="0" w:after="0"/>
              <w:jc w:val="center"/>
            </w:pPr>
            <w:r w:rsidRPr="007E726B">
              <w:rPr>
                <w:rFonts w:cs="Calibri"/>
              </w:rPr>
              <w:t>0.06</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9DB641"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65A0D9" w14:textId="77777777" w:rsidR="006A4384" w:rsidRPr="00943E65" w:rsidRDefault="006A4384" w:rsidP="00BD258D">
            <w:pPr>
              <w:pStyle w:val="TableText"/>
              <w:spacing w:before="0" w:after="0"/>
              <w:jc w:val="center"/>
            </w:pPr>
            <w:r w:rsidRPr="00943E65">
              <w:t>0.30</w:t>
            </w:r>
          </w:p>
        </w:tc>
      </w:tr>
      <w:tr w:rsidR="006A4384" w14:paraId="42B4FA76"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C8EE906" w14:textId="77777777" w:rsidR="006A4384" w:rsidRPr="00943E65" w:rsidRDefault="006A4384" w:rsidP="00BD258D">
            <w:pPr>
              <w:pStyle w:val="TableText"/>
              <w:spacing w:before="0" w:after="0"/>
            </w:pPr>
          </w:p>
        </w:tc>
        <w:tc>
          <w:tcPr>
            <w:tcW w:w="1361"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18E3F41" w14:textId="77777777" w:rsidR="006A4384" w:rsidRPr="00943E65" w:rsidRDefault="006A4384" w:rsidP="00BD258D">
            <w:pPr>
              <w:pStyle w:val="TableText"/>
              <w:spacing w:before="0" w:after="0"/>
            </w:pPr>
            <w:r w:rsidRPr="00943E65">
              <w:t>Murrumbidgee</w:t>
            </w: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91D83AC" w14:textId="77777777" w:rsidR="006A4384" w:rsidRPr="00943E65" w:rsidRDefault="006A4384" w:rsidP="00BD258D">
            <w:pPr>
              <w:pStyle w:val="TableText"/>
              <w:spacing w:before="0" w:after="0"/>
              <w:jc w:val="center"/>
            </w:pPr>
            <w:r w:rsidRPr="00943E65">
              <w:t>2015</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C5115E7"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DC23680" w14:textId="77777777" w:rsidR="006A4384" w:rsidRPr="007E726B"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B1C8CF"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716DDD" w14:textId="77777777" w:rsidR="006A4384" w:rsidRPr="007E726B"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9087C3" w14:textId="77777777" w:rsidR="006A4384" w:rsidRPr="00943E65" w:rsidRDefault="006A4384" w:rsidP="00BD258D">
            <w:pPr>
              <w:pStyle w:val="TableText"/>
              <w:spacing w:before="0" w:after="0"/>
              <w:jc w:val="center"/>
            </w:pPr>
            <w:r w:rsidRPr="00943E65">
              <w:t>0.09</w:t>
            </w:r>
          </w:p>
        </w:tc>
      </w:tr>
      <w:tr w:rsidR="006A4384" w14:paraId="2E82E159"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3F96AAB"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27DE7E2"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3580B3" w14:textId="77777777" w:rsidR="006A4384" w:rsidRPr="00943E65" w:rsidRDefault="006A4384" w:rsidP="00BD258D">
            <w:pPr>
              <w:pStyle w:val="TableText"/>
              <w:spacing w:before="0" w:after="0"/>
              <w:jc w:val="center"/>
            </w:pPr>
            <w:r w:rsidRPr="00943E65">
              <w:t>2016</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972454"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597812" w14:textId="77777777" w:rsidR="006A4384" w:rsidRPr="00645014"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5FFDF0" w14:textId="77777777" w:rsidR="006A4384" w:rsidRPr="00645014"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B9DD141" w14:textId="77777777" w:rsidR="006A4384" w:rsidRPr="00645014"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0718833" w14:textId="77777777" w:rsidR="006A4384" w:rsidRPr="00943E65" w:rsidRDefault="006A4384" w:rsidP="00BD258D">
            <w:pPr>
              <w:pStyle w:val="TableText"/>
              <w:spacing w:before="0" w:after="0"/>
              <w:jc w:val="center"/>
            </w:pPr>
            <w:r w:rsidRPr="00943E65">
              <w:t>0.04</w:t>
            </w:r>
          </w:p>
        </w:tc>
      </w:tr>
      <w:tr w:rsidR="006A4384" w14:paraId="58422BA3"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E0BDE7C"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8631C01"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D362E00" w14:textId="77777777" w:rsidR="006A4384" w:rsidRPr="00943E65" w:rsidRDefault="006A4384" w:rsidP="00BD258D">
            <w:pPr>
              <w:pStyle w:val="TableText"/>
              <w:spacing w:before="0" w:after="0"/>
              <w:jc w:val="center"/>
            </w:pPr>
            <w:r w:rsidRPr="00943E65">
              <w:t>2017</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8F9575"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965933A" w14:textId="77777777" w:rsidR="006A4384" w:rsidRPr="00645014"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8CDFD38" w14:textId="77777777" w:rsidR="006A4384" w:rsidRPr="00645014"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17855CB" w14:textId="77777777" w:rsidR="006A4384" w:rsidRPr="00645014"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D9FFBF"/>
            <w:tcMar>
              <w:top w:w="0" w:type="dxa"/>
              <w:left w:w="0" w:type="dxa"/>
              <w:bottom w:w="0" w:type="dxa"/>
              <w:right w:w="0" w:type="dxa"/>
            </w:tcMar>
            <w:vAlign w:val="center"/>
          </w:tcPr>
          <w:p w14:paraId="507FF761" w14:textId="77777777" w:rsidR="006A4384" w:rsidRPr="00943E65" w:rsidRDefault="006A4384" w:rsidP="00BD258D">
            <w:pPr>
              <w:pStyle w:val="TableText"/>
              <w:spacing w:before="0" w:after="0"/>
              <w:jc w:val="center"/>
            </w:pPr>
            <w:r w:rsidRPr="00943E65">
              <w:t>0.67</w:t>
            </w:r>
          </w:p>
        </w:tc>
      </w:tr>
      <w:tr w:rsidR="006A4384" w14:paraId="26AFF6CD"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D90FF87"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EA7CCCA"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6826D7" w14:textId="77777777" w:rsidR="006A4384" w:rsidRPr="00943E65" w:rsidRDefault="006A4384" w:rsidP="00BD258D">
            <w:pPr>
              <w:pStyle w:val="TableText"/>
              <w:spacing w:before="0" w:after="0"/>
              <w:jc w:val="center"/>
            </w:pPr>
            <w:r w:rsidRPr="00943E65">
              <w:t>2018</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4A6EE8F"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1A9F5E" w14:textId="77777777" w:rsidR="006A4384" w:rsidRPr="00645014"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F60B490" w14:textId="77777777" w:rsidR="006A4384" w:rsidRPr="00645014"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BFBC2DD" w14:textId="77777777" w:rsidR="006A4384" w:rsidRPr="00645014"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46F8E38" w14:textId="77777777" w:rsidR="006A4384" w:rsidRPr="00943E65" w:rsidRDefault="006A4384" w:rsidP="00BD258D">
            <w:pPr>
              <w:pStyle w:val="TableText"/>
              <w:spacing w:before="0" w:after="0"/>
              <w:jc w:val="center"/>
            </w:pPr>
            <w:r w:rsidRPr="00943E65">
              <w:t>0.09</w:t>
            </w:r>
          </w:p>
        </w:tc>
      </w:tr>
      <w:tr w:rsidR="006A4384" w14:paraId="70D202D5"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79BE4FF"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2ACF243"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FD6D631" w14:textId="77777777" w:rsidR="006A4384" w:rsidRPr="00943E65" w:rsidRDefault="006A4384" w:rsidP="00BD258D">
            <w:pPr>
              <w:pStyle w:val="TableText"/>
              <w:spacing w:before="0" w:after="0"/>
              <w:jc w:val="center"/>
            </w:pPr>
            <w:r w:rsidRPr="00943E65">
              <w:t>2019</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FE41E8B"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D74A75F" w14:textId="77777777" w:rsidR="006A4384" w:rsidRPr="00645014"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F459824" w14:textId="77777777" w:rsidR="006A4384" w:rsidRPr="00645014"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BEA727F" w14:textId="77777777" w:rsidR="006A4384" w:rsidRPr="00645014"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C374EAB" w14:textId="77777777" w:rsidR="006A4384" w:rsidRPr="00943E65" w:rsidRDefault="006A4384" w:rsidP="00BD258D">
            <w:pPr>
              <w:pStyle w:val="TableText"/>
              <w:spacing w:before="0" w:after="0"/>
              <w:jc w:val="center"/>
            </w:pPr>
            <w:r w:rsidRPr="00943E65">
              <w:t>0.07</w:t>
            </w:r>
          </w:p>
        </w:tc>
      </w:tr>
      <w:tr w:rsidR="006A4384" w14:paraId="167DAE24" w14:textId="77777777" w:rsidTr="006A4384">
        <w:trPr>
          <w:cantSplit/>
        </w:trPr>
        <w:tc>
          <w:tcPr>
            <w:tcW w:w="1134"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3C3AA60" w14:textId="77777777" w:rsidR="006A4384" w:rsidRPr="00943E65" w:rsidRDefault="006A4384" w:rsidP="00BD258D">
            <w:pPr>
              <w:pStyle w:val="TableText"/>
              <w:spacing w:before="0" w:after="0"/>
            </w:pPr>
          </w:p>
        </w:tc>
        <w:tc>
          <w:tcPr>
            <w:tcW w:w="1361"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46C0E99" w14:textId="77777777" w:rsidR="006A4384" w:rsidRPr="00943E65" w:rsidRDefault="006A4384" w:rsidP="00BD258D">
            <w:pPr>
              <w:pStyle w:val="TableText"/>
              <w:spacing w:before="0" w:after="0"/>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078E8BD" w14:textId="77777777" w:rsidR="006A4384" w:rsidRPr="00943E65" w:rsidRDefault="006A4384" w:rsidP="00BD258D">
            <w:pPr>
              <w:pStyle w:val="TableText"/>
              <w:spacing w:before="0" w:after="0"/>
              <w:jc w:val="center"/>
            </w:pPr>
            <w:r w:rsidRPr="00943E65">
              <w:t>2020</w:t>
            </w:r>
          </w:p>
        </w:tc>
        <w:tc>
          <w:tcPr>
            <w:tcW w:w="1247"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855661" w14:textId="77777777" w:rsidR="006A4384" w:rsidRPr="00645014" w:rsidRDefault="006A4384" w:rsidP="00BD258D">
            <w:pPr>
              <w:pStyle w:val="TableText"/>
              <w:spacing w:before="0" w:after="0"/>
              <w:jc w:val="center"/>
            </w:pPr>
          </w:p>
        </w:tc>
        <w:tc>
          <w:tcPr>
            <w:tcW w:w="1191"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B4F9829" w14:textId="77777777" w:rsidR="006A4384" w:rsidRPr="00645014" w:rsidRDefault="006A4384" w:rsidP="00BD258D">
            <w:pPr>
              <w:pStyle w:val="TableText"/>
              <w:spacing w:before="0" w:after="0"/>
              <w:jc w:val="center"/>
            </w:pPr>
          </w:p>
        </w:tc>
        <w:tc>
          <w:tcPr>
            <w:tcW w:w="119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78D48CB" w14:textId="77777777" w:rsidR="006A4384" w:rsidRPr="00645014"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2E5CCE" w14:textId="77777777" w:rsidR="006A4384" w:rsidRPr="00645014" w:rsidRDefault="006A4384" w:rsidP="00BD258D">
            <w:pPr>
              <w:pStyle w:val="TableText"/>
              <w:spacing w:before="0" w:after="0"/>
              <w:jc w:val="center"/>
            </w:pP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AB0223" w14:textId="77777777" w:rsidR="006A4384" w:rsidRPr="00943E65" w:rsidRDefault="006A4384" w:rsidP="00BD258D">
            <w:pPr>
              <w:pStyle w:val="TableText"/>
              <w:spacing w:before="0" w:after="0"/>
              <w:jc w:val="center"/>
            </w:pPr>
            <w:r w:rsidRPr="00943E65">
              <w:t>0.04</w:t>
            </w:r>
          </w:p>
        </w:tc>
      </w:tr>
    </w:tbl>
    <w:p w14:paraId="7A14C076" w14:textId="77777777" w:rsidR="006A4384" w:rsidRPr="006A4384" w:rsidRDefault="006A4384" w:rsidP="006A4384">
      <w:pPr>
        <w:pStyle w:val="BodyText"/>
      </w:pPr>
    </w:p>
    <w:p w14:paraId="6462AA5F" w14:textId="77777777" w:rsidR="00943E65" w:rsidRPr="00943E65" w:rsidRDefault="00943E65" w:rsidP="00943E65">
      <w:pPr>
        <w:pStyle w:val="Heading1"/>
      </w:pPr>
      <w:bookmarkStart w:id="207" w:name="references"/>
      <w:bookmarkStart w:id="208" w:name="_Toc69847869"/>
      <w:bookmarkStart w:id="209" w:name="_Toc76050190"/>
      <w:r w:rsidRPr="00943E65">
        <w:lastRenderedPageBreak/>
        <w:t>References</w:t>
      </w:r>
      <w:bookmarkEnd w:id="207"/>
      <w:bookmarkEnd w:id="208"/>
      <w:bookmarkEnd w:id="209"/>
    </w:p>
    <w:p w14:paraId="382ED8F3" w14:textId="3F409136" w:rsidR="00E87E56" w:rsidRPr="00E87E56" w:rsidRDefault="00E87E56" w:rsidP="00E87E56">
      <w:pPr>
        <w:pStyle w:val="Reference"/>
      </w:pPr>
      <w:bookmarkStart w:id="210" w:name="ref-lme4"/>
      <w:bookmarkStart w:id="211" w:name="refs"/>
      <w:r w:rsidRPr="00E87E56">
        <w:t xml:space="preserve">Bates D, </w:t>
      </w:r>
      <w:proofErr w:type="spellStart"/>
      <w:r w:rsidRPr="00E87E56">
        <w:t>Mächler</w:t>
      </w:r>
      <w:proofErr w:type="spellEnd"/>
      <w:r w:rsidRPr="00E87E56">
        <w:t xml:space="preserve"> M, </w:t>
      </w:r>
      <w:proofErr w:type="spellStart"/>
      <w:r w:rsidRPr="00E87E56">
        <w:t>Bolker</w:t>
      </w:r>
      <w:proofErr w:type="spellEnd"/>
      <w:r w:rsidRPr="00E87E56">
        <w:t xml:space="preserve"> B, Walker S (2015) Fitting linear mixed-effects models using lme4. Journal of Statistical Software, 67(1), 1–48. </w:t>
      </w:r>
      <w:hyperlink r:id="rId66">
        <w:r w:rsidRPr="00E87E56">
          <w:rPr>
            <w:rStyle w:val="Hyperlink"/>
            <w:color w:val="000000"/>
          </w:rPr>
          <w:t>https://doi.org/10.18637/jss.v067.i01</w:t>
        </w:r>
      </w:hyperlink>
    </w:p>
    <w:p w14:paraId="1C58E4C5" w14:textId="2B0F8DA5" w:rsidR="00E87E56" w:rsidRPr="00E87E56" w:rsidRDefault="00E87E56" w:rsidP="00E87E56">
      <w:pPr>
        <w:pStyle w:val="Reference"/>
      </w:pPr>
      <w:bookmarkStart w:id="212" w:name="ref-rstanarm"/>
      <w:bookmarkEnd w:id="210"/>
      <w:r w:rsidRPr="00E87E56">
        <w:t xml:space="preserve">Goodrich B, </w:t>
      </w:r>
      <w:proofErr w:type="spellStart"/>
      <w:r w:rsidRPr="00E87E56">
        <w:t>Gabry</w:t>
      </w:r>
      <w:proofErr w:type="spellEnd"/>
      <w:r w:rsidRPr="00E87E56">
        <w:t xml:space="preserve"> J, Ali I, </w:t>
      </w:r>
      <w:proofErr w:type="spellStart"/>
      <w:r w:rsidRPr="00E87E56">
        <w:t>Brilleman</w:t>
      </w:r>
      <w:proofErr w:type="spellEnd"/>
      <w:r w:rsidRPr="00E87E56">
        <w:t xml:space="preserve"> S (2020) </w:t>
      </w:r>
      <w:proofErr w:type="spellStart"/>
      <w:r w:rsidRPr="00E87E56">
        <w:t>Rstanarm</w:t>
      </w:r>
      <w:proofErr w:type="spellEnd"/>
      <w:r w:rsidRPr="00E87E56">
        <w:t xml:space="preserve">: Bayesian applied regression modeling via Stan. Retrieved from </w:t>
      </w:r>
      <w:hyperlink r:id="rId67">
        <w:r w:rsidRPr="00E87E56">
          <w:rPr>
            <w:rStyle w:val="Hyperlink"/>
            <w:color w:val="000000"/>
          </w:rPr>
          <w:t>https://mc-stan.org/rstanarm</w:t>
        </w:r>
      </w:hyperlink>
    </w:p>
    <w:bookmarkEnd w:id="211"/>
    <w:bookmarkEnd w:id="212"/>
    <w:p w14:paraId="194D0973" w14:textId="76F93E5B" w:rsidR="00E87E56" w:rsidRPr="001A37D6" w:rsidRDefault="00E87E56" w:rsidP="00E87E56">
      <w:pPr>
        <w:pStyle w:val="Reference"/>
      </w:pPr>
      <w:r w:rsidRPr="00E87E56">
        <w:t>Hladyz S, Baumgartner L, Bice C, Butler G, </w:t>
      </w:r>
      <w:proofErr w:type="spellStart"/>
      <w:r w:rsidRPr="00E87E56">
        <w:t>Fanson</w:t>
      </w:r>
      <w:proofErr w:type="spellEnd"/>
      <w:r w:rsidRPr="00E87E56">
        <w:t xml:space="preserve"> B, </w:t>
      </w:r>
      <w:proofErr w:type="spellStart"/>
      <w:r w:rsidRPr="00E87E56">
        <w:t>Giatas</w:t>
      </w:r>
      <w:proofErr w:type="spellEnd"/>
      <w:r w:rsidRPr="00E87E56">
        <w:t xml:space="preserve"> G, </w:t>
      </w:r>
      <w:proofErr w:type="spellStart"/>
      <w:r w:rsidRPr="00E87E56">
        <w:t>Koster</w:t>
      </w:r>
      <w:proofErr w:type="spellEnd"/>
      <w:r w:rsidRPr="00E87E56">
        <w:t xml:space="preserve"> W, Lyon J, Stuart I, Thiem J, Tonkin, Z, Ye Q, Yen J and Zampatti B (2021) 2021 Basin-scale evaluation of Commonwealth environmental water: Fish. Flow-MER Program. Commonwealth Environmental Water Office (CEWO): Monitoring, Evaluation and Research Program, Department of Agriculture, Water and the Environment, Australia.</w:t>
      </w:r>
      <w:r w:rsidRPr="001A37D6">
        <w:t> </w:t>
      </w:r>
    </w:p>
    <w:p w14:paraId="3B78812F" w14:textId="59FD40E9" w:rsidR="00905969" w:rsidRPr="001A37D6" w:rsidRDefault="00905969" w:rsidP="00905969">
      <w:pPr>
        <w:ind w:left="720" w:hanging="720"/>
      </w:pPr>
      <w:r w:rsidRPr="001A37D6">
        <w:fldChar w:fldCharType="begin"/>
      </w:r>
      <w:r w:rsidRPr="001A37D6">
        <w:instrText xml:space="preserve"> ADDIN EN.REFLIST </w:instrText>
      </w:r>
      <w:r w:rsidRPr="001A37D6">
        <w:fldChar w:fldCharType="separate"/>
      </w:r>
      <w:r w:rsidR="00FF243D" w:rsidRPr="001A37D6">
        <w:t>Stan Development T</w:t>
      </w:r>
      <w:r w:rsidRPr="001A37D6">
        <w:t>eam (2020) RStan: the R interface to Stan. R package version 2.21.2.</w:t>
      </w:r>
      <w:r w:rsidR="00FF243D" w:rsidRPr="001A37D6">
        <w:t xml:space="preserve"> Retrieved from </w:t>
      </w:r>
      <w:r w:rsidR="007B1756" w:rsidRPr="001A37D6">
        <w:t>http://mc-stan.org/</w:t>
      </w:r>
    </w:p>
    <w:p w14:paraId="27B02CAA" w14:textId="0EB9C930" w:rsidR="00E87E56" w:rsidRDefault="00905969" w:rsidP="001A37D6">
      <w:pPr>
        <w:pStyle w:val="BodyText"/>
        <w:rPr>
          <w:rStyle w:val="Hyperlink"/>
        </w:rPr>
      </w:pPr>
      <w:r w:rsidRPr="001A37D6">
        <w:fldChar w:fldCharType="end"/>
      </w:r>
      <w:bookmarkStart w:id="213" w:name="ref-rcore"/>
      <w:r w:rsidR="00E87E56" w:rsidRPr="00E87E56">
        <w:t>R Core Team (2019) R: A language and environment for statistical computing. Retrieved from</w:t>
      </w:r>
      <w:r w:rsidR="001A37D6">
        <w:t xml:space="preserve"> </w:t>
      </w:r>
      <w:hyperlink r:id="rId68" w:history="1">
        <w:r w:rsidR="001A37D6" w:rsidRPr="007402B2">
          <w:rPr>
            <w:rStyle w:val="Hyperlink"/>
          </w:rPr>
          <w:t>https://www.R-project.org/</w:t>
        </w:r>
      </w:hyperlink>
      <w:bookmarkEnd w:id="213"/>
    </w:p>
    <w:p w14:paraId="37A515A6" w14:textId="77777777" w:rsidR="007E6002" w:rsidRDefault="007E6002" w:rsidP="001A37D6">
      <w:pPr>
        <w:pStyle w:val="BodyText"/>
        <w:rPr>
          <w:rStyle w:val="Hyperlink"/>
          <w:color w:val="000000"/>
        </w:rPr>
        <w:sectPr w:rsidR="007E6002" w:rsidSect="005E2300">
          <w:headerReference w:type="even" r:id="rId69"/>
          <w:headerReference w:type="first" r:id="rId70"/>
          <w:pgSz w:w="11906" w:h="16838" w:code="9"/>
          <w:pgMar w:top="1134" w:right="1134" w:bottom="1134" w:left="1134" w:header="510" w:footer="624" w:gutter="0"/>
          <w:cols w:space="284"/>
          <w:docGrid w:linePitch="360"/>
        </w:sectPr>
      </w:pPr>
    </w:p>
    <w:p w14:paraId="50C3E221" w14:textId="550FA563" w:rsidR="0075730F" w:rsidRPr="00943E65" w:rsidRDefault="00B067B6" w:rsidP="00943E65">
      <w:pPr>
        <w:pStyle w:val="Heading9"/>
      </w:pPr>
      <w:bookmarkStart w:id="214" w:name="_Toc76050191"/>
      <w:r w:rsidRPr="00943E65">
        <w:lastRenderedPageBreak/>
        <w:t>Details of analyses</w:t>
      </w:r>
      <w:bookmarkEnd w:id="214"/>
    </w:p>
    <w:p w14:paraId="05C6E83B" w14:textId="5C8E5773" w:rsidR="0075730F" w:rsidRDefault="0075730F" w:rsidP="00B00ADD">
      <w:pPr>
        <w:pStyle w:val="AppendixHeading2"/>
      </w:pPr>
      <w:bookmarkStart w:id="215" w:name="a.1-summary-of-key-species"/>
      <w:bookmarkStart w:id="216" w:name="_Toc69847867"/>
      <w:bookmarkStart w:id="217" w:name="_Toc76050192"/>
      <w:r>
        <w:t>Summary of key species</w:t>
      </w:r>
      <w:bookmarkEnd w:id="215"/>
      <w:bookmarkEnd w:id="216"/>
      <w:bookmarkEnd w:id="217"/>
    </w:p>
    <w:p w14:paraId="3AC7C38D" w14:textId="77777777" w:rsidR="0075730F" w:rsidRDefault="0075730F" w:rsidP="0075730F">
      <w:r>
        <w:t>## [1] "</w:t>
      </w:r>
      <w:proofErr w:type="spellStart"/>
      <w:r>
        <w:t>res_adultAbund.rds</w:t>
      </w:r>
      <w:proofErr w:type="spellEnd"/>
      <w:r>
        <w:t>"</w:t>
      </w:r>
      <w:r>
        <w:br/>
        <w:t>## [1] "</w:t>
      </w:r>
      <w:proofErr w:type="spellStart"/>
      <w:r>
        <w:t>res_bodyCond.rds</w:t>
      </w:r>
      <w:proofErr w:type="spellEnd"/>
      <w:r>
        <w:t>"</w:t>
      </w:r>
      <w:r>
        <w:br/>
        <w:t>## [1] "</w:t>
      </w:r>
      <w:proofErr w:type="spellStart"/>
      <w:r>
        <w:t>res_recruit.rds</w:t>
      </w:r>
      <w:proofErr w:type="spellEnd"/>
      <w:r>
        <w:t>"</w:t>
      </w:r>
      <w:r>
        <w:br/>
        <w:t>## [1] "</w:t>
      </w:r>
      <w:proofErr w:type="spellStart"/>
      <w:r>
        <w:t>res_spawn.rds</w:t>
      </w:r>
      <w:proofErr w:type="spellEnd"/>
      <w:r>
        <w:t>"</w:t>
      </w:r>
    </w:p>
    <w:p w14:paraId="1DE35F3B" w14:textId="5AFDD429" w:rsidR="0075730F" w:rsidRDefault="0075730F" w:rsidP="00B067B6">
      <w:pPr>
        <w:pStyle w:val="AppendixHeading3"/>
      </w:pPr>
      <w:bookmarkStart w:id="218" w:name="section-19"/>
      <w:bookmarkEnd w:id="218"/>
      <w:r>
        <w:t xml:space="preserve">Golden </w:t>
      </w:r>
      <w:r w:rsidR="00745927">
        <w:t>perch</w:t>
      </w:r>
    </w:p>
    <w:p w14:paraId="36C92896" w14:textId="70240CFA" w:rsidR="0075730F" w:rsidRDefault="00A1003A" w:rsidP="0075730F">
      <w:pPr>
        <w:pStyle w:val="BodyText"/>
      </w:pPr>
      <w:r>
        <w:rPr>
          <w:noProof/>
        </w:rPr>
        <w:drawing>
          <wp:inline distT="0" distB="0" distL="0" distR="0" wp14:anchorId="3212D439" wp14:editId="7351640B">
            <wp:extent cx="5943600" cy="5943600"/>
            <wp:effectExtent l="0" t="0" r="0" b="0"/>
            <wp:docPr id="39" name="Picture" descr="Details as per caption"/>
            <wp:cNvGraphicFramePr/>
            <a:graphic xmlns:a="http://schemas.openxmlformats.org/drawingml/2006/main">
              <a:graphicData uri="http://schemas.openxmlformats.org/drawingml/2006/picture">
                <pic:pic xmlns:pic="http://schemas.openxmlformats.org/drawingml/2006/picture">
                  <pic:nvPicPr>
                    <pic:cNvPr id="39" name="Picture" descr="Details as per caption"/>
                    <pic:cNvPicPr>
                      <a:picLocks noChangeAspect="1" noChangeArrowheads="1"/>
                    </pic:cNvPicPr>
                  </pic:nvPicPr>
                  <pic:blipFill>
                    <a:blip r:embed="rId71" cstate="email">
                      <a:extLst>
                        <a:ext uri="{28A0092B-C50C-407E-A947-70E740481C1C}">
                          <a14:useLocalDpi xmlns:a14="http://schemas.microsoft.com/office/drawing/2010/main"/>
                        </a:ext>
                      </a:extLst>
                    </a:blip>
                    <a:stretch>
                      <a:fillRect/>
                    </a:stretch>
                  </pic:blipFill>
                  <pic:spPr bwMode="auto">
                    <a:xfrm>
                      <a:off x="0" y="0"/>
                      <a:ext cx="5943600" cy="5943600"/>
                    </a:xfrm>
                    <a:prstGeom prst="rect">
                      <a:avLst/>
                    </a:prstGeom>
                    <a:noFill/>
                    <a:ln w="9525">
                      <a:noFill/>
                      <a:headEnd/>
                      <a:tailEnd/>
                    </a:ln>
                  </pic:spPr>
                </pic:pic>
              </a:graphicData>
            </a:graphic>
          </wp:inline>
        </w:drawing>
      </w:r>
    </w:p>
    <w:p w14:paraId="130D69F4" w14:textId="5045F4A0" w:rsidR="00085FF8" w:rsidRPr="00085FF8" w:rsidRDefault="00085FF8" w:rsidP="00085FF8">
      <w:pPr>
        <w:pStyle w:val="CaptionFigure"/>
      </w:pPr>
      <w:bookmarkStart w:id="219" w:name="_Toc80792174"/>
      <w:r>
        <w:t xml:space="preserve">Figure </w:t>
      </w:r>
      <w:r>
        <w:fldChar w:fldCharType="begin" w:fldLock="1"/>
      </w:r>
      <w:r>
        <w:instrText>STYLEREF 9 \s</w:instrText>
      </w:r>
      <w:r>
        <w:fldChar w:fldCharType="separate"/>
      </w:r>
      <w:r w:rsidR="000F6224">
        <w:rPr>
          <w:noProof/>
        </w:rPr>
        <w:t>A</w:t>
      </w:r>
      <w:r>
        <w:fldChar w:fldCharType="end"/>
      </w:r>
      <w:r w:rsidR="007232D6">
        <w:t>.</w:t>
      </w:r>
      <w:r>
        <w:fldChar w:fldCharType="begin"/>
      </w:r>
      <w:r>
        <w:instrText>SEQ ApxFigure \* ARABIC \s 9</w:instrText>
      </w:r>
      <w:r>
        <w:fldChar w:fldCharType="separate"/>
      </w:r>
      <w:r w:rsidR="00AC66FC">
        <w:rPr>
          <w:noProof/>
        </w:rPr>
        <w:t>1</w:t>
      </w:r>
      <w:r>
        <w:fldChar w:fldCharType="end"/>
      </w:r>
      <w:r>
        <w:t xml:space="preserve"> Golden </w:t>
      </w:r>
      <w:r w:rsidR="00745927">
        <w:t>perch</w:t>
      </w:r>
      <w:r>
        <w:t xml:space="preserve"> summary</w:t>
      </w:r>
      <w:bookmarkEnd w:id="219"/>
    </w:p>
    <w:p w14:paraId="005CE84A" w14:textId="6D5054B3" w:rsidR="0075730F" w:rsidRDefault="0075730F" w:rsidP="00B067B6">
      <w:pPr>
        <w:pStyle w:val="AppendixHeading3"/>
      </w:pPr>
      <w:bookmarkStart w:id="220" w:name="section-20"/>
      <w:bookmarkEnd w:id="220"/>
      <w:r>
        <w:lastRenderedPageBreak/>
        <w:t xml:space="preserve">Murray </w:t>
      </w:r>
      <w:r w:rsidR="002A0AA7">
        <w:t>cod</w:t>
      </w:r>
    </w:p>
    <w:p w14:paraId="167F7177" w14:textId="45F6F942" w:rsidR="00085FF8" w:rsidRDefault="00082CE5" w:rsidP="00085FF8">
      <w:pPr>
        <w:pStyle w:val="BodyText"/>
        <w:keepNext/>
      </w:pPr>
      <w:r>
        <w:rPr>
          <w:noProof/>
        </w:rPr>
        <w:drawing>
          <wp:inline distT="0" distB="0" distL="0" distR="0" wp14:anchorId="2EC539B6" wp14:editId="1708ACDC">
            <wp:extent cx="5943600" cy="5943600"/>
            <wp:effectExtent l="0" t="0" r="0" b="0"/>
            <wp:docPr id="55" name="Picture" descr="Details as per caption"/>
            <wp:cNvGraphicFramePr/>
            <a:graphic xmlns:a="http://schemas.openxmlformats.org/drawingml/2006/main">
              <a:graphicData uri="http://schemas.openxmlformats.org/drawingml/2006/picture">
                <pic:pic xmlns:pic="http://schemas.openxmlformats.org/drawingml/2006/picture">
                  <pic:nvPicPr>
                    <pic:cNvPr id="55" name="Picture" descr="Details as per caption"/>
                    <pic:cNvPicPr>
                      <a:picLocks noChangeAspect="1" noChangeArrowheads="1"/>
                    </pic:cNvPicPr>
                  </pic:nvPicPr>
                  <pic:blipFill>
                    <a:blip r:embed="rId72" cstate="email">
                      <a:extLst>
                        <a:ext uri="{28A0092B-C50C-407E-A947-70E740481C1C}">
                          <a14:useLocalDpi xmlns:a14="http://schemas.microsoft.com/office/drawing/2010/main"/>
                        </a:ext>
                      </a:extLst>
                    </a:blip>
                    <a:stretch>
                      <a:fillRect/>
                    </a:stretch>
                  </pic:blipFill>
                  <pic:spPr bwMode="auto">
                    <a:xfrm>
                      <a:off x="0" y="0"/>
                      <a:ext cx="5943600" cy="5943600"/>
                    </a:xfrm>
                    <a:prstGeom prst="rect">
                      <a:avLst/>
                    </a:prstGeom>
                    <a:noFill/>
                    <a:ln w="9525">
                      <a:noFill/>
                      <a:headEnd/>
                      <a:tailEnd/>
                    </a:ln>
                  </pic:spPr>
                </pic:pic>
              </a:graphicData>
            </a:graphic>
          </wp:inline>
        </w:drawing>
      </w:r>
    </w:p>
    <w:p w14:paraId="6FADCADB" w14:textId="60166EE9" w:rsidR="0075730F" w:rsidRDefault="00085FF8" w:rsidP="008248E5">
      <w:pPr>
        <w:pStyle w:val="CaptionFigure"/>
      </w:pPr>
      <w:bookmarkStart w:id="221" w:name="_Toc80792175"/>
      <w:r>
        <w:t xml:space="preserve">Figure </w:t>
      </w:r>
      <w:r>
        <w:fldChar w:fldCharType="begin" w:fldLock="1"/>
      </w:r>
      <w:r>
        <w:instrText>STYLEREF 9 \s</w:instrText>
      </w:r>
      <w:r>
        <w:fldChar w:fldCharType="separate"/>
      </w:r>
      <w:r w:rsidR="000F6224">
        <w:rPr>
          <w:noProof/>
        </w:rPr>
        <w:t>A</w:t>
      </w:r>
      <w:r>
        <w:fldChar w:fldCharType="end"/>
      </w:r>
      <w:r w:rsidR="007232D6">
        <w:t>.</w:t>
      </w:r>
      <w:r>
        <w:fldChar w:fldCharType="begin"/>
      </w:r>
      <w:r>
        <w:instrText>SEQ ApxFigure \* ARABIC \s 9</w:instrText>
      </w:r>
      <w:r>
        <w:fldChar w:fldCharType="separate"/>
      </w:r>
      <w:r w:rsidR="00AC66FC">
        <w:rPr>
          <w:noProof/>
        </w:rPr>
        <w:t>2</w:t>
      </w:r>
      <w:r>
        <w:fldChar w:fldCharType="end"/>
      </w:r>
      <w:r>
        <w:t xml:space="preserve"> </w:t>
      </w:r>
      <w:r w:rsidRPr="004746B1">
        <w:t xml:space="preserve">Murray </w:t>
      </w:r>
      <w:r w:rsidR="002A0AA7">
        <w:t>cod</w:t>
      </w:r>
      <w:r w:rsidRPr="004746B1">
        <w:t xml:space="preserve"> summary</w:t>
      </w:r>
      <w:bookmarkEnd w:id="221"/>
    </w:p>
    <w:p w14:paraId="42A111D3" w14:textId="3D190FC6" w:rsidR="0075730F" w:rsidRDefault="0075730F" w:rsidP="008248E5">
      <w:pPr>
        <w:pStyle w:val="AppendixHeading3"/>
      </w:pPr>
      <w:r>
        <w:lastRenderedPageBreak/>
        <w:t xml:space="preserve">Bony </w:t>
      </w:r>
      <w:r w:rsidR="002A0AA7">
        <w:t>herring</w:t>
      </w:r>
    </w:p>
    <w:p w14:paraId="107D2758" w14:textId="73314BC2" w:rsidR="00085FF8" w:rsidRDefault="008071B9" w:rsidP="008248E5">
      <w:pPr>
        <w:pStyle w:val="BodyText"/>
        <w:keepNext/>
        <w:keepLines/>
      </w:pPr>
      <w:r>
        <w:rPr>
          <w:noProof/>
        </w:rPr>
        <w:drawing>
          <wp:inline distT="0" distB="0" distL="0" distR="0" wp14:anchorId="453442D8" wp14:editId="1A2C6DF1">
            <wp:extent cx="5943600" cy="5943600"/>
            <wp:effectExtent l="0" t="0" r="0" b="0"/>
            <wp:docPr id="56" name="Picture" descr="Details as per caption"/>
            <wp:cNvGraphicFramePr/>
            <a:graphic xmlns:a="http://schemas.openxmlformats.org/drawingml/2006/main">
              <a:graphicData uri="http://schemas.openxmlformats.org/drawingml/2006/picture">
                <pic:pic xmlns:pic="http://schemas.openxmlformats.org/drawingml/2006/picture">
                  <pic:nvPicPr>
                    <pic:cNvPr id="56" name="Picture" descr="Details as per caption"/>
                    <pic:cNvPicPr>
                      <a:picLocks noChangeAspect="1" noChangeArrowheads="1"/>
                    </pic:cNvPicPr>
                  </pic:nvPicPr>
                  <pic:blipFill>
                    <a:blip r:embed="rId73" cstate="email">
                      <a:extLst>
                        <a:ext uri="{28A0092B-C50C-407E-A947-70E740481C1C}">
                          <a14:useLocalDpi xmlns:a14="http://schemas.microsoft.com/office/drawing/2010/main"/>
                        </a:ext>
                      </a:extLst>
                    </a:blip>
                    <a:stretch>
                      <a:fillRect/>
                    </a:stretch>
                  </pic:blipFill>
                  <pic:spPr bwMode="auto">
                    <a:xfrm>
                      <a:off x="0" y="0"/>
                      <a:ext cx="5943600" cy="5943600"/>
                    </a:xfrm>
                    <a:prstGeom prst="rect">
                      <a:avLst/>
                    </a:prstGeom>
                    <a:noFill/>
                    <a:ln w="9525">
                      <a:noFill/>
                      <a:headEnd/>
                      <a:tailEnd/>
                    </a:ln>
                  </pic:spPr>
                </pic:pic>
              </a:graphicData>
            </a:graphic>
          </wp:inline>
        </w:drawing>
      </w:r>
    </w:p>
    <w:p w14:paraId="53DA5E61" w14:textId="153EEE04" w:rsidR="00085FF8" w:rsidRPr="00085FF8" w:rsidRDefault="00085FF8" w:rsidP="008248E5">
      <w:pPr>
        <w:pStyle w:val="CaptionFigure"/>
      </w:pPr>
      <w:bookmarkStart w:id="222" w:name="_Toc80792176"/>
      <w:r>
        <w:t xml:space="preserve">Figure </w:t>
      </w:r>
      <w:r>
        <w:fldChar w:fldCharType="begin" w:fldLock="1"/>
      </w:r>
      <w:r>
        <w:instrText>STYLEREF 9 \s</w:instrText>
      </w:r>
      <w:r>
        <w:fldChar w:fldCharType="separate"/>
      </w:r>
      <w:r w:rsidR="000F6224">
        <w:rPr>
          <w:noProof/>
        </w:rPr>
        <w:t>A</w:t>
      </w:r>
      <w:r>
        <w:fldChar w:fldCharType="end"/>
      </w:r>
      <w:r w:rsidR="007232D6">
        <w:t>.</w:t>
      </w:r>
      <w:r>
        <w:fldChar w:fldCharType="begin"/>
      </w:r>
      <w:r>
        <w:instrText>SEQ ApxFigure \* ARABIC \s 9</w:instrText>
      </w:r>
      <w:r>
        <w:fldChar w:fldCharType="separate"/>
      </w:r>
      <w:r w:rsidR="00AC66FC">
        <w:rPr>
          <w:noProof/>
        </w:rPr>
        <w:t>3</w:t>
      </w:r>
      <w:r>
        <w:fldChar w:fldCharType="end"/>
      </w:r>
      <w:r>
        <w:t xml:space="preserve"> Bony </w:t>
      </w:r>
      <w:r w:rsidR="002A0AA7">
        <w:t>herring</w:t>
      </w:r>
      <w:r w:rsidRPr="005D3020">
        <w:t xml:space="preserve"> summary</w:t>
      </w:r>
      <w:bookmarkEnd w:id="222"/>
    </w:p>
    <w:p w14:paraId="59CB5EB7" w14:textId="33300589" w:rsidR="0075730F" w:rsidRDefault="0075730F" w:rsidP="00B067B6">
      <w:pPr>
        <w:pStyle w:val="AppendixHeading3"/>
      </w:pPr>
      <w:r>
        <w:lastRenderedPageBreak/>
        <w:t xml:space="preserve">Silver </w:t>
      </w:r>
      <w:r w:rsidR="00745927">
        <w:t>perch</w:t>
      </w:r>
    </w:p>
    <w:p w14:paraId="5C3987F2" w14:textId="6CD69D72" w:rsidR="00085FF8" w:rsidRDefault="006E488C" w:rsidP="00085FF8">
      <w:pPr>
        <w:pStyle w:val="BodyText"/>
        <w:keepNext/>
      </w:pPr>
      <w:r>
        <w:rPr>
          <w:noProof/>
        </w:rPr>
        <w:drawing>
          <wp:inline distT="0" distB="0" distL="0" distR="0" wp14:anchorId="006314A8" wp14:editId="37BAF0BA">
            <wp:extent cx="5943600" cy="5943600"/>
            <wp:effectExtent l="0" t="0" r="0" b="0"/>
            <wp:docPr id="58" name="Picture" descr="Details as per caption"/>
            <wp:cNvGraphicFramePr/>
            <a:graphic xmlns:a="http://schemas.openxmlformats.org/drawingml/2006/main">
              <a:graphicData uri="http://schemas.openxmlformats.org/drawingml/2006/picture">
                <pic:pic xmlns:pic="http://schemas.openxmlformats.org/drawingml/2006/picture">
                  <pic:nvPicPr>
                    <pic:cNvPr id="58" name="Picture" descr="Details as per caption"/>
                    <pic:cNvPicPr>
                      <a:picLocks noChangeAspect="1" noChangeArrowheads="1"/>
                    </pic:cNvPicPr>
                  </pic:nvPicPr>
                  <pic:blipFill>
                    <a:blip r:embed="rId74" cstate="email">
                      <a:extLst>
                        <a:ext uri="{28A0092B-C50C-407E-A947-70E740481C1C}">
                          <a14:useLocalDpi xmlns:a14="http://schemas.microsoft.com/office/drawing/2010/main"/>
                        </a:ext>
                      </a:extLst>
                    </a:blip>
                    <a:stretch>
                      <a:fillRect/>
                    </a:stretch>
                  </pic:blipFill>
                  <pic:spPr bwMode="auto">
                    <a:xfrm>
                      <a:off x="0" y="0"/>
                      <a:ext cx="5943600" cy="5943600"/>
                    </a:xfrm>
                    <a:prstGeom prst="rect">
                      <a:avLst/>
                    </a:prstGeom>
                    <a:noFill/>
                    <a:ln w="9525">
                      <a:noFill/>
                      <a:headEnd/>
                      <a:tailEnd/>
                    </a:ln>
                  </pic:spPr>
                </pic:pic>
              </a:graphicData>
            </a:graphic>
          </wp:inline>
        </w:drawing>
      </w:r>
    </w:p>
    <w:p w14:paraId="69FD7622" w14:textId="397A7551" w:rsidR="0075730F" w:rsidRDefault="00085FF8" w:rsidP="00085FF8">
      <w:pPr>
        <w:pStyle w:val="CaptionFigure"/>
      </w:pPr>
      <w:bookmarkStart w:id="223" w:name="_Toc80792177"/>
      <w:r>
        <w:t xml:space="preserve">Figure </w:t>
      </w:r>
      <w:r>
        <w:fldChar w:fldCharType="begin" w:fldLock="1"/>
      </w:r>
      <w:r>
        <w:instrText>STYLEREF 9 \s</w:instrText>
      </w:r>
      <w:r>
        <w:fldChar w:fldCharType="separate"/>
      </w:r>
      <w:r w:rsidR="000F6224">
        <w:rPr>
          <w:noProof/>
        </w:rPr>
        <w:t>A</w:t>
      </w:r>
      <w:r>
        <w:fldChar w:fldCharType="end"/>
      </w:r>
      <w:r w:rsidR="007232D6">
        <w:t>.</w:t>
      </w:r>
      <w:r>
        <w:fldChar w:fldCharType="begin"/>
      </w:r>
      <w:r>
        <w:instrText>SEQ ApxFigure \* ARABIC \s 9</w:instrText>
      </w:r>
      <w:r>
        <w:fldChar w:fldCharType="separate"/>
      </w:r>
      <w:r w:rsidR="00AC66FC">
        <w:rPr>
          <w:noProof/>
        </w:rPr>
        <w:t>4</w:t>
      </w:r>
      <w:r>
        <w:fldChar w:fldCharType="end"/>
      </w:r>
      <w:r>
        <w:t xml:space="preserve"> </w:t>
      </w:r>
      <w:r w:rsidRPr="003E6192">
        <w:t xml:space="preserve">Silver </w:t>
      </w:r>
      <w:r w:rsidR="00745927">
        <w:t>perch</w:t>
      </w:r>
      <w:r w:rsidRPr="003E6192">
        <w:t xml:space="preserve"> summary</w:t>
      </w:r>
      <w:bookmarkEnd w:id="223"/>
    </w:p>
    <w:p w14:paraId="665CF10E" w14:textId="77777777" w:rsidR="0075730F" w:rsidRDefault="0075730F" w:rsidP="00B067B6">
      <w:pPr>
        <w:pStyle w:val="AppendixHeading3"/>
      </w:pPr>
      <w:bookmarkStart w:id="224" w:name="section-23"/>
      <w:bookmarkEnd w:id="224"/>
      <w:r>
        <w:lastRenderedPageBreak/>
        <w:t>Common carp</w:t>
      </w:r>
    </w:p>
    <w:p w14:paraId="6AE19BCC" w14:textId="3F78001E" w:rsidR="00085FF8" w:rsidRDefault="00C00D03" w:rsidP="00085FF8">
      <w:pPr>
        <w:pStyle w:val="BodyText"/>
        <w:keepNext/>
      </w:pPr>
      <w:r>
        <w:rPr>
          <w:noProof/>
        </w:rPr>
        <w:drawing>
          <wp:inline distT="0" distB="0" distL="0" distR="0" wp14:anchorId="79A9597C" wp14:editId="29476E99">
            <wp:extent cx="5943600" cy="5943600"/>
            <wp:effectExtent l="0" t="0" r="0" b="0"/>
            <wp:docPr id="59" name="Picture" descr="Details as per caption"/>
            <wp:cNvGraphicFramePr/>
            <a:graphic xmlns:a="http://schemas.openxmlformats.org/drawingml/2006/main">
              <a:graphicData uri="http://schemas.openxmlformats.org/drawingml/2006/picture">
                <pic:pic xmlns:pic="http://schemas.openxmlformats.org/drawingml/2006/picture">
                  <pic:nvPicPr>
                    <pic:cNvPr id="59" name="Picture" descr="Details as per caption"/>
                    <pic:cNvPicPr>
                      <a:picLocks noChangeAspect="1" noChangeArrowheads="1"/>
                    </pic:cNvPicPr>
                  </pic:nvPicPr>
                  <pic:blipFill>
                    <a:blip r:embed="rId75" cstate="email">
                      <a:extLst>
                        <a:ext uri="{28A0092B-C50C-407E-A947-70E740481C1C}">
                          <a14:useLocalDpi xmlns:a14="http://schemas.microsoft.com/office/drawing/2010/main"/>
                        </a:ext>
                      </a:extLst>
                    </a:blip>
                    <a:stretch>
                      <a:fillRect/>
                    </a:stretch>
                  </pic:blipFill>
                  <pic:spPr bwMode="auto">
                    <a:xfrm>
                      <a:off x="0" y="0"/>
                      <a:ext cx="5943600" cy="5943600"/>
                    </a:xfrm>
                    <a:prstGeom prst="rect">
                      <a:avLst/>
                    </a:prstGeom>
                    <a:noFill/>
                    <a:ln w="9525">
                      <a:noFill/>
                      <a:headEnd/>
                      <a:tailEnd/>
                    </a:ln>
                  </pic:spPr>
                </pic:pic>
              </a:graphicData>
            </a:graphic>
          </wp:inline>
        </w:drawing>
      </w:r>
    </w:p>
    <w:p w14:paraId="16989189" w14:textId="0DCE283B" w:rsidR="0075730F" w:rsidRDefault="00085FF8" w:rsidP="00085FF8">
      <w:pPr>
        <w:pStyle w:val="CaptionFigure"/>
      </w:pPr>
      <w:bookmarkStart w:id="225" w:name="_Toc80792178"/>
      <w:r>
        <w:t xml:space="preserve">Figure </w:t>
      </w:r>
      <w:r>
        <w:fldChar w:fldCharType="begin" w:fldLock="1"/>
      </w:r>
      <w:r>
        <w:instrText>STYLEREF 9 \s</w:instrText>
      </w:r>
      <w:r>
        <w:fldChar w:fldCharType="separate"/>
      </w:r>
      <w:r w:rsidR="000F6224">
        <w:rPr>
          <w:noProof/>
        </w:rPr>
        <w:t>A</w:t>
      </w:r>
      <w:r>
        <w:fldChar w:fldCharType="end"/>
      </w:r>
      <w:r w:rsidR="007232D6">
        <w:t>.</w:t>
      </w:r>
      <w:r>
        <w:fldChar w:fldCharType="begin"/>
      </w:r>
      <w:r>
        <w:instrText>SEQ ApxFigure \* ARABIC \s 9</w:instrText>
      </w:r>
      <w:r>
        <w:fldChar w:fldCharType="separate"/>
      </w:r>
      <w:r w:rsidR="00AC66FC">
        <w:rPr>
          <w:noProof/>
        </w:rPr>
        <w:t>5</w:t>
      </w:r>
      <w:r>
        <w:fldChar w:fldCharType="end"/>
      </w:r>
      <w:r>
        <w:t xml:space="preserve"> </w:t>
      </w:r>
      <w:r w:rsidR="00B00ADD">
        <w:t>Common carp</w:t>
      </w:r>
      <w:r w:rsidRPr="00D42A3D">
        <w:t xml:space="preserve"> summary</w:t>
      </w:r>
      <w:bookmarkEnd w:id="225"/>
    </w:p>
    <w:p w14:paraId="3012CDFA" w14:textId="6DF8FC03" w:rsidR="0075730F" w:rsidRDefault="0075730F" w:rsidP="00004F61">
      <w:pPr>
        <w:pStyle w:val="AppendixHeading2"/>
        <w:pageBreakBefore/>
      </w:pPr>
      <w:bookmarkStart w:id="226" w:name="a.2-statistical-tables-for-all-analyses."/>
      <w:bookmarkStart w:id="227" w:name="_Toc69847868"/>
      <w:bookmarkStart w:id="228" w:name="_Toc76050193"/>
      <w:r>
        <w:lastRenderedPageBreak/>
        <w:t>Statistical tables for all analyses</w:t>
      </w:r>
      <w:bookmarkEnd w:id="226"/>
      <w:bookmarkEnd w:id="227"/>
      <w:bookmarkEnd w:id="228"/>
    </w:p>
    <w:p w14:paraId="5C74BA5F" w14:textId="643759C0" w:rsidR="0075730F" w:rsidRDefault="0075730F" w:rsidP="00B067B6">
      <w:pPr>
        <w:pStyle w:val="AppendixHeading3"/>
      </w:pPr>
      <w:r>
        <w:t>Spawning</w:t>
      </w:r>
      <w:r w:rsidR="00066DD1">
        <w:t xml:space="preserve"> (</w:t>
      </w:r>
      <w:proofErr w:type="spellStart"/>
      <w:r w:rsidR="00066DD1">
        <w:t>analysis_id</w:t>
      </w:r>
      <w:proofErr w:type="spellEnd"/>
      <w:r w:rsidR="00066DD1">
        <w:t xml:space="preserve"> spawn)</w:t>
      </w:r>
    </w:p>
    <w:p w14:paraId="2C63805B" w14:textId="5E86826C" w:rsidR="00AC6872" w:rsidRDefault="00085FF8" w:rsidP="008248E5">
      <w:pPr>
        <w:pStyle w:val="CaptionTable"/>
      </w:pPr>
      <w:bookmarkStart w:id="229" w:name="_Toc76050250"/>
      <w:r>
        <w:t xml:space="preserve">Table </w:t>
      </w:r>
      <w:r>
        <w:fldChar w:fldCharType="begin" w:fldLock="1"/>
      </w:r>
      <w:r>
        <w:instrText>STYLEREF 9 \s</w:instrText>
      </w:r>
      <w:r>
        <w:fldChar w:fldCharType="separate"/>
      </w:r>
      <w:r w:rsidR="000F6224">
        <w:rPr>
          <w:noProof/>
        </w:rPr>
        <w:t>A</w:t>
      </w:r>
      <w:r>
        <w:fldChar w:fldCharType="end"/>
      </w:r>
      <w:r w:rsidR="007232D6">
        <w:t>.</w:t>
      </w:r>
      <w:r>
        <w:fldChar w:fldCharType="begin"/>
      </w:r>
      <w:r>
        <w:instrText>SEQ ApxTable \* ARABIC \s 9</w:instrText>
      </w:r>
      <w:r>
        <w:fldChar w:fldCharType="separate"/>
      </w:r>
      <w:r w:rsidR="00AC66FC">
        <w:rPr>
          <w:noProof/>
        </w:rPr>
        <w:t>1</w:t>
      </w:r>
      <w:r>
        <w:fldChar w:fldCharType="end"/>
      </w:r>
      <w:r>
        <w:t xml:space="preserve"> </w:t>
      </w:r>
      <w:bookmarkStart w:id="230" w:name="Xef43e21b4464a3164d3e50baf7179d8e4c766b6"/>
      <w:r w:rsidR="0075730F">
        <w:t>Statistical results for fish spawning occurrence</w:t>
      </w:r>
      <w:bookmarkEnd w:id="229"/>
    </w:p>
    <w:p w14:paraId="051EC474" w14:textId="1B55246F" w:rsidR="0075730F" w:rsidRDefault="0075730F" w:rsidP="007232D6">
      <w:pPr>
        <w:pStyle w:val="CaptionNote"/>
      </w:pPr>
      <w:r>
        <w:t xml:space="preserve">* </w:t>
      </w:r>
      <w:proofErr w:type="gramStart"/>
      <w:r>
        <w:t>indicates</w:t>
      </w:r>
      <w:proofErr w:type="gramEnd"/>
      <w:r>
        <w:t xml:space="preserve"> C95%CrI does not include</w:t>
      </w:r>
      <w:r w:rsidR="00BD7FEB">
        <w:t> </w:t>
      </w:r>
      <w:r>
        <w:t>0</w:t>
      </w:r>
      <w:bookmarkEnd w:id="230"/>
    </w:p>
    <w:tbl>
      <w:tblPr>
        <w:tblW w:w="0" w:type="auto"/>
        <w:tblInd w:w="57" w:type="dxa"/>
        <w:tblLayout w:type="fixed"/>
        <w:tblLook w:val="0420" w:firstRow="1" w:lastRow="0" w:firstColumn="0" w:lastColumn="0" w:noHBand="0" w:noVBand="1"/>
      </w:tblPr>
      <w:tblGrid>
        <w:gridCol w:w="2160"/>
        <w:gridCol w:w="2880"/>
        <w:gridCol w:w="972"/>
        <w:gridCol w:w="972"/>
        <w:gridCol w:w="972"/>
        <w:gridCol w:w="972"/>
      </w:tblGrid>
      <w:tr w:rsidR="00066DD1" w14:paraId="25328B62" w14:textId="77777777" w:rsidTr="00AC6872">
        <w:trPr>
          <w:cantSplit/>
          <w:tblHeader/>
        </w:trPr>
        <w:tc>
          <w:tcPr>
            <w:tcW w:w="2160"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637C4A89" w14:textId="77777777" w:rsidR="00066DD1" w:rsidRDefault="00066DD1" w:rsidP="00B00ADD">
            <w:pPr>
              <w:pStyle w:val="ColumnHeading"/>
            </w:pPr>
            <w:proofErr w:type="spellStart"/>
            <w:r>
              <w:t>speciesname</w:t>
            </w:r>
            <w:proofErr w:type="spellEnd"/>
          </w:p>
        </w:tc>
        <w:tc>
          <w:tcPr>
            <w:tcW w:w="2880"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32445166" w14:textId="77777777" w:rsidR="00066DD1" w:rsidRDefault="00066DD1" w:rsidP="00B00ADD">
            <w:pPr>
              <w:pStyle w:val="ColumnHeading"/>
            </w:pPr>
            <w:r>
              <w:t>term</w:t>
            </w:r>
          </w:p>
        </w:tc>
        <w:tc>
          <w:tcPr>
            <w:tcW w:w="972"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01F3718D" w14:textId="77777777" w:rsidR="00066DD1" w:rsidRDefault="00066DD1" w:rsidP="00B00ADD">
            <w:pPr>
              <w:pStyle w:val="ColumnHeading"/>
            </w:pPr>
            <w:r>
              <w:t>estimate</w:t>
            </w:r>
          </w:p>
        </w:tc>
        <w:tc>
          <w:tcPr>
            <w:tcW w:w="972"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7357EA3D" w14:textId="77777777" w:rsidR="00066DD1" w:rsidRDefault="00066DD1" w:rsidP="00B00ADD">
            <w:pPr>
              <w:pStyle w:val="ColumnHeading"/>
            </w:pPr>
            <w:r>
              <w:t>lower</w:t>
            </w:r>
          </w:p>
        </w:tc>
        <w:tc>
          <w:tcPr>
            <w:tcW w:w="972"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0EC212F6" w14:textId="77777777" w:rsidR="00066DD1" w:rsidRDefault="00066DD1" w:rsidP="00B00ADD">
            <w:pPr>
              <w:pStyle w:val="ColumnHeading"/>
            </w:pPr>
            <w:r>
              <w:t>upper</w:t>
            </w:r>
          </w:p>
        </w:tc>
        <w:tc>
          <w:tcPr>
            <w:tcW w:w="972"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465E2808" w14:textId="77777777" w:rsidR="00066DD1" w:rsidRDefault="00066DD1" w:rsidP="00B00ADD">
            <w:pPr>
              <w:pStyle w:val="ColumnHeading"/>
            </w:pPr>
            <w:r>
              <w:t>sig</w:t>
            </w:r>
          </w:p>
        </w:tc>
      </w:tr>
      <w:tr w:rsidR="00066DD1" w14:paraId="60ACADB5" w14:textId="77777777" w:rsidTr="00AC6872">
        <w:trPr>
          <w:cantSplit/>
        </w:trPr>
        <w:tc>
          <w:tcPr>
            <w:tcW w:w="2160" w:type="dxa"/>
            <w:vMerge w:val="restart"/>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F7BA582" w14:textId="77D5BD94" w:rsidR="00066DD1" w:rsidRPr="00085FF8" w:rsidRDefault="00066DD1" w:rsidP="00004F61">
            <w:pPr>
              <w:pStyle w:val="TableText"/>
              <w:spacing w:before="0" w:after="0"/>
            </w:pPr>
            <w:r w:rsidRPr="00085FF8">
              <w:t xml:space="preserve">Silver </w:t>
            </w:r>
            <w:r w:rsidR="00745927">
              <w:t>perch</w:t>
            </w:r>
          </w:p>
        </w:tc>
        <w:tc>
          <w:tcPr>
            <w:tcW w:w="2880" w:type="dxa"/>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58931FD" w14:textId="77777777" w:rsidR="00066DD1" w:rsidRPr="00085FF8" w:rsidRDefault="00066DD1" w:rsidP="00066DD1">
            <w:pPr>
              <w:pStyle w:val="TableText"/>
              <w:spacing w:before="0" w:after="0"/>
            </w:pPr>
            <w:r w:rsidRPr="00085FF8">
              <w:t>(Intercept)</w:t>
            </w:r>
          </w:p>
        </w:tc>
        <w:tc>
          <w:tcPr>
            <w:tcW w:w="972" w:type="dxa"/>
            <w:tcBorders>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B4F6E81" w14:textId="77777777" w:rsidR="00066DD1" w:rsidRPr="00085FF8" w:rsidRDefault="00066DD1" w:rsidP="00066DD1">
            <w:pPr>
              <w:pStyle w:val="TableText"/>
              <w:spacing w:before="0" w:after="0"/>
              <w:jc w:val="right"/>
            </w:pPr>
            <w:r w:rsidRPr="00085FF8">
              <w:t>-19.94</w:t>
            </w:r>
          </w:p>
        </w:tc>
        <w:tc>
          <w:tcPr>
            <w:tcW w:w="972" w:type="dxa"/>
            <w:tcBorders>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14F4286" w14:textId="77777777" w:rsidR="00066DD1" w:rsidRPr="00085FF8" w:rsidRDefault="00066DD1" w:rsidP="00066DD1">
            <w:pPr>
              <w:pStyle w:val="TableText"/>
              <w:spacing w:before="0" w:after="0"/>
              <w:jc w:val="right"/>
            </w:pPr>
            <w:r w:rsidRPr="00085FF8">
              <w:t>-59.23</w:t>
            </w:r>
          </w:p>
        </w:tc>
        <w:tc>
          <w:tcPr>
            <w:tcW w:w="972" w:type="dxa"/>
            <w:tcBorders>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8B7EBAA" w14:textId="77777777" w:rsidR="00066DD1" w:rsidRPr="00085FF8" w:rsidRDefault="00066DD1" w:rsidP="00066DD1">
            <w:pPr>
              <w:pStyle w:val="TableText"/>
              <w:spacing w:before="0" w:after="0"/>
              <w:jc w:val="right"/>
            </w:pPr>
            <w:r w:rsidRPr="00085FF8">
              <w:t>16.56</w:t>
            </w:r>
          </w:p>
        </w:tc>
        <w:tc>
          <w:tcPr>
            <w:tcW w:w="972" w:type="dxa"/>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D8C28E" w14:textId="77777777" w:rsidR="00066DD1" w:rsidRPr="00085FF8" w:rsidRDefault="00066DD1" w:rsidP="00645AC1">
            <w:pPr>
              <w:pStyle w:val="TableText"/>
              <w:spacing w:before="0" w:after="0"/>
              <w:jc w:val="center"/>
            </w:pPr>
          </w:p>
        </w:tc>
      </w:tr>
      <w:tr w:rsidR="00066DD1" w14:paraId="557E9297" w14:textId="77777777" w:rsidTr="00AC6872">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E89FBC7" w14:textId="77777777" w:rsidR="00066DD1" w:rsidRPr="00085FF8" w:rsidRDefault="00066DD1" w:rsidP="00066DD1">
            <w:pPr>
              <w:pStyle w:val="TableText"/>
              <w:spacing w:before="0" w:after="0"/>
            </w:pPr>
          </w:p>
        </w:tc>
        <w:tc>
          <w:tcPr>
            <w:tcW w:w="2880"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E8CDE34" w14:textId="77777777" w:rsidR="00066DD1" w:rsidRPr="00085FF8" w:rsidRDefault="00066DD1" w:rsidP="00066DD1">
            <w:pPr>
              <w:pStyle w:val="TableText"/>
              <w:spacing w:before="0" w:after="0"/>
            </w:pPr>
            <w:proofErr w:type="spellStart"/>
            <w:r w:rsidRPr="00085FF8">
              <w:t>baseflow_sep_nov</w:t>
            </w:r>
            <w:proofErr w:type="spellEnd"/>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D3553B9" w14:textId="77777777" w:rsidR="00066DD1" w:rsidRPr="00085FF8" w:rsidRDefault="00066DD1" w:rsidP="00066DD1">
            <w:pPr>
              <w:pStyle w:val="TableText"/>
              <w:spacing w:before="0" w:after="0"/>
              <w:jc w:val="right"/>
            </w:pPr>
            <w:r w:rsidRPr="00085FF8">
              <w:t>0.30</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1D9AA29" w14:textId="77777777" w:rsidR="00066DD1" w:rsidRPr="00085FF8" w:rsidRDefault="00066DD1" w:rsidP="00066DD1">
            <w:pPr>
              <w:pStyle w:val="TableText"/>
              <w:spacing w:before="0" w:after="0"/>
              <w:jc w:val="right"/>
            </w:pPr>
            <w:r w:rsidRPr="00085FF8">
              <w:t>-0.19</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661CB73" w14:textId="77777777" w:rsidR="00066DD1" w:rsidRPr="00085FF8" w:rsidRDefault="00066DD1" w:rsidP="00066DD1">
            <w:pPr>
              <w:pStyle w:val="TableText"/>
              <w:spacing w:before="0" w:after="0"/>
              <w:jc w:val="right"/>
            </w:pPr>
            <w:r w:rsidRPr="00085FF8">
              <w:t>0.79</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C6CBA0" w14:textId="77777777" w:rsidR="00066DD1" w:rsidRPr="00085FF8" w:rsidRDefault="00066DD1" w:rsidP="00645AC1">
            <w:pPr>
              <w:pStyle w:val="TableText"/>
              <w:spacing w:before="0" w:after="0"/>
              <w:jc w:val="center"/>
            </w:pPr>
          </w:p>
        </w:tc>
      </w:tr>
      <w:tr w:rsidR="00066DD1" w14:paraId="05B41CC7" w14:textId="77777777" w:rsidTr="00AC6872">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A9F3A5B" w14:textId="77777777" w:rsidR="00066DD1" w:rsidRPr="00085FF8" w:rsidRDefault="00066DD1" w:rsidP="00066DD1">
            <w:pPr>
              <w:pStyle w:val="TableText"/>
              <w:spacing w:before="0" w:after="0"/>
            </w:pPr>
          </w:p>
        </w:tc>
        <w:tc>
          <w:tcPr>
            <w:tcW w:w="2880"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8E816A" w14:textId="77777777" w:rsidR="00066DD1" w:rsidRPr="00085FF8" w:rsidRDefault="00066DD1" w:rsidP="00066DD1">
            <w:pPr>
              <w:pStyle w:val="TableText"/>
              <w:spacing w:before="0" w:after="0"/>
            </w:pPr>
            <w:proofErr w:type="spellStart"/>
            <w:r w:rsidRPr="00085FF8">
              <w:t>small_fresh_sep_nov</w:t>
            </w:r>
            <w:proofErr w:type="spellEnd"/>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B077681" w14:textId="77777777" w:rsidR="00066DD1" w:rsidRPr="00085FF8" w:rsidRDefault="00066DD1" w:rsidP="00066DD1">
            <w:pPr>
              <w:pStyle w:val="TableText"/>
              <w:spacing w:before="0" w:after="0"/>
              <w:jc w:val="right"/>
            </w:pPr>
            <w:r w:rsidRPr="00085FF8">
              <w:t>-5.43</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85A1924" w14:textId="77777777" w:rsidR="00066DD1" w:rsidRPr="00085FF8" w:rsidRDefault="00066DD1" w:rsidP="00066DD1">
            <w:pPr>
              <w:pStyle w:val="TableText"/>
              <w:spacing w:before="0" w:after="0"/>
              <w:jc w:val="right"/>
            </w:pPr>
            <w:r w:rsidRPr="00085FF8">
              <w:t>-11.75</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3835199" w14:textId="77777777" w:rsidR="00066DD1" w:rsidRPr="00085FF8" w:rsidRDefault="00066DD1" w:rsidP="00066DD1">
            <w:pPr>
              <w:pStyle w:val="TableText"/>
              <w:spacing w:before="0" w:after="0"/>
              <w:jc w:val="right"/>
            </w:pPr>
            <w:r w:rsidRPr="00085FF8">
              <w:t>0.44</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FDE140C" w14:textId="77777777" w:rsidR="00066DD1" w:rsidRPr="00085FF8" w:rsidRDefault="00066DD1" w:rsidP="00645AC1">
            <w:pPr>
              <w:pStyle w:val="TableText"/>
              <w:spacing w:before="0" w:after="0"/>
              <w:jc w:val="center"/>
            </w:pPr>
          </w:p>
        </w:tc>
      </w:tr>
      <w:tr w:rsidR="00066DD1" w14:paraId="3D9859E1" w14:textId="77777777" w:rsidTr="00AC6872">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2BB09DC" w14:textId="77777777" w:rsidR="00066DD1" w:rsidRPr="00085FF8" w:rsidRDefault="00066DD1" w:rsidP="00066DD1">
            <w:pPr>
              <w:pStyle w:val="TableText"/>
              <w:spacing w:before="0" w:after="0"/>
            </w:pPr>
          </w:p>
        </w:tc>
        <w:tc>
          <w:tcPr>
            <w:tcW w:w="2880"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C75F33E" w14:textId="77777777" w:rsidR="00066DD1" w:rsidRPr="00085FF8" w:rsidRDefault="00066DD1" w:rsidP="00066DD1">
            <w:pPr>
              <w:pStyle w:val="TableText"/>
              <w:spacing w:before="0" w:after="0"/>
            </w:pPr>
            <w:proofErr w:type="spellStart"/>
            <w:r w:rsidRPr="00085FF8">
              <w:t>large_fresh_sep_nov</w:t>
            </w:r>
            <w:proofErr w:type="spellEnd"/>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40185D0" w14:textId="77777777" w:rsidR="00066DD1" w:rsidRPr="00085FF8" w:rsidRDefault="00066DD1" w:rsidP="00066DD1">
            <w:pPr>
              <w:pStyle w:val="TableText"/>
              <w:spacing w:before="0" w:after="0"/>
              <w:jc w:val="right"/>
            </w:pPr>
            <w:r w:rsidRPr="00085FF8">
              <w:t>0.35</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97752CE" w14:textId="77777777" w:rsidR="00066DD1" w:rsidRPr="00085FF8" w:rsidRDefault="00066DD1" w:rsidP="00066DD1">
            <w:pPr>
              <w:pStyle w:val="TableText"/>
              <w:spacing w:before="0" w:after="0"/>
              <w:jc w:val="right"/>
            </w:pPr>
            <w:r w:rsidRPr="00085FF8">
              <w:t>-6.02</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1B0854C" w14:textId="77777777" w:rsidR="00066DD1" w:rsidRPr="00085FF8" w:rsidRDefault="00066DD1" w:rsidP="00066DD1">
            <w:pPr>
              <w:pStyle w:val="TableText"/>
              <w:spacing w:before="0" w:after="0"/>
              <w:jc w:val="right"/>
            </w:pPr>
            <w:r w:rsidRPr="00085FF8">
              <w:t>6.59</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BF693FD" w14:textId="77777777" w:rsidR="00066DD1" w:rsidRPr="00085FF8" w:rsidRDefault="00066DD1" w:rsidP="00645AC1">
            <w:pPr>
              <w:pStyle w:val="TableText"/>
              <w:spacing w:before="0" w:after="0"/>
              <w:jc w:val="center"/>
            </w:pPr>
          </w:p>
        </w:tc>
      </w:tr>
      <w:tr w:rsidR="00066DD1" w14:paraId="07D04616" w14:textId="77777777" w:rsidTr="00AC6872">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2200ADA" w14:textId="77777777" w:rsidR="00066DD1" w:rsidRPr="00085FF8" w:rsidRDefault="00066DD1" w:rsidP="00066DD1">
            <w:pPr>
              <w:pStyle w:val="TableText"/>
              <w:spacing w:before="0" w:after="0"/>
            </w:pPr>
          </w:p>
        </w:tc>
        <w:tc>
          <w:tcPr>
            <w:tcW w:w="2880"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24D20E4" w14:textId="77777777" w:rsidR="00066DD1" w:rsidRPr="00085FF8" w:rsidRDefault="00066DD1" w:rsidP="00066DD1">
            <w:pPr>
              <w:pStyle w:val="TableText"/>
              <w:spacing w:before="0" w:after="0"/>
            </w:pPr>
            <w:r w:rsidRPr="00085FF8">
              <w:t>change_72h_sep_nov</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3F3A08C" w14:textId="77777777" w:rsidR="00066DD1" w:rsidRPr="00085FF8" w:rsidRDefault="00066DD1" w:rsidP="00066DD1">
            <w:pPr>
              <w:pStyle w:val="TableText"/>
              <w:spacing w:before="0" w:after="0"/>
              <w:jc w:val="right"/>
            </w:pPr>
            <w:r w:rsidRPr="00085FF8">
              <w:t>-0.14</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462ECE8" w14:textId="77777777" w:rsidR="00066DD1" w:rsidRPr="00085FF8" w:rsidRDefault="00066DD1" w:rsidP="00066DD1">
            <w:pPr>
              <w:pStyle w:val="TableText"/>
              <w:spacing w:before="0" w:after="0"/>
              <w:jc w:val="right"/>
            </w:pPr>
            <w:r w:rsidRPr="00085FF8">
              <w:t>-0.82</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2275625" w14:textId="77777777" w:rsidR="00066DD1" w:rsidRPr="00085FF8" w:rsidRDefault="00066DD1" w:rsidP="00066DD1">
            <w:pPr>
              <w:pStyle w:val="TableText"/>
              <w:spacing w:before="0" w:after="0"/>
              <w:jc w:val="right"/>
            </w:pPr>
            <w:r w:rsidRPr="00085FF8">
              <w:t>0.52</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A20CFC9" w14:textId="77777777" w:rsidR="00066DD1" w:rsidRPr="00085FF8" w:rsidRDefault="00066DD1" w:rsidP="00645AC1">
            <w:pPr>
              <w:pStyle w:val="TableText"/>
              <w:spacing w:before="0" w:after="0"/>
              <w:jc w:val="center"/>
            </w:pPr>
          </w:p>
        </w:tc>
      </w:tr>
      <w:tr w:rsidR="00066DD1" w14:paraId="3CB7D5C3" w14:textId="77777777" w:rsidTr="00AC6872">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2112E56" w14:textId="77777777" w:rsidR="00066DD1" w:rsidRPr="00085FF8" w:rsidRDefault="00066DD1" w:rsidP="00066DD1">
            <w:pPr>
              <w:pStyle w:val="TableText"/>
              <w:spacing w:before="0" w:after="0"/>
            </w:pPr>
          </w:p>
        </w:tc>
        <w:tc>
          <w:tcPr>
            <w:tcW w:w="2880"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82B9DDE" w14:textId="77777777" w:rsidR="00066DD1" w:rsidRPr="00085FF8" w:rsidRDefault="00066DD1" w:rsidP="00066DD1">
            <w:pPr>
              <w:pStyle w:val="TableText"/>
              <w:spacing w:before="0" w:after="0"/>
            </w:pPr>
            <w:proofErr w:type="spellStart"/>
            <w:r w:rsidRPr="00085FF8">
              <w:t>programGoulburn</w:t>
            </w:r>
            <w:proofErr w:type="spellEnd"/>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C54149B" w14:textId="77777777" w:rsidR="00066DD1" w:rsidRPr="00085FF8" w:rsidRDefault="00066DD1" w:rsidP="00066DD1">
            <w:pPr>
              <w:pStyle w:val="TableText"/>
              <w:spacing w:before="0" w:after="0"/>
              <w:jc w:val="right"/>
            </w:pPr>
            <w:r w:rsidRPr="00085FF8">
              <w:t>5.65</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0A758AD" w14:textId="77777777" w:rsidR="00066DD1" w:rsidRPr="00085FF8" w:rsidRDefault="00066DD1" w:rsidP="00066DD1">
            <w:pPr>
              <w:pStyle w:val="TableText"/>
              <w:spacing w:before="0" w:after="0"/>
              <w:jc w:val="right"/>
            </w:pPr>
            <w:r w:rsidRPr="00085FF8">
              <w:t>2.33</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F019A92" w14:textId="77777777" w:rsidR="00066DD1" w:rsidRPr="00085FF8" w:rsidRDefault="00066DD1" w:rsidP="00066DD1">
            <w:pPr>
              <w:pStyle w:val="TableText"/>
              <w:spacing w:before="0" w:after="0"/>
              <w:jc w:val="right"/>
            </w:pPr>
            <w:r w:rsidRPr="00085FF8">
              <w:t>9.54</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93B5F3" w14:textId="77777777" w:rsidR="00066DD1" w:rsidRPr="00085FF8" w:rsidRDefault="00066DD1" w:rsidP="00645AC1">
            <w:pPr>
              <w:pStyle w:val="TableText"/>
              <w:spacing w:before="0" w:after="0"/>
              <w:jc w:val="center"/>
            </w:pPr>
            <w:r w:rsidRPr="00085FF8">
              <w:t>*</w:t>
            </w:r>
          </w:p>
        </w:tc>
      </w:tr>
      <w:tr w:rsidR="00066DD1" w14:paraId="6E9455F8" w14:textId="77777777" w:rsidTr="00AC6872">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7A44C88" w14:textId="77777777" w:rsidR="00066DD1" w:rsidRPr="00085FF8" w:rsidRDefault="00066DD1" w:rsidP="00066DD1">
            <w:pPr>
              <w:pStyle w:val="TableText"/>
              <w:spacing w:before="0" w:after="0"/>
            </w:pPr>
          </w:p>
        </w:tc>
        <w:tc>
          <w:tcPr>
            <w:tcW w:w="2880"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518C51D" w14:textId="77777777" w:rsidR="00066DD1" w:rsidRPr="00085FF8" w:rsidRDefault="00066DD1" w:rsidP="00066DD1">
            <w:pPr>
              <w:pStyle w:val="TableText"/>
              <w:spacing w:before="0" w:after="0"/>
            </w:pPr>
            <w:proofErr w:type="spellStart"/>
            <w:r w:rsidRPr="00085FF8">
              <w:t>programLachlan</w:t>
            </w:r>
            <w:proofErr w:type="spellEnd"/>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24EBCDB" w14:textId="77777777" w:rsidR="00066DD1" w:rsidRPr="00085FF8" w:rsidRDefault="00066DD1" w:rsidP="00066DD1">
            <w:pPr>
              <w:pStyle w:val="TableText"/>
              <w:spacing w:before="0" w:after="0"/>
              <w:jc w:val="right"/>
            </w:pPr>
            <w:r w:rsidRPr="00085FF8">
              <w:t>1.48</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1AFF6CD" w14:textId="77777777" w:rsidR="00066DD1" w:rsidRPr="00085FF8" w:rsidRDefault="00066DD1" w:rsidP="00066DD1">
            <w:pPr>
              <w:pStyle w:val="TableText"/>
              <w:spacing w:before="0" w:after="0"/>
              <w:jc w:val="right"/>
            </w:pPr>
            <w:r w:rsidRPr="00085FF8">
              <w:t>-6.64</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69BD6C3" w14:textId="77777777" w:rsidR="00066DD1" w:rsidRPr="00085FF8" w:rsidRDefault="00066DD1" w:rsidP="00066DD1">
            <w:pPr>
              <w:pStyle w:val="TableText"/>
              <w:spacing w:before="0" w:after="0"/>
              <w:jc w:val="right"/>
            </w:pPr>
            <w:r w:rsidRPr="00085FF8">
              <w:t>8.60</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8ACAD6" w14:textId="77777777" w:rsidR="00066DD1" w:rsidRPr="00085FF8" w:rsidRDefault="00066DD1" w:rsidP="00645AC1">
            <w:pPr>
              <w:pStyle w:val="TableText"/>
              <w:spacing w:before="0" w:after="0"/>
              <w:jc w:val="center"/>
            </w:pPr>
          </w:p>
        </w:tc>
      </w:tr>
      <w:tr w:rsidR="00066DD1" w14:paraId="3D6050CC" w14:textId="77777777" w:rsidTr="00AC6872">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F85CBC4" w14:textId="77777777" w:rsidR="00066DD1" w:rsidRPr="00085FF8" w:rsidRDefault="00066DD1" w:rsidP="00066DD1">
            <w:pPr>
              <w:pStyle w:val="TableText"/>
              <w:spacing w:before="0" w:after="0"/>
            </w:pPr>
          </w:p>
        </w:tc>
        <w:tc>
          <w:tcPr>
            <w:tcW w:w="2880"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AE6FDF6" w14:textId="77777777" w:rsidR="00066DD1" w:rsidRPr="00085FF8" w:rsidRDefault="00066DD1" w:rsidP="00066DD1">
            <w:pPr>
              <w:pStyle w:val="TableText"/>
              <w:spacing w:before="0" w:after="0"/>
            </w:pPr>
            <w:proofErr w:type="spellStart"/>
            <w:r w:rsidRPr="00085FF8">
              <w:t>programLower</w:t>
            </w:r>
            <w:proofErr w:type="spellEnd"/>
            <w:r w:rsidRPr="00085FF8">
              <w:t xml:space="preserve"> Murray</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AA9A573" w14:textId="77777777" w:rsidR="00066DD1" w:rsidRPr="00085FF8" w:rsidRDefault="00066DD1" w:rsidP="00066DD1">
            <w:pPr>
              <w:pStyle w:val="TableText"/>
              <w:spacing w:before="0" w:after="0"/>
              <w:jc w:val="right"/>
            </w:pPr>
            <w:r w:rsidRPr="00085FF8">
              <w:t>3.40</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93D19DF" w14:textId="77777777" w:rsidR="00066DD1" w:rsidRPr="00085FF8" w:rsidRDefault="00066DD1" w:rsidP="00066DD1">
            <w:pPr>
              <w:pStyle w:val="TableText"/>
              <w:spacing w:before="0" w:after="0"/>
              <w:jc w:val="right"/>
            </w:pPr>
            <w:r w:rsidRPr="00085FF8">
              <w:t>0.20</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8166BD5" w14:textId="77777777" w:rsidR="00066DD1" w:rsidRPr="00085FF8" w:rsidRDefault="00066DD1" w:rsidP="00066DD1">
            <w:pPr>
              <w:pStyle w:val="TableText"/>
              <w:spacing w:before="0" w:after="0"/>
              <w:jc w:val="right"/>
            </w:pPr>
            <w:r w:rsidRPr="00085FF8">
              <w:t>7.32</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33B2D4" w14:textId="77777777" w:rsidR="00066DD1" w:rsidRPr="00085FF8" w:rsidRDefault="00066DD1" w:rsidP="00645AC1">
            <w:pPr>
              <w:pStyle w:val="TableText"/>
              <w:spacing w:before="0" w:after="0"/>
              <w:jc w:val="center"/>
            </w:pPr>
            <w:r w:rsidRPr="00085FF8">
              <w:t>*</w:t>
            </w:r>
          </w:p>
        </w:tc>
      </w:tr>
      <w:tr w:rsidR="00066DD1" w14:paraId="37F7D4EE" w14:textId="77777777" w:rsidTr="00AC6872">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7C4483B" w14:textId="77777777" w:rsidR="00066DD1" w:rsidRPr="00085FF8" w:rsidRDefault="00066DD1" w:rsidP="00066DD1">
            <w:pPr>
              <w:pStyle w:val="TableText"/>
              <w:spacing w:before="0" w:after="0"/>
            </w:pPr>
          </w:p>
        </w:tc>
        <w:tc>
          <w:tcPr>
            <w:tcW w:w="2880"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13F55E" w14:textId="77777777" w:rsidR="00066DD1" w:rsidRPr="00085FF8" w:rsidRDefault="00066DD1" w:rsidP="00066DD1">
            <w:pPr>
              <w:pStyle w:val="TableText"/>
              <w:spacing w:before="0" w:after="0"/>
            </w:pPr>
            <w:proofErr w:type="spellStart"/>
            <w:r w:rsidRPr="00085FF8">
              <w:t>programMurrumbidgee</w:t>
            </w:r>
            <w:proofErr w:type="spellEnd"/>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8B9139B" w14:textId="77777777" w:rsidR="00066DD1" w:rsidRPr="00085FF8" w:rsidRDefault="00066DD1" w:rsidP="00066DD1">
            <w:pPr>
              <w:pStyle w:val="TableText"/>
              <w:spacing w:before="0" w:after="0"/>
              <w:jc w:val="right"/>
            </w:pPr>
            <w:r w:rsidRPr="00085FF8">
              <w:t>0.28</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F31EFE8" w14:textId="77777777" w:rsidR="00066DD1" w:rsidRPr="00085FF8" w:rsidRDefault="00066DD1" w:rsidP="00066DD1">
            <w:pPr>
              <w:pStyle w:val="TableText"/>
              <w:spacing w:before="0" w:after="0"/>
              <w:jc w:val="right"/>
            </w:pPr>
            <w:r w:rsidRPr="00085FF8">
              <w:t>-6.34</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9CD85E0" w14:textId="77777777" w:rsidR="00066DD1" w:rsidRPr="00085FF8" w:rsidRDefault="00066DD1" w:rsidP="00066DD1">
            <w:pPr>
              <w:pStyle w:val="TableText"/>
              <w:spacing w:before="0" w:after="0"/>
              <w:jc w:val="right"/>
            </w:pPr>
            <w:r w:rsidRPr="00085FF8">
              <w:t>6.37</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95C01D" w14:textId="77777777" w:rsidR="00066DD1" w:rsidRPr="00085FF8" w:rsidRDefault="00066DD1" w:rsidP="00645AC1">
            <w:pPr>
              <w:pStyle w:val="TableText"/>
              <w:spacing w:before="0" w:after="0"/>
              <w:jc w:val="center"/>
            </w:pPr>
          </w:p>
        </w:tc>
      </w:tr>
      <w:tr w:rsidR="00066DD1" w14:paraId="523E6C40" w14:textId="77777777" w:rsidTr="00AC6872">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0FA2B38" w14:textId="77777777" w:rsidR="00066DD1" w:rsidRPr="00085FF8" w:rsidRDefault="00066DD1" w:rsidP="00066DD1">
            <w:pPr>
              <w:pStyle w:val="TableText"/>
              <w:spacing w:before="0" w:after="0"/>
            </w:pPr>
          </w:p>
        </w:tc>
        <w:tc>
          <w:tcPr>
            <w:tcW w:w="2880"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58D7C9" w14:textId="77777777" w:rsidR="00066DD1" w:rsidRPr="00085FF8" w:rsidRDefault="00066DD1" w:rsidP="00066DD1">
            <w:pPr>
              <w:pStyle w:val="TableText"/>
              <w:spacing w:before="0" w:after="0"/>
            </w:pPr>
            <w:proofErr w:type="spellStart"/>
            <w:r w:rsidRPr="00085FF8">
              <w:t>tot_effort</w:t>
            </w:r>
            <w:proofErr w:type="spellEnd"/>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35B2F0E" w14:textId="77777777" w:rsidR="00066DD1" w:rsidRPr="00085FF8" w:rsidRDefault="00066DD1" w:rsidP="00066DD1">
            <w:pPr>
              <w:pStyle w:val="TableText"/>
              <w:spacing w:before="0" w:after="0"/>
              <w:jc w:val="right"/>
            </w:pPr>
            <w:r w:rsidRPr="00085FF8">
              <w:t>4.69</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C2921A6" w14:textId="77777777" w:rsidR="00066DD1" w:rsidRPr="00085FF8" w:rsidRDefault="00066DD1" w:rsidP="00066DD1">
            <w:pPr>
              <w:pStyle w:val="TableText"/>
              <w:spacing w:before="0" w:after="0"/>
              <w:jc w:val="right"/>
            </w:pPr>
            <w:r w:rsidRPr="00085FF8">
              <w:t>-10.20</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0FCB6EC" w14:textId="77777777" w:rsidR="00066DD1" w:rsidRPr="00085FF8" w:rsidRDefault="00066DD1" w:rsidP="00066DD1">
            <w:pPr>
              <w:pStyle w:val="TableText"/>
              <w:spacing w:before="0" w:after="0"/>
              <w:jc w:val="right"/>
            </w:pPr>
            <w:r w:rsidRPr="00085FF8">
              <w:t>21.23</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023880" w14:textId="77777777" w:rsidR="00066DD1" w:rsidRPr="00085FF8" w:rsidRDefault="00066DD1" w:rsidP="00645AC1">
            <w:pPr>
              <w:pStyle w:val="TableText"/>
              <w:spacing w:before="0" w:after="0"/>
              <w:jc w:val="center"/>
            </w:pPr>
          </w:p>
        </w:tc>
      </w:tr>
      <w:tr w:rsidR="00066DD1" w14:paraId="71807CFE" w14:textId="77777777" w:rsidTr="00AC6872">
        <w:trPr>
          <w:cantSplit/>
        </w:trPr>
        <w:tc>
          <w:tcPr>
            <w:tcW w:w="2160"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79330CD" w14:textId="12EB3D55" w:rsidR="00066DD1" w:rsidRPr="00085FF8" w:rsidRDefault="00066DD1" w:rsidP="00066DD1">
            <w:pPr>
              <w:pStyle w:val="TableText"/>
              <w:spacing w:before="0" w:after="0"/>
            </w:pPr>
            <w:r w:rsidRPr="00085FF8">
              <w:t xml:space="preserve">Golden </w:t>
            </w:r>
            <w:r w:rsidR="00745927">
              <w:t>perch</w:t>
            </w:r>
          </w:p>
        </w:tc>
        <w:tc>
          <w:tcPr>
            <w:tcW w:w="2880"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C3E58A" w14:textId="77777777" w:rsidR="00066DD1" w:rsidRPr="00085FF8" w:rsidRDefault="00066DD1" w:rsidP="00066DD1">
            <w:pPr>
              <w:pStyle w:val="TableText"/>
              <w:spacing w:before="0" w:after="0"/>
            </w:pPr>
            <w:r w:rsidRPr="00085FF8">
              <w:t>(Intercept)</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A49BA65" w14:textId="77777777" w:rsidR="00066DD1" w:rsidRPr="00085FF8" w:rsidRDefault="00066DD1" w:rsidP="00066DD1">
            <w:pPr>
              <w:pStyle w:val="TableText"/>
              <w:spacing w:before="0" w:after="0"/>
              <w:jc w:val="right"/>
            </w:pPr>
            <w:r w:rsidRPr="00085FF8">
              <w:t>-46.19</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98097AC" w14:textId="77777777" w:rsidR="00066DD1" w:rsidRPr="00085FF8" w:rsidRDefault="00066DD1" w:rsidP="00066DD1">
            <w:pPr>
              <w:pStyle w:val="TableText"/>
              <w:spacing w:before="0" w:after="0"/>
              <w:jc w:val="right"/>
            </w:pPr>
            <w:r w:rsidRPr="00085FF8">
              <w:t>-86.74</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547794D" w14:textId="77777777" w:rsidR="00066DD1" w:rsidRPr="00085FF8" w:rsidRDefault="00066DD1" w:rsidP="00066DD1">
            <w:pPr>
              <w:pStyle w:val="TableText"/>
              <w:spacing w:before="0" w:after="0"/>
              <w:jc w:val="right"/>
            </w:pPr>
            <w:r w:rsidRPr="00085FF8">
              <w:t>-9.34</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055452" w14:textId="77777777" w:rsidR="00066DD1" w:rsidRPr="00085FF8" w:rsidRDefault="00066DD1" w:rsidP="00645AC1">
            <w:pPr>
              <w:pStyle w:val="TableText"/>
              <w:spacing w:before="0" w:after="0"/>
              <w:jc w:val="center"/>
            </w:pPr>
            <w:r w:rsidRPr="00085FF8">
              <w:t>*</w:t>
            </w:r>
          </w:p>
        </w:tc>
      </w:tr>
      <w:tr w:rsidR="00066DD1" w14:paraId="7B435611" w14:textId="77777777" w:rsidTr="00AC6872">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B37AB93" w14:textId="77777777" w:rsidR="00066DD1" w:rsidRPr="00085FF8" w:rsidRDefault="00066DD1" w:rsidP="00066DD1">
            <w:pPr>
              <w:pStyle w:val="TableText"/>
              <w:spacing w:before="0" w:after="0"/>
            </w:pPr>
          </w:p>
        </w:tc>
        <w:tc>
          <w:tcPr>
            <w:tcW w:w="2880"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BDE63D" w14:textId="77777777" w:rsidR="00066DD1" w:rsidRPr="00085FF8" w:rsidRDefault="00066DD1" w:rsidP="00066DD1">
            <w:pPr>
              <w:pStyle w:val="TableText"/>
              <w:spacing w:before="0" w:after="0"/>
            </w:pPr>
            <w:proofErr w:type="spellStart"/>
            <w:r w:rsidRPr="00085FF8">
              <w:t>baseflow_sep_nov</w:t>
            </w:r>
            <w:proofErr w:type="spellEnd"/>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D36A913" w14:textId="77777777" w:rsidR="00066DD1" w:rsidRPr="00085FF8" w:rsidRDefault="00066DD1" w:rsidP="00066DD1">
            <w:pPr>
              <w:pStyle w:val="TableText"/>
              <w:spacing w:before="0" w:after="0"/>
              <w:jc w:val="right"/>
            </w:pPr>
            <w:r w:rsidRPr="00085FF8">
              <w:t>0.66</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500FB91" w14:textId="77777777" w:rsidR="00066DD1" w:rsidRPr="00085FF8" w:rsidRDefault="00066DD1" w:rsidP="00066DD1">
            <w:pPr>
              <w:pStyle w:val="TableText"/>
              <w:spacing w:before="0" w:after="0"/>
              <w:jc w:val="right"/>
            </w:pPr>
            <w:r w:rsidRPr="00085FF8">
              <w:t>0.19</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1BFD653" w14:textId="77777777" w:rsidR="00066DD1" w:rsidRPr="00085FF8" w:rsidRDefault="00066DD1" w:rsidP="00066DD1">
            <w:pPr>
              <w:pStyle w:val="TableText"/>
              <w:spacing w:before="0" w:after="0"/>
              <w:jc w:val="right"/>
            </w:pPr>
            <w:r w:rsidRPr="00085FF8">
              <w:t>1.17</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78DF02A" w14:textId="77777777" w:rsidR="00066DD1" w:rsidRPr="00085FF8" w:rsidRDefault="00066DD1" w:rsidP="00645AC1">
            <w:pPr>
              <w:pStyle w:val="TableText"/>
              <w:spacing w:before="0" w:after="0"/>
              <w:jc w:val="center"/>
            </w:pPr>
            <w:r w:rsidRPr="00085FF8">
              <w:t>*</w:t>
            </w:r>
          </w:p>
        </w:tc>
      </w:tr>
      <w:tr w:rsidR="00066DD1" w14:paraId="17ADCCAD" w14:textId="77777777" w:rsidTr="00AC6872">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7C03327" w14:textId="77777777" w:rsidR="00066DD1" w:rsidRPr="00085FF8" w:rsidRDefault="00066DD1" w:rsidP="00066DD1">
            <w:pPr>
              <w:pStyle w:val="TableText"/>
              <w:spacing w:before="0" w:after="0"/>
            </w:pPr>
          </w:p>
        </w:tc>
        <w:tc>
          <w:tcPr>
            <w:tcW w:w="2880"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3775F98" w14:textId="77777777" w:rsidR="00066DD1" w:rsidRPr="00085FF8" w:rsidRDefault="00066DD1" w:rsidP="00066DD1">
            <w:pPr>
              <w:pStyle w:val="TableText"/>
              <w:spacing w:before="0" w:after="0"/>
            </w:pPr>
            <w:proofErr w:type="spellStart"/>
            <w:r w:rsidRPr="00085FF8">
              <w:t>small_fresh_sep_nov</w:t>
            </w:r>
            <w:proofErr w:type="spellEnd"/>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59B30CC" w14:textId="77777777" w:rsidR="00066DD1" w:rsidRPr="00085FF8" w:rsidRDefault="00066DD1" w:rsidP="00066DD1">
            <w:pPr>
              <w:pStyle w:val="TableText"/>
              <w:spacing w:before="0" w:after="0"/>
              <w:jc w:val="right"/>
            </w:pPr>
            <w:r w:rsidRPr="00085FF8">
              <w:t>-4.31</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DABCF23" w14:textId="77777777" w:rsidR="00066DD1" w:rsidRPr="00085FF8" w:rsidRDefault="00066DD1" w:rsidP="00066DD1">
            <w:pPr>
              <w:pStyle w:val="TableText"/>
              <w:spacing w:before="0" w:after="0"/>
              <w:jc w:val="right"/>
            </w:pPr>
            <w:r w:rsidRPr="00085FF8">
              <w:t>-8.45</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3364110" w14:textId="77777777" w:rsidR="00066DD1" w:rsidRPr="00085FF8" w:rsidRDefault="00066DD1" w:rsidP="00066DD1">
            <w:pPr>
              <w:pStyle w:val="TableText"/>
              <w:spacing w:before="0" w:after="0"/>
              <w:jc w:val="right"/>
            </w:pPr>
            <w:r w:rsidRPr="00085FF8">
              <w:t>-0.01</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36AEA5D" w14:textId="77777777" w:rsidR="00066DD1" w:rsidRPr="00085FF8" w:rsidRDefault="00066DD1" w:rsidP="00645AC1">
            <w:pPr>
              <w:pStyle w:val="TableText"/>
              <w:spacing w:before="0" w:after="0"/>
              <w:jc w:val="center"/>
            </w:pPr>
            <w:r w:rsidRPr="00085FF8">
              <w:t>*</w:t>
            </w:r>
          </w:p>
        </w:tc>
      </w:tr>
      <w:tr w:rsidR="00066DD1" w14:paraId="6F6E94F8" w14:textId="77777777" w:rsidTr="00AC6872">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0D857F8" w14:textId="77777777" w:rsidR="00066DD1" w:rsidRPr="00085FF8" w:rsidRDefault="00066DD1" w:rsidP="00066DD1">
            <w:pPr>
              <w:pStyle w:val="TableText"/>
              <w:spacing w:before="0" w:after="0"/>
            </w:pPr>
          </w:p>
        </w:tc>
        <w:tc>
          <w:tcPr>
            <w:tcW w:w="2880"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6B39891" w14:textId="77777777" w:rsidR="00066DD1" w:rsidRPr="00085FF8" w:rsidRDefault="00066DD1" w:rsidP="00066DD1">
            <w:pPr>
              <w:pStyle w:val="TableText"/>
              <w:spacing w:before="0" w:after="0"/>
            </w:pPr>
            <w:proofErr w:type="spellStart"/>
            <w:r w:rsidRPr="00085FF8">
              <w:t>large_fresh_sep_nov</w:t>
            </w:r>
            <w:proofErr w:type="spellEnd"/>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F0BEF5" w14:textId="77777777" w:rsidR="00066DD1" w:rsidRPr="00085FF8" w:rsidRDefault="00066DD1" w:rsidP="00066DD1">
            <w:pPr>
              <w:pStyle w:val="TableText"/>
              <w:spacing w:before="0" w:after="0"/>
              <w:jc w:val="right"/>
            </w:pPr>
            <w:r w:rsidRPr="00085FF8">
              <w:t>2.53</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8DA6D08" w14:textId="77777777" w:rsidR="00066DD1" w:rsidRPr="00085FF8" w:rsidRDefault="00066DD1" w:rsidP="00066DD1">
            <w:pPr>
              <w:pStyle w:val="TableText"/>
              <w:spacing w:before="0" w:after="0"/>
              <w:jc w:val="right"/>
            </w:pPr>
            <w:r w:rsidRPr="00085FF8">
              <w:t>-0.36</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E95B64F" w14:textId="77777777" w:rsidR="00066DD1" w:rsidRPr="00085FF8" w:rsidRDefault="00066DD1" w:rsidP="00066DD1">
            <w:pPr>
              <w:pStyle w:val="TableText"/>
              <w:spacing w:before="0" w:after="0"/>
              <w:jc w:val="right"/>
            </w:pPr>
            <w:r w:rsidRPr="00085FF8">
              <w:t>5.39</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7FBC7A" w14:textId="77777777" w:rsidR="00066DD1" w:rsidRPr="00085FF8" w:rsidRDefault="00066DD1" w:rsidP="00645AC1">
            <w:pPr>
              <w:pStyle w:val="TableText"/>
              <w:spacing w:before="0" w:after="0"/>
              <w:jc w:val="center"/>
            </w:pPr>
          </w:p>
        </w:tc>
      </w:tr>
      <w:tr w:rsidR="00066DD1" w14:paraId="7D737347" w14:textId="77777777" w:rsidTr="00AC6872">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AF1735F" w14:textId="77777777" w:rsidR="00066DD1" w:rsidRPr="00085FF8" w:rsidRDefault="00066DD1" w:rsidP="00066DD1">
            <w:pPr>
              <w:pStyle w:val="TableText"/>
              <w:spacing w:before="0" w:after="0"/>
            </w:pPr>
          </w:p>
        </w:tc>
        <w:tc>
          <w:tcPr>
            <w:tcW w:w="2880"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BE3FD33" w14:textId="77777777" w:rsidR="00066DD1" w:rsidRPr="00085FF8" w:rsidRDefault="00066DD1" w:rsidP="00066DD1">
            <w:pPr>
              <w:pStyle w:val="TableText"/>
              <w:spacing w:before="0" w:after="0"/>
            </w:pPr>
            <w:r w:rsidRPr="00085FF8">
              <w:t>change_72h_sep_nov</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4754ECB" w14:textId="77777777" w:rsidR="00066DD1" w:rsidRPr="00085FF8" w:rsidRDefault="00066DD1" w:rsidP="00066DD1">
            <w:pPr>
              <w:pStyle w:val="TableText"/>
              <w:spacing w:before="0" w:after="0"/>
              <w:jc w:val="right"/>
            </w:pPr>
            <w:r w:rsidRPr="00085FF8">
              <w:t>0.06</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35C7D3D" w14:textId="77777777" w:rsidR="00066DD1" w:rsidRPr="00085FF8" w:rsidRDefault="00066DD1" w:rsidP="00066DD1">
            <w:pPr>
              <w:pStyle w:val="TableText"/>
              <w:spacing w:before="0" w:after="0"/>
              <w:jc w:val="right"/>
            </w:pPr>
            <w:r w:rsidRPr="00085FF8">
              <w:t>-0.53</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E3D6F8B" w14:textId="77777777" w:rsidR="00066DD1" w:rsidRPr="00085FF8" w:rsidRDefault="00066DD1" w:rsidP="00066DD1">
            <w:pPr>
              <w:pStyle w:val="TableText"/>
              <w:spacing w:before="0" w:after="0"/>
              <w:jc w:val="right"/>
            </w:pPr>
            <w:r w:rsidRPr="00085FF8">
              <w:t>0.61</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5ECEE01" w14:textId="77777777" w:rsidR="00066DD1" w:rsidRPr="00085FF8" w:rsidRDefault="00066DD1" w:rsidP="00645AC1">
            <w:pPr>
              <w:pStyle w:val="TableText"/>
              <w:spacing w:before="0" w:after="0"/>
              <w:jc w:val="center"/>
            </w:pPr>
          </w:p>
        </w:tc>
      </w:tr>
      <w:tr w:rsidR="00066DD1" w14:paraId="75A767E7" w14:textId="77777777" w:rsidTr="00AC6872">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BD29E0A" w14:textId="77777777" w:rsidR="00066DD1" w:rsidRPr="00085FF8" w:rsidRDefault="00066DD1" w:rsidP="00066DD1">
            <w:pPr>
              <w:pStyle w:val="TableText"/>
              <w:spacing w:before="0" w:after="0"/>
            </w:pPr>
          </w:p>
        </w:tc>
        <w:tc>
          <w:tcPr>
            <w:tcW w:w="2880"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A05D294" w14:textId="77777777" w:rsidR="00066DD1" w:rsidRPr="00085FF8" w:rsidRDefault="00066DD1" w:rsidP="00066DD1">
            <w:pPr>
              <w:pStyle w:val="TableText"/>
              <w:spacing w:before="0" w:after="0"/>
            </w:pPr>
            <w:proofErr w:type="spellStart"/>
            <w:r w:rsidRPr="00085FF8">
              <w:t>programGoulburn</w:t>
            </w:r>
            <w:proofErr w:type="spellEnd"/>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C6C55CD" w14:textId="77777777" w:rsidR="00066DD1" w:rsidRPr="00085FF8" w:rsidRDefault="00066DD1" w:rsidP="00066DD1">
            <w:pPr>
              <w:pStyle w:val="TableText"/>
              <w:spacing w:before="0" w:after="0"/>
              <w:jc w:val="right"/>
            </w:pPr>
            <w:r w:rsidRPr="00085FF8">
              <w:t>5.97</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32471BD" w14:textId="77777777" w:rsidR="00066DD1" w:rsidRPr="00085FF8" w:rsidRDefault="00066DD1" w:rsidP="00066DD1">
            <w:pPr>
              <w:pStyle w:val="TableText"/>
              <w:spacing w:before="0" w:after="0"/>
              <w:jc w:val="right"/>
            </w:pPr>
            <w:r w:rsidRPr="00085FF8">
              <w:t>2.81</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82C3873" w14:textId="77777777" w:rsidR="00066DD1" w:rsidRPr="00085FF8" w:rsidRDefault="00066DD1" w:rsidP="00066DD1">
            <w:pPr>
              <w:pStyle w:val="TableText"/>
              <w:spacing w:before="0" w:after="0"/>
              <w:jc w:val="right"/>
            </w:pPr>
            <w:r w:rsidRPr="00085FF8">
              <w:t>9.76</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37E76FC" w14:textId="77777777" w:rsidR="00066DD1" w:rsidRPr="00085FF8" w:rsidRDefault="00066DD1" w:rsidP="00645AC1">
            <w:pPr>
              <w:pStyle w:val="TableText"/>
              <w:spacing w:before="0" w:after="0"/>
              <w:jc w:val="center"/>
            </w:pPr>
            <w:r w:rsidRPr="00085FF8">
              <w:t>*</w:t>
            </w:r>
          </w:p>
        </w:tc>
      </w:tr>
      <w:tr w:rsidR="00066DD1" w14:paraId="5A0252C3" w14:textId="77777777" w:rsidTr="00AC6872">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AC5F92E" w14:textId="77777777" w:rsidR="00066DD1" w:rsidRPr="00085FF8" w:rsidRDefault="00066DD1" w:rsidP="00066DD1">
            <w:pPr>
              <w:pStyle w:val="TableText"/>
              <w:spacing w:before="0" w:after="0"/>
            </w:pPr>
          </w:p>
        </w:tc>
        <w:tc>
          <w:tcPr>
            <w:tcW w:w="2880"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F5478D" w14:textId="77777777" w:rsidR="00066DD1" w:rsidRPr="00085FF8" w:rsidRDefault="00066DD1" w:rsidP="00066DD1">
            <w:pPr>
              <w:pStyle w:val="TableText"/>
              <w:spacing w:before="0" w:after="0"/>
            </w:pPr>
            <w:proofErr w:type="spellStart"/>
            <w:r w:rsidRPr="00085FF8">
              <w:t>programLachlan</w:t>
            </w:r>
            <w:proofErr w:type="spellEnd"/>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7C6F75E" w14:textId="77777777" w:rsidR="00066DD1" w:rsidRPr="00085FF8" w:rsidRDefault="00066DD1" w:rsidP="00066DD1">
            <w:pPr>
              <w:pStyle w:val="TableText"/>
              <w:spacing w:before="0" w:after="0"/>
              <w:jc w:val="right"/>
            </w:pPr>
            <w:r w:rsidRPr="00085FF8">
              <w:t>0.16</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70C9076" w14:textId="77777777" w:rsidR="00066DD1" w:rsidRPr="00085FF8" w:rsidRDefault="00066DD1" w:rsidP="00066DD1">
            <w:pPr>
              <w:pStyle w:val="TableText"/>
              <w:spacing w:before="0" w:after="0"/>
              <w:jc w:val="right"/>
            </w:pPr>
            <w:r w:rsidRPr="00085FF8">
              <w:t>-8.17</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80EEB5D" w14:textId="77777777" w:rsidR="00066DD1" w:rsidRPr="00085FF8" w:rsidRDefault="00066DD1" w:rsidP="00066DD1">
            <w:pPr>
              <w:pStyle w:val="TableText"/>
              <w:spacing w:before="0" w:after="0"/>
              <w:jc w:val="right"/>
            </w:pPr>
            <w:r w:rsidRPr="00085FF8">
              <w:t>7.54</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F682938" w14:textId="77777777" w:rsidR="00066DD1" w:rsidRPr="00085FF8" w:rsidRDefault="00066DD1" w:rsidP="00645AC1">
            <w:pPr>
              <w:pStyle w:val="TableText"/>
              <w:spacing w:before="0" w:after="0"/>
              <w:jc w:val="center"/>
            </w:pPr>
          </w:p>
        </w:tc>
      </w:tr>
      <w:tr w:rsidR="00066DD1" w14:paraId="0667E4E3" w14:textId="77777777" w:rsidTr="00AC6872">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93B4817" w14:textId="77777777" w:rsidR="00066DD1" w:rsidRPr="00085FF8" w:rsidRDefault="00066DD1" w:rsidP="00066DD1">
            <w:pPr>
              <w:pStyle w:val="TableText"/>
              <w:spacing w:before="0" w:after="0"/>
            </w:pPr>
          </w:p>
        </w:tc>
        <w:tc>
          <w:tcPr>
            <w:tcW w:w="2880"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49680F" w14:textId="77777777" w:rsidR="00066DD1" w:rsidRPr="00085FF8" w:rsidRDefault="00066DD1" w:rsidP="00066DD1">
            <w:pPr>
              <w:pStyle w:val="TableText"/>
              <w:spacing w:before="0" w:after="0"/>
            </w:pPr>
            <w:proofErr w:type="spellStart"/>
            <w:r w:rsidRPr="00085FF8">
              <w:t>programLower</w:t>
            </w:r>
            <w:proofErr w:type="spellEnd"/>
            <w:r w:rsidRPr="00085FF8">
              <w:t xml:space="preserve"> Murray</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529C8C9" w14:textId="77777777" w:rsidR="00066DD1" w:rsidRPr="00085FF8" w:rsidRDefault="00066DD1" w:rsidP="00066DD1">
            <w:pPr>
              <w:pStyle w:val="TableText"/>
              <w:spacing w:before="0" w:after="0"/>
              <w:jc w:val="right"/>
            </w:pPr>
            <w:r w:rsidRPr="00085FF8">
              <w:t>5.00</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F08AFD9" w14:textId="77777777" w:rsidR="00066DD1" w:rsidRPr="00085FF8" w:rsidRDefault="00066DD1" w:rsidP="00066DD1">
            <w:pPr>
              <w:pStyle w:val="TableText"/>
              <w:spacing w:before="0" w:after="0"/>
              <w:jc w:val="right"/>
            </w:pPr>
            <w:r w:rsidRPr="00085FF8">
              <w:t>1.98</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B4EE6BB" w14:textId="77777777" w:rsidR="00066DD1" w:rsidRPr="00085FF8" w:rsidRDefault="00066DD1" w:rsidP="00066DD1">
            <w:pPr>
              <w:pStyle w:val="TableText"/>
              <w:spacing w:before="0" w:after="0"/>
              <w:jc w:val="right"/>
            </w:pPr>
            <w:r w:rsidRPr="00085FF8">
              <w:t>8.77</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CF6780A" w14:textId="77777777" w:rsidR="00066DD1" w:rsidRPr="00085FF8" w:rsidRDefault="00066DD1" w:rsidP="00645AC1">
            <w:pPr>
              <w:pStyle w:val="TableText"/>
              <w:spacing w:before="0" w:after="0"/>
              <w:jc w:val="center"/>
            </w:pPr>
            <w:r w:rsidRPr="00085FF8">
              <w:t>*</w:t>
            </w:r>
          </w:p>
        </w:tc>
      </w:tr>
      <w:tr w:rsidR="00066DD1" w14:paraId="4644CB5B" w14:textId="77777777" w:rsidTr="00AC6872">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2C8FC3F" w14:textId="77777777" w:rsidR="00066DD1" w:rsidRPr="00085FF8" w:rsidRDefault="00066DD1" w:rsidP="00066DD1">
            <w:pPr>
              <w:pStyle w:val="TableText"/>
              <w:spacing w:before="0" w:after="0"/>
            </w:pPr>
          </w:p>
        </w:tc>
        <w:tc>
          <w:tcPr>
            <w:tcW w:w="2880"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81D8E6" w14:textId="77777777" w:rsidR="00066DD1" w:rsidRPr="00085FF8" w:rsidRDefault="00066DD1" w:rsidP="00066DD1">
            <w:pPr>
              <w:pStyle w:val="TableText"/>
              <w:spacing w:before="0" w:after="0"/>
            </w:pPr>
            <w:proofErr w:type="spellStart"/>
            <w:r w:rsidRPr="00085FF8">
              <w:t>programMurrumbidgee</w:t>
            </w:r>
            <w:proofErr w:type="spellEnd"/>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76ACB7F" w14:textId="77777777" w:rsidR="00066DD1" w:rsidRPr="00085FF8" w:rsidRDefault="00066DD1" w:rsidP="00066DD1">
            <w:pPr>
              <w:pStyle w:val="TableText"/>
              <w:spacing w:before="0" w:after="0"/>
              <w:jc w:val="right"/>
            </w:pPr>
            <w:r w:rsidRPr="00085FF8">
              <w:t>2.79</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70D75BD" w14:textId="77777777" w:rsidR="00066DD1" w:rsidRPr="00085FF8" w:rsidRDefault="00066DD1" w:rsidP="00066DD1">
            <w:pPr>
              <w:pStyle w:val="TableText"/>
              <w:spacing w:before="0" w:after="0"/>
              <w:jc w:val="right"/>
            </w:pPr>
            <w:r w:rsidRPr="00085FF8">
              <w:t>-0.12</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A6AD31D" w14:textId="77777777" w:rsidR="00066DD1" w:rsidRPr="00085FF8" w:rsidRDefault="00066DD1" w:rsidP="00066DD1">
            <w:pPr>
              <w:pStyle w:val="TableText"/>
              <w:spacing w:before="0" w:after="0"/>
              <w:jc w:val="right"/>
            </w:pPr>
            <w:r w:rsidRPr="00085FF8">
              <w:t>6.76</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31D853" w14:textId="77777777" w:rsidR="00066DD1" w:rsidRPr="00085FF8" w:rsidRDefault="00066DD1" w:rsidP="00645AC1">
            <w:pPr>
              <w:pStyle w:val="TableText"/>
              <w:spacing w:before="0" w:after="0"/>
              <w:jc w:val="center"/>
            </w:pPr>
          </w:p>
        </w:tc>
      </w:tr>
      <w:tr w:rsidR="00066DD1" w14:paraId="29E7B3CA" w14:textId="77777777" w:rsidTr="00AC6872">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FED17A3" w14:textId="77777777" w:rsidR="00066DD1" w:rsidRPr="00085FF8" w:rsidRDefault="00066DD1" w:rsidP="00066DD1">
            <w:pPr>
              <w:pStyle w:val="TableText"/>
              <w:spacing w:before="0" w:after="0"/>
            </w:pPr>
          </w:p>
        </w:tc>
        <w:tc>
          <w:tcPr>
            <w:tcW w:w="2880"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5B09EE8" w14:textId="77777777" w:rsidR="00066DD1" w:rsidRPr="00085FF8" w:rsidRDefault="00066DD1" w:rsidP="00066DD1">
            <w:pPr>
              <w:pStyle w:val="TableText"/>
              <w:spacing w:before="0" w:after="0"/>
            </w:pPr>
            <w:proofErr w:type="spellStart"/>
            <w:r w:rsidRPr="00085FF8">
              <w:t>tot_effort</w:t>
            </w:r>
            <w:proofErr w:type="spellEnd"/>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3CD0A30" w14:textId="77777777" w:rsidR="00066DD1" w:rsidRPr="00085FF8" w:rsidRDefault="00066DD1" w:rsidP="00066DD1">
            <w:pPr>
              <w:pStyle w:val="TableText"/>
              <w:spacing w:before="0" w:after="0"/>
              <w:jc w:val="right"/>
            </w:pPr>
            <w:r w:rsidRPr="00085FF8">
              <w:t>13.97</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C0CC076" w14:textId="77777777" w:rsidR="00066DD1" w:rsidRPr="00085FF8" w:rsidRDefault="00066DD1" w:rsidP="00066DD1">
            <w:pPr>
              <w:pStyle w:val="TableText"/>
              <w:spacing w:before="0" w:after="0"/>
              <w:jc w:val="right"/>
            </w:pPr>
            <w:r w:rsidRPr="00085FF8">
              <w:t>-0.89</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0402D6F" w14:textId="77777777" w:rsidR="00066DD1" w:rsidRPr="00085FF8" w:rsidRDefault="00066DD1" w:rsidP="00066DD1">
            <w:pPr>
              <w:pStyle w:val="TableText"/>
              <w:spacing w:before="0" w:after="0"/>
              <w:jc w:val="right"/>
            </w:pPr>
            <w:r w:rsidRPr="00085FF8">
              <w:t>29.59</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91BC881" w14:textId="77777777" w:rsidR="00066DD1" w:rsidRPr="00085FF8" w:rsidRDefault="00066DD1" w:rsidP="00645AC1">
            <w:pPr>
              <w:pStyle w:val="TableText"/>
              <w:spacing w:before="0" w:after="0"/>
              <w:jc w:val="center"/>
            </w:pPr>
          </w:p>
        </w:tc>
      </w:tr>
    </w:tbl>
    <w:p w14:paraId="2CE30EA1" w14:textId="721A1000" w:rsidR="0075730F" w:rsidRDefault="00B067B6" w:rsidP="00B067B6">
      <w:pPr>
        <w:pStyle w:val="AppendixHeading3"/>
      </w:pPr>
      <w:r>
        <w:t>L</w:t>
      </w:r>
      <w:r w:rsidR="0075730F">
        <w:t xml:space="preserve">arval </w:t>
      </w:r>
      <w:r>
        <w:t>a</w:t>
      </w:r>
      <w:r w:rsidR="0075730F">
        <w:t>bundance</w:t>
      </w:r>
      <w:r w:rsidR="00066DD1">
        <w:t xml:space="preserve"> (</w:t>
      </w:r>
      <w:proofErr w:type="spellStart"/>
      <w:r w:rsidR="00066DD1">
        <w:t>analysis_id</w:t>
      </w:r>
      <w:proofErr w:type="spellEnd"/>
      <w:r w:rsidR="00066DD1">
        <w:t xml:space="preserve"> </w:t>
      </w:r>
      <w:proofErr w:type="spellStart"/>
      <w:r w:rsidR="00066DD1">
        <w:t>larvaAbund</w:t>
      </w:r>
      <w:proofErr w:type="spellEnd"/>
      <w:r w:rsidR="00066DD1">
        <w:t>)</w:t>
      </w:r>
    </w:p>
    <w:p w14:paraId="1DEB9443" w14:textId="739AAB64" w:rsidR="00AC6872" w:rsidRDefault="00085FF8" w:rsidP="008248E5">
      <w:pPr>
        <w:pStyle w:val="CaptionTable"/>
      </w:pPr>
      <w:bookmarkStart w:id="231" w:name="_Toc76050251"/>
      <w:r>
        <w:t xml:space="preserve">Table </w:t>
      </w:r>
      <w:r>
        <w:fldChar w:fldCharType="begin" w:fldLock="1"/>
      </w:r>
      <w:r>
        <w:instrText>STYLEREF 9 \s</w:instrText>
      </w:r>
      <w:r>
        <w:fldChar w:fldCharType="separate"/>
      </w:r>
      <w:r w:rsidR="000F6224">
        <w:rPr>
          <w:noProof/>
        </w:rPr>
        <w:t>A</w:t>
      </w:r>
      <w:r>
        <w:fldChar w:fldCharType="end"/>
      </w:r>
      <w:r w:rsidR="007232D6">
        <w:t>.</w:t>
      </w:r>
      <w:r>
        <w:fldChar w:fldCharType="begin"/>
      </w:r>
      <w:r>
        <w:instrText>SEQ ApxTable \* ARABIC \s 9</w:instrText>
      </w:r>
      <w:r>
        <w:fldChar w:fldCharType="separate"/>
      </w:r>
      <w:r w:rsidR="00AC66FC">
        <w:rPr>
          <w:noProof/>
        </w:rPr>
        <w:t>2</w:t>
      </w:r>
      <w:r>
        <w:fldChar w:fldCharType="end"/>
      </w:r>
      <w:r>
        <w:t xml:space="preserve"> </w:t>
      </w:r>
      <w:bookmarkStart w:id="232" w:name="X28cc5a92bfb596cc868a1dc77f0b9abb04254c9"/>
      <w:r w:rsidR="0075730F">
        <w:t>Statistical results for larval abundance</w:t>
      </w:r>
      <w:bookmarkEnd w:id="231"/>
    </w:p>
    <w:p w14:paraId="1DB4F9B4" w14:textId="2C539799" w:rsidR="0075730F" w:rsidRDefault="0075730F" w:rsidP="007232D6">
      <w:pPr>
        <w:pStyle w:val="CaptionNote"/>
      </w:pPr>
      <w:r>
        <w:t xml:space="preserve">* </w:t>
      </w:r>
      <w:proofErr w:type="gramStart"/>
      <w:r>
        <w:t>indicates</w:t>
      </w:r>
      <w:proofErr w:type="gramEnd"/>
      <w:r>
        <w:t xml:space="preserve"> C95%CrI does not include 0</w:t>
      </w:r>
      <w:bookmarkEnd w:id="232"/>
    </w:p>
    <w:tbl>
      <w:tblPr>
        <w:tblW w:w="9374" w:type="dxa"/>
        <w:tblInd w:w="57" w:type="dxa"/>
        <w:tblLayout w:type="fixed"/>
        <w:tblLook w:val="0420" w:firstRow="1" w:lastRow="0" w:firstColumn="0" w:lastColumn="0" w:noHBand="0" w:noVBand="1"/>
      </w:tblPr>
      <w:tblGrid>
        <w:gridCol w:w="1833"/>
        <w:gridCol w:w="3653"/>
        <w:gridCol w:w="972"/>
        <w:gridCol w:w="972"/>
        <w:gridCol w:w="972"/>
        <w:gridCol w:w="972"/>
      </w:tblGrid>
      <w:tr w:rsidR="00066DD1" w14:paraId="7E4DD24E" w14:textId="77777777" w:rsidTr="00AC6872">
        <w:trPr>
          <w:cantSplit/>
          <w:tblHeader/>
        </w:trPr>
        <w:tc>
          <w:tcPr>
            <w:tcW w:w="1833"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11A777DA" w14:textId="77777777" w:rsidR="00066DD1" w:rsidRDefault="00066DD1" w:rsidP="00B00ADD">
            <w:pPr>
              <w:pStyle w:val="ColumnHeading"/>
            </w:pPr>
            <w:proofErr w:type="spellStart"/>
            <w:r>
              <w:t>speciesname</w:t>
            </w:r>
            <w:proofErr w:type="spellEnd"/>
          </w:p>
        </w:tc>
        <w:tc>
          <w:tcPr>
            <w:tcW w:w="3653"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60AD9001" w14:textId="77777777" w:rsidR="00066DD1" w:rsidRDefault="00066DD1" w:rsidP="00B00ADD">
            <w:pPr>
              <w:pStyle w:val="ColumnHeading"/>
            </w:pPr>
            <w:r>
              <w:t>term</w:t>
            </w:r>
          </w:p>
        </w:tc>
        <w:tc>
          <w:tcPr>
            <w:tcW w:w="972"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7D7A5DD6" w14:textId="77777777" w:rsidR="00066DD1" w:rsidRDefault="00066DD1" w:rsidP="00B00ADD">
            <w:pPr>
              <w:pStyle w:val="ColumnHeading"/>
            </w:pPr>
            <w:r>
              <w:t>estimate</w:t>
            </w:r>
          </w:p>
        </w:tc>
        <w:tc>
          <w:tcPr>
            <w:tcW w:w="972"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5A6ED506" w14:textId="77777777" w:rsidR="00066DD1" w:rsidRDefault="00066DD1" w:rsidP="00B00ADD">
            <w:pPr>
              <w:pStyle w:val="ColumnHeading"/>
            </w:pPr>
            <w:r>
              <w:t>lower</w:t>
            </w:r>
          </w:p>
        </w:tc>
        <w:tc>
          <w:tcPr>
            <w:tcW w:w="972"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68EF31CD" w14:textId="77777777" w:rsidR="00066DD1" w:rsidRDefault="00066DD1" w:rsidP="00B00ADD">
            <w:pPr>
              <w:pStyle w:val="ColumnHeading"/>
            </w:pPr>
            <w:r>
              <w:t>upper</w:t>
            </w:r>
          </w:p>
        </w:tc>
        <w:tc>
          <w:tcPr>
            <w:tcW w:w="972"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3B567185" w14:textId="77777777" w:rsidR="00066DD1" w:rsidRDefault="00066DD1" w:rsidP="00B00ADD">
            <w:pPr>
              <w:pStyle w:val="ColumnHeading"/>
            </w:pPr>
            <w:r>
              <w:t>sig</w:t>
            </w:r>
          </w:p>
        </w:tc>
      </w:tr>
      <w:tr w:rsidR="00066DD1" w14:paraId="5DF57643" w14:textId="77777777" w:rsidTr="00AC6872">
        <w:trPr>
          <w:cantSplit/>
        </w:trPr>
        <w:tc>
          <w:tcPr>
            <w:tcW w:w="1833" w:type="dxa"/>
            <w:vMerge w:val="restart"/>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9B3B96F" w14:textId="46BF06AF" w:rsidR="00066DD1" w:rsidRDefault="00066DD1" w:rsidP="00066DD1">
            <w:pPr>
              <w:pStyle w:val="TableText"/>
              <w:spacing w:before="0" w:after="0"/>
            </w:pPr>
            <w:r>
              <w:t xml:space="preserve">Golden </w:t>
            </w:r>
            <w:r w:rsidR="00745927">
              <w:t>perch</w:t>
            </w:r>
          </w:p>
        </w:tc>
        <w:tc>
          <w:tcPr>
            <w:tcW w:w="3653" w:type="dxa"/>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EDDBDAD" w14:textId="77777777" w:rsidR="00066DD1" w:rsidRDefault="00066DD1" w:rsidP="00066DD1">
            <w:pPr>
              <w:pStyle w:val="TableText"/>
              <w:spacing w:before="0" w:after="0"/>
            </w:pPr>
            <w:r>
              <w:t>(Intercept)</w:t>
            </w:r>
          </w:p>
        </w:tc>
        <w:tc>
          <w:tcPr>
            <w:tcW w:w="972" w:type="dxa"/>
            <w:tcBorders>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BC27456" w14:textId="77777777" w:rsidR="00066DD1" w:rsidRDefault="00066DD1" w:rsidP="00066DD1">
            <w:pPr>
              <w:pStyle w:val="TableText"/>
              <w:spacing w:before="0" w:after="0"/>
              <w:jc w:val="right"/>
            </w:pPr>
            <w:r>
              <w:t>-0.34</w:t>
            </w:r>
          </w:p>
        </w:tc>
        <w:tc>
          <w:tcPr>
            <w:tcW w:w="972" w:type="dxa"/>
            <w:tcBorders>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DF5BC97" w14:textId="77777777" w:rsidR="00066DD1" w:rsidRDefault="00066DD1" w:rsidP="00066DD1">
            <w:pPr>
              <w:pStyle w:val="TableText"/>
              <w:spacing w:before="0" w:after="0"/>
              <w:jc w:val="right"/>
            </w:pPr>
            <w:r>
              <w:t>-7.56</w:t>
            </w:r>
          </w:p>
        </w:tc>
        <w:tc>
          <w:tcPr>
            <w:tcW w:w="972" w:type="dxa"/>
            <w:tcBorders>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750D349" w14:textId="77777777" w:rsidR="00066DD1" w:rsidRDefault="00066DD1" w:rsidP="00066DD1">
            <w:pPr>
              <w:pStyle w:val="TableText"/>
              <w:spacing w:before="0" w:after="0"/>
              <w:jc w:val="right"/>
            </w:pPr>
            <w:r>
              <w:t>6.12</w:t>
            </w:r>
          </w:p>
        </w:tc>
        <w:tc>
          <w:tcPr>
            <w:tcW w:w="972" w:type="dxa"/>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C6569D" w14:textId="77777777" w:rsidR="00066DD1" w:rsidRDefault="00066DD1" w:rsidP="00645AC1">
            <w:pPr>
              <w:pStyle w:val="TableText"/>
              <w:spacing w:before="0" w:after="0"/>
              <w:jc w:val="center"/>
            </w:pPr>
          </w:p>
        </w:tc>
      </w:tr>
      <w:tr w:rsidR="00066DD1" w14:paraId="0AC228E1" w14:textId="77777777" w:rsidTr="00AC6872">
        <w:trPr>
          <w:cantSplit/>
        </w:trPr>
        <w:tc>
          <w:tcPr>
            <w:tcW w:w="1833"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2057A02" w14:textId="77777777" w:rsidR="00066DD1" w:rsidRDefault="00066DD1" w:rsidP="00066DD1">
            <w:pPr>
              <w:pStyle w:val="TableText"/>
              <w:spacing w:before="0" w:after="0"/>
            </w:pPr>
          </w:p>
        </w:tc>
        <w:tc>
          <w:tcPr>
            <w:tcW w:w="365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268814" w14:textId="77777777" w:rsidR="00066DD1" w:rsidRDefault="00066DD1" w:rsidP="00066DD1">
            <w:pPr>
              <w:pStyle w:val="TableText"/>
              <w:spacing w:before="0" w:after="0"/>
            </w:pPr>
            <w:proofErr w:type="spellStart"/>
            <w:r>
              <w:t>seven_day_range</w:t>
            </w:r>
            <w:proofErr w:type="spellEnd"/>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C3F2993" w14:textId="77777777" w:rsidR="00066DD1" w:rsidRDefault="00066DD1" w:rsidP="00066DD1">
            <w:pPr>
              <w:pStyle w:val="TableText"/>
              <w:spacing w:before="0" w:after="0"/>
              <w:jc w:val="right"/>
            </w:pPr>
            <w:r>
              <w:t>0.33</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E2AE317" w14:textId="77777777" w:rsidR="00066DD1" w:rsidRDefault="00066DD1" w:rsidP="00066DD1">
            <w:pPr>
              <w:pStyle w:val="TableText"/>
              <w:spacing w:before="0" w:after="0"/>
              <w:jc w:val="right"/>
            </w:pPr>
            <w:r>
              <w:t>-0.52</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E56B867" w14:textId="77777777" w:rsidR="00066DD1" w:rsidRDefault="00066DD1" w:rsidP="00066DD1">
            <w:pPr>
              <w:pStyle w:val="TableText"/>
              <w:spacing w:before="0" w:after="0"/>
              <w:jc w:val="right"/>
            </w:pPr>
            <w:r>
              <w:t>1.18</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ED3976" w14:textId="77777777" w:rsidR="00066DD1" w:rsidRDefault="00066DD1" w:rsidP="00645AC1">
            <w:pPr>
              <w:pStyle w:val="TableText"/>
              <w:spacing w:before="0" w:after="0"/>
              <w:jc w:val="center"/>
            </w:pPr>
          </w:p>
        </w:tc>
      </w:tr>
      <w:tr w:rsidR="00066DD1" w14:paraId="74D3EDB5" w14:textId="77777777" w:rsidTr="00AC6872">
        <w:trPr>
          <w:cantSplit/>
        </w:trPr>
        <w:tc>
          <w:tcPr>
            <w:tcW w:w="1833"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279A363" w14:textId="77777777" w:rsidR="00066DD1" w:rsidRDefault="00066DD1" w:rsidP="00066DD1">
            <w:pPr>
              <w:pStyle w:val="TableText"/>
              <w:spacing w:before="0" w:after="0"/>
            </w:pPr>
          </w:p>
        </w:tc>
        <w:tc>
          <w:tcPr>
            <w:tcW w:w="365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7DBFC5" w14:textId="77777777" w:rsidR="00066DD1" w:rsidRDefault="00066DD1" w:rsidP="00066DD1">
            <w:pPr>
              <w:pStyle w:val="TableText"/>
              <w:spacing w:before="0" w:after="0"/>
            </w:pPr>
            <w:proofErr w:type="spellStart"/>
            <w:r>
              <w:t>days_increasing</w:t>
            </w:r>
            <w:proofErr w:type="spellEnd"/>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632A1E3" w14:textId="77777777" w:rsidR="00066DD1" w:rsidRDefault="00066DD1" w:rsidP="00066DD1">
            <w:pPr>
              <w:pStyle w:val="TableText"/>
              <w:spacing w:before="0" w:after="0"/>
              <w:jc w:val="right"/>
            </w:pPr>
            <w:r>
              <w:t>-0.00</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F797095" w14:textId="77777777" w:rsidR="00066DD1" w:rsidRDefault="00066DD1" w:rsidP="00066DD1">
            <w:pPr>
              <w:pStyle w:val="TableText"/>
              <w:spacing w:before="0" w:after="0"/>
              <w:jc w:val="right"/>
            </w:pPr>
            <w:r>
              <w:t>-0.36</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0E0EC48" w14:textId="77777777" w:rsidR="00066DD1" w:rsidRDefault="00066DD1" w:rsidP="00066DD1">
            <w:pPr>
              <w:pStyle w:val="TableText"/>
              <w:spacing w:before="0" w:after="0"/>
              <w:jc w:val="right"/>
            </w:pPr>
            <w:r>
              <w:t>0.36</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D54C11" w14:textId="77777777" w:rsidR="00066DD1" w:rsidRDefault="00066DD1" w:rsidP="00645AC1">
            <w:pPr>
              <w:pStyle w:val="TableText"/>
              <w:spacing w:before="0" w:after="0"/>
              <w:jc w:val="center"/>
            </w:pPr>
          </w:p>
        </w:tc>
      </w:tr>
      <w:tr w:rsidR="00066DD1" w14:paraId="25F95495" w14:textId="77777777" w:rsidTr="00AC6872">
        <w:trPr>
          <w:cantSplit/>
        </w:trPr>
        <w:tc>
          <w:tcPr>
            <w:tcW w:w="1833"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E38FDB8" w14:textId="77777777" w:rsidR="00066DD1" w:rsidRDefault="00066DD1" w:rsidP="00066DD1">
            <w:pPr>
              <w:pStyle w:val="TableText"/>
              <w:spacing w:before="0" w:after="0"/>
            </w:pPr>
          </w:p>
        </w:tc>
        <w:tc>
          <w:tcPr>
            <w:tcW w:w="365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B6A5E9A" w14:textId="77777777" w:rsidR="00066DD1" w:rsidRDefault="00066DD1" w:rsidP="00066DD1">
            <w:pPr>
              <w:pStyle w:val="TableText"/>
              <w:spacing w:before="0" w:after="0"/>
            </w:pPr>
            <w:proofErr w:type="spellStart"/>
            <w:r>
              <w:t>seven_day_median</w:t>
            </w:r>
            <w:proofErr w:type="spellEnd"/>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ABC0865" w14:textId="77777777" w:rsidR="00066DD1" w:rsidRDefault="00066DD1" w:rsidP="00066DD1">
            <w:pPr>
              <w:pStyle w:val="TableText"/>
              <w:spacing w:before="0" w:after="0"/>
              <w:jc w:val="right"/>
            </w:pPr>
            <w:r>
              <w:t>-2.24</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A9AEB58" w14:textId="77777777" w:rsidR="00066DD1" w:rsidRDefault="00066DD1" w:rsidP="00066DD1">
            <w:pPr>
              <w:pStyle w:val="TableText"/>
              <w:spacing w:before="0" w:after="0"/>
              <w:jc w:val="right"/>
            </w:pPr>
            <w:r>
              <w:t>-2.92</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4439B50" w14:textId="77777777" w:rsidR="00066DD1" w:rsidRDefault="00066DD1" w:rsidP="00066DD1">
            <w:pPr>
              <w:pStyle w:val="TableText"/>
              <w:spacing w:before="0" w:after="0"/>
              <w:jc w:val="right"/>
            </w:pPr>
            <w:r>
              <w:t>-1.39</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0AA07C8" w14:textId="77777777" w:rsidR="00066DD1" w:rsidRDefault="00066DD1" w:rsidP="00645AC1">
            <w:pPr>
              <w:pStyle w:val="TableText"/>
              <w:spacing w:before="0" w:after="0"/>
              <w:jc w:val="center"/>
            </w:pPr>
            <w:r>
              <w:t>*</w:t>
            </w:r>
          </w:p>
        </w:tc>
      </w:tr>
      <w:tr w:rsidR="00066DD1" w14:paraId="45B9E75B" w14:textId="77777777" w:rsidTr="00AC6872">
        <w:trPr>
          <w:cantSplit/>
        </w:trPr>
        <w:tc>
          <w:tcPr>
            <w:tcW w:w="1833"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AAB7F9A" w14:textId="77777777" w:rsidR="00066DD1" w:rsidRDefault="00066DD1" w:rsidP="00066DD1">
            <w:pPr>
              <w:pStyle w:val="TableText"/>
              <w:spacing w:before="0" w:after="0"/>
            </w:pPr>
          </w:p>
        </w:tc>
        <w:tc>
          <w:tcPr>
            <w:tcW w:w="365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4AFEF3" w14:textId="77777777" w:rsidR="00066DD1" w:rsidRDefault="00066DD1" w:rsidP="00066DD1">
            <w:pPr>
              <w:pStyle w:val="TableText"/>
              <w:spacing w:before="0" w:after="0"/>
            </w:pPr>
            <w:proofErr w:type="spellStart"/>
            <w:r>
              <w:t>programLower</w:t>
            </w:r>
            <w:proofErr w:type="spellEnd"/>
            <w:r>
              <w:t xml:space="preserve"> Murray</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8239F79" w14:textId="77777777" w:rsidR="00066DD1" w:rsidRDefault="00066DD1" w:rsidP="00066DD1">
            <w:pPr>
              <w:pStyle w:val="TableText"/>
              <w:spacing w:before="0" w:after="0"/>
              <w:jc w:val="right"/>
            </w:pPr>
            <w:r>
              <w:t>-2.38</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9A9ADB6" w14:textId="77777777" w:rsidR="00066DD1" w:rsidRDefault="00066DD1" w:rsidP="00066DD1">
            <w:pPr>
              <w:pStyle w:val="TableText"/>
              <w:spacing w:before="0" w:after="0"/>
              <w:jc w:val="right"/>
            </w:pPr>
            <w:r>
              <w:t>-8.72</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D7A0745" w14:textId="77777777" w:rsidR="00066DD1" w:rsidRDefault="00066DD1" w:rsidP="00066DD1">
            <w:pPr>
              <w:pStyle w:val="TableText"/>
              <w:spacing w:before="0" w:after="0"/>
              <w:jc w:val="right"/>
            </w:pPr>
            <w:r>
              <w:t>3.54</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D75A7FA" w14:textId="77777777" w:rsidR="00066DD1" w:rsidRDefault="00066DD1" w:rsidP="00645AC1">
            <w:pPr>
              <w:pStyle w:val="TableText"/>
              <w:spacing w:before="0" w:after="0"/>
              <w:jc w:val="center"/>
            </w:pPr>
          </w:p>
        </w:tc>
      </w:tr>
      <w:tr w:rsidR="00066DD1" w14:paraId="4D08C863" w14:textId="77777777" w:rsidTr="00AC6872">
        <w:trPr>
          <w:cantSplit/>
        </w:trPr>
        <w:tc>
          <w:tcPr>
            <w:tcW w:w="1833"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733D132" w14:textId="77777777" w:rsidR="00066DD1" w:rsidRDefault="00066DD1" w:rsidP="00066DD1">
            <w:pPr>
              <w:pStyle w:val="TableText"/>
              <w:spacing w:before="0" w:after="0"/>
            </w:pPr>
          </w:p>
        </w:tc>
        <w:tc>
          <w:tcPr>
            <w:tcW w:w="365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9ED46F3" w14:textId="77777777" w:rsidR="00066DD1" w:rsidRDefault="00066DD1" w:rsidP="00066DD1">
            <w:pPr>
              <w:pStyle w:val="TableText"/>
              <w:spacing w:before="0" w:after="0"/>
            </w:pPr>
            <w:proofErr w:type="spellStart"/>
            <w:r>
              <w:t>programMurrumbidgee</w:t>
            </w:r>
            <w:proofErr w:type="spellEnd"/>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EC7C5AB" w14:textId="77777777" w:rsidR="00066DD1" w:rsidRDefault="00066DD1" w:rsidP="00066DD1">
            <w:pPr>
              <w:pStyle w:val="TableText"/>
              <w:spacing w:before="0" w:after="0"/>
              <w:jc w:val="right"/>
            </w:pPr>
            <w:r>
              <w:t>-2.55</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0F738D1" w14:textId="77777777" w:rsidR="00066DD1" w:rsidRDefault="00066DD1" w:rsidP="00066DD1">
            <w:pPr>
              <w:pStyle w:val="TableText"/>
              <w:spacing w:before="0" w:after="0"/>
              <w:jc w:val="right"/>
            </w:pPr>
            <w:r>
              <w:t>-5.92</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74B81F8" w14:textId="77777777" w:rsidR="00066DD1" w:rsidRDefault="00066DD1" w:rsidP="00066DD1">
            <w:pPr>
              <w:pStyle w:val="TableText"/>
              <w:spacing w:before="0" w:after="0"/>
              <w:jc w:val="right"/>
            </w:pPr>
            <w:r>
              <w:t>0.89</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C5CAFA" w14:textId="77777777" w:rsidR="00066DD1" w:rsidRDefault="00066DD1" w:rsidP="00645AC1">
            <w:pPr>
              <w:pStyle w:val="TableText"/>
              <w:spacing w:before="0" w:after="0"/>
              <w:jc w:val="center"/>
            </w:pPr>
          </w:p>
        </w:tc>
      </w:tr>
      <w:tr w:rsidR="00066DD1" w14:paraId="6441E9F3" w14:textId="77777777" w:rsidTr="00AC6872">
        <w:trPr>
          <w:cantSplit/>
        </w:trPr>
        <w:tc>
          <w:tcPr>
            <w:tcW w:w="1833"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26A8CDC" w14:textId="77777777" w:rsidR="00066DD1" w:rsidRDefault="00066DD1" w:rsidP="00066DD1">
            <w:pPr>
              <w:pStyle w:val="TableText"/>
              <w:spacing w:before="0" w:after="0"/>
            </w:pPr>
          </w:p>
        </w:tc>
        <w:tc>
          <w:tcPr>
            <w:tcW w:w="365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CAA9BB5" w14:textId="77777777" w:rsidR="00066DD1" w:rsidRDefault="00066DD1" w:rsidP="00066DD1">
            <w:pPr>
              <w:pStyle w:val="TableText"/>
              <w:spacing w:before="0" w:after="0"/>
            </w:pPr>
            <w:proofErr w:type="spellStart"/>
            <w:r>
              <w:t>ad_cpue</w:t>
            </w:r>
            <w:proofErr w:type="spellEnd"/>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82422AF" w14:textId="77777777" w:rsidR="00066DD1" w:rsidRDefault="00066DD1" w:rsidP="00066DD1">
            <w:pPr>
              <w:pStyle w:val="TableText"/>
              <w:spacing w:before="0" w:after="0"/>
              <w:jc w:val="right"/>
            </w:pPr>
            <w:r>
              <w:t>0.07</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D534254" w14:textId="77777777" w:rsidR="00066DD1" w:rsidRDefault="00066DD1" w:rsidP="00066DD1">
            <w:pPr>
              <w:pStyle w:val="TableText"/>
              <w:spacing w:before="0" w:after="0"/>
              <w:jc w:val="right"/>
            </w:pPr>
            <w:r>
              <w:t>-0.29</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E24778B" w14:textId="77777777" w:rsidR="00066DD1" w:rsidRDefault="00066DD1" w:rsidP="00066DD1">
            <w:pPr>
              <w:pStyle w:val="TableText"/>
              <w:spacing w:before="0" w:after="0"/>
              <w:jc w:val="right"/>
            </w:pPr>
            <w:r>
              <w:t>0.48</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0AE00B" w14:textId="77777777" w:rsidR="00066DD1" w:rsidRDefault="00066DD1" w:rsidP="00645AC1">
            <w:pPr>
              <w:pStyle w:val="TableText"/>
              <w:spacing w:before="0" w:after="0"/>
              <w:jc w:val="center"/>
            </w:pPr>
          </w:p>
        </w:tc>
      </w:tr>
      <w:tr w:rsidR="00066DD1" w14:paraId="12FEB29C" w14:textId="77777777" w:rsidTr="00AC6872">
        <w:trPr>
          <w:cantSplit/>
        </w:trPr>
        <w:tc>
          <w:tcPr>
            <w:tcW w:w="1833"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59A2124" w14:textId="51D53954" w:rsidR="00066DD1" w:rsidRDefault="00066DD1" w:rsidP="00066DD1">
            <w:pPr>
              <w:pStyle w:val="TableText"/>
              <w:spacing w:before="0" w:after="0"/>
            </w:pPr>
            <w:r>
              <w:t xml:space="preserve">Silver </w:t>
            </w:r>
            <w:r w:rsidR="00745927">
              <w:t>perch</w:t>
            </w:r>
          </w:p>
        </w:tc>
        <w:tc>
          <w:tcPr>
            <w:tcW w:w="365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F61628" w14:textId="77777777" w:rsidR="00066DD1" w:rsidRDefault="00066DD1" w:rsidP="00066DD1">
            <w:pPr>
              <w:pStyle w:val="TableText"/>
              <w:spacing w:before="0" w:after="0"/>
            </w:pPr>
            <w:r>
              <w:t>(Intercept)</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FBCB938" w14:textId="77777777" w:rsidR="00066DD1" w:rsidRDefault="00066DD1" w:rsidP="00066DD1">
            <w:pPr>
              <w:pStyle w:val="TableText"/>
              <w:spacing w:before="0" w:after="0"/>
              <w:jc w:val="right"/>
            </w:pPr>
            <w:r>
              <w:t>-3.61</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61A9E7E" w14:textId="77777777" w:rsidR="00066DD1" w:rsidRDefault="00066DD1" w:rsidP="00066DD1">
            <w:pPr>
              <w:pStyle w:val="TableText"/>
              <w:spacing w:before="0" w:after="0"/>
              <w:jc w:val="right"/>
            </w:pPr>
            <w:r>
              <w:t>-10.56</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63F1912" w14:textId="77777777" w:rsidR="00066DD1" w:rsidRDefault="00066DD1" w:rsidP="00066DD1">
            <w:pPr>
              <w:pStyle w:val="TableText"/>
              <w:spacing w:before="0" w:after="0"/>
              <w:jc w:val="right"/>
            </w:pPr>
            <w:r>
              <w:t>3.72</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B1A474" w14:textId="77777777" w:rsidR="00066DD1" w:rsidRDefault="00066DD1" w:rsidP="00645AC1">
            <w:pPr>
              <w:pStyle w:val="TableText"/>
              <w:spacing w:before="0" w:after="0"/>
              <w:jc w:val="center"/>
            </w:pPr>
          </w:p>
        </w:tc>
      </w:tr>
      <w:tr w:rsidR="00066DD1" w14:paraId="44CA7888" w14:textId="77777777" w:rsidTr="00AC6872">
        <w:trPr>
          <w:cantSplit/>
        </w:trPr>
        <w:tc>
          <w:tcPr>
            <w:tcW w:w="1833"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6E502D0" w14:textId="77777777" w:rsidR="00066DD1" w:rsidRDefault="00066DD1" w:rsidP="00066DD1">
            <w:pPr>
              <w:pStyle w:val="TableText"/>
              <w:spacing w:before="0" w:after="0"/>
            </w:pPr>
          </w:p>
        </w:tc>
        <w:tc>
          <w:tcPr>
            <w:tcW w:w="365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AA99404" w14:textId="77777777" w:rsidR="00066DD1" w:rsidRDefault="00066DD1" w:rsidP="00066DD1">
            <w:pPr>
              <w:pStyle w:val="TableText"/>
              <w:spacing w:before="0" w:after="0"/>
            </w:pPr>
            <w:proofErr w:type="spellStart"/>
            <w:r>
              <w:t>seven_day_range</w:t>
            </w:r>
            <w:proofErr w:type="spellEnd"/>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6A04EF9" w14:textId="77777777" w:rsidR="00066DD1" w:rsidRDefault="00066DD1" w:rsidP="00066DD1">
            <w:pPr>
              <w:pStyle w:val="TableText"/>
              <w:spacing w:before="0" w:after="0"/>
              <w:jc w:val="right"/>
            </w:pPr>
            <w:r>
              <w:t>0.55</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F02610D" w14:textId="77777777" w:rsidR="00066DD1" w:rsidRDefault="00066DD1" w:rsidP="00066DD1">
            <w:pPr>
              <w:pStyle w:val="TableText"/>
              <w:spacing w:before="0" w:after="0"/>
              <w:jc w:val="right"/>
            </w:pPr>
            <w:r>
              <w:t>-0.20</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9520B36" w14:textId="77777777" w:rsidR="00066DD1" w:rsidRDefault="00066DD1" w:rsidP="00066DD1">
            <w:pPr>
              <w:pStyle w:val="TableText"/>
              <w:spacing w:before="0" w:after="0"/>
              <w:jc w:val="right"/>
            </w:pPr>
            <w:r>
              <w:t>1.31</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B84E824" w14:textId="77777777" w:rsidR="00066DD1" w:rsidRDefault="00066DD1" w:rsidP="00645AC1">
            <w:pPr>
              <w:pStyle w:val="TableText"/>
              <w:spacing w:before="0" w:after="0"/>
              <w:jc w:val="center"/>
            </w:pPr>
          </w:p>
        </w:tc>
      </w:tr>
      <w:tr w:rsidR="00066DD1" w14:paraId="2A468D09" w14:textId="77777777" w:rsidTr="00AC6872">
        <w:trPr>
          <w:cantSplit/>
        </w:trPr>
        <w:tc>
          <w:tcPr>
            <w:tcW w:w="1833"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9F98F60" w14:textId="77777777" w:rsidR="00066DD1" w:rsidRDefault="00066DD1" w:rsidP="00066DD1">
            <w:pPr>
              <w:pStyle w:val="TableText"/>
              <w:spacing w:before="0" w:after="0"/>
            </w:pPr>
          </w:p>
        </w:tc>
        <w:tc>
          <w:tcPr>
            <w:tcW w:w="365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FE4F43" w14:textId="77777777" w:rsidR="00066DD1" w:rsidRDefault="00066DD1" w:rsidP="00066DD1">
            <w:pPr>
              <w:pStyle w:val="TableText"/>
              <w:spacing w:before="0" w:after="0"/>
            </w:pPr>
            <w:proofErr w:type="spellStart"/>
            <w:r>
              <w:t>days_increasing</w:t>
            </w:r>
            <w:proofErr w:type="spellEnd"/>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8337AB5" w14:textId="77777777" w:rsidR="00066DD1" w:rsidRDefault="00066DD1" w:rsidP="00066DD1">
            <w:pPr>
              <w:pStyle w:val="TableText"/>
              <w:spacing w:before="0" w:after="0"/>
              <w:jc w:val="right"/>
            </w:pPr>
            <w:r>
              <w:t>0.04</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9F74286" w14:textId="77777777" w:rsidR="00066DD1" w:rsidRDefault="00066DD1" w:rsidP="00066DD1">
            <w:pPr>
              <w:pStyle w:val="TableText"/>
              <w:spacing w:before="0" w:after="0"/>
              <w:jc w:val="right"/>
            </w:pPr>
            <w:r>
              <w:t>-0.42</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DC00789" w14:textId="77777777" w:rsidR="00066DD1" w:rsidRDefault="00066DD1" w:rsidP="00066DD1">
            <w:pPr>
              <w:pStyle w:val="TableText"/>
              <w:spacing w:before="0" w:after="0"/>
              <w:jc w:val="right"/>
            </w:pPr>
            <w:r>
              <w:t>0.48</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EE1272" w14:textId="77777777" w:rsidR="00066DD1" w:rsidRDefault="00066DD1" w:rsidP="00645AC1">
            <w:pPr>
              <w:pStyle w:val="TableText"/>
              <w:spacing w:before="0" w:after="0"/>
              <w:jc w:val="center"/>
            </w:pPr>
          </w:p>
        </w:tc>
      </w:tr>
      <w:tr w:rsidR="00066DD1" w14:paraId="69781BD6" w14:textId="77777777" w:rsidTr="00AC6872">
        <w:trPr>
          <w:cantSplit/>
        </w:trPr>
        <w:tc>
          <w:tcPr>
            <w:tcW w:w="1833"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3CAF10C" w14:textId="77777777" w:rsidR="00066DD1" w:rsidRDefault="00066DD1" w:rsidP="00066DD1">
            <w:pPr>
              <w:pStyle w:val="TableText"/>
              <w:spacing w:before="0" w:after="0"/>
            </w:pPr>
          </w:p>
        </w:tc>
        <w:tc>
          <w:tcPr>
            <w:tcW w:w="365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B8E177A" w14:textId="77777777" w:rsidR="00066DD1" w:rsidRDefault="00066DD1" w:rsidP="00066DD1">
            <w:pPr>
              <w:pStyle w:val="TableText"/>
              <w:spacing w:before="0" w:after="0"/>
            </w:pPr>
            <w:proofErr w:type="spellStart"/>
            <w:r>
              <w:t>seven_day_median</w:t>
            </w:r>
            <w:proofErr w:type="spellEnd"/>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5276D0D" w14:textId="77777777" w:rsidR="00066DD1" w:rsidRDefault="00066DD1" w:rsidP="00066DD1">
            <w:pPr>
              <w:pStyle w:val="TableText"/>
              <w:spacing w:before="0" w:after="0"/>
              <w:jc w:val="right"/>
            </w:pPr>
            <w:r>
              <w:t>-1.06</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48F5B5F" w14:textId="77777777" w:rsidR="00066DD1" w:rsidRDefault="00066DD1" w:rsidP="00066DD1">
            <w:pPr>
              <w:pStyle w:val="TableText"/>
              <w:spacing w:before="0" w:after="0"/>
              <w:jc w:val="right"/>
            </w:pPr>
            <w:r>
              <w:t>-2.79</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AB12893" w14:textId="77777777" w:rsidR="00066DD1" w:rsidRDefault="00066DD1" w:rsidP="00066DD1">
            <w:pPr>
              <w:pStyle w:val="TableText"/>
              <w:spacing w:before="0" w:after="0"/>
              <w:jc w:val="right"/>
            </w:pPr>
            <w:r>
              <w:t>0.64</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6E59CF" w14:textId="77777777" w:rsidR="00066DD1" w:rsidRDefault="00066DD1" w:rsidP="00645AC1">
            <w:pPr>
              <w:pStyle w:val="TableText"/>
              <w:spacing w:before="0" w:after="0"/>
              <w:jc w:val="center"/>
            </w:pPr>
          </w:p>
        </w:tc>
      </w:tr>
      <w:tr w:rsidR="00066DD1" w14:paraId="5E070C4B" w14:textId="77777777" w:rsidTr="00AC6872">
        <w:trPr>
          <w:cantSplit/>
        </w:trPr>
        <w:tc>
          <w:tcPr>
            <w:tcW w:w="1833"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63F300B" w14:textId="77777777" w:rsidR="00066DD1" w:rsidRDefault="00066DD1" w:rsidP="00066DD1">
            <w:pPr>
              <w:pStyle w:val="TableText"/>
              <w:spacing w:before="0" w:after="0"/>
            </w:pPr>
          </w:p>
        </w:tc>
        <w:tc>
          <w:tcPr>
            <w:tcW w:w="365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22DE4E" w14:textId="77777777" w:rsidR="00066DD1" w:rsidRDefault="00066DD1" w:rsidP="00066DD1">
            <w:pPr>
              <w:pStyle w:val="TableText"/>
              <w:spacing w:before="0" w:after="0"/>
            </w:pPr>
            <w:proofErr w:type="spellStart"/>
            <w:r>
              <w:t>programLower</w:t>
            </w:r>
            <w:proofErr w:type="spellEnd"/>
            <w:r>
              <w:t xml:space="preserve"> Murray</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1B714AD" w14:textId="77777777" w:rsidR="00066DD1" w:rsidRDefault="00066DD1" w:rsidP="00066DD1">
            <w:pPr>
              <w:pStyle w:val="TableText"/>
              <w:spacing w:before="0" w:after="0"/>
              <w:jc w:val="right"/>
            </w:pPr>
            <w:r>
              <w:t>0.12</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7A10F7B" w14:textId="77777777" w:rsidR="00066DD1" w:rsidRDefault="00066DD1" w:rsidP="00066DD1">
            <w:pPr>
              <w:pStyle w:val="TableText"/>
              <w:spacing w:before="0" w:after="0"/>
              <w:jc w:val="right"/>
            </w:pPr>
            <w:r>
              <w:t>-3.54</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8DBD6D5" w14:textId="77777777" w:rsidR="00066DD1" w:rsidRDefault="00066DD1" w:rsidP="00066DD1">
            <w:pPr>
              <w:pStyle w:val="TableText"/>
              <w:spacing w:before="0" w:after="0"/>
              <w:jc w:val="right"/>
            </w:pPr>
            <w:r>
              <w:t>3.71</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CD962E" w14:textId="77777777" w:rsidR="00066DD1" w:rsidRDefault="00066DD1" w:rsidP="00645AC1">
            <w:pPr>
              <w:pStyle w:val="TableText"/>
              <w:spacing w:before="0" w:after="0"/>
              <w:jc w:val="center"/>
            </w:pPr>
          </w:p>
        </w:tc>
      </w:tr>
      <w:tr w:rsidR="00066DD1" w14:paraId="0201BB4D" w14:textId="77777777" w:rsidTr="00AC6872">
        <w:trPr>
          <w:cantSplit/>
        </w:trPr>
        <w:tc>
          <w:tcPr>
            <w:tcW w:w="1833"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647CEFF" w14:textId="77777777" w:rsidR="00066DD1" w:rsidRDefault="00066DD1" w:rsidP="00066DD1">
            <w:pPr>
              <w:pStyle w:val="TableText"/>
              <w:spacing w:before="0" w:after="0"/>
            </w:pPr>
          </w:p>
        </w:tc>
        <w:tc>
          <w:tcPr>
            <w:tcW w:w="365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DCCFC7" w14:textId="77777777" w:rsidR="00066DD1" w:rsidRDefault="00066DD1" w:rsidP="00066DD1">
            <w:pPr>
              <w:pStyle w:val="TableText"/>
              <w:spacing w:before="0" w:after="0"/>
            </w:pPr>
            <w:proofErr w:type="spellStart"/>
            <w:r>
              <w:t>ad_cpue</w:t>
            </w:r>
            <w:proofErr w:type="spellEnd"/>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11BAF2E" w14:textId="77777777" w:rsidR="00066DD1" w:rsidRDefault="00066DD1" w:rsidP="00066DD1">
            <w:pPr>
              <w:pStyle w:val="TableText"/>
              <w:spacing w:before="0" w:after="0"/>
              <w:jc w:val="right"/>
            </w:pPr>
            <w:r>
              <w:t>0.57</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E1C3FCC" w14:textId="77777777" w:rsidR="00066DD1" w:rsidRDefault="00066DD1" w:rsidP="00066DD1">
            <w:pPr>
              <w:pStyle w:val="TableText"/>
              <w:spacing w:before="0" w:after="0"/>
              <w:jc w:val="right"/>
            </w:pPr>
            <w:r>
              <w:t>-1.85</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CC81E8B" w14:textId="77777777" w:rsidR="00066DD1" w:rsidRDefault="00066DD1" w:rsidP="00066DD1">
            <w:pPr>
              <w:pStyle w:val="TableText"/>
              <w:spacing w:before="0" w:after="0"/>
              <w:jc w:val="right"/>
            </w:pPr>
            <w:r>
              <w:t>2.76</w:t>
            </w:r>
          </w:p>
        </w:tc>
        <w:tc>
          <w:tcPr>
            <w:tcW w:w="97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48A57E" w14:textId="77777777" w:rsidR="00066DD1" w:rsidRDefault="00066DD1" w:rsidP="00645AC1">
            <w:pPr>
              <w:pStyle w:val="TableText"/>
              <w:spacing w:before="0" w:after="0"/>
              <w:jc w:val="center"/>
            </w:pPr>
          </w:p>
        </w:tc>
      </w:tr>
    </w:tbl>
    <w:p w14:paraId="56E4C169" w14:textId="6EB5AA52" w:rsidR="0075730F" w:rsidRDefault="0075730F" w:rsidP="00066DD1">
      <w:pPr>
        <w:pStyle w:val="AppendixHeading3"/>
      </w:pPr>
      <w:bookmarkStart w:id="233" w:name="section-26"/>
      <w:bookmarkEnd w:id="233"/>
      <w:r>
        <w:lastRenderedPageBreak/>
        <w:t>Recruit abundance</w:t>
      </w:r>
      <w:r w:rsidR="00C22415">
        <w:t xml:space="preserve"> (</w:t>
      </w:r>
      <w:proofErr w:type="spellStart"/>
      <w:r w:rsidR="00C22415">
        <w:t>analysis_id</w:t>
      </w:r>
      <w:proofErr w:type="spellEnd"/>
      <w:r w:rsidR="00C22415">
        <w:t xml:space="preserve"> recruit)</w:t>
      </w:r>
    </w:p>
    <w:p w14:paraId="6564B145" w14:textId="79FB545F" w:rsidR="00AC6872" w:rsidRDefault="00066DD1" w:rsidP="007232D6">
      <w:pPr>
        <w:pStyle w:val="CaptionTable"/>
        <w:keepLines/>
      </w:pPr>
      <w:bookmarkStart w:id="234" w:name="_Toc76050252"/>
      <w:r>
        <w:t xml:space="preserve">Table </w:t>
      </w:r>
      <w:r>
        <w:fldChar w:fldCharType="begin" w:fldLock="1"/>
      </w:r>
      <w:r>
        <w:instrText>STYLEREF 9 \s</w:instrText>
      </w:r>
      <w:r>
        <w:fldChar w:fldCharType="separate"/>
      </w:r>
      <w:r w:rsidR="000F6224">
        <w:rPr>
          <w:noProof/>
        </w:rPr>
        <w:t>A</w:t>
      </w:r>
      <w:r>
        <w:fldChar w:fldCharType="end"/>
      </w:r>
      <w:r w:rsidR="007232D6">
        <w:t>.</w:t>
      </w:r>
      <w:r>
        <w:fldChar w:fldCharType="begin"/>
      </w:r>
      <w:r>
        <w:instrText>SEQ ApxTable \* ARABIC \s 9</w:instrText>
      </w:r>
      <w:r>
        <w:fldChar w:fldCharType="separate"/>
      </w:r>
      <w:r w:rsidR="00AC66FC">
        <w:rPr>
          <w:noProof/>
        </w:rPr>
        <w:t>3</w:t>
      </w:r>
      <w:r>
        <w:fldChar w:fldCharType="end"/>
      </w:r>
      <w:r>
        <w:t xml:space="preserve"> </w:t>
      </w:r>
      <w:bookmarkStart w:id="235" w:name="X43aff4cb8692da3aee795f87f7e75b919e15ca7"/>
      <w:r w:rsidR="0075730F">
        <w:t>Statistical results for recruit abundance</w:t>
      </w:r>
      <w:bookmarkEnd w:id="234"/>
    </w:p>
    <w:p w14:paraId="20DCC292" w14:textId="0322B41F" w:rsidR="0075730F" w:rsidRDefault="0075730F" w:rsidP="007232D6">
      <w:pPr>
        <w:pStyle w:val="CaptionNote"/>
        <w:keepNext/>
        <w:keepLines/>
      </w:pPr>
      <w:r>
        <w:t xml:space="preserve">* </w:t>
      </w:r>
      <w:proofErr w:type="gramStart"/>
      <w:r>
        <w:t>indicates</w:t>
      </w:r>
      <w:proofErr w:type="gramEnd"/>
      <w:r>
        <w:t xml:space="preserve"> C95%CrI does not include 0</w:t>
      </w:r>
      <w:bookmarkEnd w:id="235"/>
    </w:p>
    <w:tbl>
      <w:tblPr>
        <w:tblW w:w="9647" w:type="dxa"/>
        <w:tblInd w:w="57" w:type="dxa"/>
        <w:tblLayout w:type="fixed"/>
        <w:tblLook w:val="0420" w:firstRow="1" w:lastRow="0" w:firstColumn="0" w:lastColumn="0" w:noHBand="0" w:noVBand="1"/>
      </w:tblPr>
      <w:tblGrid>
        <w:gridCol w:w="1640"/>
        <w:gridCol w:w="4394"/>
        <w:gridCol w:w="993"/>
        <w:gridCol w:w="992"/>
        <w:gridCol w:w="992"/>
        <w:gridCol w:w="636"/>
      </w:tblGrid>
      <w:tr w:rsidR="00C22415" w14:paraId="58F2AADB" w14:textId="77777777" w:rsidTr="00AC6872">
        <w:trPr>
          <w:cantSplit/>
          <w:tblHeader/>
        </w:trPr>
        <w:tc>
          <w:tcPr>
            <w:tcW w:w="1640"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227B29FE" w14:textId="77777777" w:rsidR="00C22415" w:rsidRDefault="00C22415" w:rsidP="00B00ADD">
            <w:pPr>
              <w:pStyle w:val="ColumnHeading"/>
            </w:pPr>
            <w:proofErr w:type="spellStart"/>
            <w:r>
              <w:t>speciesname</w:t>
            </w:r>
            <w:proofErr w:type="spellEnd"/>
          </w:p>
        </w:tc>
        <w:tc>
          <w:tcPr>
            <w:tcW w:w="4394"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6A06C4B2" w14:textId="77777777" w:rsidR="00C22415" w:rsidRDefault="00C22415" w:rsidP="00B00ADD">
            <w:pPr>
              <w:pStyle w:val="ColumnHeading"/>
            </w:pPr>
            <w:r>
              <w:t>term</w:t>
            </w:r>
          </w:p>
        </w:tc>
        <w:tc>
          <w:tcPr>
            <w:tcW w:w="993"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20B4CF2F" w14:textId="77777777" w:rsidR="00C22415" w:rsidRDefault="00C22415" w:rsidP="00B00ADD">
            <w:pPr>
              <w:pStyle w:val="ColumnHeading"/>
            </w:pPr>
            <w:r>
              <w:t>estimate</w:t>
            </w:r>
          </w:p>
        </w:tc>
        <w:tc>
          <w:tcPr>
            <w:tcW w:w="992"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537D14D7" w14:textId="77777777" w:rsidR="00C22415" w:rsidRDefault="00C22415" w:rsidP="00B00ADD">
            <w:pPr>
              <w:pStyle w:val="ColumnHeading"/>
            </w:pPr>
            <w:r>
              <w:t>lower</w:t>
            </w:r>
          </w:p>
        </w:tc>
        <w:tc>
          <w:tcPr>
            <w:tcW w:w="992"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009562FC" w14:textId="77777777" w:rsidR="00C22415" w:rsidRDefault="00C22415" w:rsidP="00B00ADD">
            <w:pPr>
              <w:pStyle w:val="ColumnHeading"/>
            </w:pPr>
            <w:r>
              <w:t>upper</w:t>
            </w:r>
          </w:p>
        </w:tc>
        <w:tc>
          <w:tcPr>
            <w:tcW w:w="636"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7E032014" w14:textId="77777777" w:rsidR="00C22415" w:rsidRDefault="00C22415" w:rsidP="00B00ADD">
            <w:pPr>
              <w:pStyle w:val="ColumnHeading"/>
            </w:pPr>
            <w:r>
              <w:t>sig</w:t>
            </w:r>
          </w:p>
        </w:tc>
      </w:tr>
      <w:tr w:rsidR="00932904" w:rsidRPr="00C22415" w14:paraId="778C733E" w14:textId="77777777" w:rsidTr="00AC6872">
        <w:trPr>
          <w:cantSplit/>
        </w:trPr>
        <w:tc>
          <w:tcPr>
            <w:tcW w:w="1640" w:type="dxa"/>
            <w:vMerge w:val="restart"/>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A23C56E" w14:textId="5137A181" w:rsidR="00932904" w:rsidRPr="00C22415" w:rsidRDefault="00B00ADD" w:rsidP="00932904">
            <w:pPr>
              <w:pStyle w:val="TableText"/>
              <w:keepNext/>
              <w:keepLines/>
              <w:spacing w:before="0" w:after="0"/>
            </w:pPr>
            <w:r>
              <w:t>Common carp</w:t>
            </w:r>
          </w:p>
        </w:tc>
        <w:tc>
          <w:tcPr>
            <w:tcW w:w="4394" w:type="dxa"/>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959D4D1" w14:textId="77777777" w:rsidR="00932904" w:rsidRPr="00C22415" w:rsidRDefault="00932904" w:rsidP="00932904">
            <w:pPr>
              <w:pStyle w:val="TableText"/>
              <w:keepNext/>
              <w:keepLines/>
              <w:spacing w:before="0" w:after="0"/>
            </w:pPr>
            <w:r w:rsidRPr="00C22415">
              <w:t>(Intercept)</w:t>
            </w:r>
          </w:p>
        </w:tc>
        <w:tc>
          <w:tcPr>
            <w:tcW w:w="993" w:type="dxa"/>
            <w:tcBorders>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646372F" w14:textId="6E60D273" w:rsidR="00932904" w:rsidRPr="00932904" w:rsidRDefault="00932904" w:rsidP="00932904">
            <w:pPr>
              <w:pStyle w:val="TableText"/>
              <w:keepNext/>
              <w:keepLines/>
              <w:spacing w:before="0" w:after="0"/>
              <w:jc w:val="right"/>
            </w:pPr>
            <w:r w:rsidRPr="00932904">
              <w:rPr>
                <w:rFonts w:cs="Calibri"/>
              </w:rPr>
              <w:t>2.60</w:t>
            </w:r>
          </w:p>
        </w:tc>
        <w:tc>
          <w:tcPr>
            <w:tcW w:w="992" w:type="dxa"/>
            <w:tcBorders>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EBFD712" w14:textId="4235E001" w:rsidR="00932904" w:rsidRPr="00932904" w:rsidRDefault="00932904" w:rsidP="00932904">
            <w:pPr>
              <w:pStyle w:val="TableText"/>
              <w:keepNext/>
              <w:keepLines/>
              <w:spacing w:before="0" w:after="0"/>
              <w:jc w:val="right"/>
            </w:pPr>
            <w:r w:rsidRPr="00932904">
              <w:rPr>
                <w:rFonts w:cs="Calibri"/>
              </w:rPr>
              <w:t>-26.04</w:t>
            </w:r>
          </w:p>
        </w:tc>
        <w:tc>
          <w:tcPr>
            <w:tcW w:w="992" w:type="dxa"/>
            <w:tcBorders>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AAB4F0" w14:textId="3E63A91C" w:rsidR="00932904" w:rsidRPr="00932904" w:rsidRDefault="00932904" w:rsidP="00932904">
            <w:pPr>
              <w:pStyle w:val="TableText"/>
              <w:keepNext/>
              <w:keepLines/>
              <w:spacing w:before="0" w:after="0"/>
              <w:jc w:val="right"/>
            </w:pPr>
            <w:r w:rsidRPr="00932904">
              <w:rPr>
                <w:rFonts w:cs="Calibri"/>
              </w:rPr>
              <w:t>32.14</w:t>
            </w:r>
          </w:p>
        </w:tc>
        <w:tc>
          <w:tcPr>
            <w:tcW w:w="636" w:type="dxa"/>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EC4E81" w14:textId="77777777" w:rsidR="00932904" w:rsidRPr="00932904" w:rsidRDefault="00932904" w:rsidP="00932904">
            <w:pPr>
              <w:pStyle w:val="TableText"/>
              <w:keepNext/>
              <w:keepLines/>
              <w:spacing w:before="0" w:after="0"/>
              <w:jc w:val="center"/>
            </w:pPr>
          </w:p>
        </w:tc>
      </w:tr>
      <w:tr w:rsidR="00932904" w:rsidRPr="00C22415" w14:paraId="470A86AB"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95741C1" w14:textId="77777777" w:rsidR="00932904" w:rsidRPr="00C22415" w:rsidRDefault="00932904" w:rsidP="00932904">
            <w:pPr>
              <w:pStyle w:val="TableText"/>
              <w:keepNext/>
              <w:keepLines/>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8253BE" w14:textId="77777777" w:rsidR="00932904" w:rsidRPr="00C22415" w:rsidRDefault="00932904" w:rsidP="00932904">
            <w:pPr>
              <w:pStyle w:val="TableText"/>
              <w:keepNext/>
              <w:keepLines/>
              <w:spacing w:before="0" w:after="0"/>
            </w:pPr>
            <w:proofErr w:type="spellStart"/>
            <w:r w:rsidRPr="00C22415">
              <w:t>baseflow_sep_m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9D37690" w14:textId="1BA458F3" w:rsidR="00932904" w:rsidRPr="00932904" w:rsidRDefault="00932904" w:rsidP="00932904">
            <w:pPr>
              <w:pStyle w:val="TableText"/>
              <w:keepNext/>
              <w:keepLines/>
              <w:spacing w:before="0" w:after="0"/>
              <w:jc w:val="right"/>
            </w:pPr>
            <w:r w:rsidRPr="00932904">
              <w:rPr>
                <w:rFonts w:cs="Calibri"/>
              </w:rPr>
              <w:t>-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0786AA6" w14:textId="7A66DB38" w:rsidR="00932904" w:rsidRPr="00932904" w:rsidRDefault="00932904" w:rsidP="00932904">
            <w:pPr>
              <w:pStyle w:val="TableText"/>
              <w:keepNext/>
              <w:keepLines/>
              <w:spacing w:before="0" w:after="0"/>
              <w:jc w:val="right"/>
            </w:pPr>
            <w:r w:rsidRPr="00932904">
              <w:rPr>
                <w:rFonts w:cs="Calibri"/>
              </w:rPr>
              <w:t>-0.8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6A0315A" w14:textId="0B029822" w:rsidR="00932904" w:rsidRPr="00932904" w:rsidRDefault="00932904" w:rsidP="00932904">
            <w:pPr>
              <w:pStyle w:val="TableText"/>
              <w:keepNext/>
              <w:keepLines/>
              <w:spacing w:before="0" w:after="0"/>
              <w:jc w:val="right"/>
            </w:pPr>
            <w:r w:rsidRPr="00932904">
              <w:rPr>
                <w:rFonts w:cs="Calibri"/>
              </w:rPr>
              <w:t>0.6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A923BBD" w14:textId="77777777" w:rsidR="00932904" w:rsidRPr="00932904" w:rsidRDefault="00932904" w:rsidP="00932904">
            <w:pPr>
              <w:pStyle w:val="TableText"/>
              <w:keepNext/>
              <w:keepLines/>
              <w:spacing w:before="0" w:after="0"/>
              <w:jc w:val="center"/>
            </w:pPr>
          </w:p>
        </w:tc>
      </w:tr>
      <w:tr w:rsidR="00932904" w:rsidRPr="00C22415" w14:paraId="71EF4708"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5FF26C5" w14:textId="77777777" w:rsidR="00932904" w:rsidRPr="00C22415" w:rsidRDefault="00932904" w:rsidP="00932904">
            <w:pPr>
              <w:pStyle w:val="TableText"/>
              <w:keepNext/>
              <w:keepLines/>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87F2CCF" w14:textId="77777777" w:rsidR="00932904" w:rsidRPr="00C22415" w:rsidRDefault="00932904" w:rsidP="00932904">
            <w:pPr>
              <w:pStyle w:val="TableText"/>
              <w:keepNext/>
              <w:keepLines/>
              <w:spacing w:before="0" w:after="0"/>
            </w:pPr>
            <w:proofErr w:type="spellStart"/>
            <w:r w:rsidRPr="00C22415">
              <w:t>small_fresh_sep_m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1E6C17C" w14:textId="0E42B3F4" w:rsidR="00932904" w:rsidRPr="00932904" w:rsidRDefault="00932904" w:rsidP="00932904">
            <w:pPr>
              <w:pStyle w:val="TableText"/>
              <w:keepNext/>
              <w:keepLines/>
              <w:spacing w:before="0" w:after="0"/>
              <w:jc w:val="right"/>
            </w:pPr>
            <w:r w:rsidRPr="00932904">
              <w:rPr>
                <w:rFonts w:cs="Calibri"/>
              </w:rPr>
              <w:t>1.4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C99AC67" w14:textId="4D1B26F6" w:rsidR="00932904" w:rsidRPr="00932904" w:rsidRDefault="00932904" w:rsidP="00932904">
            <w:pPr>
              <w:pStyle w:val="TableText"/>
              <w:keepNext/>
              <w:keepLines/>
              <w:spacing w:before="0" w:after="0"/>
              <w:jc w:val="right"/>
            </w:pPr>
            <w:r w:rsidRPr="00932904">
              <w:rPr>
                <w:rFonts w:cs="Calibri"/>
              </w:rPr>
              <w:t>-1.6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E77DD02" w14:textId="4E2882DB" w:rsidR="00932904" w:rsidRPr="00932904" w:rsidRDefault="00932904" w:rsidP="00932904">
            <w:pPr>
              <w:pStyle w:val="TableText"/>
              <w:keepNext/>
              <w:keepLines/>
              <w:spacing w:before="0" w:after="0"/>
              <w:jc w:val="right"/>
            </w:pPr>
            <w:r w:rsidRPr="00932904">
              <w:rPr>
                <w:rFonts w:cs="Calibri"/>
              </w:rPr>
              <w:t>4.4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667DA7" w14:textId="77777777" w:rsidR="00932904" w:rsidRPr="00932904" w:rsidRDefault="00932904" w:rsidP="00932904">
            <w:pPr>
              <w:pStyle w:val="TableText"/>
              <w:keepNext/>
              <w:keepLines/>
              <w:spacing w:before="0" w:after="0"/>
              <w:jc w:val="center"/>
            </w:pPr>
          </w:p>
        </w:tc>
      </w:tr>
      <w:tr w:rsidR="00932904" w:rsidRPr="00C22415" w14:paraId="1EDAD003"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EE497A1" w14:textId="77777777" w:rsidR="00932904" w:rsidRPr="00C22415" w:rsidRDefault="00932904" w:rsidP="00932904">
            <w:pPr>
              <w:pStyle w:val="TableText"/>
              <w:keepNext/>
              <w:keepLines/>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299C452" w14:textId="77777777" w:rsidR="00932904" w:rsidRPr="00C22415" w:rsidRDefault="00932904" w:rsidP="00932904">
            <w:pPr>
              <w:pStyle w:val="TableText"/>
              <w:keepNext/>
              <w:keepLines/>
              <w:spacing w:before="0" w:after="0"/>
            </w:pPr>
            <w:proofErr w:type="spellStart"/>
            <w:r w:rsidRPr="00C22415">
              <w:t>large_fresh_sep_m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00D468C" w14:textId="04C39868" w:rsidR="00932904" w:rsidRPr="00932904" w:rsidRDefault="00932904" w:rsidP="00932904">
            <w:pPr>
              <w:pStyle w:val="TableText"/>
              <w:keepNext/>
              <w:keepLines/>
              <w:spacing w:before="0" w:after="0"/>
              <w:jc w:val="right"/>
            </w:pPr>
            <w:r w:rsidRPr="00932904">
              <w:rPr>
                <w:rFonts w:cs="Calibri"/>
              </w:rPr>
              <w:t>4.4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8582AA6" w14:textId="3134C9B7" w:rsidR="00932904" w:rsidRPr="00932904" w:rsidRDefault="00932904" w:rsidP="00932904">
            <w:pPr>
              <w:pStyle w:val="TableText"/>
              <w:keepNext/>
              <w:keepLines/>
              <w:spacing w:before="0" w:after="0"/>
              <w:jc w:val="right"/>
            </w:pPr>
            <w:r w:rsidRPr="00932904">
              <w:rPr>
                <w:rFonts w:cs="Calibri"/>
              </w:rPr>
              <w:t>0.8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968E837" w14:textId="04ECBADA" w:rsidR="00932904" w:rsidRPr="00932904" w:rsidRDefault="00932904" w:rsidP="00932904">
            <w:pPr>
              <w:pStyle w:val="TableText"/>
              <w:keepNext/>
              <w:keepLines/>
              <w:spacing w:before="0" w:after="0"/>
              <w:jc w:val="right"/>
            </w:pPr>
            <w:r w:rsidRPr="00932904">
              <w:rPr>
                <w:rFonts w:cs="Calibri"/>
              </w:rPr>
              <w:t>8.2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A14B84" w14:textId="218ED398" w:rsidR="00932904" w:rsidRPr="00932904" w:rsidRDefault="00932904" w:rsidP="00932904">
            <w:pPr>
              <w:pStyle w:val="TableText"/>
              <w:keepNext/>
              <w:keepLines/>
              <w:spacing w:before="0" w:after="0"/>
              <w:jc w:val="center"/>
            </w:pPr>
            <w:r w:rsidRPr="00932904">
              <w:rPr>
                <w:rFonts w:cs="Calibri"/>
              </w:rPr>
              <w:t>*</w:t>
            </w:r>
          </w:p>
        </w:tc>
      </w:tr>
      <w:tr w:rsidR="00932904" w:rsidRPr="00C22415" w14:paraId="6DA75960"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87D43C0" w14:textId="77777777" w:rsidR="00932904" w:rsidRPr="00C22415" w:rsidRDefault="00932904" w:rsidP="00932904">
            <w:pPr>
              <w:pStyle w:val="TableText"/>
              <w:keepNext/>
              <w:keepLines/>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9D0A25" w14:textId="77777777" w:rsidR="00932904" w:rsidRPr="00C22415" w:rsidRDefault="00932904" w:rsidP="00932904">
            <w:pPr>
              <w:pStyle w:val="TableText"/>
              <w:keepNext/>
              <w:keepLines/>
              <w:spacing w:before="0" w:after="0"/>
            </w:pPr>
            <w:r w:rsidRPr="00C22415">
              <w:t>change_72h_sep_mar</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B9B0EC7" w14:textId="784A1F32" w:rsidR="00932904" w:rsidRPr="00932904" w:rsidRDefault="00932904" w:rsidP="00932904">
            <w:pPr>
              <w:pStyle w:val="TableText"/>
              <w:keepNext/>
              <w:keepLines/>
              <w:spacing w:before="0" w:after="0"/>
              <w:jc w:val="right"/>
            </w:pPr>
            <w:r w:rsidRPr="00932904">
              <w:rPr>
                <w:rFonts w:cs="Calibri"/>
              </w:rPr>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69299E6" w14:textId="488F824F" w:rsidR="00932904" w:rsidRPr="00932904" w:rsidRDefault="00932904" w:rsidP="00932904">
            <w:pPr>
              <w:pStyle w:val="TableText"/>
              <w:keepNext/>
              <w:keepLines/>
              <w:spacing w:before="0" w:after="0"/>
              <w:jc w:val="right"/>
            </w:pPr>
            <w:r w:rsidRPr="00932904">
              <w:rPr>
                <w:rFonts w:cs="Calibri"/>
              </w:rPr>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126C978" w14:textId="07002063" w:rsidR="00932904" w:rsidRPr="00932904" w:rsidRDefault="00932904" w:rsidP="00932904">
            <w:pPr>
              <w:pStyle w:val="TableText"/>
              <w:keepNext/>
              <w:keepLines/>
              <w:spacing w:before="0" w:after="0"/>
              <w:jc w:val="right"/>
            </w:pPr>
            <w:r w:rsidRPr="00932904">
              <w:rPr>
                <w:rFonts w:cs="Calibri"/>
              </w:rPr>
              <w:t>0.0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0BF449" w14:textId="77777777" w:rsidR="00932904" w:rsidRPr="00932904" w:rsidRDefault="00932904" w:rsidP="00932904">
            <w:pPr>
              <w:pStyle w:val="TableText"/>
              <w:keepNext/>
              <w:keepLines/>
              <w:spacing w:before="0" w:after="0"/>
              <w:jc w:val="center"/>
            </w:pPr>
          </w:p>
        </w:tc>
      </w:tr>
      <w:tr w:rsidR="00932904" w:rsidRPr="00C22415" w14:paraId="7F4B457A"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0644DE0" w14:textId="77777777" w:rsidR="00932904" w:rsidRPr="00C22415" w:rsidRDefault="00932904" w:rsidP="00932904">
            <w:pPr>
              <w:pStyle w:val="TableText"/>
              <w:keepNext/>
              <w:keepLines/>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30C4A5C" w14:textId="77777777" w:rsidR="00932904" w:rsidRPr="00C22415" w:rsidRDefault="00932904" w:rsidP="00932904">
            <w:pPr>
              <w:pStyle w:val="TableText"/>
              <w:keepNext/>
              <w:keepLines/>
              <w:spacing w:before="0" w:after="0"/>
            </w:pPr>
            <w:proofErr w:type="spellStart"/>
            <w:r w:rsidRPr="00C22415">
              <w:t>n_sites</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98DB045" w14:textId="00111288" w:rsidR="00932904" w:rsidRPr="00932904" w:rsidRDefault="00932904" w:rsidP="00932904">
            <w:pPr>
              <w:pStyle w:val="TableText"/>
              <w:keepNext/>
              <w:keepLines/>
              <w:spacing w:before="0" w:after="0"/>
              <w:jc w:val="right"/>
            </w:pPr>
            <w:r w:rsidRPr="00932904">
              <w:rPr>
                <w:rFonts w:cs="Calibri"/>
              </w:rPr>
              <w:t>0.3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BB022DB" w14:textId="72B14EBB" w:rsidR="00932904" w:rsidRPr="00932904" w:rsidRDefault="00932904" w:rsidP="00932904">
            <w:pPr>
              <w:pStyle w:val="TableText"/>
              <w:keepNext/>
              <w:keepLines/>
              <w:spacing w:before="0" w:after="0"/>
              <w:jc w:val="right"/>
            </w:pPr>
            <w:r w:rsidRPr="00932904">
              <w:rPr>
                <w:rFonts w:cs="Calibri"/>
              </w:rPr>
              <w:t>-12.4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F35F296" w14:textId="3619977E" w:rsidR="00932904" w:rsidRPr="00932904" w:rsidRDefault="00932904" w:rsidP="00932904">
            <w:pPr>
              <w:pStyle w:val="TableText"/>
              <w:keepNext/>
              <w:keepLines/>
              <w:spacing w:before="0" w:after="0"/>
              <w:jc w:val="right"/>
            </w:pPr>
            <w:r w:rsidRPr="00932904">
              <w:rPr>
                <w:rFonts w:cs="Calibri"/>
              </w:rPr>
              <w:t>13.3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3A86C30" w14:textId="0ED59CD6" w:rsidR="00932904" w:rsidRPr="00932904" w:rsidRDefault="00932904" w:rsidP="00932904">
            <w:pPr>
              <w:pStyle w:val="TableText"/>
              <w:keepNext/>
              <w:keepLines/>
              <w:spacing w:before="0" w:after="0"/>
              <w:jc w:val="center"/>
            </w:pPr>
          </w:p>
        </w:tc>
      </w:tr>
      <w:tr w:rsidR="00932904" w:rsidRPr="00C22415" w14:paraId="0EA9753E"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5EE0166" w14:textId="77777777" w:rsidR="00932904" w:rsidRPr="00C22415" w:rsidRDefault="00932904" w:rsidP="00932904">
            <w:pPr>
              <w:pStyle w:val="TableText"/>
              <w:keepNext/>
              <w:keepLines/>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B852DC" w14:textId="77777777" w:rsidR="00932904" w:rsidRPr="00C22415" w:rsidRDefault="00932904" w:rsidP="00932904">
            <w:pPr>
              <w:pStyle w:val="TableText"/>
              <w:keepNext/>
              <w:keepLines/>
              <w:spacing w:before="0" w:after="0"/>
            </w:pPr>
            <w:proofErr w:type="spellStart"/>
            <w:r w:rsidRPr="00C22415">
              <w:t>programGoulburn</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84FB397" w14:textId="5CB10C11" w:rsidR="00932904" w:rsidRPr="00932904" w:rsidRDefault="00932904" w:rsidP="00932904">
            <w:pPr>
              <w:pStyle w:val="TableText"/>
              <w:keepNext/>
              <w:keepLines/>
              <w:spacing w:before="0" w:after="0"/>
              <w:jc w:val="right"/>
            </w:pPr>
            <w:r w:rsidRPr="00932904">
              <w:rPr>
                <w:rFonts w:cs="Calibri"/>
              </w:rPr>
              <w:t>-0.9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4A97063" w14:textId="2C934380" w:rsidR="00932904" w:rsidRPr="00932904" w:rsidRDefault="00932904" w:rsidP="00932904">
            <w:pPr>
              <w:pStyle w:val="TableText"/>
              <w:keepNext/>
              <w:keepLines/>
              <w:spacing w:before="0" w:after="0"/>
              <w:jc w:val="right"/>
            </w:pPr>
            <w:r w:rsidRPr="00932904">
              <w:rPr>
                <w:rFonts w:cs="Calibri"/>
              </w:rPr>
              <w:t>-3.5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3495935" w14:textId="6C599A65" w:rsidR="00932904" w:rsidRPr="00932904" w:rsidRDefault="00932904" w:rsidP="00932904">
            <w:pPr>
              <w:pStyle w:val="TableText"/>
              <w:keepNext/>
              <w:keepLines/>
              <w:spacing w:before="0" w:after="0"/>
              <w:jc w:val="right"/>
            </w:pPr>
            <w:r w:rsidRPr="00932904">
              <w:rPr>
                <w:rFonts w:cs="Calibri"/>
              </w:rPr>
              <w:t>1.4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F03EE4" w14:textId="77777777" w:rsidR="00932904" w:rsidRPr="00932904" w:rsidRDefault="00932904" w:rsidP="00932904">
            <w:pPr>
              <w:pStyle w:val="TableText"/>
              <w:keepNext/>
              <w:keepLines/>
              <w:spacing w:before="0" w:after="0"/>
              <w:jc w:val="center"/>
            </w:pPr>
          </w:p>
        </w:tc>
      </w:tr>
      <w:tr w:rsidR="00932904" w:rsidRPr="00C22415" w14:paraId="665587C9"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E3D5F69" w14:textId="77777777" w:rsidR="00932904" w:rsidRPr="00C22415" w:rsidRDefault="00932904" w:rsidP="00932904">
            <w:pPr>
              <w:pStyle w:val="TableText"/>
              <w:keepNext/>
              <w:keepLines/>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81EEF3" w14:textId="77777777" w:rsidR="00932904" w:rsidRPr="00C22415" w:rsidRDefault="00932904" w:rsidP="00932904">
            <w:pPr>
              <w:pStyle w:val="TableText"/>
              <w:keepNext/>
              <w:keepLines/>
              <w:spacing w:before="0" w:after="0"/>
            </w:pPr>
            <w:proofErr w:type="spellStart"/>
            <w:r w:rsidRPr="00C22415">
              <w:t>programGwydi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AB8B5C6" w14:textId="3F267675" w:rsidR="00932904" w:rsidRPr="00932904" w:rsidRDefault="00932904" w:rsidP="00932904">
            <w:pPr>
              <w:pStyle w:val="TableText"/>
              <w:keepNext/>
              <w:keepLines/>
              <w:spacing w:before="0" w:after="0"/>
              <w:jc w:val="right"/>
            </w:pPr>
            <w:r w:rsidRPr="00932904">
              <w:rPr>
                <w:rFonts w:cs="Calibri"/>
              </w:rPr>
              <w:t>0.7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B222A12" w14:textId="7C595DA1" w:rsidR="00932904" w:rsidRPr="00932904" w:rsidRDefault="00932904" w:rsidP="00932904">
            <w:pPr>
              <w:pStyle w:val="TableText"/>
              <w:keepNext/>
              <w:keepLines/>
              <w:spacing w:before="0" w:after="0"/>
              <w:jc w:val="right"/>
            </w:pPr>
            <w:r w:rsidRPr="00932904">
              <w:rPr>
                <w:rFonts w:cs="Calibri"/>
              </w:rPr>
              <w:t>-1.8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8B4D6C6" w14:textId="773FF39A" w:rsidR="00932904" w:rsidRPr="00932904" w:rsidRDefault="00932904" w:rsidP="00932904">
            <w:pPr>
              <w:pStyle w:val="TableText"/>
              <w:keepNext/>
              <w:keepLines/>
              <w:spacing w:before="0" w:after="0"/>
              <w:jc w:val="right"/>
            </w:pPr>
            <w:r w:rsidRPr="00932904">
              <w:rPr>
                <w:rFonts w:cs="Calibri"/>
              </w:rPr>
              <w:t>3.3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CA0226D" w14:textId="77777777" w:rsidR="00932904" w:rsidRPr="00932904" w:rsidRDefault="00932904" w:rsidP="00932904">
            <w:pPr>
              <w:pStyle w:val="TableText"/>
              <w:keepNext/>
              <w:keepLines/>
              <w:spacing w:before="0" w:after="0"/>
              <w:jc w:val="center"/>
            </w:pPr>
          </w:p>
        </w:tc>
      </w:tr>
      <w:tr w:rsidR="00932904" w:rsidRPr="00C22415" w14:paraId="7E273736"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5F80C38" w14:textId="77777777" w:rsidR="00932904" w:rsidRPr="00C22415" w:rsidRDefault="00932904" w:rsidP="00932904">
            <w:pPr>
              <w:pStyle w:val="TableText"/>
              <w:keepNext/>
              <w:keepLines/>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7F98666" w14:textId="77777777" w:rsidR="00932904" w:rsidRPr="00C22415" w:rsidRDefault="00932904" w:rsidP="00932904">
            <w:pPr>
              <w:pStyle w:val="TableText"/>
              <w:keepNext/>
              <w:keepLines/>
              <w:spacing w:before="0" w:after="0"/>
            </w:pPr>
            <w:proofErr w:type="spellStart"/>
            <w:r w:rsidRPr="00C22415">
              <w:t>programLachlan</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AA5F0E3" w14:textId="758940B8" w:rsidR="00932904" w:rsidRPr="00932904" w:rsidRDefault="00932904" w:rsidP="00932904">
            <w:pPr>
              <w:pStyle w:val="TableText"/>
              <w:keepNext/>
              <w:keepLines/>
              <w:spacing w:before="0" w:after="0"/>
              <w:jc w:val="right"/>
            </w:pPr>
            <w:r w:rsidRPr="00932904">
              <w:rPr>
                <w:rFonts w:cs="Calibri"/>
              </w:rPr>
              <w:t>0.5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B171BA3" w14:textId="5BFD40F7" w:rsidR="00932904" w:rsidRPr="00932904" w:rsidRDefault="00932904" w:rsidP="00932904">
            <w:pPr>
              <w:pStyle w:val="TableText"/>
              <w:keepNext/>
              <w:keepLines/>
              <w:spacing w:before="0" w:after="0"/>
              <w:jc w:val="right"/>
            </w:pPr>
            <w:r w:rsidRPr="00932904">
              <w:rPr>
                <w:rFonts w:cs="Calibri"/>
              </w:rPr>
              <w:t>-1.5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08C40FD" w14:textId="595B2B36" w:rsidR="00932904" w:rsidRPr="00932904" w:rsidRDefault="00932904" w:rsidP="00932904">
            <w:pPr>
              <w:pStyle w:val="TableText"/>
              <w:keepNext/>
              <w:keepLines/>
              <w:spacing w:before="0" w:after="0"/>
              <w:jc w:val="right"/>
            </w:pPr>
            <w:r w:rsidRPr="00932904">
              <w:rPr>
                <w:rFonts w:cs="Calibri"/>
              </w:rPr>
              <w:t>2.4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FA5FEA7" w14:textId="77777777" w:rsidR="00932904" w:rsidRPr="00932904" w:rsidRDefault="00932904" w:rsidP="00932904">
            <w:pPr>
              <w:pStyle w:val="TableText"/>
              <w:keepNext/>
              <w:keepLines/>
              <w:spacing w:before="0" w:after="0"/>
              <w:jc w:val="center"/>
            </w:pPr>
          </w:p>
        </w:tc>
      </w:tr>
      <w:tr w:rsidR="00932904" w:rsidRPr="00C22415" w14:paraId="225A9941"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E5400A4" w14:textId="77777777" w:rsidR="00932904" w:rsidRPr="00C22415" w:rsidRDefault="00932904" w:rsidP="00932904">
            <w:pPr>
              <w:pStyle w:val="TableText"/>
              <w:keepNext/>
              <w:keepLines/>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A9493B" w14:textId="77777777" w:rsidR="00932904" w:rsidRPr="00C22415" w:rsidRDefault="00932904" w:rsidP="00932904">
            <w:pPr>
              <w:pStyle w:val="TableText"/>
              <w:keepNext/>
              <w:keepLines/>
              <w:spacing w:before="0" w:after="0"/>
            </w:pPr>
            <w:proofErr w:type="spellStart"/>
            <w:r w:rsidRPr="00C22415">
              <w:t>programLower</w:t>
            </w:r>
            <w:proofErr w:type="spellEnd"/>
            <w:r w:rsidRPr="00C22415">
              <w:t xml:space="preserve"> Murray</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46B1202" w14:textId="1DE15B7E" w:rsidR="00932904" w:rsidRPr="00932904" w:rsidRDefault="00932904" w:rsidP="00932904">
            <w:pPr>
              <w:pStyle w:val="TableText"/>
              <w:keepNext/>
              <w:keepLines/>
              <w:spacing w:before="0" w:after="0"/>
              <w:jc w:val="right"/>
            </w:pPr>
            <w:r w:rsidRPr="00932904">
              <w:rPr>
                <w:rFonts w:cs="Calibri"/>
              </w:rPr>
              <w:t>-1.6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A9EABB2" w14:textId="62008F15" w:rsidR="00932904" w:rsidRPr="00932904" w:rsidRDefault="00932904" w:rsidP="00932904">
            <w:pPr>
              <w:pStyle w:val="TableText"/>
              <w:keepNext/>
              <w:keepLines/>
              <w:spacing w:before="0" w:after="0"/>
              <w:jc w:val="right"/>
            </w:pPr>
            <w:r w:rsidRPr="00932904">
              <w:rPr>
                <w:rFonts w:cs="Calibri"/>
              </w:rPr>
              <w:t>-7.1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42DA4C1" w14:textId="5FA2F68B" w:rsidR="00932904" w:rsidRPr="00932904" w:rsidRDefault="00932904" w:rsidP="00932904">
            <w:pPr>
              <w:pStyle w:val="TableText"/>
              <w:keepNext/>
              <w:keepLines/>
              <w:spacing w:before="0" w:after="0"/>
              <w:jc w:val="right"/>
            </w:pPr>
            <w:r w:rsidRPr="00932904">
              <w:rPr>
                <w:rFonts w:cs="Calibri"/>
              </w:rPr>
              <w:t>4.6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1658D5" w14:textId="09D92B6F" w:rsidR="00932904" w:rsidRPr="00932904" w:rsidRDefault="00932904" w:rsidP="00932904">
            <w:pPr>
              <w:pStyle w:val="TableText"/>
              <w:keepNext/>
              <w:keepLines/>
              <w:spacing w:before="0" w:after="0"/>
              <w:jc w:val="center"/>
            </w:pPr>
          </w:p>
        </w:tc>
      </w:tr>
      <w:tr w:rsidR="00932904" w:rsidRPr="00C22415" w14:paraId="7B0C25AF"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D86EA53" w14:textId="77777777" w:rsidR="00932904" w:rsidRPr="00C22415" w:rsidRDefault="00932904" w:rsidP="00932904">
            <w:pPr>
              <w:pStyle w:val="TableText"/>
              <w:keepNext/>
              <w:keepLines/>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BD84C5E" w14:textId="77777777" w:rsidR="00932904" w:rsidRPr="00C22415" w:rsidRDefault="00932904" w:rsidP="00932904">
            <w:pPr>
              <w:pStyle w:val="TableText"/>
              <w:keepNext/>
              <w:keepLines/>
              <w:spacing w:before="0" w:after="0"/>
            </w:pPr>
            <w:proofErr w:type="spellStart"/>
            <w:r w:rsidRPr="00C22415">
              <w:t>programMurrumbidgee</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3F6804C" w14:textId="75AA6305" w:rsidR="00932904" w:rsidRPr="00932904" w:rsidRDefault="00932904" w:rsidP="00932904">
            <w:pPr>
              <w:pStyle w:val="TableText"/>
              <w:keepNext/>
              <w:keepLines/>
              <w:spacing w:before="0" w:after="0"/>
              <w:jc w:val="right"/>
            </w:pPr>
            <w:r w:rsidRPr="00932904">
              <w:rPr>
                <w:rFonts w:cs="Calibri"/>
              </w:rPr>
              <w:t>-1.6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2A4CEC1" w14:textId="02FB1D1F" w:rsidR="00932904" w:rsidRPr="00932904" w:rsidRDefault="00932904" w:rsidP="00932904">
            <w:pPr>
              <w:pStyle w:val="TableText"/>
              <w:keepNext/>
              <w:keepLines/>
              <w:spacing w:before="0" w:after="0"/>
              <w:jc w:val="right"/>
            </w:pPr>
            <w:r w:rsidRPr="00932904">
              <w:rPr>
                <w:rFonts w:cs="Calibri"/>
              </w:rPr>
              <w:t>-3.6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79CB893" w14:textId="61A306A3" w:rsidR="00932904" w:rsidRPr="00932904" w:rsidRDefault="00932904" w:rsidP="00932904">
            <w:pPr>
              <w:pStyle w:val="TableText"/>
              <w:keepNext/>
              <w:keepLines/>
              <w:spacing w:before="0" w:after="0"/>
              <w:jc w:val="right"/>
            </w:pPr>
            <w:r w:rsidRPr="00932904">
              <w:rPr>
                <w:rFonts w:cs="Calibri"/>
              </w:rPr>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61BFEA" w14:textId="77777777" w:rsidR="00932904" w:rsidRPr="00932904" w:rsidRDefault="00932904" w:rsidP="00932904">
            <w:pPr>
              <w:pStyle w:val="TableText"/>
              <w:keepNext/>
              <w:keepLines/>
              <w:spacing w:before="0" w:after="0"/>
              <w:jc w:val="center"/>
            </w:pPr>
          </w:p>
        </w:tc>
      </w:tr>
      <w:tr w:rsidR="00932904" w:rsidRPr="00C22415" w14:paraId="1C5DDDD6" w14:textId="77777777" w:rsidTr="00AC6872">
        <w:trPr>
          <w:cantSplit/>
        </w:trPr>
        <w:tc>
          <w:tcPr>
            <w:tcW w:w="1640"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67042EF" w14:textId="02D40AD6" w:rsidR="00932904" w:rsidRPr="00C22415" w:rsidRDefault="00932904" w:rsidP="00932904">
            <w:pPr>
              <w:pStyle w:val="TableText"/>
              <w:spacing w:before="0" w:after="0"/>
            </w:pPr>
            <w:r w:rsidRPr="00C22415">
              <w:t xml:space="preserve">Eastern </w:t>
            </w:r>
            <w:r w:rsidR="00745927">
              <w:t>gambusia</w:t>
            </w: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BC4B453" w14:textId="77777777" w:rsidR="00932904" w:rsidRPr="00C22415" w:rsidRDefault="00932904" w:rsidP="00932904">
            <w:pPr>
              <w:pStyle w:val="TableText"/>
              <w:spacing w:before="0" w:after="0"/>
            </w:pPr>
            <w:r w:rsidRPr="00C22415">
              <w:t>(Intercept)</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446A466" w14:textId="7E85EC46" w:rsidR="00932904" w:rsidRPr="00932904" w:rsidRDefault="00932904" w:rsidP="00932904">
            <w:pPr>
              <w:pStyle w:val="TableText"/>
              <w:spacing w:before="0" w:after="0"/>
              <w:jc w:val="right"/>
            </w:pPr>
            <w:r w:rsidRPr="00932904">
              <w:rPr>
                <w:rFonts w:cs="Calibri"/>
              </w:rPr>
              <w:t>28.6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51DCB80" w14:textId="36453423" w:rsidR="00932904" w:rsidRPr="00932904" w:rsidRDefault="00932904" w:rsidP="00932904">
            <w:pPr>
              <w:pStyle w:val="TableText"/>
              <w:spacing w:before="0" w:after="0"/>
              <w:jc w:val="right"/>
            </w:pPr>
            <w:r w:rsidRPr="00932904">
              <w:rPr>
                <w:rFonts w:cs="Calibri"/>
              </w:rPr>
              <w:t>-6.2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314BD4C" w14:textId="210CD91A" w:rsidR="00932904" w:rsidRPr="00932904" w:rsidRDefault="00932904" w:rsidP="00932904">
            <w:pPr>
              <w:pStyle w:val="TableText"/>
              <w:spacing w:before="0" w:after="0"/>
              <w:jc w:val="right"/>
            </w:pPr>
            <w:r w:rsidRPr="00932904">
              <w:rPr>
                <w:rFonts w:cs="Calibri"/>
              </w:rPr>
              <w:t>67.8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AEF79B" w14:textId="77777777" w:rsidR="00932904" w:rsidRPr="00932904" w:rsidRDefault="00932904" w:rsidP="00932904">
            <w:pPr>
              <w:pStyle w:val="TableText"/>
              <w:spacing w:before="0" w:after="0"/>
              <w:jc w:val="center"/>
            </w:pPr>
          </w:p>
        </w:tc>
      </w:tr>
      <w:tr w:rsidR="00932904" w:rsidRPr="00C22415" w14:paraId="31280BB3"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6AE5248"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975F16" w14:textId="77777777" w:rsidR="00932904" w:rsidRPr="00C22415" w:rsidRDefault="00932904" w:rsidP="00932904">
            <w:pPr>
              <w:pStyle w:val="TableText"/>
              <w:spacing w:before="0" w:after="0"/>
            </w:pPr>
            <w:proofErr w:type="spellStart"/>
            <w:r w:rsidRPr="00C22415">
              <w:t>baseflow_sep_m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2279B0C" w14:textId="42318D6F" w:rsidR="00932904" w:rsidRPr="00932904" w:rsidRDefault="00932904" w:rsidP="00932904">
            <w:pPr>
              <w:pStyle w:val="TableText"/>
              <w:spacing w:before="0" w:after="0"/>
              <w:jc w:val="right"/>
            </w:pPr>
            <w:r w:rsidRPr="00932904">
              <w:rPr>
                <w:rFonts w:cs="Calibri"/>
              </w:rPr>
              <w:t>-0.3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473DCD8" w14:textId="16379DAD" w:rsidR="00932904" w:rsidRPr="00932904" w:rsidRDefault="00932904" w:rsidP="00932904">
            <w:pPr>
              <w:pStyle w:val="TableText"/>
              <w:spacing w:before="0" w:after="0"/>
              <w:jc w:val="right"/>
            </w:pPr>
            <w:r w:rsidRPr="00932904">
              <w:rPr>
                <w:rFonts w:cs="Calibri"/>
              </w:rPr>
              <w:t>-1.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BEC413B" w14:textId="56274CD4" w:rsidR="00932904" w:rsidRPr="00932904" w:rsidRDefault="00932904" w:rsidP="00932904">
            <w:pPr>
              <w:pStyle w:val="TableText"/>
              <w:spacing w:before="0" w:after="0"/>
              <w:jc w:val="right"/>
            </w:pPr>
            <w:r w:rsidRPr="00932904">
              <w:rPr>
                <w:rFonts w:cs="Calibri"/>
              </w:rPr>
              <w:t>0.2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18F4A74" w14:textId="77777777" w:rsidR="00932904" w:rsidRPr="00932904" w:rsidRDefault="00932904" w:rsidP="00932904">
            <w:pPr>
              <w:pStyle w:val="TableText"/>
              <w:spacing w:before="0" w:after="0"/>
              <w:jc w:val="center"/>
            </w:pPr>
          </w:p>
        </w:tc>
      </w:tr>
      <w:tr w:rsidR="00932904" w:rsidRPr="00C22415" w14:paraId="4D9B708E"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69E78A1"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8867806" w14:textId="77777777" w:rsidR="00932904" w:rsidRPr="00C22415" w:rsidRDefault="00932904" w:rsidP="00932904">
            <w:pPr>
              <w:pStyle w:val="TableText"/>
              <w:spacing w:before="0" w:after="0"/>
            </w:pPr>
            <w:proofErr w:type="spellStart"/>
            <w:r w:rsidRPr="00C22415">
              <w:t>small_fresh_sep_m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9B77F94" w14:textId="7709E700" w:rsidR="00932904" w:rsidRPr="00932904" w:rsidRDefault="00932904" w:rsidP="00932904">
            <w:pPr>
              <w:pStyle w:val="TableText"/>
              <w:spacing w:before="0" w:after="0"/>
              <w:jc w:val="right"/>
            </w:pPr>
            <w:r w:rsidRPr="00932904">
              <w:rPr>
                <w:rFonts w:cs="Calibri"/>
              </w:rPr>
              <w:t>-1.3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FA64547" w14:textId="7D1BF041" w:rsidR="00932904" w:rsidRPr="00932904" w:rsidRDefault="00932904" w:rsidP="00932904">
            <w:pPr>
              <w:pStyle w:val="TableText"/>
              <w:spacing w:before="0" w:after="0"/>
              <w:jc w:val="right"/>
            </w:pPr>
            <w:r w:rsidRPr="00932904">
              <w:rPr>
                <w:rFonts w:cs="Calibri"/>
              </w:rPr>
              <w:t>-4.5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8BC9FF0" w14:textId="3BFB6F80" w:rsidR="00932904" w:rsidRPr="00932904" w:rsidRDefault="00932904" w:rsidP="00932904">
            <w:pPr>
              <w:pStyle w:val="TableText"/>
              <w:spacing w:before="0" w:after="0"/>
              <w:jc w:val="right"/>
            </w:pPr>
            <w:r w:rsidRPr="00932904">
              <w:rPr>
                <w:rFonts w:cs="Calibri"/>
              </w:rPr>
              <w:t>1.8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750B0CC" w14:textId="77777777" w:rsidR="00932904" w:rsidRPr="00932904" w:rsidRDefault="00932904" w:rsidP="00932904">
            <w:pPr>
              <w:pStyle w:val="TableText"/>
              <w:spacing w:before="0" w:after="0"/>
              <w:jc w:val="center"/>
            </w:pPr>
          </w:p>
        </w:tc>
      </w:tr>
      <w:tr w:rsidR="00932904" w:rsidRPr="00C22415" w14:paraId="69331B0E"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6A2E599"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24F071B" w14:textId="77777777" w:rsidR="00932904" w:rsidRPr="00C22415" w:rsidRDefault="00932904" w:rsidP="00932904">
            <w:pPr>
              <w:pStyle w:val="TableText"/>
              <w:spacing w:before="0" w:after="0"/>
            </w:pPr>
            <w:proofErr w:type="spellStart"/>
            <w:r w:rsidRPr="00C22415">
              <w:t>large_fresh_sep_m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CD07F8F" w14:textId="40DF8F10" w:rsidR="00932904" w:rsidRPr="00932904" w:rsidRDefault="00932904" w:rsidP="00932904">
            <w:pPr>
              <w:pStyle w:val="TableText"/>
              <w:spacing w:before="0" w:after="0"/>
              <w:jc w:val="right"/>
            </w:pPr>
            <w:r w:rsidRPr="00932904">
              <w:rPr>
                <w:rFonts w:cs="Calibri"/>
              </w:rPr>
              <w:t>3.6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5BA6864" w14:textId="5FED64CC" w:rsidR="00932904" w:rsidRPr="00932904" w:rsidRDefault="00932904" w:rsidP="00932904">
            <w:pPr>
              <w:pStyle w:val="TableText"/>
              <w:spacing w:before="0" w:after="0"/>
              <w:jc w:val="right"/>
            </w:pPr>
            <w:r w:rsidRPr="00932904">
              <w:rPr>
                <w:rFonts w:cs="Calibri"/>
              </w:rPr>
              <w:t>-0.2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B439D32" w14:textId="1C3BBD03" w:rsidR="00932904" w:rsidRPr="00932904" w:rsidRDefault="00932904" w:rsidP="00932904">
            <w:pPr>
              <w:pStyle w:val="TableText"/>
              <w:spacing w:before="0" w:after="0"/>
              <w:jc w:val="right"/>
            </w:pPr>
            <w:r w:rsidRPr="00932904">
              <w:rPr>
                <w:rFonts w:cs="Calibri"/>
              </w:rPr>
              <w:t>7.4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F24AFA" w14:textId="77777777" w:rsidR="00932904" w:rsidRPr="00932904" w:rsidRDefault="00932904" w:rsidP="00932904">
            <w:pPr>
              <w:pStyle w:val="TableText"/>
              <w:spacing w:before="0" w:after="0"/>
              <w:jc w:val="center"/>
            </w:pPr>
          </w:p>
        </w:tc>
      </w:tr>
      <w:tr w:rsidR="00932904" w:rsidRPr="00C22415" w14:paraId="21DF72D4"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3E0CD02"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259109" w14:textId="77777777" w:rsidR="00932904" w:rsidRPr="00C22415" w:rsidRDefault="00932904" w:rsidP="00932904">
            <w:pPr>
              <w:pStyle w:val="TableText"/>
              <w:spacing w:before="0" w:after="0"/>
            </w:pPr>
            <w:r w:rsidRPr="00C22415">
              <w:t>change_72h_sep_mar</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639A86F" w14:textId="2D288664" w:rsidR="00932904" w:rsidRPr="00932904" w:rsidRDefault="00932904" w:rsidP="00932904">
            <w:pPr>
              <w:pStyle w:val="TableText"/>
              <w:spacing w:before="0" w:after="0"/>
              <w:jc w:val="right"/>
            </w:pPr>
            <w:r w:rsidRPr="00932904">
              <w:rPr>
                <w:rFonts w:cs="Calibri"/>
              </w:rPr>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CFFA3F0" w14:textId="6B6C0890" w:rsidR="00932904" w:rsidRPr="00932904" w:rsidRDefault="00932904" w:rsidP="00932904">
            <w:pPr>
              <w:pStyle w:val="TableText"/>
              <w:spacing w:before="0" w:after="0"/>
              <w:jc w:val="right"/>
            </w:pPr>
            <w:r w:rsidRPr="00932904">
              <w:rPr>
                <w:rFonts w:cs="Calibri"/>
              </w:rPr>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640F11A" w14:textId="29E70B30" w:rsidR="00932904" w:rsidRPr="00932904" w:rsidRDefault="00932904" w:rsidP="00932904">
            <w:pPr>
              <w:pStyle w:val="TableText"/>
              <w:spacing w:before="0" w:after="0"/>
              <w:jc w:val="right"/>
            </w:pPr>
            <w:r w:rsidRPr="00932904">
              <w:rPr>
                <w:rFonts w:cs="Calibri"/>
              </w:rPr>
              <w:t>0.0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6E2DCA" w14:textId="1FA4FB38" w:rsidR="00932904" w:rsidRPr="00932904" w:rsidRDefault="00932904" w:rsidP="00932904">
            <w:pPr>
              <w:pStyle w:val="TableText"/>
              <w:spacing w:before="0" w:after="0"/>
              <w:jc w:val="center"/>
            </w:pPr>
          </w:p>
        </w:tc>
      </w:tr>
      <w:tr w:rsidR="00932904" w:rsidRPr="00C22415" w14:paraId="25022708"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5C53E80"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AFB8E1D" w14:textId="77777777" w:rsidR="00932904" w:rsidRPr="00C22415" w:rsidRDefault="00932904" w:rsidP="00932904">
            <w:pPr>
              <w:pStyle w:val="TableText"/>
              <w:spacing w:before="0" w:after="0"/>
            </w:pPr>
            <w:proofErr w:type="spellStart"/>
            <w:r w:rsidRPr="00C22415">
              <w:t>n_sites</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F87D1AA" w14:textId="7FAFE598" w:rsidR="00932904" w:rsidRPr="00932904" w:rsidRDefault="00932904" w:rsidP="00932904">
            <w:pPr>
              <w:pStyle w:val="TableText"/>
              <w:spacing w:before="0" w:after="0"/>
              <w:jc w:val="right"/>
            </w:pPr>
            <w:r w:rsidRPr="00932904">
              <w:rPr>
                <w:rFonts w:cs="Calibri"/>
              </w:rPr>
              <w:t>-10.7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8834C96" w14:textId="3D4B2A92" w:rsidR="00932904" w:rsidRPr="00932904" w:rsidRDefault="00932904" w:rsidP="00932904">
            <w:pPr>
              <w:pStyle w:val="TableText"/>
              <w:spacing w:before="0" w:after="0"/>
              <w:jc w:val="right"/>
            </w:pPr>
            <w:r w:rsidRPr="00932904">
              <w:rPr>
                <w:rFonts w:cs="Calibri"/>
              </w:rPr>
              <w:t>-27.2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01DEA90" w14:textId="11294407" w:rsidR="00932904" w:rsidRPr="00932904" w:rsidRDefault="00932904" w:rsidP="00932904">
            <w:pPr>
              <w:pStyle w:val="TableText"/>
              <w:spacing w:before="0" w:after="0"/>
              <w:jc w:val="right"/>
            </w:pPr>
            <w:r w:rsidRPr="00932904">
              <w:rPr>
                <w:rFonts w:cs="Calibri"/>
              </w:rPr>
              <w:t>5.9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BC6883" w14:textId="77777777" w:rsidR="00932904" w:rsidRPr="00932904" w:rsidRDefault="00932904" w:rsidP="00932904">
            <w:pPr>
              <w:pStyle w:val="TableText"/>
              <w:spacing w:before="0" w:after="0"/>
              <w:jc w:val="center"/>
            </w:pPr>
          </w:p>
        </w:tc>
      </w:tr>
      <w:tr w:rsidR="00932904" w:rsidRPr="00C22415" w14:paraId="4F11C73A"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336EFAE"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95BFE7" w14:textId="77777777" w:rsidR="00932904" w:rsidRPr="00C22415" w:rsidRDefault="00932904" w:rsidP="00932904">
            <w:pPr>
              <w:pStyle w:val="TableText"/>
              <w:spacing w:before="0" w:after="0"/>
            </w:pPr>
            <w:proofErr w:type="spellStart"/>
            <w:r w:rsidRPr="00C22415">
              <w:t>programGoulburn</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4EFC4A7" w14:textId="26E18D15" w:rsidR="00932904" w:rsidRPr="00932904" w:rsidRDefault="00932904" w:rsidP="00932904">
            <w:pPr>
              <w:pStyle w:val="TableText"/>
              <w:spacing w:before="0" w:after="0"/>
              <w:jc w:val="right"/>
            </w:pPr>
            <w:r w:rsidRPr="00932904">
              <w:rPr>
                <w:rFonts w:cs="Calibri"/>
              </w:rPr>
              <w:t>-3.7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D581C4C" w14:textId="0F04A4C0" w:rsidR="00932904" w:rsidRPr="00932904" w:rsidRDefault="00932904" w:rsidP="00932904">
            <w:pPr>
              <w:pStyle w:val="TableText"/>
              <w:spacing w:before="0" w:after="0"/>
              <w:jc w:val="right"/>
            </w:pPr>
            <w:r w:rsidRPr="00932904">
              <w:rPr>
                <w:rFonts w:cs="Calibri"/>
              </w:rPr>
              <w:t>-8.5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8428374" w14:textId="380B56C1" w:rsidR="00932904" w:rsidRPr="00932904" w:rsidRDefault="00932904" w:rsidP="00932904">
            <w:pPr>
              <w:pStyle w:val="TableText"/>
              <w:spacing w:before="0" w:after="0"/>
              <w:jc w:val="right"/>
            </w:pPr>
            <w:r w:rsidRPr="00932904">
              <w:rPr>
                <w:rFonts w:cs="Calibri"/>
              </w:rPr>
              <w:t>-0.4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B9A593" w14:textId="378767BA" w:rsidR="00932904" w:rsidRPr="00932904" w:rsidRDefault="00932904" w:rsidP="00932904">
            <w:pPr>
              <w:pStyle w:val="TableText"/>
              <w:spacing w:before="0" w:after="0"/>
              <w:jc w:val="center"/>
            </w:pPr>
            <w:r w:rsidRPr="00932904">
              <w:rPr>
                <w:rFonts w:cs="Calibri"/>
              </w:rPr>
              <w:t>*</w:t>
            </w:r>
          </w:p>
        </w:tc>
      </w:tr>
      <w:tr w:rsidR="00932904" w:rsidRPr="00C22415" w14:paraId="5EA6DEF2"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2DD97A0"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0EB928" w14:textId="77777777" w:rsidR="00932904" w:rsidRPr="00C22415" w:rsidRDefault="00932904" w:rsidP="00932904">
            <w:pPr>
              <w:pStyle w:val="TableText"/>
              <w:spacing w:before="0" w:after="0"/>
            </w:pPr>
            <w:proofErr w:type="spellStart"/>
            <w:r w:rsidRPr="00C22415">
              <w:t>programGwydi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1E1F9D0" w14:textId="6A268AF1" w:rsidR="00932904" w:rsidRPr="00932904" w:rsidRDefault="00932904" w:rsidP="00932904">
            <w:pPr>
              <w:pStyle w:val="TableText"/>
              <w:spacing w:before="0" w:after="0"/>
              <w:jc w:val="right"/>
            </w:pPr>
            <w:r w:rsidRPr="00932904">
              <w:rPr>
                <w:rFonts w:cs="Calibri"/>
              </w:rPr>
              <w:t>1.7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53988F1" w14:textId="038E592D" w:rsidR="00932904" w:rsidRPr="00932904" w:rsidRDefault="00932904" w:rsidP="00932904">
            <w:pPr>
              <w:pStyle w:val="TableText"/>
              <w:spacing w:before="0" w:after="0"/>
              <w:jc w:val="right"/>
            </w:pPr>
            <w:r w:rsidRPr="00932904">
              <w:rPr>
                <w:rFonts w:cs="Calibri"/>
              </w:rPr>
              <w:t>-0.9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B473A00" w14:textId="1C78A9F7" w:rsidR="00932904" w:rsidRPr="00932904" w:rsidRDefault="00932904" w:rsidP="00932904">
            <w:pPr>
              <w:pStyle w:val="TableText"/>
              <w:spacing w:before="0" w:after="0"/>
              <w:jc w:val="right"/>
            </w:pPr>
            <w:r w:rsidRPr="00932904">
              <w:rPr>
                <w:rFonts w:cs="Calibri"/>
              </w:rPr>
              <w:t>4.4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88F188" w14:textId="77777777" w:rsidR="00932904" w:rsidRPr="00932904" w:rsidRDefault="00932904" w:rsidP="00932904">
            <w:pPr>
              <w:pStyle w:val="TableText"/>
              <w:spacing w:before="0" w:after="0"/>
              <w:jc w:val="center"/>
            </w:pPr>
          </w:p>
        </w:tc>
      </w:tr>
      <w:tr w:rsidR="00932904" w:rsidRPr="00C22415" w14:paraId="495FB028"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FF69E35"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3204A44" w14:textId="77777777" w:rsidR="00932904" w:rsidRPr="00C22415" w:rsidRDefault="00932904" w:rsidP="00932904">
            <w:pPr>
              <w:pStyle w:val="TableText"/>
              <w:spacing w:before="0" w:after="0"/>
            </w:pPr>
            <w:proofErr w:type="spellStart"/>
            <w:r w:rsidRPr="00C22415">
              <w:t>programLachlan</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8CE0C03" w14:textId="6795C378" w:rsidR="00932904" w:rsidRPr="00932904" w:rsidRDefault="00932904" w:rsidP="00932904">
            <w:pPr>
              <w:pStyle w:val="TableText"/>
              <w:spacing w:before="0" w:after="0"/>
              <w:jc w:val="right"/>
            </w:pPr>
            <w:r w:rsidRPr="00932904">
              <w:rPr>
                <w:rFonts w:cs="Calibri"/>
              </w:rPr>
              <w:t>2.3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3AFABDA" w14:textId="70A074C3" w:rsidR="00932904" w:rsidRPr="00932904" w:rsidRDefault="00932904" w:rsidP="00932904">
            <w:pPr>
              <w:pStyle w:val="TableText"/>
              <w:spacing w:before="0" w:after="0"/>
              <w:jc w:val="right"/>
            </w:pPr>
            <w:r w:rsidRPr="00932904">
              <w:rPr>
                <w:rFonts w:cs="Calibri"/>
              </w:rPr>
              <w:t>0.1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5609F17" w14:textId="2C43CEB6" w:rsidR="00932904" w:rsidRPr="00932904" w:rsidRDefault="00932904" w:rsidP="00932904">
            <w:pPr>
              <w:pStyle w:val="TableText"/>
              <w:spacing w:before="0" w:after="0"/>
              <w:jc w:val="right"/>
            </w:pPr>
            <w:r w:rsidRPr="00932904">
              <w:rPr>
                <w:rFonts w:cs="Calibri"/>
              </w:rPr>
              <w:t>4.8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C4077B" w14:textId="405DED31" w:rsidR="00932904" w:rsidRPr="00932904" w:rsidRDefault="00932904" w:rsidP="00932904">
            <w:pPr>
              <w:pStyle w:val="TableText"/>
              <w:spacing w:before="0" w:after="0"/>
              <w:jc w:val="center"/>
            </w:pPr>
            <w:r w:rsidRPr="00932904">
              <w:rPr>
                <w:rFonts w:cs="Calibri"/>
              </w:rPr>
              <w:t>*</w:t>
            </w:r>
          </w:p>
        </w:tc>
      </w:tr>
      <w:tr w:rsidR="00932904" w:rsidRPr="00C22415" w14:paraId="0E7C6E1B"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E6252B1"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0B2D97" w14:textId="77777777" w:rsidR="00932904" w:rsidRPr="00C22415" w:rsidRDefault="00932904" w:rsidP="00932904">
            <w:pPr>
              <w:pStyle w:val="TableText"/>
              <w:spacing w:before="0" w:after="0"/>
            </w:pPr>
            <w:proofErr w:type="spellStart"/>
            <w:r w:rsidRPr="00C22415">
              <w:t>programLower</w:t>
            </w:r>
            <w:proofErr w:type="spellEnd"/>
            <w:r w:rsidRPr="00C22415">
              <w:t xml:space="preserve"> Murray</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0E0B2CE" w14:textId="22CD2608" w:rsidR="00932904" w:rsidRPr="00932904" w:rsidRDefault="00932904" w:rsidP="00932904">
            <w:pPr>
              <w:pStyle w:val="TableText"/>
              <w:spacing w:before="0" w:after="0"/>
              <w:jc w:val="right"/>
            </w:pPr>
            <w:r w:rsidRPr="00932904">
              <w:rPr>
                <w:rFonts w:cs="Calibri"/>
              </w:rPr>
              <w:t>-3.8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7383E1C" w14:textId="249D408C" w:rsidR="00932904" w:rsidRPr="00932904" w:rsidRDefault="00932904" w:rsidP="00932904">
            <w:pPr>
              <w:pStyle w:val="TableText"/>
              <w:spacing w:before="0" w:after="0"/>
              <w:jc w:val="right"/>
            </w:pPr>
            <w:r w:rsidRPr="00932904">
              <w:rPr>
                <w:rFonts w:cs="Calibri"/>
              </w:rPr>
              <w:t>-13.4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3B397A1" w14:textId="10A44B1A" w:rsidR="00932904" w:rsidRPr="00932904" w:rsidRDefault="00932904" w:rsidP="00932904">
            <w:pPr>
              <w:pStyle w:val="TableText"/>
              <w:spacing w:before="0" w:after="0"/>
              <w:jc w:val="right"/>
            </w:pPr>
            <w:r w:rsidRPr="00932904">
              <w:rPr>
                <w:rFonts w:cs="Calibri"/>
              </w:rPr>
              <w:t>4.5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BCCE510" w14:textId="09E1ED81" w:rsidR="00932904" w:rsidRPr="00932904" w:rsidRDefault="00932904" w:rsidP="00932904">
            <w:pPr>
              <w:pStyle w:val="TableText"/>
              <w:spacing w:before="0" w:after="0"/>
              <w:jc w:val="center"/>
            </w:pPr>
          </w:p>
        </w:tc>
      </w:tr>
      <w:tr w:rsidR="00932904" w:rsidRPr="00C22415" w14:paraId="3013007A"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EF33AB6"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4203FF9" w14:textId="77777777" w:rsidR="00932904" w:rsidRPr="00C22415" w:rsidRDefault="00932904" w:rsidP="00932904">
            <w:pPr>
              <w:pStyle w:val="TableText"/>
              <w:spacing w:before="0" w:after="0"/>
            </w:pPr>
            <w:proofErr w:type="spellStart"/>
            <w:r w:rsidRPr="00C22415">
              <w:t>programMurrumbidgee</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442DD7E" w14:textId="18DB71AF" w:rsidR="00932904" w:rsidRPr="00932904" w:rsidRDefault="00932904" w:rsidP="00932904">
            <w:pPr>
              <w:pStyle w:val="TableText"/>
              <w:spacing w:before="0" w:after="0"/>
              <w:jc w:val="right"/>
            </w:pPr>
            <w:r w:rsidRPr="00932904">
              <w:rPr>
                <w:rFonts w:cs="Calibri"/>
              </w:rPr>
              <w:t>0.3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43800CC" w14:textId="1807D4A5" w:rsidR="00932904" w:rsidRPr="00932904" w:rsidRDefault="00932904" w:rsidP="00932904">
            <w:pPr>
              <w:pStyle w:val="TableText"/>
              <w:spacing w:before="0" w:after="0"/>
              <w:jc w:val="right"/>
            </w:pPr>
            <w:r w:rsidRPr="00932904">
              <w:rPr>
                <w:rFonts w:cs="Calibri"/>
              </w:rPr>
              <w:t>-1.7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383334D" w14:textId="57450AC6" w:rsidR="00932904" w:rsidRPr="00932904" w:rsidRDefault="00932904" w:rsidP="00932904">
            <w:pPr>
              <w:pStyle w:val="TableText"/>
              <w:spacing w:before="0" w:after="0"/>
              <w:jc w:val="right"/>
            </w:pPr>
            <w:r w:rsidRPr="00932904">
              <w:rPr>
                <w:rFonts w:cs="Calibri"/>
              </w:rPr>
              <w:t>2.4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53FCB9" w14:textId="77777777" w:rsidR="00932904" w:rsidRPr="00932904" w:rsidRDefault="00932904" w:rsidP="00932904">
            <w:pPr>
              <w:pStyle w:val="TableText"/>
              <w:spacing w:before="0" w:after="0"/>
              <w:jc w:val="center"/>
            </w:pPr>
          </w:p>
        </w:tc>
      </w:tr>
      <w:tr w:rsidR="00932904" w:rsidRPr="00C22415" w14:paraId="37612D75" w14:textId="77777777" w:rsidTr="00AC6872">
        <w:trPr>
          <w:cantSplit/>
        </w:trPr>
        <w:tc>
          <w:tcPr>
            <w:tcW w:w="1640"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87F05E7" w14:textId="76C7A264" w:rsidR="00932904" w:rsidRPr="00C22415" w:rsidRDefault="00932904" w:rsidP="00932904">
            <w:pPr>
              <w:pStyle w:val="TableText"/>
              <w:spacing w:before="0" w:after="0"/>
            </w:pPr>
            <w:r w:rsidRPr="00C22415">
              <w:t xml:space="preserve">Carp </w:t>
            </w:r>
            <w:r w:rsidR="00745927">
              <w:t>gudgeon</w:t>
            </w: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12641C" w14:textId="77777777" w:rsidR="00932904" w:rsidRPr="00C22415" w:rsidRDefault="00932904" w:rsidP="00932904">
            <w:pPr>
              <w:pStyle w:val="TableText"/>
              <w:spacing w:before="0" w:after="0"/>
            </w:pPr>
            <w:r w:rsidRPr="00C22415">
              <w:t>(Intercept)</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8973CF3" w14:textId="40D4157E" w:rsidR="00932904" w:rsidRPr="00932904" w:rsidRDefault="00932904" w:rsidP="00932904">
            <w:pPr>
              <w:pStyle w:val="TableText"/>
              <w:spacing w:before="0" w:after="0"/>
              <w:jc w:val="right"/>
            </w:pPr>
            <w:r w:rsidRPr="00932904">
              <w:rPr>
                <w:rFonts w:cs="Calibri"/>
              </w:rPr>
              <w:t>8.9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D09E14A" w14:textId="4F6A509B" w:rsidR="00932904" w:rsidRPr="00932904" w:rsidRDefault="00932904" w:rsidP="00932904">
            <w:pPr>
              <w:pStyle w:val="TableText"/>
              <w:spacing w:before="0" w:after="0"/>
              <w:jc w:val="right"/>
            </w:pPr>
            <w:r w:rsidRPr="00932904">
              <w:rPr>
                <w:rFonts w:cs="Calibri"/>
              </w:rPr>
              <w:t>-10.9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F149165" w14:textId="58F0E003" w:rsidR="00932904" w:rsidRPr="00932904" w:rsidRDefault="00932904" w:rsidP="00932904">
            <w:pPr>
              <w:pStyle w:val="TableText"/>
              <w:spacing w:before="0" w:after="0"/>
              <w:jc w:val="right"/>
            </w:pPr>
            <w:r w:rsidRPr="00932904">
              <w:rPr>
                <w:rFonts w:cs="Calibri"/>
              </w:rPr>
              <w:t>28.8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31AD4C5" w14:textId="77777777" w:rsidR="00932904" w:rsidRPr="00932904" w:rsidRDefault="00932904" w:rsidP="00932904">
            <w:pPr>
              <w:pStyle w:val="TableText"/>
              <w:spacing w:before="0" w:after="0"/>
              <w:jc w:val="center"/>
            </w:pPr>
          </w:p>
        </w:tc>
      </w:tr>
      <w:tr w:rsidR="00932904" w:rsidRPr="00C22415" w14:paraId="2BA8D5E6"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43DA741"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C4652F1" w14:textId="77777777" w:rsidR="00932904" w:rsidRPr="00C22415" w:rsidRDefault="00932904" w:rsidP="00932904">
            <w:pPr>
              <w:pStyle w:val="TableText"/>
              <w:spacing w:before="0" w:after="0"/>
            </w:pPr>
            <w:proofErr w:type="spellStart"/>
            <w:r w:rsidRPr="00C22415">
              <w:t>baseflow_sep_m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0E8915D" w14:textId="333FF2F6" w:rsidR="00932904" w:rsidRPr="00932904" w:rsidRDefault="00932904" w:rsidP="00932904">
            <w:pPr>
              <w:pStyle w:val="TableText"/>
              <w:spacing w:before="0" w:after="0"/>
              <w:jc w:val="right"/>
            </w:pPr>
            <w:r w:rsidRPr="00932904">
              <w:rPr>
                <w:rFonts w:cs="Calibri"/>
              </w:rPr>
              <w:t>-0.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51D5DE5" w14:textId="5C67145C" w:rsidR="00932904" w:rsidRPr="00932904" w:rsidRDefault="00932904" w:rsidP="00932904">
            <w:pPr>
              <w:pStyle w:val="TableText"/>
              <w:spacing w:before="0" w:after="0"/>
              <w:jc w:val="right"/>
            </w:pPr>
            <w:r w:rsidRPr="00932904">
              <w:rPr>
                <w:rFonts w:cs="Calibri"/>
              </w:rPr>
              <w:t>-0.4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A8147B" w14:textId="7A6F4998" w:rsidR="00932904" w:rsidRPr="00932904" w:rsidRDefault="00932904" w:rsidP="00932904">
            <w:pPr>
              <w:pStyle w:val="TableText"/>
              <w:spacing w:before="0" w:after="0"/>
              <w:jc w:val="right"/>
            </w:pPr>
            <w:r w:rsidRPr="00932904">
              <w:rPr>
                <w:rFonts w:cs="Calibri"/>
              </w:rPr>
              <w:t>0.1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5265C1F" w14:textId="77777777" w:rsidR="00932904" w:rsidRPr="00932904" w:rsidRDefault="00932904" w:rsidP="00932904">
            <w:pPr>
              <w:pStyle w:val="TableText"/>
              <w:spacing w:before="0" w:after="0"/>
              <w:jc w:val="center"/>
            </w:pPr>
          </w:p>
        </w:tc>
      </w:tr>
      <w:tr w:rsidR="00932904" w:rsidRPr="00C22415" w14:paraId="28605E5D"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908638D"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1E004E8" w14:textId="77777777" w:rsidR="00932904" w:rsidRPr="00C22415" w:rsidRDefault="00932904" w:rsidP="00932904">
            <w:pPr>
              <w:pStyle w:val="TableText"/>
              <w:spacing w:before="0" w:after="0"/>
            </w:pPr>
            <w:proofErr w:type="spellStart"/>
            <w:r w:rsidRPr="00C22415">
              <w:t>small_fresh_sep_m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A2910FE" w14:textId="08BA93AC" w:rsidR="00932904" w:rsidRPr="00932904" w:rsidRDefault="00932904" w:rsidP="00932904">
            <w:pPr>
              <w:pStyle w:val="TableText"/>
              <w:spacing w:before="0" w:after="0"/>
              <w:jc w:val="right"/>
            </w:pPr>
            <w:r w:rsidRPr="00932904">
              <w:rPr>
                <w:rFonts w:cs="Calibri"/>
              </w:rPr>
              <w:t>0.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47DE2E0" w14:textId="76A71232" w:rsidR="00932904" w:rsidRPr="00932904" w:rsidRDefault="00932904" w:rsidP="00932904">
            <w:pPr>
              <w:pStyle w:val="TableText"/>
              <w:spacing w:before="0" w:after="0"/>
              <w:jc w:val="right"/>
            </w:pPr>
            <w:r w:rsidRPr="00932904">
              <w:rPr>
                <w:rFonts w:cs="Calibri"/>
              </w:rPr>
              <w:t>-1.7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C7575EE" w14:textId="6BEB8D91" w:rsidR="00932904" w:rsidRPr="00932904" w:rsidRDefault="00932904" w:rsidP="00932904">
            <w:pPr>
              <w:pStyle w:val="TableText"/>
              <w:spacing w:before="0" w:after="0"/>
              <w:jc w:val="right"/>
            </w:pPr>
            <w:r w:rsidRPr="00932904">
              <w:rPr>
                <w:rFonts w:cs="Calibri"/>
              </w:rPr>
              <w:t>1.8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39FB0A" w14:textId="77777777" w:rsidR="00932904" w:rsidRPr="00932904" w:rsidRDefault="00932904" w:rsidP="00932904">
            <w:pPr>
              <w:pStyle w:val="TableText"/>
              <w:spacing w:before="0" w:after="0"/>
              <w:jc w:val="center"/>
            </w:pPr>
          </w:p>
        </w:tc>
      </w:tr>
      <w:tr w:rsidR="00932904" w:rsidRPr="00C22415" w14:paraId="3340A2A6"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7139DD3"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9A9827" w14:textId="77777777" w:rsidR="00932904" w:rsidRPr="00C22415" w:rsidRDefault="00932904" w:rsidP="00932904">
            <w:pPr>
              <w:pStyle w:val="TableText"/>
              <w:spacing w:before="0" w:after="0"/>
            </w:pPr>
            <w:proofErr w:type="spellStart"/>
            <w:r w:rsidRPr="00C22415">
              <w:t>large_fresh_sep_m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3CC194A" w14:textId="700EFA0D" w:rsidR="00932904" w:rsidRPr="00932904" w:rsidRDefault="00932904" w:rsidP="00932904">
            <w:pPr>
              <w:pStyle w:val="TableText"/>
              <w:spacing w:before="0" w:after="0"/>
              <w:jc w:val="right"/>
            </w:pPr>
            <w:r w:rsidRPr="00932904">
              <w:rPr>
                <w:rFonts w:cs="Calibri"/>
              </w:rPr>
              <w:t>0.2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7F2EEF1" w14:textId="377FAE30" w:rsidR="00932904" w:rsidRPr="00932904" w:rsidRDefault="00932904" w:rsidP="00932904">
            <w:pPr>
              <w:pStyle w:val="TableText"/>
              <w:spacing w:before="0" w:after="0"/>
              <w:jc w:val="right"/>
            </w:pPr>
            <w:r w:rsidRPr="00932904">
              <w:rPr>
                <w:rFonts w:cs="Calibri"/>
              </w:rPr>
              <w:t>-2.1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DC58331" w14:textId="131EB952" w:rsidR="00932904" w:rsidRPr="00932904" w:rsidRDefault="00932904" w:rsidP="00932904">
            <w:pPr>
              <w:pStyle w:val="TableText"/>
              <w:spacing w:before="0" w:after="0"/>
              <w:jc w:val="right"/>
            </w:pPr>
            <w:r w:rsidRPr="00932904">
              <w:rPr>
                <w:rFonts w:cs="Calibri"/>
              </w:rPr>
              <w:t>2.8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D46E15E" w14:textId="77777777" w:rsidR="00932904" w:rsidRPr="00932904" w:rsidRDefault="00932904" w:rsidP="00932904">
            <w:pPr>
              <w:pStyle w:val="TableText"/>
              <w:spacing w:before="0" w:after="0"/>
              <w:jc w:val="center"/>
            </w:pPr>
          </w:p>
        </w:tc>
      </w:tr>
      <w:tr w:rsidR="00932904" w:rsidRPr="00C22415" w14:paraId="608E2770"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321139B"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FA0890" w14:textId="77777777" w:rsidR="00932904" w:rsidRPr="00C22415" w:rsidRDefault="00932904" w:rsidP="00932904">
            <w:pPr>
              <w:pStyle w:val="TableText"/>
              <w:spacing w:before="0" w:after="0"/>
            </w:pPr>
            <w:r w:rsidRPr="00C22415">
              <w:t>change_72h_sep_mar</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1273B54" w14:textId="65585F3D" w:rsidR="00932904" w:rsidRPr="00932904" w:rsidRDefault="00932904" w:rsidP="00932904">
            <w:pPr>
              <w:pStyle w:val="TableText"/>
              <w:spacing w:before="0" w:after="0"/>
              <w:jc w:val="right"/>
            </w:pPr>
            <w:r w:rsidRPr="00932904">
              <w:rPr>
                <w:rFonts w:cs="Calibri"/>
              </w:rPr>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91BD624" w14:textId="6A20ADB1" w:rsidR="00932904" w:rsidRPr="00932904" w:rsidRDefault="00932904" w:rsidP="00932904">
            <w:pPr>
              <w:pStyle w:val="TableText"/>
              <w:spacing w:before="0" w:after="0"/>
              <w:jc w:val="right"/>
            </w:pPr>
            <w:r w:rsidRPr="00932904">
              <w:rPr>
                <w:rFonts w:cs="Calibri"/>
              </w:rPr>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BF2E7A3" w14:textId="5A6DA44E" w:rsidR="00932904" w:rsidRPr="00932904" w:rsidRDefault="00932904" w:rsidP="00932904">
            <w:pPr>
              <w:pStyle w:val="TableText"/>
              <w:spacing w:before="0" w:after="0"/>
              <w:jc w:val="right"/>
            </w:pPr>
            <w:r w:rsidRPr="00932904">
              <w:rPr>
                <w:rFonts w:cs="Calibri"/>
              </w:rPr>
              <w:t>0.0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AD39C6" w14:textId="77777777" w:rsidR="00932904" w:rsidRPr="00932904" w:rsidRDefault="00932904" w:rsidP="00932904">
            <w:pPr>
              <w:pStyle w:val="TableText"/>
              <w:spacing w:before="0" w:after="0"/>
              <w:jc w:val="center"/>
            </w:pPr>
          </w:p>
        </w:tc>
      </w:tr>
      <w:tr w:rsidR="00932904" w:rsidRPr="00C22415" w14:paraId="64F15A7A"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5E86AC2"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547523" w14:textId="77777777" w:rsidR="00932904" w:rsidRPr="00C22415" w:rsidRDefault="00932904" w:rsidP="00932904">
            <w:pPr>
              <w:pStyle w:val="TableText"/>
              <w:spacing w:before="0" w:after="0"/>
            </w:pPr>
            <w:proofErr w:type="spellStart"/>
            <w:r w:rsidRPr="00C22415">
              <w:t>n_sites</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31E7F55" w14:textId="66EE1E26" w:rsidR="00932904" w:rsidRPr="00932904" w:rsidRDefault="00932904" w:rsidP="00932904">
            <w:pPr>
              <w:pStyle w:val="TableText"/>
              <w:spacing w:before="0" w:after="0"/>
              <w:jc w:val="right"/>
            </w:pPr>
            <w:r w:rsidRPr="00932904">
              <w:rPr>
                <w:rFonts w:cs="Calibri"/>
              </w:rPr>
              <w:t>-0.5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4079B86" w14:textId="32E9FE3B" w:rsidR="00932904" w:rsidRPr="00932904" w:rsidRDefault="00932904" w:rsidP="00932904">
            <w:pPr>
              <w:pStyle w:val="TableText"/>
              <w:spacing w:before="0" w:after="0"/>
              <w:jc w:val="right"/>
            </w:pPr>
            <w:r w:rsidRPr="00932904">
              <w:rPr>
                <w:rFonts w:cs="Calibri"/>
              </w:rPr>
              <w:t>-9.8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2E62DA3" w14:textId="66EA452F" w:rsidR="00932904" w:rsidRPr="00932904" w:rsidRDefault="00932904" w:rsidP="00932904">
            <w:pPr>
              <w:pStyle w:val="TableText"/>
              <w:spacing w:before="0" w:after="0"/>
              <w:jc w:val="right"/>
            </w:pPr>
            <w:r w:rsidRPr="00932904">
              <w:rPr>
                <w:rFonts w:cs="Calibri"/>
              </w:rPr>
              <w:t>7.9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3718467" w14:textId="77777777" w:rsidR="00932904" w:rsidRPr="00932904" w:rsidRDefault="00932904" w:rsidP="00932904">
            <w:pPr>
              <w:pStyle w:val="TableText"/>
              <w:spacing w:before="0" w:after="0"/>
              <w:jc w:val="center"/>
            </w:pPr>
          </w:p>
        </w:tc>
      </w:tr>
      <w:tr w:rsidR="00932904" w:rsidRPr="00C22415" w14:paraId="27F9BD03"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EFD90ED"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0AD96DC" w14:textId="77777777" w:rsidR="00932904" w:rsidRPr="00C22415" w:rsidRDefault="00932904" w:rsidP="00932904">
            <w:pPr>
              <w:pStyle w:val="TableText"/>
              <w:spacing w:before="0" w:after="0"/>
            </w:pPr>
            <w:proofErr w:type="spellStart"/>
            <w:r w:rsidRPr="00C22415">
              <w:t>programGoulburn</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E8149B1" w14:textId="2858A7AD" w:rsidR="00932904" w:rsidRPr="00932904" w:rsidRDefault="00932904" w:rsidP="00932904">
            <w:pPr>
              <w:pStyle w:val="TableText"/>
              <w:spacing w:before="0" w:after="0"/>
              <w:jc w:val="right"/>
            </w:pPr>
            <w:r w:rsidRPr="00932904">
              <w:rPr>
                <w:rFonts w:cs="Calibri"/>
              </w:rPr>
              <w:t>-2.1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0F4E7FD" w14:textId="6E9C3740" w:rsidR="00932904" w:rsidRPr="00932904" w:rsidRDefault="00932904" w:rsidP="00932904">
            <w:pPr>
              <w:pStyle w:val="TableText"/>
              <w:spacing w:before="0" w:after="0"/>
              <w:jc w:val="right"/>
            </w:pPr>
            <w:r w:rsidRPr="00932904">
              <w:rPr>
                <w:rFonts w:cs="Calibri"/>
              </w:rPr>
              <w:t>-3.4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E74A2D6" w14:textId="0338BB4E" w:rsidR="00932904" w:rsidRPr="00932904" w:rsidRDefault="00932904" w:rsidP="00932904">
            <w:pPr>
              <w:pStyle w:val="TableText"/>
              <w:spacing w:before="0" w:after="0"/>
              <w:jc w:val="right"/>
            </w:pPr>
            <w:r w:rsidRPr="00932904">
              <w:rPr>
                <w:rFonts w:cs="Calibri"/>
              </w:rPr>
              <w:t>-0.8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B97C1FD" w14:textId="007645B0" w:rsidR="00932904" w:rsidRPr="00932904" w:rsidRDefault="00932904" w:rsidP="00932904">
            <w:pPr>
              <w:pStyle w:val="TableText"/>
              <w:spacing w:before="0" w:after="0"/>
              <w:jc w:val="center"/>
            </w:pPr>
            <w:r w:rsidRPr="00932904">
              <w:rPr>
                <w:rFonts w:cs="Calibri"/>
              </w:rPr>
              <w:t>*</w:t>
            </w:r>
          </w:p>
        </w:tc>
      </w:tr>
      <w:tr w:rsidR="00932904" w:rsidRPr="00C22415" w14:paraId="5A5CD9C7"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A0075C7"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EB32EA1" w14:textId="77777777" w:rsidR="00932904" w:rsidRPr="00C22415" w:rsidRDefault="00932904" w:rsidP="00932904">
            <w:pPr>
              <w:pStyle w:val="TableText"/>
              <w:spacing w:before="0" w:after="0"/>
            </w:pPr>
            <w:proofErr w:type="spellStart"/>
            <w:r w:rsidRPr="00C22415">
              <w:t>programGwydi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B10C06F" w14:textId="6FA59464" w:rsidR="00932904" w:rsidRPr="00932904" w:rsidRDefault="00932904" w:rsidP="00932904">
            <w:pPr>
              <w:pStyle w:val="TableText"/>
              <w:spacing w:before="0" w:after="0"/>
              <w:jc w:val="right"/>
            </w:pPr>
            <w:r w:rsidRPr="00932904">
              <w:rPr>
                <w:rFonts w:cs="Calibri"/>
              </w:rPr>
              <w:t>-0.7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CB35C87" w14:textId="6E1E7CFB" w:rsidR="00932904" w:rsidRPr="00932904" w:rsidRDefault="00932904" w:rsidP="00932904">
            <w:pPr>
              <w:pStyle w:val="TableText"/>
              <w:spacing w:before="0" w:after="0"/>
              <w:jc w:val="right"/>
            </w:pPr>
            <w:r w:rsidRPr="00932904">
              <w:rPr>
                <w:rFonts w:cs="Calibri"/>
              </w:rPr>
              <w:t>-2.2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7F1B124" w14:textId="7773D8E2" w:rsidR="00932904" w:rsidRPr="00932904" w:rsidRDefault="00932904" w:rsidP="00932904">
            <w:pPr>
              <w:pStyle w:val="TableText"/>
              <w:spacing w:before="0" w:after="0"/>
              <w:jc w:val="right"/>
            </w:pPr>
            <w:r w:rsidRPr="00932904">
              <w:rPr>
                <w:rFonts w:cs="Calibri"/>
              </w:rPr>
              <w:t>0.7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255C90" w14:textId="77777777" w:rsidR="00932904" w:rsidRPr="00932904" w:rsidRDefault="00932904" w:rsidP="00932904">
            <w:pPr>
              <w:pStyle w:val="TableText"/>
              <w:spacing w:before="0" w:after="0"/>
              <w:jc w:val="center"/>
            </w:pPr>
          </w:p>
        </w:tc>
      </w:tr>
      <w:tr w:rsidR="00932904" w:rsidRPr="00C22415" w14:paraId="313F620A"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4838F0B"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136559" w14:textId="77777777" w:rsidR="00932904" w:rsidRPr="00C22415" w:rsidRDefault="00932904" w:rsidP="00932904">
            <w:pPr>
              <w:pStyle w:val="TableText"/>
              <w:spacing w:before="0" w:after="0"/>
            </w:pPr>
            <w:proofErr w:type="spellStart"/>
            <w:r w:rsidRPr="00C22415">
              <w:t>programLachlan</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123E4B2" w14:textId="6865E152" w:rsidR="00932904" w:rsidRPr="00932904" w:rsidRDefault="00932904" w:rsidP="00932904">
            <w:pPr>
              <w:pStyle w:val="TableText"/>
              <w:spacing w:before="0" w:after="0"/>
              <w:jc w:val="right"/>
            </w:pPr>
            <w:r w:rsidRPr="00932904">
              <w:rPr>
                <w:rFonts w:cs="Calibri"/>
              </w:rPr>
              <w:t>-1.0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9094093" w14:textId="3E67DD15" w:rsidR="00932904" w:rsidRPr="00932904" w:rsidRDefault="00932904" w:rsidP="00932904">
            <w:pPr>
              <w:pStyle w:val="TableText"/>
              <w:spacing w:before="0" w:after="0"/>
              <w:jc w:val="right"/>
            </w:pPr>
            <w:r w:rsidRPr="00932904">
              <w:rPr>
                <w:rFonts w:cs="Calibri"/>
              </w:rPr>
              <w:t>-2.3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2FF4547" w14:textId="5D7E77CB" w:rsidR="00932904" w:rsidRPr="00932904" w:rsidRDefault="00932904" w:rsidP="00932904">
            <w:pPr>
              <w:pStyle w:val="TableText"/>
              <w:spacing w:before="0" w:after="0"/>
              <w:jc w:val="right"/>
            </w:pPr>
            <w:r w:rsidRPr="00932904">
              <w:rPr>
                <w:rFonts w:cs="Calibri"/>
              </w:rPr>
              <w:t>0.2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11BAFD" w14:textId="77777777" w:rsidR="00932904" w:rsidRPr="00932904" w:rsidRDefault="00932904" w:rsidP="00932904">
            <w:pPr>
              <w:pStyle w:val="TableText"/>
              <w:spacing w:before="0" w:after="0"/>
              <w:jc w:val="center"/>
            </w:pPr>
          </w:p>
        </w:tc>
      </w:tr>
      <w:tr w:rsidR="00932904" w:rsidRPr="00C22415" w14:paraId="027CE906"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23976B2"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18B499B" w14:textId="77777777" w:rsidR="00932904" w:rsidRPr="00C22415" w:rsidRDefault="00932904" w:rsidP="00932904">
            <w:pPr>
              <w:pStyle w:val="TableText"/>
              <w:spacing w:before="0" w:after="0"/>
            </w:pPr>
            <w:proofErr w:type="spellStart"/>
            <w:r w:rsidRPr="00C22415">
              <w:t>programLower</w:t>
            </w:r>
            <w:proofErr w:type="spellEnd"/>
            <w:r w:rsidRPr="00C22415">
              <w:t xml:space="preserve"> Murray</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79388F7" w14:textId="7919BFCD" w:rsidR="00932904" w:rsidRPr="00932904" w:rsidRDefault="00932904" w:rsidP="00932904">
            <w:pPr>
              <w:pStyle w:val="TableText"/>
              <w:spacing w:before="0" w:after="0"/>
              <w:jc w:val="right"/>
            </w:pPr>
            <w:r w:rsidRPr="00932904">
              <w:rPr>
                <w:rFonts w:cs="Calibri"/>
              </w:rPr>
              <w:t>0.4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1FA3469" w14:textId="10646415" w:rsidR="00932904" w:rsidRPr="00932904" w:rsidRDefault="00932904" w:rsidP="00932904">
            <w:pPr>
              <w:pStyle w:val="TableText"/>
              <w:spacing w:before="0" w:after="0"/>
              <w:jc w:val="right"/>
            </w:pPr>
            <w:r w:rsidRPr="00932904">
              <w:rPr>
                <w:rFonts w:cs="Calibri"/>
              </w:rPr>
              <w:t>-3.1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6B98153" w14:textId="6389ACA6" w:rsidR="00932904" w:rsidRPr="00932904" w:rsidRDefault="00932904" w:rsidP="00932904">
            <w:pPr>
              <w:pStyle w:val="TableText"/>
              <w:spacing w:before="0" w:after="0"/>
              <w:jc w:val="right"/>
            </w:pPr>
            <w:r w:rsidRPr="00932904">
              <w:rPr>
                <w:rFonts w:cs="Calibri"/>
              </w:rPr>
              <w:t>4.8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A33D8C" w14:textId="77777777" w:rsidR="00932904" w:rsidRPr="00932904" w:rsidRDefault="00932904" w:rsidP="00932904">
            <w:pPr>
              <w:pStyle w:val="TableText"/>
              <w:spacing w:before="0" w:after="0"/>
              <w:jc w:val="center"/>
            </w:pPr>
          </w:p>
        </w:tc>
      </w:tr>
      <w:tr w:rsidR="00932904" w:rsidRPr="00C22415" w14:paraId="21D4A444"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4E7BB98"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914A720" w14:textId="77777777" w:rsidR="00932904" w:rsidRPr="00C22415" w:rsidRDefault="00932904" w:rsidP="00932904">
            <w:pPr>
              <w:pStyle w:val="TableText"/>
              <w:spacing w:before="0" w:after="0"/>
            </w:pPr>
            <w:proofErr w:type="spellStart"/>
            <w:r w:rsidRPr="00C22415">
              <w:t>programMurrumbidgee</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85C5D5A" w14:textId="3539C448" w:rsidR="00932904" w:rsidRPr="00932904" w:rsidRDefault="00932904" w:rsidP="00932904">
            <w:pPr>
              <w:pStyle w:val="TableText"/>
              <w:spacing w:before="0" w:after="0"/>
              <w:jc w:val="right"/>
            </w:pPr>
            <w:r w:rsidRPr="00932904">
              <w:rPr>
                <w:rFonts w:cs="Calibri"/>
              </w:rPr>
              <w:t>-1.2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A7620BB" w14:textId="1DD4084C" w:rsidR="00932904" w:rsidRPr="00932904" w:rsidRDefault="00932904" w:rsidP="00932904">
            <w:pPr>
              <w:pStyle w:val="TableText"/>
              <w:spacing w:before="0" w:after="0"/>
              <w:jc w:val="right"/>
            </w:pPr>
            <w:r w:rsidRPr="00932904">
              <w:rPr>
                <w:rFonts w:cs="Calibri"/>
              </w:rPr>
              <w:t>-2.5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0D29A60" w14:textId="77B31196" w:rsidR="00932904" w:rsidRPr="00932904" w:rsidRDefault="00932904" w:rsidP="00932904">
            <w:pPr>
              <w:pStyle w:val="TableText"/>
              <w:spacing w:before="0" w:after="0"/>
              <w:jc w:val="right"/>
            </w:pPr>
            <w:r w:rsidRPr="00932904">
              <w:rPr>
                <w:rFonts w:cs="Calibri"/>
              </w:rPr>
              <w:t>0.0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7912D7" w14:textId="77777777" w:rsidR="00932904" w:rsidRPr="00932904" w:rsidRDefault="00932904" w:rsidP="00932904">
            <w:pPr>
              <w:pStyle w:val="TableText"/>
              <w:spacing w:before="0" w:after="0"/>
              <w:jc w:val="center"/>
            </w:pPr>
          </w:p>
        </w:tc>
      </w:tr>
      <w:tr w:rsidR="00932904" w:rsidRPr="00C22415" w14:paraId="2DBEAB41" w14:textId="77777777" w:rsidTr="00AC6872">
        <w:trPr>
          <w:cantSplit/>
        </w:trPr>
        <w:tc>
          <w:tcPr>
            <w:tcW w:w="1640"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0FA91BF" w14:textId="58B16FEA" w:rsidR="00932904" w:rsidRPr="00C22415" w:rsidRDefault="00932904" w:rsidP="00932904">
            <w:pPr>
              <w:pStyle w:val="TableText"/>
              <w:spacing w:before="0" w:after="0"/>
            </w:pPr>
            <w:r w:rsidRPr="00C22415">
              <w:t xml:space="preserve">Australian </w:t>
            </w:r>
            <w:r w:rsidR="00745927">
              <w:t>smelt</w:t>
            </w: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7B61DD5" w14:textId="77777777" w:rsidR="00932904" w:rsidRPr="00C22415" w:rsidRDefault="00932904" w:rsidP="00932904">
            <w:pPr>
              <w:pStyle w:val="TableText"/>
              <w:spacing w:before="0" w:after="0"/>
            </w:pPr>
            <w:r w:rsidRPr="00C22415">
              <w:t>(Intercept)</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0A35F3A" w14:textId="18A570EA" w:rsidR="00932904" w:rsidRPr="00932904" w:rsidRDefault="00932904" w:rsidP="00932904">
            <w:pPr>
              <w:pStyle w:val="TableText"/>
              <w:spacing w:before="0" w:after="0"/>
              <w:jc w:val="right"/>
            </w:pPr>
            <w:r w:rsidRPr="00932904">
              <w:rPr>
                <w:rFonts w:cs="Calibri"/>
              </w:rPr>
              <w:t>16.4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6890EA9" w14:textId="2273D036" w:rsidR="00932904" w:rsidRPr="00932904" w:rsidRDefault="00932904" w:rsidP="00932904">
            <w:pPr>
              <w:pStyle w:val="TableText"/>
              <w:spacing w:before="0" w:after="0"/>
              <w:jc w:val="right"/>
            </w:pPr>
            <w:r w:rsidRPr="00932904">
              <w:rPr>
                <w:rFonts w:cs="Calibri"/>
              </w:rPr>
              <w:t>-35.9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3043405" w14:textId="450D9B97" w:rsidR="00932904" w:rsidRPr="00932904" w:rsidRDefault="00932904" w:rsidP="00932904">
            <w:pPr>
              <w:pStyle w:val="TableText"/>
              <w:spacing w:before="0" w:after="0"/>
              <w:jc w:val="right"/>
            </w:pPr>
            <w:r w:rsidRPr="00932904">
              <w:rPr>
                <w:rFonts w:cs="Calibri"/>
              </w:rPr>
              <w:t>67.94</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34CA0BA" w14:textId="77777777" w:rsidR="00932904" w:rsidRPr="00932904" w:rsidRDefault="00932904" w:rsidP="00932904">
            <w:pPr>
              <w:pStyle w:val="TableText"/>
              <w:spacing w:before="0" w:after="0"/>
              <w:jc w:val="center"/>
            </w:pPr>
          </w:p>
        </w:tc>
      </w:tr>
      <w:tr w:rsidR="00932904" w:rsidRPr="00C22415" w14:paraId="015C936B"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0180FAC"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1DFE0C" w14:textId="77777777" w:rsidR="00932904" w:rsidRPr="00C22415" w:rsidRDefault="00932904" w:rsidP="00932904">
            <w:pPr>
              <w:pStyle w:val="TableText"/>
              <w:spacing w:before="0" w:after="0"/>
            </w:pPr>
            <w:proofErr w:type="spellStart"/>
            <w:r w:rsidRPr="00C22415">
              <w:t>baseflow_sep_m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7A7CD8D" w14:textId="22336FA0" w:rsidR="00932904" w:rsidRPr="00932904" w:rsidRDefault="00932904" w:rsidP="00932904">
            <w:pPr>
              <w:pStyle w:val="TableText"/>
              <w:spacing w:before="0" w:after="0"/>
              <w:jc w:val="right"/>
            </w:pPr>
            <w:r w:rsidRPr="00932904">
              <w:rPr>
                <w:rFonts w:cs="Calibri"/>
              </w:rPr>
              <w:t>-0.2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B858719" w14:textId="0E9678D1" w:rsidR="00932904" w:rsidRPr="00932904" w:rsidRDefault="00932904" w:rsidP="00932904">
            <w:pPr>
              <w:pStyle w:val="TableText"/>
              <w:spacing w:before="0" w:after="0"/>
              <w:jc w:val="right"/>
            </w:pPr>
            <w:r w:rsidRPr="00932904">
              <w:rPr>
                <w:rFonts w:cs="Calibri"/>
              </w:rPr>
              <w:t>-1.2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C9C7AA3" w14:textId="179C92AF" w:rsidR="00932904" w:rsidRPr="00932904" w:rsidRDefault="00932904" w:rsidP="00932904">
            <w:pPr>
              <w:pStyle w:val="TableText"/>
              <w:spacing w:before="0" w:after="0"/>
              <w:jc w:val="right"/>
            </w:pPr>
            <w:r w:rsidRPr="00932904">
              <w:rPr>
                <w:rFonts w:cs="Calibri"/>
              </w:rPr>
              <w:t>0.5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A198DAA" w14:textId="77777777" w:rsidR="00932904" w:rsidRPr="00932904" w:rsidRDefault="00932904" w:rsidP="00932904">
            <w:pPr>
              <w:pStyle w:val="TableText"/>
              <w:spacing w:before="0" w:after="0"/>
              <w:jc w:val="center"/>
            </w:pPr>
          </w:p>
        </w:tc>
      </w:tr>
      <w:tr w:rsidR="00932904" w:rsidRPr="00C22415" w14:paraId="3634F4F0"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17A8A0E"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50F1081" w14:textId="77777777" w:rsidR="00932904" w:rsidRPr="00C22415" w:rsidRDefault="00932904" w:rsidP="00932904">
            <w:pPr>
              <w:pStyle w:val="TableText"/>
              <w:spacing w:before="0" w:after="0"/>
            </w:pPr>
            <w:proofErr w:type="spellStart"/>
            <w:r w:rsidRPr="00C22415">
              <w:t>small_fresh_sep_m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DF90167" w14:textId="523B7B50" w:rsidR="00932904" w:rsidRPr="00932904" w:rsidRDefault="00932904" w:rsidP="00932904">
            <w:pPr>
              <w:pStyle w:val="TableText"/>
              <w:spacing w:before="0" w:after="0"/>
              <w:jc w:val="right"/>
            </w:pPr>
            <w:r w:rsidRPr="00932904">
              <w:rPr>
                <w:rFonts w:cs="Calibri"/>
              </w:rPr>
              <w:t>7.0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4B78C69" w14:textId="62987F4B" w:rsidR="00932904" w:rsidRPr="00932904" w:rsidRDefault="00932904" w:rsidP="00932904">
            <w:pPr>
              <w:pStyle w:val="TableText"/>
              <w:spacing w:before="0" w:after="0"/>
              <w:jc w:val="right"/>
            </w:pPr>
            <w:r w:rsidRPr="00932904">
              <w:rPr>
                <w:rFonts w:cs="Calibri"/>
              </w:rPr>
              <w:t>2.5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0925044" w14:textId="4BFA7324" w:rsidR="00932904" w:rsidRPr="00932904" w:rsidRDefault="00932904" w:rsidP="00932904">
            <w:pPr>
              <w:pStyle w:val="TableText"/>
              <w:spacing w:before="0" w:after="0"/>
              <w:jc w:val="right"/>
            </w:pPr>
            <w:r w:rsidRPr="00932904">
              <w:rPr>
                <w:rFonts w:cs="Calibri"/>
              </w:rPr>
              <w:t>11.3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81E1C6A" w14:textId="7FEC2CEC" w:rsidR="00932904" w:rsidRPr="00932904" w:rsidRDefault="00932904" w:rsidP="00932904">
            <w:pPr>
              <w:pStyle w:val="TableText"/>
              <w:spacing w:before="0" w:after="0"/>
              <w:jc w:val="center"/>
            </w:pPr>
            <w:r w:rsidRPr="00932904">
              <w:rPr>
                <w:rFonts w:cs="Calibri"/>
              </w:rPr>
              <w:t>*</w:t>
            </w:r>
          </w:p>
        </w:tc>
      </w:tr>
      <w:tr w:rsidR="00932904" w:rsidRPr="00C22415" w14:paraId="1E8D6582"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A880D41"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071594C" w14:textId="77777777" w:rsidR="00932904" w:rsidRPr="00C22415" w:rsidRDefault="00932904" w:rsidP="00932904">
            <w:pPr>
              <w:pStyle w:val="TableText"/>
              <w:spacing w:before="0" w:after="0"/>
            </w:pPr>
            <w:proofErr w:type="spellStart"/>
            <w:r w:rsidRPr="00C22415">
              <w:t>large_fresh_sep_m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77B748E" w14:textId="489833A9" w:rsidR="00932904" w:rsidRPr="00932904" w:rsidRDefault="00932904" w:rsidP="00932904">
            <w:pPr>
              <w:pStyle w:val="TableText"/>
              <w:spacing w:before="0" w:after="0"/>
              <w:jc w:val="right"/>
            </w:pPr>
            <w:r w:rsidRPr="00932904">
              <w:rPr>
                <w:rFonts w:cs="Calibri"/>
              </w:rPr>
              <w:t>-3.6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6332B0C" w14:textId="0E08451E" w:rsidR="00932904" w:rsidRPr="00932904" w:rsidRDefault="00932904" w:rsidP="00932904">
            <w:pPr>
              <w:pStyle w:val="TableText"/>
              <w:spacing w:before="0" w:after="0"/>
              <w:jc w:val="right"/>
            </w:pPr>
            <w:r w:rsidRPr="00932904">
              <w:rPr>
                <w:rFonts w:cs="Calibri"/>
              </w:rPr>
              <w:t>-8.4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407714C" w14:textId="18946748" w:rsidR="00932904" w:rsidRPr="00932904" w:rsidRDefault="00932904" w:rsidP="00932904">
            <w:pPr>
              <w:pStyle w:val="TableText"/>
              <w:spacing w:before="0" w:after="0"/>
              <w:jc w:val="right"/>
            </w:pPr>
            <w:r w:rsidRPr="00932904">
              <w:rPr>
                <w:rFonts w:cs="Calibri"/>
              </w:rPr>
              <w:t>1.3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C922B21" w14:textId="77777777" w:rsidR="00932904" w:rsidRPr="00932904" w:rsidRDefault="00932904" w:rsidP="00932904">
            <w:pPr>
              <w:pStyle w:val="TableText"/>
              <w:spacing w:before="0" w:after="0"/>
              <w:jc w:val="center"/>
            </w:pPr>
          </w:p>
        </w:tc>
      </w:tr>
      <w:tr w:rsidR="00932904" w:rsidRPr="00C22415" w14:paraId="0EFB3FAF"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D609316"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CF7B357" w14:textId="77777777" w:rsidR="00932904" w:rsidRPr="00C22415" w:rsidRDefault="00932904" w:rsidP="00932904">
            <w:pPr>
              <w:pStyle w:val="TableText"/>
              <w:spacing w:before="0" w:after="0"/>
            </w:pPr>
            <w:r w:rsidRPr="00C22415">
              <w:t>change_72h_sep_mar</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5A816A7" w14:textId="275AC30A" w:rsidR="00932904" w:rsidRPr="00932904" w:rsidRDefault="00932904" w:rsidP="00932904">
            <w:pPr>
              <w:pStyle w:val="TableText"/>
              <w:spacing w:before="0" w:after="0"/>
              <w:jc w:val="right"/>
            </w:pPr>
            <w:r w:rsidRPr="00932904">
              <w:rPr>
                <w:rFonts w:cs="Calibri"/>
              </w:rPr>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C79DCDB" w14:textId="72DFC4FE" w:rsidR="00932904" w:rsidRPr="00932904" w:rsidRDefault="00932904" w:rsidP="00932904">
            <w:pPr>
              <w:pStyle w:val="TableText"/>
              <w:spacing w:before="0" w:after="0"/>
              <w:jc w:val="right"/>
            </w:pPr>
            <w:r w:rsidRPr="00932904">
              <w:rPr>
                <w:rFonts w:cs="Calibri"/>
              </w:rPr>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A1AB5BE" w14:textId="30BBE1BA" w:rsidR="00932904" w:rsidRPr="00932904" w:rsidRDefault="00932904" w:rsidP="00932904">
            <w:pPr>
              <w:pStyle w:val="TableText"/>
              <w:spacing w:before="0" w:after="0"/>
              <w:jc w:val="right"/>
            </w:pPr>
            <w:r w:rsidRPr="00932904">
              <w:rPr>
                <w:rFonts w:cs="Calibri"/>
              </w:rPr>
              <w:t>0.0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DBB2159" w14:textId="77777777" w:rsidR="00932904" w:rsidRPr="00932904" w:rsidRDefault="00932904" w:rsidP="00932904">
            <w:pPr>
              <w:pStyle w:val="TableText"/>
              <w:spacing w:before="0" w:after="0"/>
              <w:jc w:val="center"/>
            </w:pPr>
          </w:p>
        </w:tc>
      </w:tr>
      <w:tr w:rsidR="00932904" w:rsidRPr="00C22415" w14:paraId="6ED01651"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F2E6B27"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D1B353" w14:textId="77777777" w:rsidR="00932904" w:rsidRPr="00C22415" w:rsidRDefault="00932904" w:rsidP="00932904">
            <w:pPr>
              <w:pStyle w:val="TableText"/>
              <w:spacing w:before="0" w:after="0"/>
            </w:pPr>
            <w:proofErr w:type="spellStart"/>
            <w:r w:rsidRPr="00C22415">
              <w:t>n_sites</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1D9503E" w14:textId="591BAD0D" w:rsidR="00932904" w:rsidRPr="00932904" w:rsidRDefault="00932904" w:rsidP="00932904">
            <w:pPr>
              <w:pStyle w:val="TableText"/>
              <w:spacing w:before="0" w:after="0"/>
              <w:jc w:val="right"/>
            </w:pPr>
            <w:r w:rsidRPr="00932904">
              <w:rPr>
                <w:rFonts w:cs="Calibri"/>
              </w:rPr>
              <w:t>-5.7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8E8333C" w14:textId="1DAB0F8B" w:rsidR="00932904" w:rsidRPr="00932904" w:rsidRDefault="00932904" w:rsidP="00932904">
            <w:pPr>
              <w:pStyle w:val="TableText"/>
              <w:spacing w:before="0" w:after="0"/>
              <w:jc w:val="right"/>
            </w:pPr>
            <w:r w:rsidRPr="00932904">
              <w:rPr>
                <w:rFonts w:cs="Calibri"/>
              </w:rPr>
              <w:t>-28.4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F028765" w14:textId="38168542" w:rsidR="00932904" w:rsidRPr="00932904" w:rsidRDefault="00932904" w:rsidP="00932904">
            <w:pPr>
              <w:pStyle w:val="TableText"/>
              <w:spacing w:before="0" w:after="0"/>
              <w:jc w:val="right"/>
            </w:pPr>
            <w:r w:rsidRPr="00932904">
              <w:rPr>
                <w:rFonts w:cs="Calibri"/>
              </w:rPr>
              <w:t>15.6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F111E9C" w14:textId="77777777" w:rsidR="00932904" w:rsidRPr="00932904" w:rsidRDefault="00932904" w:rsidP="00932904">
            <w:pPr>
              <w:pStyle w:val="TableText"/>
              <w:spacing w:before="0" w:after="0"/>
              <w:jc w:val="center"/>
            </w:pPr>
          </w:p>
        </w:tc>
      </w:tr>
      <w:tr w:rsidR="00932904" w:rsidRPr="00C22415" w14:paraId="69B82A9D"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A9389C0"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9185A53" w14:textId="77777777" w:rsidR="00932904" w:rsidRPr="00C22415" w:rsidRDefault="00932904" w:rsidP="00932904">
            <w:pPr>
              <w:pStyle w:val="TableText"/>
              <w:spacing w:before="0" w:after="0"/>
            </w:pPr>
            <w:proofErr w:type="spellStart"/>
            <w:r w:rsidRPr="00C22415">
              <w:t>programGoulburn</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64DF83F" w14:textId="3542B1C8" w:rsidR="00932904" w:rsidRPr="00932904" w:rsidRDefault="00932904" w:rsidP="00932904">
            <w:pPr>
              <w:pStyle w:val="TableText"/>
              <w:spacing w:before="0" w:after="0"/>
              <w:jc w:val="right"/>
            </w:pPr>
            <w:r w:rsidRPr="00932904">
              <w:rPr>
                <w:rFonts w:cs="Calibri"/>
              </w:rPr>
              <w:t>1.0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839576A" w14:textId="725437C3" w:rsidR="00932904" w:rsidRPr="00932904" w:rsidRDefault="00932904" w:rsidP="00932904">
            <w:pPr>
              <w:pStyle w:val="TableText"/>
              <w:spacing w:before="0" w:after="0"/>
              <w:jc w:val="right"/>
            </w:pPr>
            <w:r w:rsidRPr="00932904">
              <w:rPr>
                <w:rFonts w:cs="Calibri"/>
              </w:rPr>
              <w:t>-1.5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ADB3EC6" w14:textId="366D48FD" w:rsidR="00932904" w:rsidRPr="00932904" w:rsidRDefault="00932904" w:rsidP="00932904">
            <w:pPr>
              <w:pStyle w:val="TableText"/>
              <w:spacing w:before="0" w:after="0"/>
              <w:jc w:val="right"/>
            </w:pPr>
            <w:r w:rsidRPr="00932904">
              <w:rPr>
                <w:rFonts w:cs="Calibri"/>
              </w:rPr>
              <w:t>3.6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803ED6D" w14:textId="77777777" w:rsidR="00932904" w:rsidRPr="00932904" w:rsidRDefault="00932904" w:rsidP="00932904">
            <w:pPr>
              <w:pStyle w:val="TableText"/>
              <w:spacing w:before="0" w:after="0"/>
              <w:jc w:val="center"/>
            </w:pPr>
          </w:p>
        </w:tc>
      </w:tr>
      <w:tr w:rsidR="00932904" w:rsidRPr="00C22415" w14:paraId="46918F53"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F177C54"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097516" w14:textId="77777777" w:rsidR="00932904" w:rsidRPr="00C22415" w:rsidRDefault="00932904" w:rsidP="00932904">
            <w:pPr>
              <w:pStyle w:val="TableText"/>
              <w:spacing w:before="0" w:after="0"/>
            </w:pPr>
            <w:proofErr w:type="spellStart"/>
            <w:r w:rsidRPr="00C22415">
              <w:t>programGwydi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CDDAD47" w14:textId="27CF92EF" w:rsidR="00932904" w:rsidRPr="00932904" w:rsidRDefault="00932904" w:rsidP="00932904">
            <w:pPr>
              <w:pStyle w:val="TableText"/>
              <w:spacing w:before="0" w:after="0"/>
              <w:jc w:val="right"/>
            </w:pPr>
            <w:r w:rsidRPr="00932904">
              <w:rPr>
                <w:rFonts w:cs="Calibri"/>
              </w:rPr>
              <w:t>-0.4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F4D3FEE" w14:textId="1E954BD4" w:rsidR="00932904" w:rsidRPr="00932904" w:rsidRDefault="00932904" w:rsidP="00932904">
            <w:pPr>
              <w:pStyle w:val="TableText"/>
              <w:spacing w:before="0" w:after="0"/>
              <w:jc w:val="right"/>
            </w:pPr>
            <w:r w:rsidRPr="00932904">
              <w:rPr>
                <w:rFonts w:cs="Calibri"/>
              </w:rPr>
              <w:t>-3.5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19A5DB6" w14:textId="4591443B" w:rsidR="00932904" w:rsidRPr="00932904" w:rsidRDefault="00932904" w:rsidP="00932904">
            <w:pPr>
              <w:pStyle w:val="TableText"/>
              <w:spacing w:before="0" w:after="0"/>
              <w:jc w:val="right"/>
            </w:pPr>
            <w:r w:rsidRPr="00932904">
              <w:rPr>
                <w:rFonts w:cs="Calibri"/>
              </w:rPr>
              <w:t>3.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A09D732" w14:textId="77777777" w:rsidR="00932904" w:rsidRPr="00932904" w:rsidRDefault="00932904" w:rsidP="00932904">
            <w:pPr>
              <w:pStyle w:val="TableText"/>
              <w:spacing w:before="0" w:after="0"/>
              <w:jc w:val="center"/>
            </w:pPr>
          </w:p>
        </w:tc>
      </w:tr>
      <w:tr w:rsidR="00932904" w:rsidRPr="00C22415" w14:paraId="1C113FA3"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6A6F054"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D5EAF45" w14:textId="77777777" w:rsidR="00932904" w:rsidRPr="00C22415" w:rsidRDefault="00932904" w:rsidP="00932904">
            <w:pPr>
              <w:pStyle w:val="TableText"/>
              <w:spacing w:before="0" w:after="0"/>
            </w:pPr>
            <w:proofErr w:type="spellStart"/>
            <w:r w:rsidRPr="00C22415">
              <w:t>programLachlan</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4769B00" w14:textId="41A40114" w:rsidR="00932904" w:rsidRPr="00932904" w:rsidRDefault="00932904" w:rsidP="00932904">
            <w:pPr>
              <w:pStyle w:val="TableText"/>
              <w:spacing w:before="0" w:after="0"/>
              <w:jc w:val="right"/>
            </w:pPr>
            <w:r w:rsidRPr="00932904">
              <w:rPr>
                <w:rFonts w:cs="Calibri"/>
              </w:rPr>
              <w:t>-2.4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524F390" w14:textId="29BDE222" w:rsidR="00932904" w:rsidRPr="00932904" w:rsidRDefault="00932904" w:rsidP="00932904">
            <w:pPr>
              <w:pStyle w:val="TableText"/>
              <w:spacing w:before="0" w:after="0"/>
              <w:jc w:val="right"/>
            </w:pPr>
            <w:r w:rsidRPr="00932904">
              <w:rPr>
                <w:rFonts w:cs="Calibri"/>
              </w:rPr>
              <w:t>-5.4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5A0CDBB" w14:textId="2E13C9DF" w:rsidR="00932904" w:rsidRPr="00932904" w:rsidRDefault="00932904" w:rsidP="00932904">
            <w:pPr>
              <w:pStyle w:val="TableText"/>
              <w:spacing w:before="0" w:after="0"/>
              <w:jc w:val="right"/>
            </w:pPr>
            <w:r w:rsidRPr="00932904">
              <w:rPr>
                <w:rFonts w:cs="Calibri"/>
              </w:rPr>
              <w:t>0.4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501406D" w14:textId="77777777" w:rsidR="00932904" w:rsidRPr="00932904" w:rsidRDefault="00932904" w:rsidP="00932904">
            <w:pPr>
              <w:pStyle w:val="TableText"/>
              <w:spacing w:before="0" w:after="0"/>
              <w:jc w:val="center"/>
            </w:pPr>
          </w:p>
        </w:tc>
      </w:tr>
      <w:tr w:rsidR="00932904" w:rsidRPr="00C22415" w14:paraId="6173A6FF"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FDED592"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2B4076C" w14:textId="77777777" w:rsidR="00932904" w:rsidRPr="00C22415" w:rsidRDefault="00932904" w:rsidP="00932904">
            <w:pPr>
              <w:pStyle w:val="TableText"/>
              <w:spacing w:before="0" w:after="0"/>
            </w:pPr>
            <w:proofErr w:type="spellStart"/>
            <w:r w:rsidRPr="00C22415">
              <w:t>programLower</w:t>
            </w:r>
            <w:proofErr w:type="spellEnd"/>
            <w:r w:rsidRPr="00C22415">
              <w:t xml:space="preserve"> Murray</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F8D9BB8" w14:textId="16F119AA" w:rsidR="00932904" w:rsidRPr="00932904" w:rsidRDefault="00932904" w:rsidP="00932904">
            <w:pPr>
              <w:pStyle w:val="TableText"/>
              <w:spacing w:before="0" w:after="0"/>
              <w:jc w:val="right"/>
            </w:pPr>
            <w:r w:rsidRPr="00932904">
              <w:rPr>
                <w:rFonts w:cs="Calibri"/>
              </w:rPr>
              <w:t>-7.5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69BA162" w14:textId="50B9578C" w:rsidR="00932904" w:rsidRPr="00932904" w:rsidRDefault="00932904" w:rsidP="00932904">
            <w:pPr>
              <w:pStyle w:val="TableText"/>
              <w:spacing w:before="0" w:after="0"/>
              <w:jc w:val="right"/>
            </w:pPr>
            <w:r w:rsidRPr="00932904">
              <w:rPr>
                <w:rFonts w:cs="Calibri"/>
              </w:rPr>
              <w:t>-17.9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B8B07A3" w14:textId="1EAC550B" w:rsidR="00932904" w:rsidRPr="00932904" w:rsidRDefault="00932904" w:rsidP="00932904">
            <w:pPr>
              <w:pStyle w:val="TableText"/>
              <w:spacing w:before="0" w:after="0"/>
              <w:jc w:val="right"/>
            </w:pPr>
            <w:r w:rsidRPr="00932904">
              <w:rPr>
                <w:rFonts w:cs="Calibri"/>
              </w:rPr>
              <w:t>1.9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FB0ECA8" w14:textId="54474243" w:rsidR="00932904" w:rsidRPr="00932904" w:rsidRDefault="00932904" w:rsidP="00932904">
            <w:pPr>
              <w:pStyle w:val="TableText"/>
              <w:spacing w:before="0" w:after="0"/>
              <w:jc w:val="center"/>
            </w:pPr>
          </w:p>
        </w:tc>
      </w:tr>
      <w:tr w:rsidR="00932904" w:rsidRPr="00C22415" w14:paraId="411F9DD3" w14:textId="77777777" w:rsidTr="00AC6872">
        <w:trPr>
          <w:cantSplit/>
        </w:trPr>
        <w:tc>
          <w:tcPr>
            <w:tcW w:w="164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1A651A3" w14:textId="77777777" w:rsidR="00932904" w:rsidRPr="00C22415" w:rsidRDefault="00932904" w:rsidP="00932904">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96B686" w14:textId="77777777" w:rsidR="00932904" w:rsidRPr="00C22415" w:rsidRDefault="00932904" w:rsidP="00932904">
            <w:pPr>
              <w:pStyle w:val="TableText"/>
              <w:spacing w:before="0" w:after="0"/>
            </w:pPr>
            <w:proofErr w:type="spellStart"/>
            <w:r w:rsidRPr="00C22415">
              <w:t>programMurrumbidgee</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4E52A7D" w14:textId="61CECF81" w:rsidR="00932904" w:rsidRPr="00932904" w:rsidRDefault="00932904" w:rsidP="00932904">
            <w:pPr>
              <w:pStyle w:val="TableText"/>
              <w:spacing w:before="0" w:after="0"/>
              <w:jc w:val="right"/>
            </w:pPr>
            <w:r w:rsidRPr="00932904">
              <w:rPr>
                <w:rFonts w:cs="Calibri"/>
              </w:rPr>
              <w:t>0.8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69BE854" w14:textId="2BF938DC" w:rsidR="00932904" w:rsidRPr="00932904" w:rsidRDefault="00932904" w:rsidP="00932904">
            <w:pPr>
              <w:pStyle w:val="TableText"/>
              <w:spacing w:before="0" w:after="0"/>
              <w:jc w:val="right"/>
            </w:pPr>
            <w:r w:rsidRPr="00932904">
              <w:rPr>
                <w:rFonts w:cs="Calibri"/>
              </w:rPr>
              <w:t>-1.3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62CE66F" w14:textId="13951E21" w:rsidR="00932904" w:rsidRPr="00932904" w:rsidRDefault="00932904" w:rsidP="00932904">
            <w:pPr>
              <w:pStyle w:val="TableText"/>
              <w:spacing w:before="0" w:after="0"/>
              <w:jc w:val="right"/>
            </w:pPr>
            <w:r w:rsidRPr="00932904">
              <w:rPr>
                <w:rFonts w:cs="Calibri"/>
              </w:rPr>
              <w:t>3.1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3911D59" w14:textId="77777777" w:rsidR="00932904" w:rsidRPr="00932904" w:rsidRDefault="00932904" w:rsidP="00932904">
            <w:pPr>
              <w:pStyle w:val="TableText"/>
              <w:spacing w:before="0" w:after="0"/>
              <w:jc w:val="center"/>
            </w:pPr>
          </w:p>
        </w:tc>
      </w:tr>
    </w:tbl>
    <w:p w14:paraId="5FEBDF73" w14:textId="2AEC2378" w:rsidR="0075730F" w:rsidRDefault="0075730F" w:rsidP="00004F61">
      <w:pPr>
        <w:pStyle w:val="AppendixHeading3"/>
        <w:pageBreakBefore/>
      </w:pPr>
      <w:r>
        <w:lastRenderedPageBreak/>
        <w:t>Catch curve regression</w:t>
      </w:r>
      <w:r w:rsidR="003A5A14">
        <w:t xml:space="preserve"> (</w:t>
      </w:r>
      <w:proofErr w:type="spellStart"/>
      <w:r w:rsidR="003A5A14">
        <w:t>analysis_id</w:t>
      </w:r>
      <w:proofErr w:type="spellEnd"/>
      <w:r w:rsidR="003A5A14">
        <w:t xml:space="preserve"> </w:t>
      </w:r>
      <w:proofErr w:type="spellStart"/>
      <w:r w:rsidR="003A5A14">
        <w:t>catchCurveAge</w:t>
      </w:r>
      <w:proofErr w:type="spellEnd"/>
      <w:r w:rsidR="003A5A14">
        <w:t>)</w:t>
      </w:r>
    </w:p>
    <w:p w14:paraId="79F20BEF" w14:textId="67C48C10" w:rsidR="00AC6872" w:rsidRDefault="00066DD1" w:rsidP="008248E5">
      <w:pPr>
        <w:pStyle w:val="CaptionTable"/>
      </w:pPr>
      <w:bookmarkStart w:id="236" w:name="_Toc76050253"/>
      <w:r>
        <w:t xml:space="preserve">Table </w:t>
      </w:r>
      <w:r>
        <w:fldChar w:fldCharType="begin" w:fldLock="1"/>
      </w:r>
      <w:r>
        <w:instrText>STYLEREF 9 \s</w:instrText>
      </w:r>
      <w:r>
        <w:fldChar w:fldCharType="separate"/>
      </w:r>
      <w:r w:rsidR="000F6224">
        <w:rPr>
          <w:noProof/>
        </w:rPr>
        <w:t>A</w:t>
      </w:r>
      <w:r>
        <w:fldChar w:fldCharType="end"/>
      </w:r>
      <w:r w:rsidR="007232D6">
        <w:t>.</w:t>
      </w:r>
      <w:r>
        <w:fldChar w:fldCharType="begin"/>
      </w:r>
      <w:r>
        <w:instrText>SEQ ApxTable \* ARABIC \s 9</w:instrText>
      </w:r>
      <w:r>
        <w:fldChar w:fldCharType="separate"/>
      </w:r>
      <w:r w:rsidR="00AC66FC">
        <w:rPr>
          <w:noProof/>
        </w:rPr>
        <w:t>4</w:t>
      </w:r>
      <w:r>
        <w:fldChar w:fldCharType="end"/>
      </w:r>
      <w:r>
        <w:t xml:space="preserve"> </w:t>
      </w:r>
      <w:bookmarkStart w:id="237" w:name="X6ba864ddfbcc7401a8fb6cb42338d484f3e958a"/>
      <w:r w:rsidR="00FE5538">
        <w:t>St</w:t>
      </w:r>
      <w:r w:rsidR="0075730F">
        <w:t xml:space="preserve">atistical results for </w:t>
      </w:r>
      <w:r w:rsidR="008248E5">
        <w:t xml:space="preserve">Bony </w:t>
      </w:r>
      <w:r w:rsidR="002A0AA7">
        <w:t>herring</w:t>
      </w:r>
      <w:r w:rsidR="008248E5">
        <w:t xml:space="preserve"> </w:t>
      </w:r>
      <w:r w:rsidR="0075730F">
        <w:t>catch curve model</w:t>
      </w:r>
      <w:bookmarkEnd w:id="236"/>
    </w:p>
    <w:p w14:paraId="012A22CC" w14:textId="523297B0" w:rsidR="00C22415" w:rsidRDefault="0075730F" w:rsidP="007232D6">
      <w:pPr>
        <w:pStyle w:val="CaptionNote"/>
      </w:pPr>
      <w:r>
        <w:t xml:space="preserve">* </w:t>
      </w:r>
      <w:proofErr w:type="gramStart"/>
      <w:r>
        <w:t>indicates</w:t>
      </w:r>
      <w:proofErr w:type="gramEnd"/>
      <w:r>
        <w:t xml:space="preserve"> C95%CrI does not include</w:t>
      </w:r>
      <w:r w:rsidR="00BD7FEB">
        <w:t> </w:t>
      </w:r>
      <w:r>
        <w:t>0</w:t>
      </w:r>
      <w:bookmarkEnd w:id="237"/>
    </w:p>
    <w:tbl>
      <w:tblPr>
        <w:tblW w:w="9424" w:type="dxa"/>
        <w:tblInd w:w="57" w:type="dxa"/>
        <w:tblLayout w:type="fixed"/>
        <w:tblLook w:val="0620" w:firstRow="1" w:lastRow="0" w:firstColumn="0" w:lastColumn="0" w:noHBand="1" w:noVBand="1"/>
      </w:tblPr>
      <w:tblGrid>
        <w:gridCol w:w="1417"/>
        <w:gridCol w:w="4394"/>
        <w:gridCol w:w="992"/>
        <w:gridCol w:w="992"/>
        <w:gridCol w:w="993"/>
        <w:gridCol w:w="636"/>
      </w:tblGrid>
      <w:tr w:rsidR="003A5A14" w14:paraId="788E0B97" w14:textId="77777777" w:rsidTr="00004F61">
        <w:trPr>
          <w:cantSplit/>
          <w:tblHeader/>
        </w:trPr>
        <w:tc>
          <w:tcPr>
            <w:tcW w:w="1417"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15A5E53E" w14:textId="77777777" w:rsidR="003A5A14" w:rsidRDefault="003A5A14" w:rsidP="00004F61">
            <w:pPr>
              <w:pStyle w:val="ColumnHeading"/>
            </w:pPr>
            <w:proofErr w:type="spellStart"/>
            <w:r>
              <w:t>speciesname</w:t>
            </w:r>
            <w:proofErr w:type="spellEnd"/>
          </w:p>
        </w:tc>
        <w:tc>
          <w:tcPr>
            <w:tcW w:w="4394"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185844F5" w14:textId="77777777" w:rsidR="003A5A14" w:rsidRDefault="003A5A14" w:rsidP="00004F61">
            <w:pPr>
              <w:pStyle w:val="ColumnHeading"/>
            </w:pPr>
            <w:r>
              <w:t>term</w:t>
            </w:r>
          </w:p>
        </w:tc>
        <w:tc>
          <w:tcPr>
            <w:tcW w:w="992"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0D5A1EC8" w14:textId="77777777" w:rsidR="003A5A14" w:rsidRDefault="003A5A14" w:rsidP="00004F61">
            <w:pPr>
              <w:pStyle w:val="ColumnHeading"/>
            </w:pPr>
            <w:r>
              <w:t>estimate</w:t>
            </w:r>
          </w:p>
        </w:tc>
        <w:tc>
          <w:tcPr>
            <w:tcW w:w="992"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555BA5D6" w14:textId="77777777" w:rsidR="003A5A14" w:rsidRDefault="003A5A14" w:rsidP="00004F61">
            <w:pPr>
              <w:pStyle w:val="ColumnHeading"/>
            </w:pPr>
            <w:r>
              <w:t>lower</w:t>
            </w:r>
          </w:p>
        </w:tc>
        <w:tc>
          <w:tcPr>
            <w:tcW w:w="993"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37F5F203" w14:textId="77777777" w:rsidR="003A5A14" w:rsidRDefault="003A5A14" w:rsidP="00004F61">
            <w:pPr>
              <w:pStyle w:val="ColumnHeading"/>
            </w:pPr>
            <w:r>
              <w:t>upper</w:t>
            </w:r>
          </w:p>
        </w:tc>
        <w:tc>
          <w:tcPr>
            <w:tcW w:w="636"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71522CD0" w14:textId="77777777" w:rsidR="003A5A14" w:rsidRDefault="003A5A14" w:rsidP="00004F61">
            <w:pPr>
              <w:pStyle w:val="ColumnHeading"/>
            </w:pPr>
            <w:r>
              <w:t>sig</w:t>
            </w:r>
          </w:p>
        </w:tc>
      </w:tr>
      <w:tr w:rsidR="003A5A14" w14:paraId="0CDD2A10" w14:textId="77777777" w:rsidTr="00004F61">
        <w:trPr>
          <w:cantSplit/>
        </w:trPr>
        <w:tc>
          <w:tcPr>
            <w:tcW w:w="1417" w:type="dxa"/>
            <w:vMerge w:val="restart"/>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8A0D2D1" w14:textId="5E3CDB10" w:rsidR="003A5A14" w:rsidRPr="003A5A14" w:rsidRDefault="003A5A14" w:rsidP="00066DD1">
            <w:pPr>
              <w:pStyle w:val="TableText"/>
              <w:spacing w:before="0" w:after="0"/>
            </w:pPr>
            <w:r w:rsidRPr="003A5A14">
              <w:t xml:space="preserve">Bony </w:t>
            </w:r>
            <w:r w:rsidR="002A0AA7">
              <w:t>herring</w:t>
            </w:r>
          </w:p>
        </w:tc>
        <w:tc>
          <w:tcPr>
            <w:tcW w:w="4394" w:type="dxa"/>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CC4A006" w14:textId="77777777" w:rsidR="003A5A14" w:rsidRPr="003A5A14" w:rsidRDefault="003A5A14" w:rsidP="00066DD1">
            <w:pPr>
              <w:pStyle w:val="TableText"/>
              <w:spacing w:before="0" w:after="0"/>
            </w:pPr>
            <w:r w:rsidRPr="003A5A14">
              <w:t>(Intercept)</w:t>
            </w:r>
          </w:p>
        </w:tc>
        <w:tc>
          <w:tcPr>
            <w:tcW w:w="992" w:type="dxa"/>
            <w:tcBorders>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E3BE903" w14:textId="77777777" w:rsidR="003A5A14" w:rsidRPr="003A5A14" w:rsidRDefault="003A5A14" w:rsidP="00645AC1">
            <w:pPr>
              <w:pStyle w:val="TableText"/>
              <w:spacing w:before="0" w:after="0"/>
              <w:jc w:val="right"/>
            </w:pPr>
            <w:r w:rsidRPr="003A5A14">
              <w:t>2.72</w:t>
            </w:r>
          </w:p>
        </w:tc>
        <w:tc>
          <w:tcPr>
            <w:tcW w:w="992" w:type="dxa"/>
            <w:tcBorders>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B66E1F8" w14:textId="77777777" w:rsidR="003A5A14" w:rsidRPr="003A5A14" w:rsidRDefault="003A5A14" w:rsidP="00645AC1">
            <w:pPr>
              <w:pStyle w:val="TableText"/>
              <w:spacing w:before="0" w:after="0"/>
              <w:jc w:val="right"/>
            </w:pPr>
            <w:r w:rsidRPr="003A5A14">
              <w:t>1.66</w:t>
            </w:r>
          </w:p>
        </w:tc>
        <w:tc>
          <w:tcPr>
            <w:tcW w:w="993" w:type="dxa"/>
            <w:tcBorders>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4F7C4AE" w14:textId="77777777" w:rsidR="003A5A14" w:rsidRPr="003A5A14" w:rsidRDefault="003A5A14" w:rsidP="00645AC1">
            <w:pPr>
              <w:pStyle w:val="TableText"/>
              <w:spacing w:before="0" w:after="0"/>
              <w:jc w:val="right"/>
            </w:pPr>
            <w:r w:rsidRPr="003A5A14">
              <w:t>3.80</w:t>
            </w:r>
          </w:p>
        </w:tc>
        <w:tc>
          <w:tcPr>
            <w:tcW w:w="636" w:type="dxa"/>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411C07" w14:textId="77777777" w:rsidR="003A5A14" w:rsidRPr="003A5A14" w:rsidRDefault="003A5A14" w:rsidP="00645AC1">
            <w:pPr>
              <w:pStyle w:val="TableText"/>
              <w:spacing w:before="0" w:after="0"/>
              <w:jc w:val="center"/>
            </w:pPr>
            <w:r w:rsidRPr="003A5A14">
              <w:t>*</w:t>
            </w:r>
          </w:p>
        </w:tc>
      </w:tr>
      <w:tr w:rsidR="003A5A14" w14:paraId="1AA9C2F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605EB23" w14:textId="77777777" w:rsidR="003A5A14" w:rsidRPr="003A5A14" w:rsidRDefault="003A5A14" w:rsidP="00066DD1">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C1A917C" w14:textId="77777777" w:rsidR="003A5A14" w:rsidRPr="003A5A14" w:rsidRDefault="003A5A14" w:rsidP="00066DD1">
            <w:pPr>
              <w:pStyle w:val="TableText"/>
              <w:spacing w:before="0" w:after="0"/>
            </w:pPr>
            <w:r w:rsidRPr="003A5A14">
              <w:t>age</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24BE782" w14:textId="77777777" w:rsidR="003A5A14" w:rsidRPr="003A5A14" w:rsidRDefault="003A5A14" w:rsidP="00645AC1">
            <w:pPr>
              <w:pStyle w:val="TableText"/>
              <w:spacing w:before="0" w:after="0"/>
              <w:jc w:val="right"/>
            </w:pPr>
            <w:r w:rsidRPr="003A5A14">
              <w:t>-0.6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4FD5F89" w14:textId="77777777" w:rsidR="003A5A14" w:rsidRPr="003A5A14" w:rsidRDefault="003A5A14" w:rsidP="00645AC1">
            <w:pPr>
              <w:pStyle w:val="TableText"/>
              <w:spacing w:before="0" w:after="0"/>
              <w:jc w:val="right"/>
            </w:pPr>
            <w:r w:rsidRPr="003A5A14">
              <w:t>-0.8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746E79B" w14:textId="77777777" w:rsidR="003A5A14" w:rsidRPr="003A5A14" w:rsidRDefault="003A5A14" w:rsidP="00645AC1">
            <w:pPr>
              <w:pStyle w:val="TableText"/>
              <w:spacing w:before="0" w:after="0"/>
              <w:jc w:val="right"/>
            </w:pPr>
            <w:r w:rsidRPr="003A5A14">
              <w:t>-0.5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30012C" w14:textId="77777777" w:rsidR="003A5A14" w:rsidRPr="003A5A14" w:rsidRDefault="003A5A14" w:rsidP="00645AC1">
            <w:pPr>
              <w:pStyle w:val="TableText"/>
              <w:spacing w:before="0" w:after="0"/>
              <w:jc w:val="center"/>
            </w:pPr>
            <w:r w:rsidRPr="003A5A14">
              <w:t>*</w:t>
            </w:r>
          </w:p>
        </w:tc>
      </w:tr>
      <w:tr w:rsidR="003A5A14" w14:paraId="21477C3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1D15CD2" w14:textId="77777777" w:rsidR="003A5A14" w:rsidRPr="003A5A14" w:rsidRDefault="003A5A14" w:rsidP="00066DD1">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7E29DC2" w14:textId="77777777" w:rsidR="003A5A14" w:rsidRPr="003A5A14" w:rsidRDefault="003A5A14" w:rsidP="00066DD1">
            <w:pPr>
              <w:pStyle w:val="TableText"/>
              <w:spacing w:before="0" w:after="0"/>
            </w:pPr>
            <w:proofErr w:type="spellStart"/>
            <w:r w:rsidRPr="003A5A14">
              <w:t>programGoulburn</w:t>
            </w:r>
            <w:proofErr w:type="spellEnd"/>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BCB0188" w14:textId="77777777" w:rsidR="003A5A14" w:rsidRPr="003A5A14" w:rsidRDefault="003A5A14" w:rsidP="00645AC1">
            <w:pPr>
              <w:pStyle w:val="TableText"/>
              <w:spacing w:before="0" w:after="0"/>
              <w:jc w:val="right"/>
            </w:pPr>
            <w:r w:rsidRPr="003A5A14">
              <w:t>-7.5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6069806" w14:textId="77777777" w:rsidR="003A5A14" w:rsidRPr="003A5A14" w:rsidRDefault="003A5A14" w:rsidP="00645AC1">
            <w:pPr>
              <w:pStyle w:val="TableText"/>
              <w:spacing w:before="0" w:after="0"/>
              <w:jc w:val="right"/>
            </w:pPr>
            <w:r w:rsidRPr="003A5A14">
              <w:t>-15.3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602DAF2" w14:textId="77777777" w:rsidR="003A5A14" w:rsidRPr="003A5A14" w:rsidRDefault="003A5A14" w:rsidP="00645AC1">
            <w:pPr>
              <w:pStyle w:val="TableText"/>
              <w:spacing w:before="0" w:after="0"/>
              <w:jc w:val="right"/>
            </w:pPr>
            <w:r w:rsidRPr="003A5A14">
              <w:t>-2.8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6965BAB" w14:textId="77777777" w:rsidR="003A5A14" w:rsidRPr="003A5A14" w:rsidRDefault="003A5A14" w:rsidP="00645AC1">
            <w:pPr>
              <w:pStyle w:val="TableText"/>
              <w:spacing w:before="0" w:after="0"/>
              <w:jc w:val="center"/>
            </w:pPr>
            <w:r w:rsidRPr="003A5A14">
              <w:t>*</w:t>
            </w:r>
          </w:p>
        </w:tc>
      </w:tr>
      <w:tr w:rsidR="003A5A14" w14:paraId="716CDDA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9E4629D" w14:textId="77777777" w:rsidR="003A5A14" w:rsidRPr="003A5A14" w:rsidRDefault="003A5A14" w:rsidP="00066DD1">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9A7D5F0" w14:textId="77777777" w:rsidR="003A5A14" w:rsidRPr="003A5A14" w:rsidRDefault="003A5A14" w:rsidP="00066DD1">
            <w:pPr>
              <w:pStyle w:val="TableText"/>
              <w:spacing w:before="0" w:after="0"/>
            </w:pPr>
            <w:proofErr w:type="spellStart"/>
            <w:r w:rsidRPr="003A5A14">
              <w:t>programGwydir</w:t>
            </w:r>
            <w:proofErr w:type="spellEnd"/>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6C714CE" w14:textId="77777777" w:rsidR="003A5A14" w:rsidRPr="003A5A14" w:rsidRDefault="003A5A14" w:rsidP="00645AC1">
            <w:pPr>
              <w:pStyle w:val="TableText"/>
              <w:spacing w:before="0" w:after="0"/>
              <w:jc w:val="right"/>
            </w:pPr>
            <w:r w:rsidRPr="003A5A14">
              <w:t>1.7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E75FAA7" w14:textId="77777777" w:rsidR="003A5A14" w:rsidRPr="003A5A14" w:rsidRDefault="003A5A14" w:rsidP="00645AC1">
            <w:pPr>
              <w:pStyle w:val="TableText"/>
              <w:spacing w:before="0" w:after="0"/>
              <w:jc w:val="right"/>
            </w:pPr>
            <w:r w:rsidRPr="003A5A14">
              <w:t>0.7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F1DAE02" w14:textId="77777777" w:rsidR="003A5A14" w:rsidRPr="003A5A14" w:rsidRDefault="003A5A14" w:rsidP="00645AC1">
            <w:pPr>
              <w:pStyle w:val="TableText"/>
              <w:spacing w:before="0" w:after="0"/>
              <w:jc w:val="right"/>
            </w:pPr>
            <w:r w:rsidRPr="003A5A14">
              <w:t>2.8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A97EA9" w14:textId="77777777" w:rsidR="003A5A14" w:rsidRPr="003A5A14" w:rsidRDefault="003A5A14" w:rsidP="00645AC1">
            <w:pPr>
              <w:pStyle w:val="TableText"/>
              <w:spacing w:before="0" w:after="0"/>
              <w:jc w:val="center"/>
            </w:pPr>
            <w:r w:rsidRPr="003A5A14">
              <w:t>*</w:t>
            </w:r>
          </w:p>
        </w:tc>
      </w:tr>
      <w:tr w:rsidR="003A5A14" w14:paraId="5AB39A9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A7FB29F" w14:textId="77777777" w:rsidR="003A5A14" w:rsidRPr="003A5A14" w:rsidRDefault="003A5A14" w:rsidP="00066DD1">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F46131" w14:textId="77777777" w:rsidR="003A5A14" w:rsidRPr="003A5A14" w:rsidRDefault="003A5A14" w:rsidP="00066DD1">
            <w:pPr>
              <w:pStyle w:val="TableText"/>
              <w:spacing w:before="0" w:after="0"/>
            </w:pPr>
            <w:proofErr w:type="spellStart"/>
            <w:r w:rsidRPr="003A5A14">
              <w:t>programLachlan</w:t>
            </w:r>
            <w:proofErr w:type="spellEnd"/>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D417011" w14:textId="77777777" w:rsidR="003A5A14" w:rsidRPr="003A5A14" w:rsidRDefault="003A5A14" w:rsidP="00645AC1">
            <w:pPr>
              <w:pStyle w:val="TableText"/>
              <w:spacing w:before="0" w:after="0"/>
              <w:jc w:val="right"/>
            </w:pPr>
            <w:r w:rsidRPr="003A5A14">
              <w:t>-1.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274F8CA" w14:textId="77777777" w:rsidR="003A5A14" w:rsidRPr="003A5A14" w:rsidRDefault="003A5A14" w:rsidP="00645AC1">
            <w:pPr>
              <w:pStyle w:val="TableText"/>
              <w:spacing w:before="0" w:after="0"/>
              <w:jc w:val="right"/>
            </w:pPr>
            <w:r w:rsidRPr="003A5A14">
              <w:t>-2.1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C795B91" w14:textId="77777777" w:rsidR="003A5A14" w:rsidRPr="003A5A14" w:rsidRDefault="003A5A14" w:rsidP="00645AC1">
            <w:pPr>
              <w:pStyle w:val="TableText"/>
              <w:spacing w:before="0" w:after="0"/>
              <w:jc w:val="right"/>
            </w:pPr>
            <w:r w:rsidRPr="003A5A14">
              <w:t>0.1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BA78A8" w14:textId="77777777" w:rsidR="003A5A14" w:rsidRPr="003A5A14" w:rsidRDefault="003A5A14" w:rsidP="00645AC1">
            <w:pPr>
              <w:pStyle w:val="TableText"/>
              <w:spacing w:before="0" w:after="0"/>
              <w:jc w:val="center"/>
            </w:pPr>
          </w:p>
        </w:tc>
      </w:tr>
      <w:tr w:rsidR="003A5A14" w14:paraId="5D86839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EDA5931" w14:textId="77777777" w:rsidR="003A5A14" w:rsidRPr="003A5A14" w:rsidRDefault="003A5A14" w:rsidP="00066DD1">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99CB267" w14:textId="77777777" w:rsidR="003A5A14" w:rsidRPr="003A5A14" w:rsidRDefault="003A5A14" w:rsidP="00066DD1">
            <w:pPr>
              <w:pStyle w:val="TableText"/>
              <w:spacing w:before="0" w:after="0"/>
            </w:pPr>
            <w:proofErr w:type="spellStart"/>
            <w:r w:rsidRPr="003A5A14">
              <w:t>programLower</w:t>
            </w:r>
            <w:proofErr w:type="spellEnd"/>
            <w:r w:rsidRPr="003A5A14">
              <w:t xml:space="preserve"> Murray</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B74C7CD" w14:textId="77777777" w:rsidR="003A5A14" w:rsidRPr="003A5A14" w:rsidRDefault="003A5A14" w:rsidP="00645AC1">
            <w:pPr>
              <w:pStyle w:val="TableText"/>
              <w:spacing w:before="0" w:after="0"/>
              <w:jc w:val="right"/>
            </w:pPr>
            <w:r w:rsidRPr="003A5A14">
              <w:t>0.3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A21C7A8" w14:textId="77777777" w:rsidR="003A5A14" w:rsidRPr="003A5A14" w:rsidRDefault="003A5A14" w:rsidP="00645AC1">
            <w:pPr>
              <w:pStyle w:val="TableText"/>
              <w:spacing w:before="0" w:after="0"/>
              <w:jc w:val="right"/>
            </w:pPr>
            <w:r w:rsidRPr="003A5A14">
              <w:t>-0.7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CF55D1C" w14:textId="77777777" w:rsidR="003A5A14" w:rsidRPr="003A5A14" w:rsidRDefault="003A5A14" w:rsidP="00645AC1">
            <w:pPr>
              <w:pStyle w:val="TableText"/>
              <w:spacing w:before="0" w:after="0"/>
              <w:jc w:val="right"/>
            </w:pPr>
            <w:r w:rsidRPr="003A5A14">
              <w:t>1.44</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C01D649" w14:textId="77777777" w:rsidR="003A5A14" w:rsidRPr="003A5A14" w:rsidRDefault="003A5A14" w:rsidP="00645AC1">
            <w:pPr>
              <w:pStyle w:val="TableText"/>
              <w:spacing w:before="0" w:after="0"/>
              <w:jc w:val="center"/>
            </w:pPr>
          </w:p>
        </w:tc>
      </w:tr>
      <w:tr w:rsidR="003A5A14" w14:paraId="3776B33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E2B101C" w14:textId="77777777" w:rsidR="003A5A14" w:rsidRPr="003A5A14" w:rsidRDefault="003A5A14" w:rsidP="00066DD1">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15B86C" w14:textId="77777777" w:rsidR="003A5A14" w:rsidRPr="003A5A14" w:rsidRDefault="003A5A14" w:rsidP="00066DD1">
            <w:pPr>
              <w:pStyle w:val="TableText"/>
              <w:spacing w:before="0" w:after="0"/>
            </w:pPr>
            <w:proofErr w:type="spellStart"/>
            <w:r w:rsidRPr="003A5A14">
              <w:t>programMurrumbidgee</w:t>
            </w:r>
            <w:proofErr w:type="spellEnd"/>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D50CE31" w14:textId="77777777" w:rsidR="003A5A14" w:rsidRPr="003A5A14" w:rsidRDefault="003A5A14" w:rsidP="00645AC1">
            <w:pPr>
              <w:pStyle w:val="TableText"/>
              <w:spacing w:before="0" w:after="0"/>
              <w:jc w:val="right"/>
            </w:pPr>
            <w:r w:rsidRPr="003A5A14">
              <w:t>-1.6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003082A" w14:textId="77777777" w:rsidR="003A5A14" w:rsidRPr="003A5A14" w:rsidRDefault="003A5A14" w:rsidP="00645AC1">
            <w:pPr>
              <w:pStyle w:val="TableText"/>
              <w:spacing w:before="0" w:after="0"/>
              <w:jc w:val="right"/>
            </w:pPr>
            <w:r w:rsidRPr="003A5A14">
              <w:t>-2.8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F5D0F57" w14:textId="77777777" w:rsidR="003A5A14" w:rsidRPr="003A5A14" w:rsidRDefault="003A5A14" w:rsidP="00645AC1">
            <w:pPr>
              <w:pStyle w:val="TableText"/>
              <w:spacing w:before="0" w:after="0"/>
              <w:jc w:val="right"/>
            </w:pPr>
            <w:r w:rsidRPr="003A5A14">
              <w:t>-0.4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2285E0" w14:textId="77777777" w:rsidR="003A5A14" w:rsidRPr="003A5A14" w:rsidRDefault="003A5A14" w:rsidP="00645AC1">
            <w:pPr>
              <w:pStyle w:val="TableText"/>
              <w:spacing w:before="0" w:after="0"/>
              <w:jc w:val="center"/>
            </w:pPr>
            <w:r w:rsidRPr="003A5A14">
              <w:t>*</w:t>
            </w:r>
          </w:p>
        </w:tc>
      </w:tr>
      <w:tr w:rsidR="003A5A14" w14:paraId="2B18D34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A0A4C2D" w14:textId="77777777" w:rsidR="003A5A14" w:rsidRPr="003A5A14" w:rsidRDefault="003A5A14" w:rsidP="00066DD1">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194857"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200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CF92452"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CF33B26" w14:textId="77777777" w:rsidR="003A5A14" w:rsidRPr="003A5A14" w:rsidRDefault="003A5A14" w:rsidP="00645AC1">
            <w:pPr>
              <w:pStyle w:val="TableText"/>
              <w:spacing w:before="0" w:after="0"/>
              <w:jc w:val="right"/>
            </w:pPr>
            <w:r w:rsidRPr="003A5A14">
              <w:t>-0.7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A310714" w14:textId="77777777" w:rsidR="003A5A14" w:rsidRPr="003A5A14" w:rsidRDefault="003A5A14" w:rsidP="00645AC1">
            <w:pPr>
              <w:pStyle w:val="TableText"/>
              <w:spacing w:before="0" w:after="0"/>
              <w:jc w:val="right"/>
            </w:pPr>
            <w:r w:rsidRPr="003A5A14">
              <w:t>0.7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5E98825" w14:textId="77777777" w:rsidR="003A5A14" w:rsidRPr="003A5A14" w:rsidRDefault="003A5A14" w:rsidP="00645AC1">
            <w:pPr>
              <w:pStyle w:val="TableText"/>
              <w:spacing w:before="0" w:after="0"/>
              <w:jc w:val="center"/>
            </w:pPr>
          </w:p>
        </w:tc>
      </w:tr>
      <w:tr w:rsidR="003A5A14" w14:paraId="65D2DFB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294F9AA" w14:textId="77777777" w:rsidR="003A5A14" w:rsidRPr="003A5A14" w:rsidRDefault="003A5A14" w:rsidP="00066DD1">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3A8E4E"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2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9720BDF"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73E4A12" w14:textId="77777777" w:rsidR="003A5A14" w:rsidRPr="003A5A14" w:rsidRDefault="003A5A14" w:rsidP="00645AC1">
            <w:pPr>
              <w:pStyle w:val="TableText"/>
              <w:spacing w:before="0" w:after="0"/>
              <w:jc w:val="right"/>
            </w:pPr>
            <w:r w:rsidRPr="003A5A14">
              <w:t>-0.8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BAC6923" w14:textId="77777777" w:rsidR="003A5A14" w:rsidRPr="003A5A14" w:rsidRDefault="003A5A14" w:rsidP="00645AC1">
            <w:pPr>
              <w:pStyle w:val="TableText"/>
              <w:spacing w:before="0" w:after="0"/>
              <w:jc w:val="right"/>
            </w:pPr>
            <w:r w:rsidRPr="003A5A14">
              <w:t>0.8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4A19F6" w14:textId="77777777" w:rsidR="003A5A14" w:rsidRPr="003A5A14" w:rsidRDefault="003A5A14" w:rsidP="00645AC1">
            <w:pPr>
              <w:pStyle w:val="TableText"/>
              <w:spacing w:before="0" w:after="0"/>
              <w:jc w:val="center"/>
            </w:pPr>
          </w:p>
        </w:tc>
      </w:tr>
      <w:tr w:rsidR="003A5A14" w14:paraId="46BFFA1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D2B6EEE" w14:textId="77777777" w:rsidR="003A5A14" w:rsidRPr="003A5A14" w:rsidRDefault="003A5A14" w:rsidP="00066DD1">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64B7F40"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20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95D651B"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EFCB91D" w14:textId="77777777" w:rsidR="003A5A14" w:rsidRPr="003A5A14" w:rsidRDefault="003A5A14" w:rsidP="00645AC1">
            <w:pPr>
              <w:pStyle w:val="TableText"/>
              <w:spacing w:before="0" w:after="0"/>
              <w:jc w:val="right"/>
            </w:pPr>
            <w:r w:rsidRPr="003A5A14">
              <w:t>-0.8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056747E" w14:textId="77777777" w:rsidR="003A5A14" w:rsidRPr="003A5A14" w:rsidRDefault="003A5A14" w:rsidP="00645AC1">
            <w:pPr>
              <w:pStyle w:val="TableText"/>
              <w:spacing w:before="0" w:after="0"/>
              <w:jc w:val="right"/>
            </w:pPr>
            <w:r w:rsidRPr="003A5A14">
              <w:t>0.7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BFA8EB" w14:textId="77777777" w:rsidR="003A5A14" w:rsidRPr="003A5A14" w:rsidRDefault="003A5A14" w:rsidP="00645AC1">
            <w:pPr>
              <w:pStyle w:val="TableText"/>
              <w:spacing w:before="0" w:after="0"/>
              <w:jc w:val="center"/>
            </w:pPr>
          </w:p>
        </w:tc>
      </w:tr>
      <w:tr w:rsidR="003A5A14" w14:paraId="49109F7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090BCDE" w14:textId="77777777" w:rsidR="003A5A14" w:rsidRPr="003A5A14" w:rsidRDefault="003A5A14" w:rsidP="00066DD1">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BAA6E02"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2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44B2901" w14:textId="77777777" w:rsidR="003A5A14" w:rsidRPr="003A5A14" w:rsidRDefault="003A5A14" w:rsidP="00645AC1">
            <w:pPr>
              <w:pStyle w:val="TableText"/>
              <w:spacing w:before="0" w:after="0"/>
              <w:jc w:val="right"/>
            </w:pPr>
            <w:r w:rsidRPr="003A5A14">
              <w:t>-0.0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270E2E1" w14:textId="77777777" w:rsidR="003A5A14" w:rsidRPr="003A5A14" w:rsidRDefault="003A5A14" w:rsidP="00645AC1">
            <w:pPr>
              <w:pStyle w:val="TableText"/>
              <w:spacing w:before="0" w:after="0"/>
              <w:jc w:val="right"/>
            </w:pPr>
            <w:r w:rsidRPr="003A5A14">
              <w:t>-0.8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FBCB191" w14:textId="77777777" w:rsidR="003A5A14" w:rsidRPr="003A5A14" w:rsidRDefault="003A5A14" w:rsidP="00645AC1">
            <w:pPr>
              <w:pStyle w:val="TableText"/>
              <w:spacing w:before="0" w:after="0"/>
              <w:jc w:val="right"/>
            </w:pPr>
            <w:r w:rsidRPr="003A5A14">
              <w:t>0.7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F51418" w14:textId="77777777" w:rsidR="003A5A14" w:rsidRPr="003A5A14" w:rsidRDefault="003A5A14" w:rsidP="00645AC1">
            <w:pPr>
              <w:pStyle w:val="TableText"/>
              <w:spacing w:before="0" w:after="0"/>
              <w:jc w:val="center"/>
            </w:pPr>
          </w:p>
        </w:tc>
      </w:tr>
      <w:tr w:rsidR="003A5A14" w14:paraId="7488C2A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DB50FD3" w14:textId="77777777" w:rsidR="003A5A14" w:rsidRPr="003A5A14" w:rsidRDefault="003A5A14" w:rsidP="00066DD1">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2D05F2"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2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849C4CC" w14:textId="77777777" w:rsidR="003A5A14" w:rsidRPr="003A5A14" w:rsidRDefault="003A5A14" w:rsidP="00645AC1">
            <w:pPr>
              <w:pStyle w:val="TableText"/>
              <w:spacing w:before="0" w:after="0"/>
              <w:jc w:val="right"/>
            </w:pPr>
            <w:r w:rsidRPr="003A5A14">
              <w:t>-0.0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10F7C36" w14:textId="77777777" w:rsidR="003A5A14" w:rsidRPr="003A5A14" w:rsidRDefault="003A5A14" w:rsidP="00645AC1">
            <w:pPr>
              <w:pStyle w:val="TableText"/>
              <w:spacing w:before="0" w:after="0"/>
              <w:jc w:val="right"/>
            </w:pPr>
            <w:r w:rsidRPr="003A5A14">
              <w:t>-0.8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A1CDCA4" w14:textId="77777777" w:rsidR="003A5A14" w:rsidRPr="003A5A14" w:rsidRDefault="003A5A14" w:rsidP="00645AC1">
            <w:pPr>
              <w:pStyle w:val="TableText"/>
              <w:spacing w:before="0" w:after="0"/>
              <w:jc w:val="right"/>
            </w:pPr>
            <w:r w:rsidRPr="003A5A14">
              <w:t>0.7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493BD2" w14:textId="77777777" w:rsidR="003A5A14" w:rsidRPr="003A5A14" w:rsidRDefault="003A5A14" w:rsidP="00645AC1">
            <w:pPr>
              <w:pStyle w:val="TableText"/>
              <w:spacing w:before="0" w:after="0"/>
              <w:jc w:val="center"/>
            </w:pPr>
          </w:p>
        </w:tc>
      </w:tr>
      <w:tr w:rsidR="003A5A14" w14:paraId="0D77579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5E8D2C0" w14:textId="77777777" w:rsidR="003A5A14" w:rsidRPr="003A5A14" w:rsidRDefault="003A5A14" w:rsidP="00066DD1">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FE9CD0A"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2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76BE8CC" w14:textId="77777777" w:rsidR="003A5A14" w:rsidRPr="003A5A14" w:rsidRDefault="003A5A14" w:rsidP="00645AC1">
            <w:pPr>
              <w:pStyle w:val="TableText"/>
              <w:spacing w:before="0" w:after="0"/>
              <w:jc w:val="right"/>
            </w:pPr>
            <w:r w:rsidRPr="003A5A14">
              <w:t>-0.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1CED72B" w14:textId="77777777" w:rsidR="003A5A14" w:rsidRPr="003A5A14" w:rsidRDefault="003A5A14" w:rsidP="00645AC1">
            <w:pPr>
              <w:pStyle w:val="TableText"/>
              <w:spacing w:before="0" w:after="0"/>
              <w:jc w:val="right"/>
            </w:pPr>
            <w:r w:rsidRPr="003A5A14">
              <w:t>-0.9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721463D" w14:textId="77777777" w:rsidR="003A5A14" w:rsidRPr="003A5A14" w:rsidRDefault="003A5A14" w:rsidP="00645AC1">
            <w:pPr>
              <w:pStyle w:val="TableText"/>
              <w:spacing w:before="0" w:after="0"/>
              <w:jc w:val="right"/>
            </w:pPr>
            <w:r w:rsidRPr="003A5A14">
              <w:t>0.7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908627" w14:textId="77777777" w:rsidR="003A5A14" w:rsidRPr="003A5A14" w:rsidRDefault="003A5A14" w:rsidP="00645AC1">
            <w:pPr>
              <w:pStyle w:val="TableText"/>
              <w:spacing w:before="0" w:after="0"/>
              <w:jc w:val="center"/>
            </w:pPr>
          </w:p>
        </w:tc>
      </w:tr>
      <w:tr w:rsidR="003A5A14" w14:paraId="71BA201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72014B0" w14:textId="77777777" w:rsidR="003A5A14" w:rsidRPr="003A5A14" w:rsidRDefault="003A5A14" w:rsidP="00066DD1">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4C694EE"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200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14C4500" w14:textId="77777777" w:rsidR="003A5A14" w:rsidRPr="003A5A14" w:rsidRDefault="003A5A14" w:rsidP="00645AC1">
            <w:pPr>
              <w:pStyle w:val="TableText"/>
              <w:spacing w:before="0" w:after="0"/>
              <w:jc w:val="right"/>
            </w:pPr>
            <w:r w:rsidRPr="003A5A14">
              <w:t>-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6000956" w14:textId="77777777" w:rsidR="003A5A14" w:rsidRPr="003A5A14" w:rsidRDefault="003A5A14" w:rsidP="00645AC1">
            <w:pPr>
              <w:pStyle w:val="TableText"/>
              <w:spacing w:before="0" w:after="0"/>
              <w:jc w:val="right"/>
            </w:pPr>
            <w:r w:rsidRPr="003A5A14">
              <w:t>-0.9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A72F74B" w14:textId="77777777" w:rsidR="003A5A14" w:rsidRPr="003A5A14" w:rsidRDefault="003A5A14" w:rsidP="00645AC1">
            <w:pPr>
              <w:pStyle w:val="TableText"/>
              <w:spacing w:before="0" w:after="0"/>
              <w:jc w:val="right"/>
            </w:pPr>
            <w:r w:rsidRPr="003A5A14">
              <w:t>0.6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785C3EC" w14:textId="77777777" w:rsidR="003A5A14" w:rsidRPr="003A5A14" w:rsidRDefault="003A5A14" w:rsidP="00645AC1">
            <w:pPr>
              <w:pStyle w:val="TableText"/>
              <w:spacing w:before="0" w:after="0"/>
              <w:jc w:val="center"/>
            </w:pPr>
          </w:p>
        </w:tc>
      </w:tr>
      <w:tr w:rsidR="003A5A14" w14:paraId="135F039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8B64FB6" w14:textId="77777777" w:rsidR="003A5A14" w:rsidRPr="003A5A14" w:rsidRDefault="003A5A14" w:rsidP="00066DD1">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51CABEB"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20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7FC360E" w14:textId="77777777" w:rsidR="003A5A14" w:rsidRPr="003A5A14" w:rsidRDefault="003A5A14" w:rsidP="00645AC1">
            <w:pPr>
              <w:pStyle w:val="TableText"/>
              <w:spacing w:before="0" w:after="0"/>
              <w:jc w:val="right"/>
            </w:pPr>
            <w:r w:rsidRPr="003A5A14">
              <w:t>-0.0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1B28F34" w14:textId="77777777" w:rsidR="003A5A14" w:rsidRPr="003A5A14" w:rsidRDefault="003A5A14" w:rsidP="00645AC1">
            <w:pPr>
              <w:pStyle w:val="TableText"/>
              <w:spacing w:before="0" w:after="0"/>
              <w:jc w:val="right"/>
            </w:pPr>
            <w:r w:rsidRPr="003A5A14">
              <w:t>-1.0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A2C88BF" w14:textId="77777777" w:rsidR="003A5A14" w:rsidRPr="003A5A14" w:rsidRDefault="003A5A14" w:rsidP="00645AC1">
            <w:pPr>
              <w:pStyle w:val="TableText"/>
              <w:spacing w:before="0" w:after="0"/>
              <w:jc w:val="right"/>
            </w:pPr>
            <w:r w:rsidRPr="003A5A14">
              <w:t>0.5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86CC79" w14:textId="77777777" w:rsidR="003A5A14" w:rsidRPr="003A5A14" w:rsidRDefault="003A5A14" w:rsidP="00645AC1">
            <w:pPr>
              <w:pStyle w:val="TableText"/>
              <w:spacing w:before="0" w:after="0"/>
              <w:jc w:val="center"/>
            </w:pPr>
          </w:p>
        </w:tc>
      </w:tr>
      <w:tr w:rsidR="003A5A14" w14:paraId="20DE7E7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F002991" w14:textId="77777777" w:rsidR="003A5A14" w:rsidRPr="003A5A14" w:rsidRDefault="003A5A14" w:rsidP="00066DD1">
            <w:pPr>
              <w:pStyle w:val="TableText"/>
              <w:spacing w:before="0" w:after="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477BD7"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201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566AA9E" w14:textId="77777777" w:rsidR="003A5A14" w:rsidRPr="003A5A14" w:rsidRDefault="003A5A14" w:rsidP="00645AC1">
            <w:pPr>
              <w:pStyle w:val="TableText"/>
              <w:spacing w:before="0" w:after="0"/>
              <w:jc w:val="right"/>
            </w:pPr>
            <w:r w:rsidRPr="003A5A14">
              <w:t>0.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EAC3C20" w14:textId="77777777" w:rsidR="003A5A14" w:rsidRPr="003A5A14" w:rsidRDefault="003A5A14" w:rsidP="00645AC1">
            <w:pPr>
              <w:pStyle w:val="TableText"/>
              <w:spacing w:before="0" w:after="0"/>
              <w:jc w:val="right"/>
            </w:pPr>
            <w:r w:rsidRPr="003A5A14">
              <w:t>-0.6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08B7176" w14:textId="77777777" w:rsidR="003A5A14" w:rsidRPr="003A5A14" w:rsidRDefault="003A5A14" w:rsidP="00645AC1">
            <w:pPr>
              <w:pStyle w:val="TableText"/>
              <w:spacing w:before="0" w:after="0"/>
              <w:jc w:val="right"/>
            </w:pPr>
            <w:r w:rsidRPr="003A5A14">
              <w:t>0.8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8CB3E7" w14:textId="77777777" w:rsidR="003A5A14" w:rsidRPr="003A5A14" w:rsidRDefault="003A5A14" w:rsidP="00645AC1">
            <w:pPr>
              <w:pStyle w:val="TableText"/>
              <w:spacing w:before="0" w:after="0"/>
              <w:jc w:val="center"/>
            </w:pPr>
          </w:p>
        </w:tc>
      </w:tr>
      <w:tr w:rsidR="003A5A14" w14:paraId="02ED751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BBFA5A3"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420494"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201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9B67B9B" w14:textId="77777777" w:rsidR="003A5A14" w:rsidRPr="003A5A14" w:rsidRDefault="003A5A14" w:rsidP="00645AC1">
            <w:pPr>
              <w:pStyle w:val="TableText"/>
              <w:spacing w:before="0" w:after="0"/>
              <w:jc w:val="right"/>
            </w:pPr>
            <w:r w:rsidRPr="003A5A14">
              <w:t>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8B0BAFA" w14:textId="77777777" w:rsidR="003A5A14" w:rsidRPr="003A5A14" w:rsidRDefault="003A5A14" w:rsidP="00645AC1">
            <w:pPr>
              <w:pStyle w:val="TableText"/>
              <w:spacing w:before="0" w:after="0"/>
              <w:jc w:val="right"/>
            </w:pPr>
            <w:r w:rsidRPr="003A5A14">
              <w:t>-0.6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F020893" w14:textId="77777777" w:rsidR="003A5A14" w:rsidRPr="003A5A14" w:rsidRDefault="003A5A14" w:rsidP="00645AC1">
            <w:pPr>
              <w:pStyle w:val="TableText"/>
              <w:spacing w:before="0" w:after="0"/>
              <w:jc w:val="right"/>
            </w:pPr>
            <w:r w:rsidRPr="003A5A14">
              <w:t>0.8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C0FBDB3" w14:textId="77777777" w:rsidR="003A5A14" w:rsidRPr="003A5A14" w:rsidRDefault="003A5A14" w:rsidP="00645AC1">
            <w:pPr>
              <w:pStyle w:val="TableText"/>
              <w:spacing w:before="0" w:after="0"/>
              <w:jc w:val="center"/>
            </w:pPr>
          </w:p>
        </w:tc>
      </w:tr>
      <w:tr w:rsidR="003A5A14" w14:paraId="43E3A303"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1E65A96"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2E147E"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201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BD5041C" w14:textId="77777777" w:rsidR="003A5A14" w:rsidRPr="003A5A14" w:rsidRDefault="003A5A14" w:rsidP="00645AC1">
            <w:pPr>
              <w:pStyle w:val="TableText"/>
              <w:spacing w:before="0" w:after="0"/>
              <w:jc w:val="right"/>
            </w:pPr>
            <w:r w:rsidRPr="003A5A14">
              <w:t>0.1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60B73F3" w14:textId="77777777" w:rsidR="003A5A14" w:rsidRPr="003A5A14" w:rsidRDefault="003A5A14" w:rsidP="00645AC1">
            <w:pPr>
              <w:pStyle w:val="TableText"/>
              <w:spacing w:before="0" w:after="0"/>
              <w:jc w:val="right"/>
            </w:pPr>
            <w:r w:rsidRPr="003A5A14">
              <w:t>-0.4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06BF995" w14:textId="77777777" w:rsidR="003A5A14" w:rsidRPr="003A5A14" w:rsidRDefault="003A5A14" w:rsidP="00645AC1">
            <w:pPr>
              <w:pStyle w:val="TableText"/>
              <w:spacing w:before="0" w:after="0"/>
              <w:jc w:val="right"/>
            </w:pPr>
            <w:r w:rsidRPr="003A5A14">
              <w:t>1.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52ADD6" w14:textId="77777777" w:rsidR="003A5A14" w:rsidRPr="003A5A14" w:rsidRDefault="003A5A14" w:rsidP="00645AC1">
            <w:pPr>
              <w:pStyle w:val="TableText"/>
              <w:spacing w:before="0" w:after="0"/>
              <w:jc w:val="center"/>
            </w:pPr>
          </w:p>
        </w:tc>
      </w:tr>
      <w:tr w:rsidR="003A5A14" w14:paraId="6AEECC7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4BD97D8"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771FAB"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oulburn:200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D06DA08"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AE748DC" w14:textId="77777777" w:rsidR="003A5A14" w:rsidRPr="003A5A14" w:rsidRDefault="003A5A14" w:rsidP="00645AC1">
            <w:pPr>
              <w:pStyle w:val="TableText"/>
              <w:spacing w:before="0" w:after="0"/>
              <w:jc w:val="right"/>
            </w:pPr>
            <w:r w:rsidRPr="003A5A14">
              <w:t>-0.8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5E305C0" w14:textId="77777777" w:rsidR="003A5A14" w:rsidRPr="003A5A14" w:rsidRDefault="003A5A14" w:rsidP="00645AC1">
            <w:pPr>
              <w:pStyle w:val="TableText"/>
              <w:spacing w:before="0" w:after="0"/>
              <w:jc w:val="right"/>
            </w:pPr>
            <w:r w:rsidRPr="003A5A14">
              <w:t>0.84</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606AD3" w14:textId="77777777" w:rsidR="003A5A14" w:rsidRPr="003A5A14" w:rsidRDefault="003A5A14" w:rsidP="00645AC1">
            <w:pPr>
              <w:pStyle w:val="TableText"/>
              <w:spacing w:before="0" w:after="0"/>
              <w:jc w:val="center"/>
            </w:pPr>
          </w:p>
        </w:tc>
      </w:tr>
      <w:tr w:rsidR="003A5A14" w14:paraId="452DED7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786527A"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16DFA6"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oulburn:2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38EA829"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2D62A52" w14:textId="77777777" w:rsidR="003A5A14" w:rsidRPr="003A5A14" w:rsidRDefault="003A5A14" w:rsidP="00645AC1">
            <w:pPr>
              <w:pStyle w:val="TableText"/>
              <w:spacing w:before="0" w:after="0"/>
              <w:jc w:val="right"/>
            </w:pPr>
            <w:r w:rsidRPr="003A5A14">
              <w:t>-0.8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D228E8B" w14:textId="77777777" w:rsidR="003A5A14" w:rsidRPr="003A5A14" w:rsidRDefault="003A5A14" w:rsidP="00645AC1">
            <w:pPr>
              <w:pStyle w:val="TableText"/>
              <w:spacing w:before="0" w:after="0"/>
              <w:jc w:val="right"/>
            </w:pPr>
            <w:r w:rsidRPr="003A5A14">
              <w:t>0.8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C31C9F" w14:textId="77777777" w:rsidR="003A5A14" w:rsidRPr="003A5A14" w:rsidRDefault="003A5A14" w:rsidP="00645AC1">
            <w:pPr>
              <w:pStyle w:val="TableText"/>
              <w:spacing w:before="0" w:after="0"/>
              <w:jc w:val="center"/>
            </w:pPr>
          </w:p>
        </w:tc>
      </w:tr>
      <w:tr w:rsidR="003A5A14" w14:paraId="1BFEED2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344B5D1"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DFFD156"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oulburn:20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A0EDC36"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722D9DD" w14:textId="77777777" w:rsidR="003A5A14" w:rsidRPr="003A5A14" w:rsidRDefault="003A5A14" w:rsidP="00645AC1">
            <w:pPr>
              <w:pStyle w:val="TableText"/>
              <w:spacing w:before="0" w:after="0"/>
              <w:jc w:val="right"/>
            </w:pPr>
            <w:r w:rsidRPr="003A5A14">
              <w:t>-0.8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F0CA962" w14:textId="77777777" w:rsidR="003A5A14" w:rsidRPr="003A5A14" w:rsidRDefault="003A5A14" w:rsidP="00645AC1">
            <w:pPr>
              <w:pStyle w:val="TableText"/>
              <w:spacing w:before="0" w:after="0"/>
              <w:jc w:val="right"/>
            </w:pPr>
            <w:r w:rsidRPr="003A5A14">
              <w:t>0.8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3CAF3FD" w14:textId="77777777" w:rsidR="003A5A14" w:rsidRPr="003A5A14" w:rsidRDefault="003A5A14" w:rsidP="00645AC1">
            <w:pPr>
              <w:pStyle w:val="TableText"/>
              <w:spacing w:before="0" w:after="0"/>
              <w:jc w:val="center"/>
            </w:pPr>
          </w:p>
        </w:tc>
      </w:tr>
      <w:tr w:rsidR="003A5A14" w14:paraId="1FF1B4C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A9E5AD0"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80EB141"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oulburn:2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6B306B3"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D14ACB5" w14:textId="77777777" w:rsidR="003A5A14" w:rsidRPr="003A5A14" w:rsidRDefault="003A5A14" w:rsidP="00645AC1">
            <w:pPr>
              <w:pStyle w:val="TableText"/>
              <w:spacing w:before="0" w:after="0"/>
              <w:jc w:val="right"/>
            </w:pPr>
            <w:r w:rsidRPr="003A5A14">
              <w:t>-0.8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D3297FC" w14:textId="77777777" w:rsidR="003A5A14" w:rsidRPr="003A5A14" w:rsidRDefault="003A5A14" w:rsidP="00645AC1">
            <w:pPr>
              <w:pStyle w:val="TableText"/>
              <w:spacing w:before="0" w:after="0"/>
              <w:jc w:val="right"/>
            </w:pPr>
            <w:r w:rsidRPr="003A5A14">
              <w:t>0.8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FD7EAE" w14:textId="77777777" w:rsidR="003A5A14" w:rsidRPr="003A5A14" w:rsidRDefault="003A5A14" w:rsidP="00645AC1">
            <w:pPr>
              <w:pStyle w:val="TableText"/>
              <w:spacing w:before="0" w:after="0"/>
              <w:jc w:val="center"/>
            </w:pPr>
          </w:p>
        </w:tc>
      </w:tr>
      <w:tr w:rsidR="003A5A14" w14:paraId="76FCFCF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BD13E92"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55A1785"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oulburn:2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C4510CD"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0A246E3" w14:textId="77777777" w:rsidR="003A5A14" w:rsidRPr="003A5A14" w:rsidRDefault="003A5A14" w:rsidP="00645AC1">
            <w:pPr>
              <w:pStyle w:val="TableText"/>
              <w:spacing w:before="0" w:after="0"/>
              <w:jc w:val="right"/>
            </w:pPr>
            <w:r w:rsidRPr="003A5A14">
              <w:t>-0.9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C865812" w14:textId="77777777" w:rsidR="003A5A14" w:rsidRPr="003A5A14" w:rsidRDefault="003A5A14" w:rsidP="00645AC1">
            <w:pPr>
              <w:pStyle w:val="TableText"/>
              <w:spacing w:before="0" w:after="0"/>
              <w:jc w:val="right"/>
            </w:pPr>
            <w:r w:rsidRPr="003A5A14">
              <w:t>0.7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8ED69B4" w14:textId="77777777" w:rsidR="003A5A14" w:rsidRPr="003A5A14" w:rsidRDefault="003A5A14" w:rsidP="00645AC1">
            <w:pPr>
              <w:pStyle w:val="TableText"/>
              <w:spacing w:before="0" w:after="0"/>
              <w:jc w:val="center"/>
            </w:pPr>
          </w:p>
        </w:tc>
      </w:tr>
      <w:tr w:rsidR="003A5A14" w14:paraId="2355472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4101164"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77C965"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oulburn:2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9761E01"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369DF02" w14:textId="77777777" w:rsidR="003A5A14" w:rsidRPr="003A5A14" w:rsidRDefault="003A5A14" w:rsidP="00645AC1">
            <w:pPr>
              <w:pStyle w:val="TableText"/>
              <w:spacing w:before="0" w:after="0"/>
              <w:jc w:val="right"/>
            </w:pPr>
            <w:r w:rsidRPr="003A5A14">
              <w:t>-0.7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F9D36FB" w14:textId="77777777" w:rsidR="003A5A14" w:rsidRPr="003A5A14" w:rsidRDefault="003A5A14" w:rsidP="00645AC1">
            <w:pPr>
              <w:pStyle w:val="TableText"/>
              <w:spacing w:before="0" w:after="0"/>
              <w:jc w:val="right"/>
            </w:pPr>
            <w:r w:rsidRPr="003A5A14">
              <w:t>0.7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D52FA32" w14:textId="77777777" w:rsidR="003A5A14" w:rsidRPr="003A5A14" w:rsidRDefault="003A5A14" w:rsidP="00645AC1">
            <w:pPr>
              <w:pStyle w:val="TableText"/>
              <w:spacing w:before="0" w:after="0"/>
              <w:jc w:val="center"/>
            </w:pPr>
          </w:p>
        </w:tc>
      </w:tr>
      <w:tr w:rsidR="003A5A14" w14:paraId="4092F63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0732C20"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D70B47F"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oulburn:200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7C9430E"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F1E3E89" w14:textId="77777777" w:rsidR="003A5A14" w:rsidRPr="003A5A14" w:rsidRDefault="003A5A14" w:rsidP="00645AC1">
            <w:pPr>
              <w:pStyle w:val="TableText"/>
              <w:spacing w:before="0" w:after="0"/>
              <w:jc w:val="right"/>
            </w:pPr>
            <w:r w:rsidRPr="003A5A14">
              <w:t>-0.7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651EE6D" w14:textId="77777777" w:rsidR="003A5A14" w:rsidRPr="003A5A14" w:rsidRDefault="003A5A14" w:rsidP="00645AC1">
            <w:pPr>
              <w:pStyle w:val="TableText"/>
              <w:spacing w:before="0" w:after="0"/>
              <w:jc w:val="right"/>
            </w:pPr>
            <w:r w:rsidRPr="003A5A14">
              <w:t>0.8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034B1BA" w14:textId="77777777" w:rsidR="003A5A14" w:rsidRPr="003A5A14" w:rsidRDefault="003A5A14" w:rsidP="00645AC1">
            <w:pPr>
              <w:pStyle w:val="TableText"/>
              <w:spacing w:before="0" w:after="0"/>
              <w:jc w:val="center"/>
            </w:pPr>
          </w:p>
        </w:tc>
      </w:tr>
      <w:tr w:rsidR="003A5A14" w14:paraId="7B09802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EEDC1EE"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235B7DA"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oulburn:20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1DB11B8"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C438C6D" w14:textId="77777777" w:rsidR="003A5A14" w:rsidRPr="003A5A14" w:rsidRDefault="003A5A14" w:rsidP="00645AC1">
            <w:pPr>
              <w:pStyle w:val="TableText"/>
              <w:spacing w:before="0" w:after="0"/>
              <w:jc w:val="right"/>
            </w:pPr>
            <w:r w:rsidRPr="003A5A14">
              <w:t>-0.8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66ED724" w14:textId="77777777" w:rsidR="003A5A14" w:rsidRPr="003A5A14" w:rsidRDefault="003A5A14" w:rsidP="00645AC1">
            <w:pPr>
              <w:pStyle w:val="TableText"/>
              <w:spacing w:before="0" w:after="0"/>
              <w:jc w:val="right"/>
            </w:pPr>
            <w:r w:rsidRPr="003A5A14">
              <w:t>0.8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54033A1" w14:textId="77777777" w:rsidR="003A5A14" w:rsidRPr="003A5A14" w:rsidRDefault="003A5A14" w:rsidP="00645AC1">
            <w:pPr>
              <w:pStyle w:val="TableText"/>
              <w:spacing w:before="0" w:after="0"/>
              <w:jc w:val="center"/>
            </w:pPr>
          </w:p>
        </w:tc>
      </w:tr>
      <w:tr w:rsidR="003A5A14" w14:paraId="69FF6DF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20B7DBA"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DE31EBC"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oulburn:201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D1F0E28"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B6ED1BF" w14:textId="77777777" w:rsidR="003A5A14" w:rsidRPr="003A5A14" w:rsidRDefault="003A5A14" w:rsidP="00645AC1">
            <w:pPr>
              <w:pStyle w:val="TableText"/>
              <w:spacing w:before="0" w:after="0"/>
              <w:jc w:val="right"/>
            </w:pPr>
            <w:r w:rsidRPr="003A5A14">
              <w:t>-0.8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5717596" w14:textId="77777777" w:rsidR="003A5A14" w:rsidRPr="003A5A14" w:rsidRDefault="003A5A14" w:rsidP="00645AC1">
            <w:pPr>
              <w:pStyle w:val="TableText"/>
              <w:spacing w:before="0" w:after="0"/>
              <w:jc w:val="right"/>
            </w:pPr>
            <w:r w:rsidRPr="003A5A14">
              <w:t>0.8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CB8D63B" w14:textId="77777777" w:rsidR="003A5A14" w:rsidRPr="003A5A14" w:rsidRDefault="003A5A14" w:rsidP="00645AC1">
            <w:pPr>
              <w:pStyle w:val="TableText"/>
              <w:spacing w:before="0" w:after="0"/>
              <w:jc w:val="center"/>
            </w:pPr>
          </w:p>
        </w:tc>
      </w:tr>
      <w:tr w:rsidR="003A5A14" w14:paraId="28BD8CF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51690B2"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DB9C485"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oulburn:201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AB50393"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D56EF67" w14:textId="77777777" w:rsidR="003A5A14" w:rsidRPr="003A5A14" w:rsidRDefault="003A5A14" w:rsidP="00645AC1">
            <w:pPr>
              <w:pStyle w:val="TableText"/>
              <w:spacing w:before="0" w:after="0"/>
              <w:jc w:val="right"/>
            </w:pPr>
            <w:r w:rsidRPr="003A5A14">
              <w:t>-0.8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B2B0374" w14:textId="77777777" w:rsidR="003A5A14" w:rsidRPr="003A5A14" w:rsidRDefault="003A5A14" w:rsidP="00645AC1">
            <w:pPr>
              <w:pStyle w:val="TableText"/>
              <w:spacing w:before="0" w:after="0"/>
              <w:jc w:val="right"/>
            </w:pPr>
            <w:r w:rsidRPr="003A5A14">
              <w:t>0.7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C306C75" w14:textId="77777777" w:rsidR="003A5A14" w:rsidRPr="003A5A14" w:rsidRDefault="003A5A14" w:rsidP="00645AC1">
            <w:pPr>
              <w:pStyle w:val="TableText"/>
              <w:spacing w:before="0" w:after="0"/>
              <w:jc w:val="center"/>
            </w:pPr>
          </w:p>
        </w:tc>
      </w:tr>
      <w:tr w:rsidR="003A5A14" w14:paraId="2E99A8E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C74E156"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AF56446"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oulburn:201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314CEEF"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0538A41" w14:textId="77777777" w:rsidR="003A5A14" w:rsidRPr="003A5A14" w:rsidRDefault="003A5A14" w:rsidP="00645AC1">
            <w:pPr>
              <w:pStyle w:val="TableText"/>
              <w:spacing w:before="0" w:after="0"/>
              <w:jc w:val="right"/>
            </w:pPr>
            <w:r w:rsidRPr="003A5A14">
              <w:t>-0.8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FEBBAE1" w14:textId="77777777" w:rsidR="003A5A14" w:rsidRPr="003A5A14" w:rsidRDefault="003A5A14" w:rsidP="00645AC1">
            <w:pPr>
              <w:pStyle w:val="TableText"/>
              <w:spacing w:before="0" w:after="0"/>
              <w:jc w:val="right"/>
            </w:pPr>
            <w:r w:rsidRPr="003A5A14">
              <w:t>0.7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16D065B" w14:textId="77777777" w:rsidR="003A5A14" w:rsidRPr="003A5A14" w:rsidRDefault="003A5A14" w:rsidP="00645AC1">
            <w:pPr>
              <w:pStyle w:val="TableText"/>
              <w:spacing w:before="0" w:after="0"/>
              <w:jc w:val="center"/>
            </w:pPr>
          </w:p>
        </w:tc>
      </w:tr>
      <w:tr w:rsidR="003A5A14" w14:paraId="170B128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DD45E6A"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36CC9F"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oulburn:201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C54A783"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6AB0576" w14:textId="77777777" w:rsidR="003A5A14" w:rsidRPr="003A5A14" w:rsidRDefault="003A5A14" w:rsidP="00645AC1">
            <w:pPr>
              <w:pStyle w:val="TableText"/>
              <w:spacing w:before="0" w:after="0"/>
              <w:jc w:val="right"/>
            </w:pPr>
            <w:r w:rsidRPr="003A5A14">
              <w:t>-0.8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9FD548A" w14:textId="77777777" w:rsidR="003A5A14" w:rsidRPr="003A5A14" w:rsidRDefault="003A5A14" w:rsidP="00645AC1">
            <w:pPr>
              <w:pStyle w:val="TableText"/>
              <w:spacing w:before="0" w:after="0"/>
              <w:jc w:val="right"/>
            </w:pPr>
            <w:r w:rsidRPr="003A5A14">
              <w:t>0.7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A0EF59" w14:textId="77777777" w:rsidR="003A5A14" w:rsidRPr="003A5A14" w:rsidRDefault="003A5A14" w:rsidP="00645AC1">
            <w:pPr>
              <w:pStyle w:val="TableText"/>
              <w:spacing w:before="0" w:after="0"/>
              <w:jc w:val="center"/>
            </w:pPr>
          </w:p>
        </w:tc>
      </w:tr>
      <w:tr w:rsidR="003A5A14" w14:paraId="2754E7A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7085202"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53EE507"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oulburn:201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8E51043"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6ADC890" w14:textId="77777777" w:rsidR="003A5A14" w:rsidRPr="003A5A14" w:rsidRDefault="003A5A14" w:rsidP="00645AC1">
            <w:pPr>
              <w:pStyle w:val="TableText"/>
              <w:spacing w:before="0" w:after="0"/>
              <w:jc w:val="right"/>
            </w:pPr>
            <w:r w:rsidRPr="003A5A14">
              <w:t>-0.8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3F3F735" w14:textId="77777777" w:rsidR="003A5A14" w:rsidRPr="003A5A14" w:rsidRDefault="003A5A14" w:rsidP="00645AC1">
            <w:pPr>
              <w:pStyle w:val="TableText"/>
              <w:spacing w:before="0" w:after="0"/>
              <w:jc w:val="right"/>
            </w:pPr>
            <w:r w:rsidRPr="003A5A14">
              <w:t>0.8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15F7D40" w14:textId="77777777" w:rsidR="003A5A14" w:rsidRPr="003A5A14" w:rsidRDefault="003A5A14" w:rsidP="00645AC1">
            <w:pPr>
              <w:pStyle w:val="TableText"/>
              <w:spacing w:before="0" w:after="0"/>
              <w:jc w:val="center"/>
            </w:pPr>
          </w:p>
        </w:tc>
      </w:tr>
      <w:tr w:rsidR="003A5A14" w14:paraId="2E862B7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E68A224"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212AE7"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oulburn:201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677A215"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691C204" w14:textId="77777777" w:rsidR="003A5A14" w:rsidRPr="003A5A14" w:rsidRDefault="003A5A14" w:rsidP="00645AC1">
            <w:pPr>
              <w:pStyle w:val="TableText"/>
              <w:spacing w:before="0" w:after="0"/>
              <w:jc w:val="right"/>
            </w:pPr>
            <w:r w:rsidRPr="003A5A14">
              <w:t>-0.8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0CCEABF" w14:textId="77777777" w:rsidR="003A5A14" w:rsidRPr="003A5A14" w:rsidRDefault="003A5A14" w:rsidP="00645AC1">
            <w:pPr>
              <w:pStyle w:val="TableText"/>
              <w:spacing w:before="0" w:after="0"/>
              <w:jc w:val="right"/>
            </w:pPr>
            <w:r w:rsidRPr="003A5A14">
              <w:t>0.8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566C51" w14:textId="77777777" w:rsidR="003A5A14" w:rsidRPr="003A5A14" w:rsidRDefault="003A5A14" w:rsidP="00645AC1">
            <w:pPr>
              <w:pStyle w:val="TableText"/>
              <w:spacing w:before="0" w:after="0"/>
              <w:jc w:val="center"/>
            </w:pPr>
          </w:p>
        </w:tc>
      </w:tr>
      <w:tr w:rsidR="003A5A14" w14:paraId="5B0B404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09E9B62"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FBBD4B2"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wydir:200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3DB7F31"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6AB3C11" w14:textId="77777777" w:rsidR="003A5A14" w:rsidRPr="003A5A14" w:rsidRDefault="003A5A14" w:rsidP="00645AC1">
            <w:pPr>
              <w:pStyle w:val="TableText"/>
              <w:spacing w:before="0" w:after="0"/>
              <w:jc w:val="right"/>
            </w:pPr>
            <w:r w:rsidRPr="003A5A14">
              <w:t>-0.88</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22C13AB" w14:textId="77777777" w:rsidR="003A5A14" w:rsidRPr="003A5A14" w:rsidRDefault="003A5A14" w:rsidP="00645AC1">
            <w:pPr>
              <w:pStyle w:val="TableText"/>
              <w:spacing w:before="0" w:after="0"/>
              <w:jc w:val="right"/>
            </w:pPr>
            <w:r w:rsidRPr="003A5A14">
              <w:t>0.8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FFB6981" w14:textId="77777777" w:rsidR="003A5A14" w:rsidRPr="003A5A14" w:rsidRDefault="003A5A14" w:rsidP="00645AC1">
            <w:pPr>
              <w:pStyle w:val="TableText"/>
              <w:spacing w:before="0" w:after="0"/>
              <w:jc w:val="center"/>
            </w:pPr>
          </w:p>
        </w:tc>
      </w:tr>
      <w:tr w:rsidR="003A5A14" w14:paraId="6CA834E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4940786"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DF1599A"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wydir:2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F072C14" w14:textId="77777777" w:rsidR="003A5A14" w:rsidRPr="003A5A14" w:rsidRDefault="003A5A14" w:rsidP="00645AC1">
            <w:pPr>
              <w:pStyle w:val="TableText"/>
              <w:spacing w:before="0" w:after="0"/>
              <w:jc w:val="right"/>
            </w:pPr>
            <w:r w:rsidRPr="003A5A14">
              <w:t>0.2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132F1E0" w14:textId="77777777" w:rsidR="003A5A14" w:rsidRPr="003A5A14" w:rsidRDefault="003A5A14" w:rsidP="00645AC1">
            <w:pPr>
              <w:pStyle w:val="TableText"/>
              <w:spacing w:before="0" w:after="0"/>
              <w:jc w:val="right"/>
            </w:pPr>
            <w:r w:rsidRPr="003A5A14">
              <w:t>-0.4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A760CE5" w14:textId="77777777" w:rsidR="003A5A14" w:rsidRPr="003A5A14" w:rsidRDefault="003A5A14" w:rsidP="00645AC1">
            <w:pPr>
              <w:pStyle w:val="TableText"/>
              <w:spacing w:before="0" w:after="0"/>
              <w:jc w:val="right"/>
            </w:pPr>
            <w:r w:rsidRPr="003A5A14">
              <w:t>1.3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DD983F6" w14:textId="77777777" w:rsidR="003A5A14" w:rsidRPr="003A5A14" w:rsidRDefault="003A5A14" w:rsidP="00645AC1">
            <w:pPr>
              <w:pStyle w:val="TableText"/>
              <w:spacing w:before="0" w:after="0"/>
              <w:jc w:val="center"/>
            </w:pPr>
          </w:p>
        </w:tc>
      </w:tr>
      <w:tr w:rsidR="003A5A14" w14:paraId="36A6441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14A4672"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7D461B"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wydir:20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5F72040" w14:textId="77777777" w:rsidR="003A5A14" w:rsidRPr="003A5A14" w:rsidRDefault="003A5A14" w:rsidP="00645AC1">
            <w:pPr>
              <w:pStyle w:val="TableText"/>
              <w:spacing w:before="0" w:after="0"/>
              <w:jc w:val="right"/>
            </w:pPr>
            <w:r w:rsidRPr="003A5A14">
              <w:t>-0.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49CF1B2" w14:textId="77777777" w:rsidR="003A5A14" w:rsidRPr="003A5A14" w:rsidRDefault="003A5A14" w:rsidP="00645AC1">
            <w:pPr>
              <w:pStyle w:val="TableText"/>
              <w:spacing w:before="0" w:after="0"/>
              <w:jc w:val="right"/>
            </w:pPr>
            <w:r w:rsidRPr="003A5A14">
              <w:t>-0.86</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3F10737" w14:textId="77777777" w:rsidR="003A5A14" w:rsidRPr="003A5A14" w:rsidRDefault="003A5A14" w:rsidP="00645AC1">
            <w:pPr>
              <w:pStyle w:val="TableText"/>
              <w:spacing w:before="0" w:after="0"/>
              <w:jc w:val="right"/>
            </w:pPr>
            <w:r w:rsidRPr="003A5A14">
              <w:t>0.7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AEA2BF" w14:textId="77777777" w:rsidR="003A5A14" w:rsidRPr="003A5A14" w:rsidRDefault="003A5A14" w:rsidP="00645AC1">
            <w:pPr>
              <w:pStyle w:val="TableText"/>
              <w:spacing w:before="0" w:after="0"/>
              <w:jc w:val="center"/>
            </w:pPr>
          </w:p>
        </w:tc>
      </w:tr>
      <w:tr w:rsidR="003A5A14" w14:paraId="5EBAB8E3"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0942980"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08E2C7"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wydir:2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2F0A683" w14:textId="77777777" w:rsidR="003A5A14" w:rsidRPr="003A5A14" w:rsidRDefault="003A5A14" w:rsidP="00645AC1">
            <w:pPr>
              <w:pStyle w:val="TableText"/>
              <w:spacing w:before="0" w:after="0"/>
              <w:jc w:val="right"/>
            </w:pPr>
            <w:r w:rsidRPr="003A5A14">
              <w:t>-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530CE99" w14:textId="77777777" w:rsidR="003A5A14" w:rsidRPr="003A5A14" w:rsidRDefault="003A5A14" w:rsidP="00645AC1">
            <w:pPr>
              <w:pStyle w:val="TableText"/>
              <w:spacing w:before="0" w:after="0"/>
              <w:jc w:val="right"/>
            </w:pPr>
            <w:r w:rsidRPr="003A5A14">
              <w:t>-0.9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C72A9B5" w14:textId="77777777" w:rsidR="003A5A14" w:rsidRPr="003A5A14" w:rsidRDefault="003A5A14" w:rsidP="00645AC1">
            <w:pPr>
              <w:pStyle w:val="TableText"/>
              <w:spacing w:before="0" w:after="0"/>
              <w:jc w:val="right"/>
            </w:pPr>
            <w:r w:rsidRPr="003A5A14">
              <w:t>0.6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5E574B2" w14:textId="77777777" w:rsidR="003A5A14" w:rsidRPr="003A5A14" w:rsidRDefault="003A5A14" w:rsidP="00645AC1">
            <w:pPr>
              <w:pStyle w:val="TableText"/>
              <w:spacing w:before="0" w:after="0"/>
              <w:jc w:val="center"/>
            </w:pPr>
          </w:p>
        </w:tc>
      </w:tr>
      <w:tr w:rsidR="003A5A14" w14:paraId="2CD230B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654142A"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967F0E"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wydir:2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294EFDD" w14:textId="77777777" w:rsidR="003A5A14" w:rsidRPr="003A5A14" w:rsidRDefault="003A5A14" w:rsidP="00645AC1">
            <w:pPr>
              <w:pStyle w:val="TableText"/>
              <w:spacing w:before="0" w:after="0"/>
              <w:jc w:val="right"/>
            </w:pPr>
            <w:r w:rsidRPr="003A5A14">
              <w:t>-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6C2B878" w14:textId="77777777" w:rsidR="003A5A14" w:rsidRPr="003A5A14" w:rsidRDefault="003A5A14" w:rsidP="00645AC1">
            <w:pPr>
              <w:pStyle w:val="TableText"/>
              <w:spacing w:before="0" w:after="0"/>
              <w:jc w:val="right"/>
            </w:pPr>
            <w:r w:rsidRPr="003A5A14">
              <w:t>-0.8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72B9C80" w14:textId="77777777" w:rsidR="003A5A14" w:rsidRPr="003A5A14" w:rsidRDefault="003A5A14" w:rsidP="00645AC1">
            <w:pPr>
              <w:pStyle w:val="TableText"/>
              <w:spacing w:before="0" w:after="0"/>
              <w:jc w:val="right"/>
            </w:pPr>
            <w:r w:rsidRPr="003A5A14">
              <w:t>0.6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F1FAA39" w14:textId="77777777" w:rsidR="003A5A14" w:rsidRPr="003A5A14" w:rsidRDefault="003A5A14" w:rsidP="00645AC1">
            <w:pPr>
              <w:pStyle w:val="TableText"/>
              <w:spacing w:before="0" w:after="0"/>
              <w:jc w:val="center"/>
            </w:pPr>
          </w:p>
        </w:tc>
      </w:tr>
      <w:tr w:rsidR="003A5A14" w14:paraId="05D6A3A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1294DCC"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89A61CD"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wydir:2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5A6D562" w14:textId="77777777" w:rsidR="003A5A14" w:rsidRPr="003A5A14" w:rsidRDefault="003A5A14" w:rsidP="00645AC1">
            <w:pPr>
              <w:pStyle w:val="TableText"/>
              <w:spacing w:before="0" w:after="0"/>
              <w:jc w:val="right"/>
            </w:pPr>
            <w:r w:rsidRPr="003A5A14">
              <w:t>-0.1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C54D742" w14:textId="77777777" w:rsidR="003A5A14" w:rsidRPr="003A5A14" w:rsidRDefault="003A5A14" w:rsidP="00645AC1">
            <w:pPr>
              <w:pStyle w:val="TableText"/>
              <w:spacing w:before="0" w:after="0"/>
              <w:jc w:val="right"/>
            </w:pPr>
            <w:r w:rsidRPr="003A5A14">
              <w:t>-1.1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DD2E3D5" w14:textId="77777777" w:rsidR="003A5A14" w:rsidRPr="003A5A14" w:rsidRDefault="003A5A14" w:rsidP="00645AC1">
            <w:pPr>
              <w:pStyle w:val="TableText"/>
              <w:spacing w:before="0" w:after="0"/>
              <w:jc w:val="right"/>
            </w:pPr>
            <w:r w:rsidRPr="003A5A14">
              <w:t>0.4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E7B28BC" w14:textId="77777777" w:rsidR="003A5A14" w:rsidRPr="003A5A14" w:rsidRDefault="003A5A14" w:rsidP="00645AC1">
            <w:pPr>
              <w:pStyle w:val="TableText"/>
              <w:spacing w:before="0" w:after="0"/>
              <w:jc w:val="center"/>
            </w:pPr>
          </w:p>
        </w:tc>
      </w:tr>
      <w:tr w:rsidR="003A5A14" w14:paraId="2F57AA43"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E4D73B8"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C5D1842"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wydir:200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A788194" w14:textId="77777777" w:rsidR="003A5A14" w:rsidRPr="003A5A14" w:rsidRDefault="003A5A14" w:rsidP="00645AC1">
            <w:pPr>
              <w:pStyle w:val="TableText"/>
              <w:spacing w:before="0" w:after="0"/>
              <w:jc w:val="right"/>
            </w:pPr>
            <w:r w:rsidRPr="003A5A14">
              <w:t>-0.0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C0FF04C" w14:textId="77777777" w:rsidR="003A5A14" w:rsidRPr="003A5A14" w:rsidRDefault="003A5A14" w:rsidP="00645AC1">
            <w:pPr>
              <w:pStyle w:val="TableText"/>
              <w:spacing w:before="0" w:after="0"/>
              <w:jc w:val="right"/>
            </w:pPr>
            <w:r w:rsidRPr="003A5A14">
              <w:t>-0.88</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A824BCE" w14:textId="77777777" w:rsidR="003A5A14" w:rsidRPr="003A5A14" w:rsidRDefault="003A5A14" w:rsidP="00645AC1">
            <w:pPr>
              <w:pStyle w:val="TableText"/>
              <w:spacing w:before="0" w:after="0"/>
              <w:jc w:val="right"/>
            </w:pPr>
            <w:r w:rsidRPr="003A5A14">
              <w:t>0.54</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3A30084" w14:textId="77777777" w:rsidR="003A5A14" w:rsidRPr="003A5A14" w:rsidRDefault="003A5A14" w:rsidP="00645AC1">
            <w:pPr>
              <w:pStyle w:val="TableText"/>
              <w:spacing w:before="0" w:after="0"/>
              <w:jc w:val="center"/>
            </w:pPr>
          </w:p>
        </w:tc>
      </w:tr>
      <w:tr w:rsidR="003A5A14" w14:paraId="3A3F3C3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E9F31E9"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C4A637B"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wydir:20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CD72321" w14:textId="77777777" w:rsidR="003A5A14" w:rsidRPr="003A5A14" w:rsidRDefault="003A5A14" w:rsidP="00645AC1">
            <w:pPr>
              <w:pStyle w:val="TableText"/>
              <w:spacing w:before="0" w:after="0"/>
              <w:jc w:val="right"/>
            </w:pPr>
            <w:r w:rsidRPr="003A5A14">
              <w:t>0.3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46B5A5F" w14:textId="77777777" w:rsidR="003A5A14" w:rsidRPr="003A5A14" w:rsidRDefault="003A5A14" w:rsidP="00645AC1">
            <w:pPr>
              <w:pStyle w:val="TableText"/>
              <w:spacing w:before="0" w:after="0"/>
              <w:jc w:val="right"/>
            </w:pPr>
            <w:r w:rsidRPr="003A5A14">
              <w:t>-0.1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5769686" w14:textId="77777777" w:rsidR="003A5A14" w:rsidRPr="003A5A14" w:rsidRDefault="003A5A14" w:rsidP="00645AC1">
            <w:pPr>
              <w:pStyle w:val="TableText"/>
              <w:spacing w:before="0" w:after="0"/>
              <w:jc w:val="right"/>
            </w:pPr>
            <w:r w:rsidRPr="003A5A14">
              <w:t>1.3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796C5E" w14:textId="77777777" w:rsidR="003A5A14" w:rsidRPr="003A5A14" w:rsidRDefault="003A5A14" w:rsidP="00645AC1">
            <w:pPr>
              <w:pStyle w:val="TableText"/>
              <w:spacing w:before="0" w:after="0"/>
              <w:jc w:val="center"/>
            </w:pPr>
          </w:p>
        </w:tc>
      </w:tr>
      <w:tr w:rsidR="003A5A14" w14:paraId="7837880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15AA1CA"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CFDBB8B"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wydir:201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D109265"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FCD10CC" w14:textId="77777777" w:rsidR="003A5A14" w:rsidRPr="003A5A14" w:rsidRDefault="003A5A14" w:rsidP="00645AC1">
            <w:pPr>
              <w:pStyle w:val="TableText"/>
              <w:spacing w:before="0" w:after="0"/>
              <w:jc w:val="right"/>
            </w:pPr>
            <w:r w:rsidRPr="003A5A14">
              <w:t>-0.66</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90A2F5C" w14:textId="77777777" w:rsidR="003A5A14" w:rsidRPr="003A5A14" w:rsidRDefault="003A5A14" w:rsidP="00645AC1">
            <w:pPr>
              <w:pStyle w:val="TableText"/>
              <w:spacing w:before="0" w:after="0"/>
              <w:jc w:val="right"/>
            </w:pPr>
            <w:r w:rsidRPr="003A5A14">
              <w:t>0.6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C7C0AD" w14:textId="77777777" w:rsidR="003A5A14" w:rsidRPr="003A5A14" w:rsidRDefault="003A5A14" w:rsidP="00645AC1">
            <w:pPr>
              <w:pStyle w:val="TableText"/>
              <w:spacing w:before="0" w:after="0"/>
              <w:jc w:val="center"/>
            </w:pPr>
          </w:p>
        </w:tc>
      </w:tr>
      <w:tr w:rsidR="003A5A14" w14:paraId="3C53217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620AF17"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EEA00B1"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wydir:201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2293907" w14:textId="77777777" w:rsidR="003A5A14" w:rsidRPr="003A5A14" w:rsidRDefault="003A5A14" w:rsidP="00645AC1">
            <w:pPr>
              <w:pStyle w:val="TableText"/>
              <w:spacing w:before="0" w:after="0"/>
              <w:jc w:val="right"/>
            </w:pPr>
            <w:r w:rsidRPr="003A5A14">
              <w:t>-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27D9A42" w14:textId="77777777" w:rsidR="003A5A14" w:rsidRPr="003A5A14" w:rsidRDefault="003A5A14" w:rsidP="00645AC1">
            <w:pPr>
              <w:pStyle w:val="TableText"/>
              <w:spacing w:before="0" w:after="0"/>
              <w:jc w:val="right"/>
            </w:pPr>
            <w:r w:rsidRPr="003A5A14">
              <w:t>-0.7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793B236" w14:textId="77777777" w:rsidR="003A5A14" w:rsidRPr="003A5A14" w:rsidRDefault="003A5A14" w:rsidP="00645AC1">
            <w:pPr>
              <w:pStyle w:val="TableText"/>
              <w:spacing w:before="0" w:after="0"/>
              <w:jc w:val="right"/>
            </w:pPr>
            <w:r w:rsidRPr="003A5A14">
              <w:t>0.54</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28B276" w14:textId="77777777" w:rsidR="003A5A14" w:rsidRPr="003A5A14" w:rsidRDefault="003A5A14" w:rsidP="00645AC1">
            <w:pPr>
              <w:pStyle w:val="TableText"/>
              <w:spacing w:before="0" w:after="0"/>
              <w:jc w:val="center"/>
            </w:pPr>
          </w:p>
        </w:tc>
      </w:tr>
      <w:tr w:rsidR="003A5A14" w14:paraId="399CEAC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A5EDB22"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099280"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wydir:201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E46089A" w14:textId="77777777" w:rsidR="003A5A14" w:rsidRPr="003A5A14" w:rsidRDefault="003A5A14" w:rsidP="00645AC1">
            <w:pPr>
              <w:pStyle w:val="TableText"/>
              <w:spacing w:before="0" w:after="0"/>
              <w:jc w:val="right"/>
            </w:pPr>
            <w:r w:rsidRPr="003A5A14">
              <w:t>0.0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FC4B617" w14:textId="77777777" w:rsidR="003A5A14" w:rsidRPr="003A5A14" w:rsidRDefault="003A5A14" w:rsidP="00645AC1">
            <w:pPr>
              <w:pStyle w:val="TableText"/>
              <w:spacing w:before="0" w:after="0"/>
              <w:jc w:val="right"/>
            </w:pPr>
            <w:r w:rsidRPr="003A5A14">
              <w:t>-0.58</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88A6866" w14:textId="77777777" w:rsidR="003A5A14" w:rsidRPr="003A5A14" w:rsidRDefault="003A5A14" w:rsidP="00645AC1">
            <w:pPr>
              <w:pStyle w:val="TableText"/>
              <w:spacing w:before="0" w:after="0"/>
              <w:jc w:val="right"/>
            </w:pPr>
            <w:r w:rsidRPr="003A5A14">
              <w:t>0.6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D3D4F0" w14:textId="77777777" w:rsidR="003A5A14" w:rsidRPr="003A5A14" w:rsidRDefault="003A5A14" w:rsidP="00645AC1">
            <w:pPr>
              <w:pStyle w:val="TableText"/>
              <w:spacing w:before="0" w:after="0"/>
              <w:jc w:val="center"/>
            </w:pPr>
          </w:p>
        </w:tc>
      </w:tr>
      <w:tr w:rsidR="003A5A14" w14:paraId="7F18D71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A3AEEA9"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1E2B78B"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wydir:201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1A8036D"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5981B5A" w14:textId="77777777" w:rsidR="003A5A14" w:rsidRPr="003A5A14" w:rsidRDefault="003A5A14" w:rsidP="00645AC1">
            <w:pPr>
              <w:pStyle w:val="TableText"/>
              <w:spacing w:before="0" w:after="0"/>
              <w:jc w:val="right"/>
            </w:pPr>
            <w:r w:rsidRPr="003A5A14">
              <w:t>-0.6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75E32B8" w14:textId="77777777" w:rsidR="003A5A14" w:rsidRPr="003A5A14" w:rsidRDefault="003A5A14" w:rsidP="00645AC1">
            <w:pPr>
              <w:pStyle w:val="TableText"/>
              <w:spacing w:before="0" w:after="0"/>
              <w:jc w:val="right"/>
            </w:pPr>
            <w:r w:rsidRPr="003A5A14">
              <w:t>0.6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CCB3C2" w14:textId="77777777" w:rsidR="003A5A14" w:rsidRPr="003A5A14" w:rsidRDefault="003A5A14" w:rsidP="00645AC1">
            <w:pPr>
              <w:pStyle w:val="TableText"/>
              <w:spacing w:before="0" w:after="0"/>
              <w:jc w:val="center"/>
            </w:pPr>
          </w:p>
        </w:tc>
      </w:tr>
      <w:tr w:rsidR="003A5A14" w14:paraId="32DDBBA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4CB73C4"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C2507AF"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wydir:201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3A4AA7A" w14:textId="77777777" w:rsidR="003A5A14" w:rsidRPr="003A5A14" w:rsidRDefault="003A5A14" w:rsidP="00645AC1">
            <w:pPr>
              <w:pStyle w:val="TableText"/>
              <w:spacing w:before="0" w:after="0"/>
              <w:jc w:val="right"/>
            </w:pPr>
            <w:r w:rsidRPr="003A5A14">
              <w:t>0.0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F2CE55C" w14:textId="77777777" w:rsidR="003A5A14" w:rsidRPr="003A5A14" w:rsidRDefault="003A5A14" w:rsidP="00645AC1">
            <w:pPr>
              <w:pStyle w:val="TableText"/>
              <w:spacing w:before="0" w:after="0"/>
              <w:jc w:val="right"/>
            </w:pPr>
            <w:r w:rsidRPr="003A5A14">
              <w:t>-0.5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867C880" w14:textId="77777777" w:rsidR="003A5A14" w:rsidRPr="003A5A14" w:rsidRDefault="003A5A14" w:rsidP="00645AC1">
            <w:pPr>
              <w:pStyle w:val="TableText"/>
              <w:spacing w:before="0" w:after="0"/>
              <w:jc w:val="right"/>
            </w:pPr>
            <w:r w:rsidRPr="003A5A14">
              <w:t>0.7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839450" w14:textId="77777777" w:rsidR="003A5A14" w:rsidRPr="003A5A14" w:rsidRDefault="003A5A14" w:rsidP="00645AC1">
            <w:pPr>
              <w:pStyle w:val="TableText"/>
              <w:spacing w:before="0" w:after="0"/>
              <w:jc w:val="center"/>
            </w:pPr>
          </w:p>
        </w:tc>
      </w:tr>
      <w:tr w:rsidR="003A5A14" w14:paraId="60CBE32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4BB7977"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2FA2E0"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wydir:201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9881A48" w14:textId="77777777" w:rsidR="003A5A14" w:rsidRPr="003A5A14" w:rsidRDefault="003A5A14" w:rsidP="00645AC1">
            <w:pPr>
              <w:pStyle w:val="TableText"/>
              <w:spacing w:before="0" w:after="0"/>
              <w:jc w:val="right"/>
            </w:pPr>
            <w:r w:rsidRPr="003A5A14">
              <w:t>-0.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5650AC2" w14:textId="77777777" w:rsidR="003A5A14" w:rsidRPr="003A5A14" w:rsidRDefault="003A5A14" w:rsidP="00645AC1">
            <w:pPr>
              <w:pStyle w:val="TableText"/>
              <w:spacing w:before="0" w:after="0"/>
              <w:jc w:val="right"/>
            </w:pPr>
            <w:r w:rsidRPr="003A5A14">
              <w:t>-0.8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5A7CB5" w14:textId="77777777" w:rsidR="003A5A14" w:rsidRPr="003A5A14" w:rsidRDefault="003A5A14" w:rsidP="00645AC1">
            <w:pPr>
              <w:pStyle w:val="TableText"/>
              <w:spacing w:before="0" w:after="0"/>
              <w:jc w:val="right"/>
            </w:pPr>
            <w:r w:rsidRPr="003A5A14">
              <w:t>0.6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A6F097E" w14:textId="77777777" w:rsidR="003A5A14" w:rsidRPr="003A5A14" w:rsidRDefault="003A5A14" w:rsidP="00645AC1">
            <w:pPr>
              <w:pStyle w:val="TableText"/>
              <w:spacing w:before="0" w:after="0"/>
              <w:jc w:val="center"/>
            </w:pPr>
          </w:p>
        </w:tc>
      </w:tr>
      <w:tr w:rsidR="003A5A14" w14:paraId="41D3D89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E7F621D"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7E3C6FA"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Gwydir:201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85559DC" w14:textId="77777777" w:rsidR="003A5A14" w:rsidRPr="003A5A14" w:rsidRDefault="003A5A14" w:rsidP="00645AC1">
            <w:pPr>
              <w:pStyle w:val="TableText"/>
              <w:spacing w:before="0" w:after="0"/>
              <w:jc w:val="right"/>
            </w:pPr>
            <w:r w:rsidRPr="003A5A14">
              <w:t>-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D651C1E" w14:textId="77777777" w:rsidR="003A5A14" w:rsidRPr="003A5A14" w:rsidRDefault="003A5A14" w:rsidP="00645AC1">
            <w:pPr>
              <w:pStyle w:val="TableText"/>
              <w:spacing w:before="0" w:after="0"/>
              <w:jc w:val="right"/>
            </w:pPr>
            <w:r w:rsidRPr="003A5A14">
              <w:t>-0.9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AF4AAE0" w14:textId="77777777" w:rsidR="003A5A14" w:rsidRPr="003A5A14" w:rsidRDefault="003A5A14" w:rsidP="00645AC1">
            <w:pPr>
              <w:pStyle w:val="TableText"/>
              <w:spacing w:before="0" w:after="0"/>
              <w:jc w:val="right"/>
            </w:pPr>
            <w:r w:rsidRPr="003A5A14">
              <w:t>0.7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4C3681" w14:textId="77777777" w:rsidR="003A5A14" w:rsidRPr="003A5A14" w:rsidRDefault="003A5A14" w:rsidP="00645AC1">
            <w:pPr>
              <w:pStyle w:val="TableText"/>
              <w:spacing w:before="0" w:after="0"/>
              <w:jc w:val="center"/>
            </w:pPr>
          </w:p>
        </w:tc>
      </w:tr>
      <w:tr w:rsidR="003A5A14" w14:paraId="4828FB2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F4EAE90"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8B7F4A"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achlan:2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A9EFD79"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06EB84B" w14:textId="77777777" w:rsidR="003A5A14" w:rsidRPr="003A5A14" w:rsidRDefault="003A5A14" w:rsidP="00645AC1">
            <w:pPr>
              <w:pStyle w:val="TableText"/>
              <w:spacing w:before="0" w:after="0"/>
              <w:jc w:val="right"/>
            </w:pPr>
            <w:r w:rsidRPr="003A5A14">
              <w:t>-0.7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A0C49B" w14:textId="77777777" w:rsidR="003A5A14" w:rsidRPr="003A5A14" w:rsidRDefault="003A5A14" w:rsidP="00645AC1">
            <w:pPr>
              <w:pStyle w:val="TableText"/>
              <w:spacing w:before="0" w:after="0"/>
              <w:jc w:val="right"/>
            </w:pPr>
            <w:r w:rsidRPr="003A5A14">
              <w:t>0.8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CA319FD" w14:textId="77777777" w:rsidR="003A5A14" w:rsidRPr="003A5A14" w:rsidRDefault="003A5A14" w:rsidP="00645AC1">
            <w:pPr>
              <w:pStyle w:val="TableText"/>
              <w:spacing w:before="0" w:after="0"/>
              <w:jc w:val="center"/>
            </w:pPr>
          </w:p>
        </w:tc>
      </w:tr>
      <w:tr w:rsidR="003A5A14" w14:paraId="5EC926B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8E1AF9B"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51AAABE"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achlan:20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B152845"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5B6B277" w14:textId="77777777" w:rsidR="003A5A14" w:rsidRPr="003A5A14" w:rsidRDefault="003A5A14" w:rsidP="00645AC1">
            <w:pPr>
              <w:pStyle w:val="TableText"/>
              <w:spacing w:before="0" w:after="0"/>
              <w:jc w:val="right"/>
            </w:pPr>
            <w:r w:rsidRPr="003A5A14">
              <w:t>-0.8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CE93913" w14:textId="77777777" w:rsidR="003A5A14" w:rsidRPr="003A5A14" w:rsidRDefault="003A5A14" w:rsidP="00645AC1">
            <w:pPr>
              <w:pStyle w:val="TableText"/>
              <w:spacing w:before="0" w:after="0"/>
              <w:jc w:val="right"/>
            </w:pPr>
            <w:r w:rsidRPr="003A5A14">
              <w:t>0.7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A3F706F" w14:textId="77777777" w:rsidR="003A5A14" w:rsidRPr="003A5A14" w:rsidRDefault="003A5A14" w:rsidP="00645AC1">
            <w:pPr>
              <w:pStyle w:val="TableText"/>
              <w:spacing w:before="0" w:after="0"/>
              <w:jc w:val="center"/>
            </w:pPr>
          </w:p>
        </w:tc>
      </w:tr>
      <w:tr w:rsidR="003A5A14" w14:paraId="45EF739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AA509D6"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77099E"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achlan:2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9B8D90E"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36B9BB7" w14:textId="77777777" w:rsidR="003A5A14" w:rsidRPr="003A5A14" w:rsidRDefault="003A5A14" w:rsidP="00645AC1">
            <w:pPr>
              <w:pStyle w:val="TableText"/>
              <w:spacing w:before="0" w:after="0"/>
              <w:jc w:val="right"/>
            </w:pPr>
            <w:r w:rsidRPr="003A5A14">
              <w:t>-0.8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241AD13" w14:textId="77777777" w:rsidR="003A5A14" w:rsidRPr="003A5A14" w:rsidRDefault="003A5A14" w:rsidP="00645AC1">
            <w:pPr>
              <w:pStyle w:val="TableText"/>
              <w:spacing w:before="0" w:after="0"/>
              <w:jc w:val="right"/>
            </w:pPr>
            <w:r w:rsidRPr="003A5A14">
              <w:t>0.8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997378" w14:textId="77777777" w:rsidR="003A5A14" w:rsidRPr="003A5A14" w:rsidRDefault="003A5A14" w:rsidP="00645AC1">
            <w:pPr>
              <w:pStyle w:val="TableText"/>
              <w:spacing w:before="0" w:after="0"/>
              <w:jc w:val="center"/>
            </w:pPr>
          </w:p>
        </w:tc>
      </w:tr>
      <w:tr w:rsidR="003A5A14" w14:paraId="0B8B966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35DE49D"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184344"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achlan:2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1D92E38"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3CEDBC1" w14:textId="77777777" w:rsidR="003A5A14" w:rsidRPr="003A5A14" w:rsidRDefault="003A5A14" w:rsidP="00645AC1">
            <w:pPr>
              <w:pStyle w:val="TableText"/>
              <w:spacing w:before="0" w:after="0"/>
              <w:jc w:val="right"/>
            </w:pPr>
            <w:r w:rsidRPr="003A5A14">
              <w:t>-0.8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1D16AE8" w14:textId="77777777" w:rsidR="003A5A14" w:rsidRPr="003A5A14" w:rsidRDefault="003A5A14" w:rsidP="00645AC1">
            <w:pPr>
              <w:pStyle w:val="TableText"/>
              <w:spacing w:before="0" w:after="0"/>
              <w:jc w:val="right"/>
            </w:pPr>
            <w:r w:rsidRPr="003A5A14">
              <w:t>0.7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FF206C" w14:textId="77777777" w:rsidR="003A5A14" w:rsidRPr="003A5A14" w:rsidRDefault="003A5A14" w:rsidP="00645AC1">
            <w:pPr>
              <w:pStyle w:val="TableText"/>
              <w:spacing w:before="0" w:after="0"/>
              <w:jc w:val="center"/>
            </w:pPr>
          </w:p>
        </w:tc>
      </w:tr>
      <w:tr w:rsidR="003A5A14" w14:paraId="69C79DB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3FF5504"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56D5E7C"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achlan:2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FCE8154"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0445BE3" w14:textId="77777777" w:rsidR="003A5A14" w:rsidRPr="003A5A14" w:rsidRDefault="003A5A14" w:rsidP="00645AC1">
            <w:pPr>
              <w:pStyle w:val="TableText"/>
              <w:spacing w:before="0" w:after="0"/>
              <w:jc w:val="right"/>
            </w:pPr>
            <w:r w:rsidRPr="003A5A14">
              <w:t>-0.8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98614A5" w14:textId="77777777" w:rsidR="003A5A14" w:rsidRPr="003A5A14" w:rsidRDefault="003A5A14" w:rsidP="00645AC1">
            <w:pPr>
              <w:pStyle w:val="TableText"/>
              <w:spacing w:before="0" w:after="0"/>
              <w:jc w:val="right"/>
            </w:pPr>
            <w:r w:rsidRPr="003A5A14">
              <w:t>0.7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D2B71C" w14:textId="77777777" w:rsidR="003A5A14" w:rsidRPr="003A5A14" w:rsidRDefault="003A5A14" w:rsidP="00645AC1">
            <w:pPr>
              <w:pStyle w:val="TableText"/>
              <w:spacing w:before="0" w:after="0"/>
              <w:jc w:val="center"/>
            </w:pPr>
          </w:p>
        </w:tc>
      </w:tr>
      <w:tr w:rsidR="003A5A14" w14:paraId="7F600A5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1C4D9D8"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E5F7E0"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achlan:200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C63465C" w14:textId="77777777" w:rsidR="003A5A14" w:rsidRPr="003A5A14" w:rsidRDefault="003A5A14" w:rsidP="00645AC1">
            <w:pPr>
              <w:pStyle w:val="TableText"/>
              <w:spacing w:before="0" w:after="0"/>
              <w:jc w:val="right"/>
            </w:pPr>
            <w:r w:rsidRPr="003A5A14">
              <w:t>-0.0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78F1D41" w14:textId="77777777" w:rsidR="003A5A14" w:rsidRPr="003A5A14" w:rsidRDefault="003A5A14" w:rsidP="00645AC1">
            <w:pPr>
              <w:pStyle w:val="TableText"/>
              <w:spacing w:before="0" w:after="0"/>
              <w:jc w:val="right"/>
            </w:pPr>
            <w:r w:rsidRPr="003A5A14">
              <w:t>-0.8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861F451" w14:textId="77777777" w:rsidR="003A5A14" w:rsidRPr="003A5A14" w:rsidRDefault="003A5A14" w:rsidP="00645AC1">
            <w:pPr>
              <w:pStyle w:val="TableText"/>
              <w:spacing w:before="0" w:after="0"/>
              <w:jc w:val="right"/>
            </w:pPr>
            <w:r w:rsidRPr="003A5A14">
              <w:t>0.7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E6BFFD" w14:textId="77777777" w:rsidR="003A5A14" w:rsidRPr="003A5A14" w:rsidRDefault="003A5A14" w:rsidP="00645AC1">
            <w:pPr>
              <w:pStyle w:val="TableText"/>
              <w:spacing w:before="0" w:after="0"/>
              <w:jc w:val="center"/>
            </w:pPr>
          </w:p>
        </w:tc>
      </w:tr>
      <w:tr w:rsidR="003A5A14" w14:paraId="4FCDFE2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BEFF523"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F9C205E"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achlan:20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392C27E" w14:textId="77777777" w:rsidR="003A5A14" w:rsidRPr="003A5A14" w:rsidRDefault="003A5A14" w:rsidP="00645AC1">
            <w:pPr>
              <w:pStyle w:val="TableText"/>
              <w:spacing w:before="0" w:after="0"/>
              <w:jc w:val="right"/>
            </w:pPr>
            <w:r w:rsidRPr="003A5A14">
              <w:t>-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03C177E" w14:textId="77777777" w:rsidR="003A5A14" w:rsidRPr="003A5A14" w:rsidRDefault="003A5A14" w:rsidP="00645AC1">
            <w:pPr>
              <w:pStyle w:val="TableText"/>
              <w:spacing w:before="0" w:after="0"/>
              <w:jc w:val="right"/>
            </w:pPr>
            <w:r w:rsidRPr="003A5A14">
              <w:t>-0.8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C5E0DB3" w14:textId="77777777" w:rsidR="003A5A14" w:rsidRPr="003A5A14" w:rsidRDefault="003A5A14" w:rsidP="00645AC1">
            <w:pPr>
              <w:pStyle w:val="TableText"/>
              <w:spacing w:before="0" w:after="0"/>
              <w:jc w:val="right"/>
            </w:pPr>
            <w:r w:rsidRPr="003A5A14">
              <w:t>0.7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F404619" w14:textId="77777777" w:rsidR="003A5A14" w:rsidRPr="003A5A14" w:rsidRDefault="003A5A14" w:rsidP="00645AC1">
            <w:pPr>
              <w:pStyle w:val="TableText"/>
              <w:spacing w:before="0" w:after="0"/>
              <w:jc w:val="center"/>
            </w:pPr>
          </w:p>
        </w:tc>
      </w:tr>
      <w:tr w:rsidR="003A5A14" w14:paraId="54AC0FD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999D2F6"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D3F167D"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achlan:201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84E7B46" w14:textId="77777777" w:rsidR="003A5A14" w:rsidRPr="003A5A14" w:rsidRDefault="003A5A14" w:rsidP="00645AC1">
            <w:pPr>
              <w:pStyle w:val="TableText"/>
              <w:spacing w:before="0" w:after="0"/>
              <w:jc w:val="right"/>
            </w:pPr>
            <w:r w:rsidRPr="003A5A14">
              <w:t>-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5DBF94F" w14:textId="77777777" w:rsidR="003A5A14" w:rsidRPr="003A5A14" w:rsidRDefault="003A5A14" w:rsidP="00645AC1">
            <w:pPr>
              <w:pStyle w:val="TableText"/>
              <w:spacing w:before="0" w:after="0"/>
              <w:jc w:val="right"/>
            </w:pPr>
            <w:r w:rsidRPr="003A5A14">
              <w:t>-0.9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2F80D1D" w14:textId="77777777" w:rsidR="003A5A14" w:rsidRPr="003A5A14" w:rsidRDefault="003A5A14" w:rsidP="00645AC1">
            <w:pPr>
              <w:pStyle w:val="TableText"/>
              <w:spacing w:before="0" w:after="0"/>
              <w:jc w:val="right"/>
            </w:pPr>
            <w:r w:rsidRPr="003A5A14">
              <w:t>0.6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1BDAF6" w14:textId="77777777" w:rsidR="003A5A14" w:rsidRPr="003A5A14" w:rsidRDefault="003A5A14" w:rsidP="00645AC1">
            <w:pPr>
              <w:pStyle w:val="TableText"/>
              <w:spacing w:before="0" w:after="0"/>
              <w:jc w:val="center"/>
            </w:pPr>
          </w:p>
        </w:tc>
      </w:tr>
      <w:tr w:rsidR="003A5A14" w14:paraId="1FAEC31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97617F2"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814428"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achlan:201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4207093" w14:textId="77777777" w:rsidR="003A5A14" w:rsidRPr="003A5A14" w:rsidRDefault="003A5A14" w:rsidP="00645AC1">
            <w:pPr>
              <w:pStyle w:val="TableText"/>
              <w:spacing w:before="0" w:after="0"/>
              <w:jc w:val="right"/>
            </w:pPr>
            <w:r w:rsidRPr="003A5A14">
              <w:t>0.1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B8B7A29" w14:textId="77777777" w:rsidR="003A5A14" w:rsidRPr="003A5A14" w:rsidRDefault="003A5A14" w:rsidP="00645AC1">
            <w:pPr>
              <w:pStyle w:val="TableText"/>
              <w:spacing w:before="0" w:after="0"/>
              <w:jc w:val="right"/>
            </w:pPr>
            <w:r w:rsidRPr="003A5A14">
              <w:t>-0.4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DA7107" w14:textId="77777777" w:rsidR="003A5A14" w:rsidRPr="003A5A14" w:rsidRDefault="003A5A14" w:rsidP="00645AC1">
            <w:pPr>
              <w:pStyle w:val="TableText"/>
              <w:spacing w:before="0" w:after="0"/>
              <w:jc w:val="right"/>
            </w:pPr>
            <w:r w:rsidRPr="003A5A14">
              <w:t>1.04</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2EF661" w14:textId="77777777" w:rsidR="003A5A14" w:rsidRPr="003A5A14" w:rsidRDefault="003A5A14" w:rsidP="00645AC1">
            <w:pPr>
              <w:pStyle w:val="TableText"/>
              <w:spacing w:before="0" w:after="0"/>
              <w:jc w:val="center"/>
            </w:pPr>
          </w:p>
        </w:tc>
      </w:tr>
      <w:tr w:rsidR="003A5A14" w14:paraId="6B9B4E9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DEF14A0"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7F71677"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achlan:201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D25B2FE" w14:textId="77777777" w:rsidR="003A5A14" w:rsidRPr="003A5A14" w:rsidRDefault="003A5A14" w:rsidP="00645AC1">
            <w:pPr>
              <w:pStyle w:val="TableText"/>
              <w:spacing w:before="0" w:after="0"/>
              <w:jc w:val="right"/>
            </w:pPr>
            <w:r w:rsidRPr="003A5A14">
              <w:t>0.2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A5072FE" w14:textId="77777777" w:rsidR="003A5A14" w:rsidRPr="003A5A14" w:rsidRDefault="003A5A14" w:rsidP="00645AC1">
            <w:pPr>
              <w:pStyle w:val="TableText"/>
              <w:spacing w:before="0" w:after="0"/>
              <w:jc w:val="right"/>
            </w:pPr>
            <w:r w:rsidRPr="003A5A14">
              <w:t>-0.3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B58675E" w14:textId="77777777" w:rsidR="003A5A14" w:rsidRPr="003A5A14" w:rsidRDefault="003A5A14" w:rsidP="00645AC1">
            <w:pPr>
              <w:pStyle w:val="TableText"/>
              <w:spacing w:before="0" w:after="0"/>
              <w:jc w:val="right"/>
            </w:pPr>
            <w:r w:rsidRPr="003A5A14">
              <w:t>1.1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826CF9" w14:textId="77777777" w:rsidR="003A5A14" w:rsidRPr="003A5A14" w:rsidRDefault="003A5A14" w:rsidP="00645AC1">
            <w:pPr>
              <w:pStyle w:val="TableText"/>
              <w:spacing w:before="0" w:after="0"/>
              <w:jc w:val="center"/>
            </w:pPr>
          </w:p>
        </w:tc>
      </w:tr>
      <w:tr w:rsidR="003A5A14" w14:paraId="6100126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D27453F"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985AC1"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achlan:201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DDE61ED" w14:textId="77777777" w:rsidR="003A5A14" w:rsidRPr="003A5A14" w:rsidRDefault="003A5A14" w:rsidP="00645AC1">
            <w:pPr>
              <w:pStyle w:val="TableText"/>
              <w:spacing w:before="0" w:after="0"/>
              <w:jc w:val="right"/>
            </w:pPr>
            <w:r w:rsidRPr="003A5A14">
              <w:t>-0.0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75F8356" w14:textId="77777777" w:rsidR="003A5A14" w:rsidRPr="003A5A14" w:rsidRDefault="003A5A14" w:rsidP="00645AC1">
            <w:pPr>
              <w:pStyle w:val="TableText"/>
              <w:spacing w:before="0" w:after="0"/>
              <w:jc w:val="right"/>
            </w:pPr>
            <w:r w:rsidRPr="003A5A14">
              <w:t>-0.7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63E4399" w14:textId="77777777" w:rsidR="003A5A14" w:rsidRPr="003A5A14" w:rsidRDefault="003A5A14" w:rsidP="00645AC1">
            <w:pPr>
              <w:pStyle w:val="TableText"/>
              <w:spacing w:before="0" w:after="0"/>
              <w:jc w:val="right"/>
            </w:pPr>
            <w:r w:rsidRPr="003A5A14">
              <w:t>0.6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B417C0" w14:textId="77777777" w:rsidR="003A5A14" w:rsidRPr="003A5A14" w:rsidRDefault="003A5A14" w:rsidP="00645AC1">
            <w:pPr>
              <w:pStyle w:val="TableText"/>
              <w:spacing w:before="0" w:after="0"/>
              <w:jc w:val="center"/>
            </w:pPr>
          </w:p>
        </w:tc>
      </w:tr>
      <w:tr w:rsidR="003A5A14" w14:paraId="18A7894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FF251A9"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E33B907"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achlan:201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14E2C51" w14:textId="77777777" w:rsidR="003A5A14" w:rsidRPr="003A5A14" w:rsidRDefault="003A5A14" w:rsidP="00645AC1">
            <w:pPr>
              <w:pStyle w:val="TableText"/>
              <w:spacing w:before="0" w:after="0"/>
              <w:jc w:val="right"/>
            </w:pPr>
            <w:r w:rsidRPr="003A5A14">
              <w:t>-0.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F06F31F" w14:textId="77777777" w:rsidR="003A5A14" w:rsidRPr="003A5A14" w:rsidRDefault="003A5A14" w:rsidP="00645AC1">
            <w:pPr>
              <w:pStyle w:val="TableText"/>
              <w:spacing w:before="0" w:after="0"/>
              <w:jc w:val="right"/>
            </w:pPr>
            <w:r w:rsidRPr="003A5A14">
              <w:t>-0.9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8A9C1FC" w14:textId="77777777" w:rsidR="003A5A14" w:rsidRPr="003A5A14" w:rsidRDefault="003A5A14" w:rsidP="00645AC1">
            <w:pPr>
              <w:pStyle w:val="TableText"/>
              <w:spacing w:before="0" w:after="0"/>
              <w:jc w:val="right"/>
            </w:pPr>
            <w:r w:rsidRPr="003A5A14">
              <w:t>0.5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3838C3A" w14:textId="77777777" w:rsidR="003A5A14" w:rsidRPr="003A5A14" w:rsidRDefault="003A5A14" w:rsidP="00645AC1">
            <w:pPr>
              <w:pStyle w:val="TableText"/>
              <w:spacing w:before="0" w:after="0"/>
              <w:jc w:val="center"/>
            </w:pPr>
          </w:p>
        </w:tc>
      </w:tr>
      <w:tr w:rsidR="003A5A14" w14:paraId="01A3F9D4"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55AFA5F"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43E727"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achlan:201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E079870" w14:textId="77777777" w:rsidR="003A5A14" w:rsidRPr="003A5A14" w:rsidRDefault="003A5A14" w:rsidP="00645AC1">
            <w:pPr>
              <w:pStyle w:val="TableText"/>
              <w:spacing w:before="0" w:after="0"/>
              <w:jc w:val="right"/>
            </w:pPr>
            <w:r w:rsidRPr="003A5A14">
              <w:t>0.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46FCF49" w14:textId="77777777" w:rsidR="003A5A14" w:rsidRPr="003A5A14" w:rsidRDefault="003A5A14" w:rsidP="00645AC1">
            <w:pPr>
              <w:pStyle w:val="TableText"/>
              <w:spacing w:before="0" w:after="0"/>
              <w:jc w:val="right"/>
            </w:pPr>
            <w:r w:rsidRPr="003A5A14">
              <w:t>-0.5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070121E" w14:textId="77777777" w:rsidR="003A5A14" w:rsidRPr="003A5A14" w:rsidRDefault="003A5A14" w:rsidP="00645AC1">
            <w:pPr>
              <w:pStyle w:val="TableText"/>
              <w:spacing w:before="0" w:after="0"/>
              <w:jc w:val="right"/>
            </w:pPr>
            <w:r w:rsidRPr="003A5A14">
              <w:t>0.9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73C045" w14:textId="77777777" w:rsidR="003A5A14" w:rsidRPr="003A5A14" w:rsidRDefault="003A5A14" w:rsidP="00645AC1">
            <w:pPr>
              <w:pStyle w:val="TableText"/>
              <w:spacing w:before="0" w:after="0"/>
              <w:jc w:val="center"/>
            </w:pPr>
          </w:p>
        </w:tc>
      </w:tr>
      <w:tr w:rsidR="003A5A14" w14:paraId="7C9577B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1F3003C"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5CCD08"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achlan:201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D329C30" w14:textId="77777777" w:rsidR="003A5A14" w:rsidRPr="003A5A14" w:rsidRDefault="003A5A14" w:rsidP="00645AC1">
            <w:pPr>
              <w:pStyle w:val="TableText"/>
              <w:spacing w:before="0" w:after="0"/>
              <w:jc w:val="right"/>
            </w:pPr>
            <w:r w:rsidRPr="003A5A14">
              <w:t>-0.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99EAB5D" w14:textId="77777777" w:rsidR="003A5A14" w:rsidRPr="003A5A14" w:rsidRDefault="003A5A14" w:rsidP="00645AC1">
            <w:pPr>
              <w:pStyle w:val="TableText"/>
              <w:spacing w:before="0" w:after="0"/>
              <w:jc w:val="right"/>
            </w:pPr>
            <w:r w:rsidRPr="003A5A14">
              <w:t>-1.08</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720E507" w14:textId="77777777" w:rsidR="003A5A14" w:rsidRPr="003A5A14" w:rsidRDefault="003A5A14" w:rsidP="00645AC1">
            <w:pPr>
              <w:pStyle w:val="TableText"/>
              <w:spacing w:before="0" w:after="0"/>
              <w:jc w:val="right"/>
            </w:pPr>
            <w:r w:rsidRPr="003A5A14">
              <w:t>0.5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3FF1A01" w14:textId="77777777" w:rsidR="003A5A14" w:rsidRPr="003A5A14" w:rsidRDefault="003A5A14" w:rsidP="00645AC1">
            <w:pPr>
              <w:pStyle w:val="TableText"/>
              <w:spacing w:before="0" w:after="0"/>
              <w:jc w:val="center"/>
            </w:pPr>
          </w:p>
        </w:tc>
      </w:tr>
      <w:tr w:rsidR="003A5A14" w14:paraId="6B51E42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5A2379D"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3C45A0"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achlan:201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247B875" w14:textId="77777777" w:rsidR="003A5A14" w:rsidRPr="003A5A14" w:rsidRDefault="003A5A14" w:rsidP="00645AC1">
            <w:pPr>
              <w:pStyle w:val="TableText"/>
              <w:spacing w:before="0" w:after="0"/>
              <w:jc w:val="right"/>
            </w:pPr>
            <w:r w:rsidRPr="003A5A14">
              <w:t>-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47C3639" w14:textId="77777777" w:rsidR="003A5A14" w:rsidRPr="003A5A14" w:rsidRDefault="003A5A14" w:rsidP="00645AC1">
            <w:pPr>
              <w:pStyle w:val="TableText"/>
              <w:spacing w:before="0" w:after="0"/>
              <w:jc w:val="right"/>
            </w:pPr>
            <w:r w:rsidRPr="003A5A14">
              <w:t>-0.9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C38FAC2" w14:textId="77777777" w:rsidR="003A5A14" w:rsidRPr="003A5A14" w:rsidRDefault="003A5A14" w:rsidP="00645AC1">
            <w:pPr>
              <w:pStyle w:val="TableText"/>
              <w:spacing w:before="0" w:after="0"/>
              <w:jc w:val="right"/>
            </w:pPr>
            <w:r w:rsidRPr="003A5A14">
              <w:t>0.6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0F893FB" w14:textId="77777777" w:rsidR="003A5A14" w:rsidRPr="003A5A14" w:rsidRDefault="003A5A14" w:rsidP="00645AC1">
            <w:pPr>
              <w:pStyle w:val="TableText"/>
              <w:spacing w:before="0" w:after="0"/>
              <w:jc w:val="center"/>
            </w:pPr>
          </w:p>
        </w:tc>
      </w:tr>
      <w:tr w:rsidR="003A5A14" w14:paraId="37B6F17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10E389F"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9EF258"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ower_Murray:2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1C3F7DB"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60856E2" w14:textId="77777777" w:rsidR="003A5A14" w:rsidRPr="003A5A14" w:rsidRDefault="003A5A14" w:rsidP="00645AC1">
            <w:pPr>
              <w:pStyle w:val="TableText"/>
              <w:spacing w:before="0" w:after="0"/>
              <w:jc w:val="right"/>
            </w:pPr>
            <w:r w:rsidRPr="003A5A14">
              <w:t>-0.8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8FA237F" w14:textId="77777777" w:rsidR="003A5A14" w:rsidRPr="003A5A14" w:rsidRDefault="003A5A14" w:rsidP="00645AC1">
            <w:pPr>
              <w:pStyle w:val="TableText"/>
              <w:spacing w:before="0" w:after="0"/>
              <w:jc w:val="right"/>
            </w:pPr>
            <w:r w:rsidRPr="003A5A14">
              <w:t>0.8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F30A1AA" w14:textId="77777777" w:rsidR="003A5A14" w:rsidRPr="003A5A14" w:rsidRDefault="003A5A14" w:rsidP="00645AC1">
            <w:pPr>
              <w:pStyle w:val="TableText"/>
              <w:spacing w:before="0" w:after="0"/>
              <w:jc w:val="center"/>
            </w:pPr>
          </w:p>
        </w:tc>
      </w:tr>
      <w:tr w:rsidR="003A5A14" w14:paraId="1A44FE9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64B9FBF"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3C3362"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ower_Murray:20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68C2C64"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A8FC07D" w14:textId="77777777" w:rsidR="003A5A14" w:rsidRPr="003A5A14" w:rsidRDefault="003A5A14" w:rsidP="00645AC1">
            <w:pPr>
              <w:pStyle w:val="TableText"/>
              <w:spacing w:before="0" w:after="0"/>
              <w:jc w:val="right"/>
            </w:pPr>
            <w:r w:rsidRPr="003A5A14">
              <w:t>-0.8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7D82BD0" w14:textId="77777777" w:rsidR="003A5A14" w:rsidRPr="003A5A14" w:rsidRDefault="003A5A14" w:rsidP="00645AC1">
            <w:pPr>
              <w:pStyle w:val="TableText"/>
              <w:spacing w:before="0" w:after="0"/>
              <w:jc w:val="right"/>
            </w:pPr>
            <w:r w:rsidRPr="003A5A14">
              <w:t>0.7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B15B170" w14:textId="77777777" w:rsidR="003A5A14" w:rsidRPr="003A5A14" w:rsidRDefault="003A5A14" w:rsidP="00645AC1">
            <w:pPr>
              <w:pStyle w:val="TableText"/>
              <w:spacing w:before="0" w:after="0"/>
              <w:jc w:val="center"/>
            </w:pPr>
          </w:p>
        </w:tc>
      </w:tr>
      <w:tr w:rsidR="003A5A14" w14:paraId="5D5EBDB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8CD6CE5"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D759FF"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ower_Murray:2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FA44614"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C21612E" w14:textId="77777777" w:rsidR="003A5A14" w:rsidRPr="003A5A14" w:rsidRDefault="003A5A14" w:rsidP="00645AC1">
            <w:pPr>
              <w:pStyle w:val="TableText"/>
              <w:spacing w:before="0" w:after="0"/>
              <w:jc w:val="right"/>
            </w:pPr>
            <w:r w:rsidRPr="003A5A14">
              <w:t>-0.8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799FB79" w14:textId="77777777" w:rsidR="003A5A14" w:rsidRPr="003A5A14" w:rsidRDefault="003A5A14" w:rsidP="00645AC1">
            <w:pPr>
              <w:pStyle w:val="TableText"/>
              <w:spacing w:before="0" w:after="0"/>
              <w:jc w:val="right"/>
            </w:pPr>
            <w:r w:rsidRPr="003A5A14">
              <w:t>0.8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9514207" w14:textId="77777777" w:rsidR="003A5A14" w:rsidRPr="003A5A14" w:rsidRDefault="003A5A14" w:rsidP="00645AC1">
            <w:pPr>
              <w:pStyle w:val="TableText"/>
              <w:spacing w:before="0" w:after="0"/>
              <w:jc w:val="center"/>
            </w:pPr>
          </w:p>
        </w:tc>
      </w:tr>
      <w:tr w:rsidR="003A5A14" w14:paraId="72603F7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2BF9072"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A151FA2"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ower_Murray:2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76B68DC" w14:textId="77777777" w:rsidR="003A5A14" w:rsidRPr="003A5A14" w:rsidRDefault="003A5A14" w:rsidP="00645AC1">
            <w:pPr>
              <w:pStyle w:val="TableText"/>
              <w:spacing w:before="0" w:after="0"/>
              <w:jc w:val="right"/>
            </w:pPr>
            <w:r w:rsidRPr="003A5A14">
              <w:t>-0.0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EA2A60C" w14:textId="77777777" w:rsidR="003A5A14" w:rsidRPr="003A5A14" w:rsidRDefault="003A5A14" w:rsidP="00645AC1">
            <w:pPr>
              <w:pStyle w:val="TableText"/>
              <w:spacing w:before="0" w:after="0"/>
              <w:jc w:val="right"/>
            </w:pPr>
            <w:r w:rsidRPr="003A5A14">
              <w:t>-0.9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0C90A60" w14:textId="77777777" w:rsidR="003A5A14" w:rsidRPr="003A5A14" w:rsidRDefault="003A5A14" w:rsidP="00645AC1">
            <w:pPr>
              <w:pStyle w:val="TableText"/>
              <w:spacing w:before="0" w:after="0"/>
              <w:jc w:val="right"/>
            </w:pPr>
            <w:r w:rsidRPr="003A5A14">
              <w:t>0.7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9FF3FE" w14:textId="77777777" w:rsidR="003A5A14" w:rsidRPr="003A5A14" w:rsidRDefault="003A5A14" w:rsidP="00645AC1">
            <w:pPr>
              <w:pStyle w:val="TableText"/>
              <w:spacing w:before="0" w:after="0"/>
              <w:jc w:val="center"/>
            </w:pPr>
          </w:p>
        </w:tc>
      </w:tr>
      <w:tr w:rsidR="003A5A14" w14:paraId="76DEC93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212D099"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D949EE"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ower_Murray:2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8F63330" w14:textId="77777777" w:rsidR="003A5A14" w:rsidRPr="003A5A14" w:rsidRDefault="003A5A14" w:rsidP="00645AC1">
            <w:pPr>
              <w:pStyle w:val="TableText"/>
              <w:spacing w:before="0" w:after="0"/>
              <w:jc w:val="right"/>
            </w:pPr>
            <w:r w:rsidRPr="003A5A14">
              <w:t>-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8167880" w14:textId="77777777" w:rsidR="003A5A14" w:rsidRPr="003A5A14" w:rsidRDefault="003A5A14" w:rsidP="00645AC1">
            <w:pPr>
              <w:pStyle w:val="TableText"/>
              <w:spacing w:before="0" w:after="0"/>
              <w:jc w:val="right"/>
            </w:pPr>
            <w:r w:rsidRPr="003A5A14">
              <w:t>-0.8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119ABF4" w14:textId="77777777" w:rsidR="003A5A14" w:rsidRPr="003A5A14" w:rsidRDefault="003A5A14" w:rsidP="00645AC1">
            <w:pPr>
              <w:pStyle w:val="TableText"/>
              <w:spacing w:before="0" w:after="0"/>
              <w:jc w:val="right"/>
            </w:pPr>
            <w:r w:rsidRPr="003A5A14">
              <w:t>0.7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E6873C" w14:textId="77777777" w:rsidR="003A5A14" w:rsidRPr="003A5A14" w:rsidRDefault="003A5A14" w:rsidP="00645AC1">
            <w:pPr>
              <w:pStyle w:val="TableText"/>
              <w:spacing w:before="0" w:after="0"/>
              <w:jc w:val="center"/>
            </w:pPr>
          </w:p>
        </w:tc>
      </w:tr>
      <w:tr w:rsidR="003A5A14" w14:paraId="68FACA2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7859CFE"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BE4ABEA"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ower_Murray:200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EA422B8" w14:textId="77777777" w:rsidR="003A5A14" w:rsidRPr="003A5A14" w:rsidRDefault="003A5A14" w:rsidP="00645AC1">
            <w:pPr>
              <w:pStyle w:val="TableText"/>
              <w:spacing w:before="0" w:after="0"/>
              <w:jc w:val="right"/>
            </w:pPr>
            <w:r w:rsidRPr="003A5A14">
              <w:t>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9D4F092" w14:textId="77777777" w:rsidR="003A5A14" w:rsidRPr="003A5A14" w:rsidRDefault="003A5A14" w:rsidP="00645AC1">
            <w:pPr>
              <w:pStyle w:val="TableText"/>
              <w:spacing w:before="0" w:after="0"/>
              <w:jc w:val="right"/>
            </w:pPr>
            <w:r w:rsidRPr="003A5A14">
              <w:t>-0.68</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91DD11A" w14:textId="77777777" w:rsidR="003A5A14" w:rsidRPr="003A5A14" w:rsidRDefault="003A5A14" w:rsidP="00645AC1">
            <w:pPr>
              <w:pStyle w:val="TableText"/>
              <w:spacing w:before="0" w:after="0"/>
              <w:jc w:val="right"/>
            </w:pPr>
            <w:r w:rsidRPr="003A5A14">
              <w:t>0.8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EBB7E6" w14:textId="77777777" w:rsidR="003A5A14" w:rsidRPr="003A5A14" w:rsidRDefault="003A5A14" w:rsidP="00645AC1">
            <w:pPr>
              <w:pStyle w:val="TableText"/>
              <w:spacing w:before="0" w:after="0"/>
              <w:jc w:val="center"/>
            </w:pPr>
          </w:p>
        </w:tc>
      </w:tr>
      <w:tr w:rsidR="003A5A14" w14:paraId="4E7BB44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7C03074"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0FBB91"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ower_Murray:20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D9B7308" w14:textId="77777777" w:rsidR="003A5A14" w:rsidRPr="003A5A14" w:rsidRDefault="003A5A14" w:rsidP="00645AC1">
            <w:pPr>
              <w:pStyle w:val="TableText"/>
              <w:spacing w:before="0" w:after="0"/>
              <w:jc w:val="right"/>
            </w:pPr>
            <w:r w:rsidRPr="003A5A14">
              <w:t>-0.0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F98CD14" w14:textId="77777777" w:rsidR="003A5A14" w:rsidRPr="003A5A14" w:rsidRDefault="003A5A14" w:rsidP="00645AC1">
            <w:pPr>
              <w:pStyle w:val="TableText"/>
              <w:spacing w:before="0" w:after="0"/>
              <w:jc w:val="right"/>
            </w:pPr>
            <w:r w:rsidRPr="003A5A14">
              <w:t>-0.8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4004391" w14:textId="77777777" w:rsidR="003A5A14" w:rsidRPr="003A5A14" w:rsidRDefault="003A5A14" w:rsidP="00645AC1">
            <w:pPr>
              <w:pStyle w:val="TableText"/>
              <w:spacing w:before="0" w:after="0"/>
              <w:jc w:val="right"/>
            </w:pPr>
            <w:r w:rsidRPr="003A5A14">
              <w:t>0.7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92D0091" w14:textId="77777777" w:rsidR="003A5A14" w:rsidRPr="003A5A14" w:rsidRDefault="003A5A14" w:rsidP="00645AC1">
            <w:pPr>
              <w:pStyle w:val="TableText"/>
              <w:spacing w:before="0" w:after="0"/>
              <w:jc w:val="center"/>
            </w:pPr>
          </w:p>
        </w:tc>
      </w:tr>
      <w:tr w:rsidR="003A5A14" w14:paraId="62AF5874"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89FDE07"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8158231"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ower_Murray:201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C306EDD" w14:textId="77777777" w:rsidR="003A5A14" w:rsidRPr="003A5A14" w:rsidRDefault="003A5A14" w:rsidP="00645AC1">
            <w:pPr>
              <w:pStyle w:val="TableText"/>
              <w:spacing w:before="0" w:after="0"/>
              <w:jc w:val="right"/>
            </w:pPr>
            <w:r w:rsidRPr="003A5A14">
              <w:t>0.0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919DEB1" w14:textId="77777777" w:rsidR="003A5A14" w:rsidRPr="003A5A14" w:rsidRDefault="003A5A14" w:rsidP="00645AC1">
            <w:pPr>
              <w:pStyle w:val="TableText"/>
              <w:spacing w:before="0" w:after="0"/>
              <w:jc w:val="right"/>
            </w:pPr>
            <w:r w:rsidRPr="003A5A14">
              <w:t>-0.6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080EDF0" w14:textId="77777777" w:rsidR="003A5A14" w:rsidRPr="003A5A14" w:rsidRDefault="003A5A14" w:rsidP="00645AC1">
            <w:pPr>
              <w:pStyle w:val="TableText"/>
              <w:spacing w:before="0" w:after="0"/>
              <w:jc w:val="right"/>
            </w:pPr>
            <w:r w:rsidRPr="003A5A14">
              <w:t>0.7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34EE86" w14:textId="77777777" w:rsidR="003A5A14" w:rsidRPr="003A5A14" w:rsidRDefault="003A5A14" w:rsidP="00645AC1">
            <w:pPr>
              <w:pStyle w:val="TableText"/>
              <w:spacing w:before="0" w:after="0"/>
              <w:jc w:val="center"/>
            </w:pPr>
          </w:p>
        </w:tc>
      </w:tr>
      <w:tr w:rsidR="003A5A14" w14:paraId="35F9AE9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CB311E8"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CC2A98D"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ower_Murray:201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2EF6FDF" w14:textId="77777777" w:rsidR="003A5A14" w:rsidRPr="003A5A14" w:rsidRDefault="003A5A14" w:rsidP="00645AC1">
            <w:pPr>
              <w:pStyle w:val="TableText"/>
              <w:spacing w:before="0" w:after="0"/>
              <w:jc w:val="right"/>
            </w:pPr>
            <w:r w:rsidRPr="003A5A14">
              <w:t>0.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6A39C33" w14:textId="77777777" w:rsidR="003A5A14" w:rsidRPr="003A5A14" w:rsidRDefault="003A5A14" w:rsidP="00645AC1">
            <w:pPr>
              <w:pStyle w:val="TableText"/>
              <w:spacing w:before="0" w:after="0"/>
              <w:jc w:val="right"/>
            </w:pPr>
            <w:r w:rsidRPr="003A5A14">
              <w:t>-0.4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DAC105E" w14:textId="77777777" w:rsidR="003A5A14" w:rsidRPr="003A5A14" w:rsidRDefault="003A5A14" w:rsidP="00645AC1">
            <w:pPr>
              <w:pStyle w:val="TableText"/>
              <w:spacing w:before="0" w:after="0"/>
              <w:jc w:val="right"/>
            </w:pPr>
            <w:r w:rsidRPr="003A5A14">
              <w:t>0.8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CFCB6B2" w14:textId="77777777" w:rsidR="003A5A14" w:rsidRPr="003A5A14" w:rsidRDefault="003A5A14" w:rsidP="00645AC1">
            <w:pPr>
              <w:pStyle w:val="TableText"/>
              <w:spacing w:before="0" w:after="0"/>
              <w:jc w:val="center"/>
            </w:pPr>
          </w:p>
        </w:tc>
      </w:tr>
      <w:tr w:rsidR="003A5A14" w14:paraId="4871516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DB08A23"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B05947"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ower_Murray:201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05DB650"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627D368" w14:textId="77777777" w:rsidR="003A5A14" w:rsidRPr="003A5A14" w:rsidRDefault="003A5A14" w:rsidP="00645AC1">
            <w:pPr>
              <w:pStyle w:val="TableText"/>
              <w:spacing w:before="0" w:after="0"/>
              <w:jc w:val="right"/>
            </w:pPr>
            <w:r w:rsidRPr="003A5A14">
              <w:t>-0.6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0E62D65" w14:textId="77777777" w:rsidR="003A5A14" w:rsidRPr="003A5A14" w:rsidRDefault="003A5A14" w:rsidP="00645AC1">
            <w:pPr>
              <w:pStyle w:val="TableText"/>
              <w:spacing w:before="0" w:after="0"/>
              <w:jc w:val="right"/>
            </w:pPr>
            <w:r w:rsidRPr="003A5A14">
              <w:t>0.7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9687C31" w14:textId="77777777" w:rsidR="003A5A14" w:rsidRPr="003A5A14" w:rsidRDefault="003A5A14" w:rsidP="00645AC1">
            <w:pPr>
              <w:pStyle w:val="TableText"/>
              <w:spacing w:before="0" w:after="0"/>
              <w:jc w:val="center"/>
            </w:pPr>
          </w:p>
        </w:tc>
      </w:tr>
      <w:tr w:rsidR="003A5A14" w14:paraId="7315E33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B3939C6"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D6A4556"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ower_Murray:201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0F2B702" w14:textId="77777777" w:rsidR="003A5A14" w:rsidRPr="003A5A14" w:rsidRDefault="003A5A14" w:rsidP="00645AC1">
            <w:pPr>
              <w:pStyle w:val="TableText"/>
              <w:spacing w:before="0" w:after="0"/>
              <w:jc w:val="right"/>
            </w:pPr>
            <w:r w:rsidRPr="003A5A14">
              <w:t>-0.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A637522" w14:textId="77777777" w:rsidR="003A5A14" w:rsidRPr="003A5A14" w:rsidRDefault="003A5A14" w:rsidP="00645AC1">
            <w:pPr>
              <w:pStyle w:val="TableText"/>
              <w:spacing w:before="0" w:after="0"/>
              <w:jc w:val="right"/>
            </w:pPr>
            <w:r w:rsidRPr="003A5A14">
              <w:t>-0.7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4917609" w14:textId="77777777" w:rsidR="003A5A14" w:rsidRPr="003A5A14" w:rsidRDefault="003A5A14" w:rsidP="00645AC1">
            <w:pPr>
              <w:pStyle w:val="TableText"/>
              <w:spacing w:before="0" w:after="0"/>
              <w:jc w:val="right"/>
            </w:pPr>
            <w:r w:rsidRPr="003A5A14">
              <w:t>0.5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B6A2B8F" w14:textId="77777777" w:rsidR="003A5A14" w:rsidRPr="003A5A14" w:rsidRDefault="003A5A14" w:rsidP="00645AC1">
            <w:pPr>
              <w:pStyle w:val="TableText"/>
              <w:spacing w:before="0" w:after="0"/>
              <w:jc w:val="center"/>
            </w:pPr>
          </w:p>
        </w:tc>
      </w:tr>
      <w:tr w:rsidR="003A5A14" w14:paraId="6083C37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2EC08DF"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41D438E"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ower_Murray:201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1B571AF" w14:textId="77777777" w:rsidR="003A5A14" w:rsidRPr="003A5A14" w:rsidRDefault="003A5A14" w:rsidP="00645AC1">
            <w:pPr>
              <w:pStyle w:val="TableText"/>
              <w:spacing w:before="0" w:after="0"/>
              <w:jc w:val="right"/>
            </w:pPr>
            <w:r w:rsidRPr="003A5A14">
              <w:t>0.1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8D70AE9" w14:textId="77777777" w:rsidR="003A5A14" w:rsidRPr="003A5A14" w:rsidRDefault="003A5A14" w:rsidP="00645AC1">
            <w:pPr>
              <w:pStyle w:val="TableText"/>
              <w:spacing w:before="0" w:after="0"/>
              <w:jc w:val="right"/>
            </w:pPr>
            <w:r w:rsidRPr="003A5A14">
              <w:t>-0.4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CCA594D" w14:textId="77777777" w:rsidR="003A5A14" w:rsidRPr="003A5A14" w:rsidRDefault="003A5A14" w:rsidP="00645AC1">
            <w:pPr>
              <w:pStyle w:val="TableText"/>
              <w:spacing w:before="0" w:after="0"/>
              <w:jc w:val="right"/>
            </w:pPr>
            <w:r w:rsidRPr="003A5A14">
              <w:t>0.9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9D08B7B" w14:textId="77777777" w:rsidR="003A5A14" w:rsidRPr="003A5A14" w:rsidRDefault="003A5A14" w:rsidP="00645AC1">
            <w:pPr>
              <w:pStyle w:val="TableText"/>
              <w:spacing w:before="0" w:after="0"/>
              <w:jc w:val="center"/>
            </w:pPr>
          </w:p>
        </w:tc>
      </w:tr>
      <w:tr w:rsidR="003A5A14" w14:paraId="4541D69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FB9CCFE"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5F9E645"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ower_Murray:201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F03AF2B"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B63F71C" w14:textId="77777777" w:rsidR="003A5A14" w:rsidRPr="003A5A14" w:rsidRDefault="003A5A14" w:rsidP="00645AC1">
            <w:pPr>
              <w:pStyle w:val="TableText"/>
              <w:spacing w:before="0" w:after="0"/>
              <w:jc w:val="right"/>
            </w:pPr>
            <w:r w:rsidRPr="003A5A14">
              <w:t>-0.6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50BDBFE" w14:textId="77777777" w:rsidR="003A5A14" w:rsidRPr="003A5A14" w:rsidRDefault="003A5A14" w:rsidP="00645AC1">
            <w:pPr>
              <w:pStyle w:val="TableText"/>
              <w:spacing w:before="0" w:after="0"/>
              <w:jc w:val="right"/>
            </w:pPr>
            <w:r w:rsidRPr="003A5A14">
              <w:t>0.7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3036B8D" w14:textId="77777777" w:rsidR="003A5A14" w:rsidRPr="003A5A14" w:rsidRDefault="003A5A14" w:rsidP="00645AC1">
            <w:pPr>
              <w:pStyle w:val="TableText"/>
              <w:spacing w:before="0" w:after="0"/>
              <w:jc w:val="center"/>
            </w:pPr>
          </w:p>
        </w:tc>
      </w:tr>
      <w:tr w:rsidR="003A5A14" w14:paraId="6B511DC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5CF8C78"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4C9497"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ower_Murray:201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2ED12C9" w14:textId="77777777" w:rsidR="003A5A14" w:rsidRPr="003A5A14" w:rsidRDefault="003A5A14" w:rsidP="00645AC1">
            <w:pPr>
              <w:pStyle w:val="TableText"/>
              <w:spacing w:before="0" w:after="0"/>
              <w:jc w:val="right"/>
            </w:pPr>
            <w:r w:rsidRPr="003A5A14">
              <w:t>-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BF69020" w14:textId="77777777" w:rsidR="003A5A14" w:rsidRPr="003A5A14" w:rsidRDefault="003A5A14" w:rsidP="00645AC1">
            <w:pPr>
              <w:pStyle w:val="TableText"/>
              <w:spacing w:before="0" w:after="0"/>
              <w:jc w:val="right"/>
            </w:pPr>
            <w:r w:rsidRPr="003A5A14">
              <w:t>-0.8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D03CCB4" w14:textId="77777777" w:rsidR="003A5A14" w:rsidRPr="003A5A14" w:rsidRDefault="003A5A14" w:rsidP="00645AC1">
            <w:pPr>
              <w:pStyle w:val="TableText"/>
              <w:spacing w:before="0" w:after="0"/>
              <w:jc w:val="right"/>
            </w:pPr>
            <w:r w:rsidRPr="003A5A14">
              <w:t>0.6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D0EE41" w14:textId="77777777" w:rsidR="003A5A14" w:rsidRPr="003A5A14" w:rsidRDefault="003A5A14" w:rsidP="00645AC1">
            <w:pPr>
              <w:pStyle w:val="TableText"/>
              <w:spacing w:before="0" w:after="0"/>
              <w:jc w:val="center"/>
            </w:pPr>
          </w:p>
        </w:tc>
      </w:tr>
      <w:tr w:rsidR="003A5A14" w14:paraId="0DF23763"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4EBCD10"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526B4D6"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Lower_Murray:201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8F416F0" w14:textId="77777777" w:rsidR="003A5A14" w:rsidRPr="003A5A14" w:rsidRDefault="003A5A14" w:rsidP="00645AC1">
            <w:pPr>
              <w:pStyle w:val="TableText"/>
              <w:spacing w:before="0" w:after="0"/>
              <w:jc w:val="right"/>
            </w:pPr>
            <w:r w:rsidRPr="003A5A14">
              <w:t>-0.0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720BA93" w14:textId="77777777" w:rsidR="003A5A14" w:rsidRPr="003A5A14" w:rsidRDefault="003A5A14" w:rsidP="00645AC1">
            <w:pPr>
              <w:pStyle w:val="TableText"/>
              <w:spacing w:before="0" w:after="0"/>
              <w:jc w:val="right"/>
            </w:pPr>
            <w:r w:rsidRPr="003A5A14">
              <w:t>-1.06</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DA25486" w14:textId="77777777" w:rsidR="003A5A14" w:rsidRPr="003A5A14" w:rsidRDefault="003A5A14" w:rsidP="00645AC1">
            <w:pPr>
              <w:pStyle w:val="TableText"/>
              <w:spacing w:before="0" w:after="0"/>
              <w:jc w:val="right"/>
            </w:pPr>
            <w:r w:rsidRPr="003A5A14">
              <w:t>0.6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7915838" w14:textId="77777777" w:rsidR="003A5A14" w:rsidRPr="003A5A14" w:rsidRDefault="003A5A14" w:rsidP="00645AC1">
            <w:pPr>
              <w:pStyle w:val="TableText"/>
              <w:spacing w:before="0" w:after="0"/>
              <w:jc w:val="center"/>
            </w:pPr>
          </w:p>
        </w:tc>
      </w:tr>
      <w:tr w:rsidR="003A5A14" w14:paraId="1E3EBC9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7796907"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7BF05C3"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Murrumbidgee:2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64CE9FA"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FB8D104" w14:textId="77777777" w:rsidR="003A5A14" w:rsidRPr="003A5A14" w:rsidRDefault="003A5A14" w:rsidP="00645AC1">
            <w:pPr>
              <w:pStyle w:val="TableText"/>
              <w:spacing w:before="0" w:after="0"/>
              <w:jc w:val="right"/>
            </w:pPr>
            <w:r w:rsidRPr="003A5A14">
              <w:t>-0.8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037854F" w14:textId="77777777" w:rsidR="003A5A14" w:rsidRPr="003A5A14" w:rsidRDefault="003A5A14" w:rsidP="00645AC1">
            <w:pPr>
              <w:pStyle w:val="TableText"/>
              <w:spacing w:before="0" w:after="0"/>
              <w:jc w:val="right"/>
            </w:pPr>
            <w:r w:rsidRPr="003A5A14">
              <w:t>0.8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D01EF1C" w14:textId="77777777" w:rsidR="003A5A14" w:rsidRPr="003A5A14" w:rsidRDefault="003A5A14" w:rsidP="00645AC1">
            <w:pPr>
              <w:pStyle w:val="TableText"/>
              <w:spacing w:before="0" w:after="0"/>
              <w:jc w:val="center"/>
            </w:pPr>
          </w:p>
        </w:tc>
      </w:tr>
      <w:tr w:rsidR="003A5A14" w14:paraId="363A881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9D4016A"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5472198"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Murrumbidgee:20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4E06EC7"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106A8BB" w14:textId="77777777" w:rsidR="003A5A14" w:rsidRPr="003A5A14" w:rsidRDefault="003A5A14" w:rsidP="00645AC1">
            <w:pPr>
              <w:pStyle w:val="TableText"/>
              <w:spacing w:before="0" w:after="0"/>
              <w:jc w:val="right"/>
            </w:pPr>
            <w:r w:rsidRPr="003A5A14">
              <w:t>-0.86</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783B8A5" w14:textId="77777777" w:rsidR="003A5A14" w:rsidRPr="003A5A14" w:rsidRDefault="003A5A14" w:rsidP="00645AC1">
            <w:pPr>
              <w:pStyle w:val="TableText"/>
              <w:spacing w:before="0" w:after="0"/>
              <w:jc w:val="right"/>
            </w:pPr>
            <w:r w:rsidRPr="003A5A14">
              <w:t>0.7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4F59F3" w14:textId="77777777" w:rsidR="003A5A14" w:rsidRPr="003A5A14" w:rsidRDefault="003A5A14" w:rsidP="00645AC1">
            <w:pPr>
              <w:pStyle w:val="TableText"/>
              <w:spacing w:before="0" w:after="0"/>
              <w:jc w:val="center"/>
            </w:pPr>
          </w:p>
        </w:tc>
      </w:tr>
      <w:tr w:rsidR="003A5A14" w14:paraId="4DF1221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7D40640"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C008B4E"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Murrumbidgee:2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BED292C"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4513DCB" w14:textId="77777777" w:rsidR="003A5A14" w:rsidRPr="003A5A14" w:rsidRDefault="003A5A14" w:rsidP="00645AC1">
            <w:pPr>
              <w:pStyle w:val="TableText"/>
              <w:spacing w:before="0" w:after="0"/>
              <w:jc w:val="right"/>
            </w:pPr>
            <w:r w:rsidRPr="003A5A14">
              <w:t>-0.8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BBC9984" w14:textId="77777777" w:rsidR="003A5A14" w:rsidRPr="003A5A14" w:rsidRDefault="003A5A14" w:rsidP="00645AC1">
            <w:pPr>
              <w:pStyle w:val="TableText"/>
              <w:spacing w:before="0" w:after="0"/>
              <w:jc w:val="right"/>
            </w:pPr>
            <w:r w:rsidRPr="003A5A14">
              <w:t>0.8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D5A5810" w14:textId="77777777" w:rsidR="003A5A14" w:rsidRPr="003A5A14" w:rsidRDefault="003A5A14" w:rsidP="00645AC1">
            <w:pPr>
              <w:pStyle w:val="TableText"/>
              <w:spacing w:before="0" w:after="0"/>
              <w:jc w:val="center"/>
            </w:pPr>
          </w:p>
        </w:tc>
      </w:tr>
      <w:tr w:rsidR="003A5A14" w14:paraId="2343068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7B1697C"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C288F77"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Murrumbidgee:2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B14A4C4"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201D98D" w14:textId="77777777" w:rsidR="003A5A14" w:rsidRPr="003A5A14" w:rsidRDefault="003A5A14" w:rsidP="00645AC1">
            <w:pPr>
              <w:pStyle w:val="TableText"/>
              <w:spacing w:before="0" w:after="0"/>
              <w:jc w:val="right"/>
            </w:pPr>
            <w:r w:rsidRPr="003A5A14">
              <w:t>-0.8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C03FB12" w14:textId="77777777" w:rsidR="003A5A14" w:rsidRPr="003A5A14" w:rsidRDefault="003A5A14" w:rsidP="00645AC1">
            <w:pPr>
              <w:pStyle w:val="TableText"/>
              <w:spacing w:before="0" w:after="0"/>
              <w:jc w:val="right"/>
            </w:pPr>
            <w:r w:rsidRPr="003A5A14">
              <w:t>0.74</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C3BD53" w14:textId="77777777" w:rsidR="003A5A14" w:rsidRPr="003A5A14" w:rsidRDefault="003A5A14" w:rsidP="00645AC1">
            <w:pPr>
              <w:pStyle w:val="TableText"/>
              <w:spacing w:before="0" w:after="0"/>
              <w:jc w:val="center"/>
            </w:pPr>
          </w:p>
        </w:tc>
      </w:tr>
      <w:tr w:rsidR="003A5A14" w14:paraId="2B302F6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216D1C5"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7A2F7B"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Murrumbidgee:2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A7C755F" w14:textId="77777777" w:rsidR="003A5A14" w:rsidRPr="003A5A14" w:rsidRDefault="003A5A14" w:rsidP="00645AC1">
            <w:pPr>
              <w:pStyle w:val="TableText"/>
              <w:spacing w:before="0" w:after="0"/>
              <w:jc w:val="right"/>
            </w:pPr>
            <w:r w:rsidRPr="003A5A14">
              <w:t>-0.0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3AFA8BC" w14:textId="77777777" w:rsidR="003A5A14" w:rsidRPr="003A5A14" w:rsidRDefault="003A5A14" w:rsidP="00645AC1">
            <w:pPr>
              <w:pStyle w:val="TableText"/>
              <w:spacing w:before="0" w:after="0"/>
              <w:jc w:val="right"/>
            </w:pPr>
            <w:r w:rsidRPr="003A5A14">
              <w:t>-0.88</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4E90B5E" w14:textId="77777777" w:rsidR="003A5A14" w:rsidRPr="003A5A14" w:rsidRDefault="003A5A14" w:rsidP="00645AC1">
            <w:pPr>
              <w:pStyle w:val="TableText"/>
              <w:spacing w:before="0" w:after="0"/>
              <w:jc w:val="right"/>
            </w:pPr>
            <w:r w:rsidRPr="003A5A14">
              <w:t>0.7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B65CB2D" w14:textId="77777777" w:rsidR="003A5A14" w:rsidRPr="003A5A14" w:rsidRDefault="003A5A14" w:rsidP="00645AC1">
            <w:pPr>
              <w:pStyle w:val="TableText"/>
              <w:spacing w:before="0" w:after="0"/>
              <w:jc w:val="center"/>
            </w:pPr>
          </w:p>
        </w:tc>
      </w:tr>
      <w:tr w:rsidR="003A5A14" w14:paraId="08CDF8D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FE9CD9F"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821405"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Murrumbidgee:200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446D3B1" w14:textId="77777777" w:rsidR="003A5A14" w:rsidRPr="003A5A14" w:rsidRDefault="003A5A14" w:rsidP="00645AC1">
            <w:pPr>
              <w:pStyle w:val="TableText"/>
              <w:spacing w:before="0" w:after="0"/>
              <w:jc w:val="right"/>
            </w:pPr>
            <w:r w:rsidRPr="003A5A14">
              <w:t>-0.0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C33F8E6" w14:textId="77777777" w:rsidR="003A5A14" w:rsidRPr="003A5A14" w:rsidRDefault="003A5A14" w:rsidP="00645AC1">
            <w:pPr>
              <w:pStyle w:val="TableText"/>
              <w:spacing w:before="0" w:after="0"/>
              <w:jc w:val="right"/>
            </w:pPr>
            <w:r w:rsidRPr="003A5A14">
              <w:t>-0.9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0E09A52" w14:textId="77777777" w:rsidR="003A5A14" w:rsidRPr="003A5A14" w:rsidRDefault="003A5A14" w:rsidP="00645AC1">
            <w:pPr>
              <w:pStyle w:val="TableText"/>
              <w:spacing w:before="0" w:after="0"/>
              <w:jc w:val="right"/>
            </w:pPr>
            <w:r w:rsidRPr="003A5A14">
              <w:t>0.7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38D24E9" w14:textId="77777777" w:rsidR="003A5A14" w:rsidRPr="003A5A14" w:rsidRDefault="003A5A14" w:rsidP="00645AC1">
            <w:pPr>
              <w:pStyle w:val="TableText"/>
              <w:spacing w:before="0" w:after="0"/>
              <w:jc w:val="center"/>
            </w:pPr>
          </w:p>
        </w:tc>
      </w:tr>
      <w:tr w:rsidR="003A5A14" w14:paraId="551816F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FA0A2DF"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951783"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Murrumbidgee:20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2B3AF8B" w14:textId="77777777" w:rsidR="003A5A14" w:rsidRPr="003A5A14" w:rsidRDefault="003A5A14" w:rsidP="00645AC1">
            <w:pPr>
              <w:pStyle w:val="TableText"/>
              <w:spacing w:before="0" w:after="0"/>
              <w:jc w:val="right"/>
            </w:pPr>
            <w:r w:rsidRPr="003A5A14">
              <w:t>-0.0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622EC2" w14:textId="77777777" w:rsidR="003A5A14" w:rsidRPr="003A5A14" w:rsidRDefault="003A5A14" w:rsidP="00645AC1">
            <w:pPr>
              <w:pStyle w:val="TableText"/>
              <w:spacing w:before="0" w:after="0"/>
              <w:jc w:val="right"/>
            </w:pPr>
            <w:r w:rsidRPr="003A5A14">
              <w:t>-0.8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BA871FE" w14:textId="77777777" w:rsidR="003A5A14" w:rsidRPr="003A5A14" w:rsidRDefault="003A5A14" w:rsidP="00645AC1">
            <w:pPr>
              <w:pStyle w:val="TableText"/>
              <w:spacing w:before="0" w:after="0"/>
              <w:jc w:val="right"/>
            </w:pPr>
            <w:r w:rsidRPr="003A5A14">
              <w:t>0.7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29C284" w14:textId="77777777" w:rsidR="003A5A14" w:rsidRPr="003A5A14" w:rsidRDefault="003A5A14" w:rsidP="00645AC1">
            <w:pPr>
              <w:pStyle w:val="TableText"/>
              <w:spacing w:before="0" w:after="0"/>
              <w:jc w:val="center"/>
            </w:pPr>
          </w:p>
        </w:tc>
      </w:tr>
      <w:tr w:rsidR="003A5A14" w14:paraId="651BE6A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657E413"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D55FDA"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Murrumbidgee:201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8CB1BD1" w14:textId="77777777" w:rsidR="003A5A14" w:rsidRPr="003A5A14" w:rsidRDefault="003A5A14" w:rsidP="00645AC1">
            <w:pPr>
              <w:pStyle w:val="TableText"/>
              <w:spacing w:before="0" w:after="0"/>
              <w:jc w:val="right"/>
            </w:pPr>
            <w:r w:rsidRPr="003A5A14">
              <w:t>-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2F6F0DF" w14:textId="77777777" w:rsidR="003A5A14" w:rsidRPr="003A5A14" w:rsidRDefault="003A5A14" w:rsidP="00645AC1">
            <w:pPr>
              <w:pStyle w:val="TableText"/>
              <w:spacing w:before="0" w:after="0"/>
              <w:jc w:val="right"/>
            </w:pPr>
            <w:r w:rsidRPr="003A5A14">
              <w:t>-0.8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68393F2" w14:textId="77777777" w:rsidR="003A5A14" w:rsidRPr="003A5A14" w:rsidRDefault="003A5A14" w:rsidP="00645AC1">
            <w:pPr>
              <w:pStyle w:val="TableText"/>
              <w:spacing w:before="0" w:after="0"/>
              <w:jc w:val="right"/>
            </w:pPr>
            <w:r w:rsidRPr="003A5A14">
              <w:t>0.6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CF8B32" w14:textId="77777777" w:rsidR="003A5A14" w:rsidRPr="003A5A14" w:rsidRDefault="003A5A14" w:rsidP="00645AC1">
            <w:pPr>
              <w:pStyle w:val="TableText"/>
              <w:spacing w:before="0" w:after="0"/>
              <w:jc w:val="center"/>
            </w:pPr>
          </w:p>
        </w:tc>
      </w:tr>
      <w:tr w:rsidR="003A5A14" w14:paraId="1363F20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CA78CCF"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D1B127"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Murrumbidgee:201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185D160" w14:textId="77777777" w:rsidR="003A5A14" w:rsidRPr="003A5A14" w:rsidRDefault="003A5A14" w:rsidP="00645AC1">
            <w:pPr>
              <w:pStyle w:val="TableText"/>
              <w:spacing w:before="0" w:after="0"/>
              <w:jc w:val="right"/>
            </w:pPr>
            <w:r w:rsidRPr="003A5A14">
              <w:t>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5BE3029" w14:textId="77777777" w:rsidR="003A5A14" w:rsidRPr="003A5A14" w:rsidRDefault="003A5A14" w:rsidP="00645AC1">
            <w:pPr>
              <w:pStyle w:val="TableText"/>
              <w:spacing w:before="0" w:after="0"/>
              <w:jc w:val="right"/>
            </w:pPr>
            <w:r w:rsidRPr="003A5A14">
              <w:t>-0.58</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C4A6F09" w14:textId="77777777" w:rsidR="003A5A14" w:rsidRPr="003A5A14" w:rsidRDefault="003A5A14" w:rsidP="00645AC1">
            <w:pPr>
              <w:pStyle w:val="TableText"/>
              <w:spacing w:before="0" w:after="0"/>
              <w:jc w:val="right"/>
            </w:pPr>
            <w:r w:rsidRPr="003A5A14">
              <w:t>1.0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E927374" w14:textId="77777777" w:rsidR="003A5A14" w:rsidRPr="003A5A14" w:rsidRDefault="003A5A14" w:rsidP="00645AC1">
            <w:pPr>
              <w:pStyle w:val="TableText"/>
              <w:spacing w:before="0" w:after="0"/>
              <w:jc w:val="center"/>
            </w:pPr>
          </w:p>
        </w:tc>
      </w:tr>
      <w:tr w:rsidR="003A5A14" w14:paraId="371AD0E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BA9B7A9"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F794C1"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Murrumbidgee:201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D127918" w14:textId="77777777" w:rsidR="003A5A14" w:rsidRPr="003A5A14" w:rsidRDefault="003A5A14" w:rsidP="00645AC1">
            <w:pPr>
              <w:pStyle w:val="TableText"/>
              <w:spacing w:before="0" w:after="0"/>
              <w:jc w:val="right"/>
            </w:pPr>
            <w:r w:rsidRPr="003A5A14">
              <w:t>0.3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8BC646A" w14:textId="77777777" w:rsidR="003A5A14" w:rsidRPr="003A5A14" w:rsidRDefault="003A5A14" w:rsidP="00645AC1">
            <w:pPr>
              <w:pStyle w:val="TableText"/>
              <w:spacing w:before="0" w:after="0"/>
              <w:jc w:val="right"/>
            </w:pPr>
            <w:r w:rsidRPr="003A5A14">
              <w:t>-0.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E64F00E" w14:textId="77777777" w:rsidR="003A5A14" w:rsidRPr="003A5A14" w:rsidRDefault="003A5A14" w:rsidP="00645AC1">
            <w:pPr>
              <w:pStyle w:val="TableText"/>
              <w:spacing w:before="0" w:after="0"/>
              <w:jc w:val="right"/>
            </w:pPr>
            <w:r w:rsidRPr="003A5A14">
              <w:t>1.6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15A0FBE" w14:textId="77777777" w:rsidR="003A5A14" w:rsidRPr="003A5A14" w:rsidRDefault="003A5A14" w:rsidP="00645AC1">
            <w:pPr>
              <w:pStyle w:val="TableText"/>
              <w:spacing w:before="0" w:after="0"/>
              <w:jc w:val="center"/>
            </w:pPr>
          </w:p>
        </w:tc>
      </w:tr>
      <w:tr w:rsidR="003A5A14" w14:paraId="3700A0B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13FDE53"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A40CEBA"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Murrumbidgee:201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3476E5E" w14:textId="77777777" w:rsidR="003A5A14" w:rsidRPr="003A5A14" w:rsidRDefault="003A5A14" w:rsidP="00645AC1">
            <w:pPr>
              <w:pStyle w:val="TableText"/>
              <w:spacing w:before="0" w:after="0"/>
              <w:jc w:val="right"/>
            </w:pPr>
            <w:r w:rsidRPr="003A5A14">
              <w:t>-0.1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661D9DA" w14:textId="77777777" w:rsidR="003A5A14" w:rsidRPr="003A5A14" w:rsidRDefault="003A5A14" w:rsidP="00645AC1">
            <w:pPr>
              <w:pStyle w:val="TableText"/>
              <w:spacing w:before="0" w:after="0"/>
              <w:jc w:val="right"/>
            </w:pPr>
            <w:r w:rsidRPr="003A5A14">
              <w:t>-1.0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2EF4188" w14:textId="77777777" w:rsidR="003A5A14" w:rsidRPr="003A5A14" w:rsidRDefault="003A5A14" w:rsidP="00645AC1">
            <w:pPr>
              <w:pStyle w:val="TableText"/>
              <w:spacing w:before="0" w:after="0"/>
              <w:jc w:val="right"/>
            </w:pPr>
            <w:r w:rsidRPr="003A5A14">
              <w:t>0.5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B1E73C" w14:textId="77777777" w:rsidR="003A5A14" w:rsidRPr="003A5A14" w:rsidRDefault="003A5A14" w:rsidP="00645AC1">
            <w:pPr>
              <w:pStyle w:val="TableText"/>
              <w:spacing w:before="0" w:after="0"/>
              <w:jc w:val="center"/>
            </w:pPr>
          </w:p>
        </w:tc>
      </w:tr>
      <w:tr w:rsidR="003A5A14" w14:paraId="75071284"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9235562"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B8F74EE"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Murrumbidgee:201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985B09F" w14:textId="77777777" w:rsidR="003A5A14" w:rsidRPr="003A5A14" w:rsidRDefault="003A5A14" w:rsidP="00645AC1">
            <w:pPr>
              <w:pStyle w:val="TableText"/>
              <w:spacing w:before="0" w:after="0"/>
              <w:jc w:val="right"/>
            </w:pPr>
            <w:r w:rsidRPr="003A5A14">
              <w:t>-0.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8D5754A" w14:textId="77777777" w:rsidR="003A5A14" w:rsidRPr="003A5A14" w:rsidRDefault="003A5A14" w:rsidP="00645AC1">
            <w:pPr>
              <w:pStyle w:val="TableText"/>
              <w:spacing w:before="0" w:after="0"/>
              <w:jc w:val="right"/>
            </w:pPr>
            <w:r w:rsidRPr="003A5A14">
              <w:t>-1.0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017431" w14:textId="77777777" w:rsidR="003A5A14" w:rsidRPr="003A5A14" w:rsidRDefault="003A5A14" w:rsidP="00645AC1">
            <w:pPr>
              <w:pStyle w:val="TableText"/>
              <w:spacing w:before="0" w:after="0"/>
              <w:jc w:val="right"/>
            </w:pPr>
            <w:r w:rsidRPr="003A5A14">
              <w:t>0.5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D3739D" w14:textId="77777777" w:rsidR="003A5A14" w:rsidRPr="003A5A14" w:rsidRDefault="003A5A14" w:rsidP="00645AC1">
            <w:pPr>
              <w:pStyle w:val="TableText"/>
              <w:spacing w:before="0" w:after="0"/>
              <w:jc w:val="center"/>
            </w:pPr>
          </w:p>
        </w:tc>
      </w:tr>
      <w:tr w:rsidR="003A5A14" w14:paraId="69B8C41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C9F58FC"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825990E"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Murrumbidgee:201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56DA24E" w14:textId="77777777" w:rsidR="003A5A14" w:rsidRPr="003A5A14" w:rsidRDefault="003A5A14" w:rsidP="00645AC1">
            <w:pPr>
              <w:pStyle w:val="TableText"/>
              <w:spacing w:before="0" w:after="0"/>
              <w:jc w:val="right"/>
            </w:pPr>
            <w:r w:rsidRPr="003A5A14">
              <w:t>-0.0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9F8333F" w14:textId="77777777" w:rsidR="003A5A14" w:rsidRPr="003A5A14" w:rsidRDefault="003A5A14" w:rsidP="00645AC1">
            <w:pPr>
              <w:pStyle w:val="TableText"/>
              <w:spacing w:before="0" w:after="0"/>
              <w:jc w:val="right"/>
            </w:pPr>
            <w:r w:rsidRPr="003A5A14">
              <w:t>-0.9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1D2D879" w14:textId="77777777" w:rsidR="003A5A14" w:rsidRPr="003A5A14" w:rsidRDefault="003A5A14" w:rsidP="00645AC1">
            <w:pPr>
              <w:pStyle w:val="TableText"/>
              <w:spacing w:before="0" w:after="0"/>
              <w:jc w:val="right"/>
            </w:pPr>
            <w:r w:rsidRPr="003A5A14">
              <w:t>0.6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C7529B" w14:textId="77777777" w:rsidR="003A5A14" w:rsidRPr="003A5A14" w:rsidRDefault="003A5A14" w:rsidP="00645AC1">
            <w:pPr>
              <w:pStyle w:val="TableText"/>
              <w:spacing w:before="0" w:after="0"/>
              <w:jc w:val="center"/>
            </w:pPr>
          </w:p>
        </w:tc>
      </w:tr>
      <w:tr w:rsidR="003A5A14" w14:paraId="66126B9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89F14C2"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EC3BDB"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Murrumbidgee:201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6C1112F" w14:textId="77777777" w:rsidR="003A5A14" w:rsidRPr="003A5A14" w:rsidRDefault="003A5A14" w:rsidP="00645AC1">
            <w:pPr>
              <w:pStyle w:val="TableText"/>
              <w:spacing w:before="0" w:after="0"/>
              <w:jc w:val="right"/>
            </w:pPr>
            <w:r w:rsidRPr="003A5A14">
              <w:t>-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7BCFCA3" w14:textId="77777777" w:rsidR="003A5A14" w:rsidRPr="003A5A14" w:rsidRDefault="003A5A14" w:rsidP="00645AC1">
            <w:pPr>
              <w:pStyle w:val="TableText"/>
              <w:spacing w:before="0" w:after="0"/>
              <w:jc w:val="right"/>
            </w:pPr>
            <w:r w:rsidRPr="003A5A14">
              <w:t>-0.9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834B469" w14:textId="77777777" w:rsidR="003A5A14" w:rsidRPr="003A5A14" w:rsidRDefault="003A5A14" w:rsidP="00645AC1">
            <w:pPr>
              <w:pStyle w:val="TableText"/>
              <w:spacing w:before="0" w:after="0"/>
              <w:jc w:val="right"/>
            </w:pPr>
            <w:r w:rsidRPr="003A5A14">
              <w:t>0.6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F9E6A7" w14:textId="77777777" w:rsidR="003A5A14" w:rsidRPr="003A5A14" w:rsidRDefault="003A5A14" w:rsidP="00645AC1">
            <w:pPr>
              <w:pStyle w:val="TableText"/>
              <w:spacing w:before="0" w:after="0"/>
              <w:jc w:val="center"/>
            </w:pPr>
          </w:p>
        </w:tc>
      </w:tr>
      <w:tr w:rsidR="003A5A14" w14:paraId="30B777E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6272935"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764BC61"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Murrumbidgee:201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E9BC52F" w14:textId="77777777" w:rsidR="003A5A14" w:rsidRPr="003A5A14" w:rsidRDefault="003A5A14" w:rsidP="00645AC1">
            <w:pPr>
              <w:pStyle w:val="TableText"/>
              <w:spacing w:before="0" w:after="0"/>
              <w:jc w:val="right"/>
            </w:pPr>
            <w:r w:rsidRPr="003A5A14">
              <w:t>0.0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8E85DC9" w14:textId="77777777" w:rsidR="003A5A14" w:rsidRPr="003A5A14" w:rsidRDefault="003A5A14" w:rsidP="00645AC1">
            <w:pPr>
              <w:pStyle w:val="TableText"/>
              <w:spacing w:before="0" w:after="0"/>
              <w:jc w:val="right"/>
            </w:pPr>
            <w:r w:rsidRPr="003A5A14">
              <w:t>-0.7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562CD52" w14:textId="77777777" w:rsidR="003A5A14" w:rsidRPr="003A5A14" w:rsidRDefault="003A5A14" w:rsidP="00645AC1">
            <w:pPr>
              <w:pStyle w:val="TableText"/>
              <w:spacing w:before="0" w:after="0"/>
              <w:jc w:val="right"/>
            </w:pPr>
            <w:r w:rsidRPr="003A5A14">
              <w:t>0.8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6BB2CF" w14:textId="77777777" w:rsidR="003A5A14" w:rsidRPr="003A5A14" w:rsidRDefault="003A5A14" w:rsidP="00645AC1">
            <w:pPr>
              <w:pStyle w:val="TableText"/>
              <w:spacing w:before="0" w:after="0"/>
              <w:jc w:val="center"/>
            </w:pPr>
          </w:p>
        </w:tc>
      </w:tr>
      <w:tr w:rsidR="003A5A14" w14:paraId="7C78D40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194CEC3"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4CCFA5D" w14:textId="77777777" w:rsidR="003A5A14" w:rsidRPr="003A5A14" w:rsidRDefault="003A5A14" w:rsidP="00066DD1">
            <w:pPr>
              <w:pStyle w:val="TableText"/>
              <w:spacing w:before="0" w:after="0"/>
            </w:pPr>
            <w:proofErr w:type="spellStart"/>
            <w:r w:rsidRPr="003A5A14">
              <w:t>reciprocal_dispersion</w:t>
            </w:r>
            <w:proofErr w:type="spellEnd"/>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6AD8E5C" w14:textId="77777777" w:rsidR="003A5A14" w:rsidRPr="003A5A14" w:rsidRDefault="003A5A14" w:rsidP="00645AC1">
            <w:pPr>
              <w:pStyle w:val="TableText"/>
              <w:spacing w:before="0" w:after="0"/>
              <w:jc w:val="right"/>
            </w:pPr>
            <w:r w:rsidRPr="003A5A14">
              <w:t>0.7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B3B51B0" w14:textId="77777777" w:rsidR="003A5A14" w:rsidRPr="003A5A14" w:rsidRDefault="003A5A14" w:rsidP="00645AC1">
            <w:pPr>
              <w:pStyle w:val="TableText"/>
              <w:spacing w:before="0" w:after="0"/>
              <w:jc w:val="right"/>
            </w:pPr>
            <w:r w:rsidRPr="003A5A14">
              <w:t>0.4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DB9A6DB" w14:textId="77777777" w:rsidR="003A5A14" w:rsidRPr="003A5A14" w:rsidRDefault="003A5A14" w:rsidP="00645AC1">
            <w:pPr>
              <w:pStyle w:val="TableText"/>
              <w:spacing w:before="0" w:after="0"/>
              <w:jc w:val="right"/>
            </w:pPr>
            <w:r w:rsidRPr="003A5A14">
              <w:t>1.1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42D1D5" w14:textId="77777777" w:rsidR="003A5A14" w:rsidRPr="003A5A14" w:rsidRDefault="003A5A14" w:rsidP="00645AC1">
            <w:pPr>
              <w:pStyle w:val="TableText"/>
              <w:spacing w:before="0" w:after="0"/>
              <w:jc w:val="center"/>
            </w:pPr>
            <w:r w:rsidRPr="003A5A14">
              <w:t>*</w:t>
            </w:r>
          </w:p>
        </w:tc>
      </w:tr>
      <w:tr w:rsidR="003A5A14" w14:paraId="3B2B38B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2061F5A"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ED75CB" w14:textId="77777777" w:rsidR="003A5A14" w:rsidRPr="003A5A14" w:rsidRDefault="003A5A14" w:rsidP="00066DD1">
            <w:pPr>
              <w:pStyle w:val="TableText"/>
              <w:spacing w:before="0" w:after="0"/>
            </w:pPr>
            <w:r w:rsidRPr="003A5A14">
              <w:t>Sigma[</w:t>
            </w:r>
            <w:proofErr w:type="spellStart"/>
            <w:proofErr w:type="gramStart"/>
            <w:r w:rsidRPr="003A5A14">
              <w:t>program:birthyear</w:t>
            </w:r>
            <w:proofErr w:type="spellEnd"/>
            <w:proofErr w:type="gramEnd"/>
            <w:r w:rsidRPr="003A5A14">
              <w:t>:(Intercept),(Intercept)]</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3CCCC23" w14:textId="77777777" w:rsidR="003A5A14" w:rsidRPr="003A5A14" w:rsidRDefault="003A5A14" w:rsidP="00645AC1">
            <w:pPr>
              <w:pStyle w:val="TableText"/>
              <w:spacing w:before="0" w:after="0"/>
              <w:jc w:val="right"/>
            </w:pPr>
            <w:r w:rsidRPr="003A5A14">
              <w:t>0.1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2C00799" w14:textId="77777777" w:rsidR="003A5A14" w:rsidRPr="003A5A14" w:rsidRDefault="003A5A14" w:rsidP="00645AC1">
            <w:pPr>
              <w:pStyle w:val="TableText"/>
              <w:spacing w:before="0" w:after="0"/>
              <w:jc w:val="right"/>
            </w:pPr>
            <w:r w:rsidRPr="003A5A14">
              <w:t>0.0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BF04ADB" w14:textId="77777777" w:rsidR="003A5A14" w:rsidRPr="003A5A14" w:rsidRDefault="003A5A14" w:rsidP="00645AC1">
            <w:pPr>
              <w:pStyle w:val="TableText"/>
              <w:spacing w:before="0" w:after="0"/>
              <w:jc w:val="right"/>
            </w:pPr>
            <w:r w:rsidRPr="003A5A14">
              <w:t>0.6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7477F8" w14:textId="77777777" w:rsidR="003A5A14" w:rsidRPr="003A5A14" w:rsidRDefault="003A5A14" w:rsidP="00645AC1">
            <w:pPr>
              <w:pStyle w:val="TableText"/>
              <w:spacing w:before="0" w:after="0"/>
              <w:jc w:val="center"/>
            </w:pPr>
            <w:r w:rsidRPr="003A5A14">
              <w:t>*</w:t>
            </w:r>
          </w:p>
        </w:tc>
      </w:tr>
      <w:tr w:rsidR="003A5A14" w14:paraId="7B95E96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6BC149B"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6F2D70" w14:textId="77777777" w:rsidR="003A5A14" w:rsidRPr="003A5A14" w:rsidRDefault="003A5A14" w:rsidP="00066DD1">
            <w:pPr>
              <w:pStyle w:val="TableText"/>
              <w:spacing w:before="0" w:after="0"/>
            </w:pPr>
            <w:proofErr w:type="spellStart"/>
            <w:r w:rsidRPr="003A5A14">
              <w:t>mean_PPD</w:t>
            </w:r>
            <w:proofErr w:type="spellEnd"/>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C2F0531" w14:textId="77777777" w:rsidR="003A5A14" w:rsidRPr="003A5A14" w:rsidRDefault="003A5A14" w:rsidP="00645AC1">
            <w:pPr>
              <w:pStyle w:val="TableText"/>
              <w:spacing w:before="0" w:after="0"/>
              <w:jc w:val="right"/>
            </w:pPr>
            <w:r w:rsidRPr="003A5A14">
              <w:t>1.4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2E70B08" w14:textId="77777777" w:rsidR="003A5A14" w:rsidRPr="003A5A14" w:rsidRDefault="003A5A14" w:rsidP="00645AC1">
            <w:pPr>
              <w:pStyle w:val="TableText"/>
              <w:spacing w:before="0" w:after="0"/>
              <w:jc w:val="right"/>
            </w:pPr>
            <w:r w:rsidRPr="003A5A14">
              <w:t>0.8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49F10D7" w14:textId="77777777" w:rsidR="003A5A14" w:rsidRPr="003A5A14" w:rsidRDefault="003A5A14" w:rsidP="00645AC1">
            <w:pPr>
              <w:pStyle w:val="TableText"/>
              <w:spacing w:before="0" w:after="0"/>
              <w:jc w:val="right"/>
            </w:pPr>
            <w:r w:rsidRPr="003A5A14">
              <w:t>2.64</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55E743" w14:textId="77777777" w:rsidR="003A5A14" w:rsidRPr="003A5A14" w:rsidRDefault="003A5A14" w:rsidP="00645AC1">
            <w:pPr>
              <w:pStyle w:val="TableText"/>
              <w:spacing w:before="0" w:after="0"/>
              <w:jc w:val="center"/>
            </w:pPr>
            <w:r w:rsidRPr="003A5A14">
              <w:t>*</w:t>
            </w:r>
          </w:p>
        </w:tc>
      </w:tr>
      <w:tr w:rsidR="003A5A14" w14:paraId="3C357AA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602D3AB"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7F283B" w14:textId="77777777" w:rsidR="003A5A14" w:rsidRPr="003A5A14" w:rsidRDefault="003A5A14" w:rsidP="00066DD1">
            <w:pPr>
              <w:pStyle w:val="TableText"/>
              <w:spacing w:before="0" w:after="0"/>
            </w:pPr>
            <w:r w:rsidRPr="003A5A14">
              <w:t>log-posterior</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A37227F" w14:textId="77777777" w:rsidR="003A5A14" w:rsidRPr="003A5A14" w:rsidRDefault="003A5A14" w:rsidP="00645AC1">
            <w:pPr>
              <w:pStyle w:val="TableText"/>
              <w:spacing w:before="0" w:after="0"/>
              <w:jc w:val="right"/>
            </w:pPr>
            <w:r w:rsidRPr="003A5A14">
              <w:t>-369.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0332B6A" w14:textId="77777777" w:rsidR="003A5A14" w:rsidRPr="003A5A14" w:rsidRDefault="003A5A14" w:rsidP="00645AC1">
            <w:pPr>
              <w:pStyle w:val="TableText"/>
              <w:spacing w:before="0" w:after="0"/>
              <w:jc w:val="right"/>
            </w:pPr>
            <w:r w:rsidRPr="003A5A14">
              <w:t>-385.7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6157412" w14:textId="77777777" w:rsidR="003A5A14" w:rsidRPr="003A5A14" w:rsidRDefault="003A5A14" w:rsidP="00645AC1">
            <w:pPr>
              <w:pStyle w:val="TableText"/>
              <w:spacing w:before="0" w:after="0"/>
              <w:jc w:val="right"/>
            </w:pPr>
            <w:r w:rsidRPr="003A5A14">
              <w:t>-354.1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12CC54" w14:textId="77777777" w:rsidR="003A5A14" w:rsidRPr="003A5A14" w:rsidRDefault="003A5A14" w:rsidP="00645AC1">
            <w:pPr>
              <w:pStyle w:val="TableText"/>
              <w:spacing w:before="0" w:after="0"/>
              <w:jc w:val="center"/>
            </w:pPr>
            <w:r w:rsidRPr="003A5A14">
              <w:t>*</w:t>
            </w:r>
          </w:p>
        </w:tc>
      </w:tr>
    </w:tbl>
    <w:p w14:paraId="7AF40152" w14:textId="6EA60232" w:rsidR="00AC6872" w:rsidRDefault="008248E5" w:rsidP="007232D6">
      <w:pPr>
        <w:pStyle w:val="CaptionTable"/>
        <w:keepLines/>
      </w:pPr>
      <w:bookmarkStart w:id="238" w:name="_Toc76050254"/>
      <w:r>
        <w:lastRenderedPageBreak/>
        <w:t xml:space="preserve">Table </w:t>
      </w:r>
      <w:r>
        <w:fldChar w:fldCharType="begin" w:fldLock="1"/>
      </w:r>
      <w:r>
        <w:instrText>STYLEREF 9 \s</w:instrText>
      </w:r>
      <w:r>
        <w:fldChar w:fldCharType="separate"/>
      </w:r>
      <w:r w:rsidR="000F6224">
        <w:rPr>
          <w:noProof/>
        </w:rPr>
        <w:t>A</w:t>
      </w:r>
      <w:r>
        <w:fldChar w:fldCharType="end"/>
      </w:r>
      <w:r w:rsidR="007232D6">
        <w:t>.</w:t>
      </w:r>
      <w:r>
        <w:fldChar w:fldCharType="begin"/>
      </w:r>
      <w:r>
        <w:instrText>SEQ ApxTable \* ARABIC \s 9</w:instrText>
      </w:r>
      <w:r>
        <w:fldChar w:fldCharType="separate"/>
      </w:r>
      <w:r w:rsidR="00AC66FC">
        <w:rPr>
          <w:noProof/>
        </w:rPr>
        <w:t>5</w:t>
      </w:r>
      <w:r>
        <w:fldChar w:fldCharType="end"/>
      </w:r>
      <w:r>
        <w:t xml:space="preserve"> Statistical results for Murray </w:t>
      </w:r>
      <w:r w:rsidR="002A0AA7">
        <w:t>cod</w:t>
      </w:r>
      <w:r>
        <w:t xml:space="preserve"> catch curve model</w:t>
      </w:r>
      <w:bookmarkEnd w:id="238"/>
    </w:p>
    <w:p w14:paraId="434F73CD" w14:textId="38F3C5B2" w:rsidR="000E0D77" w:rsidRDefault="008248E5" w:rsidP="007232D6">
      <w:pPr>
        <w:pStyle w:val="CaptionNote"/>
        <w:keepNext/>
        <w:keepLines/>
      </w:pPr>
      <w:r>
        <w:t xml:space="preserve">* </w:t>
      </w:r>
      <w:proofErr w:type="gramStart"/>
      <w:r>
        <w:t>indicates</w:t>
      </w:r>
      <w:proofErr w:type="gramEnd"/>
      <w:r>
        <w:t xml:space="preserve"> C95%CrI does not include 0</w:t>
      </w:r>
    </w:p>
    <w:tbl>
      <w:tblPr>
        <w:tblW w:w="9424" w:type="dxa"/>
        <w:tblInd w:w="57" w:type="dxa"/>
        <w:tblLayout w:type="fixed"/>
        <w:tblLook w:val="0620" w:firstRow="1" w:lastRow="0" w:firstColumn="0" w:lastColumn="0" w:noHBand="1" w:noVBand="1"/>
      </w:tblPr>
      <w:tblGrid>
        <w:gridCol w:w="1417"/>
        <w:gridCol w:w="4394"/>
        <w:gridCol w:w="992"/>
        <w:gridCol w:w="992"/>
        <w:gridCol w:w="993"/>
        <w:gridCol w:w="636"/>
      </w:tblGrid>
      <w:tr w:rsidR="000E0D77" w14:paraId="1969FFC5" w14:textId="77777777" w:rsidTr="00004F61">
        <w:trPr>
          <w:cantSplit/>
          <w:tblHeader/>
        </w:trPr>
        <w:tc>
          <w:tcPr>
            <w:tcW w:w="1417"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3218074D" w14:textId="77777777" w:rsidR="000E0D77" w:rsidRDefault="000E0D77" w:rsidP="007232D6">
            <w:pPr>
              <w:pStyle w:val="ColumnHeading"/>
              <w:keepNext/>
              <w:keepLines/>
            </w:pPr>
            <w:proofErr w:type="spellStart"/>
            <w:r>
              <w:t>speciesname</w:t>
            </w:r>
            <w:proofErr w:type="spellEnd"/>
          </w:p>
        </w:tc>
        <w:tc>
          <w:tcPr>
            <w:tcW w:w="4394"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5EDCF375" w14:textId="77777777" w:rsidR="000E0D77" w:rsidRDefault="000E0D77" w:rsidP="007232D6">
            <w:pPr>
              <w:pStyle w:val="ColumnHeading"/>
              <w:keepNext/>
              <w:keepLines/>
            </w:pPr>
            <w:r>
              <w:t>term</w:t>
            </w:r>
          </w:p>
        </w:tc>
        <w:tc>
          <w:tcPr>
            <w:tcW w:w="992"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5D74AB37" w14:textId="77777777" w:rsidR="000E0D77" w:rsidRDefault="000E0D77" w:rsidP="007232D6">
            <w:pPr>
              <w:pStyle w:val="ColumnHeading"/>
              <w:keepNext/>
              <w:keepLines/>
            </w:pPr>
            <w:r>
              <w:t>estimate</w:t>
            </w:r>
          </w:p>
        </w:tc>
        <w:tc>
          <w:tcPr>
            <w:tcW w:w="992"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5FD94368" w14:textId="77777777" w:rsidR="000E0D77" w:rsidRDefault="000E0D77" w:rsidP="007232D6">
            <w:pPr>
              <w:pStyle w:val="ColumnHeading"/>
              <w:keepNext/>
              <w:keepLines/>
            </w:pPr>
            <w:r>
              <w:t>lower</w:t>
            </w:r>
          </w:p>
        </w:tc>
        <w:tc>
          <w:tcPr>
            <w:tcW w:w="993"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2CFBD23C" w14:textId="77777777" w:rsidR="000E0D77" w:rsidRDefault="000E0D77" w:rsidP="007232D6">
            <w:pPr>
              <w:pStyle w:val="ColumnHeading"/>
              <w:keepNext/>
              <w:keepLines/>
            </w:pPr>
            <w:r>
              <w:t>upper</w:t>
            </w:r>
          </w:p>
        </w:tc>
        <w:tc>
          <w:tcPr>
            <w:tcW w:w="636"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53BD1F63" w14:textId="77777777" w:rsidR="000E0D77" w:rsidRDefault="000E0D77" w:rsidP="007232D6">
            <w:pPr>
              <w:pStyle w:val="ColumnHeading"/>
              <w:keepNext/>
              <w:keepLines/>
            </w:pPr>
            <w:r>
              <w:t>sig</w:t>
            </w:r>
          </w:p>
        </w:tc>
      </w:tr>
      <w:tr w:rsidR="003A5A14" w14:paraId="31B0CD26" w14:textId="77777777" w:rsidTr="00004F61">
        <w:trPr>
          <w:cantSplit/>
        </w:trPr>
        <w:tc>
          <w:tcPr>
            <w:tcW w:w="1417"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A7A5120" w14:textId="72BD77B9" w:rsidR="003A5A14" w:rsidRPr="003A5A14" w:rsidRDefault="003A5A14" w:rsidP="007232D6">
            <w:pPr>
              <w:keepNext/>
              <w:keepLines/>
              <w:spacing w:after="0"/>
              <w:ind w:left="100" w:right="100"/>
              <w:rPr>
                <w:sz w:val="18"/>
                <w:szCs w:val="18"/>
              </w:rPr>
            </w:pPr>
            <w:r w:rsidRPr="003A5A14">
              <w:rPr>
                <w:rFonts w:cs="Calibri"/>
                <w:sz w:val="18"/>
                <w:szCs w:val="18"/>
              </w:rPr>
              <w:t xml:space="preserve">Murray </w:t>
            </w:r>
            <w:r w:rsidR="002A0AA7">
              <w:rPr>
                <w:rFonts w:cs="Calibri"/>
                <w:sz w:val="18"/>
                <w:szCs w:val="18"/>
              </w:rPr>
              <w:t>cod</w:t>
            </w: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1872186" w14:textId="77777777" w:rsidR="003A5A14" w:rsidRPr="003A5A14" w:rsidRDefault="003A5A14" w:rsidP="007232D6">
            <w:pPr>
              <w:pStyle w:val="TableText"/>
              <w:keepNext/>
              <w:keepLines/>
              <w:spacing w:before="0" w:after="0"/>
            </w:pPr>
            <w:r w:rsidRPr="003A5A14">
              <w:t>(Intercept)</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81DF6E8" w14:textId="77777777" w:rsidR="003A5A14" w:rsidRPr="003A5A14" w:rsidRDefault="003A5A14" w:rsidP="007232D6">
            <w:pPr>
              <w:pStyle w:val="TableText"/>
              <w:keepNext/>
              <w:keepLines/>
              <w:spacing w:before="0" w:after="0"/>
              <w:jc w:val="right"/>
            </w:pPr>
            <w:r w:rsidRPr="003A5A14">
              <w:t>-1.1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0960B55" w14:textId="77777777" w:rsidR="003A5A14" w:rsidRPr="003A5A14" w:rsidRDefault="003A5A14" w:rsidP="007232D6">
            <w:pPr>
              <w:pStyle w:val="TableText"/>
              <w:keepNext/>
              <w:keepLines/>
              <w:spacing w:before="0" w:after="0"/>
              <w:jc w:val="right"/>
            </w:pPr>
            <w:r w:rsidRPr="003A5A14">
              <w:t>-4.0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73D88D6" w14:textId="77777777" w:rsidR="003A5A14" w:rsidRPr="003A5A14" w:rsidRDefault="003A5A14" w:rsidP="007232D6">
            <w:pPr>
              <w:pStyle w:val="TableText"/>
              <w:keepNext/>
              <w:keepLines/>
              <w:spacing w:before="0" w:after="0"/>
              <w:jc w:val="right"/>
            </w:pPr>
            <w:r w:rsidRPr="003A5A14">
              <w:t>1.5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B71BC2" w14:textId="77777777" w:rsidR="003A5A14" w:rsidRPr="003A5A14" w:rsidRDefault="003A5A14" w:rsidP="007232D6">
            <w:pPr>
              <w:pStyle w:val="TableText"/>
              <w:keepNext/>
              <w:keepLines/>
              <w:spacing w:before="0" w:after="0"/>
              <w:jc w:val="center"/>
            </w:pPr>
          </w:p>
        </w:tc>
      </w:tr>
      <w:tr w:rsidR="003A5A14" w14:paraId="60C38E3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FC7DE73"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1ADBC71" w14:textId="77777777" w:rsidR="003A5A14" w:rsidRPr="003A5A14" w:rsidRDefault="003A5A14" w:rsidP="007232D6">
            <w:pPr>
              <w:pStyle w:val="TableText"/>
              <w:keepNext/>
              <w:keepLines/>
              <w:spacing w:before="0" w:after="0"/>
            </w:pPr>
            <w:r w:rsidRPr="003A5A14">
              <w:t>age</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1230CA6" w14:textId="77777777" w:rsidR="003A5A14" w:rsidRPr="003A5A14" w:rsidRDefault="003A5A14" w:rsidP="007232D6">
            <w:pPr>
              <w:pStyle w:val="TableText"/>
              <w:keepNext/>
              <w:keepLines/>
              <w:spacing w:before="0" w:after="0"/>
              <w:jc w:val="right"/>
            </w:pPr>
            <w:r w:rsidRPr="003A5A14">
              <w:t>-0.2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8A90EBA" w14:textId="77777777" w:rsidR="003A5A14" w:rsidRPr="003A5A14" w:rsidRDefault="003A5A14" w:rsidP="007232D6">
            <w:pPr>
              <w:pStyle w:val="TableText"/>
              <w:keepNext/>
              <w:keepLines/>
              <w:spacing w:before="0" w:after="0"/>
              <w:jc w:val="right"/>
            </w:pPr>
            <w:r w:rsidRPr="003A5A14">
              <w:t>-0.3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8A6C7EA" w14:textId="77777777" w:rsidR="003A5A14" w:rsidRPr="003A5A14" w:rsidRDefault="003A5A14" w:rsidP="007232D6">
            <w:pPr>
              <w:pStyle w:val="TableText"/>
              <w:keepNext/>
              <w:keepLines/>
              <w:spacing w:before="0" w:after="0"/>
              <w:jc w:val="right"/>
            </w:pPr>
            <w:r w:rsidRPr="003A5A14">
              <w:t>-0.1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1504DBF" w14:textId="77777777" w:rsidR="003A5A14" w:rsidRPr="003A5A14" w:rsidRDefault="003A5A14" w:rsidP="007232D6">
            <w:pPr>
              <w:pStyle w:val="TableText"/>
              <w:keepNext/>
              <w:keepLines/>
              <w:spacing w:before="0" w:after="0"/>
              <w:jc w:val="center"/>
            </w:pPr>
            <w:r w:rsidRPr="003A5A14">
              <w:t>*</w:t>
            </w:r>
          </w:p>
        </w:tc>
      </w:tr>
      <w:tr w:rsidR="003A5A14" w14:paraId="0538434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0C2C186"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86F292" w14:textId="77777777" w:rsidR="003A5A14" w:rsidRPr="003A5A14" w:rsidRDefault="003A5A14" w:rsidP="007232D6">
            <w:pPr>
              <w:pStyle w:val="TableText"/>
              <w:keepNext/>
              <w:keepLines/>
              <w:spacing w:before="0" w:after="0"/>
            </w:pPr>
            <w:proofErr w:type="spellStart"/>
            <w:r w:rsidRPr="003A5A14">
              <w:t>programGoulburn</w:t>
            </w:r>
            <w:proofErr w:type="spellEnd"/>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6148A0E" w14:textId="77777777" w:rsidR="003A5A14" w:rsidRPr="003A5A14" w:rsidRDefault="003A5A14" w:rsidP="007232D6">
            <w:pPr>
              <w:pStyle w:val="TableText"/>
              <w:keepNext/>
              <w:keepLines/>
              <w:spacing w:before="0" w:after="0"/>
              <w:jc w:val="right"/>
            </w:pPr>
            <w:r w:rsidRPr="003A5A14">
              <w:t>1.7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D010BB6" w14:textId="77777777" w:rsidR="003A5A14" w:rsidRPr="003A5A14" w:rsidRDefault="003A5A14" w:rsidP="007232D6">
            <w:pPr>
              <w:pStyle w:val="TableText"/>
              <w:keepNext/>
              <w:keepLines/>
              <w:spacing w:before="0" w:after="0"/>
              <w:jc w:val="right"/>
            </w:pPr>
            <w:r w:rsidRPr="003A5A14">
              <w:t>-0.9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C2B09AD" w14:textId="77777777" w:rsidR="003A5A14" w:rsidRPr="003A5A14" w:rsidRDefault="003A5A14" w:rsidP="007232D6">
            <w:pPr>
              <w:pStyle w:val="TableText"/>
              <w:keepNext/>
              <w:keepLines/>
              <w:spacing w:before="0" w:after="0"/>
              <w:jc w:val="right"/>
            </w:pPr>
            <w:r w:rsidRPr="003A5A14">
              <w:t>4.8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A1F1368" w14:textId="77777777" w:rsidR="003A5A14" w:rsidRPr="003A5A14" w:rsidRDefault="003A5A14" w:rsidP="007232D6">
            <w:pPr>
              <w:pStyle w:val="TableText"/>
              <w:keepNext/>
              <w:keepLines/>
              <w:spacing w:before="0" w:after="0"/>
              <w:jc w:val="center"/>
            </w:pPr>
          </w:p>
        </w:tc>
      </w:tr>
      <w:tr w:rsidR="003A5A14" w14:paraId="01C988A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FAE3AED"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A175063" w14:textId="77777777" w:rsidR="003A5A14" w:rsidRPr="003A5A14" w:rsidRDefault="003A5A14" w:rsidP="007232D6">
            <w:pPr>
              <w:pStyle w:val="TableText"/>
              <w:keepNext/>
              <w:keepLines/>
              <w:spacing w:before="0" w:after="0"/>
            </w:pPr>
            <w:proofErr w:type="spellStart"/>
            <w:r w:rsidRPr="003A5A14">
              <w:t>programGwydir</w:t>
            </w:r>
            <w:proofErr w:type="spellEnd"/>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B73F24E" w14:textId="77777777" w:rsidR="003A5A14" w:rsidRPr="003A5A14" w:rsidRDefault="003A5A14" w:rsidP="007232D6">
            <w:pPr>
              <w:pStyle w:val="TableText"/>
              <w:keepNext/>
              <w:keepLines/>
              <w:spacing w:before="0" w:after="0"/>
              <w:jc w:val="right"/>
            </w:pPr>
            <w:r w:rsidRPr="003A5A14">
              <w:t>-3.8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A237C6A" w14:textId="77777777" w:rsidR="003A5A14" w:rsidRPr="003A5A14" w:rsidRDefault="003A5A14" w:rsidP="007232D6">
            <w:pPr>
              <w:pStyle w:val="TableText"/>
              <w:keepNext/>
              <w:keepLines/>
              <w:spacing w:before="0" w:after="0"/>
              <w:jc w:val="right"/>
            </w:pPr>
            <w:r w:rsidRPr="003A5A14">
              <w:t>-10.46</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E68E5DF" w14:textId="77777777" w:rsidR="003A5A14" w:rsidRPr="003A5A14" w:rsidRDefault="003A5A14" w:rsidP="007232D6">
            <w:pPr>
              <w:pStyle w:val="TableText"/>
              <w:keepNext/>
              <w:keepLines/>
              <w:spacing w:before="0" w:after="0"/>
              <w:jc w:val="right"/>
            </w:pPr>
            <w:r w:rsidRPr="003A5A14">
              <w:t>0.7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475D0D" w14:textId="77777777" w:rsidR="003A5A14" w:rsidRPr="003A5A14" w:rsidRDefault="003A5A14" w:rsidP="007232D6">
            <w:pPr>
              <w:pStyle w:val="TableText"/>
              <w:keepNext/>
              <w:keepLines/>
              <w:spacing w:before="0" w:after="0"/>
              <w:jc w:val="center"/>
            </w:pPr>
          </w:p>
        </w:tc>
      </w:tr>
      <w:tr w:rsidR="003A5A14" w14:paraId="074B2B0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FA725BE"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A5FDB8B" w14:textId="77777777" w:rsidR="003A5A14" w:rsidRPr="003A5A14" w:rsidRDefault="003A5A14" w:rsidP="007232D6">
            <w:pPr>
              <w:pStyle w:val="TableText"/>
              <w:keepNext/>
              <w:keepLines/>
              <w:spacing w:before="0" w:after="0"/>
            </w:pPr>
            <w:proofErr w:type="spellStart"/>
            <w:r w:rsidRPr="003A5A14">
              <w:t>programLachlan</w:t>
            </w:r>
            <w:proofErr w:type="spellEnd"/>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A761E17" w14:textId="77777777" w:rsidR="003A5A14" w:rsidRPr="003A5A14" w:rsidRDefault="003A5A14" w:rsidP="007232D6">
            <w:pPr>
              <w:pStyle w:val="TableText"/>
              <w:keepNext/>
              <w:keepLines/>
              <w:spacing w:before="0" w:after="0"/>
              <w:jc w:val="right"/>
            </w:pPr>
            <w:r w:rsidRPr="003A5A14">
              <w:t>2.1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6D33D7" w14:textId="77777777" w:rsidR="003A5A14" w:rsidRPr="003A5A14" w:rsidRDefault="003A5A14" w:rsidP="007232D6">
            <w:pPr>
              <w:pStyle w:val="TableText"/>
              <w:keepNext/>
              <w:keepLines/>
              <w:spacing w:before="0" w:after="0"/>
              <w:jc w:val="right"/>
            </w:pPr>
            <w:r w:rsidRPr="003A5A14">
              <w:t>-0.4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86AB6FD" w14:textId="77777777" w:rsidR="003A5A14" w:rsidRPr="003A5A14" w:rsidRDefault="003A5A14" w:rsidP="007232D6">
            <w:pPr>
              <w:pStyle w:val="TableText"/>
              <w:keepNext/>
              <w:keepLines/>
              <w:spacing w:before="0" w:after="0"/>
              <w:jc w:val="right"/>
            </w:pPr>
            <w:r w:rsidRPr="003A5A14">
              <w:t>5.0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FAF9BB" w14:textId="77777777" w:rsidR="003A5A14" w:rsidRPr="003A5A14" w:rsidRDefault="003A5A14" w:rsidP="007232D6">
            <w:pPr>
              <w:pStyle w:val="TableText"/>
              <w:keepNext/>
              <w:keepLines/>
              <w:spacing w:before="0" w:after="0"/>
              <w:jc w:val="center"/>
            </w:pPr>
          </w:p>
        </w:tc>
      </w:tr>
      <w:tr w:rsidR="003A5A14" w14:paraId="04A8279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C15E53C"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081287" w14:textId="77777777" w:rsidR="003A5A14" w:rsidRPr="003A5A14" w:rsidRDefault="003A5A14" w:rsidP="007232D6">
            <w:pPr>
              <w:pStyle w:val="TableText"/>
              <w:keepNext/>
              <w:keepLines/>
              <w:spacing w:before="0" w:after="0"/>
            </w:pPr>
            <w:proofErr w:type="spellStart"/>
            <w:r w:rsidRPr="003A5A14">
              <w:t>programLower</w:t>
            </w:r>
            <w:proofErr w:type="spellEnd"/>
            <w:r w:rsidRPr="003A5A14">
              <w:t xml:space="preserve"> Murray</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3BB95D2" w14:textId="77777777" w:rsidR="003A5A14" w:rsidRPr="003A5A14" w:rsidRDefault="003A5A14" w:rsidP="007232D6">
            <w:pPr>
              <w:pStyle w:val="TableText"/>
              <w:keepNext/>
              <w:keepLines/>
              <w:spacing w:before="0" w:after="0"/>
              <w:jc w:val="right"/>
            </w:pPr>
            <w:r w:rsidRPr="003A5A14">
              <w:t>-3.8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E6F456C" w14:textId="77777777" w:rsidR="003A5A14" w:rsidRPr="003A5A14" w:rsidRDefault="003A5A14" w:rsidP="007232D6">
            <w:pPr>
              <w:pStyle w:val="TableText"/>
              <w:keepNext/>
              <w:keepLines/>
              <w:spacing w:before="0" w:after="0"/>
              <w:jc w:val="right"/>
            </w:pPr>
            <w:r w:rsidRPr="003A5A14">
              <w:t>-9.9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DC7198D" w14:textId="77777777" w:rsidR="003A5A14" w:rsidRPr="003A5A14" w:rsidRDefault="003A5A14" w:rsidP="007232D6">
            <w:pPr>
              <w:pStyle w:val="TableText"/>
              <w:keepNext/>
              <w:keepLines/>
              <w:spacing w:before="0" w:after="0"/>
              <w:jc w:val="right"/>
            </w:pPr>
            <w:r w:rsidRPr="003A5A14">
              <w:t>0.7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A2BFD7A" w14:textId="77777777" w:rsidR="003A5A14" w:rsidRPr="003A5A14" w:rsidRDefault="003A5A14" w:rsidP="007232D6">
            <w:pPr>
              <w:pStyle w:val="TableText"/>
              <w:keepNext/>
              <w:keepLines/>
              <w:spacing w:before="0" w:after="0"/>
              <w:jc w:val="center"/>
            </w:pPr>
          </w:p>
        </w:tc>
      </w:tr>
      <w:tr w:rsidR="003A5A14" w14:paraId="2BADC7C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0DE195E"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3800C09" w14:textId="77777777" w:rsidR="003A5A14" w:rsidRPr="003A5A14" w:rsidRDefault="003A5A14" w:rsidP="007232D6">
            <w:pPr>
              <w:pStyle w:val="TableText"/>
              <w:keepNext/>
              <w:keepLines/>
              <w:spacing w:before="0" w:after="0"/>
            </w:pPr>
            <w:proofErr w:type="spellStart"/>
            <w:r w:rsidRPr="003A5A14">
              <w:t>programMurrumbidgee</w:t>
            </w:r>
            <w:proofErr w:type="spellEnd"/>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25A6380" w14:textId="77777777" w:rsidR="003A5A14" w:rsidRPr="003A5A14" w:rsidRDefault="003A5A14" w:rsidP="007232D6">
            <w:pPr>
              <w:pStyle w:val="TableText"/>
              <w:keepNext/>
              <w:keepLines/>
              <w:spacing w:before="0" w:after="0"/>
              <w:jc w:val="right"/>
            </w:pPr>
            <w:r w:rsidRPr="003A5A14">
              <w:t>1.7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0A8021C" w14:textId="77777777" w:rsidR="003A5A14" w:rsidRPr="003A5A14" w:rsidRDefault="003A5A14" w:rsidP="007232D6">
            <w:pPr>
              <w:pStyle w:val="TableText"/>
              <w:keepNext/>
              <w:keepLines/>
              <w:spacing w:before="0" w:after="0"/>
              <w:jc w:val="right"/>
            </w:pPr>
            <w:r w:rsidRPr="003A5A14">
              <w:t>-0.7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865D97E" w14:textId="77777777" w:rsidR="003A5A14" w:rsidRPr="003A5A14" w:rsidRDefault="003A5A14" w:rsidP="007232D6">
            <w:pPr>
              <w:pStyle w:val="TableText"/>
              <w:keepNext/>
              <w:keepLines/>
              <w:spacing w:before="0" w:after="0"/>
              <w:jc w:val="right"/>
            </w:pPr>
            <w:r w:rsidRPr="003A5A14">
              <w:t>4.7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559123" w14:textId="77777777" w:rsidR="003A5A14" w:rsidRPr="003A5A14" w:rsidRDefault="003A5A14" w:rsidP="007232D6">
            <w:pPr>
              <w:pStyle w:val="TableText"/>
              <w:keepNext/>
              <w:keepLines/>
              <w:spacing w:before="0" w:after="0"/>
              <w:jc w:val="center"/>
            </w:pPr>
          </w:p>
        </w:tc>
      </w:tr>
      <w:tr w:rsidR="003A5A14" w14:paraId="34C8EEE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350E817"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E46D75"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197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347F6B3" w14:textId="77777777" w:rsidR="003A5A14" w:rsidRPr="003A5A14" w:rsidRDefault="003A5A14" w:rsidP="007232D6">
            <w:pPr>
              <w:pStyle w:val="TableText"/>
              <w:keepNext/>
              <w:keepLines/>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AD00FAA" w14:textId="77777777" w:rsidR="003A5A14" w:rsidRPr="003A5A14" w:rsidRDefault="003A5A14" w:rsidP="007232D6">
            <w:pPr>
              <w:pStyle w:val="TableText"/>
              <w:keepNext/>
              <w:keepLines/>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AF5B00B" w14:textId="77777777" w:rsidR="003A5A14" w:rsidRPr="003A5A14" w:rsidRDefault="003A5A14" w:rsidP="007232D6">
            <w:pPr>
              <w:pStyle w:val="TableText"/>
              <w:keepNext/>
              <w:keepLines/>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6F742F" w14:textId="77777777" w:rsidR="003A5A14" w:rsidRPr="003A5A14" w:rsidRDefault="003A5A14" w:rsidP="007232D6">
            <w:pPr>
              <w:pStyle w:val="TableText"/>
              <w:keepNext/>
              <w:keepLines/>
              <w:spacing w:before="0" w:after="0"/>
              <w:jc w:val="center"/>
            </w:pPr>
          </w:p>
        </w:tc>
      </w:tr>
      <w:tr w:rsidR="003A5A14" w14:paraId="300E2B1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265C68A"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57E81CF"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197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146CEC6" w14:textId="77777777" w:rsidR="003A5A14" w:rsidRPr="003A5A14" w:rsidRDefault="003A5A14" w:rsidP="007232D6">
            <w:pPr>
              <w:pStyle w:val="TableText"/>
              <w:keepNext/>
              <w:keepLines/>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4773CF9" w14:textId="77777777" w:rsidR="003A5A14" w:rsidRPr="003A5A14" w:rsidRDefault="003A5A14" w:rsidP="007232D6">
            <w:pPr>
              <w:pStyle w:val="TableText"/>
              <w:keepNext/>
              <w:keepLines/>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D6AFB64" w14:textId="77777777" w:rsidR="003A5A14" w:rsidRPr="003A5A14" w:rsidRDefault="003A5A14" w:rsidP="007232D6">
            <w:pPr>
              <w:pStyle w:val="TableText"/>
              <w:keepNext/>
              <w:keepLines/>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C3B0A7C" w14:textId="77777777" w:rsidR="003A5A14" w:rsidRPr="003A5A14" w:rsidRDefault="003A5A14" w:rsidP="007232D6">
            <w:pPr>
              <w:pStyle w:val="TableText"/>
              <w:keepNext/>
              <w:keepLines/>
              <w:spacing w:before="0" w:after="0"/>
              <w:jc w:val="center"/>
            </w:pPr>
          </w:p>
        </w:tc>
      </w:tr>
      <w:tr w:rsidR="003A5A14" w14:paraId="69662F3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FFC0BB5"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59F8E5"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197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DAE305F" w14:textId="77777777" w:rsidR="003A5A14" w:rsidRPr="003A5A14" w:rsidRDefault="003A5A14" w:rsidP="007232D6">
            <w:pPr>
              <w:pStyle w:val="TableText"/>
              <w:keepNext/>
              <w:keepLines/>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E829BC8" w14:textId="77777777" w:rsidR="003A5A14" w:rsidRPr="003A5A14" w:rsidRDefault="003A5A14" w:rsidP="007232D6">
            <w:pPr>
              <w:pStyle w:val="TableText"/>
              <w:keepNext/>
              <w:keepLines/>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39F1775" w14:textId="77777777" w:rsidR="003A5A14" w:rsidRPr="003A5A14" w:rsidRDefault="003A5A14" w:rsidP="007232D6">
            <w:pPr>
              <w:pStyle w:val="TableText"/>
              <w:keepNext/>
              <w:keepLines/>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53A824" w14:textId="77777777" w:rsidR="003A5A14" w:rsidRPr="003A5A14" w:rsidRDefault="003A5A14" w:rsidP="007232D6">
            <w:pPr>
              <w:pStyle w:val="TableText"/>
              <w:keepNext/>
              <w:keepLines/>
              <w:spacing w:before="0" w:after="0"/>
              <w:jc w:val="center"/>
            </w:pPr>
          </w:p>
        </w:tc>
      </w:tr>
      <w:tr w:rsidR="003A5A14" w14:paraId="69C7D1E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AE804EF"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12361E"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197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FB2E8F2" w14:textId="77777777" w:rsidR="003A5A14" w:rsidRPr="003A5A14" w:rsidRDefault="003A5A14" w:rsidP="007232D6">
            <w:pPr>
              <w:pStyle w:val="TableText"/>
              <w:keepNext/>
              <w:keepLines/>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D9F9A22" w14:textId="77777777" w:rsidR="003A5A14" w:rsidRPr="003A5A14" w:rsidRDefault="003A5A14" w:rsidP="007232D6">
            <w:pPr>
              <w:pStyle w:val="TableText"/>
              <w:keepNext/>
              <w:keepLines/>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EE8B489" w14:textId="77777777" w:rsidR="003A5A14" w:rsidRPr="003A5A14" w:rsidRDefault="003A5A14" w:rsidP="007232D6">
            <w:pPr>
              <w:pStyle w:val="TableText"/>
              <w:keepNext/>
              <w:keepLines/>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062CFBA" w14:textId="77777777" w:rsidR="003A5A14" w:rsidRPr="003A5A14" w:rsidRDefault="003A5A14" w:rsidP="007232D6">
            <w:pPr>
              <w:pStyle w:val="TableText"/>
              <w:keepNext/>
              <w:keepLines/>
              <w:spacing w:before="0" w:after="0"/>
              <w:jc w:val="center"/>
            </w:pPr>
          </w:p>
        </w:tc>
      </w:tr>
      <w:tr w:rsidR="003A5A14" w14:paraId="381C126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F4F5167"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0F2E10A"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197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0B029F5" w14:textId="77777777" w:rsidR="003A5A14" w:rsidRPr="003A5A14" w:rsidRDefault="003A5A14" w:rsidP="007232D6">
            <w:pPr>
              <w:pStyle w:val="TableText"/>
              <w:keepNext/>
              <w:keepLines/>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1465001" w14:textId="77777777" w:rsidR="003A5A14" w:rsidRPr="003A5A14" w:rsidRDefault="003A5A14" w:rsidP="007232D6">
            <w:pPr>
              <w:pStyle w:val="TableText"/>
              <w:keepNext/>
              <w:keepLines/>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1781274" w14:textId="77777777" w:rsidR="003A5A14" w:rsidRPr="003A5A14" w:rsidRDefault="003A5A14" w:rsidP="007232D6">
            <w:pPr>
              <w:pStyle w:val="TableText"/>
              <w:keepNext/>
              <w:keepLines/>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68A8AF" w14:textId="77777777" w:rsidR="003A5A14" w:rsidRPr="003A5A14" w:rsidRDefault="003A5A14" w:rsidP="007232D6">
            <w:pPr>
              <w:pStyle w:val="TableText"/>
              <w:keepNext/>
              <w:keepLines/>
              <w:spacing w:before="0" w:after="0"/>
              <w:jc w:val="center"/>
            </w:pPr>
          </w:p>
        </w:tc>
      </w:tr>
      <w:tr w:rsidR="003A5A14" w14:paraId="6127BA5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937B238"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8BCFC56"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197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52961F5" w14:textId="77777777" w:rsidR="003A5A14" w:rsidRPr="003A5A14" w:rsidRDefault="003A5A14" w:rsidP="007232D6">
            <w:pPr>
              <w:pStyle w:val="TableText"/>
              <w:keepNext/>
              <w:keepLines/>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F9FD15E" w14:textId="77777777" w:rsidR="003A5A14" w:rsidRPr="003A5A14" w:rsidRDefault="003A5A14" w:rsidP="007232D6">
            <w:pPr>
              <w:pStyle w:val="TableText"/>
              <w:keepNext/>
              <w:keepLines/>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12FC311" w14:textId="77777777" w:rsidR="003A5A14" w:rsidRPr="003A5A14" w:rsidRDefault="003A5A14" w:rsidP="007232D6">
            <w:pPr>
              <w:pStyle w:val="TableText"/>
              <w:keepNext/>
              <w:keepLines/>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5B1455" w14:textId="77777777" w:rsidR="003A5A14" w:rsidRPr="003A5A14" w:rsidRDefault="003A5A14" w:rsidP="007232D6">
            <w:pPr>
              <w:pStyle w:val="TableText"/>
              <w:keepNext/>
              <w:keepLines/>
              <w:spacing w:before="0" w:after="0"/>
              <w:jc w:val="center"/>
            </w:pPr>
          </w:p>
        </w:tc>
      </w:tr>
      <w:tr w:rsidR="003A5A14" w14:paraId="6236A78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CC7AAB0"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EBF7E1"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197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19159B1" w14:textId="77777777" w:rsidR="003A5A14" w:rsidRPr="003A5A14" w:rsidRDefault="003A5A14" w:rsidP="007232D6">
            <w:pPr>
              <w:pStyle w:val="TableText"/>
              <w:keepNext/>
              <w:keepLines/>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02AA4CF" w14:textId="77777777" w:rsidR="003A5A14" w:rsidRPr="003A5A14" w:rsidRDefault="003A5A14" w:rsidP="007232D6">
            <w:pPr>
              <w:pStyle w:val="TableText"/>
              <w:keepNext/>
              <w:keepLines/>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F0153F1" w14:textId="77777777" w:rsidR="003A5A14" w:rsidRPr="003A5A14" w:rsidRDefault="003A5A14" w:rsidP="007232D6">
            <w:pPr>
              <w:pStyle w:val="TableText"/>
              <w:keepNext/>
              <w:keepLines/>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FE2DF9" w14:textId="77777777" w:rsidR="003A5A14" w:rsidRPr="003A5A14" w:rsidRDefault="003A5A14" w:rsidP="007232D6">
            <w:pPr>
              <w:pStyle w:val="TableText"/>
              <w:keepNext/>
              <w:keepLines/>
              <w:spacing w:before="0" w:after="0"/>
              <w:jc w:val="center"/>
            </w:pPr>
          </w:p>
        </w:tc>
      </w:tr>
      <w:tr w:rsidR="003A5A14" w14:paraId="5380042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067D280"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03381D"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198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88C928A" w14:textId="77777777" w:rsidR="003A5A14" w:rsidRPr="003A5A14" w:rsidRDefault="003A5A14" w:rsidP="007232D6">
            <w:pPr>
              <w:pStyle w:val="TableText"/>
              <w:keepNext/>
              <w:keepLines/>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3DEA873" w14:textId="77777777" w:rsidR="003A5A14" w:rsidRPr="003A5A14" w:rsidRDefault="003A5A14" w:rsidP="007232D6">
            <w:pPr>
              <w:pStyle w:val="TableText"/>
              <w:keepNext/>
              <w:keepLines/>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FF12868" w14:textId="77777777" w:rsidR="003A5A14" w:rsidRPr="003A5A14" w:rsidRDefault="003A5A14" w:rsidP="007232D6">
            <w:pPr>
              <w:pStyle w:val="TableText"/>
              <w:keepNext/>
              <w:keepLines/>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A7F572" w14:textId="77777777" w:rsidR="003A5A14" w:rsidRPr="003A5A14" w:rsidRDefault="003A5A14" w:rsidP="007232D6">
            <w:pPr>
              <w:pStyle w:val="TableText"/>
              <w:keepNext/>
              <w:keepLines/>
              <w:spacing w:before="0" w:after="0"/>
              <w:jc w:val="center"/>
            </w:pPr>
          </w:p>
        </w:tc>
      </w:tr>
      <w:tr w:rsidR="003A5A14" w14:paraId="4894D3C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45413B1"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8474B2"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198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C7DB331" w14:textId="77777777" w:rsidR="003A5A14" w:rsidRPr="003A5A14" w:rsidRDefault="003A5A14" w:rsidP="007232D6">
            <w:pPr>
              <w:pStyle w:val="TableText"/>
              <w:keepNext/>
              <w:keepLines/>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D505989" w14:textId="77777777" w:rsidR="003A5A14" w:rsidRPr="003A5A14" w:rsidRDefault="003A5A14" w:rsidP="007232D6">
            <w:pPr>
              <w:pStyle w:val="TableText"/>
              <w:keepNext/>
              <w:keepLines/>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E87A49F" w14:textId="77777777" w:rsidR="003A5A14" w:rsidRPr="003A5A14" w:rsidRDefault="003A5A14" w:rsidP="007232D6">
            <w:pPr>
              <w:pStyle w:val="TableText"/>
              <w:keepNext/>
              <w:keepLines/>
              <w:spacing w:before="0" w:after="0"/>
              <w:jc w:val="right"/>
            </w:pPr>
            <w:r w:rsidRPr="003A5A14">
              <w:t>0.2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C36F62" w14:textId="77777777" w:rsidR="003A5A14" w:rsidRPr="003A5A14" w:rsidRDefault="003A5A14" w:rsidP="007232D6">
            <w:pPr>
              <w:pStyle w:val="TableText"/>
              <w:keepNext/>
              <w:keepLines/>
              <w:spacing w:before="0" w:after="0"/>
              <w:jc w:val="center"/>
            </w:pPr>
          </w:p>
        </w:tc>
      </w:tr>
      <w:tr w:rsidR="003A5A14" w14:paraId="75D99EF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EDC1347"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DC7A4A"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198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44C2726" w14:textId="77777777" w:rsidR="003A5A14" w:rsidRPr="003A5A14" w:rsidRDefault="003A5A14" w:rsidP="007232D6">
            <w:pPr>
              <w:pStyle w:val="TableText"/>
              <w:keepNext/>
              <w:keepLines/>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886B479" w14:textId="77777777" w:rsidR="003A5A14" w:rsidRPr="003A5A14" w:rsidRDefault="003A5A14" w:rsidP="007232D6">
            <w:pPr>
              <w:pStyle w:val="TableText"/>
              <w:keepNext/>
              <w:keepLines/>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C64D5E" w14:textId="77777777" w:rsidR="003A5A14" w:rsidRPr="003A5A14" w:rsidRDefault="003A5A14" w:rsidP="007232D6">
            <w:pPr>
              <w:pStyle w:val="TableText"/>
              <w:keepNext/>
              <w:keepLines/>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C92C699" w14:textId="77777777" w:rsidR="003A5A14" w:rsidRPr="003A5A14" w:rsidRDefault="003A5A14" w:rsidP="007232D6">
            <w:pPr>
              <w:pStyle w:val="TableText"/>
              <w:keepNext/>
              <w:keepLines/>
              <w:spacing w:before="0" w:after="0"/>
              <w:jc w:val="center"/>
            </w:pPr>
          </w:p>
        </w:tc>
      </w:tr>
      <w:tr w:rsidR="003A5A14" w14:paraId="6E0F13D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936BFD5"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46A24FF"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198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71A2394" w14:textId="77777777" w:rsidR="003A5A14" w:rsidRPr="003A5A14" w:rsidRDefault="003A5A14" w:rsidP="007232D6">
            <w:pPr>
              <w:pStyle w:val="TableText"/>
              <w:keepNext/>
              <w:keepLines/>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D3AF8B" w14:textId="77777777" w:rsidR="003A5A14" w:rsidRPr="003A5A14" w:rsidRDefault="003A5A14" w:rsidP="007232D6">
            <w:pPr>
              <w:pStyle w:val="TableText"/>
              <w:keepNext/>
              <w:keepLines/>
              <w:spacing w:before="0" w:after="0"/>
              <w:jc w:val="right"/>
            </w:pPr>
            <w:r w:rsidRPr="003A5A14">
              <w:t>-0.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4024BFA" w14:textId="77777777" w:rsidR="003A5A14" w:rsidRPr="003A5A14" w:rsidRDefault="003A5A14" w:rsidP="007232D6">
            <w:pPr>
              <w:pStyle w:val="TableText"/>
              <w:keepNext/>
              <w:keepLines/>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7297F8C" w14:textId="77777777" w:rsidR="003A5A14" w:rsidRPr="003A5A14" w:rsidRDefault="003A5A14" w:rsidP="007232D6">
            <w:pPr>
              <w:pStyle w:val="TableText"/>
              <w:keepNext/>
              <w:keepLines/>
              <w:spacing w:before="0" w:after="0"/>
              <w:jc w:val="center"/>
            </w:pPr>
          </w:p>
        </w:tc>
      </w:tr>
      <w:tr w:rsidR="003A5A14" w14:paraId="4F49984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16CB676"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A07615"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198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0DEB35C"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A939EF2" w14:textId="77777777" w:rsidR="003A5A14" w:rsidRPr="003A5A14" w:rsidRDefault="003A5A14" w:rsidP="00645AC1">
            <w:pPr>
              <w:pStyle w:val="TableText"/>
              <w:spacing w:before="0" w:after="0"/>
              <w:jc w:val="right"/>
            </w:pPr>
            <w:r w:rsidRPr="003A5A14">
              <w:t>-0.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C45918A"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3ED3CFD" w14:textId="77777777" w:rsidR="003A5A14" w:rsidRPr="003A5A14" w:rsidRDefault="003A5A14" w:rsidP="00645AC1">
            <w:pPr>
              <w:pStyle w:val="TableText"/>
              <w:spacing w:before="0" w:after="0"/>
              <w:jc w:val="center"/>
            </w:pPr>
          </w:p>
        </w:tc>
      </w:tr>
      <w:tr w:rsidR="003A5A14" w14:paraId="6852702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152522A"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E26C177"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198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FD8D284"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C10E08D" w14:textId="77777777" w:rsidR="003A5A14" w:rsidRPr="003A5A14" w:rsidRDefault="003A5A14" w:rsidP="00645AC1">
            <w:pPr>
              <w:pStyle w:val="TableText"/>
              <w:spacing w:before="0" w:after="0"/>
              <w:jc w:val="right"/>
            </w:pPr>
            <w:r w:rsidRPr="003A5A14">
              <w:t>-0.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E836FD1" w14:textId="77777777" w:rsidR="003A5A14" w:rsidRPr="003A5A14" w:rsidRDefault="003A5A14" w:rsidP="00645AC1">
            <w:pPr>
              <w:pStyle w:val="TableText"/>
              <w:spacing w:before="0" w:after="0"/>
              <w:jc w:val="right"/>
            </w:pPr>
            <w:r w:rsidRPr="003A5A14">
              <w:t>0.1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36582AA" w14:textId="77777777" w:rsidR="003A5A14" w:rsidRPr="003A5A14" w:rsidRDefault="003A5A14" w:rsidP="00645AC1">
            <w:pPr>
              <w:pStyle w:val="TableText"/>
              <w:spacing w:before="0" w:after="0"/>
              <w:jc w:val="center"/>
            </w:pPr>
          </w:p>
        </w:tc>
      </w:tr>
      <w:tr w:rsidR="003A5A14" w14:paraId="0C03232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93E1FFA"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F5D67E7"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198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D67D798"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3C6B16C"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8912F7B"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D78B2D" w14:textId="77777777" w:rsidR="003A5A14" w:rsidRPr="003A5A14" w:rsidRDefault="003A5A14" w:rsidP="00645AC1">
            <w:pPr>
              <w:pStyle w:val="TableText"/>
              <w:spacing w:before="0" w:after="0"/>
              <w:jc w:val="center"/>
            </w:pPr>
          </w:p>
        </w:tc>
      </w:tr>
      <w:tr w:rsidR="003A5A14" w14:paraId="0D28AC0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5353FF0"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E2BA05"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198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30737DE"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6F7289F"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2DE47F5"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7B66F0" w14:textId="77777777" w:rsidR="003A5A14" w:rsidRPr="003A5A14" w:rsidRDefault="003A5A14" w:rsidP="00645AC1">
            <w:pPr>
              <w:pStyle w:val="TableText"/>
              <w:spacing w:before="0" w:after="0"/>
              <w:jc w:val="center"/>
            </w:pPr>
          </w:p>
        </w:tc>
      </w:tr>
      <w:tr w:rsidR="003A5A14" w14:paraId="443CA38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77D24D5"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FAB4A7"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198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AF14A21"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5B59733"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27656BF"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0EAA15A" w14:textId="77777777" w:rsidR="003A5A14" w:rsidRPr="003A5A14" w:rsidRDefault="003A5A14" w:rsidP="00645AC1">
            <w:pPr>
              <w:pStyle w:val="TableText"/>
              <w:spacing w:before="0" w:after="0"/>
              <w:jc w:val="center"/>
            </w:pPr>
          </w:p>
        </w:tc>
      </w:tr>
      <w:tr w:rsidR="003A5A14" w14:paraId="5B36B8A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3AAAFFE"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2E5F84"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198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C13264B"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5B0CED4"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AFB9514"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092CFB2" w14:textId="77777777" w:rsidR="003A5A14" w:rsidRPr="003A5A14" w:rsidRDefault="003A5A14" w:rsidP="00645AC1">
            <w:pPr>
              <w:pStyle w:val="TableText"/>
              <w:spacing w:before="0" w:after="0"/>
              <w:jc w:val="center"/>
            </w:pPr>
          </w:p>
        </w:tc>
      </w:tr>
      <w:tr w:rsidR="003A5A14" w14:paraId="08D566D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9F8E35E"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C3730E4"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199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C5B66F4"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9898D76"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D04B424"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87FC5D5" w14:textId="77777777" w:rsidR="003A5A14" w:rsidRPr="003A5A14" w:rsidRDefault="003A5A14" w:rsidP="00645AC1">
            <w:pPr>
              <w:pStyle w:val="TableText"/>
              <w:spacing w:before="0" w:after="0"/>
              <w:jc w:val="center"/>
            </w:pPr>
          </w:p>
        </w:tc>
      </w:tr>
      <w:tr w:rsidR="003A5A14" w14:paraId="2762C7A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2D46A92"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A0937C9"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199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EADDE35"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F3255F8"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918E636"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B44544D" w14:textId="77777777" w:rsidR="003A5A14" w:rsidRPr="003A5A14" w:rsidRDefault="003A5A14" w:rsidP="00645AC1">
            <w:pPr>
              <w:pStyle w:val="TableText"/>
              <w:spacing w:before="0" w:after="0"/>
              <w:jc w:val="center"/>
            </w:pPr>
          </w:p>
        </w:tc>
      </w:tr>
      <w:tr w:rsidR="003A5A14" w14:paraId="2119E55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FD1AC17"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9C3DBAD"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199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9CF5649"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2E1194"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C651330"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C9DE9AA" w14:textId="77777777" w:rsidR="003A5A14" w:rsidRPr="003A5A14" w:rsidRDefault="003A5A14" w:rsidP="00645AC1">
            <w:pPr>
              <w:pStyle w:val="TableText"/>
              <w:spacing w:before="0" w:after="0"/>
              <w:jc w:val="center"/>
            </w:pPr>
          </w:p>
        </w:tc>
      </w:tr>
      <w:tr w:rsidR="003A5A14" w14:paraId="280F829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238641A"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651A7B"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199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9B59CC7"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74C4BB2" w14:textId="77777777" w:rsidR="003A5A14" w:rsidRPr="003A5A14" w:rsidRDefault="003A5A14" w:rsidP="00645AC1">
            <w:pPr>
              <w:pStyle w:val="TableText"/>
              <w:spacing w:before="0" w:after="0"/>
              <w:jc w:val="right"/>
            </w:pPr>
            <w:r w:rsidRPr="003A5A14">
              <w:t>-0.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500B77F"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8C2FB9" w14:textId="77777777" w:rsidR="003A5A14" w:rsidRPr="003A5A14" w:rsidRDefault="003A5A14" w:rsidP="00645AC1">
            <w:pPr>
              <w:pStyle w:val="TableText"/>
              <w:spacing w:before="0" w:after="0"/>
              <w:jc w:val="center"/>
            </w:pPr>
          </w:p>
        </w:tc>
      </w:tr>
      <w:tr w:rsidR="003A5A14" w14:paraId="7E83BB9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68F2203"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C18A9ED"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199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93BC4F6"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4FFDF5F"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728F65C" w14:textId="77777777" w:rsidR="003A5A14" w:rsidRPr="003A5A14" w:rsidRDefault="003A5A14" w:rsidP="00645AC1">
            <w:pPr>
              <w:pStyle w:val="TableText"/>
              <w:spacing w:before="0" w:after="0"/>
              <w:jc w:val="right"/>
            </w:pPr>
            <w:r w:rsidRPr="003A5A14">
              <w:t>0.1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7FFFC3" w14:textId="77777777" w:rsidR="003A5A14" w:rsidRPr="003A5A14" w:rsidRDefault="003A5A14" w:rsidP="00645AC1">
            <w:pPr>
              <w:pStyle w:val="TableText"/>
              <w:spacing w:before="0" w:after="0"/>
              <w:jc w:val="center"/>
            </w:pPr>
          </w:p>
        </w:tc>
      </w:tr>
      <w:tr w:rsidR="003A5A14" w14:paraId="5B68810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2EC55ED"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FA957E4"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199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E9D83CB"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BD5E4E7"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7BB49D0"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0B6684" w14:textId="77777777" w:rsidR="003A5A14" w:rsidRPr="003A5A14" w:rsidRDefault="003A5A14" w:rsidP="00645AC1">
            <w:pPr>
              <w:pStyle w:val="TableText"/>
              <w:spacing w:before="0" w:after="0"/>
              <w:jc w:val="center"/>
            </w:pPr>
          </w:p>
        </w:tc>
      </w:tr>
      <w:tr w:rsidR="003A5A14" w14:paraId="0F5A591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8A2567D"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DCC40A"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199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E598A2D"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C16B251"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DC3C2B0"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10BE1F" w14:textId="77777777" w:rsidR="003A5A14" w:rsidRPr="003A5A14" w:rsidRDefault="003A5A14" w:rsidP="00645AC1">
            <w:pPr>
              <w:pStyle w:val="TableText"/>
              <w:spacing w:before="0" w:after="0"/>
              <w:jc w:val="center"/>
            </w:pPr>
          </w:p>
        </w:tc>
      </w:tr>
      <w:tr w:rsidR="003A5A14" w14:paraId="08BFF6C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D1C7278"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603E16"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199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3A9954"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D18DBFF"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DBC8D1F"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7EB3AF" w14:textId="77777777" w:rsidR="003A5A14" w:rsidRPr="003A5A14" w:rsidRDefault="003A5A14" w:rsidP="00645AC1">
            <w:pPr>
              <w:pStyle w:val="TableText"/>
              <w:spacing w:before="0" w:after="0"/>
              <w:jc w:val="center"/>
            </w:pPr>
          </w:p>
        </w:tc>
      </w:tr>
      <w:tr w:rsidR="003A5A14" w14:paraId="3D438953"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452A825"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096F28"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199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EFA1199"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A81D9AC"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2887313"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B386B3" w14:textId="77777777" w:rsidR="003A5A14" w:rsidRPr="003A5A14" w:rsidRDefault="003A5A14" w:rsidP="00645AC1">
            <w:pPr>
              <w:pStyle w:val="TableText"/>
              <w:spacing w:before="0" w:after="0"/>
              <w:jc w:val="center"/>
            </w:pPr>
          </w:p>
        </w:tc>
      </w:tr>
      <w:tr w:rsidR="003A5A14" w14:paraId="0F4C719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DFA1F42"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F8E198A"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199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976B8EB"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AA0FDE5"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D38EA98"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8CB018" w14:textId="77777777" w:rsidR="003A5A14" w:rsidRPr="003A5A14" w:rsidRDefault="003A5A14" w:rsidP="00645AC1">
            <w:pPr>
              <w:pStyle w:val="TableText"/>
              <w:spacing w:before="0" w:after="0"/>
              <w:jc w:val="center"/>
            </w:pPr>
          </w:p>
        </w:tc>
      </w:tr>
      <w:tr w:rsidR="003A5A14" w14:paraId="28C71C0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68BA62D"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72D927"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2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F017E9E"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76337E2"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463B3B1"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F157EE" w14:textId="77777777" w:rsidR="003A5A14" w:rsidRPr="003A5A14" w:rsidRDefault="003A5A14" w:rsidP="00645AC1">
            <w:pPr>
              <w:pStyle w:val="TableText"/>
              <w:spacing w:before="0" w:after="0"/>
              <w:jc w:val="center"/>
            </w:pPr>
          </w:p>
        </w:tc>
      </w:tr>
      <w:tr w:rsidR="003A5A14" w14:paraId="62E22FB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3A0C624"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DE3743"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2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CFAB333"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8B9654C" w14:textId="77777777" w:rsidR="003A5A14" w:rsidRPr="003A5A14" w:rsidRDefault="003A5A14" w:rsidP="00645AC1">
            <w:pPr>
              <w:pStyle w:val="TableText"/>
              <w:spacing w:before="0" w:after="0"/>
              <w:jc w:val="right"/>
            </w:pPr>
            <w:r w:rsidRPr="003A5A14">
              <w:t>-0.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B6FF02B"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05DA07A" w14:textId="77777777" w:rsidR="003A5A14" w:rsidRPr="003A5A14" w:rsidRDefault="003A5A14" w:rsidP="00645AC1">
            <w:pPr>
              <w:pStyle w:val="TableText"/>
              <w:spacing w:before="0" w:after="0"/>
              <w:jc w:val="center"/>
            </w:pPr>
          </w:p>
        </w:tc>
      </w:tr>
      <w:tr w:rsidR="003A5A14" w14:paraId="1425261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64002F7"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0BE7C85"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200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6BBDC66"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0305FA"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F092840"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D5A16AF" w14:textId="77777777" w:rsidR="003A5A14" w:rsidRPr="003A5A14" w:rsidRDefault="003A5A14" w:rsidP="00645AC1">
            <w:pPr>
              <w:pStyle w:val="TableText"/>
              <w:spacing w:before="0" w:after="0"/>
              <w:jc w:val="center"/>
            </w:pPr>
          </w:p>
        </w:tc>
      </w:tr>
      <w:tr w:rsidR="003A5A14" w14:paraId="5717E26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8CAA4EC"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125DAB6"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200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4443E06"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90C5813" w14:textId="77777777" w:rsidR="003A5A14" w:rsidRPr="003A5A14" w:rsidRDefault="003A5A14" w:rsidP="00645AC1">
            <w:pPr>
              <w:pStyle w:val="TableText"/>
              <w:spacing w:before="0" w:after="0"/>
              <w:jc w:val="right"/>
            </w:pPr>
            <w:r w:rsidRPr="003A5A14">
              <w:t>-0.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99BC052" w14:textId="77777777" w:rsidR="003A5A14" w:rsidRPr="003A5A14" w:rsidRDefault="003A5A14" w:rsidP="00645AC1">
            <w:pPr>
              <w:pStyle w:val="TableText"/>
              <w:spacing w:before="0" w:after="0"/>
              <w:jc w:val="right"/>
            </w:pPr>
            <w:r w:rsidRPr="003A5A14">
              <w:t>0.24</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2DE787" w14:textId="77777777" w:rsidR="003A5A14" w:rsidRPr="003A5A14" w:rsidRDefault="003A5A14" w:rsidP="00645AC1">
            <w:pPr>
              <w:pStyle w:val="TableText"/>
              <w:spacing w:before="0" w:after="0"/>
              <w:jc w:val="center"/>
            </w:pPr>
          </w:p>
        </w:tc>
      </w:tr>
      <w:tr w:rsidR="003A5A14" w14:paraId="679F726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91BC049"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ACAB54" w14:textId="77777777" w:rsidR="003A5A14" w:rsidRPr="003A5A14" w:rsidRDefault="003A5A14" w:rsidP="00066DD1">
            <w:pPr>
              <w:pStyle w:val="TableText"/>
              <w:spacing w:before="0" w:after="0"/>
            </w:pPr>
            <w:r w:rsidRPr="003A5A14">
              <w:t xml:space="preserve">b[(Intercept) </w:t>
            </w:r>
            <w:proofErr w:type="gramStart"/>
            <w:r w:rsidRPr="003A5A14">
              <w:t>program:birthyear</w:t>
            </w:r>
            <w:proofErr w:type="gramEnd"/>
            <w:r w:rsidRPr="003A5A14">
              <w:t>:Edward-Wakool:2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3358444"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71FFADF"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0E81282"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1AC25E" w14:textId="77777777" w:rsidR="003A5A14" w:rsidRPr="003A5A14" w:rsidRDefault="003A5A14" w:rsidP="00645AC1">
            <w:pPr>
              <w:pStyle w:val="TableText"/>
              <w:spacing w:before="0" w:after="0"/>
              <w:jc w:val="center"/>
            </w:pPr>
          </w:p>
        </w:tc>
      </w:tr>
      <w:tr w:rsidR="003A5A14" w14:paraId="07B9B0C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6CFE146"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020C5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Edward-Wakool:20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99FBA73"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FC08FA4"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9535374"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CB570EA" w14:textId="77777777" w:rsidR="003A5A14" w:rsidRPr="003A5A14" w:rsidRDefault="003A5A14" w:rsidP="00645AC1">
            <w:pPr>
              <w:pStyle w:val="TableText"/>
              <w:spacing w:before="0" w:after="0"/>
              <w:jc w:val="center"/>
            </w:pPr>
          </w:p>
        </w:tc>
      </w:tr>
      <w:tr w:rsidR="003A5A14" w14:paraId="73FCC78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95F8837"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F99567"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Edward-Wakool:2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1E547B7"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3FD1344"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ED90518"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A57169" w14:textId="77777777" w:rsidR="003A5A14" w:rsidRPr="003A5A14" w:rsidRDefault="003A5A14" w:rsidP="00645AC1">
            <w:pPr>
              <w:pStyle w:val="TableText"/>
              <w:spacing w:before="0" w:after="0"/>
              <w:jc w:val="center"/>
            </w:pPr>
          </w:p>
        </w:tc>
      </w:tr>
      <w:tr w:rsidR="003A5A14" w14:paraId="1E4D72B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7C26B87"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8A3ED3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Edward-Wakool:2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3D02248"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2C0130E"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DA7ACF7"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A3785D" w14:textId="77777777" w:rsidR="003A5A14" w:rsidRPr="003A5A14" w:rsidRDefault="003A5A14" w:rsidP="00645AC1">
            <w:pPr>
              <w:pStyle w:val="TableText"/>
              <w:spacing w:before="0" w:after="0"/>
              <w:jc w:val="center"/>
            </w:pPr>
          </w:p>
        </w:tc>
      </w:tr>
      <w:tr w:rsidR="003A5A14" w14:paraId="26FDA7B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EBFA291"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CC91F5"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Edward-Wakool:2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B083274"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4846CCD"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74EB43C"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6551BE" w14:textId="77777777" w:rsidR="003A5A14" w:rsidRPr="003A5A14" w:rsidRDefault="003A5A14" w:rsidP="00645AC1">
            <w:pPr>
              <w:pStyle w:val="TableText"/>
              <w:spacing w:before="0" w:after="0"/>
              <w:jc w:val="center"/>
            </w:pPr>
          </w:p>
        </w:tc>
      </w:tr>
      <w:tr w:rsidR="003A5A14" w14:paraId="074FE17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C08351B"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1E9FDE3"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Edward-Wakool:200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8BDC654"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36E6EB1" w14:textId="77777777" w:rsidR="003A5A14" w:rsidRPr="003A5A14" w:rsidRDefault="003A5A14" w:rsidP="00645AC1">
            <w:pPr>
              <w:pStyle w:val="TableText"/>
              <w:spacing w:before="0" w:after="0"/>
              <w:jc w:val="right"/>
            </w:pPr>
            <w:r w:rsidRPr="003A5A14">
              <w:t>-0.2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E993E9C"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03DD5C" w14:textId="77777777" w:rsidR="003A5A14" w:rsidRPr="003A5A14" w:rsidRDefault="003A5A14" w:rsidP="00645AC1">
            <w:pPr>
              <w:pStyle w:val="TableText"/>
              <w:spacing w:before="0" w:after="0"/>
              <w:jc w:val="center"/>
            </w:pPr>
          </w:p>
        </w:tc>
      </w:tr>
      <w:tr w:rsidR="003A5A14" w14:paraId="744359C4"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263F43A"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F9D13B5"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Edward-Wakool:20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80A0142"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2DF4095"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9BD547E"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F5F40BD" w14:textId="77777777" w:rsidR="003A5A14" w:rsidRPr="003A5A14" w:rsidRDefault="003A5A14" w:rsidP="00645AC1">
            <w:pPr>
              <w:pStyle w:val="TableText"/>
              <w:spacing w:before="0" w:after="0"/>
              <w:jc w:val="center"/>
            </w:pPr>
          </w:p>
        </w:tc>
      </w:tr>
      <w:tr w:rsidR="003A5A14" w14:paraId="6484601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89BD4B6"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D3C0768"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Edward-Wakool:201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F510F4"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E9810F9"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ACFDA00"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EB3607" w14:textId="77777777" w:rsidR="003A5A14" w:rsidRPr="003A5A14" w:rsidRDefault="003A5A14" w:rsidP="00645AC1">
            <w:pPr>
              <w:pStyle w:val="TableText"/>
              <w:spacing w:before="0" w:after="0"/>
              <w:jc w:val="center"/>
            </w:pPr>
          </w:p>
        </w:tc>
      </w:tr>
      <w:tr w:rsidR="003A5A14" w14:paraId="49843FE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99AA4BD"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CAEBF6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7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6F0A21C"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887FD04"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4024B0F" w14:textId="77777777" w:rsidR="003A5A14" w:rsidRPr="003A5A14" w:rsidRDefault="003A5A14" w:rsidP="00645AC1">
            <w:pPr>
              <w:pStyle w:val="TableText"/>
              <w:spacing w:before="0" w:after="0"/>
              <w:jc w:val="right"/>
            </w:pPr>
            <w:r w:rsidRPr="003A5A14">
              <w:t>0.2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0658A9" w14:textId="77777777" w:rsidR="003A5A14" w:rsidRPr="003A5A14" w:rsidRDefault="003A5A14" w:rsidP="00645AC1">
            <w:pPr>
              <w:pStyle w:val="TableText"/>
              <w:spacing w:before="0" w:after="0"/>
              <w:jc w:val="center"/>
            </w:pPr>
          </w:p>
        </w:tc>
      </w:tr>
      <w:tr w:rsidR="003A5A14" w14:paraId="7FA63D1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BC535ED"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B2C80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7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0AF6810"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4381345" w14:textId="77777777" w:rsidR="003A5A14" w:rsidRPr="003A5A14" w:rsidRDefault="003A5A14" w:rsidP="00645AC1">
            <w:pPr>
              <w:pStyle w:val="TableText"/>
              <w:spacing w:before="0" w:after="0"/>
              <w:jc w:val="right"/>
            </w:pPr>
            <w:r w:rsidRPr="003A5A14">
              <w:t>-0.1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647EF72" w14:textId="77777777" w:rsidR="003A5A14" w:rsidRPr="003A5A14" w:rsidRDefault="003A5A14" w:rsidP="00645AC1">
            <w:pPr>
              <w:pStyle w:val="TableText"/>
              <w:spacing w:before="0" w:after="0"/>
              <w:jc w:val="right"/>
            </w:pPr>
            <w:r w:rsidRPr="003A5A14">
              <w:t>0.2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0B9B6CA" w14:textId="77777777" w:rsidR="003A5A14" w:rsidRPr="003A5A14" w:rsidRDefault="003A5A14" w:rsidP="00645AC1">
            <w:pPr>
              <w:pStyle w:val="TableText"/>
              <w:spacing w:before="0" w:after="0"/>
              <w:jc w:val="center"/>
            </w:pPr>
          </w:p>
        </w:tc>
      </w:tr>
      <w:tr w:rsidR="003A5A14" w14:paraId="785691D3"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887DFD9"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A3554F"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7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80C8A7F"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429F8F7"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940D280"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D8703C" w14:textId="77777777" w:rsidR="003A5A14" w:rsidRPr="003A5A14" w:rsidRDefault="003A5A14" w:rsidP="00645AC1">
            <w:pPr>
              <w:pStyle w:val="TableText"/>
              <w:spacing w:before="0" w:after="0"/>
              <w:jc w:val="center"/>
            </w:pPr>
          </w:p>
        </w:tc>
      </w:tr>
      <w:tr w:rsidR="003A5A14" w14:paraId="6E627EF3"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AEDA423"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9BE9519"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7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F6ADDBD"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1C966A9"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6745AC8"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CB6806" w14:textId="77777777" w:rsidR="003A5A14" w:rsidRPr="003A5A14" w:rsidRDefault="003A5A14" w:rsidP="00645AC1">
            <w:pPr>
              <w:pStyle w:val="TableText"/>
              <w:spacing w:before="0" w:after="0"/>
              <w:jc w:val="center"/>
            </w:pPr>
          </w:p>
        </w:tc>
      </w:tr>
      <w:tr w:rsidR="003A5A14" w14:paraId="58B28A0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50FFD1B"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16DC309"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7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ADFFC06"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DD43E28"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61656B"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D7C6819" w14:textId="77777777" w:rsidR="003A5A14" w:rsidRPr="003A5A14" w:rsidRDefault="003A5A14" w:rsidP="00645AC1">
            <w:pPr>
              <w:pStyle w:val="TableText"/>
              <w:spacing w:before="0" w:after="0"/>
              <w:jc w:val="center"/>
            </w:pPr>
          </w:p>
        </w:tc>
      </w:tr>
      <w:tr w:rsidR="003A5A14" w14:paraId="0C21CB2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7FB5051"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F44E5DB"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7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132BF67"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E598C8"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D22D346"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C0FFB1F" w14:textId="77777777" w:rsidR="003A5A14" w:rsidRPr="003A5A14" w:rsidRDefault="003A5A14" w:rsidP="00645AC1">
            <w:pPr>
              <w:pStyle w:val="TableText"/>
              <w:spacing w:before="0" w:after="0"/>
              <w:jc w:val="center"/>
            </w:pPr>
          </w:p>
        </w:tc>
      </w:tr>
      <w:tr w:rsidR="003A5A14" w14:paraId="5F05294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3F0CEBC"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37EAA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7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432A34C"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5AF7A26"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7EDA79F"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4451DC" w14:textId="77777777" w:rsidR="003A5A14" w:rsidRPr="003A5A14" w:rsidRDefault="003A5A14" w:rsidP="00645AC1">
            <w:pPr>
              <w:pStyle w:val="TableText"/>
              <w:spacing w:before="0" w:after="0"/>
              <w:jc w:val="center"/>
            </w:pPr>
          </w:p>
        </w:tc>
      </w:tr>
      <w:tr w:rsidR="003A5A14" w14:paraId="3BF1251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1D5145C"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7AE33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8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36B8DFE"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0334163"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9602CF6"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A9A379" w14:textId="77777777" w:rsidR="003A5A14" w:rsidRPr="003A5A14" w:rsidRDefault="003A5A14" w:rsidP="00645AC1">
            <w:pPr>
              <w:pStyle w:val="TableText"/>
              <w:spacing w:before="0" w:after="0"/>
              <w:jc w:val="center"/>
            </w:pPr>
          </w:p>
        </w:tc>
      </w:tr>
      <w:tr w:rsidR="003A5A14" w14:paraId="161B91C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694590F"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29447B"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8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E34E6B8"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E83F7FD"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7CD61E6"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D31AF37" w14:textId="77777777" w:rsidR="003A5A14" w:rsidRPr="003A5A14" w:rsidRDefault="003A5A14" w:rsidP="00645AC1">
            <w:pPr>
              <w:pStyle w:val="TableText"/>
              <w:spacing w:before="0" w:after="0"/>
              <w:jc w:val="center"/>
            </w:pPr>
          </w:p>
        </w:tc>
      </w:tr>
      <w:tr w:rsidR="003A5A14" w14:paraId="3560920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B7A8E46"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B0FDFB"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8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C0C44E7"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DBC06AB"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158A32A"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0786251" w14:textId="77777777" w:rsidR="003A5A14" w:rsidRPr="003A5A14" w:rsidRDefault="003A5A14" w:rsidP="00645AC1">
            <w:pPr>
              <w:pStyle w:val="TableText"/>
              <w:spacing w:before="0" w:after="0"/>
              <w:jc w:val="center"/>
            </w:pPr>
          </w:p>
        </w:tc>
      </w:tr>
      <w:tr w:rsidR="003A5A14" w14:paraId="28AB504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6D390EC"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D6B61BC"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8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B914563"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F1FA381"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BD08312"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414972" w14:textId="77777777" w:rsidR="003A5A14" w:rsidRPr="003A5A14" w:rsidRDefault="003A5A14" w:rsidP="00645AC1">
            <w:pPr>
              <w:pStyle w:val="TableText"/>
              <w:spacing w:before="0" w:after="0"/>
              <w:jc w:val="center"/>
            </w:pPr>
          </w:p>
        </w:tc>
      </w:tr>
      <w:tr w:rsidR="003A5A14" w14:paraId="475FDA5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6BF4565"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2D5E78B"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8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3208DA6"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2E6DE17"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DE2E874"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4FC8AA5" w14:textId="77777777" w:rsidR="003A5A14" w:rsidRPr="003A5A14" w:rsidRDefault="003A5A14" w:rsidP="00645AC1">
            <w:pPr>
              <w:pStyle w:val="TableText"/>
              <w:spacing w:before="0" w:after="0"/>
              <w:jc w:val="center"/>
            </w:pPr>
          </w:p>
        </w:tc>
      </w:tr>
      <w:tr w:rsidR="003A5A14" w14:paraId="718734B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7A0C98C"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60EB7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8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735BB0C"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355A995"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8577405"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E0ADB2E" w14:textId="77777777" w:rsidR="003A5A14" w:rsidRPr="003A5A14" w:rsidRDefault="003A5A14" w:rsidP="00645AC1">
            <w:pPr>
              <w:pStyle w:val="TableText"/>
              <w:spacing w:before="0" w:after="0"/>
              <w:jc w:val="center"/>
            </w:pPr>
          </w:p>
        </w:tc>
      </w:tr>
      <w:tr w:rsidR="003A5A14" w14:paraId="49F46614"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5799FD8"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5F6143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8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C712C6F"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CC2849A"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D65DF76"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3A91B4" w14:textId="77777777" w:rsidR="003A5A14" w:rsidRPr="003A5A14" w:rsidRDefault="003A5A14" w:rsidP="00645AC1">
            <w:pPr>
              <w:pStyle w:val="TableText"/>
              <w:spacing w:before="0" w:after="0"/>
              <w:jc w:val="center"/>
            </w:pPr>
          </w:p>
        </w:tc>
      </w:tr>
      <w:tr w:rsidR="003A5A14" w14:paraId="3FDEEA1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67F6E5B"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1B97DF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8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4232017"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292C947"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440881A"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B22916" w14:textId="77777777" w:rsidR="003A5A14" w:rsidRPr="003A5A14" w:rsidRDefault="003A5A14" w:rsidP="00645AC1">
            <w:pPr>
              <w:pStyle w:val="TableText"/>
              <w:spacing w:before="0" w:after="0"/>
              <w:jc w:val="center"/>
            </w:pPr>
          </w:p>
        </w:tc>
      </w:tr>
      <w:tr w:rsidR="003A5A14" w14:paraId="3133709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6AB8CE5"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48F127"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8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F583557"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6033215"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3A5239F"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547C5A" w14:textId="77777777" w:rsidR="003A5A14" w:rsidRPr="003A5A14" w:rsidRDefault="003A5A14" w:rsidP="00645AC1">
            <w:pPr>
              <w:pStyle w:val="TableText"/>
              <w:spacing w:before="0" w:after="0"/>
              <w:jc w:val="center"/>
            </w:pPr>
          </w:p>
        </w:tc>
      </w:tr>
      <w:tr w:rsidR="003A5A14" w14:paraId="2C28819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3D8D2E3"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01F166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8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3AB08EB"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381EC41" w14:textId="77777777" w:rsidR="003A5A14" w:rsidRPr="003A5A14" w:rsidRDefault="003A5A14" w:rsidP="00645AC1">
            <w:pPr>
              <w:pStyle w:val="TableText"/>
              <w:spacing w:before="0" w:after="0"/>
              <w:jc w:val="right"/>
            </w:pPr>
            <w:r w:rsidRPr="003A5A14">
              <w:t>-0.2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A51230C"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5BA6E5C" w14:textId="77777777" w:rsidR="003A5A14" w:rsidRPr="003A5A14" w:rsidRDefault="003A5A14" w:rsidP="00645AC1">
            <w:pPr>
              <w:pStyle w:val="TableText"/>
              <w:spacing w:before="0" w:after="0"/>
              <w:jc w:val="center"/>
            </w:pPr>
          </w:p>
        </w:tc>
      </w:tr>
      <w:tr w:rsidR="003A5A14" w14:paraId="4783077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3EDA409"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EBA91D5"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9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6798ACB"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FCE7598"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E823EFC"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5B6F934" w14:textId="77777777" w:rsidR="003A5A14" w:rsidRPr="003A5A14" w:rsidRDefault="003A5A14" w:rsidP="00645AC1">
            <w:pPr>
              <w:pStyle w:val="TableText"/>
              <w:spacing w:before="0" w:after="0"/>
              <w:jc w:val="center"/>
            </w:pPr>
          </w:p>
        </w:tc>
      </w:tr>
      <w:tr w:rsidR="003A5A14" w14:paraId="66F8048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42AE261"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C3B62C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9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D494756"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F425607"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EEB35B1"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779766" w14:textId="77777777" w:rsidR="003A5A14" w:rsidRPr="003A5A14" w:rsidRDefault="003A5A14" w:rsidP="00645AC1">
            <w:pPr>
              <w:pStyle w:val="TableText"/>
              <w:spacing w:before="0" w:after="0"/>
              <w:jc w:val="center"/>
            </w:pPr>
          </w:p>
        </w:tc>
      </w:tr>
      <w:tr w:rsidR="003A5A14" w14:paraId="37348F7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252C6F3"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CA6FB1F"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9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CFC997F"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19987B0"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9F729CD"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0B8686" w14:textId="77777777" w:rsidR="003A5A14" w:rsidRPr="003A5A14" w:rsidRDefault="003A5A14" w:rsidP="00645AC1">
            <w:pPr>
              <w:pStyle w:val="TableText"/>
              <w:spacing w:before="0" w:after="0"/>
              <w:jc w:val="center"/>
            </w:pPr>
          </w:p>
        </w:tc>
      </w:tr>
      <w:tr w:rsidR="003A5A14" w14:paraId="4F543564"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210A952"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3CAEFF"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9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7121806"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C30582C"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5B38073"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53AE58" w14:textId="77777777" w:rsidR="003A5A14" w:rsidRPr="003A5A14" w:rsidRDefault="003A5A14" w:rsidP="00645AC1">
            <w:pPr>
              <w:pStyle w:val="TableText"/>
              <w:spacing w:before="0" w:after="0"/>
              <w:jc w:val="center"/>
            </w:pPr>
          </w:p>
        </w:tc>
      </w:tr>
      <w:tr w:rsidR="003A5A14" w14:paraId="6C76B76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84BFA9A"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5D9A69C"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9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9D97F24"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7EF8B6E"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BC4BE79"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5CBF4AF" w14:textId="77777777" w:rsidR="003A5A14" w:rsidRPr="003A5A14" w:rsidRDefault="003A5A14" w:rsidP="00645AC1">
            <w:pPr>
              <w:pStyle w:val="TableText"/>
              <w:spacing w:before="0" w:after="0"/>
              <w:jc w:val="center"/>
            </w:pPr>
          </w:p>
        </w:tc>
      </w:tr>
      <w:tr w:rsidR="003A5A14" w14:paraId="5F790E6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E89D141"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2D6069"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9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FD88604"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09A3A8C"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7C4C057"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21374EB" w14:textId="77777777" w:rsidR="003A5A14" w:rsidRPr="003A5A14" w:rsidRDefault="003A5A14" w:rsidP="00645AC1">
            <w:pPr>
              <w:pStyle w:val="TableText"/>
              <w:spacing w:before="0" w:after="0"/>
              <w:jc w:val="center"/>
            </w:pPr>
          </w:p>
        </w:tc>
      </w:tr>
      <w:tr w:rsidR="003A5A14" w14:paraId="7BF7D01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717EEE8"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352CA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9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EFDB0A5"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56E7E76"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AF64A83"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954EAA" w14:textId="77777777" w:rsidR="003A5A14" w:rsidRPr="003A5A14" w:rsidRDefault="003A5A14" w:rsidP="00645AC1">
            <w:pPr>
              <w:pStyle w:val="TableText"/>
              <w:spacing w:before="0" w:after="0"/>
              <w:jc w:val="center"/>
            </w:pPr>
          </w:p>
        </w:tc>
      </w:tr>
      <w:tr w:rsidR="003A5A14" w14:paraId="58CA50F4"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30926BF"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12065A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9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2E85950"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6B71AE4"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98F8BF2"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2F8AB24" w14:textId="77777777" w:rsidR="003A5A14" w:rsidRPr="003A5A14" w:rsidRDefault="003A5A14" w:rsidP="00645AC1">
            <w:pPr>
              <w:pStyle w:val="TableText"/>
              <w:spacing w:before="0" w:after="0"/>
              <w:jc w:val="center"/>
            </w:pPr>
          </w:p>
        </w:tc>
      </w:tr>
      <w:tr w:rsidR="003A5A14" w14:paraId="2979D23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7CE3A4E"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9F761C"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9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982FDB7"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14C44C0"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5F6497A" w14:textId="77777777" w:rsidR="003A5A14" w:rsidRPr="003A5A14" w:rsidRDefault="003A5A14" w:rsidP="00645AC1">
            <w:pPr>
              <w:pStyle w:val="TableText"/>
              <w:spacing w:before="0" w:after="0"/>
              <w:jc w:val="right"/>
            </w:pPr>
            <w:r w:rsidRPr="003A5A14">
              <w:t>0.1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6D8AFC" w14:textId="77777777" w:rsidR="003A5A14" w:rsidRPr="003A5A14" w:rsidRDefault="003A5A14" w:rsidP="00645AC1">
            <w:pPr>
              <w:pStyle w:val="TableText"/>
              <w:spacing w:before="0" w:after="0"/>
              <w:jc w:val="center"/>
            </w:pPr>
          </w:p>
        </w:tc>
      </w:tr>
      <w:tr w:rsidR="003A5A14" w14:paraId="3CBD128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1A47AE7"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E0BC73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199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4E62D8B"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D6E1FE9"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4CB157F"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E0479AF" w14:textId="77777777" w:rsidR="003A5A14" w:rsidRPr="003A5A14" w:rsidRDefault="003A5A14" w:rsidP="00645AC1">
            <w:pPr>
              <w:pStyle w:val="TableText"/>
              <w:spacing w:before="0" w:after="0"/>
              <w:jc w:val="center"/>
            </w:pPr>
          </w:p>
        </w:tc>
      </w:tr>
      <w:tr w:rsidR="003A5A14" w14:paraId="4043718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5B40116"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59A54D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CB50674"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7C58E3F"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0EED557"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57B24E6" w14:textId="77777777" w:rsidR="003A5A14" w:rsidRPr="003A5A14" w:rsidRDefault="003A5A14" w:rsidP="00645AC1">
            <w:pPr>
              <w:pStyle w:val="TableText"/>
              <w:spacing w:before="0" w:after="0"/>
              <w:jc w:val="center"/>
            </w:pPr>
          </w:p>
        </w:tc>
      </w:tr>
      <w:tr w:rsidR="003A5A14" w14:paraId="7EE05CC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63C88AC"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5428B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6A9F208"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0B6EDAE"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4C8FEB4"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E03F11" w14:textId="77777777" w:rsidR="003A5A14" w:rsidRPr="003A5A14" w:rsidRDefault="003A5A14" w:rsidP="00645AC1">
            <w:pPr>
              <w:pStyle w:val="TableText"/>
              <w:spacing w:before="0" w:after="0"/>
              <w:jc w:val="center"/>
            </w:pPr>
          </w:p>
        </w:tc>
      </w:tr>
      <w:tr w:rsidR="003A5A14" w14:paraId="63B011B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06F084C"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E9E3DF3"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0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7BB828C"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F8C0495"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998AC29" w14:textId="77777777" w:rsidR="003A5A14" w:rsidRPr="003A5A14" w:rsidRDefault="003A5A14" w:rsidP="00645AC1">
            <w:pPr>
              <w:pStyle w:val="TableText"/>
              <w:spacing w:before="0" w:after="0"/>
              <w:jc w:val="right"/>
            </w:pPr>
            <w:r w:rsidRPr="003A5A14">
              <w:t>0.1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111672E" w14:textId="77777777" w:rsidR="003A5A14" w:rsidRPr="003A5A14" w:rsidRDefault="003A5A14" w:rsidP="00645AC1">
            <w:pPr>
              <w:pStyle w:val="TableText"/>
              <w:spacing w:before="0" w:after="0"/>
              <w:jc w:val="center"/>
            </w:pPr>
          </w:p>
        </w:tc>
      </w:tr>
      <w:tr w:rsidR="003A5A14" w14:paraId="538A84A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F8DBC59"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B7F92F3"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0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8354E6A"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00E260E"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9D6AFFF"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C2A7300" w14:textId="77777777" w:rsidR="003A5A14" w:rsidRPr="003A5A14" w:rsidRDefault="003A5A14" w:rsidP="00645AC1">
            <w:pPr>
              <w:pStyle w:val="TableText"/>
              <w:spacing w:before="0" w:after="0"/>
              <w:jc w:val="center"/>
            </w:pPr>
          </w:p>
        </w:tc>
      </w:tr>
      <w:tr w:rsidR="003A5A14" w14:paraId="0FC0FDE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26909CC"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A98B9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D5BCC7D"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5C0923B"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7B6AB77"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5DCB963" w14:textId="77777777" w:rsidR="003A5A14" w:rsidRPr="003A5A14" w:rsidRDefault="003A5A14" w:rsidP="00645AC1">
            <w:pPr>
              <w:pStyle w:val="TableText"/>
              <w:spacing w:before="0" w:after="0"/>
              <w:jc w:val="center"/>
            </w:pPr>
          </w:p>
        </w:tc>
      </w:tr>
      <w:tr w:rsidR="003A5A14" w14:paraId="7697304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70AD9FD"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59978C"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617D17E"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ACC9D60"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6BE341C"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9E1CD8B" w14:textId="77777777" w:rsidR="003A5A14" w:rsidRPr="003A5A14" w:rsidRDefault="003A5A14" w:rsidP="00645AC1">
            <w:pPr>
              <w:pStyle w:val="TableText"/>
              <w:spacing w:before="0" w:after="0"/>
              <w:jc w:val="center"/>
            </w:pPr>
          </w:p>
        </w:tc>
      </w:tr>
      <w:tr w:rsidR="003A5A14" w14:paraId="4E017763"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4722676"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A3A5848"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B598CB5"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577F1B0"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57FE98B" w14:textId="77777777" w:rsidR="003A5A14" w:rsidRPr="003A5A14" w:rsidRDefault="003A5A14" w:rsidP="00645AC1">
            <w:pPr>
              <w:pStyle w:val="TableText"/>
              <w:spacing w:before="0" w:after="0"/>
              <w:jc w:val="right"/>
            </w:pPr>
            <w:r w:rsidRPr="003A5A14">
              <w:t>0.24</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72F55F5" w14:textId="77777777" w:rsidR="003A5A14" w:rsidRPr="003A5A14" w:rsidRDefault="003A5A14" w:rsidP="00645AC1">
            <w:pPr>
              <w:pStyle w:val="TableText"/>
              <w:spacing w:before="0" w:after="0"/>
              <w:jc w:val="center"/>
            </w:pPr>
          </w:p>
        </w:tc>
      </w:tr>
      <w:tr w:rsidR="003A5A14" w14:paraId="7BF40A4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E860361"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3C63D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5CE6959"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AAC510D" w14:textId="77777777" w:rsidR="003A5A14" w:rsidRPr="003A5A14" w:rsidRDefault="003A5A14" w:rsidP="00645AC1">
            <w:pPr>
              <w:pStyle w:val="TableText"/>
              <w:spacing w:before="0" w:after="0"/>
              <w:jc w:val="right"/>
            </w:pPr>
            <w:r w:rsidRPr="003A5A14">
              <w:t>-0.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FAE31C5"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8B8286F" w14:textId="77777777" w:rsidR="003A5A14" w:rsidRPr="003A5A14" w:rsidRDefault="003A5A14" w:rsidP="00645AC1">
            <w:pPr>
              <w:pStyle w:val="TableText"/>
              <w:spacing w:before="0" w:after="0"/>
              <w:jc w:val="center"/>
            </w:pPr>
          </w:p>
        </w:tc>
      </w:tr>
      <w:tr w:rsidR="003A5A14" w14:paraId="1C6079C4"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F62BEE3"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A41D10C"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9FD973F"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0A01638" w14:textId="77777777" w:rsidR="003A5A14" w:rsidRPr="003A5A14" w:rsidRDefault="003A5A14" w:rsidP="00645AC1">
            <w:pPr>
              <w:pStyle w:val="TableText"/>
              <w:spacing w:before="0" w:after="0"/>
              <w:jc w:val="right"/>
            </w:pPr>
            <w:r w:rsidRPr="003A5A14">
              <w:t>-0.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8811D04" w14:textId="77777777" w:rsidR="003A5A14" w:rsidRPr="003A5A14" w:rsidRDefault="003A5A14" w:rsidP="00645AC1">
            <w:pPr>
              <w:pStyle w:val="TableText"/>
              <w:spacing w:before="0" w:after="0"/>
              <w:jc w:val="right"/>
            </w:pPr>
            <w:r w:rsidRPr="003A5A14">
              <w:t>0.2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C42DE8C" w14:textId="77777777" w:rsidR="003A5A14" w:rsidRPr="003A5A14" w:rsidRDefault="003A5A14" w:rsidP="00645AC1">
            <w:pPr>
              <w:pStyle w:val="TableText"/>
              <w:spacing w:before="0" w:after="0"/>
              <w:jc w:val="center"/>
            </w:pPr>
          </w:p>
        </w:tc>
      </w:tr>
      <w:tr w:rsidR="003A5A14" w14:paraId="7060070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047DECA"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3A8E99"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0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17D6BA9"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397FFB9"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93A2110"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13603E" w14:textId="77777777" w:rsidR="003A5A14" w:rsidRPr="003A5A14" w:rsidRDefault="003A5A14" w:rsidP="00645AC1">
            <w:pPr>
              <w:pStyle w:val="TableText"/>
              <w:spacing w:before="0" w:after="0"/>
              <w:jc w:val="center"/>
            </w:pPr>
          </w:p>
        </w:tc>
      </w:tr>
      <w:tr w:rsidR="003A5A14" w14:paraId="4BF71C2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8BA871C"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DE007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DC466B0"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2A45437" w14:textId="77777777" w:rsidR="003A5A14" w:rsidRPr="003A5A14" w:rsidRDefault="003A5A14" w:rsidP="00645AC1">
            <w:pPr>
              <w:pStyle w:val="TableText"/>
              <w:spacing w:before="0" w:after="0"/>
              <w:jc w:val="right"/>
            </w:pPr>
            <w:r w:rsidRPr="003A5A14">
              <w:t>-0.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53F997F" w14:textId="77777777" w:rsidR="003A5A14" w:rsidRPr="003A5A14" w:rsidRDefault="003A5A14" w:rsidP="00645AC1">
            <w:pPr>
              <w:pStyle w:val="TableText"/>
              <w:spacing w:before="0" w:after="0"/>
              <w:jc w:val="right"/>
            </w:pPr>
            <w:r w:rsidRPr="003A5A14">
              <w:t>0.2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3F07CF8" w14:textId="77777777" w:rsidR="003A5A14" w:rsidRPr="003A5A14" w:rsidRDefault="003A5A14" w:rsidP="00645AC1">
            <w:pPr>
              <w:pStyle w:val="TableText"/>
              <w:spacing w:before="0" w:after="0"/>
              <w:jc w:val="center"/>
            </w:pPr>
          </w:p>
        </w:tc>
      </w:tr>
      <w:tr w:rsidR="003A5A14" w14:paraId="281AC2D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6B9EEB5"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07545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1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23A9AF8"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D57D304"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D471FC2"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C9A577A" w14:textId="77777777" w:rsidR="003A5A14" w:rsidRPr="003A5A14" w:rsidRDefault="003A5A14" w:rsidP="00645AC1">
            <w:pPr>
              <w:pStyle w:val="TableText"/>
              <w:spacing w:before="0" w:after="0"/>
              <w:jc w:val="center"/>
            </w:pPr>
          </w:p>
        </w:tc>
      </w:tr>
      <w:tr w:rsidR="003A5A14" w14:paraId="2C4B8BD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BF8C6C2"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EDC4CF"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1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9A42C37"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A410CDB"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C96DCFD"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A8AEED" w14:textId="77777777" w:rsidR="003A5A14" w:rsidRPr="003A5A14" w:rsidRDefault="003A5A14" w:rsidP="00645AC1">
            <w:pPr>
              <w:pStyle w:val="TableText"/>
              <w:spacing w:before="0" w:after="0"/>
              <w:jc w:val="center"/>
            </w:pPr>
          </w:p>
        </w:tc>
      </w:tr>
      <w:tr w:rsidR="003A5A14" w14:paraId="45A45C3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3BF381E"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D8C96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1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CB2C9C8"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1F3F04C"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6566A01"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C2D6C67" w14:textId="77777777" w:rsidR="003A5A14" w:rsidRPr="003A5A14" w:rsidRDefault="003A5A14" w:rsidP="00645AC1">
            <w:pPr>
              <w:pStyle w:val="TableText"/>
              <w:spacing w:before="0" w:after="0"/>
              <w:jc w:val="center"/>
            </w:pPr>
          </w:p>
        </w:tc>
      </w:tr>
      <w:tr w:rsidR="003A5A14" w14:paraId="1295448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1E63B9D"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889B6C7"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1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635A15E"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7C9261"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0085734"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B060FB4" w14:textId="77777777" w:rsidR="003A5A14" w:rsidRPr="003A5A14" w:rsidRDefault="003A5A14" w:rsidP="00645AC1">
            <w:pPr>
              <w:pStyle w:val="TableText"/>
              <w:spacing w:before="0" w:after="0"/>
              <w:jc w:val="center"/>
            </w:pPr>
          </w:p>
        </w:tc>
      </w:tr>
      <w:tr w:rsidR="003A5A14" w14:paraId="0D2790E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E4A5C28"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5BE3AC8"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7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DE1D2BD"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B5E6C75"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073AF81"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20AA06" w14:textId="77777777" w:rsidR="003A5A14" w:rsidRPr="003A5A14" w:rsidRDefault="003A5A14" w:rsidP="00645AC1">
            <w:pPr>
              <w:pStyle w:val="TableText"/>
              <w:spacing w:before="0" w:after="0"/>
              <w:jc w:val="center"/>
            </w:pPr>
          </w:p>
        </w:tc>
      </w:tr>
      <w:tr w:rsidR="003A5A14" w14:paraId="6FFF293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A095021"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253B93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7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0F52170"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71090D6"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1916910" w14:textId="77777777" w:rsidR="003A5A14" w:rsidRPr="003A5A14" w:rsidRDefault="003A5A14" w:rsidP="00645AC1">
            <w:pPr>
              <w:pStyle w:val="TableText"/>
              <w:spacing w:before="0" w:after="0"/>
              <w:jc w:val="right"/>
            </w:pPr>
            <w:r w:rsidRPr="003A5A14">
              <w:t>0.2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786673" w14:textId="77777777" w:rsidR="003A5A14" w:rsidRPr="003A5A14" w:rsidRDefault="003A5A14" w:rsidP="00645AC1">
            <w:pPr>
              <w:pStyle w:val="TableText"/>
              <w:spacing w:before="0" w:after="0"/>
              <w:jc w:val="center"/>
            </w:pPr>
          </w:p>
        </w:tc>
      </w:tr>
      <w:tr w:rsidR="003A5A14" w14:paraId="45CA6DA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9F62FCE"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494BCC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7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91A7742"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75DE076"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77905A0"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D9C795" w14:textId="77777777" w:rsidR="003A5A14" w:rsidRPr="003A5A14" w:rsidRDefault="003A5A14" w:rsidP="00645AC1">
            <w:pPr>
              <w:pStyle w:val="TableText"/>
              <w:spacing w:before="0" w:after="0"/>
              <w:jc w:val="center"/>
            </w:pPr>
          </w:p>
        </w:tc>
      </w:tr>
      <w:tr w:rsidR="003A5A14" w14:paraId="52C0D334"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A9C2A1B"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40809D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7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36DE775"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A551406" w14:textId="77777777" w:rsidR="003A5A14" w:rsidRPr="003A5A14" w:rsidRDefault="003A5A14" w:rsidP="00645AC1">
            <w:pPr>
              <w:pStyle w:val="TableText"/>
              <w:spacing w:before="0" w:after="0"/>
              <w:jc w:val="right"/>
            </w:pPr>
            <w:r w:rsidRPr="003A5A14">
              <w:t>-0.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CEDFD94"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25D09C" w14:textId="77777777" w:rsidR="003A5A14" w:rsidRPr="003A5A14" w:rsidRDefault="003A5A14" w:rsidP="00645AC1">
            <w:pPr>
              <w:pStyle w:val="TableText"/>
              <w:spacing w:before="0" w:after="0"/>
              <w:jc w:val="center"/>
            </w:pPr>
          </w:p>
        </w:tc>
      </w:tr>
      <w:tr w:rsidR="003A5A14" w14:paraId="3DDB764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35E1FEB"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CFB4993"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7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F423FA8"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B90CCCC" w14:textId="77777777" w:rsidR="003A5A14" w:rsidRPr="003A5A14" w:rsidRDefault="003A5A14" w:rsidP="00645AC1">
            <w:pPr>
              <w:pStyle w:val="TableText"/>
              <w:spacing w:before="0" w:after="0"/>
              <w:jc w:val="right"/>
            </w:pPr>
            <w:r w:rsidRPr="003A5A14">
              <w:t>-0.2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D0D93DE"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CEE5263" w14:textId="77777777" w:rsidR="003A5A14" w:rsidRPr="003A5A14" w:rsidRDefault="003A5A14" w:rsidP="00645AC1">
            <w:pPr>
              <w:pStyle w:val="TableText"/>
              <w:spacing w:before="0" w:after="0"/>
              <w:jc w:val="center"/>
            </w:pPr>
          </w:p>
        </w:tc>
      </w:tr>
      <w:tr w:rsidR="003A5A14" w14:paraId="5567FE7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7D8D4C2"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66D317"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7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7BD1789"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C3CB81E"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70061A"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4A6FDEB" w14:textId="77777777" w:rsidR="003A5A14" w:rsidRPr="003A5A14" w:rsidRDefault="003A5A14" w:rsidP="00645AC1">
            <w:pPr>
              <w:pStyle w:val="TableText"/>
              <w:spacing w:before="0" w:after="0"/>
              <w:jc w:val="center"/>
            </w:pPr>
          </w:p>
        </w:tc>
      </w:tr>
      <w:tr w:rsidR="003A5A14" w14:paraId="59A2B23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229730A"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B2F2A37"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7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B7342E5"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FDA0689"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A398A36"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C782EA7" w14:textId="77777777" w:rsidR="003A5A14" w:rsidRPr="003A5A14" w:rsidRDefault="003A5A14" w:rsidP="00645AC1">
            <w:pPr>
              <w:pStyle w:val="TableText"/>
              <w:spacing w:before="0" w:after="0"/>
              <w:jc w:val="center"/>
            </w:pPr>
          </w:p>
        </w:tc>
      </w:tr>
      <w:tr w:rsidR="003A5A14" w14:paraId="18BC11F4"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6609E5B"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3A8110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8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1A313A4"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8352E0E"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B34A0C1"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080BDD" w14:textId="77777777" w:rsidR="003A5A14" w:rsidRPr="003A5A14" w:rsidRDefault="003A5A14" w:rsidP="00645AC1">
            <w:pPr>
              <w:pStyle w:val="TableText"/>
              <w:spacing w:before="0" w:after="0"/>
              <w:jc w:val="center"/>
            </w:pPr>
          </w:p>
        </w:tc>
      </w:tr>
      <w:tr w:rsidR="003A5A14" w14:paraId="63AFD174"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E3449DB"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0237D1"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8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B2434EE"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70F466F"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00DDE1A"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F0E53BF" w14:textId="77777777" w:rsidR="003A5A14" w:rsidRPr="003A5A14" w:rsidRDefault="003A5A14" w:rsidP="00645AC1">
            <w:pPr>
              <w:pStyle w:val="TableText"/>
              <w:spacing w:before="0" w:after="0"/>
              <w:jc w:val="center"/>
            </w:pPr>
          </w:p>
        </w:tc>
      </w:tr>
      <w:tr w:rsidR="003A5A14" w14:paraId="26B3772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3FFEE93"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C70821A"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8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33BED4C"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D0B4BE2"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56AFDAF"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9301A8" w14:textId="77777777" w:rsidR="003A5A14" w:rsidRPr="003A5A14" w:rsidRDefault="003A5A14" w:rsidP="00645AC1">
            <w:pPr>
              <w:pStyle w:val="TableText"/>
              <w:spacing w:before="0" w:after="0"/>
              <w:jc w:val="center"/>
            </w:pPr>
          </w:p>
        </w:tc>
      </w:tr>
      <w:tr w:rsidR="003A5A14" w14:paraId="4FEA6DB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C7AE7DD"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1DEB11"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8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CFC696"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E025969"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B2CE0B8"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3B5C8EF" w14:textId="77777777" w:rsidR="003A5A14" w:rsidRPr="003A5A14" w:rsidRDefault="003A5A14" w:rsidP="00645AC1">
            <w:pPr>
              <w:pStyle w:val="TableText"/>
              <w:spacing w:before="0" w:after="0"/>
              <w:jc w:val="center"/>
            </w:pPr>
          </w:p>
        </w:tc>
      </w:tr>
      <w:tr w:rsidR="003A5A14" w14:paraId="250EC42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3F848E2"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10C245"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8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8F9A570"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C4C8165"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E0CD303"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07F355" w14:textId="77777777" w:rsidR="003A5A14" w:rsidRPr="003A5A14" w:rsidRDefault="003A5A14" w:rsidP="00645AC1">
            <w:pPr>
              <w:pStyle w:val="TableText"/>
              <w:spacing w:before="0" w:after="0"/>
              <w:jc w:val="center"/>
            </w:pPr>
          </w:p>
        </w:tc>
      </w:tr>
      <w:tr w:rsidR="003A5A14" w14:paraId="30B15C1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8AE6DA1"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B07B0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8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B6D7916"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1CB3941" w14:textId="77777777" w:rsidR="003A5A14" w:rsidRPr="003A5A14" w:rsidRDefault="003A5A14" w:rsidP="00645AC1">
            <w:pPr>
              <w:pStyle w:val="TableText"/>
              <w:spacing w:before="0" w:after="0"/>
              <w:jc w:val="right"/>
            </w:pPr>
            <w:r w:rsidRPr="003A5A14">
              <w:t>-0.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C603A8C"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B2CEB8" w14:textId="77777777" w:rsidR="003A5A14" w:rsidRPr="003A5A14" w:rsidRDefault="003A5A14" w:rsidP="00645AC1">
            <w:pPr>
              <w:pStyle w:val="TableText"/>
              <w:spacing w:before="0" w:after="0"/>
              <w:jc w:val="center"/>
            </w:pPr>
          </w:p>
        </w:tc>
      </w:tr>
      <w:tr w:rsidR="003A5A14" w14:paraId="40A4A9F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20C5437"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E0775C1"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8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F3D5AA9"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FCBCE4D"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8B62FB3"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050A3B1" w14:textId="77777777" w:rsidR="003A5A14" w:rsidRPr="003A5A14" w:rsidRDefault="003A5A14" w:rsidP="00645AC1">
            <w:pPr>
              <w:pStyle w:val="TableText"/>
              <w:spacing w:before="0" w:after="0"/>
              <w:jc w:val="center"/>
            </w:pPr>
          </w:p>
        </w:tc>
      </w:tr>
      <w:tr w:rsidR="003A5A14" w14:paraId="2DF6CB1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18A9EB2"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F6F233"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8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5B658B4"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F75EAD9"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9BF719C"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761B00" w14:textId="77777777" w:rsidR="003A5A14" w:rsidRPr="003A5A14" w:rsidRDefault="003A5A14" w:rsidP="00645AC1">
            <w:pPr>
              <w:pStyle w:val="TableText"/>
              <w:spacing w:before="0" w:after="0"/>
              <w:jc w:val="center"/>
            </w:pPr>
          </w:p>
        </w:tc>
      </w:tr>
      <w:tr w:rsidR="003A5A14" w14:paraId="3F02321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E41E0B8"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56AC9E"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8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828DE98"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F06C14" w14:textId="77777777" w:rsidR="003A5A14" w:rsidRPr="003A5A14" w:rsidRDefault="003A5A14" w:rsidP="00645AC1">
            <w:pPr>
              <w:pStyle w:val="TableText"/>
              <w:spacing w:before="0" w:after="0"/>
              <w:jc w:val="right"/>
            </w:pPr>
            <w:r w:rsidRPr="003A5A14">
              <w:t>-0.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C6EDC3C"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403C0A5" w14:textId="77777777" w:rsidR="003A5A14" w:rsidRPr="003A5A14" w:rsidRDefault="003A5A14" w:rsidP="00645AC1">
            <w:pPr>
              <w:pStyle w:val="TableText"/>
              <w:spacing w:before="0" w:after="0"/>
              <w:jc w:val="center"/>
            </w:pPr>
          </w:p>
        </w:tc>
      </w:tr>
      <w:tr w:rsidR="003A5A14" w14:paraId="0A6E443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8F4DA1C"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60234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8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73598EE"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E38C943" w14:textId="77777777" w:rsidR="003A5A14" w:rsidRPr="003A5A14" w:rsidRDefault="003A5A14" w:rsidP="00645AC1">
            <w:pPr>
              <w:pStyle w:val="TableText"/>
              <w:spacing w:before="0" w:after="0"/>
              <w:jc w:val="right"/>
            </w:pPr>
            <w:r w:rsidRPr="003A5A14">
              <w:t>-0.2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38DF145"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6DCD6B" w14:textId="77777777" w:rsidR="003A5A14" w:rsidRPr="003A5A14" w:rsidRDefault="003A5A14" w:rsidP="00645AC1">
            <w:pPr>
              <w:pStyle w:val="TableText"/>
              <w:spacing w:before="0" w:after="0"/>
              <w:jc w:val="center"/>
            </w:pPr>
          </w:p>
        </w:tc>
      </w:tr>
      <w:tr w:rsidR="003A5A14" w14:paraId="2528255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89C0B1B"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562D67C"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9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BCB3E6B"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F2673E0"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1382C86"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10C37B" w14:textId="77777777" w:rsidR="003A5A14" w:rsidRPr="003A5A14" w:rsidRDefault="003A5A14" w:rsidP="00645AC1">
            <w:pPr>
              <w:pStyle w:val="TableText"/>
              <w:spacing w:before="0" w:after="0"/>
              <w:jc w:val="center"/>
            </w:pPr>
          </w:p>
        </w:tc>
      </w:tr>
      <w:tr w:rsidR="003A5A14" w14:paraId="42C3ABE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E097E8E"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48F909"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9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38693E0"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CE3EEC3"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F4B8862"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FBBCD66" w14:textId="77777777" w:rsidR="003A5A14" w:rsidRPr="003A5A14" w:rsidRDefault="003A5A14" w:rsidP="00645AC1">
            <w:pPr>
              <w:pStyle w:val="TableText"/>
              <w:spacing w:before="0" w:after="0"/>
              <w:jc w:val="center"/>
            </w:pPr>
          </w:p>
        </w:tc>
      </w:tr>
      <w:tr w:rsidR="003A5A14" w14:paraId="452A707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3398947"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543A7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9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753C09F"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311620F" w14:textId="77777777" w:rsidR="003A5A14" w:rsidRPr="003A5A14" w:rsidRDefault="003A5A14" w:rsidP="00645AC1">
            <w:pPr>
              <w:pStyle w:val="TableText"/>
              <w:spacing w:before="0" w:after="0"/>
              <w:jc w:val="right"/>
            </w:pPr>
            <w:r w:rsidRPr="003A5A14">
              <w:t>-0.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CEBD288"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DF8999F" w14:textId="77777777" w:rsidR="003A5A14" w:rsidRPr="003A5A14" w:rsidRDefault="003A5A14" w:rsidP="00645AC1">
            <w:pPr>
              <w:pStyle w:val="TableText"/>
              <w:spacing w:before="0" w:after="0"/>
              <w:jc w:val="center"/>
            </w:pPr>
          </w:p>
        </w:tc>
      </w:tr>
      <w:tr w:rsidR="003A5A14" w14:paraId="6C7FA07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A6C8EBF"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1ACFE98"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9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4AFD275"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8297FAF"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B144AB9"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834F21" w14:textId="77777777" w:rsidR="003A5A14" w:rsidRPr="003A5A14" w:rsidRDefault="003A5A14" w:rsidP="00645AC1">
            <w:pPr>
              <w:pStyle w:val="TableText"/>
              <w:spacing w:before="0" w:after="0"/>
              <w:jc w:val="center"/>
            </w:pPr>
          </w:p>
        </w:tc>
      </w:tr>
      <w:tr w:rsidR="003A5A14" w14:paraId="7F5A760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43D5E4F"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57E0BA"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9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3552C38"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58E225B"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8C8D7E0"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C0E658B" w14:textId="77777777" w:rsidR="003A5A14" w:rsidRPr="003A5A14" w:rsidRDefault="003A5A14" w:rsidP="00645AC1">
            <w:pPr>
              <w:pStyle w:val="TableText"/>
              <w:spacing w:before="0" w:after="0"/>
              <w:jc w:val="center"/>
            </w:pPr>
          </w:p>
        </w:tc>
      </w:tr>
      <w:tr w:rsidR="003A5A14" w14:paraId="3C5F604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0B2FA15"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D30E95F"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9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875B102"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6148F38"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DC703A0"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E2F861" w14:textId="77777777" w:rsidR="003A5A14" w:rsidRPr="003A5A14" w:rsidRDefault="003A5A14" w:rsidP="00645AC1">
            <w:pPr>
              <w:pStyle w:val="TableText"/>
              <w:spacing w:before="0" w:after="0"/>
              <w:jc w:val="center"/>
            </w:pPr>
          </w:p>
        </w:tc>
      </w:tr>
      <w:tr w:rsidR="003A5A14" w14:paraId="19FAB06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C1DDEB8"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F61A6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9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C5FA7ED"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CBA0603"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78595E7"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AD49F94" w14:textId="77777777" w:rsidR="003A5A14" w:rsidRPr="003A5A14" w:rsidRDefault="003A5A14" w:rsidP="00645AC1">
            <w:pPr>
              <w:pStyle w:val="TableText"/>
              <w:spacing w:before="0" w:after="0"/>
              <w:jc w:val="center"/>
            </w:pPr>
          </w:p>
        </w:tc>
      </w:tr>
      <w:tr w:rsidR="003A5A14" w14:paraId="4597CAD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FB249D7"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5C7A1AA"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9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691A117"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BDDE13F"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A170B52"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11A3608" w14:textId="77777777" w:rsidR="003A5A14" w:rsidRPr="003A5A14" w:rsidRDefault="003A5A14" w:rsidP="00645AC1">
            <w:pPr>
              <w:pStyle w:val="TableText"/>
              <w:spacing w:before="0" w:after="0"/>
              <w:jc w:val="center"/>
            </w:pPr>
          </w:p>
        </w:tc>
      </w:tr>
      <w:tr w:rsidR="003A5A14" w14:paraId="323C9A4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032A90A"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28BE03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9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B247F82"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23C718C"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3DCE119"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BB462BC" w14:textId="77777777" w:rsidR="003A5A14" w:rsidRPr="003A5A14" w:rsidRDefault="003A5A14" w:rsidP="00645AC1">
            <w:pPr>
              <w:pStyle w:val="TableText"/>
              <w:spacing w:before="0" w:after="0"/>
              <w:jc w:val="center"/>
            </w:pPr>
          </w:p>
        </w:tc>
      </w:tr>
      <w:tr w:rsidR="003A5A14" w14:paraId="2A25FE5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950DBE3"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E104478"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9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11F817D"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0B786B5" w14:textId="77777777" w:rsidR="003A5A14" w:rsidRPr="003A5A14" w:rsidRDefault="003A5A14" w:rsidP="00645AC1">
            <w:pPr>
              <w:pStyle w:val="TableText"/>
              <w:spacing w:before="0" w:after="0"/>
              <w:jc w:val="right"/>
            </w:pPr>
            <w:r w:rsidRPr="003A5A14">
              <w:t>-0.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BB78F9D"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C0D6D46" w14:textId="77777777" w:rsidR="003A5A14" w:rsidRPr="003A5A14" w:rsidRDefault="003A5A14" w:rsidP="00645AC1">
            <w:pPr>
              <w:pStyle w:val="TableText"/>
              <w:spacing w:before="0" w:after="0"/>
              <w:jc w:val="center"/>
            </w:pPr>
          </w:p>
        </w:tc>
      </w:tr>
      <w:tr w:rsidR="003A5A14" w14:paraId="04E686B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834C75E"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D124F5"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183B39A"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48E0AAA" w14:textId="77777777" w:rsidR="003A5A14" w:rsidRPr="003A5A14" w:rsidRDefault="003A5A14" w:rsidP="00645AC1">
            <w:pPr>
              <w:pStyle w:val="TableText"/>
              <w:spacing w:before="0" w:after="0"/>
              <w:jc w:val="right"/>
            </w:pPr>
            <w:r w:rsidRPr="003A5A14">
              <w:t>-0.2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83BEEEE"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E49EBC3" w14:textId="77777777" w:rsidR="003A5A14" w:rsidRPr="003A5A14" w:rsidRDefault="003A5A14" w:rsidP="00645AC1">
            <w:pPr>
              <w:pStyle w:val="TableText"/>
              <w:spacing w:before="0" w:after="0"/>
              <w:jc w:val="center"/>
            </w:pPr>
          </w:p>
        </w:tc>
      </w:tr>
      <w:tr w:rsidR="003A5A14" w14:paraId="369FB9E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2CD7FC5"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AB6CF9"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B808670"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CB26BCE"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3DE6DB7"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23E1F0" w14:textId="77777777" w:rsidR="003A5A14" w:rsidRPr="003A5A14" w:rsidRDefault="003A5A14" w:rsidP="00645AC1">
            <w:pPr>
              <w:pStyle w:val="TableText"/>
              <w:spacing w:before="0" w:after="0"/>
              <w:jc w:val="center"/>
            </w:pPr>
          </w:p>
        </w:tc>
      </w:tr>
      <w:tr w:rsidR="003A5A14" w14:paraId="37F651A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C607F2C"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CFB7A7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0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69561DA"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BD7942E"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85C7418"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DE65DA" w14:textId="77777777" w:rsidR="003A5A14" w:rsidRPr="003A5A14" w:rsidRDefault="003A5A14" w:rsidP="00645AC1">
            <w:pPr>
              <w:pStyle w:val="TableText"/>
              <w:spacing w:before="0" w:after="0"/>
              <w:jc w:val="center"/>
            </w:pPr>
          </w:p>
        </w:tc>
      </w:tr>
      <w:tr w:rsidR="003A5A14" w14:paraId="763C40D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D3F4097"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9DECBE"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0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B903A06"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70EBB8B"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B3D8249"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1BC0C9B" w14:textId="77777777" w:rsidR="003A5A14" w:rsidRPr="003A5A14" w:rsidRDefault="003A5A14" w:rsidP="00645AC1">
            <w:pPr>
              <w:pStyle w:val="TableText"/>
              <w:spacing w:before="0" w:after="0"/>
              <w:jc w:val="center"/>
            </w:pPr>
          </w:p>
        </w:tc>
      </w:tr>
      <w:tr w:rsidR="003A5A14" w14:paraId="4AB709F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4DFA7C6"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3344C4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85EC33E"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674E2CA"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D2D1AE0"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6CE5C1" w14:textId="77777777" w:rsidR="003A5A14" w:rsidRPr="003A5A14" w:rsidRDefault="003A5A14" w:rsidP="00645AC1">
            <w:pPr>
              <w:pStyle w:val="TableText"/>
              <w:spacing w:before="0" w:after="0"/>
              <w:jc w:val="center"/>
            </w:pPr>
          </w:p>
        </w:tc>
      </w:tr>
      <w:tr w:rsidR="003A5A14" w14:paraId="215A1FE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1BA868E"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C8ABC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C7217D6"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0091595"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78DA861"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81745F" w14:textId="77777777" w:rsidR="003A5A14" w:rsidRPr="003A5A14" w:rsidRDefault="003A5A14" w:rsidP="00645AC1">
            <w:pPr>
              <w:pStyle w:val="TableText"/>
              <w:spacing w:before="0" w:after="0"/>
              <w:jc w:val="center"/>
            </w:pPr>
          </w:p>
        </w:tc>
      </w:tr>
      <w:tr w:rsidR="003A5A14" w14:paraId="0E7CF24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ECECC22"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E7A17C8"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CEF2EEB"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EE7D05A" w14:textId="77777777" w:rsidR="003A5A14" w:rsidRPr="003A5A14" w:rsidRDefault="003A5A14" w:rsidP="00645AC1">
            <w:pPr>
              <w:pStyle w:val="TableText"/>
              <w:spacing w:before="0" w:after="0"/>
              <w:jc w:val="right"/>
            </w:pPr>
            <w:r w:rsidRPr="003A5A14">
              <w:t>-0.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E30E497"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BE2ACF" w14:textId="77777777" w:rsidR="003A5A14" w:rsidRPr="003A5A14" w:rsidRDefault="003A5A14" w:rsidP="00645AC1">
            <w:pPr>
              <w:pStyle w:val="TableText"/>
              <w:spacing w:before="0" w:after="0"/>
              <w:jc w:val="center"/>
            </w:pPr>
          </w:p>
        </w:tc>
      </w:tr>
      <w:tr w:rsidR="003A5A14" w14:paraId="6EA6D9D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44BC3F4"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A9324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AFA579C"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0FFCDA5"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8101D7"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0307936" w14:textId="77777777" w:rsidR="003A5A14" w:rsidRPr="003A5A14" w:rsidRDefault="003A5A14" w:rsidP="00645AC1">
            <w:pPr>
              <w:pStyle w:val="TableText"/>
              <w:spacing w:before="0" w:after="0"/>
              <w:jc w:val="center"/>
            </w:pPr>
          </w:p>
        </w:tc>
      </w:tr>
      <w:tr w:rsidR="003A5A14" w14:paraId="1A541E4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B196241"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7DB419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16F0502"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B1FF372"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3CB2E76"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C23ABC" w14:textId="77777777" w:rsidR="003A5A14" w:rsidRPr="003A5A14" w:rsidRDefault="003A5A14" w:rsidP="00645AC1">
            <w:pPr>
              <w:pStyle w:val="TableText"/>
              <w:spacing w:before="0" w:after="0"/>
              <w:jc w:val="center"/>
            </w:pPr>
          </w:p>
        </w:tc>
      </w:tr>
      <w:tr w:rsidR="003A5A14" w14:paraId="603AF5C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B584264"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F7BCEA"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0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2171487"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A7B6FBB"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C7A6054"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CE590C" w14:textId="77777777" w:rsidR="003A5A14" w:rsidRPr="003A5A14" w:rsidRDefault="003A5A14" w:rsidP="00645AC1">
            <w:pPr>
              <w:pStyle w:val="TableText"/>
              <w:spacing w:before="0" w:after="0"/>
              <w:jc w:val="center"/>
            </w:pPr>
          </w:p>
        </w:tc>
      </w:tr>
      <w:tr w:rsidR="003A5A14" w14:paraId="5EB0260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5D7A6CA"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D266CFF"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63055C4"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75725F5"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557F51C" w14:textId="77777777" w:rsidR="003A5A14" w:rsidRPr="003A5A14" w:rsidRDefault="003A5A14" w:rsidP="00645AC1">
            <w:pPr>
              <w:pStyle w:val="TableText"/>
              <w:spacing w:before="0" w:after="0"/>
              <w:jc w:val="right"/>
            </w:pPr>
            <w:r w:rsidRPr="003A5A14">
              <w:t>0.1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62E321" w14:textId="77777777" w:rsidR="003A5A14" w:rsidRPr="003A5A14" w:rsidRDefault="003A5A14" w:rsidP="00645AC1">
            <w:pPr>
              <w:pStyle w:val="TableText"/>
              <w:spacing w:before="0" w:after="0"/>
              <w:jc w:val="center"/>
            </w:pPr>
          </w:p>
        </w:tc>
      </w:tr>
      <w:tr w:rsidR="003A5A14" w14:paraId="12EF499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61CB34F"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17DBE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1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C5B1C16"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E512746"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A5C7382"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C81C37" w14:textId="77777777" w:rsidR="003A5A14" w:rsidRPr="003A5A14" w:rsidRDefault="003A5A14" w:rsidP="00645AC1">
            <w:pPr>
              <w:pStyle w:val="TableText"/>
              <w:spacing w:before="0" w:after="0"/>
              <w:jc w:val="center"/>
            </w:pPr>
          </w:p>
        </w:tc>
      </w:tr>
      <w:tr w:rsidR="003A5A14" w14:paraId="03D1718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79EB057"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DFBE5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1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B94FE04"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DE1E26D"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DB85CEA"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D17DBC" w14:textId="77777777" w:rsidR="003A5A14" w:rsidRPr="003A5A14" w:rsidRDefault="003A5A14" w:rsidP="00645AC1">
            <w:pPr>
              <w:pStyle w:val="TableText"/>
              <w:spacing w:before="0" w:after="0"/>
              <w:jc w:val="center"/>
            </w:pPr>
          </w:p>
        </w:tc>
      </w:tr>
      <w:tr w:rsidR="003A5A14" w14:paraId="764EEAF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73BE2DB"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F7AC5C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1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4020B15"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D6FE96A"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95A579B"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9DFB5D1" w14:textId="77777777" w:rsidR="003A5A14" w:rsidRPr="003A5A14" w:rsidRDefault="003A5A14" w:rsidP="00645AC1">
            <w:pPr>
              <w:pStyle w:val="TableText"/>
              <w:spacing w:before="0" w:after="0"/>
              <w:jc w:val="center"/>
            </w:pPr>
          </w:p>
        </w:tc>
      </w:tr>
      <w:tr w:rsidR="003A5A14" w14:paraId="270B00D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23B398A"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51B364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1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FFF19A4"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887711C" w14:textId="77777777" w:rsidR="003A5A14" w:rsidRPr="003A5A14" w:rsidRDefault="003A5A14" w:rsidP="00645AC1">
            <w:pPr>
              <w:pStyle w:val="TableText"/>
              <w:spacing w:before="0" w:after="0"/>
              <w:jc w:val="right"/>
            </w:pPr>
            <w:r w:rsidRPr="003A5A14">
              <w:t>-0.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F0B126C"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CE6525" w14:textId="77777777" w:rsidR="003A5A14" w:rsidRPr="003A5A14" w:rsidRDefault="003A5A14" w:rsidP="00645AC1">
            <w:pPr>
              <w:pStyle w:val="TableText"/>
              <w:spacing w:before="0" w:after="0"/>
              <w:jc w:val="center"/>
            </w:pPr>
          </w:p>
        </w:tc>
      </w:tr>
      <w:tr w:rsidR="003A5A14" w14:paraId="52FA3ED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209E6AE"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0E35117"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1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BAABBD2"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FF43751" w14:textId="77777777" w:rsidR="003A5A14" w:rsidRPr="003A5A14" w:rsidRDefault="003A5A14" w:rsidP="00645AC1">
            <w:pPr>
              <w:pStyle w:val="TableText"/>
              <w:spacing w:before="0" w:after="0"/>
              <w:jc w:val="right"/>
            </w:pPr>
            <w:r w:rsidRPr="003A5A14">
              <w:t>-0.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6FAD199"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47DD1C" w14:textId="77777777" w:rsidR="003A5A14" w:rsidRPr="003A5A14" w:rsidRDefault="003A5A14" w:rsidP="00645AC1">
            <w:pPr>
              <w:pStyle w:val="TableText"/>
              <w:spacing w:before="0" w:after="0"/>
              <w:jc w:val="center"/>
            </w:pPr>
          </w:p>
        </w:tc>
      </w:tr>
      <w:tr w:rsidR="003A5A14" w14:paraId="18225F5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7F71398"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CB780A3"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7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6CEE5EC"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A57808D"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9EB77B0"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5B8C4F" w14:textId="77777777" w:rsidR="003A5A14" w:rsidRPr="003A5A14" w:rsidRDefault="003A5A14" w:rsidP="00645AC1">
            <w:pPr>
              <w:pStyle w:val="TableText"/>
              <w:spacing w:before="0" w:after="0"/>
              <w:jc w:val="center"/>
            </w:pPr>
          </w:p>
        </w:tc>
      </w:tr>
      <w:tr w:rsidR="003A5A14" w14:paraId="024ED4F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7D15B29"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5A2E02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7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47F0599"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806A3F5"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1CCE4FE"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79A8D6" w14:textId="77777777" w:rsidR="003A5A14" w:rsidRPr="003A5A14" w:rsidRDefault="003A5A14" w:rsidP="00645AC1">
            <w:pPr>
              <w:pStyle w:val="TableText"/>
              <w:spacing w:before="0" w:after="0"/>
              <w:jc w:val="center"/>
            </w:pPr>
          </w:p>
        </w:tc>
      </w:tr>
      <w:tr w:rsidR="003A5A14" w14:paraId="1F3EA5F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652A095"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AE7599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7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86480B8"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2AAF9A5" w14:textId="77777777" w:rsidR="003A5A14" w:rsidRPr="003A5A14" w:rsidRDefault="003A5A14" w:rsidP="00645AC1">
            <w:pPr>
              <w:pStyle w:val="TableText"/>
              <w:spacing w:before="0" w:after="0"/>
              <w:jc w:val="right"/>
            </w:pPr>
            <w:r w:rsidRPr="003A5A14">
              <w:t>-0.2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43810E0"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5EC2470" w14:textId="77777777" w:rsidR="003A5A14" w:rsidRPr="003A5A14" w:rsidRDefault="003A5A14" w:rsidP="00645AC1">
            <w:pPr>
              <w:pStyle w:val="TableText"/>
              <w:spacing w:before="0" w:after="0"/>
              <w:jc w:val="center"/>
            </w:pPr>
          </w:p>
        </w:tc>
      </w:tr>
      <w:tr w:rsidR="003A5A14" w14:paraId="443A160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9C31E08"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64076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7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17DB75D"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EF051AA"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479A94B"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A608779" w14:textId="77777777" w:rsidR="003A5A14" w:rsidRPr="003A5A14" w:rsidRDefault="003A5A14" w:rsidP="00645AC1">
            <w:pPr>
              <w:pStyle w:val="TableText"/>
              <w:spacing w:before="0" w:after="0"/>
              <w:jc w:val="center"/>
            </w:pPr>
          </w:p>
        </w:tc>
      </w:tr>
      <w:tr w:rsidR="003A5A14" w14:paraId="2EDB63A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E7276DA"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4656BF"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7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D7AB726"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7D11DDE"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C73D186"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239CF87" w14:textId="77777777" w:rsidR="003A5A14" w:rsidRPr="003A5A14" w:rsidRDefault="003A5A14" w:rsidP="00645AC1">
            <w:pPr>
              <w:pStyle w:val="TableText"/>
              <w:spacing w:before="0" w:after="0"/>
              <w:jc w:val="center"/>
            </w:pPr>
          </w:p>
        </w:tc>
      </w:tr>
      <w:tr w:rsidR="003A5A14" w14:paraId="2AF1CA24"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FC10C7F"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C09420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7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A36AA82"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E381E41"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9EDAC6F"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DFCEBE0" w14:textId="77777777" w:rsidR="003A5A14" w:rsidRPr="003A5A14" w:rsidRDefault="003A5A14" w:rsidP="00645AC1">
            <w:pPr>
              <w:pStyle w:val="TableText"/>
              <w:spacing w:before="0" w:after="0"/>
              <w:jc w:val="center"/>
            </w:pPr>
          </w:p>
        </w:tc>
      </w:tr>
      <w:tr w:rsidR="003A5A14" w14:paraId="3EC1DD1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3B9832B"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EE9D679"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8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BD5AF3A"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FB04B04"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93AB78A"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9FEFDE" w14:textId="77777777" w:rsidR="003A5A14" w:rsidRPr="003A5A14" w:rsidRDefault="003A5A14" w:rsidP="00645AC1">
            <w:pPr>
              <w:pStyle w:val="TableText"/>
              <w:spacing w:before="0" w:after="0"/>
              <w:jc w:val="center"/>
            </w:pPr>
          </w:p>
        </w:tc>
      </w:tr>
      <w:tr w:rsidR="003A5A14" w14:paraId="43DD6BB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DD6EEC2"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99263E3"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8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00EEC63"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78F3B40"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CE0E350"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7D4C1A" w14:textId="77777777" w:rsidR="003A5A14" w:rsidRPr="003A5A14" w:rsidRDefault="003A5A14" w:rsidP="00645AC1">
            <w:pPr>
              <w:pStyle w:val="TableText"/>
              <w:spacing w:before="0" w:after="0"/>
              <w:jc w:val="center"/>
            </w:pPr>
          </w:p>
        </w:tc>
      </w:tr>
      <w:tr w:rsidR="003A5A14" w14:paraId="4C205B0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9B9B43E"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444A86F"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8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8FE721B"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46C5019"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A49A434"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2D1F8E" w14:textId="77777777" w:rsidR="003A5A14" w:rsidRPr="003A5A14" w:rsidRDefault="003A5A14" w:rsidP="00645AC1">
            <w:pPr>
              <w:pStyle w:val="TableText"/>
              <w:spacing w:before="0" w:after="0"/>
              <w:jc w:val="center"/>
            </w:pPr>
          </w:p>
        </w:tc>
      </w:tr>
      <w:tr w:rsidR="003A5A14" w14:paraId="5AAEB03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B592B20"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D8306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8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EC4FD91"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6404E9C"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C149395"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6E9DF6" w14:textId="77777777" w:rsidR="003A5A14" w:rsidRPr="003A5A14" w:rsidRDefault="003A5A14" w:rsidP="00645AC1">
            <w:pPr>
              <w:pStyle w:val="TableText"/>
              <w:spacing w:before="0" w:after="0"/>
              <w:jc w:val="center"/>
            </w:pPr>
          </w:p>
        </w:tc>
      </w:tr>
      <w:tr w:rsidR="003A5A14" w14:paraId="604041D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CE57CC7"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F0A97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8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DA15B60"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3B2701" w14:textId="77777777" w:rsidR="003A5A14" w:rsidRPr="003A5A14" w:rsidRDefault="003A5A14" w:rsidP="00645AC1">
            <w:pPr>
              <w:pStyle w:val="TableText"/>
              <w:spacing w:before="0" w:after="0"/>
              <w:jc w:val="right"/>
            </w:pPr>
            <w:r w:rsidRPr="003A5A14">
              <w:t>-0.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253FC86"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B0B6C22" w14:textId="77777777" w:rsidR="003A5A14" w:rsidRPr="003A5A14" w:rsidRDefault="003A5A14" w:rsidP="00645AC1">
            <w:pPr>
              <w:pStyle w:val="TableText"/>
              <w:spacing w:before="0" w:after="0"/>
              <w:jc w:val="center"/>
            </w:pPr>
          </w:p>
        </w:tc>
      </w:tr>
      <w:tr w:rsidR="003A5A14" w14:paraId="0A7D584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1F25DB4"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017FAF"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8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68C2661"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9A92DDC"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A510380"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001047" w14:textId="77777777" w:rsidR="003A5A14" w:rsidRPr="003A5A14" w:rsidRDefault="003A5A14" w:rsidP="00645AC1">
            <w:pPr>
              <w:pStyle w:val="TableText"/>
              <w:spacing w:before="0" w:after="0"/>
              <w:jc w:val="center"/>
            </w:pPr>
          </w:p>
        </w:tc>
      </w:tr>
      <w:tr w:rsidR="003A5A14" w14:paraId="5F32BE9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573D78B"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20CC8E"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8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D545459"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734E8B3" w14:textId="77777777" w:rsidR="003A5A14" w:rsidRPr="003A5A14" w:rsidRDefault="003A5A14" w:rsidP="00645AC1">
            <w:pPr>
              <w:pStyle w:val="TableText"/>
              <w:spacing w:before="0" w:after="0"/>
              <w:jc w:val="right"/>
            </w:pPr>
            <w:r w:rsidRPr="003A5A14">
              <w:t>-0.18</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3CFD300"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DE74C7" w14:textId="77777777" w:rsidR="003A5A14" w:rsidRPr="003A5A14" w:rsidRDefault="003A5A14" w:rsidP="00645AC1">
            <w:pPr>
              <w:pStyle w:val="TableText"/>
              <w:spacing w:before="0" w:after="0"/>
              <w:jc w:val="center"/>
            </w:pPr>
          </w:p>
        </w:tc>
      </w:tr>
      <w:tr w:rsidR="003A5A14" w14:paraId="633C196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F644728"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50A8CD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8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0C90C1D"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BE27460"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997576C"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E01B9A7" w14:textId="77777777" w:rsidR="003A5A14" w:rsidRPr="003A5A14" w:rsidRDefault="003A5A14" w:rsidP="00645AC1">
            <w:pPr>
              <w:pStyle w:val="TableText"/>
              <w:spacing w:before="0" w:after="0"/>
              <w:jc w:val="center"/>
            </w:pPr>
          </w:p>
        </w:tc>
      </w:tr>
      <w:tr w:rsidR="003A5A14" w14:paraId="340AA8A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82DEC43"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CD81AF"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8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AF4EB05"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0E8ED7E"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2EBC9F8"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AB02F12" w14:textId="77777777" w:rsidR="003A5A14" w:rsidRPr="003A5A14" w:rsidRDefault="003A5A14" w:rsidP="00645AC1">
            <w:pPr>
              <w:pStyle w:val="TableText"/>
              <w:spacing w:before="0" w:after="0"/>
              <w:jc w:val="center"/>
            </w:pPr>
          </w:p>
        </w:tc>
      </w:tr>
      <w:tr w:rsidR="003A5A14" w14:paraId="13EB275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250977A"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CFF9A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8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DA8C5A5"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EB32634"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9CD7BE0"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B15F1D3" w14:textId="77777777" w:rsidR="003A5A14" w:rsidRPr="003A5A14" w:rsidRDefault="003A5A14" w:rsidP="00645AC1">
            <w:pPr>
              <w:pStyle w:val="TableText"/>
              <w:spacing w:before="0" w:after="0"/>
              <w:jc w:val="center"/>
            </w:pPr>
          </w:p>
        </w:tc>
      </w:tr>
      <w:tr w:rsidR="003A5A14" w14:paraId="3B64B20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FC1B941"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5ECCC9B"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9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8720F8D"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ACB8BBB"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DBC7A45"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2AB9449" w14:textId="77777777" w:rsidR="003A5A14" w:rsidRPr="003A5A14" w:rsidRDefault="003A5A14" w:rsidP="00645AC1">
            <w:pPr>
              <w:pStyle w:val="TableText"/>
              <w:spacing w:before="0" w:after="0"/>
              <w:jc w:val="center"/>
            </w:pPr>
          </w:p>
        </w:tc>
      </w:tr>
      <w:tr w:rsidR="003A5A14" w14:paraId="5DA23924"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27602EF"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45B6DCE"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9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904FA8"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54C8F02"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5173BAA"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589D95" w14:textId="77777777" w:rsidR="003A5A14" w:rsidRPr="003A5A14" w:rsidRDefault="003A5A14" w:rsidP="00645AC1">
            <w:pPr>
              <w:pStyle w:val="TableText"/>
              <w:spacing w:before="0" w:after="0"/>
              <w:jc w:val="center"/>
            </w:pPr>
          </w:p>
        </w:tc>
      </w:tr>
      <w:tr w:rsidR="003A5A14" w14:paraId="1CCF75E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5C8CC6B"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572453"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9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1195CF2"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50F6CC2"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BCC14D6"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481EB9" w14:textId="77777777" w:rsidR="003A5A14" w:rsidRPr="003A5A14" w:rsidRDefault="003A5A14" w:rsidP="00645AC1">
            <w:pPr>
              <w:pStyle w:val="TableText"/>
              <w:spacing w:before="0" w:after="0"/>
              <w:jc w:val="center"/>
            </w:pPr>
          </w:p>
        </w:tc>
      </w:tr>
      <w:tr w:rsidR="003A5A14" w14:paraId="2496517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57F13E4"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72AD051"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9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0869FFF"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7B4DB0B"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04413EE"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BD709E" w14:textId="77777777" w:rsidR="003A5A14" w:rsidRPr="003A5A14" w:rsidRDefault="003A5A14" w:rsidP="00645AC1">
            <w:pPr>
              <w:pStyle w:val="TableText"/>
              <w:spacing w:before="0" w:after="0"/>
              <w:jc w:val="center"/>
            </w:pPr>
          </w:p>
        </w:tc>
      </w:tr>
      <w:tr w:rsidR="003A5A14" w14:paraId="1556270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255BA81"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DE09EC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9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D3765A6"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1435DBC" w14:textId="77777777" w:rsidR="003A5A14" w:rsidRPr="003A5A14" w:rsidRDefault="003A5A14" w:rsidP="00645AC1">
            <w:pPr>
              <w:pStyle w:val="TableText"/>
              <w:spacing w:before="0" w:after="0"/>
              <w:jc w:val="right"/>
            </w:pPr>
            <w:r w:rsidRPr="003A5A14">
              <w:t>-0.2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6FB343"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3CF37F" w14:textId="77777777" w:rsidR="003A5A14" w:rsidRPr="003A5A14" w:rsidRDefault="003A5A14" w:rsidP="00645AC1">
            <w:pPr>
              <w:pStyle w:val="TableText"/>
              <w:spacing w:before="0" w:after="0"/>
              <w:jc w:val="center"/>
            </w:pPr>
          </w:p>
        </w:tc>
      </w:tr>
      <w:tr w:rsidR="003A5A14" w14:paraId="2489D1A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41A8A01"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2D333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9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612795C"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DC6709F"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0DB786D"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A7C052" w14:textId="77777777" w:rsidR="003A5A14" w:rsidRPr="003A5A14" w:rsidRDefault="003A5A14" w:rsidP="00645AC1">
            <w:pPr>
              <w:pStyle w:val="TableText"/>
              <w:spacing w:before="0" w:after="0"/>
              <w:jc w:val="center"/>
            </w:pPr>
          </w:p>
        </w:tc>
      </w:tr>
      <w:tr w:rsidR="003A5A14" w14:paraId="0BB45534"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B41DD86"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DC451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9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5530395"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CBD3383"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16DEDE5"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14C6B12" w14:textId="77777777" w:rsidR="003A5A14" w:rsidRPr="003A5A14" w:rsidRDefault="003A5A14" w:rsidP="00645AC1">
            <w:pPr>
              <w:pStyle w:val="TableText"/>
              <w:spacing w:before="0" w:after="0"/>
              <w:jc w:val="center"/>
            </w:pPr>
          </w:p>
        </w:tc>
      </w:tr>
      <w:tr w:rsidR="003A5A14" w14:paraId="6D6B704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AB80966"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14D607A"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9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07AFAAA"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8EF3D80"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D172700"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C3FFA1F" w14:textId="77777777" w:rsidR="003A5A14" w:rsidRPr="003A5A14" w:rsidRDefault="003A5A14" w:rsidP="00645AC1">
            <w:pPr>
              <w:pStyle w:val="TableText"/>
              <w:spacing w:before="0" w:after="0"/>
              <w:jc w:val="center"/>
            </w:pPr>
          </w:p>
        </w:tc>
      </w:tr>
      <w:tr w:rsidR="003A5A14" w14:paraId="001A8EC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0CC5EC0"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B5BBF39"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9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9C3AE84"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30B02B9"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8746E51"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5B8DD9C" w14:textId="77777777" w:rsidR="003A5A14" w:rsidRPr="003A5A14" w:rsidRDefault="003A5A14" w:rsidP="00645AC1">
            <w:pPr>
              <w:pStyle w:val="TableText"/>
              <w:spacing w:before="0" w:after="0"/>
              <w:jc w:val="center"/>
            </w:pPr>
          </w:p>
        </w:tc>
      </w:tr>
      <w:tr w:rsidR="003A5A14" w14:paraId="75E87AA3"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8BC9154"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52031F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9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F28C238"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9AFA5C1"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769490"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2E1BAD" w14:textId="77777777" w:rsidR="003A5A14" w:rsidRPr="003A5A14" w:rsidRDefault="003A5A14" w:rsidP="00645AC1">
            <w:pPr>
              <w:pStyle w:val="TableText"/>
              <w:spacing w:before="0" w:after="0"/>
              <w:jc w:val="center"/>
            </w:pPr>
          </w:p>
        </w:tc>
      </w:tr>
      <w:tr w:rsidR="003A5A14" w14:paraId="1EFFFD7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06C29D4"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8D8B5A"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127AD4D"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A301FE5"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3443B27"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B9E3265" w14:textId="77777777" w:rsidR="003A5A14" w:rsidRPr="003A5A14" w:rsidRDefault="003A5A14" w:rsidP="00645AC1">
            <w:pPr>
              <w:pStyle w:val="TableText"/>
              <w:spacing w:before="0" w:after="0"/>
              <w:jc w:val="center"/>
            </w:pPr>
          </w:p>
        </w:tc>
      </w:tr>
      <w:tr w:rsidR="003A5A14" w14:paraId="4411D6B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2228993"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2048D2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3A77586"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A54482E"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E61F6E2"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4924B3" w14:textId="77777777" w:rsidR="003A5A14" w:rsidRPr="003A5A14" w:rsidRDefault="003A5A14" w:rsidP="00645AC1">
            <w:pPr>
              <w:pStyle w:val="TableText"/>
              <w:spacing w:before="0" w:after="0"/>
              <w:jc w:val="center"/>
            </w:pPr>
          </w:p>
        </w:tc>
      </w:tr>
      <w:tr w:rsidR="003A5A14" w14:paraId="397ABFE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71BA940"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B38EB38"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0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1A49D8F"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33D4519" w14:textId="77777777" w:rsidR="003A5A14" w:rsidRPr="003A5A14" w:rsidRDefault="003A5A14" w:rsidP="00645AC1">
            <w:pPr>
              <w:pStyle w:val="TableText"/>
              <w:spacing w:before="0" w:after="0"/>
              <w:jc w:val="right"/>
            </w:pPr>
            <w:r w:rsidRPr="003A5A14">
              <w:t>-0.2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090BB3B"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6B9689" w14:textId="77777777" w:rsidR="003A5A14" w:rsidRPr="003A5A14" w:rsidRDefault="003A5A14" w:rsidP="00645AC1">
            <w:pPr>
              <w:pStyle w:val="TableText"/>
              <w:spacing w:before="0" w:after="0"/>
              <w:jc w:val="center"/>
            </w:pPr>
          </w:p>
        </w:tc>
      </w:tr>
      <w:tr w:rsidR="003A5A14" w14:paraId="0EFFBAF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96F529B"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C0F3E1"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0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B58C3F8"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762FB01"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B441D38"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21CE9A" w14:textId="77777777" w:rsidR="003A5A14" w:rsidRPr="003A5A14" w:rsidRDefault="003A5A14" w:rsidP="00645AC1">
            <w:pPr>
              <w:pStyle w:val="TableText"/>
              <w:spacing w:before="0" w:after="0"/>
              <w:jc w:val="center"/>
            </w:pPr>
          </w:p>
        </w:tc>
      </w:tr>
      <w:tr w:rsidR="003A5A14" w14:paraId="572591B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BB2DB98"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9F1E9A"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E65BF40"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066FB20"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9BCE4A7"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9C8EF7" w14:textId="77777777" w:rsidR="003A5A14" w:rsidRPr="003A5A14" w:rsidRDefault="003A5A14" w:rsidP="00645AC1">
            <w:pPr>
              <w:pStyle w:val="TableText"/>
              <w:spacing w:before="0" w:after="0"/>
              <w:jc w:val="center"/>
            </w:pPr>
          </w:p>
        </w:tc>
      </w:tr>
      <w:tr w:rsidR="003A5A14" w14:paraId="5E05392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7123C6D"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A4E8DC"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E85E96F"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25912ED" w14:textId="77777777" w:rsidR="003A5A14" w:rsidRPr="003A5A14" w:rsidRDefault="003A5A14" w:rsidP="00645AC1">
            <w:pPr>
              <w:pStyle w:val="TableText"/>
              <w:spacing w:before="0" w:after="0"/>
              <w:jc w:val="right"/>
            </w:pPr>
            <w:r w:rsidRPr="003A5A14">
              <w:t>-0.1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E37FE02" w14:textId="77777777" w:rsidR="003A5A14" w:rsidRPr="003A5A14" w:rsidRDefault="003A5A14" w:rsidP="00645AC1">
            <w:pPr>
              <w:pStyle w:val="TableText"/>
              <w:spacing w:before="0" w:after="0"/>
              <w:jc w:val="right"/>
            </w:pPr>
            <w:r w:rsidRPr="003A5A14">
              <w:t>0.2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5183DBD" w14:textId="77777777" w:rsidR="003A5A14" w:rsidRPr="003A5A14" w:rsidRDefault="003A5A14" w:rsidP="00645AC1">
            <w:pPr>
              <w:pStyle w:val="TableText"/>
              <w:spacing w:before="0" w:after="0"/>
              <w:jc w:val="center"/>
            </w:pPr>
          </w:p>
        </w:tc>
      </w:tr>
      <w:tr w:rsidR="003A5A14" w14:paraId="532A8A8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EABD3B5"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E57A7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E979AB8"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91751F3"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EAF873B"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EE3C5DE" w14:textId="77777777" w:rsidR="003A5A14" w:rsidRPr="003A5A14" w:rsidRDefault="003A5A14" w:rsidP="00645AC1">
            <w:pPr>
              <w:pStyle w:val="TableText"/>
              <w:spacing w:before="0" w:after="0"/>
              <w:jc w:val="center"/>
            </w:pPr>
          </w:p>
        </w:tc>
      </w:tr>
      <w:tr w:rsidR="003A5A14" w14:paraId="011BB01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790B2EC"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2CDD13"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52A1DD5"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BC75F00" w14:textId="77777777" w:rsidR="003A5A14" w:rsidRPr="003A5A14" w:rsidRDefault="003A5A14" w:rsidP="00645AC1">
            <w:pPr>
              <w:pStyle w:val="TableText"/>
              <w:spacing w:before="0" w:after="0"/>
              <w:jc w:val="right"/>
            </w:pPr>
            <w:r w:rsidRPr="003A5A14">
              <w:t>-0.1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A946F0C" w14:textId="77777777" w:rsidR="003A5A14" w:rsidRPr="003A5A14" w:rsidRDefault="003A5A14" w:rsidP="00645AC1">
            <w:pPr>
              <w:pStyle w:val="TableText"/>
              <w:spacing w:before="0" w:after="0"/>
              <w:jc w:val="right"/>
            </w:pPr>
            <w:r w:rsidRPr="003A5A14">
              <w:t>0.2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74F659" w14:textId="77777777" w:rsidR="003A5A14" w:rsidRPr="003A5A14" w:rsidRDefault="003A5A14" w:rsidP="00645AC1">
            <w:pPr>
              <w:pStyle w:val="TableText"/>
              <w:spacing w:before="0" w:after="0"/>
              <w:jc w:val="center"/>
            </w:pPr>
          </w:p>
        </w:tc>
      </w:tr>
      <w:tr w:rsidR="003A5A14" w14:paraId="68FA36C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DDB09E5"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1759D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5DD6AEC"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A5BC69D" w14:textId="77777777" w:rsidR="003A5A14" w:rsidRPr="003A5A14" w:rsidRDefault="003A5A14" w:rsidP="00645AC1">
            <w:pPr>
              <w:pStyle w:val="TableText"/>
              <w:spacing w:before="0" w:after="0"/>
              <w:jc w:val="right"/>
            </w:pPr>
            <w:r w:rsidRPr="003A5A14">
              <w:t>-0.1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DDF3793" w14:textId="77777777" w:rsidR="003A5A14" w:rsidRPr="003A5A14" w:rsidRDefault="003A5A14" w:rsidP="00645AC1">
            <w:pPr>
              <w:pStyle w:val="TableText"/>
              <w:spacing w:before="0" w:after="0"/>
              <w:jc w:val="right"/>
            </w:pPr>
            <w:r w:rsidRPr="003A5A14">
              <w:t>0.24</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63C145" w14:textId="77777777" w:rsidR="003A5A14" w:rsidRPr="003A5A14" w:rsidRDefault="003A5A14" w:rsidP="00645AC1">
            <w:pPr>
              <w:pStyle w:val="TableText"/>
              <w:spacing w:before="0" w:after="0"/>
              <w:jc w:val="center"/>
            </w:pPr>
          </w:p>
        </w:tc>
      </w:tr>
      <w:tr w:rsidR="003A5A14" w14:paraId="58FE8DB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AFA2FD1"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09327B"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0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AE24C15"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68DB2B2"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50D3441"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9A5012" w14:textId="77777777" w:rsidR="003A5A14" w:rsidRPr="003A5A14" w:rsidRDefault="003A5A14" w:rsidP="00645AC1">
            <w:pPr>
              <w:pStyle w:val="TableText"/>
              <w:spacing w:before="0" w:after="0"/>
              <w:jc w:val="center"/>
            </w:pPr>
          </w:p>
        </w:tc>
      </w:tr>
      <w:tr w:rsidR="003A5A14" w14:paraId="0C42D8D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2A6DF77"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D7A9C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A981C90"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88CBD25" w14:textId="77777777" w:rsidR="003A5A14" w:rsidRPr="003A5A14" w:rsidRDefault="003A5A14" w:rsidP="00645AC1">
            <w:pPr>
              <w:pStyle w:val="TableText"/>
              <w:spacing w:before="0" w:after="0"/>
              <w:jc w:val="right"/>
            </w:pPr>
            <w:r w:rsidRPr="003A5A14">
              <w:t>-0.1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A40FF99" w14:textId="77777777" w:rsidR="003A5A14" w:rsidRPr="003A5A14" w:rsidRDefault="003A5A14" w:rsidP="00645AC1">
            <w:pPr>
              <w:pStyle w:val="TableText"/>
              <w:spacing w:before="0" w:after="0"/>
              <w:jc w:val="right"/>
            </w:pPr>
            <w:r w:rsidRPr="003A5A14">
              <w:t>0.2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A9A4B2C" w14:textId="77777777" w:rsidR="003A5A14" w:rsidRPr="003A5A14" w:rsidRDefault="003A5A14" w:rsidP="00645AC1">
            <w:pPr>
              <w:pStyle w:val="TableText"/>
              <w:spacing w:before="0" w:after="0"/>
              <w:jc w:val="center"/>
            </w:pPr>
          </w:p>
        </w:tc>
      </w:tr>
      <w:tr w:rsidR="003A5A14" w14:paraId="0C60061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60DEB07"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FE3DE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1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A991F35"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F4F03C0"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54FD23E"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4140CF" w14:textId="77777777" w:rsidR="003A5A14" w:rsidRPr="003A5A14" w:rsidRDefault="003A5A14" w:rsidP="00645AC1">
            <w:pPr>
              <w:pStyle w:val="TableText"/>
              <w:spacing w:before="0" w:after="0"/>
              <w:jc w:val="center"/>
            </w:pPr>
          </w:p>
        </w:tc>
      </w:tr>
      <w:tr w:rsidR="003A5A14" w14:paraId="2A3EF69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D159022"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F47534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1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E528610"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EEDE15D" w14:textId="77777777" w:rsidR="003A5A14" w:rsidRPr="003A5A14" w:rsidRDefault="003A5A14" w:rsidP="00645AC1">
            <w:pPr>
              <w:pStyle w:val="TableText"/>
              <w:spacing w:before="0" w:after="0"/>
              <w:jc w:val="right"/>
            </w:pPr>
            <w:r w:rsidRPr="003A5A14">
              <w:t>-0.2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6EB868C"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9599EC" w14:textId="77777777" w:rsidR="003A5A14" w:rsidRPr="003A5A14" w:rsidRDefault="003A5A14" w:rsidP="00645AC1">
            <w:pPr>
              <w:pStyle w:val="TableText"/>
              <w:spacing w:before="0" w:after="0"/>
              <w:jc w:val="center"/>
            </w:pPr>
          </w:p>
        </w:tc>
      </w:tr>
      <w:tr w:rsidR="003A5A14" w14:paraId="4BD4098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726BFF5"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9ED438"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1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C406DB8"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EBDEB9C"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7048940"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124454" w14:textId="77777777" w:rsidR="003A5A14" w:rsidRPr="003A5A14" w:rsidRDefault="003A5A14" w:rsidP="00645AC1">
            <w:pPr>
              <w:pStyle w:val="TableText"/>
              <w:spacing w:before="0" w:after="0"/>
              <w:jc w:val="center"/>
            </w:pPr>
          </w:p>
        </w:tc>
      </w:tr>
      <w:tr w:rsidR="003A5A14" w14:paraId="33DEEDE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EA93278"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C01E0CA"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1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F196BE4"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D4CE0BE"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956CDD6"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236B79" w14:textId="77777777" w:rsidR="003A5A14" w:rsidRPr="003A5A14" w:rsidRDefault="003A5A14" w:rsidP="00645AC1">
            <w:pPr>
              <w:pStyle w:val="TableText"/>
              <w:spacing w:before="0" w:after="0"/>
              <w:jc w:val="center"/>
            </w:pPr>
          </w:p>
        </w:tc>
      </w:tr>
      <w:tr w:rsidR="003A5A14" w14:paraId="1F43652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9AE6D2B"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9EC54B"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1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D038A57"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BDEF902"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4038D8E"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5A5388" w14:textId="77777777" w:rsidR="003A5A14" w:rsidRPr="003A5A14" w:rsidRDefault="003A5A14" w:rsidP="00645AC1">
            <w:pPr>
              <w:pStyle w:val="TableText"/>
              <w:spacing w:before="0" w:after="0"/>
              <w:jc w:val="center"/>
            </w:pPr>
          </w:p>
        </w:tc>
      </w:tr>
      <w:tr w:rsidR="003A5A14" w14:paraId="77FF8F8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6005512"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5CC96BE"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1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4BFAC9A"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84D3E8E"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665804F"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F855C7" w14:textId="77777777" w:rsidR="003A5A14" w:rsidRPr="003A5A14" w:rsidRDefault="003A5A14" w:rsidP="00645AC1">
            <w:pPr>
              <w:pStyle w:val="TableText"/>
              <w:spacing w:before="0" w:after="0"/>
              <w:jc w:val="center"/>
            </w:pPr>
          </w:p>
        </w:tc>
      </w:tr>
      <w:tr w:rsidR="003A5A14" w14:paraId="1F3DF32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7D7B338"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903537F"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7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FA6F531"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31952A2"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D83F82E"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AD4C2B3" w14:textId="77777777" w:rsidR="003A5A14" w:rsidRPr="003A5A14" w:rsidRDefault="003A5A14" w:rsidP="00645AC1">
            <w:pPr>
              <w:pStyle w:val="TableText"/>
              <w:spacing w:before="0" w:after="0"/>
              <w:jc w:val="center"/>
            </w:pPr>
          </w:p>
        </w:tc>
      </w:tr>
      <w:tr w:rsidR="003A5A14" w14:paraId="3FB7258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C2B8E9F"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E0B4208"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7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F0DF55"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3B4A316"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3E1495A"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4C7CAAD" w14:textId="77777777" w:rsidR="003A5A14" w:rsidRPr="003A5A14" w:rsidRDefault="003A5A14" w:rsidP="00645AC1">
            <w:pPr>
              <w:pStyle w:val="TableText"/>
              <w:spacing w:before="0" w:after="0"/>
              <w:jc w:val="center"/>
            </w:pPr>
          </w:p>
        </w:tc>
      </w:tr>
      <w:tr w:rsidR="003A5A14" w14:paraId="4F810AF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9700FA7"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155E98"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7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DDAE0C2"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0ED4FEA"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B1F8AE3"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202039" w14:textId="77777777" w:rsidR="003A5A14" w:rsidRPr="003A5A14" w:rsidRDefault="003A5A14" w:rsidP="00645AC1">
            <w:pPr>
              <w:pStyle w:val="TableText"/>
              <w:spacing w:before="0" w:after="0"/>
              <w:jc w:val="center"/>
            </w:pPr>
          </w:p>
        </w:tc>
      </w:tr>
      <w:tr w:rsidR="003A5A14" w14:paraId="01E5F31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E980D65"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46A3C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7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305B2BB"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CA67492"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8D2C734"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930D848" w14:textId="77777777" w:rsidR="003A5A14" w:rsidRPr="003A5A14" w:rsidRDefault="003A5A14" w:rsidP="00645AC1">
            <w:pPr>
              <w:pStyle w:val="TableText"/>
              <w:spacing w:before="0" w:after="0"/>
              <w:jc w:val="center"/>
            </w:pPr>
          </w:p>
        </w:tc>
      </w:tr>
      <w:tr w:rsidR="003A5A14" w14:paraId="4088A67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23EF2CA"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F507E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7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A3BE3B6"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69B6D99"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3C84E11"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67A098" w14:textId="77777777" w:rsidR="003A5A14" w:rsidRPr="003A5A14" w:rsidRDefault="003A5A14" w:rsidP="00645AC1">
            <w:pPr>
              <w:pStyle w:val="TableText"/>
              <w:spacing w:before="0" w:after="0"/>
              <w:jc w:val="center"/>
            </w:pPr>
          </w:p>
        </w:tc>
      </w:tr>
      <w:tr w:rsidR="003A5A14" w14:paraId="0D552CA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1485D77"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3680EA"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7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5FC4CF4"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B20EC1B"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90E9BE1"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7ED8F0" w14:textId="77777777" w:rsidR="003A5A14" w:rsidRPr="003A5A14" w:rsidRDefault="003A5A14" w:rsidP="00645AC1">
            <w:pPr>
              <w:pStyle w:val="TableText"/>
              <w:spacing w:before="0" w:after="0"/>
              <w:jc w:val="center"/>
            </w:pPr>
          </w:p>
        </w:tc>
      </w:tr>
      <w:tr w:rsidR="003A5A14" w14:paraId="7132647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1AF49D0"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CAF63E3"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8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F97E590"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14EA6F2"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1675F65"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5C35220" w14:textId="77777777" w:rsidR="003A5A14" w:rsidRPr="003A5A14" w:rsidRDefault="003A5A14" w:rsidP="00645AC1">
            <w:pPr>
              <w:pStyle w:val="TableText"/>
              <w:spacing w:before="0" w:after="0"/>
              <w:jc w:val="center"/>
            </w:pPr>
          </w:p>
        </w:tc>
      </w:tr>
      <w:tr w:rsidR="003A5A14" w14:paraId="3C005B6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D131E75"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8432FE"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8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7A4EE80"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D5E6F22"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ADA26FF"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E16CE98" w14:textId="77777777" w:rsidR="003A5A14" w:rsidRPr="003A5A14" w:rsidRDefault="003A5A14" w:rsidP="00645AC1">
            <w:pPr>
              <w:pStyle w:val="TableText"/>
              <w:spacing w:before="0" w:after="0"/>
              <w:jc w:val="center"/>
            </w:pPr>
          </w:p>
        </w:tc>
      </w:tr>
      <w:tr w:rsidR="003A5A14" w14:paraId="3007390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5CA78FE"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390AC1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8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0261BDD"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107A15D"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CC6297A"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9320C1B" w14:textId="77777777" w:rsidR="003A5A14" w:rsidRPr="003A5A14" w:rsidRDefault="003A5A14" w:rsidP="00645AC1">
            <w:pPr>
              <w:pStyle w:val="TableText"/>
              <w:spacing w:before="0" w:after="0"/>
              <w:jc w:val="center"/>
            </w:pPr>
          </w:p>
        </w:tc>
      </w:tr>
      <w:tr w:rsidR="003A5A14" w14:paraId="3CF9E313"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63714C9"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A252C8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8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F29F1C9"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72D9571"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ACAFFB1"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C01BDE" w14:textId="77777777" w:rsidR="003A5A14" w:rsidRPr="003A5A14" w:rsidRDefault="003A5A14" w:rsidP="00645AC1">
            <w:pPr>
              <w:pStyle w:val="TableText"/>
              <w:spacing w:before="0" w:after="0"/>
              <w:jc w:val="center"/>
            </w:pPr>
          </w:p>
        </w:tc>
      </w:tr>
      <w:tr w:rsidR="003A5A14" w14:paraId="273FA983"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B6CCE36"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82FFADC"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8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3B78C8A"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397299B"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923DDE0"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003A78E" w14:textId="77777777" w:rsidR="003A5A14" w:rsidRPr="003A5A14" w:rsidRDefault="003A5A14" w:rsidP="00645AC1">
            <w:pPr>
              <w:pStyle w:val="TableText"/>
              <w:spacing w:before="0" w:after="0"/>
              <w:jc w:val="center"/>
            </w:pPr>
          </w:p>
        </w:tc>
      </w:tr>
      <w:tr w:rsidR="003A5A14" w14:paraId="6DB25A3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AFED43C"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D20BB58"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8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BBFE5A0"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BD90FFA"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146D664"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9B9BBB" w14:textId="77777777" w:rsidR="003A5A14" w:rsidRPr="003A5A14" w:rsidRDefault="003A5A14" w:rsidP="00645AC1">
            <w:pPr>
              <w:pStyle w:val="TableText"/>
              <w:spacing w:before="0" w:after="0"/>
              <w:jc w:val="center"/>
            </w:pPr>
          </w:p>
        </w:tc>
      </w:tr>
      <w:tr w:rsidR="003A5A14" w14:paraId="47033214"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E883CDE"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93D4E8" w14:textId="77777777" w:rsidR="003A5A14" w:rsidRPr="003A5A14" w:rsidRDefault="003A5A14" w:rsidP="005E2300">
            <w:pPr>
              <w:pStyle w:val="TableText"/>
              <w:spacing w:before="0" w:after="0"/>
            </w:pPr>
            <w:r w:rsidRPr="005E2300">
              <w:t xml:space="preserve">b[(Intercept) </w:t>
            </w:r>
            <w:proofErr w:type="gramStart"/>
            <w:r w:rsidRPr="005E2300">
              <w:t>program:birthyear</w:t>
            </w:r>
            <w:proofErr w:type="gramEnd"/>
            <w:r w:rsidRPr="005E2300">
              <w:t>:Lower_Murray:198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15BB454" w14:textId="77777777" w:rsidR="003A5A14" w:rsidRPr="003A5A14" w:rsidRDefault="003A5A14" w:rsidP="005E2300">
            <w:pPr>
              <w:pStyle w:val="TableText"/>
              <w:spacing w:before="0" w:after="0"/>
              <w:jc w:val="right"/>
            </w:pPr>
            <w:r w:rsidRPr="005E2300">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621D1A8" w14:textId="77777777" w:rsidR="003A5A14" w:rsidRPr="003A5A14" w:rsidRDefault="003A5A14" w:rsidP="005E2300">
            <w:pPr>
              <w:pStyle w:val="TableText"/>
              <w:spacing w:before="0" w:after="0"/>
              <w:jc w:val="right"/>
            </w:pPr>
            <w:r w:rsidRPr="005E2300">
              <w:t>-0.18</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A74FD62" w14:textId="77777777" w:rsidR="003A5A14" w:rsidRPr="003A5A14" w:rsidRDefault="003A5A14" w:rsidP="005E2300">
            <w:pPr>
              <w:pStyle w:val="TableText"/>
              <w:spacing w:before="0" w:after="0"/>
              <w:jc w:val="right"/>
            </w:pPr>
            <w:r w:rsidRPr="005E2300">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5299343" w14:textId="77777777" w:rsidR="003A5A14" w:rsidRPr="003A5A14" w:rsidRDefault="003A5A14" w:rsidP="005E2300">
            <w:pPr>
              <w:pStyle w:val="TableText"/>
              <w:spacing w:before="0" w:after="0"/>
              <w:jc w:val="right"/>
            </w:pPr>
          </w:p>
        </w:tc>
      </w:tr>
      <w:tr w:rsidR="003A5A14" w14:paraId="31F9262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518F89F"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06AF93" w14:textId="77777777" w:rsidR="003A5A14" w:rsidRPr="003A5A14" w:rsidRDefault="003A5A14" w:rsidP="005E2300">
            <w:pPr>
              <w:pStyle w:val="TableText"/>
              <w:spacing w:before="0" w:after="0"/>
            </w:pPr>
            <w:r w:rsidRPr="005E2300">
              <w:t xml:space="preserve">b[(Intercept) </w:t>
            </w:r>
            <w:proofErr w:type="gramStart"/>
            <w:r w:rsidRPr="005E2300">
              <w:t>program:birthyear</w:t>
            </w:r>
            <w:proofErr w:type="gramEnd"/>
            <w:r w:rsidRPr="005E2300">
              <w:t>:Lower_Murray:198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D8A5CA4" w14:textId="77777777" w:rsidR="003A5A14" w:rsidRPr="003A5A14" w:rsidRDefault="003A5A14" w:rsidP="005E2300">
            <w:pPr>
              <w:pStyle w:val="TableText"/>
              <w:spacing w:before="0" w:after="0"/>
              <w:jc w:val="right"/>
            </w:pPr>
            <w:r w:rsidRPr="005E2300">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010C8F0" w14:textId="77777777" w:rsidR="003A5A14" w:rsidRPr="003A5A14" w:rsidRDefault="003A5A14" w:rsidP="005E2300">
            <w:pPr>
              <w:pStyle w:val="TableText"/>
              <w:spacing w:before="0" w:after="0"/>
              <w:jc w:val="right"/>
            </w:pPr>
            <w:r w:rsidRPr="005E2300">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EF94BFE" w14:textId="77777777" w:rsidR="003A5A14" w:rsidRPr="003A5A14" w:rsidRDefault="003A5A14" w:rsidP="005E2300">
            <w:pPr>
              <w:pStyle w:val="TableText"/>
              <w:spacing w:before="0" w:after="0"/>
              <w:jc w:val="right"/>
            </w:pPr>
            <w:r w:rsidRPr="005E2300">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CE540F0" w14:textId="77777777" w:rsidR="003A5A14" w:rsidRPr="003A5A14" w:rsidRDefault="003A5A14" w:rsidP="005E2300">
            <w:pPr>
              <w:pStyle w:val="TableText"/>
              <w:spacing w:before="0" w:after="0"/>
              <w:jc w:val="right"/>
            </w:pPr>
          </w:p>
        </w:tc>
      </w:tr>
      <w:tr w:rsidR="003A5A14" w14:paraId="67E031B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4C19B68"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73CBCF"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8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F5E94AC"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A7A6779"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4E05065"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78F874" w14:textId="77777777" w:rsidR="003A5A14" w:rsidRPr="003A5A14" w:rsidRDefault="003A5A14" w:rsidP="00645AC1">
            <w:pPr>
              <w:pStyle w:val="TableText"/>
              <w:spacing w:before="0" w:after="0"/>
              <w:jc w:val="center"/>
            </w:pPr>
          </w:p>
        </w:tc>
      </w:tr>
      <w:tr w:rsidR="003A5A14" w14:paraId="226823A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688C3EA"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D0CAD7"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8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0263FC"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6C29822"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53252D"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C5D423" w14:textId="77777777" w:rsidR="003A5A14" w:rsidRPr="003A5A14" w:rsidRDefault="003A5A14" w:rsidP="00645AC1">
            <w:pPr>
              <w:pStyle w:val="TableText"/>
              <w:spacing w:before="0" w:after="0"/>
              <w:jc w:val="center"/>
            </w:pPr>
          </w:p>
        </w:tc>
      </w:tr>
      <w:tr w:rsidR="003A5A14" w14:paraId="367CFDF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A2D9247"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517A13"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9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DC4DAEF"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40FC6DC"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C4CC891"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B72E6E" w14:textId="77777777" w:rsidR="003A5A14" w:rsidRPr="003A5A14" w:rsidRDefault="003A5A14" w:rsidP="00645AC1">
            <w:pPr>
              <w:pStyle w:val="TableText"/>
              <w:spacing w:before="0" w:after="0"/>
              <w:jc w:val="center"/>
            </w:pPr>
          </w:p>
        </w:tc>
      </w:tr>
      <w:tr w:rsidR="003A5A14" w14:paraId="06C717C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DC9A410"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A7A919"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9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A0EC8CC"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43A1419"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321E2B1"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027172" w14:textId="77777777" w:rsidR="003A5A14" w:rsidRPr="003A5A14" w:rsidRDefault="003A5A14" w:rsidP="00645AC1">
            <w:pPr>
              <w:pStyle w:val="TableText"/>
              <w:spacing w:before="0" w:after="0"/>
              <w:jc w:val="center"/>
            </w:pPr>
          </w:p>
        </w:tc>
      </w:tr>
      <w:tr w:rsidR="003A5A14" w14:paraId="03131B0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0BD66C9"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D1CEB4A"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9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97B272F"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49B23D9"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EBAF35A"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16B462" w14:textId="77777777" w:rsidR="003A5A14" w:rsidRPr="003A5A14" w:rsidRDefault="003A5A14" w:rsidP="00645AC1">
            <w:pPr>
              <w:pStyle w:val="TableText"/>
              <w:spacing w:before="0" w:after="0"/>
              <w:jc w:val="center"/>
            </w:pPr>
          </w:p>
        </w:tc>
      </w:tr>
      <w:tr w:rsidR="003A5A14" w14:paraId="0E326EF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C8AC4FD"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2B422FB"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9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3AEE7CE"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7FF7D9C"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F82B737"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4BBA83F" w14:textId="77777777" w:rsidR="003A5A14" w:rsidRPr="003A5A14" w:rsidRDefault="003A5A14" w:rsidP="00645AC1">
            <w:pPr>
              <w:pStyle w:val="TableText"/>
              <w:spacing w:before="0" w:after="0"/>
              <w:jc w:val="center"/>
            </w:pPr>
          </w:p>
        </w:tc>
      </w:tr>
      <w:tr w:rsidR="003A5A14" w14:paraId="7AF6252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2E2C3B1"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7A45A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9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DCFD8A9"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9B7AAEF"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62536A3"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CAE04AD" w14:textId="77777777" w:rsidR="003A5A14" w:rsidRPr="003A5A14" w:rsidRDefault="003A5A14" w:rsidP="00645AC1">
            <w:pPr>
              <w:pStyle w:val="TableText"/>
              <w:spacing w:before="0" w:after="0"/>
              <w:jc w:val="center"/>
            </w:pPr>
          </w:p>
        </w:tc>
      </w:tr>
      <w:tr w:rsidR="003A5A14" w14:paraId="668C2D2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2DBDA84"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5AD6B8"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9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2EBFF60"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2B0D7FE" w14:textId="77777777" w:rsidR="003A5A14" w:rsidRPr="003A5A14" w:rsidRDefault="003A5A14" w:rsidP="00645AC1">
            <w:pPr>
              <w:pStyle w:val="TableText"/>
              <w:spacing w:before="0" w:after="0"/>
              <w:jc w:val="right"/>
            </w:pPr>
            <w:r w:rsidRPr="003A5A14">
              <w:t>-0.2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55B2E7A"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612B3E6" w14:textId="77777777" w:rsidR="003A5A14" w:rsidRPr="003A5A14" w:rsidRDefault="003A5A14" w:rsidP="00645AC1">
            <w:pPr>
              <w:pStyle w:val="TableText"/>
              <w:spacing w:before="0" w:after="0"/>
              <w:jc w:val="center"/>
            </w:pPr>
          </w:p>
        </w:tc>
      </w:tr>
      <w:tr w:rsidR="003A5A14" w14:paraId="639EA29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6EEDA43"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438189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9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713B03F"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95D297D"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60DA0FD"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E5D80F" w14:textId="77777777" w:rsidR="003A5A14" w:rsidRPr="003A5A14" w:rsidRDefault="003A5A14" w:rsidP="00645AC1">
            <w:pPr>
              <w:pStyle w:val="TableText"/>
              <w:spacing w:before="0" w:after="0"/>
              <w:jc w:val="center"/>
            </w:pPr>
          </w:p>
        </w:tc>
      </w:tr>
      <w:tr w:rsidR="003A5A14" w14:paraId="37159A6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857CEB7"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BA240E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9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AA0086C"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8700DC5"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DCD2632"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3F07A9" w14:textId="77777777" w:rsidR="003A5A14" w:rsidRPr="003A5A14" w:rsidRDefault="003A5A14" w:rsidP="00645AC1">
            <w:pPr>
              <w:pStyle w:val="TableText"/>
              <w:spacing w:before="0" w:after="0"/>
              <w:jc w:val="center"/>
            </w:pPr>
          </w:p>
        </w:tc>
      </w:tr>
      <w:tr w:rsidR="003A5A14" w14:paraId="5694FE9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E31DF80"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A58041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9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DA106D2"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58F8FCA"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F8C08A1" w14:textId="77777777" w:rsidR="003A5A14" w:rsidRPr="003A5A14" w:rsidRDefault="003A5A14" w:rsidP="00645AC1">
            <w:pPr>
              <w:pStyle w:val="TableText"/>
              <w:spacing w:before="0" w:after="0"/>
              <w:jc w:val="right"/>
            </w:pPr>
            <w:r w:rsidRPr="003A5A14">
              <w:t>0.24</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33F6EF" w14:textId="77777777" w:rsidR="003A5A14" w:rsidRPr="003A5A14" w:rsidRDefault="003A5A14" w:rsidP="00645AC1">
            <w:pPr>
              <w:pStyle w:val="TableText"/>
              <w:spacing w:before="0" w:after="0"/>
              <w:jc w:val="center"/>
            </w:pPr>
          </w:p>
        </w:tc>
      </w:tr>
      <w:tr w:rsidR="003A5A14" w14:paraId="798E5E6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8386F00"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073BC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9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88C0C0B"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FB6CCED"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2E06C26" w14:textId="77777777" w:rsidR="003A5A14" w:rsidRPr="003A5A14" w:rsidRDefault="003A5A14" w:rsidP="00645AC1">
            <w:pPr>
              <w:pStyle w:val="TableText"/>
              <w:spacing w:before="0" w:after="0"/>
              <w:jc w:val="right"/>
            </w:pPr>
            <w:r w:rsidRPr="003A5A14">
              <w:t>0.1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A1D5A8" w14:textId="77777777" w:rsidR="003A5A14" w:rsidRPr="003A5A14" w:rsidRDefault="003A5A14" w:rsidP="00645AC1">
            <w:pPr>
              <w:pStyle w:val="TableText"/>
              <w:spacing w:before="0" w:after="0"/>
              <w:jc w:val="center"/>
            </w:pPr>
          </w:p>
        </w:tc>
      </w:tr>
      <w:tr w:rsidR="003A5A14" w14:paraId="354DD3E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D0C9FBD"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8590168"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997D46A"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0BCB3FD"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2519D58"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00E07CC" w14:textId="77777777" w:rsidR="003A5A14" w:rsidRPr="003A5A14" w:rsidRDefault="003A5A14" w:rsidP="00645AC1">
            <w:pPr>
              <w:pStyle w:val="TableText"/>
              <w:spacing w:before="0" w:after="0"/>
              <w:jc w:val="center"/>
            </w:pPr>
          </w:p>
        </w:tc>
      </w:tr>
      <w:tr w:rsidR="003A5A14" w14:paraId="7AD7A97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4F0517A"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726FEA"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B3C3F7E"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15CBCAA"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DBE6AD9"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D15DD4C" w14:textId="77777777" w:rsidR="003A5A14" w:rsidRPr="003A5A14" w:rsidRDefault="003A5A14" w:rsidP="00645AC1">
            <w:pPr>
              <w:pStyle w:val="TableText"/>
              <w:spacing w:before="0" w:after="0"/>
              <w:jc w:val="center"/>
            </w:pPr>
          </w:p>
        </w:tc>
      </w:tr>
      <w:tr w:rsidR="003A5A14" w14:paraId="36ADA85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095EEED"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FBB631"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0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D894333"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5E3EDB9"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4237ECA"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0C3E825" w14:textId="77777777" w:rsidR="003A5A14" w:rsidRPr="003A5A14" w:rsidRDefault="003A5A14" w:rsidP="00645AC1">
            <w:pPr>
              <w:pStyle w:val="TableText"/>
              <w:spacing w:before="0" w:after="0"/>
              <w:jc w:val="center"/>
            </w:pPr>
          </w:p>
        </w:tc>
      </w:tr>
      <w:tr w:rsidR="003A5A14" w14:paraId="7B23DA0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FB0759F"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F9D309F"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0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C5F381F"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BF900E9"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AA4CA07"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EE7513A" w14:textId="77777777" w:rsidR="003A5A14" w:rsidRPr="003A5A14" w:rsidRDefault="003A5A14" w:rsidP="00645AC1">
            <w:pPr>
              <w:pStyle w:val="TableText"/>
              <w:spacing w:before="0" w:after="0"/>
              <w:jc w:val="center"/>
            </w:pPr>
          </w:p>
        </w:tc>
      </w:tr>
      <w:tr w:rsidR="003A5A14" w14:paraId="256E2CF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7312D84"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ABFA1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4A73096"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CFF9C52"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51CC79D"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C229300" w14:textId="77777777" w:rsidR="003A5A14" w:rsidRPr="003A5A14" w:rsidRDefault="003A5A14" w:rsidP="00645AC1">
            <w:pPr>
              <w:pStyle w:val="TableText"/>
              <w:spacing w:before="0" w:after="0"/>
              <w:jc w:val="center"/>
            </w:pPr>
          </w:p>
        </w:tc>
      </w:tr>
      <w:tr w:rsidR="003A5A14" w14:paraId="5AAC133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BC993A9"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327211"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D4ECE71"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3529DD8"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37E2451"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943D76C" w14:textId="77777777" w:rsidR="003A5A14" w:rsidRPr="003A5A14" w:rsidRDefault="003A5A14" w:rsidP="00645AC1">
            <w:pPr>
              <w:pStyle w:val="TableText"/>
              <w:spacing w:before="0" w:after="0"/>
              <w:jc w:val="center"/>
            </w:pPr>
          </w:p>
        </w:tc>
      </w:tr>
      <w:tr w:rsidR="003A5A14" w14:paraId="27563B1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AE8D564"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4F4A59"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9E41D42"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F436083"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6DA853E"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36548C" w14:textId="77777777" w:rsidR="003A5A14" w:rsidRPr="003A5A14" w:rsidRDefault="003A5A14" w:rsidP="00645AC1">
            <w:pPr>
              <w:pStyle w:val="TableText"/>
              <w:spacing w:before="0" w:after="0"/>
              <w:jc w:val="center"/>
            </w:pPr>
          </w:p>
        </w:tc>
      </w:tr>
      <w:tr w:rsidR="003A5A14" w14:paraId="6A47945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E03F59A"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8F20F0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9366F27"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8532A9F"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996EE8D"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4A7A6D" w14:textId="77777777" w:rsidR="003A5A14" w:rsidRPr="003A5A14" w:rsidRDefault="003A5A14" w:rsidP="00645AC1">
            <w:pPr>
              <w:pStyle w:val="TableText"/>
              <w:spacing w:before="0" w:after="0"/>
              <w:jc w:val="center"/>
            </w:pPr>
          </w:p>
        </w:tc>
      </w:tr>
      <w:tr w:rsidR="003A5A14" w14:paraId="28EDF0D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2691A42"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2135E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61D0C20"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366E630"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D99B2FA"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73FE42" w14:textId="77777777" w:rsidR="003A5A14" w:rsidRPr="003A5A14" w:rsidRDefault="003A5A14" w:rsidP="00645AC1">
            <w:pPr>
              <w:pStyle w:val="TableText"/>
              <w:spacing w:before="0" w:after="0"/>
              <w:jc w:val="center"/>
            </w:pPr>
          </w:p>
        </w:tc>
      </w:tr>
      <w:tr w:rsidR="003A5A14" w14:paraId="0DCD681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3DF32A3"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4A6536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0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BD9AAF9"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880DA2A" w14:textId="77777777" w:rsidR="003A5A14" w:rsidRPr="003A5A14" w:rsidRDefault="003A5A14" w:rsidP="00645AC1">
            <w:pPr>
              <w:pStyle w:val="TableText"/>
              <w:spacing w:before="0" w:after="0"/>
              <w:jc w:val="right"/>
            </w:pPr>
            <w:r w:rsidRPr="003A5A14">
              <w:t>-0.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23E5093"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BA61701" w14:textId="77777777" w:rsidR="003A5A14" w:rsidRPr="003A5A14" w:rsidRDefault="003A5A14" w:rsidP="00645AC1">
            <w:pPr>
              <w:pStyle w:val="TableText"/>
              <w:spacing w:before="0" w:after="0"/>
              <w:jc w:val="center"/>
            </w:pPr>
          </w:p>
        </w:tc>
      </w:tr>
      <w:tr w:rsidR="003A5A14" w14:paraId="40A3655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F81B1E5"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92867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93E639E"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980880E"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2F04AE3"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75E372" w14:textId="77777777" w:rsidR="003A5A14" w:rsidRPr="003A5A14" w:rsidRDefault="003A5A14" w:rsidP="00645AC1">
            <w:pPr>
              <w:pStyle w:val="TableText"/>
              <w:spacing w:before="0" w:after="0"/>
              <w:jc w:val="center"/>
            </w:pPr>
          </w:p>
        </w:tc>
      </w:tr>
      <w:tr w:rsidR="003A5A14" w14:paraId="3D9F75E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CCFDC39"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D40406F"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1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4F4D856"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01C3861"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5ABB29C"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EFEE8E" w14:textId="77777777" w:rsidR="003A5A14" w:rsidRPr="003A5A14" w:rsidRDefault="003A5A14" w:rsidP="00645AC1">
            <w:pPr>
              <w:pStyle w:val="TableText"/>
              <w:spacing w:before="0" w:after="0"/>
              <w:jc w:val="center"/>
            </w:pPr>
          </w:p>
        </w:tc>
      </w:tr>
      <w:tr w:rsidR="003A5A14" w14:paraId="13232264"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94E0555"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12F4E17"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1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ED3BBBE"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BD65DBC"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9D6DCEB"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2E62B97" w14:textId="77777777" w:rsidR="003A5A14" w:rsidRPr="003A5A14" w:rsidRDefault="003A5A14" w:rsidP="00645AC1">
            <w:pPr>
              <w:pStyle w:val="TableText"/>
              <w:spacing w:before="0" w:after="0"/>
              <w:jc w:val="center"/>
            </w:pPr>
          </w:p>
        </w:tc>
      </w:tr>
      <w:tr w:rsidR="003A5A14" w14:paraId="1BC63DE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4121EF2"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3A2399"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1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F747DD3"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30BC7F1"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6023C8D"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D99217" w14:textId="77777777" w:rsidR="003A5A14" w:rsidRPr="003A5A14" w:rsidRDefault="003A5A14" w:rsidP="00645AC1">
            <w:pPr>
              <w:pStyle w:val="TableText"/>
              <w:spacing w:before="0" w:after="0"/>
              <w:jc w:val="center"/>
            </w:pPr>
          </w:p>
        </w:tc>
      </w:tr>
      <w:tr w:rsidR="003A5A14" w14:paraId="6E50535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A611F8E"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0478E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1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59E37F7"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1D5CB9B"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1F0E115"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F7D26B" w14:textId="77777777" w:rsidR="003A5A14" w:rsidRPr="003A5A14" w:rsidRDefault="003A5A14" w:rsidP="00645AC1">
            <w:pPr>
              <w:pStyle w:val="TableText"/>
              <w:spacing w:before="0" w:after="0"/>
              <w:jc w:val="center"/>
            </w:pPr>
          </w:p>
        </w:tc>
      </w:tr>
      <w:tr w:rsidR="003A5A14" w14:paraId="6ADCEF83"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384554D"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6C93D8C"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1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14ADDC7"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02B04CA"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D63AFFF"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6391CB" w14:textId="77777777" w:rsidR="003A5A14" w:rsidRPr="003A5A14" w:rsidRDefault="003A5A14" w:rsidP="00645AC1">
            <w:pPr>
              <w:pStyle w:val="TableText"/>
              <w:spacing w:before="0" w:after="0"/>
              <w:jc w:val="center"/>
            </w:pPr>
          </w:p>
        </w:tc>
      </w:tr>
      <w:tr w:rsidR="003A5A14" w14:paraId="2759E72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F0ACD35"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C6F3015"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1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094A0EB"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0EE4AFC"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0BF89CE"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1658CF" w14:textId="77777777" w:rsidR="003A5A14" w:rsidRPr="003A5A14" w:rsidRDefault="003A5A14" w:rsidP="00645AC1">
            <w:pPr>
              <w:pStyle w:val="TableText"/>
              <w:spacing w:before="0" w:after="0"/>
              <w:jc w:val="center"/>
            </w:pPr>
          </w:p>
        </w:tc>
      </w:tr>
      <w:tr w:rsidR="003A5A14" w14:paraId="45D8C97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071806E"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58E3AA"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7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622B338"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C42499B"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60E861D"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3BF954" w14:textId="77777777" w:rsidR="003A5A14" w:rsidRPr="003A5A14" w:rsidRDefault="003A5A14" w:rsidP="00645AC1">
            <w:pPr>
              <w:pStyle w:val="TableText"/>
              <w:spacing w:before="0" w:after="0"/>
              <w:jc w:val="center"/>
            </w:pPr>
          </w:p>
        </w:tc>
      </w:tr>
      <w:tr w:rsidR="003A5A14" w14:paraId="379CDDD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607F0FE"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9B542F3"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7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9D635BA"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9D7E50F" w14:textId="77777777" w:rsidR="003A5A14" w:rsidRPr="003A5A14" w:rsidRDefault="003A5A14" w:rsidP="00645AC1">
            <w:pPr>
              <w:pStyle w:val="TableText"/>
              <w:spacing w:before="0" w:after="0"/>
              <w:jc w:val="right"/>
            </w:pPr>
            <w:r w:rsidRPr="003A5A14">
              <w:t>-0.2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A7B24AE"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13ACB7A" w14:textId="77777777" w:rsidR="003A5A14" w:rsidRPr="003A5A14" w:rsidRDefault="003A5A14" w:rsidP="00645AC1">
            <w:pPr>
              <w:pStyle w:val="TableText"/>
              <w:spacing w:before="0" w:after="0"/>
              <w:jc w:val="center"/>
            </w:pPr>
          </w:p>
        </w:tc>
      </w:tr>
      <w:tr w:rsidR="003A5A14" w14:paraId="5744C84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8B967E1"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D2E07A"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7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3FA9BF0"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03D0428"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FD52E54"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05EFE0C" w14:textId="77777777" w:rsidR="003A5A14" w:rsidRPr="003A5A14" w:rsidRDefault="003A5A14" w:rsidP="00645AC1">
            <w:pPr>
              <w:pStyle w:val="TableText"/>
              <w:spacing w:before="0" w:after="0"/>
              <w:jc w:val="center"/>
            </w:pPr>
          </w:p>
        </w:tc>
      </w:tr>
      <w:tr w:rsidR="003A5A14" w14:paraId="7C277CF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0A094AD"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B7486A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7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05E1A98"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52F0AF7"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8C48617"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58EA75" w14:textId="77777777" w:rsidR="003A5A14" w:rsidRPr="003A5A14" w:rsidRDefault="003A5A14" w:rsidP="00645AC1">
            <w:pPr>
              <w:pStyle w:val="TableText"/>
              <w:spacing w:before="0" w:after="0"/>
              <w:jc w:val="center"/>
            </w:pPr>
          </w:p>
        </w:tc>
      </w:tr>
      <w:tr w:rsidR="003A5A14" w14:paraId="148B336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3FD6412"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F4E3E7"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7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FD7D4D5"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60CC6E5"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3371F06"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AE0F3C" w14:textId="77777777" w:rsidR="003A5A14" w:rsidRPr="003A5A14" w:rsidRDefault="003A5A14" w:rsidP="00645AC1">
            <w:pPr>
              <w:pStyle w:val="TableText"/>
              <w:spacing w:before="0" w:after="0"/>
              <w:jc w:val="center"/>
            </w:pPr>
          </w:p>
        </w:tc>
      </w:tr>
      <w:tr w:rsidR="003A5A14" w14:paraId="0FCAF7C3"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2A543C0"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24E9E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7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82F0662"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F14BCEA"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9A01247"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CEA339E" w14:textId="77777777" w:rsidR="003A5A14" w:rsidRPr="003A5A14" w:rsidRDefault="003A5A14" w:rsidP="00645AC1">
            <w:pPr>
              <w:pStyle w:val="TableText"/>
              <w:spacing w:before="0" w:after="0"/>
              <w:jc w:val="center"/>
            </w:pPr>
          </w:p>
        </w:tc>
      </w:tr>
      <w:tr w:rsidR="003A5A14" w14:paraId="00F124C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BC4AC92"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31D2E0A"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8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17BF6AC"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BB2F170"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AE53511"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31D625" w14:textId="77777777" w:rsidR="003A5A14" w:rsidRPr="003A5A14" w:rsidRDefault="003A5A14" w:rsidP="00645AC1">
            <w:pPr>
              <w:pStyle w:val="TableText"/>
              <w:spacing w:before="0" w:after="0"/>
              <w:jc w:val="center"/>
            </w:pPr>
          </w:p>
        </w:tc>
      </w:tr>
      <w:tr w:rsidR="003A5A14" w14:paraId="2DCBCCE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26DAE37"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C17B8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8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DACB426"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587E202"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8F63626"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883E53" w14:textId="77777777" w:rsidR="003A5A14" w:rsidRPr="003A5A14" w:rsidRDefault="003A5A14" w:rsidP="00645AC1">
            <w:pPr>
              <w:pStyle w:val="TableText"/>
              <w:spacing w:before="0" w:after="0"/>
              <w:jc w:val="center"/>
            </w:pPr>
          </w:p>
        </w:tc>
      </w:tr>
      <w:tr w:rsidR="003A5A14" w14:paraId="5D24158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EA46BC9"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4C7E33F"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8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365D0F0"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40D53FD"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E5BF1B7" w14:textId="77777777" w:rsidR="003A5A14" w:rsidRPr="003A5A14" w:rsidRDefault="003A5A14" w:rsidP="00645AC1">
            <w:pPr>
              <w:pStyle w:val="TableText"/>
              <w:spacing w:before="0" w:after="0"/>
              <w:jc w:val="right"/>
            </w:pPr>
            <w:r w:rsidRPr="003A5A14">
              <w:t>0.1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54ED65" w14:textId="77777777" w:rsidR="003A5A14" w:rsidRPr="003A5A14" w:rsidRDefault="003A5A14" w:rsidP="00645AC1">
            <w:pPr>
              <w:pStyle w:val="TableText"/>
              <w:spacing w:before="0" w:after="0"/>
              <w:jc w:val="center"/>
            </w:pPr>
          </w:p>
        </w:tc>
      </w:tr>
      <w:tr w:rsidR="003A5A14" w14:paraId="6B7B5F2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386DCA7"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CBE741"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8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4739ABA"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203C3FC"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5828266"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D15375" w14:textId="77777777" w:rsidR="003A5A14" w:rsidRPr="003A5A14" w:rsidRDefault="003A5A14" w:rsidP="00645AC1">
            <w:pPr>
              <w:pStyle w:val="TableText"/>
              <w:spacing w:before="0" w:after="0"/>
              <w:jc w:val="center"/>
            </w:pPr>
          </w:p>
        </w:tc>
      </w:tr>
      <w:tr w:rsidR="003A5A14" w14:paraId="59641EA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A067A9A"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59A281C"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8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6017C90"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14513F"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7D8273"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026832" w14:textId="77777777" w:rsidR="003A5A14" w:rsidRPr="003A5A14" w:rsidRDefault="003A5A14" w:rsidP="00645AC1">
            <w:pPr>
              <w:pStyle w:val="TableText"/>
              <w:spacing w:before="0" w:after="0"/>
              <w:jc w:val="center"/>
            </w:pPr>
          </w:p>
        </w:tc>
      </w:tr>
      <w:tr w:rsidR="003A5A14" w14:paraId="78D937B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5DDF8A1"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F98000B"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8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54691BF"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F5207A7"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8FC8583"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A9A9F2C" w14:textId="77777777" w:rsidR="003A5A14" w:rsidRPr="003A5A14" w:rsidRDefault="003A5A14" w:rsidP="00645AC1">
            <w:pPr>
              <w:pStyle w:val="TableText"/>
              <w:spacing w:before="0" w:after="0"/>
              <w:jc w:val="center"/>
            </w:pPr>
          </w:p>
        </w:tc>
      </w:tr>
      <w:tr w:rsidR="003A5A14" w14:paraId="4ECDC76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985EF5A"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3C338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8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A908D3D"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68751E6"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05DBE3E"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583A9F" w14:textId="77777777" w:rsidR="003A5A14" w:rsidRPr="003A5A14" w:rsidRDefault="003A5A14" w:rsidP="00645AC1">
            <w:pPr>
              <w:pStyle w:val="TableText"/>
              <w:spacing w:before="0" w:after="0"/>
              <w:jc w:val="center"/>
            </w:pPr>
          </w:p>
        </w:tc>
      </w:tr>
      <w:tr w:rsidR="003A5A14" w14:paraId="3F618F4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E55B36A"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8D0DEB3"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8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FFC2FCD"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8C29CD9"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D07EE59"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44FAB0B" w14:textId="77777777" w:rsidR="003A5A14" w:rsidRPr="003A5A14" w:rsidRDefault="003A5A14" w:rsidP="00645AC1">
            <w:pPr>
              <w:pStyle w:val="TableText"/>
              <w:spacing w:before="0" w:after="0"/>
              <w:jc w:val="center"/>
            </w:pPr>
          </w:p>
        </w:tc>
      </w:tr>
      <w:tr w:rsidR="003A5A14" w14:paraId="7F5F830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23237A4"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B8D5B9B"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8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90018A9"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3BECC95"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9BB4B05"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139BEF4" w14:textId="77777777" w:rsidR="003A5A14" w:rsidRPr="003A5A14" w:rsidRDefault="003A5A14" w:rsidP="00645AC1">
            <w:pPr>
              <w:pStyle w:val="TableText"/>
              <w:spacing w:before="0" w:after="0"/>
              <w:jc w:val="center"/>
            </w:pPr>
          </w:p>
        </w:tc>
      </w:tr>
      <w:tr w:rsidR="003A5A14" w14:paraId="2D2516B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4CA417B"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E3EF809"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8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0BE178F"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79A9BD2" w14:textId="77777777" w:rsidR="003A5A14" w:rsidRPr="003A5A14" w:rsidRDefault="003A5A14" w:rsidP="00645AC1">
            <w:pPr>
              <w:pStyle w:val="TableText"/>
              <w:spacing w:before="0" w:after="0"/>
              <w:jc w:val="right"/>
            </w:pPr>
            <w:r w:rsidRPr="003A5A14">
              <w:t>-0.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1589D15"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F8F07A4" w14:textId="77777777" w:rsidR="003A5A14" w:rsidRPr="003A5A14" w:rsidRDefault="003A5A14" w:rsidP="00645AC1">
            <w:pPr>
              <w:pStyle w:val="TableText"/>
              <w:spacing w:before="0" w:after="0"/>
              <w:jc w:val="center"/>
            </w:pPr>
          </w:p>
        </w:tc>
      </w:tr>
      <w:tr w:rsidR="003A5A14" w14:paraId="52D211C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9399396"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0DFA981"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9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F767354"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E330DF3"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7AAF6B6"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4C774A0" w14:textId="77777777" w:rsidR="003A5A14" w:rsidRPr="003A5A14" w:rsidRDefault="003A5A14" w:rsidP="00645AC1">
            <w:pPr>
              <w:pStyle w:val="TableText"/>
              <w:spacing w:before="0" w:after="0"/>
              <w:jc w:val="center"/>
            </w:pPr>
          </w:p>
        </w:tc>
      </w:tr>
      <w:tr w:rsidR="003A5A14" w14:paraId="31F6D5D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ACAA835"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A3C45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9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4AFCADF"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7068654"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05C4300"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E82FB7D" w14:textId="77777777" w:rsidR="003A5A14" w:rsidRPr="003A5A14" w:rsidRDefault="003A5A14" w:rsidP="00645AC1">
            <w:pPr>
              <w:pStyle w:val="TableText"/>
              <w:spacing w:before="0" w:after="0"/>
              <w:jc w:val="center"/>
            </w:pPr>
          </w:p>
        </w:tc>
      </w:tr>
      <w:tr w:rsidR="003A5A14" w14:paraId="331AD46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802FE9A"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5EE1B83"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9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AA22197"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8EF961D" w14:textId="77777777" w:rsidR="003A5A14" w:rsidRPr="003A5A14" w:rsidRDefault="003A5A14" w:rsidP="00645AC1">
            <w:pPr>
              <w:pStyle w:val="TableText"/>
              <w:spacing w:before="0" w:after="0"/>
              <w:jc w:val="right"/>
            </w:pPr>
            <w:r w:rsidRPr="003A5A14">
              <w:t>-0.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A5EC4D4"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B1E13E" w14:textId="77777777" w:rsidR="003A5A14" w:rsidRPr="003A5A14" w:rsidRDefault="003A5A14" w:rsidP="00645AC1">
            <w:pPr>
              <w:pStyle w:val="TableText"/>
              <w:spacing w:before="0" w:after="0"/>
              <w:jc w:val="center"/>
            </w:pPr>
          </w:p>
        </w:tc>
      </w:tr>
      <w:tr w:rsidR="003A5A14" w14:paraId="65A6ACE3"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E1E98CF"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D91757"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9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1612BCA"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7D9AD4A"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4D9BF9C"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988157" w14:textId="77777777" w:rsidR="003A5A14" w:rsidRPr="003A5A14" w:rsidRDefault="003A5A14" w:rsidP="00645AC1">
            <w:pPr>
              <w:pStyle w:val="TableText"/>
              <w:spacing w:before="0" w:after="0"/>
              <w:jc w:val="center"/>
            </w:pPr>
          </w:p>
        </w:tc>
      </w:tr>
      <w:tr w:rsidR="003A5A14" w14:paraId="6D35B2F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319DAEC"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1F048E8"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9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A29B675"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D499FF6"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C8A8B10"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05D7D4" w14:textId="77777777" w:rsidR="003A5A14" w:rsidRPr="003A5A14" w:rsidRDefault="003A5A14" w:rsidP="00645AC1">
            <w:pPr>
              <w:pStyle w:val="TableText"/>
              <w:spacing w:before="0" w:after="0"/>
              <w:jc w:val="center"/>
            </w:pPr>
          </w:p>
        </w:tc>
      </w:tr>
      <w:tr w:rsidR="003A5A14" w14:paraId="488F5A1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F511B09"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586E1F7"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9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2979554"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C486DC3"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1A7BF29"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B5D6241" w14:textId="77777777" w:rsidR="003A5A14" w:rsidRPr="003A5A14" w:rsidRDefault="003A5A14" w:rsidP="00645AC1">
            <w:pPr>
              <w:pStyle w:val="TableText"/>
              <w:spacing w:before="0" w:after="0"/>
              <w:jc w:val="center"/>
            </w:pPr>
          </w:p>
        </w:tc>
      </w:tr>
      <w:tr w:rsidR="003A5A14" w14:paraId="7EE4F1B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8681590"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C100AA8"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9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E75A499"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2386C0F"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9963333"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36E466" w14:textId="77777777" w:rsidR="003A5A14" w:rsidRPr="003A5A14" w:rsidRDefault="003A5A14" w:rsidP="00645AC1">
            <w:pPr>
              <w:pStyle w:val="TableText"/>
              <w:spacing w:before="0" w:after="0"/>
              <w:jc w:val="center"/>
            </w:pPr>
          </w:p>
        </w:tc>
      </w:tr>
      <w:tr w:rsidR="003A5A14" w14:paraId="6705F26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6C1ED4A"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B937F5"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9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4A46016"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106FAAA"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3CB4152"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95C07B" w14:textId="77777777" w:rsidR="003A5A14" w:rsidRPr="003A5A14" w:rsidRDefault="003A5A14" w:rsidP="00645AC1">
            <w:pPr>
              <w:pStyle w:val="TableText"/>
              <w:spacing w:before="0" w:after="0"/>
              <w:jc w:val="center"/>
            </w:pPr>
          </w:p>
        </w:tc>
      </w:tr>
      <w:tr w:rsidR="003A5A14" w14:paraId="6D90625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4B22658"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175AA68"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9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A17003E"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F7127AA"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30B4FC5"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3FFF615" w14:textId="77777777" w:rsidR="003A5A14" w:rsidRPr="003A5A14" w:rsidRDefault="003A5A14" w:rsidP="00645AC1">
            <w:pPr>
              <w:pStyle w:val="TableText"/>
              <w:spacing w:before="0" w:after="0"/>
              <w:jc w:val="center"/>
            </w:pPr>
          </w:p>
        </w:tc>
      </w:tr>
      <w:tr w:rsidR="003A5A14" w14:paraId="136801F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90AE370"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C3E84E"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9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3B396AE"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BA880B5" w14:textId="77777777" w:rsidR="003A5A14" w:rsidRPr="003A5A14" w:rsidRDefault="003A5A14" w:rsidP="00645AC1">
            <w:pPr>
              <w:pStyle w:val="TableText"/>
              <w:spacing w:before="0" w:after="0"/>
              <w:jc w:val="right"/>
            </w:pPr>
            <w:r w:rsidRPr="003A5A14">
              <w:t>-0.2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A5E7505"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4BC35C8" w14:textId="77777777" w:rsidR="003A5A14" w:rsidRPr="003A5A14" w:rsidRDefault="003A5A14" w:rsidP="00645AC1">
            <w:pPr>
              <w:pStyle w:val="TableText"/>
              <w:spacing w:before="0" w:after="0"/>
              <w:jc w:val="center"/>
            </w:pPr>
          </w:p>
        </w:tc>
      </w:tr>
      <w:tr w:rsidR="003A5A14" w14:paraId="562F22C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354D42D"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5C85A3"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7F7609"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4E01D7A"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4D77B81"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A9E7D2" w14:textId="77777777" w:rsidR="003A5A14" w:rsidRPr="003A5A14" w:rsidRDefault="003A5A14" w:rsidP="00645AC1">
            <w:pPr>
              <w:pStyle w:val="TableText"/>
              <w:spacing w:before="0" w:after="0"/>
              <w:jc w:val="center"/>
            </w:pPr>
          </w:p>
        </w:tc>
      </w:tr>
      <w:tr w:rsidR="003A5A14" w14:paraId="35AD045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0DA4F46"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1FEDDF"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DF55BC1"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8CDD4F4"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B6F6650"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B4E475" w14:textId="77777777" w:rsidR="003A5A14" w:rsidRPr="003A5A14" w:rsidRDefault="003A5A14" w:rsidP="00645AC1">
            <w:pPr>
              <w:pStyle w:val="TableText"/>
              <w:spacing w:before="0" w:after="0"/>
              <w:jc w:val="center"/>
            </w:pPr>
          </w:p>
        </w:tc>
      </w:tr>
      <w:tr w:rsidR="003A5A14" w14:paraId="6861769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E254AE5"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B7141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0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589F16D"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7FF91E0"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28C2FD1"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7133EEA" w14:textId="77777777" w:rsidR="003A5A14" w:rsidRPr="003A5A14" w:rsidRDefault="003A5A14" w:rsidP="00645AC1">
            <w:pPr>
              <w:pStyle w:val="TableText"/>
              <w:spacing w:before="0" w:after="0"/>
              <w:jc w:val="center"/>
            </w:pPr>
          </w:p>
        </w:tc>
      </w:tr>
      <w:tr w:rsidR="003A5A14" w14:paraId="31B8792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4BB35D5"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0D179A"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0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A4F4602"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E3DBD79"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19AC9BD"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3A1806" w14:textId="77777777" w:rsidR="003A5A14" w:rsidRPr="003A5A14" w:rsidRDefault="003A5A14" w:rsidP="00645AC1">
            <w:pPr>
              <w:pStyle w:val="TableText"/>
              <w:spacing w:before="0" w:after="0"/>
              <w:jc w:val="center"/>
            </w:pPr>
          </w:p>
        </w:tc>
      </w:tr>
      <w:tr w:rsidR="003A5A14" w14:paraId="1A80EE9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B21AE29"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232EB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EC4EC50"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3AAA93A"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52B130C"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86B2AA" w14:textId="77777777" w:rsidR="003A5A14" w:rsidRPr="003A5A14" w:rsidRDefault="003A5A14" w:rsidP="00645AC1">
            <w:pPr>
              <w:pStyle w:val="TableText"/>
              <w:spacing w:before="0" w:after="0"/>
              <w:jc w:val="center"/>
            </w:pPr>
          </w:p>
        </w:tc>
      </w:tr>
      <w:tr w:rsidR="003A5A14" w14:paraId="17C0D21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B79E4DE"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E4E0F09"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3A3A5CF"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81CD25C"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4BEFD4C"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081955" w14:textId="77777777" w:rsidR="003A5A14" w:rsidRPr="003A5A14" w:rsidRDefault="003A5A14" w:rsidP="00645AC1">
            <w:pPr>
              <w:pStyle w:val="TableText"/>
              <w:spacing w:before="0" w:after="0"/>
              <w:jc w:val="center"/>
            </w:pPr>
          </w:p>
        </w:tc>
      </w:tr>
      <w:tr w:rsidR="003A5A14" w14:paraId="33FF1C5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E00E03B"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A727E8"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1B2951E"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B0F95B1" w14:textId="77777777" w:rsidR="003A5A14" w:rsidRPr="003A5A14" w:rsidRDefault="003A5A14" w:rsidP="00645AC1">
            <w:pPr>
              <w:pStyle w:val="TableText"/>
              <w:spacing w:before="0" w:after="0"/>
              <w:jc w:val="right"/>
            </w:pPr>
            <w:r w:rsidRPr="003A5A14">
              <w:t>-0.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FEE6019" w14:textId="77777777" w:rsidR="003A5A14" w:rsidRPr="003A5A14" w:rsidRDefault="003A5A14" w:rsidP="00645AC1">
            <w:pPr>
              <w:pStyle w:val="TableText"/>
              <w:spacing w:before="0" w:after="0"/>
              <w:jc w:val="right"/>
            </w:pPr>
            <w:r w:rsidRPr="003A5A14">
              <w:t>0.2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E96CC9" w14:textId="77777777" w:rsidR="003A5A14" w:rsidRPr="003A5A14" w:rsidRDefault="003A5A14" w:rsidP="00645AC1">
            <w:pPr>
              <w:pStyle w:val="TableText"/>
              <w:spacing w:before="0" w:after="0"/>
              <w:jc w:val="center"/>
            </w:pPr>
          </w:p>
        </w:tc>
      </w:tr>
      <w:tr w:rsidR="003A5A14" w14:paraId="6297F243"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36E375C"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4EB197"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3FFE0B8"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A5CDE24" w14:textId="77777777" w:rsidR="003A5A14" w:rsidRPr="003A5A14" w:rsidRDefault="003A5A14" w:rsidP="00645AC1">
            <w:pPr>
              <w:pStyle w:val="TableText"/>
              <w:spacing w:before="0" w:after="0"/>
              <w:jc w:val="right"/>
            </w:pPr>
            <w:r w:rsidRPr="003A5A14">
              <w:t>-0.2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7C2E91E"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B75D5CD" w14:textId="77777777" w:rsidR="003A5A14" w:rsidRPr="003A5A14" w:rsidRDefault="003A5A14" w:rsidP="00645AC1">
            <w:pPr>
              <w:pStyle w:val="TableText"/>
              <w:spacing w:before="0" w:after="0"/>
              <w:jc w:val="center"/>
            </w:pPr>
          </w:p>
        </w:tc>
      </w:tr>
      <w:tr w:rsidR="003A5A14" w14:paraId="4235A6A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E9ADC37"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5FF1967"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67E3BC9"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3C89723" w14:textId="77777777" w:rsidR="003A5A14" w:rsidRPr="003A5A14" w:rsidRDefault="003A5A14" w:rsidP="00645AC1">
            <w:pPr>
              <w:pStyle w:val="TableText"/>
              <w:spacing w:before="0" w:after="0"/>
              <w:jc w:val="right"/>
            </w:pPr>
            <w:r w:rsidRPr="003A5A14">
              <w:t>-0.18</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15B0324" w14:textId="77777777" w:rsidR="003A5A14" w:rsidRPr="003A5A14" w:rsidRDefault="003A5A14" w:rsidP="00645AC1">
            <w:pPr>
              <w:pStyle w:val="TableText"/>
              <w:spacing w:before="0" w:after="0"/>
              <w:jc w:val="right"/>
            </w:pPr>
            <w:r w:rsidRPr="003A5A14">
              <w:t>0.24</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B94455C" w14:textId="77777777" w:rsidR="003A5A14" w:rsidRPr="003A5A14" w:rsidRDefault="003A5A14" w:rsidP="00645AC1">
            <w:pPr>
              <w:pStyle w:val="TableText"/>
              <w:spacing w:before="0" w:after="0"/>
              <w:jc w:val="center"/>
            </w:pPr>
          </w:p>
        </w:tc>
      </w:tr>
      <w:tr w:rsidR="003A5A14" w14:paraId="5B759B8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F024461"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061401"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0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53A513E"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94B7A23" w14:textId="77777777" w:rsidR="003A5A14" w:rsidRPr="003A5A14" w:rsidRDefault="003A5A14" w:rsidP="00645AC1">
            <w:pPr>
              <w:pStyle w:val="TableText"/>
              <w:spacing w:before="0" w:after="0"/>
              <w:jc w:val="right"/>
            </w:pPr>
            <w:r w:rsidRPr="003A5A14">
              <w:t>-0.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F99568C"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9A1DCA" w14:textId="77777777" w:rsidR="003A5A14" w:rsidRPr="003A5A14" w:rsidRDefault="003A5A14" w:rsidP="00645AC1">
            <w:pPr>
              <w:pStyle w:val="TableText"/>
              <w:spacing w:before="0" w:after="0"/>
              <w:jc w:val="center"/>
            </w:pPr>
          </w:p>
        </w:tc>
      </w:tr>
      <w:tr w:rsidR="003A5A14" w14:paraId="0676F47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572CF1B"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801A7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D8366E0"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50E6295" w14:textId="77777777" w:rsidR="003A5A14" w:rsidRPr="003A5A14" w:rsidRDefault="003A5A14" w:rsidP="00645AC1">
            <w:pPr>
              <w:pStyle w:val="TableText"/>
              <w:spacing w:before="0" w:after="0"/>
              <w:jc w:val="right"/>
            </w:pPr>
            <w:r w:rsidRPr="003A5A14">
              <w:t>-0.18</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3E8EBB5" w14:textId="77777777" w:rsidR="003A5A14" w:rsidRPr="003A5A14" w:rsidRDefault="003A5A14" w:rsidP="00645AC1">
            <w:pPr>
              <w:pStyle w:val="TableText"/>
              <w:spacing w:before="0" w:after="0"/>
              <w:jc w:val="right"/>
            </w:pPr>
            <w:r w:rsidRPr="003A5A14">
              <w:t>0.2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9A76913" w14:textId="77777777" w:rsidR="003A5A14" w:rsidRPr="003A5A14" w:rsidRDefault="003A5A14" w:rsidP="00645AC1">
            <w:pPr>
              <w:pStyle w:val="TableText"/>
              <w:spacing w:before="0" w:after="0"/>
              <w:jc w:val="center"/>
            </w:pPr>
          </w:p>
        </w:tc>
      </w:tr>
      <w:tr w:rsidR="003A5A14" w14:paraId="41732FF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E85A32D"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D1DFF8"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1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98A1924"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1F35138" w14:textId="77777777" w:rsidR="003A5A14" w:rsidRPr="003A5A14" w:rsidRDefault="003A5A14" w:rsidP="00645AC1">
            <w:pPr>
              <w:pStyle w:val="TableText"/>
              <w:spacing w:before="0" w:after="0"/>
              <w:jc w:val="right"/>
            </w:pPr>
            <w:r w:rsidRPr="003A5A14">
              <w:t>-0.2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E7FB4B2"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440B53" w14:textId="77777777" w:rsidR="003A5A14" w:rsidRPr="003A5A14" w:rsidRDefault="003A5A14" w:rsidP="00645AC1">
            <w:pPr>
              <w:pStyle w:val="TableText"/>
              <w:spacing w:before="0" w:after="0"/>
              <w:jc w:val="center"/>
            </w:pPr>
          </w:p>
        </w:tc>
      </w:tr>
      <w:tr w:rsidR="003A5A14" w14:paraId="053B0F1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1E03AD2"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23D74E9"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1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ABAFAB1"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2302F72"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D98E567" w14:textId="77777777" w:rsidR="003A5A14" w:rsidRPr="003A5A14" w:rsidRDefault="003A5A14" w:rsidP="00645AC1">
            <w:pPr>
              <w:pStyle w:val="TableText"/>
              <w:spacing w:before="0" w:after="0"/>
              <w:jc w:val="right"/>
            </w:pPr>
            <w:r w:rsidRPr="003A5A14">
              <w:t>0.1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DA59B13" w14:textId="77777777" w:rsidR="003A5A14" w:rsidRPr="003A5A14" w:rsidRDefault="003A5A14" w:rsidP="00645AC1">
            <w:pPr>
              <w:pStyle w:val="TableText"/>
              <w:spacing w:before="0" w:after="0"/>
              <w:jc w:val="center"/>
            </w:pPr>
          </w:p>
        </w:tc>
      </w:tr>
      <w:tr w:rsidR="003A5A14" w14:paraId="5A54A1D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12CB177"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A0E24C"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1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9163CB3"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523769E"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C8A7233" w14:textId="77777777" w:rsidR="003A5A14" w:rsidRPr="003A5A14" w:rsidRDefault="003A5A14" w:rsidP="00645AC1">
            <w:pPr>
              <w:pStyle w:val="TableText"/>
              <w:spacing w:before="0" w:after="0"/>
              <w:jc w:val="right"/>
            </w:pPr>
            <w:r w:rsidRPr="003A5A14">
              <w:t>0.1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4BF075" w14:textId="77777777" w:rsidR="003A5A14" w:rsidRPr="003A5A14" w:rsidRDefault="003A5A14" w:rsidP="00645AC1">
            <w:pPr>
              <w:pStyle w:val="TableText"/>
              <w:spacing w:before="0" w:after="0"/>
              <w:jc w:val="center"/>
            </w:pPr>
          </w:p>
        </w:tc>
      </w:tr>
      <w:tr w:rsidR="003A5A14" w14:paraId="7035C80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4E3CB14"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F28538"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1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FEDB611"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D6EACC6" w14:textId="77777777" w:rsidR="003A5A14" w:rsidRPr="003A5A14" w:rsidRDefault="003A5A14" w:rsidP="00645AC1">
            <w:pPr>
              <w:pStyle w:val="TableText"/>
              <w:spacing w:before="0" w:after="0"/>
              <w:jc w:val="right"/>
            </w:pPr>
            <w:r w:rsidRPr="003A5A14">
              <w:t>-0.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9E718D8" w14:textId="77777777" w:rsidR="003A5A14" w:rsidRPr="003A5A14" w:rsidRDefault="003A5A14" w:rsidP="00645AC1">
            <w:pPr>
              <w:pStyle w:val="TableText"/>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1B10C68" w14:textId="77777777" w:rsidR="003A5A14" w:rsidRPr="003A5A14" w:rsidRDefault="003A5A14" w:rsidP="00645AC1">
            <w:pPr>
              <w:pStyle w:val="TableText"/>
              <w:spacing w:before="0" w:after="0"/>
              <w:jc w:val="center"/>
            </w:pPr>
          </w:p>
        </w:tc>
      </w:tr>
      <w:tr w:rsidR="003A5A14" w14:paraId="4C4F547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0D2F51E"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1223B7"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1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AF0F694"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9305B90" w14:textId="77777777" w:rsidR="003A5A14" w:rsidRPr="003A5A14" w:rsidRDefault="003A5A14" w:rsidP="00645AC1">
            <w:pPr>
              <w:pStyle w:val="TableText"/>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F358E4F"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A15539" w14:textId="77777777" w:rsidR="003A5A14" w:rsidRPr="003A5A14" w:rsidRDefault="003A5A14" w:rsidP="00645AC1">
            <w:pPr>
              <w:pStyle w:val="TableText"/>
              <w:spacing w:before="0" w:after="0"/>
              <w:jc w:val="center"/>
            </w:pPr>
          </w:p>
        </w:tc>
      </w:tr>
      <w:tr w:rsidR="003A5A14" w14:paraId="6076433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E9AD40A"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C54FB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1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08ED46E"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27829FF" w14:textId="77777777" w:rsidR="003A5A14" w:rsidRPr="003A5A14" w:rsidRDefault="003A5A14" w:rsidP="00645AC1">
            <w:pPr>
              <w:pStyle w:val="TableText"/>
              <w:spacing w:before="0" w:after="0"/>
              <w:jc w:val="right"/>
            </w:pPr>
            <w:r w:rsidRPr="003A5A14">
              <w:t>-0.2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6EFF1A7" w14:textId="77777777" w:rsidR="003A5A14" w:rsidRPr="003A5A14" w:rsidRDefault="003A5A14" w:rsidP="00645AC1">
            <w:pPr>
              <w:pStyle w:val="TableText"/>
              <w:spacing w:before="0" w:after="0"/>
              <w:jc w:val="right"/>
            </w:pPr>
            <w:r w:rsidRPr="003A5A14">
              <w:t>0.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168197" w14:textId="77777777" w:rsidR="003A5A14" w:rsidRPr="003A5A14" w:rsidRDefault="003A5A14" w:rsidP="00645AC1">
            <w:pPr>
              <w:pStyle w:val="TableText"/>
              <w:spacing w:before="0" w:after="0"/>
              <w:jc w:val="center"/>
            </w:pPr>
          </w:p>
        </w:tc>
      </w:tr>
      <w:tr w:rsidR="003A5A14" w14:paraId="708D7673"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034E57B"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547AB9" w14:textId="77777777" w:rsidR="003A5A14" w:rsidRPr="003A5A14" w:rsidRDefault="003A5A14" w:rsidP="00645AC1">
            <w:pPr>
              <w:pStyle w:val="TableText"/>
              <w:spacing w:before="0" w:after="0"/>
            </w:pPr>
            <w:proofErr w:type="spellStart"/>
            <w:r w:rsidRPr="003A5A14">
              <w:t>reciprocal_dispersion</w:t>
            </w:r>
            <w:proofErr w:type="spellEnd"/>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BF4D948" w14:textId="77777777" w:rsidR="003A5A14" w:rsidRPr="003A5A14" w:rsidRDefault="003A5A14" w:rsidP="00645AC1">
            <w:pPr>
              <w:pStyle w:val="TableText"/>
              <w:spacing w:before="0" w:after="0"/>
              <w:jc w:val="right"/>
            </w:pPr>
            <w:r w:rsidRPr="003A5A14">
              <w:t>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B408356" w14:textId="77777777" w:rsidR="003A5A14" w:rsidRPr="003A5A14" w:rsidRDefault="003A5A14" w:rsidP="00645AC1">
            <w:pPr>
              <w:pStyle w:val="TableText"/>
              <w:spacing w:before="0" w:after="0"/>
              <w:jc w:val="right"/>
            </w:pPr>
            <w:r w:rsidRPr="003A5A14">
              <w:t>0.0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4FB4E89" w14:textId="77777777" w:rsidR="003A5A14" w:rsidRPr="003A5A14" w:rsidRDefault="003A5A14" w:rsidP="00645AC1">
            <w:pPr>
              <w:pStyle w:val="TableText"/>
              <w:spacing w:before="0" w:after="0"/>
              <w:jc w:val="right"/>
            </w:pPr>
            <w:r w:rsidRPr="003A5A14">
              <w:t>0.1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800C4E0" w14:textId="77777777" w:rsidR="003A5A14" w:rsidRPr="003A5A14" w:rsidRDefault="003A5A14" w:rsidP="00645AC1">
            <w:pPr>
              <w:pStyle w:val="TableText"/>
              <w:spacing w:before="0" w:after="0"/>
              <w:jc w:val="center"/>
            </w:pPr>
            <w:r w:rsidRPr="003A5A14">
              <w:t>*</w:t>
            </w:r>
          </w:p>
        </w:tc>
      </w:tr>
      <w:tr w:rsidR="003A5A14" w14:paraId="2697C98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AFA25B0"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984A12F" w14:textId="77777777" w:rsidR="003A5A14" w:rsidRPr="003A5A14" w:rsidRDefault="003A5A14" w:rsidP="00645AC1">
            <w:pPr>
              <w:pStyle w:val="TableText"/>
              <w:spacing w:before="0" w:after="0"/>
            </w:pPr>
            <w:r w:rsidRPr="003A5A14">
              <w:t>Sigma[</w:t>
            </w:r>
            <w:proofErr w:type="spellStart"/>
            <w:proofErr w:type="gramStart"/>
            <w:r w:rsidRPr="003A5A14">
              <w:t>program:birthyear</w:t>
            </w:r>
            <w:proofErr w:type="spellEnd"/>
            <w:proofErr w:type="gramEnd"/>
            <w:r w:rsidRPr="003A5A14">
              <w:t>:(Intercept),(Intercept)]</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0287684"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B579C43" w14:textId="77777777" w:rsidR="003A5A14" w:rsidRPr="003A5A14" w:rsidRDefault="003A5A14" w:rsidP="00645AC1">
            <w:pPr>
              <w:pStyle w:val="TableText"/>
              <w:spacing w:before="0" w:after="0"/>
              <w:jc w:val="right"/>
            </w:pPr>
            <w:r w:rsidRPr="003A5A14">
              <w:t>0.0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B12AF59" w14:textId="77777777" w:rsidR="003A5A14" w:rsidRPr="003A5A14" w:rsidRDefault="003A5A14" w:rsidP="00645AC1">
            <w:pPr>
              <w:pStyle w:val="TableText"/>
              <w:spacing w:before="0" w:after="0"/>
              <w:jc w:val="right"/>
            </w:pPr>
            <w:r w:rsidRPr="003A5A14">
              <w:t>0.0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DDD096" w14:textId="77777777" w:rsidR="003A5A14" w:rsidRPr="003A5A14" w:rsidRDefault="003A5A14" w:rsidP="00645AC1">
            <w:pPr>
              <w:pStyle w:val="TableText"/>
              <w:spacing w:before="0" w:after="0"/>
              <w:jc w:val="center"/>
            </w:pPr>
            <w:r w:rsidRPr="003A5A14">
              <w:t>*</w:t>
            </w:r>
          </w:p>
        </w:tc>
      </w:tr>
      <w:tr w:rsidR="003A5A14" w14:paraId="76DCBA4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49C7FC2"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DDF0AB" w14:textId="77777777" w:rsidR="003A5A14" w:rsidRPr="003A5A14" w:rsidRDefault="003A5A14" w:rsidP="00645AC1">
            <w:pPr>
              <w:pStyle w:val="TableText"/>
              <w:spacing w:before="0" w:after="0"/>
            </w:pPr>
            <w:proofErr w:type="spellStart"/>
            <w:r w:rsidRPr="003A5A14">
              <w:t>mean_PPD</w:t>
            </w:r>
            <w:proofErr w:type="spellEnd"/>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766BCFE" w14:textId="77777777" w:rsidR="003A5A14" w:rsidRPr="003A5A14" w:rsidRDefault="003A5A14" w:rsidP="00645AC1">
            <w:pPr>
              <w:pStyle w:val="TableText"/>
              <w:spacing w:before="0" w:after="0"/>
              <w:jc w:val="right"/>
            </w:pPr>
            <w:r w:rsidRPr="003A5A14">
              <w:t>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B6D3331" w14:textId="77777777" w:rsidR="003A5A14" w:rsidRPr="003A5A14" w:rsidRDefault="003A5A14" w:rsidP="00645AC1">
            <w:pPr>
              <w:pStyle w:val="TableText"/>
              <w:spacing w:before="0" w:after="0"/>
              <w:jc w:val="right"/>
            </w:pPr>
            <w:r w:rsidRPr="003A5A14">
              <w:t>0.0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751AD41" w14:textId="77777777" w:rsidR="003A5A14" w:rsidRPr="003A5A14" w:rsidRDefault="003A5A14" w:rsidP="00645AC1">
            <w:pPr>
              <w:pStyle w:val="TableText"/>
              <w:spacing w:before="0" w:after="0"/>
              <w:jc w:val="right"/>
            </w:pPr>
            <w:r w:rsidRPr="003A5A14">
              <w:t>0.1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7050E9" w14:textId="77777777" w:rsidR="003A5A14" w:rsidRPr="003A5A14" w:rsidRDefault="003A5A14" w:rsidP="00645AC1">
            <w:pPr>
              <w:pStyle w:val="TableText"/>
              <w:spacing w:before="0" w:after="0"/>
              <w:jc w:val="center"/>
            </w:pPr>
            <w:r w:rsidRPr="003A5A14">
              <w:t>*</w:t>
            </w:r>
          </w:p>
        </w:tc>
      </w:tr>
      <w:tr w:rsidR="003A5A14" w14:paraId="164EE78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2562880" w14:textId="77777777" w:rsidR="003A5A14" w:rsidRDefault="003A5A14" w:rsidP="004C4D4C">
            <w:pPr>
              <w:spacing w:before="100" w:after="100"/>
              <w:ind w:left="100" w:right="100"/>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5C9B0E" w14:textId="77777777" w:rsidR="003A5A14" w:rsidRPr="003A5A14" w:rsidRDefault="003A5A14" w:rsidP="00645AC1">
            <w:pPr>
              <w:pStyle w:val="TableText"/>
              <w:spacing w:before="0" w:after="0"/>
            </w:pPr>
            <w:r w:rsidRPr="003A5A14">
              <w:t>log-posterior</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1B538C8" w14:textId="77777777" w:rsidR="003A5A14" w:rsidRPr="003A5A14" w:rsidRDefault="003A5A14" w:rsidP="00645AC1">
            <w:pPr>
              <w:pStyle w:val="TableText"/>
              <w:spacing w:before="0" w:after="0"/>
              <w:jc w:val="right"/>
            </w:pPr>
            <w:r w:rsidRPr="003A5A14">
              <w:t>-501.2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050428D" w14:textId="77777777" w:rsidR="003A5A14" w:rsidRPr="003A5A14" w:rsidRDefault="003A5A14" w:rsidP="00645AC1">
            <w:pPr>
              <w:pStyle w:val="TableText"/>
              <w:spacing w:before="0" w:after="0"/>
              <w:jc w:val="right"/>
            </w:pPr>
            <w:r w:rsidRPr="003A5A14">
              <w:t>-524.76</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215D24C" w14:textId="77777777" w:rsidR="003A5A14" w:rsidRPr="003A5A14" w:rsidRDefault="003A5A14" w:rsidP="00645AC1">
            <w:pPr>
              <w:pStyle w:val="TableText"/>
              <w:spacing w:before="0" w:after="0"/>
              <w:jc w:val="right"/>
            </w:pPr>
            <w:r w:rsidRPr="003A5A14">
              <w:t>-479.5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A31747E" w14:textId="77777777" w:rsidR="003A5A14" w:rsidRPr="003A5A14" w:rsidRDefault="003A5A14" w:rsidP="00645AC1">
            <w:pPr>
              <w:pStyle w:val="TableText"/>
              <w:spacing w:before="0" w:after="0"/>
              <w:jc w:val="center"/>
            </w:pPr>
            <w:r w:rsidRPr="003A5A14">
              <w:t>*</w:t>
            </w:r>
          </w:p>
        </w:tc>
      </w:tr>
    </w:tbl>
    <w:p w14:paraId="0ADD57C6" w14:textId="29675F86" w:rsidR="00004F61" w:rsidRDefault="008248E5" w:rsidP="007232D6">
      <w:pPr>
        <w:pStyle w:val="CaptionTable"/>
        <w:keepLines/>
      </w:pPr>
      <w:bookmarkStart w:id="239" w:name="_Toc76050255"/>
      <w:r>
        <w:lastRenderedPageBreak/>
        <w:t xml:space="preserve">Table </w:t>
      </w:r>
      <w:r>
        <w:fldChar w:fldCharType="begin" w:fldLock="1"/>
      </w:r>
      <w:r>
        <w:instrText>STYLEREF 9 \s</w:instrText>
      </w:r>
      <w:r>
        <w:fldChar w:fldCharType="separate"/>
      </w:r>
      <w:r w:rsidR="000F6224">
        <w:rPr>
          <w:noProof/>
        </w:rPr>
        <w:t>A</w:t>
      </w:r>
      <w:r>
        <w:fldChar w:fldCharType="end"/>
      </w:r>
      <w:r>
        <w:noBreakHyphen/>
      </w:r>
      <w:r>
        <w:fldChar w:fldCharType="begin"/>
      </w:r>
      <w:r>
        <w:instrText>SEQ ApxTable \* ARABIC \s 9</w:instrText>
      </w:r>
      <w:r>
        <w:fldChar w:fldCharType="separate"/>
      </w:r>
      <w:r w:rsidR="00AC66FC">
        <w:rPr>
          <w:noProof/>
        </w:rPr>
        <w:t>6</w:t>
      </w:r>
      <w:r>
        <w:fldChar w:fldCharType="end"/>
      </w:r>
      <w:r>
        <w:t xml:space="preserve"> Statistical results for Golden </w:t>
      </w:r>
      <w:r w:rsidR="00745927">
        <w:t>perch</w:t>
      </w:r>
      <w:r>
        <w:t xml:space="preserve"> catch curve model</w:t>
      </w:r>
      <w:bookmarkEnd w:id="239"/>
    </w:p>
    <w:p w14:paraId="29E088F5" w14:textId="6B28DAF8" w:rsidR="000E0D77" w:rsidRDefault="008248E5" w:rsidP="007232D6">
      <w:pPr>
        <w:pStyle w:val="CaptionNote"/>
        <w:keepNext/>
        <w:keepLines/>
      </w:pPr>
      <w:r>
        <w:t xml:space="preserve">* </w:t>
      </w:r>
      <w:proofErr w:type="gramStart"/>
      <w:r>
        <w:t>indicates</w:t>
      </w:r>
      <w:proofErr w:type="gramEnd"/>
      <w:r>
        <w:t xml:space="preserve"> C95%CrI does not include</w:t>
      </w:r>
      <w:r w:rsidR="00BD7FEB">
        <w:t> </w:t>
      </w:r>
      <w:r>
        <w:t>0</w:t>
      </w:r>
      <w:r w:rsidR="00B40AA9">
        <w:t xml:space="preserve">. </w:t>
      </w:r>
    </w:p>
    <w:tbl>
      <w:tblPr>
        <w:tblW w:w="9424" w:type="dxa"/>
        <w:tblInd w:w="57" w:type="dxa"/>
        <w:tblLayout w:type="fixed"/>
        <w:tblLook w:val="0620" w:firstRow="1" w:lastRow="0" w:firstColumn="0" w:lastColumn="0" w:noHBand="1" w:noVBand="1"/>
      </w:tblPr>
      <w:tblGrid>
        <w:gridCol w:w="1417"/>
        <w:gridCol w:w="4394"/>
        <w:gridCol w:w="992"/>
        <w:gridCol w:w="992"/>
        <w:gridCol w:w="993"/>
        <w:gridCol w:w="636"/>
      </w:tblGrid>
      <w:tr w:rsidR="000E0D77" w14:paraId="3EF7656B" w14:textId="77777777" w:rsidTr="00004F61">
        <w:trPr>
          <w:cantSplit/>
          <w:tblHeader/>
        </w:trPr>
        <w:tc>
          <w:tcPr>
            <w:tcW w:w="1417"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48AF2EA8" w14:textId="77777777" w:rsidR="000E0D77" w:rsidRDefault="000E0D77" w:rsidP="007232D6">
            <w:pPr>
              <w:pStyle w:val="ColumnHeading"/>
              <w:keepNext/>
              <w:keepLines/>
            </w:pPr>
            <w:proofErr w:type="spellStart"/>
            <w:r>
              <w:t>speciesname</w:t>
            </w:r>
            <w:proofErr w:type="spellEnd"/>
          </w:p>
        </w:tc>
        <w:tc>
          <w:tcPr>
            <w:tcW w:w="4394"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039DAE7D" w14:textId="77777777" w:rsidR="000E0D77" w:rsidRDefault="000E0D77" w:rsidP="007232D6">
            <w:pPr>
              <w:pStyle w:val="ColumnHeading"/>
              <w:keepNext/>
              <w:keepLines/>
            </w:pPr>
            <w:r>
              <w:t>term</w:t>
            </w:r>
          </w:p>
        </w:tc>
        <w:tc>
          <w:tcPr>
            <w:tcW w:w="992"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533BA183" w14:textId="77777777" w:rsidR="000E0D77" w:rsidRDefault="000E0D77" w:rsidP="007232D6">
            <w:pPr>
              <w:pStyle w:val="ColumnHeading"/>
              <w:keepNext/>
              <w:keepLines/>
            </w:pPr>
            <w:r>
              <w:t>estimate</w:t>
            </w:r>
          </w:p>
        </w:tc>
        <w:tc>
          <w:tcPr>
            <w:tcW w:w="992"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31B00FF5" w14:textId="77777777" w:rsidR="000E0D77" w:rsidRDefault="000E0D77" w:rsidP="007232D6">
            <w:pPr>
              <w:pStyle w:val="ColumnHeading"/>
              <w:keepNext/>
              <w:keepLines/>
            </w:pPr>
            <w:r>
              <w:t>lower</w:t>
            </w:r>
          </w:p>
        </w:tc>
        <w:tc>
          <w:tcPr>
            <w:tcW w:w="993"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4A60FD06" w14:textId="77777777" w:rsidR="000E0D77" w:rsidRDefault="000E0D77" w:rsidP="007232D6">
            <w:pPr>
              <w:pStyle w:val="ColumnHeading"/>
              <w:keepNext/>
              <w:keepLines/>
            </w:pPr>
            <w:r>
              <w:t>upper</w:t>
            </w:r>
          </w:p>
        </w:tc>
        <w:tc>
          <w:tcPr>
            <w:tcW w:w="636"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05D7B2EA" w14:textId="77777777" w:rsidR="000E0D77" w:rsidRDefault="000E0D77" w:rsidP="007232D6">
            <w:pPr>
              <w:pStyle w:val="ColumnHeading"/>
              <w:keepNext/>
              <w:keepLines/>
            </w:pPr>
            <w:r>
              <w:t>sig</w:t>
            </w:r>
          </w:p>
        </w:tc>
      </w:tr>
      <w:tr w:rsidR="003A5A14" w:rsidRPr="003A5A14" w14:paraId="285CE80C" w14:textId="77777777" w:rsidTr="00004F61">
        <w:trPr>
          <w:cantSplit/>
        </w:trPr>
        <w:tc>
          <w:tcPr>
            <w:tcW w:w="1417"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523E08E" w14:textId="0B849354" w:rsidR="003A5A14" w:rsidRPr="003A5A14" w:rsidRDefault="003A5A14" w:rsidP="007232D6">
            <w:pPr>
              <w:keepNext/>
              <w:keepLines/>
              <w:spacing w:after="0"/>
              <w:ind w:left="100" w:right="100"/>
              <w:rPr>
                <w:sz w:val="18"/>
                <w:szCs w:val="18"/>
              </w:rPr>
            </w:pPr>
            <w:r w:rsidRPr="003A5A14">
              <w:rPr>
                <w:rFonts w:cs="Calibri"/>
                <w:sz w:val="18"/>
                <w:szCs w:val="18"/>
              </w:rPr>
              <w:t xml:space="preserve">Golden </w:t>
            </w:r>
            <w:r w:rsidR="00745927">
              <w:rPr>
                <w:rFonts w:cs="Calibri"/>
                <w:sz w:val="18"/>
                <w:szCs w:val="18"/>
              </w:rPr>
              <w:t>perch</w:t>
            </w: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C6A773B" w14:textId="77777777" w:rsidR="003A5A14" w:rsidRPr="003A5A14" w:rsidRDefault="003A5A14" w:rsidP="007232D6">
            <w:pPr>
              <w:pStyle w:val="TableText"/>
              <w:keepNext/>
              <w:keepLines/>
              <w:spacing w:before="0" w:after="0"/>
            </w:pPr>
            <w:r w:rsidRPr="003A5A14">
              <w:t>(Intercept)</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B6D15DC" w14:textId="77777777" w:rsidR="003A5A14" w:rsidRPr="003A5A14" w:rsidRDefault="003A5A14" w:rsidP="007232D6">
            <w:pPr>
              <w:pStyle w:val="TableText"/>
              <w:keepNext/>
              <w:keepLines/>
              <w:spacing w:before="0" w:after="0"/>
              <w:jc w:val="right"/>
            </w:pPr>
            <w:r w:rsidRPr="003A5A14">
              <w:t>1.4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2EC637A" w14:textId="77777777" w:rsidR="003A5A14" w:rsidRPr="003A5A14" w:rsidRDefault="003A5A14" w:rsidP="007232D6">
            <w:pPr>
              <w:pStyle w:val="TableText"/>
              <w:keepNext/>
              <w:keepLines/>
              <w:spacing w:before="0" w:after="0"/>
              <w:jc w:val="right"/>
            </w:pPr>
            <w:r w:rsidRPr="003A5A14">
              <w:t>0.3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1B10EE5" w14:textId="77777777" w:rsidR="003A5A14" w:rsidRPr="003A5A14" w:rsidRDefault="003A5A14" w:rsidP="007232D6">
            <w:pPr>
              <w:pStyle w:val="TableText"/>
              <w:keepNext/>
              <w:keepLines/>
              <w:spacing w:before="0" w:after="0"/>
              <w:jc w:val="right"/>
            </w:pPr>
            <w:r w:rsidRPr="003A5A14">
              <w:t>2.5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953D48" w14:textId="77777777" w:rsidR="003A5A14" w:rsidRPr="003A5A14" w:rsidRDefault="003A5A14" w:rsidP="007232D6">
            <w:pPr>
              <w:pStyle w:val="TableText"/>
              <w:keepNext/>
              <w:keepLines/>
              <w:spacing w:before="0" w:after="0"/>
              <w:jc w:val="center"/>
            </w:pPr>
            <w:r w:rsidRPr="003A5A14">
              <w:t>*</w:t>
            </w:r>
          </w:p>
        </w:tc>
      </w:tr>
      <w:tr w:rsidR="003A5A14" w:rsidRPr="003A5A14" w14:paraId="24A6BD2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896169D"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EE8DC8" w14:textId="77777777" w:rsidR="003A5A14" w:rsidRPr="003A5A14" w:rsidRDefault="003A5A14" w:rsidP="007232D6">
            <w:pPr>
              <w:pStyle w:val="TableText"/>
              <w:keepNext/>
              <w:keepLines/>
              <w:spacing w:before="0" w:after="0"/>
            </w:pPr>
            <w:r w:rsidRPr="003A5A14">
              <w:t>age</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AC1F82A" w14:textId="77777777" w:rsidR="003A5A14" w:rsidRPr="003A5A14" w:rsidRDefault="003A5A14" w:rsidP="007232D6">
            <w:pPr>
              <w:pStyle w:val="TableText"/>
              <w:keepNext/>
              <w:keepLines/>
              <w:spacing w:before="0" w:after="0"/>
              <w:jc w:val="right"/>
            </w:pPr>
            <w:r w:rsidRPr="003A5A14">
              <w:t>-0.2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E5A3A2E" w14:textId="77777777" w:rsidR="003A5A14" w:rsidRPr="003A5A14" w:rsidRDefault="003A5A14" w:rsidP="007232D6">
            <w:pPr>
              <w:pStyle w:val="TableText"/>
              <w:keepNext/>
              <w:keepLines/>
              <w:spacing w:before="0" w:after="0"/>
              <w:jc w:val="right"/>
            </w:pPr>
            <w:r w:rsidRPr="003A5A14">
              <w:t>-0.3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6769ECC" w14:textId="77777777" w:rsidR="003A5A14" w:rsidRPr="003A5A14" w:rsidRDefault="003A5A14" w:rsidP="007232D6">
            <w:pPr>
              <w:pStyle w:val="TableText"/>
              <w:keepNext/>
              <w:keepLines/>
              <w:spacing w:before="0" w:after="0"/>
              <w:jc w:val="right"/>
            </w:pPr>
            <w:r w:rsidRPr="003A5A14">
              <w:t>-0.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FB6D8C3" w14:textId="77777777" w:rsidR="003A5A14" w:rsidRPr="003A5A14" w:rsidRDefault="003A5A14" w:rsidP="007232D6">
            <w:pPr>
              <w:pStyle w:val="TableText"/>
              <w:keepNext/>
              <w:keepLines/>
              <w:spacing w:before="0" w:after="0"/>
              <w:jc w:val="center"/>
            </w:pPr>
            <w:r w:rsidRPr="003A5A14">
              <w:t>*</w:t>
            </w:r>
          </w:p>
        </w:tc>
      </w:tr>
      <w:tr w:rsidR="003A5A14" w:rsidRPr="003A5A14" w14:paraId="39A6B8A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4318FAB"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C61738E" w14:textId="77777777" w:rsidR="003A5A14" w:rsidRPr="003A5A14" w:rsidRDefault="003A5A14" w:rsidP="007232D6">
            <w:pPr>
              <w:pStyle w:val="TableText"/>
              <w:keepNext/>
              <w:keepLines/>
              <w:spacing w:before="0" w:after="0"/>
            </w:pPr>
            <w:proofErr w:type="spellStart"/>
            <w:r w:rsidRPr="003A5A14">
              <w:t>programGoulburn</w:t>
            </w:r>
            <w:proofErr w:type="spellEnd"/>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19ADFAA" w14:textId="77777777" w:rsidR="003A5A14" w:rsidRPr="003A5A14" w:rsidRDefault="003A5A14" w:rsidP="007232D6">
            <w:pPr>
              <w:pStyle w:val="TableText"/>
              <w:keepNext/>
              <w:keepLines/>
              <w:spacing w:before="0" w:after="0"/>
              <w:jc w:val="right"/>
            </w:pPr>
            <w:r w:rsidRPr="003A5A14">
              <w:t>1.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D831E67" w14:textId="77777777" w:rsidR="003A5A14" w:rsidRPr="003A5A14" w:rsidRDefault="003A5A14" w:rsidP="007232D6">
            <w:pPr>
              <w:pStyle w:val="TableText"/>
              <w:keepNext/>
              <w:keepLines/>
              <w:spacing w:before="0" w:after="0"/>
              <w:jc w:val="right"/>
            </w:pPr>
            <w:r w:rsidRPr="003A5A14">
              <w:t>-0.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A321E41" w14:textId="77777777" w:rsidR="003A5A14" w:rsidRPr="003A5A14" w:rsidRDefault="003A5A14" w:rsidP="007232D6">
            <w:pPr>
              <w:pStyle w:val="TableText"/>
              <w:keepNext/>
              <w:keepLines/>
              <w:spacing w:before="0" w:after="0"/>
              <w:jc w:val="right"/>
            </w:pPr>
            <w:r w:rsidRPr="003A5A14">
              <w:t>2.3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BF5183" w14:textId="77777777" w:rsidR="003A5A14" w:rsidRPr="003A5A14" w:rsidRDefault="003A5A14" w:rsidP="007232D6">
            <w:pPr>
              <w:pStyle w:val="TableText"/>
              <w:keepNext/>
              <w:keepLines/>
              <w:spacing w:before="0" w:after="0"/>
              <w:jc w:val="center"/>
            </w:pPr>
          </w:p>
        </w:tc>
      </w:tr>
      <w:tr w:rsidR="003A5A14" w:rsidRPr="003A5A14" w14:paraId="3691E19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7338FFB"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276C6C" w14:textId="77777777" w:rsidR="003A5A14" w:rsidRPr="003A5A14" w:rsidRDefault="003A5A14" w:rsidP="007232D6">
            <w:pPr>
              <w:pStyle w:val="TableText"/>
              <w:keepNext/>
              <w:keepLines/>
              <w:spacing w:before="0" w:after="0"/>
            </w:pPr>
            <w:proofErr w:type="spellStart"/>
            <w:r w:rsidRPr="003A5A14">
              <w:t>programGwydir</w:t>
            </w:r>
            <w:proofErr w:type="spellEnd"/>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37735B7" w14:textId="77777777" w:rsidR="003A5A14" w:rsidRPr="003A5A14" w:rsidRDefault="003A5A14" w:rsidP="007232D6">
            <w:pPr>
              <w:pStyle w:val="TableText"/>
              <w:keepNext/>
              <w:keepLines/>
              <w:spacing w:before="0" w:after="0"/>
              <w:jc w:val="right"/>
            </w:pPr>
            <w:r w:rsidRPr="003A5A14">
              <w:t>0.3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F547616" w14:textId="77777777" w:rsidR="003A5A14" w:rsidRPr="003A5A14" w:rsidRDefault="003A5A14" w:rsidP="007232D6">
            <w:pPr>
              <w:pStyle w:val="TableText"/>
              <w:keepNext/>
              <w:keepLines/>
              <w:spacing w:before="0" w:after="0"/>
              <w:jc w:val="right"/>
            </w:pPr>
            <w:r w:rsidRPr="003A5A14">
              <w:t>-0.8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6430434" w14:textId="77777777" w:rsidR="003A5A14" w:rsidRPr="003A5A14" w:rsidRDefault="003A5A14" w:rsidP="007232D6">
            <w:pPr>
              <w:pStyle w:val="TableText"/>
              <w:keepNext/>
              <w:keepLines/>
              <w:spacing w:before="0" w:after="0"/>
              <w:jc w:val="right"/>
            </w:pPr>
            <w:r w:rsidRPr="003A5A14">
              <w:t>1.6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4053367" w14:textId="77777777" w:rsidR="003A5A14" w:rsidRPr="003A5A14" w:rsidRDefault="003A5A14" w:rsidP="007232D6">
            <w:pPr>
              <w:pStyle w:val="TableText"/>
              <w:keepNext/>
              <w:keepLines/>
              <w:spacing w:before="0" w:after="0"/>
              <w:jc w:val="center"/>
            </w:pPr>
          </w:p>
        </w:tc>
      </w:tr>
      <w:tr w:rsidR="003A5A14" w:rsidRPr="003A5A14" w14:paraId="5A1F3AB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1D95771"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FC3BBB" w14:textId="77777777" w:rsidR="003A5A14" w:rsidRPr="003A5A14" w:rsidRDefault="003A5A14" w:rsidP="007232D6">
            <w:pPr>
              <w:pStyle w:val="TableText"/>
              <w:keepNext/>
              <w:keepLines/>
              <w:spacing w:before="0" w:after="0"/>
            </w:pPr>
            <w:proofErr w:type="spellStart"/>
            <w:r w:rsidRPr="003A5A14">
              <w:t>programLachlan</w:t>
            </w:r>
            <w:proofErr w:type="spellEnd"/>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C8C38D3" w14:textId="77777777" w:rsidR="003A5A14" w:rsidRPr="003A5A14" w:rsidRDefault="003A5A14" w:rsidP="007232D6">
            <w:pPr>
              <w:pStyle w:val="TableText"/>
              <w:keepNext/>
              <w:keepLines/>
              <w:spacing w:before="0" w:after="0"/>
              <w:jc w:val="right"/>
            </w:pPr>
            <w:r w:rsidRPr="003A5A14">
              <w:t>-0.9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A6CB07E" w14:textId="77777777" w:rsidR="003A5A14" w:rsidRPr="003A5A14" w:rsidRDefault="003A5A14" w:rsidP="007232D6">
            <w:pPr>
              <w:pStyle w:val="TableText"/>
              <w:keepNext/>
              <w:keepLines/>
              <w:spacing w:before="0" w:after="0"/>
              <w:jc w:val="right"/>
            </w:pPr>
            <w:r w:rsidRPr="003A5A14">
              <w:t>-2.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6BB7EB1" w14:textId="77777777" w:rsidR="003A5A14" w:rsidRPr="003A5A14" w:rsidRDefault="003A5A14" w:rsidP="007232D6">
            <w:pPr>
              <w:pStyle w:val="TableText"/>
              <w:keepNext/>
              <w:keepLines/>
              <w:spacing w:before="0" w:after="0"/>
              <w:jc w:val="right"/>
            </w:pPr>
            <w:r w:rsidRPr="003A5A14">
              <w:t>0.3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F8353C" w14:textId="77777777" w:rsidR="003A5A14" w:rsidRPr="003A5A14" w:rsidRDefault="003A5A14" w:rsidP="007232D6">
            <w:pPr>
              <w:pStyle w:val="TableText"/>
              <w:keepNext/>
              <w:keepLines/>
              <w:spacing w:before="0" w:after="0"/>
              <w:jc w:val="center"/>
            </w:pPr>
          </w:p>
        </w:tc>
      </w:tr>
      <w:tr w:rsidR="003A5A14" w:rsidRPr="003A5A14" w14:paraId="1A16189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D382FDA"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906EFA" w14:textId="77777777" w:rsidR="003A5A14" w:rsidRPr="003A5A14" w:rsidRDefault="003A5A14" w:rsidP="007232D6">
            <w:pPr>
              <w:pStyle w:val="TableText"/>
              <w:keepNext/>
              <w:keepLines/>
              <w:spacing w:before="0" w:after="0"/>
            </w:pPr>
            <w:proofErr w:type="spellStart"/>
            <w:r w:rsidRPr="003A5A14">
              <w:t>programLower</w:t>
            </w:r>
            <w:proofErr w:type="spellEnd"/>
            <w:r w:rsidRPr="003A5A14">
              <w:t xml:space="preserve"> Murray</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2FE29D0" w14:textId="77777777" w:rsidR="003A5A14" w:rsidRPr="003A5A14" w:rsidRDefault="003A5A14" w:rsidP="007232D6">
            <w:pPr>
              <w:pStyle w:val="TableText"/>
              <w:keepNext/>
              <w:keepLines/>
              <w:spacing w:before="0" w:after="0"/>
              <w:jc w:val="right"/>
            </w:pPr>
            <w:r w:rsidRPr="003A5A14">
              <w:t>1.8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B96E4DB" w14:textId="77777777" w:rsidR="003A5A14" w:rsidRPr="003A5A14" w:rsidRDefault="003A5A14" w:rsidP="007232D6">
            <w:pPr>
              <w:pStyle w:val="TableText"/>
              <w:keepNext/>
              <w:keepLines/>
              <w:spacing w:before="0" w:after="0"/>
              <w:jc w:val="right"/>
            </w:pPr>
            <w:r w:rsidRPr="003A5A14">
              <w:t>0.6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6D68CA9" w14:textId="77777777" w:rsidR="003A5A14" w:rsidRPr="003A5A14" w:rsidRDefault="003A5A14" w:rsidP="007232D6">
            <w:pPr>
              <w:pStyle w:val="TableText"/>
              <w:keepNext/>
              <w:keepLines/>
              <w:spacing w:before="0" w:after="0"/>
              <w:jc w:val="right"/>
            </w:pPr>
            <w:r w:rsidRPr="003A5A14">
              <w:t>3.0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FDF06D6" w14:textId="77777777" w:rsidR="003A5A14" w:rsidRPr="003A5A14" w:rsidRDefault="003A5A14" w:rsidP="007232D6">
            <w:pPr>
              <w:pStyle w:val="TableText"/>
              <w:keepNext/>
              <w:keepLines/>
              <w:spacing w:before="0" w:after="0"/>
              <w:jc w:val="center"/>
            </w:pPr>
            <w:r w:rsidRPr="003A5A14">
              <w:t>*</w:t>
            </w:r>
          </w:p>
        </w:tc>
      </w:tr>
      <w:tr w:rsidR="003A5A14" w:rsidRPr="003A5A14" w14:paraId="1CE251A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7A9434A"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38710E1" w14:textId="77777777" w:rsidR="003A5A14" w:rsidRPr="003A5A14" w:rsidRDefault="003A5A14" w:rsidP="007232D6">
            <w:pPr>
              <w:pStyle w:val="TableText"/>
              <w:keepNext/>
              <w:keepLines/>
              <w:spacing w:before="0" w:after="0"/>
            </w:pPr>
            <w:proofErr w:type="spellStart"/>
            <w:r w:rsidRPr="003A5A14">
              <w:t>programMurrumbidgee</w:t>
            </w:r>
            <w:proofErr w:type="spellEnd"/>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F9F348B" w14:textId="77777777" w:rsidR="003A5A14" w:rsidRPr="003A5A14" w:rsidRDefault="003A5A14" w:rsidP="007232D6">
            <w:pPr>
              <w:pStyle w:val="TableText"/>
              <w:keepNext/>
              <w:keepLines/>
              <w:spacing w:before="0" w:after="0"/>
              <w:jc w:val="right"/>
            </w:pPr>
            <w:r w:rsidRPr="003A5A14">
              <w:t>0.4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9AFAA29" w14:textId="77777777" w:rsidR="003A5A14" w:rsidRPr="003A5A14" w:rsidRDefault="003A5A14" w:rsidP="007232D6">
            <w:pPr>
              <w:pStyle w:val="TableText"/>
              <w:keepNext/>
              <w:keepLines/>
              <w:spacing w:before="0" w:after="0"/>
              <w:jc w:val="right"/>
            </w:pPr>
            <w:r w:rsidRPr="003A5A14">
              <w:t>-0.7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31FD5DC" w14:textId="77777777" w:rsidR="003A5A14" w:rsidRPr="003A5A14" w:rsidRDefault="003A5A14" w:rsidP="007232D6">
            <w:pPr>
              <w:pStyle w:val="TableText"/>
              <w:keepNext/>
              <w:keepLines/>
              <w:spacing w:before="0" w:after="0"/>
              <w:jc w:val="right"/>
            </w:pPr>
            <w:r w:rsidRPr="003A5A14">
              <w:t>1.6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75C5980" w14:textId="77777777" w:rsidR="003A5A14" w:rsidRPr="003A5A14" w:rsidRDefault="003A5A14" w:rsidP="007232D6">
            <w:pPr>
              <w:pStyle w:val="TableText"/>
              <w:keepNext/>
              <w:keepLines/>
              <w:spacing w:before="0" w:after="0"/>
              <w:jc w:val="center"/>
            </w:pPr>
          </w:p>
        </w:tc>
      </w:tr>
      <w:tr w:rsidR="003A5A14" w:rsidRPr="003A5A14" w14:paraId="3ACBD7A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6798A3D"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B926AB"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199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D0D462A" w14:textId="77777777" w:rsidR="003A5A14" w:rsidRPr="003A5A14" w:rsidRDefault="003A5A14" w:rsidP="007232D6">
            <w:pPr>
              <w:pStyle w:val="TableText"/>
              <w:keepNext/>
              <w:keepLines/>
              <w:spacing w:before="0" w:after="0"/>
              <w:jc w:val="right"/>
            </w:pPr>
            <w:r w:rsidRPr="003A5A14">
              <w:t>-0.0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1497D25" w14:textId="77777777" w:rsidR="003A5A14" w:rsidRPr="003A5A14" w:rsidRDefault="003A5A14" w:rsidP="007232D6">
            <w:pPr>
              <w:pStyle w:val="TableText"/>
              <w:keepNext/>
              <w:keepLines/>
              <w:spacing w:before="0" w:after="0"/>
              <w:jc w:val="right"/>
            </w:pPr>
            <w:r w:rsidRPr="003A5A14">
              <w:t>-2.3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B52BDA6" w14:textId="77777777" w:rsidR="003A5A14" w:rsidRPr="003A5A14" w:rsidRDefault="003A5A14" w:rsidP="007232D6">
            <w:pPr>
              <w:pStyle w:val="TableText"/>
              <w:keepNext/>
              <w:keepLines/>
              <w:spacing w:before="0" w:after="0"/>
              <w:jc w:val="right"/>
            </w:pPr>
            <w:r w:rsidRPr="003A5A14">
              <w:t>2.2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424E89" w14:textId="77777777" w:rsidR="003A5A14" w:rsidRPr="003A5A14" w:rsidRDefault="003A5A14" w:rsidP="007232D6">
            <w:pPr>
              <w:pStyle w:val="TableText"/>
              <w:keepNext/>
              <w:keepLines/>
              <w:spacing w:before="0" w:after="0"/>
              <w:jc w:val="center"/>
            </w:pPr>
          </w:p>
        </w:tc>
      </w:tr>
      <w:tr w:rsidR="003A5A14" w:rsidRPr="003A5A14" w14:paraId="0AB0BBE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D75CB6F"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B0A3253"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199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1395B31" w14:textId="77777777" w:rsidR="003A5A14" w:rsidRPr="003A5A14" w:rsidRDefault="003A5A14" w:rsidP="007232D6">
            <w:pPr>
              <w:pStyle w:val="TableText"/>
              <w:keepNext/>
              <w:keepLines/>
              <w:spacing w:before="0" w:after="0"/>
              <w:jc w:val="right"/>
            </w:pPr>
            <w:r w:rsidRPr="003A5A14">
              <w:t>-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6C33C0" w14:textId="77777777" w:rsidR="003A5A14" w:rsidRPr="003A5A14" w:rsidRDefault="003A5A14" w:rsidP="007232D6">
            <w:pPr>
              <w:pStyle w:val="TableText"/>
              <w:keepNext/>
              <w:keepLines/>
              <w:spacing w:before="0" w:after="0"/>
              <w:jc w:val="right"/>
            </w:pPr>
            <w:r w:rsidRPr="003A5A14">
              <w:t>-2.28</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20A3B7F" w14:textId="77777777" w:rsidR="003A5A14" w:rsidRPr="003A5A14" w:rsidRDefault="003A5A14" w:rsidP="007232D6">
            <w:pPr>
              <w:pStyle w:val="TableText"/>
              <w:keepNext/>
              <w:keepLines/>
              <w:spacing w:before="0" w:after="0"/>
              <w:jc w:val="right"/>
            </w:pPr>
            <w:r w:rsidRPr="003A5A14">
              <w:t>2.1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D993C72" w14:textId="77777777" w:rsidR="003A5A14" w:rsidRPr="003A5A14" w:rsidRDefault="003A5A14" w:rsidP="007232D6">
            <w:pPr>
              <w:pStyle w:val="TableText"/>
              <w:keepNext/>
              <w:keepLines/>
              <w:spacing w:before="0" w:after="0"/>
              <w:jc w:val="center"/>
            </w:pPr>
          </w:p>
        </w:tc>
      </w:tr>
      <w:tr w:rsidR="003A5A14" w:rsidRPr="003A5A14" w14:paraId="190C747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FCF48EE"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2D7DB2"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199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23BE816" w14:textId="77777777" w:rsidR="003A5A14" w:rsidRPr="003A5A14" w:rsidRDefault="003A5A14" w:rsidP="007232D6">
            <w:pPr>
              <w:pStyle w:val="TableText"/>
              <w:keepNext/>
              <w:keepLines/>
              <w:spacing w:before="0" w:after="0"/>
              <w:jc w:val="right"/>
            </w:pPr>
            <w:r w:rsidRPr="003A5A14">
              <w:t>-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F436656" w14:textId="77777777" w:rsidR="003A5A14" w:rsidRPr="003A5A14" w:rsidRDefault="003A5A14" w:rsidP="007232D6">
            <w:pPr>
              <w:pStyle w:val="TableText"/>
              <w:keepNext/>
              <w:keepLines/>
              <w:spacing w:before="0" w:after="0"/>
              <w:jc w:val="right"/>
            </w:pPr>
            <w:r w:rsidRPr="003A5A14">
              <w:t>-2.3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7B9E2FC" w14:textId="77777777" w:rsidR="003A5A14" w:rsidRPr="003A5A14" w:rsidRDefault="003A5A14" w:rsidP="007232D6">
            <w:pPr>
              <w:pStyle w:val="TableText"/>
              <w:keepNext/>
              <w:keepLines/>
              <w:spacing w:before="0" w:after="0"/>
              <w:jc w:val="right"/>
            </w:pPr>
            <w:r w:rsidRPr="003A5A14">
              <w:t>2.1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45AD0B" w14:textId="77777777" w:rsidR="003A5A14" w:rsidRPr="003A5A14" w:rsidRDefault="003A5A14" w:rsidP="007232D6">
            <w:pPr>
              <w:pStyle w:val="TableText"/>
              <w:keepNext/>
              <w:keepLines/>
              <w:spacing w:before="0" w:after="0"/>
              <w:jc w:val="center"/>
            </w:pPr>
          </w:p>
        </w:tc>
      </w:tr>
      <w:tr w:rsidR="003A5A14" w:rsidRPr="003A5A14" w14:paraId="04106E6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744EC8E"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A33C299"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199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EBD5E92" w14:textId="77777777" w:rsidR="003A5A14" w:rsidRPr="003A5A14" w:rsidRDefault="003A5A14" w:rsidP="007232D6">
            <w:pPr>
              <w:pStyle w:val="TableText"/>
              <w:keepNext/>
              <w:keepLines/>
              <w:spacing w:before="0" w:after="0"/>
              <w:jc w:val="right"/>
            </w:pPr>
            <w:r w:rsidRPr="003A5A14">
              <w:t>-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1E1CB9A" w14:textId="77777777" w:rsidR="003A5A14" w:rsidRPr="003A5A14" w:rsidRDefault="003A5A14" w:rsidP="007232D6">
            <w:pPr>
              <w:pStyle w:val="TableText"/>
              <w:keepNext/>
              <w:keepLines/>
              <w:spacing w:before="0" w:after="0"/>
              <w:jc w:val="right"/>
            </w:pPr>
            <w:r w:rsidRPr="003A5A14">
              <w:t>-2.3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E4C8E24" w14:textId="77777777" w:rsidR="003A5A14" w:rsidRPr="003A5A14" w:rsidRDefault="003A5A14" w:rsidP="007232D6">
            <w:pPr>
              <w:pStyle w:val="TableText"/>
              <w:keepNext/>
              <w:keepLines/>
              <w:spacing w:before="0" w:after="0"/>
              <w:jc w:val="right"/>
            </w:pPr>
            <w:r w:rsidRPr="003A5A14">
              <w:t>2.1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9F5C197" w14:textId="77777777" w:rsidR="003A5A14" w:rsidRPr="003A5A14" w:rsidRDefault="003A5A14" w:rsidP="007232D6">
            <w:pPr>
              <w:pStyle w:val="TableText"/>
              <w:keepNext/>
              <w:keepLines/>
              <w:spacing w:before="0" w:after="0"/>
              <w:jc w:val="center"/>
            </w:pPr>
          </w:p>
        </w:tc>
      </w:tr>
      <w:tr w:rsidR="003A5A14" w:rsidRPr="003A5A14" w14:paraId="5767C0C4"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51A27E1"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778A25B"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199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9F938B3" w14:textId="77777777" w:rsidR="003A5A14" w:rsidRPr="003A5A14" w:rsidRDefault="003A5A14" w:rsidP="007232D6">
            <w:pPr>
              <w:pStyle w:val="TableText"/>
              <w:keepNext/>
              <w:keepLines/>
              <w:spacing w:before="0" w:after="0"/>
              <w:jc w:val="right"/>
            </w:pPr>
            <w:r w:rsidRPr="003A5A14">
              <w:t>-0.1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9011B58" w14:textId="77777777" w:rsidR="003A5A14" w:rsidRPr="003A5A14" w:rsidRDefault="003A5A14" w:rsidP="007232D6">
            <w:pPr>
              <w:pStyle w:val="TableText"/>
              <w:keepNext/>
              <w:keepLines/>
              <w:spacing w:before="0" w:after="0"/>
              <w:jc w:val="right"/>
            </w:pPr>
            <w:r w:rsidRPr="003A5A14">
              <w:t>-2.3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A82E386" w14:textId="77777777" w:rsidR="003A5A14" w:rsidRPr="003A5A14" w:rsidRDefault="003A5A14" w:rsidP="007232D6">
            <w:pPr>
              <w:pStyle w:val="TableText"/>
              <w:keepNext/>
              <w:keepLines/>
              <w:spacing w:before="0" w:after="0"/>
              <w:jc w:val="right"/>
            </w:pPr>
            <w:r w:rsidRPr="003A5A14">
              <w:t>1.9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5F5C61" w14:textId="77777777" w:rsidR="003A5A14" w:rsidRPr="003A5A14" w:rsidRDefault="003A5A14" w:rsidP="007232D6">
            <w:pPr>
              <w:pStyle w:val="TableText"/>
              <w:keepNext/>
              <w:keepLines/>
              <w:spacing w:before="0" w:after="0"/>
              <w:jc w:val="center"/>
            </w:pPr>
          </w:p>
        </w:tc>
      </w:tr>
      <w:tr w:rsidR="003A5A14" w:rsidRPr="003A5A14" w14:paraId="39B16C9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79AE676"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C881043"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199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AE4BA8D" w14:textId="77777777" w:rsidR="003A5A14" w:rsidRPr="003A5A14" w:rsidRDefault="003A5A14" w:rsidP="007232D6">
            <w:pPr>
              <w:pStyle w:val="TableText"/>
              <w:keepNext/>
              <w:keepLines/>
              <w:spacing w:before="0" w:after="0"/>
              <w:jc w:val="right"/>
            </w:pPr>
            <w:r w:rsidRPr="003A5A14">
              <w:t>-0.1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3D56F64" w14:textId="77777777" w:rsidR="003A5A14" w:rsidRPr="003A5A14" w:rsidRDefault="003A5A14" w:rsidP="007232D6">
            <w:pPr>
              <w:pStyle w:val="TableText"/>
              <w:keepNext/>
              <w:keepLines/>
              <w:spacing w:before="0" w:after="0"/>
              <w:jc w:val="right"/>
            </w:pPr>
            <w:r w:rsidRPr="003A5A14">
              <w:t>-2.4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E1F23B3" w14:textId="77777777" w:rsidR="003A5A14" w:rsidRPr="003A5A14" w:rsidRDefault="003A5A14" w:rsidP="007232D6">
            <w:pPr>
              <w:pStyle w:val="TableText"/>
              <w:keepNext/>
              <w:keepLines/>
              <w:spacing w:before="0" w:after="0"/>
              <w:jc w:val="right"/>
            </w:pPr>
            <w:r w:rsidRPr="003A5A14">
              <w:t>2.0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BA951BC" w14:textId="77777777" w:rsidR="003A5A14" w:rsidRPr="003A5A14" w:rsidRDefault="003A5A14" w:rsidP="007232D6">
            <w:pPr>
              <w:pStyle w:val="TableText"/>
              <w:keepNext/>
              <w:keepLines/>
              <w:spacing w:before="0" w:after="0"/>
              <w:jc w:val="center"/>
            </w:pPr>
          </w:p>
        </w:tc>
      </w:tr>
      <w:tr w:rsidR="003A5A14" w:rsidRPr="003A5A14" w14:paraId="6C629D0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057CDDE"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38191A6"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199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CBD322C" w14:textId="77777777" w:rsidR="003A5A14" w:rsidRPr="003A5A14" w:rsidRDefault="003A5A14" w:rsidP="007232D6">
            <w:pPr>
              <w:pStyle w:val="TableText"/>
              <w:keepNext/>
              <w:keepLines/>
              <w:spacing w:before="0" w:after="0"/>
              <w:jc w:val="right"/>
            </w:pPr>
            <w:r w:rsidRPr="003A5A14">
              <w:t>-0.1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13A838D" w14:textId="77777777" w:rsidR="003A5A14" w:rsidRPr="003A5A14" w:rsidRDefault="003A5A14" w:rsidP="007232D6">
            <w:pPr>
              <w:pStyle w:val="TableText"/>
              <w:keepNext/>
              <w:keepLines/>
              <w:spacing w:before="0" w:after="0"/>
              <w:jc w:val="right"/>
            </w:pPr>
            <w:r w:rsidRPr="003A5A14">
              <w:t>-2.3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CD56939" w14:textId="77777777" w:rsidR="003A5A14" w:rsidRPr="003A5A14" w:rsidRDefault="003A5A14" w:rsidP="007232D6">
            <w:pPr>
              <w:pStyle w:val="TableText"/>
              <w:keepNext/>
              <w:keepLines/>
              <w:spacing w:before="0" w:after="0"/>
              <w:jc w:val="right"/>
            </w:pPr>
            <w:r w:rsidRPr="003A5A14">
              <w:t>2.0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32A7F9" w14:textId="77777777" w:rsidR="003A5A14" w:rsidRPr="003A5A14" w:rsidRDefault="003A5A14" w:rsidP="007232D6">
            <w:pPr>
              <w:pStyle w:val="TableText"/>
              <w:keepNext/>
              <w:keepLines/>
              <w:spacing w:before="0" w:after="0"/>
              <w:jc w:val="center"/>
            </w:pPr>
          </w:p>
        </w:tc>
      </w:tr>
      <w:tr w:rsidR="003A5A14" w:rsidRPr="003A5A14" w14:paraId="78F3567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60A94AA"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F5F61A"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199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CEF3411" w14:textId="77777777" w:rsidR="003A5A14" w:rsidRPr="003A5A14" w:rsidRDefault="003A5A14" w:rsidP="007232D6">
            <w:pPr>
              <w:pStyle w:val="TableText"/>
              <w:keepNext/>
              <w:keepLines/>
              <w:spacing w:before="0" w:after="0"/>
              <w:jc w:val="right"/>
            </w:pPr>
            <w:r w:rsidRPr="003A5A14">
              <w:t>-0.1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FAD23E1" w14:textId="77777777" w:rsidR="003A5A14" w:rsidRPr="003A5A14" w:rsidRDefault="003A5A14" w:rsidP="007232D6">
            <w:pPr>
              <w:pStyle w:val="TableText"/>
              <w:keepNext/>
              <w:keepLines/>
              <w:spacing w:before="0" w:after="0"/>
              <w:jc w:val="right"/>
            </w:pPr>
            <w:r w:rsidRPr="003A5A14">
              <w:t>-2.4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0462EF3" w14:textId="77777777" w:rsidR="003A5A14" w:rsidRPr="003A5A14" w:rsidRDefault="003A5A14" w:rsidP="007232D6">
            <w:pPr>
              <w:pStyle w:val="TableText"/>
              <w:keepNext/>
              <w:keepLines/>
              <w:spacing w:before="0" w:after="0"/>
              <w:jc w:val="right"/>
            </w:pPr>
            <w:r w:rsidRPr="003A5A14">
              <w:t>1.9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F8413AB" w14:textId="77777777" w:rsidR="003A5A14" w:rsidRPr="003A5A14" w:rsidRDefault="003A5A14" w:rsidP="007232D6">
            <w:pPr>
              <w:pStyle w:val="TableText"/>
              <w:keepNext/>
              <w:keepLines/>
              <w:spacing w:before="0" w:after="0"/>
              <w:jc w:val="center"/>
            </w:pPr>
          </w:p>
        </w:tc>
      </w:tr>
      <w:tr w:rsidR="003A5A14" w:rsidRPr="003A5A14" w14:paraId="7F1873F3"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289637A"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BBA33C1"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199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1607DA8" w14:textId="77777777" w:rsidR="003A5A14" w:rsidRPr="003A5A14" w:rsidRDefault="003A5A14" w:rsidP="007232D6">
            <w:pPr>
              <w:pStyle w:val="TableText"/>
              <w:keepNext/>
              <w:keepLines/>
              <w:spacing w:before="0" w:after="0"/>
              <w:jc w:val="right"/>
            </w:pPr>
            <w:r w:rsidRPr="003A5A14">
              <w:t>-0.1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DC16A53" w14:textId="77777777" w:rsidR="003A5A14" w:rsidRPr="003A5A14" w:rsidRDefault="003A5A14" w:rsidP="007232D6">
            <w:pPr>
              <w:pStyle w:val="TableText"/>
              <w:keepNext/>
              <w:keepLines/>
              <w:spacing w:before="0" w:after="0"/>
              <w:jc w:val="right"/>
            </w:pPr>
            <w:r w:rsidRPr="003A5A14">
              <w:t>-2.26</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18D941" w14:textId="77777777" w:rsidR="003A5A14" w:rsidRPr="003A5A14" w:rsidRDefault="003A5A14" w:rsidP="007232D6">
            <w:pPr>
              <w:pStyle w:val="TableText"/>
              <w:keepNext/>
              <w:keepLines/>
              <w:spacing w:before="0" w:after="0"/>
              <w:jc w:val="right"/>
            </w:pPr>
            <w:r w:rsidRPr="003A5A14">
              <w:t>1.8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536A0E" w14:textId="77777777" w:rsidR="003A5A14" w:rsidRPr="003A5A14" w:rsidRDefault="003A5A14" w:rsidP="007232D6">
            <w:pPr>
              <w:pStyle w:val="TableText"/>
              <w:keepNext/>
              <w:keepLines/>
              <w:spacing w:before="0" w:after="0"/>
              <w:jc w:val="center"/>
            </w:pPr>
          </w:p>
        </w:tc>
      </w:tr>
      <w:tr w:rsidR="003A5A14" w:rsidRPr="003A5A14" w14:paraId="16D93A2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29AF373"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D7A7977"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199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E929948" w14:textId="77777777" w:rsidR="003A5A14" w:rsidRPr="003A5A14" w:rsidRDefault="003A5A14" w:rsidP="007232D6">
            <w:pPr>
              <w:pStyle w:val="TableText"/>
              <w:keepNext/>
              <w:keepLines/>
              <w:spacing w:before="0" w:after="0"/>
              <w:jc w:val="right"/>
            </w:pPr>
            <w:r w:rsidRPr="003A5A14">
              <w:t>-0.2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90F2AD5" w14:textId="77777777" w:rsidR="003A5A14" w:rsidRPr="003A5A14" w:rsidRDefault="003A5A14" w:rsidP="007232D6">
            <w:pPr>
              <w:pStyle w:val="TableText"/>
              <w:keepNext/>
              <w:keepLines/>
              <w:spacing w:before="0" w:after="0"/>
              <w:jc w:val="right"/>
            </w:pPr>
            <w:r w:rsidRPr="003A5A14">
              <w:t>-2.4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5EB18C0" w14:textId="77777777" w:rsidR="003A5A14" w:rsidRPr="003A5A14" w:rsidRDefault="003A5A14" w:rsidP="007232D6">
            <w:pPr>
              <w:pStyle w:val="TableText"/>
              <w:keepNext/>
              <w:keepLines/>
              <w:spacing w:before="0" w:after="0"/>
              <w:jc w:val="right"/>
            </w:pPr>
            <w:r w:rsidRPr="003A5A14">
              <w:t>1.7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2162D4" w14:textId="77777777" w:rsidR="003A5A14" w:rsidRPr="003A5A14" w:rsidRDefault="003A5A14" w:rsidP="007232D6">
            <w:pPr>
              <w:pStyle w:val="TableText"/>
              <w:keepNext/>
              <w:keepLines/>
              <w:spacing w:before="0" w:after="0"/>
              <w:jc w:val="center"/>
            </w:pPr>
          </w:p>
        </w:tc>
      </w:tr>
      <w:tr w:rsidR="003A5A14" w:rsidRPr="003A5A14" w14:paraId="7BEE90B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A6DE7F7"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568C353"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2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F1A23C4" w14:textId="77777777" w:rsidR="003A5A14" w:rsidRPr="003A5A14" w:rsidRDefault="003A5A14" w:rsidP="007232D6">
            <w:pPr>
              <w:pStyle w:val="TableText"/>
              <w:keepNext/>
              <w:keepLines/>
              <w:spacing w:before="0" w:after="0"/>
              <w:jc w:val="right"/>
            </w:pPr>
            <w:r w:rsidRPr="003A5A14">
              <w:t>-0.2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8DADD2A" w14:textId="77777777" w:rsidR="003A5A14" w:rsidRPr="003A5A14" w:rsidRDefault="003A5A14" w:rsidP="007232D6">
            <w:pPr>
              <w:pStyle w:val="TableText"/>
              <w:keepNext/>
              <w:keepLines/>
              <w:spacing w:before="0" w:after="0"/>
              <w:jc w:val="right"/>
            </w:pPr>
            <w:r w:rsidRPr="003A5A14">
              <w:t>-2.3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F634843" w14:textId="77777777" w:rsidR="003A5A14" w:rsidRPr="003A5A14" w:rsidRDefault="003A5A14" w:rsidP="007232D6">
            <w:pPr>
              <w:pStyle w:val="TableText"/>
              <w:keepNext/>
              <w:keepLines/>
              <w:spacing w:before="0" w:after="0"/>
              <w:jc w:val="right"/>
            </w:pPr>
            <w:r w:rsidRPr="003A5A14">
              <w:t>1.7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ED7E810" w14:textId="77777777" w:rsidR="003A5A14" w:rsidRPr="003A5A14" w:rsidRDefault="003A5A14" w:rsidP="007232D6">
            <w:pPr>
              <w:pStyle w:val="TableText"/>
              <w:keepNext/>
              <w:keepLines/>
              <w:spacing w:before="0" w:after="0"/>
              <w:jc w:val="center"/>
            </w:pPr>
          </w:p>
        </w:tc>
      </w:tr>
      <w:tr w:rsidR="003A5A14" w:rsidRPr="003A5A14" w14:paraId="028F5A2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62466D7"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D8A2244"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2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7517494" w14:textId="77777777" w:rsidR="003A5A14" w:rsidRPr="003A5A14" w:rsidRDefault="003A5A14" w:rsidP="007232D6">
            <w:pPr>
              <w:pStyle w:val="TableText"/>
              <w:keepNext/>
              <w:keepLines/>
              <w:spacing w:before="0" w:after="0"/>
              <w:jc w:val="right"/>
            </w:pPr>
            <w:r w:rsidRPr="003A5A14">
              <w:t>-0.3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AF21E7F" w14:textId="77777777" w:rsidR="003A5A14" w:rsidRPr="003A5A14" w:rsidRDefault="003A5A14" w:rsidP="007232D6">
            <w:pPr>
              <w:pStyle w:val="TableText"/>
              <w:keepNext/>
              <w:keepLines/>
              <w:spacing w:before="0" w:after="0"/>
              <w:jc w:val="right"/>
            </w:pPr>
            <w:r w:rsidRPr="003A5A14">
              <w:t>-2.4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588A19D" w14:textId="77777777" w:rsidR="003A5A14" w:rsidRPr="003A5A14" w:rsidRDefault="003A5A14" w:rsidP="007232D6">
            <w:pPr>
              <w:pStyle w:val="TableText"/>
              <w:keepNext/>
              <w:keepLines/>
              <w:spacing w:before="0" w:after="0"/>
              <w:jc w:val="right"/>
            </w:pPr>
            <w:r w:rsidRPr="003A5A14">
              <w:t>1.7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ACD5B4" w14:textId="77777777" w:rsidR="003A5A14" w:rsidRPr="003A5A14" w:rsidRDefault="003A5A14" w:rsidP="007232D6">
            <w:pPr>
              <w:pStyle w:val="TableText"/>
              <w:keepNext/>
              <w:keepLines/>
              <w:spacing w:before="0" w:after="0"/>
              <w:jc w:val="center"/>
            </w:pPr>
          </w:p>
        </w:tc>
      </w:tr>
      <w:tr w:rsidR="003A5A14" w:rsidRPr="003A5A14" w14:paraId="70FF8494"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8094AC0"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856040"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200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2CA2914" w14:textId="77777777" w:rsidR="003A5A14" w:rsidRPr="003A5A14" w:rsidRDefault="003A5A14" w:rsidP="007232D6">
            <w:pPr>
              <w:pStyle w:val="TableText"/>
              <w:keepNext/>
              <w:keepLines/>
              <w:spacing w:before="0" w:after="0"/>
              <w:jc w:val="right"/>
            </w:pPr>
            <w:r w:rsidRPr="003A5A14">
              <w:t>-0.3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096B616" w14:textId="77777777" w:rsidR="003A5A14" w:rsidRPr="003A5A14" w:rsidRDefault="003A5A14" w:rsidP="007232D6">
            <w:pPr>
              <w:pStyle w:val="TableText"/>
              <w:keepNext/>
              <w:keepLines/>
              <w:spacing w:before="0" w:after="0"/>
              <w:jc w:val="right"/>
            </w:pPr>
            <w:r w:rsidRPr="003A5A14">
              <w:t>-2.4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0D45151" w14:textId="77777777" w:rsidR="003A5A14" w:rsidRPr="003A5A14" w:rsidRDefault="003A5A14" w:rsidP="007232D6">
            <w:pPr>
              <w:pStyle w:val="TableText"/>
              <w:keepNext/>
              <w:keepLines/>
              <w:spacing w:before="0" w:after="0"/>
              <w:jc w:val="right"/>
            </w:pPr>
            <w:r w:rsidRPr="003A5A14">
              <w:t>1.7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407CC6" w14:textId="77777777" w:rsidR="003A5A14" w:rsidRPr="003A5A14" w:rsidRDefault="003A5A14" w:rsidP="007232D6">
            <w:pPr>
              <w:pStyle w:val="TableText"/>
              <w:keepNext/>
              <w:keepLines/>
              <w:spacing w:before="0" w:after="0"/>
              <w:jc w:val="center"/>
            </w:pPr>
          </w:p>
        </w:tc>
      </w:tr>
      <w:tr w:rsidR="003A5A14" w:rsidRPr="003A5A14" w14:paraId="608C443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7AEA4F2"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FA9880"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200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5B9565F" w14:textId="77777777" w:rsidR="003A5A14" w:rsidRPr="003A5A14" w:rsidRDefault="003A5A14" w:rsidP="007232D6">
            <w:pPr>
              <w:pStyle w:val="TableText"/>
              <w:keepNext/>
              <w:keepLines/>
              <w:spacing w:before="0" w:after="0"/>
              <w:jc w:val="right"/>
            </w:pPr>
            <w:r w:rsidRPr="003A5A14">
              <w:t>-0.3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333542" w14:textId="77777777" w:rsidR="003A5A14" w:rsidRPr="003A5A14" w:rsidRDefault="003A5A14" w:rsidP="007232D6">
            <w:pPr>
              <w:pStyle w:val="TableText"/>
              <w:keepNext/>
              <w:keepLines/>
              <w:spacing w:before="0" w:after="0"/>
              <w:jc w:val="right"/>
            </w:pPr>
            <w:r w:rsidRPr="003A5A14">
              <w:t>-2.4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18EE80B" w14:textId="77777777" w:rsidR="003A5A14" w:rsidRPr="003A5A14" w:rsidRDefault="003A5A14" w:rsidP="007232D6">
            <w:pPr>
              <w:pStyle w:val="TableText"/>
              <w:keepNext/>
              <w:keepLines/>
              <w:spacing w:before="0" w:after="0"/>
              <w:jc w:val="right"/>
            </w:pPr>
            <w:r w:rsidRPr="003A5A14">
              <w:t>1.6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26890EA" w14:textId="77777777" w:rsidR="003A5A14" w:rsidRPr="003A5A14" w:rsidRDefault="003A5A14" w:rsidP="007232D6">
            <w:pPr>
              <w:pStyle w:val="TableText"/>
              <w:keepNext/>
              <w:keepLines/>
              <w:spacing w:before="0" w:after="0"/>
              <w:jc w:val="center"/>
            </w:pPr>
          </w:p>
        </w:tc>
      </w:tr>
      <w:tr w:rsidR="003A5A14" w:rsidRPr="003A5A14" w14:paraId="2E5A829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00CEDC8"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B0AD10C"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2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90294D8" w14:textId="77777777" w:rsidR="003A5A14" w:rsidRPr="003A5A14" w:rsidRDefault="003A5A14" w:rsidP="007232D6">
            <w:pPr>
              <w:pStyle w:val="TableText"/>
              <w:keepNext/>
              <w:keepLines/>
              <w:spacing w:before="0" w:after="0"/>
              <w:jc w:val="right"/>
            </w:pPr>
            <w:r w:rsidRPr="003A5A14">
              <w:t>-0.3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3151A5A" w14:textId="77777777" w:rsidR="003A5A14" w:rsidRPr="003A5A14" w:rsidRDefault="003A5A14" w:rsidP="007232D6">
            <w:pPr>
              <w:pStyle w:val="TableText"/>
              <w:keepNext/>
              <w:keepLines/>
              <w:spacing w:before="0" w:after="0"/>
              <w:jc w:val="right"/>
            </w:pPr>
            <w:r w:rsidRPr="003A5A14">
              <w:t>-2.4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BA0E082" w14:textId="77777777" w:rsidR="003A5A14" w:rsidRPr="003A5A14" w:rsidRDefault="003A5A14" w:rsidP="007232D6">
            <w:pPr>
              <w:pStyle w:val="TableText"/>
              <w:keepNext/>
              <w:keepLines/>
              <w:spacing w:before="0" w:after="0"/>
              <w:jc w:val="right"/>
            </w:pPr>
            <w:r w:rsidRPr="003A5A14">
              <w:t>1.6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5D1D80F" w14:textId="77777777" w:rsidR="003A5A14" w:rsidRPr="003A5A14" w:rsidRDefault="003A5A14" w:rsidP="007232D6">
            <w:pPr>
              <w:pStyle w:val="TableText"/>
              <w:keepNext/>
              <w:keepLines/>
              <w:spacing w:before="0" w:after="0"/>
              <w:jc w:val="center"/>
            </w:pPr>
          </w:p>
        </w:tc>
      </w:tr>
      <w:tr w:rsidR="003A5A14" w:rsidRPr="003A5A14" w14:paraId="45B4D1D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2812F69"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1047A4E"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20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3D4CDCB" w14:textId="77777777" w:rsidR="003A5A14" w:rsidRPr="003A5A14" w:rsidRDefault="003A5A14" w:rsidP="007232D6">
            <w:pPr>
              <w:pStyle w:val="TableText"/>
              <w:keepNext/>
              <w:keepLines/>
              <w:spacing w:before="0" w:after="0"/>
              <w:jc w:val="right"/>
            </w:pPr>
            <w:r w:rsidRPr="003A5A14">
              <w:t>-0.4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5E7ABDA" w14:textId="77777777" w:rsidR="003A5A14" w:rsidRPr="003A5A14" w:rsidRDefault="003A5A14" w:rsidP="007232D6">
            <w:pPr>
              <w:pStyle w:val="TableText"/>
              <w:keepNext/>
              <w:keepLines/>
              <w:spacing w:before="0" w:after="0"/>
              <w:jc w:val="right"/>
            </w:pPr>
            <w:r w:rsidRPr="003A5A14">
              <w:t>-2.5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3B8B280" w14:textId="77777777" w:rsidR="003A5A14" w:rsidRPr="003A5A14" w:rsidRDefault="003A5A14" w:rsidP="007232D6">
            <w:pPr>
              <w:pStyle w:val="TableText"/>
              <w:keepNext/>
              <w:keepLines/>
              <w:spacing w:before="0" w:after="0"/>
              <w:jc w:val="right"/>
            </w:pPr>
            <w:r w:rsidRPr="003A5A14">
              <w:t>1.5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FA485FB" w14:textId="77777777" w:rsidR="003A5A14" w:rsidRPr="003A5A14" w:rsidRDefault="003A5A14" w:rsidP="007232D6">
            <w:pPr>
              <w:pStyle w:val="TableText"/>
              <w:keepNext/>
              <w:keepLines/>
              <w:spacing w:before="0" w:after="0"/>
              <w:jc w:val="center"/>
            </w:pPr>
          </w:p>
        </w:tc>
      </w:tr>
      <w:tr w:rsidR="003A5A14" w:rsidRPr="003A5A14" w14:paraId="092137B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0F43743"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F8DE48"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2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D743AEF" w14:textId="77777777" w:rsidR="003A5A14" w:rsidRPr="003A5A14" w:rsidRDefault="003A5A14" w:rsidP="007232D6">
            <w:pPr>
              <w:pStyle w:val="TableText"/>
              <w:keepNext/>
              <w:keepLines/>
              <w:spacing w:before="0" w:after="0"/>
              <w:jc w:val="right"/>
            </w:pPr>
            <w:r w:rsidRPr="003A5A14">
              <w:t>0.0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F05C74E" w14:textId="77777777" w:rsidR="003A5A14" w:rsidRPr="003A5A14" w:rsidRDefault="003A5A14" w:rsidP="007232D6">
            <w:pPr>
              <w:pStyle w:val="TableText"/>
              <w:keepNext/>
              <w:keepLines/>
              <w:spacing w:before="0" w:after="0"/>
              <w:jc w:val="right"/>
            </w:pPr>
            <w:r w:rsidRPr="003A5A14">
              <w:t>-1.8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BBBC512" w14:textId="77777777" w:rsidR="003A5A14" w:rsidRPr="003A5A14" w:rsidRDefault="003A5A14" w:rsidP="007232D6">
            <w:pPr>
              <w:pStyle w:val="TableText"/>
              <w:keepNext/>
              <w:keepLines/>
              <w:spacing w:before="0" w:after="0"/>
              <w:jc w:val="right"/>
            </w:pPr>
            <w:r w:rsidRPr="003A5A14">
              <w:t>1.9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D83ECD3" w14:textId="77777777" w:rsidR="003A5A14" w:rsidRPr="003A5A14" w:rsidRDefault="003A5A14" w:rsidP="007232D6">
            <w:pPr>
              <w:pStyle w:val="TableText"/>
              <w:keepNext/>
              <w:keepLines/>
              <w:spacing w:before="0" w:after="0"/>
              <w:jc w:val="center"/>
            </w:pPr>
          </w:p>
        </w:tc>
      </w:tr>
      <w:tr w:rsidR="003A5A14" w:rsidRPr="003A5A14" w14:paraId="499FB0F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A7D931B"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E812AC8"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2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C53086F" w14:textId="77777777" w:rsidR="003A5A14" w:rsidRPr="003A5A14" w:rsidRDefault="003A5A14" w:rsidP="007232D6">
            <w:pPr>
              <w:pStyle w:val="TableText"/>
              <w:keepNext/>
              <w:keepLines/>
              <w:spacing w:before="0" w:after="0"/>
              <w:jc w:val="right"/>
            </w:pPr>
            <w:r w:rsidRPr="003A5A14">
              <w:t>0.6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87752A2" w14:textId="77777777" w:rsidR="003A5A14" w:rsidRPr="003A5A14" w:rsidRDefault="003A5A14" w:rsidP="007232D6">
            <w:pPr>
              <w:pStyle w:val="TableText"/>
              <w:keepNext/>
              <w:keepLines/>
              <w:spacing w:before="0" w:after="0"/>
              <w:jc w:val="right"/>
            </w:pPr>
            <w:r w:rsidRPr="003A5A14">
              <w:t>-0.9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4A9CF31" w14:textId="77777777" w:rsidR="003A5A14" w:rsidRPr="003A5A14" w:rsidRDefault="003A5A14" w:rsidP="007232D6">
            <w:pPr>
              <w:pStyle w:val="TableText"/>
              <w:keepNext/>
              <w:keepLines/>
              <w:spacing w:before="0" w:after="0"/>
              <w:jc w:val="right"/>
            </w:pPr>
            <w:r w:rsidRPr="003A5A14">
              <w:t>2.4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17E696F" w14:textId="77777777" w:rsidR="003A5A14" w:rsidRPr="003A5A14" w:rsidRDefault="003A5A14" w:rsidP="007232D6">
            <w:pPr>
              <w:pStyle w:val="TableText"/>
              <w:keepNext/>
              <w:keepLines/>
              <w:spacing w:before="0" w:after="0"/>
              <w:jc w:val="center"/>
            </w:pPr>
          </w:p>
        </w:tc>
      </w:tr>
      <w:tr w:rsidR="003A5A14" w:rsidRPr="003A5A14" w14:paraId="62A7CAF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2855FC7"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B84C35"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2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6504AEC" w14:textId="77777777" w:rsidR="003A5A14" w:rsidRPr="003A5A14" w:rsidRDefault="003A5A14" w:rsidP="007232D6">
            <w:pPr>
              <w:pStyle w:val="TableText"/>
              <w:keepNext/>
              <w:keepLines/>
              <w:spacing w:before="0" w:after="0"/>
              <w:jc w:val="right"/>
            </w:pPr>
            <w:r w:rsidRPr="003A5A14">
              <w:t>0.5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1570606" w14:textId="77777777" w:rsidR="003A5A14" w:rsidRPr="003A5A14" w:rsidRDefault="003A5A14" w:rsidP="007232D6">
            <w:pPr>
              <w:pStyle w:val="TableText"/>
              <w:keepNext/>
              <w:keepLines/>
              <w:spacing w:before="0" w:after="0"/>
              <w:jc w:val="right"/>
            </w:pPr>
            <w:r w:rsidRPr="003A5A14">
              <w:t>-1.0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28EC6D5" w14:textId="77777777" w:rsidR="003A5A14" w:rsidRPr="003A5A14" w:rsidRDefault="003A5A14" w:rsidP="007232D6">
            <w:pPr>
              <w:pStyle w:val="TableText"/>
              <w:keepNext/>
              <w:keepLines/>
              <w:spacing w:before="0" w:after="0"/>
              <w:jc w:val="right"/>
            </w:pPr>
            <w:r w:rsidRPr="003A5A14">
              <w:t>2.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A6EAB20" w14:textId="77777777" w:rsidR="003A5A14" w:rsidRPr="003A5A14" w:rsidRDefault="003A5A14" w:rsidP="007232D6">
            <w:pPr>
              <w:pStyle w:val="TableText"/>
              <w:keepNext/>
              <w:keepLines/>
              <w:spacing w:before="0" w:after="0"/>
              <w:jc w:val="center"/>
            </w:pPr>
          </w:p>
        </w:tc>
      </w:tr>
      <w:tr w:rsidR="003A5A14" w:rsidRPr="003A5A14" w14:paraId="0BDB741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950A5CC"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F54B90"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200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E60C5F4" w14:textId="77777777" w:rsidR="003A5A14" w:rsidRPr="003A5A14" w:rsidRDefault="003A5A14" w:rsidP="007232D6">
            <w:pPr>
              <w:pStyle w:val="TableText"/>
              <w:keepNext/>
              <w:keepLines/>
              <w:spacing w:before="0" w:after="0"/>
              <w:jc w:val="right"/>
            </w:pPr>
            <w:r w:rsidRPr="003A5A14">
              <w:t>-0.2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196F82F" w14:textId="77777777" w:rsidR="003A5A14" w:rsidRPr="003A5A14" w:rsidRDefault="003A5A14" w:rsidP="007232D6">
            <w:pPr>
              <w:pStyle w:val="TableText"/>
              <w:keepNext/>
              <w:keepLines/>
              <w:spacing w:before="0" w:after="0"/>
              <w:jc w:val="right"/>
            </w:pPr>
            <w:r w:rsidRPr="003A5A14">
              <w:t>-2.0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7BBF50B" w14:textId="77777777" w:rsidR="003A5A14" w:rsidRPr="003A5A14" w:rsidRDefault="003A5A14" w:rsidP="007232D6">
            <w:pPr>
              <w:pStyle w:val="TableText"/>
              <w:keepNext/>
              <w:keepLines/>
              <w:spacing w:before="0" w:after="0"/>
              <w:jc w:val="right"/>
            </w:pPr>
            <w:r w:rsidRPr="003A5A14">
              <w:t>1.6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B49C42" w14:textId="77777777" w:rsidR="003A5A14" w:rsidRPr="003A5A14" w:rsidRDefault="003A5A14" w:rsidP="007232D6">
            <w:pPr>
              <w:pStyle w:val="TableText"/>
              <w:keepNext/>
              <w:keepLines/>
              <w:spacing w:before="0" w:after="0"/>
              <w:jc w:val="center"/>
            </w:pPr>
          </w:p>
        </w:tc>
      </w:tr>
      <w:tr w:rsidR="003A5A14" w:rsidRPr="003A5A14" w14:paraId="377D28F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DD799FE"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3B809C"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20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CC1CA9E" w14:textId="77777777" w:rsidR="003A5A14" w:rsidRPr="003A5A14" w:rsidRDefault="003A5A14" w:rsidP="007232D6">
            <w:pPr>
              <w:pStyle w:val="TableText"/>
              <w:keepNext/>
              <w:keepLines/>
              <w:spacing w:before="0" w:after="0"/>
              <w:jc w:val="right"/>
            </w:pPr>
            <w:r w:rsidRPr="003A5A14">
              <w:t>0.4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1870976" w14:textId="77777777" w:rsidR="003A5A14" w:rsidRPr="003A5A14" w:rsidRDefault="003A5A14" w:rsidP="007232D6">
            <w:pPr>
              <w:pStyle w:val="TableText"/>
              <w:keepNext/>
              <w:keepLines/>
              <w:spacing w:before="0" w:after="0"/>
              <w:jc w:val="right"/>
            </w:pPr>
            <w:r w:rsidRPr="003A5A14">
              <w:t>-1.1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482A33A" w14:textId="77777777" w:rsidR="003A5A14" w:rsidRPr="003A5A14" w:rsidRDefault="003A5A14" w:rsidP="007232D6">
            <w:pPr>
              <w:pStyle w:val="TableText"/>
              <w:keepNext/>
              <w:keepLines/>
              <w:spacing w:before="0" w:after="0"/>
              <w:jc w:val="right"/>
            </w:pPr>
            <w:r w:rsidRPr="003A5A14">
              <w:t>2.1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2BC93C1" w14:textId="77777777" w:rsidR="003A5A14" w:rsidRPr="003A5A14" w:rsidRDefault="003A5A14" w:rsidP="007232D6">
            <w:pPr>
              <w:pStyle w:val="TableText"/>
              <w:keepNext/>
              <w:keepLines/>
              <w:spacing w:before="0" w:after="0"/>
              <w:jc w:val="center"/>
            </w:pPr>
          </w:p>
        </w:tc>
      </w:tr>
      <w:tr w:rsidR="003A5A14" w:rsidRPr="003A5A14" w14:paraId="134A569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AC5103F"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50D21A0"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Edward-Wakool:201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3CF9758" w14:textId="77777777" w:rsidR="003A5A14" w:rsidRPr="003A5A14" w:rsidRDefault="003A5A14" w:rsidP="007232D6">
            <w:pPr>
              <w:pStyle w:val="TableText"/>
              <w:keepNext/>
              <w:keepLines/>
              <w:spacing w:before="0" w:after="0"/>
              <w:jc w:val="right"/>
            </w:pPr>
            <w:r w:rsidRPr="003A5A14">
              <w:t>1.6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DEDE8DB" w14:textId="77777777" w:rsidR="003A5A14" w:rsidRPr="003A5A14" w:rsidRDefault="003A5A14" w:rsidP="007232D6">
            <w:pPr>
              <w:pStyle w:val="TableText"/>
              <w:keepNext/>
              <w:keepLines/>
              <w:spacing w:before="0" w:after="0"/>
              <w:jc w:val="right"/>
            </w:pPr>
            <w:r w:rsidRPr="003A5A14">
              <w:t>0.1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B0AE3E4" w14:textId="77777777" w:rsidR="003A5A14" w:rsidRPr="003A5A14" w:rsidRDefault="003A5A14" w:rsidP="007232D6">
            <w:pPr>
              <w:pStyle w:val="TableText"/>
              <w:keepNext/>
              <w:keepLines/>
              <w:spacing w:before="0" w:after="0"/>
              <w:jc w:val="right"/>
            </w:pPr>
            <w:r w:rsidRPr="003A5A14">
              <w:t>3.3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D55C80" w14:textId="77777777" w:rsidR="003A5A14" w:rsidRPr="003A5A14" w:rsidRDefault="003A5A14" w:rsidP="007232D6">
            <w:pPr>
              <w:pStyle w:val="TableText"/>
              <w:keepNext/>
              <w:keepLines/>
              <w:spacing w:before="0" w:after="0"/>
              <w:jc w:val="center"/>
            </w:pPr>
            <w:r w:rsidRPr="003A5A14">
              <w:t>*</w:t>
            </w:r>
          </w:p>
        </w:tc>
      </w:tr>
      <w:tr w:rsidR="003A5A14" w:rsidRPr="003A5A14" w14:paraId="7863A48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FE4E996"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BE218CD"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Goulburn:199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BDE4D4E" w14:textId="77777777" w:rsidR="003A5A14" w:rsidRPr="003A5A14" w:rsidRDefault="003A5A14" w:rsidP="007232D6">
            <w:pPr>
              <w:pStyle w:val="TableText"/>
              <w:keepNext/>
              <w:keepLines/>
              <w:spacing w:before="0" w:after="0"/>
              <w:jc w:val="right"/>
            </w:pPr>
            <w:r w:rsidRPr="003A5A14">
              <w:t>-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A48AB90" w14:textId="77777777" w:rsidR="003A5A14" w:rsidRPr="003A5A14" w:rsidRDefault="003A5A14" w:rsidP="007232D6">
            <w:pPr>
              <w:pStyle w:val="TableText"/>
              <w:keepNext/>
              <w:keepLines/>
              <w:spacing w:before="0" w:after="0"/>
              <w:jc w:val="right"/>
            </w:pPr>
            <w:r w:rsidRPr="003A5A14">
              <w:t>-2.3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EA8176" w14:textId="77777777" w:rsidR="003A5A14" w:rsidRPr="003A5A14" w:rsidRDefault="003A5A14" w:rsidP="007232D6">
            <w:pPr>
              <w:pStyle w:val="TableText"/>
              <w:keepNext/>
              <w:keepLines/>
              <w:spacing w:before="0" w:after="0"/>
              <w:jc w:val="right"/>
            </w:pPr>
            <w:r w:rsidRPr="003A5A14">
              <w:t>2.1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F757704" w14:textId="77777777" w:rsidR="003A5A14" w:rsidRPr="003A5A14" w:rsidRDefault="003A5A14" w:rsidP="007232D6">
            <w:pPr>
              <w:pStyle w:val="TableText"/>
              <w:keepNext/>
              <w:keepLines/>
              <w:spacing w:before="0" w:after="0"/>
              <w:jc w:val="center"/>
            </w:pPr>
          </w:p>
        </w:tc>
      </w:tr>
      <w:tr w:rsidR="003A5A14" w:rsidRPr="003A5A14" w14:paraId="1AF2A69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4F8FEF9"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5A80B5"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Goulburn:199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E08691C" w14:textId="77777777" w:rsidR="003A5A14" w:rsidRPr="003A5A14" w:rsidRDefault="003A5A14" w:rsidP="007232D6">
            <w:pPr>
              <w:pStyle w:val="TableText"/>
              <w:keepNext/>
              <w:keepLines/>
              <w:spacing w:before="0" w:after="0"/>
              <w:jc w:val="right"/>
            </w:pPr>
            <w:r w:rsidRPr="003A5A14">
              <w:t>-0.1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3B52A58" w14:textId="77777777" w:rsidR="003A5A14" w:rsidRPr="003A5A14" w:rsidRDefault="003A5A14" w:rsidP="007232D6">
            <w:pPr>
              <w:pStyle w:val="TableText"/>
              <w:keepNext/>
              <w:keepLines/>
              <w:spacing w:before="0" w:after="0"/>
              <w:jc w:val="right"/>
            </w:pPr>
            <w:r w:rsidRPr="003A5A14">
              <w:t>-2.3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8263D46" w14:textId="77777777" w:rsidR="003A5A14" w:rsidRPr="003A5A14" w:rsidRDefault="003A5A14" w:rsidP="007232D6">
            <w:pPr>
              <w:pStyle w:val="TableText"/>
              <w:keepNext/>
              <w:keepLines/>
              <w:spacing w:before="0" w:after="0"/>
              <w:jc w:val="right"/>
            </w:pPr>
            <w:r w:rsidRPr="003A5A14">
              <w:t>2.0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E096EF7" w14:textId="77777777" w:rsidR="003A5A14" w:rsidRPr="003A5A14" w:rsidRDefault="003A5A14" w:rsidP="007232D6">
            <w:pPr>
              <w:pStyle w:val="TableText"/>
              <w:keepNext/>
              <w:keepLines/>
              <w:spacing w:before="0" w:after="0"/>
              <w:jc w:val="center"/>
            </w:pPr>
          </w:p>
        </w:tc>
      </w:tr>
      <w:tr w:rsidR="003A5A14" w:rsidRPr="003A5A14" w14:paraId="654C6C8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395461D"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AF73CC"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Goulburn:199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5FA017F" w14:textId="77777777" w:rsidR="003A5A14" w:rsidRPr="003A5A14" w:rsidRDefault="003A5A14" w:rsidP="007232D6">
            <w:pPr>
              <w:pStyle w:val="TableText"/>
              <w:keepNext/>
              <w:keepLines/>
              <w:spacing w:before="0" w:after="0"/>
              <w:jc w:val="right"/>
            </w:pPr>
            <w:r w:rsidRPr="003A5A14">
              <w:t>-0.2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3183B4E" w14:textId="77777777" w:rsidR="003A5A14" w:rsidRPr="003A5A14" w:rsidRDefault="003A5A14" w:rsidP="007232D6">
            <w:pPr>
              <w:pStyle w:val="TableText"/>
              <w:keepNext/>
              <w:keepLines/>
              <w:spacing w:before="0" w:after="0"/>
              <w:jc w:val="right"/>
            </w:pPr>
            <w:r w:rsidRPr="003A5A14">
              <w:t>-2.5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3A7F4D4" w14:textId="77777777" w:rsidR="003A5A14" w:rsidRPr="003A5A14" w:rsidRDefault="003A5A14" w:rsidP="007232D6">
            <w:pPr>
              <w:pStyle w:val="TableText"/>
              <w:keepNext/>
              <w:keepLines/>
              <w:spacing w:before="0" w:after="0"/>
              <w:jc w:val="right"/>
            </w:pPr>
            <w:r w:rsidRPr="003A5A14">
              <w:t>1.9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D684C85" w14:textId="77777777" w:rsidR="003A5A14" w:rsidRPr="003A5A14" w:rsidRDefault="003A5A14" w:rsidP="007232D6">
            <w:pPr>
              <w:pStyle w:val="TableText"/>
              <w:keepNext/>
              <w:keepLines/>
              <w:spacing w:before="0" w:after="0"/>
              <w:jc w:val="center"/>
            </w:pPr>
          </w:p>
        </w:tc>
      </w:tr>
      <w:tr w:rsidR="003A5A14" w:rsidRPr="003A5A14" w14:paraId="6A240AE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5670C0A"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458717"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Goulburn:199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F5C64AE" w14:textId="77777777" w:rsidR="003A5A14" w:rsidRPr="003A5A14" w:rsidRDefault="003A5A14" w:rsidP="007232D6">
            <w:pPr>
              <w:pStyle w:val="TableText"/>
              <w:keepNext/>
              <w:keepLines/>
              <w:spacing w:before="0" w:after="0"/>
              <w:jc w:val="right"/>
            </w:pPr>
            <w:r w:rsidRPr="003A5A14">
              <w:t>-0.2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68F538F" w14:textId="77777777" w:rsidR="003A5A14" w:rsidRPr="003A5A14" w:rsidRDefault="003A5A14" w:rsidP="007232D6">
            <w:pPr>
              <w:pStyle w:val="TableText"/>
              <w:keepNext/>
              <w:keepLines/>
              <w:spacing w:before="0" w:after="0"/>
              <w:jc w:val="right"/>
            </w:pPr>
            <w:r w:rsidRPr="003A5A14">
              <w:t>-2.5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3856173" w14:textId="77777777" w:rsidR="003A5A14" w:rsidRPr="003A5A14" w:rsidRDefault="003A5A14" w:rsidP="007232D6">
            <w:pPr>
              <w:pStyle w:val="TableText"/>
              <w:keepNext/>
              <w:keepLines/>
              <w:spacing w:before="0" w:after="0"/>
              <w:jc w:val="right"/>
            </w:pPr>
            <w:r w:rsidRPr="003A5A14">
              <w:t>1.8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EF86414" w14:textId="77777777" w:rsidR="003A5A14" w:rsidRPr="003A5A14" w:rsidRDefault="003A5A14" w:rsidP="007232D6">
            <w:pPr>
              <w:pStyle w:val="TableText"/>
              <w:keepNext/>
              <w:keepLines/>
              <w:spacing w:before="0" w:after="0"/>
              <w:jc w:val="center"/>
            </w:pPr>
          </w:p>
        </w:tc>
      </w:tr>
      <w:tr w:rsidR="003A5A14" w:rsidRPr="003A5A14" w14:paraId="42C3969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24147EF"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D7158AB"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Goulburn:199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0635E7B" w14:textId="77777777" w:rsidR="003A5A14" w:rsidRPr="003A5A14" w:rsidRDefault="003A5A14" w:rsidP="007232D6">
            <w:pPr>
              <w:pStyle w:val="TableText"/>
              <w:keepNext/>
              <w:keepLines/>
              <w:spacing w:before="0" w:after="0"/>
              <w:jc w:val="right"/>
            </w:pPr>
            <w:r w:rsidRPr="003A5A14">
              <w:t>1.5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F2C5DAA" w14:textId="77777777" w:rsidR="003A5A14" w:rsidRPr="003A5A14" w:rsidRDefault="003A5A14" w:rsidP="007232D6">
            <w:pPr>
              <w:pStyle w:val="TableText"/>
              <w:keepNext/>
              <w:keepLines/>
              <w:spacing w:before="0" w:after="0"/>
              <w:jc w:val="right"/>
            </w:pPr>
            <w:r w:rsidRPr="003A5A14">
              <w:t>-0.0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4121974" w14:textId="77777777" w:rsidR="003A5A14" w:rsidRPr="003A5A14" w:rsidRDefault="003A5A14" w:rsidP="007232D6">
            <w:pPr>
              <w:pStyle w:val="TableText"/>
              <w:keepNext/>
              <w:keepLines/>
              <w:spacing w:before="0" w:after="0"/>
              <w:jc w:val="right"/>
            </w:pPr>
            <w:r w:rsidRPr="003A5A14">
              <w:t>3.1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56730AF" w14:textId="77777777" w:rsidR="003A5A14" w:rsidRPr="003A5A14" w:rsidRDefault="003A5A14" w:rsidP="007232D6">
            <w:pPr>
              <w:pStyle w:val="TableText"/>
              <w:keepNext/>
              <w:keepLines/>
              <w:spacing w:before="0" w:after="0"/>
              <w:jc w:val="center"/>
            </w:pPr>
          </w:p>
        </w:tc>
      </w:tr>
      <w:tr w:rsidR="003A5A14" w:rsidRPr="003A5A14" w14:paraId="3634606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DDBE11B"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57D093"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Goulburn:199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EE99CB2" w14:textId="77777777" w:rsidR="003A5A14" w:rsidRPr="003A5A14" w:rsidRDefault="003A5A14" w:rsidP="007232D6">
            <w:pPr>
              <w:pStyle w:val="TableText"/>
              <w:keepNext/>
              <w:keepLines/>
              <w:spacing w:before="0" w:after="0"/>
              <w:jc w:val="right"/>
            </w:pPr>
            <w:r w:rsidRPr="003A5A14">
              <w:t>0.4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32D5E42" w14:textId="77777777" w:rsidR="003A5A14" w:rsidRPr="003A5A14" w:rsidRDefault="003A5A14" w:rsidP="007232D6">
            <w:pPr>
              <w:pStyle w:val="TableText"/>
              <w:keepNext/>
              <w:keepLines/>
              <w:spacing w:before="0" w:after="0"/>
              <w:jc w:val="right"/>
            </w:pPr>
            <w:r w:rsidRPr="003A5A14">
              <w:t>-1.4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E860515" w14:textId="77777777" w:rsidR="003A5A14" w:rsidRPr="003A5A14" w:rsidRDefault="003A5A14" w:rsidP="007232D6">
            <w:pPr>
              <w:pStyle w:val="TableText"/>
              <w:keepNext/>
              <w:keepLines/>
              <w:spacing w:before="0" w:after="0"/>
              <w:jc w:val="right"/>
            </w:pPr>
            <w:r w:rsidRPr="003A5A14">
              <w:t>2.2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7DE12D" w14:textId="77777777" w:rsidR="003A5A14" w:rsidRPr="003A5A14" w:rsidRDefault="003A5A14" w:rsidP="007232D6">
            <w:pPr>
              <w:pStyle w:val="TableText"/>
              <w:keepNext/>
              <w:keepLines/>
              <w:spacing w:before="0" w:after="0"/>
              <w:jc w:val="center"/>
            </w:pPr>
          </w:p>
        </w:tc>
      </w:tr>
      <w:tr w:rsidR="003A5A14" w:rsidRPr="003A5A14" w14:paraId="60F65D2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3E1EB2A"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0763F4" w14:textId="77777777" w:rsidR="003A5A14" w:rsidRPr="003A5A14" w:rsidRDefault="003A5A14" w:rsidP="007232D6">
            <w:pPr>
              <w:pStyle w:val="TableText"/>
              <w:keepNext/>
              <w:keepLines/>
              <w:spacing w:before="0" w:after="0"/>
            </w:pPr>
            <w:r w:rsidRPr="003A5A14">
              <w:t xml:space="preserve">b[(Intercept) </w:t>
            </w:r>
            <w:proofErr w:type="gramStart"/>
            <w:r w:rsidRPr="003A5A14">
              <w:t>program:birthyear</w:t>
            </w:r>
            <w:proofErr w:type="gramEnd"/>
            <w:r w:rsidRPr="003A5A14">
              <w:t>:Goulburn:199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F925C3D" w14:textId="77777777" w:rsidR="003A5A14" w:rsidRPr="003A5A14" w:rsidRDefault="003A5A14" w:rsidP="007232D6">
            <w:pPr>
              <w:pStyle w:val="TableText"/>
              <w:keepNext/>
              <w:keepLines/>
              <w:spacing w:before="0" w:after="0"/>
              <w:jc w:val="right"/>
            </w:pPr>
            <w:r w:rsidRPr="003A5A14">
              <w:t>0.3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CE94668" w14:textId="77777777" w:rsidR="003A5A14" w:rsidRPr="003A5A14" w:rsidRDefault="003A5A14" w:rsidP="007232D6">
            <w:pPr>
              <w:pStyle w:val="TableText"/>
              <w:keepNext/>
              <w:keepLines/>
              <w:spacing w:before="0" w:after="0"/>
              <w:jc w:val="right"/>
            </w:pPr>
            <w:r w:rsidRPr="003A5A14">
              <w:t>-1.46</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C3EF11B" w14:textId="77777777" w:rsidR="003A5A14" w:rsidRPr="003A5A14" w:rsidRDefault="003A5A14" w:rsidP="007232D6">
            <w:pPr>
              <w:pStyle w:val="TableText"/>
              <w:keepNext/>
              <w:keepLines/>
              <w:spacing w:before="0" w:after="0"/>
              <w:jc w:val="right"/>
            </w:pPr>
            <w:r w:rsidRPr="003A5A14">
              <w:t>2.0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5B44CE2" w14:textId="77777777" w:rsidR="003A5A14" w:rsidRPr="003A5A14" w:rsidRDefault="003A5A14" w:rsidP="007232D6">
            <w:pPr>
              <w:pStyle w:val="TableText"/>
              <w:keepNext/>
              <w:keepLines/>
              <w:spacing w:before="0" w:after="0"/>
              <w:jc w:val="center"/>
            </w:pPr>
          </w:p>
        </w:tc>
      </w:tr>
      <w:tr w:rsidR="003A5A14" w:rsidRPr="003A5A14" w14:paraId="5234501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4D942A6"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DDEB03F" w14:textId="77777777" w:rsidR="003A5A14" w:rsidRPr="003A5A14" w:rsidRDefault="003A5A14" w:rsidP="007232D6">
            <w:pPr>
              <w:pStyle w:val="TableText"/>
              <w:keepNext/>
              <w:keepLines/>
              <w:spacing w:before="0" w:after="0"/>
            </w:pPr>
            <w:r w:rsidRPr="005E2300">
              <w:t xml:space="preserve">b[(Intercept) </w:t>
            </w:r>
            <w:proofErr w:type="gramStart"/>
            <w:r w:rsidRPr="005E2300">
              <w:t>program:birthyear</w:t>
            </w:r>
            <w:proofErr w:type="gramEnd"/>
            <w:r w:rsidRPr="005E2300">
              <w:t>:Goulburn:199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31C47D7" w14:textId="77777777" w:rsidR="003A5A14" w:rsidRPr="003A5A14" w:rsidRDefault="003A5A14" w:rsidP="007232D6">
            <w:pPr>
              <w:pStyle w:val="TableText"/>
              <w:keepNext/>
              <w:keepLines/>
              <w:spacing w:before="0" w:after="0"/>
              <w:jc w:val="right"/>
            </w:pPr>
            <w:r w:rsidRPr="005E2300">
              <w:t>-0.4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EFCCC9D" w14:textId="77777777" w:rsidR="003A5A14" w:rsidRPr="003A5A14" w:rsidRDefault="003A5A14" w:rsidP="007232D6">
            <w:pPr>
              <w:pStyle w:val="TableText"/>
              <w:keepNext/>
              <w:keepLines/>
              <w:spacing w:before="0" w:after="0"/>
              <w:jc w:val="right"/>
            </w:pPr>
            <w:r w:rsidRPr="005E2300">
              <w:t>-2.4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3425DC8" w14:textId="77777777" w:rsidR="003A5A14" w:rsidRPr="003A5A14" w:rsidRDefault="003A5A14" w:rsidP="007232D6">
            <w:pPr>
              <w:pStyle w:val="TableText"/>
              <w:keepNext/>
              <w:keepLines/>
              <w:spacing w:before="0" w:after="0"/>
              <w:jc w:val="right"/>
            </w:pPr>
            <w:r w:rsidRPr="005E2300">
              <w:t>1.4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41484B7" w14:textId="77777777" w:rsidR="003A5A14" w:rsidRPr="003A5A14" w:rsidRDefault="003A5A14" w:rsidP="007232D6">
            <w:pPr>
              <w:pStyle w:val="TableText"/>
              <w:keepNext/>
              <w:keepLines/>
              <w:spacing w:before="0" w:after="0"/>
              <w:jc w:val="right"/>
            </w:pPr>
          </w:p>
        </w:tc>
      </w:tr>
      <w:tr w:rsidR="003A5A14" w:rsidRPr="003A5A14" w14:paraId="1C999CE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722FF2E"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4A46DFD" w14:textId="77777777" w:rsidR="003A5A14" w:rsidRPr="003A5A14" w:rsidRDefault="003A5A14" w:rsidP="007232D6">
            <w:pPr>
              <w:pStyle w:val="TableText"/>
              <w:keepNext/>
              <w:keepLines/>
              <w:spacing w:before="0" w:after="0"/>
            </w:pPr>
            <w:r w:rsidRPr="005E2300">
              <w:t xml:space="preserve">b[(Intercept) </w:t>
            </w:r>
            <w:proofErr w:type="gramStart"/>
            <w:r w:rsidRPr="005E2300">
              <w:t>program:birthyear</w:t>
            </w:r>
            <w:proofErr w:type="gramEnd"/>
            <w:r w:rsidRPr="005E2300">
              <w:t>:Goulburn:199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31C5A6C" w14:textId="77777777" w:rsidR="003A5A14" w:rsidRPr="003A5A14" w:rsidRDefault="003A5A14" w:rsidP="007232D6">
            <w:pPr>
              <w:pStyle w:val="TableText"/>
              <w:keepNext/>
              <w:keepLines/>
              <w:spacing w:before="0" w:after="0"/>
              <w:jc w:val="right"/>
            </w:pPr>
            <w:r w:rsidRPr="005E2300">
              <w:t>0.2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1C5E76F" w14:textId="77777777" w:rsidR="003A5A14" w:rsidRPr="003A5A14" w:rsidRDefault="003A5A14" w:rsidP="007232D6">
            <w:pPr>
              <w:pStyle w:val="TableText"/>
              <w:keepNext/>
              <w:keepLines/>
              <w:spacing w:before="0" w:after="0"/>
              <w:jc w:val="right"/>
            </w:pPr>
            <w:r w:rsidRPr="005E2300">
              <w:t>-1.56</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04C4D17" w14:textId="77777777" w:rsidR="003A5A14" w:rsidRPr="003A5A14" w:rsidRDefault="003A5A14" w:rsidP="007232D6">
            <w:pPr>
              <w:pStyle w:val="TableText"/>
              <w:keepNext/>
              <w:keepLines/>
              <w:spacing w:before="0" w:after="0"/>
              <w:jc w:val="right"/>
            </w:pPr>
            <w:r w:rsidRPr="005E2300">
              <w:t>2.0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A3634EF" w14:textId="77777777" w:rsidR="003A5A14" w:rsidRPr="003A5A14" w:rsidRDefault="003A5A14" w:rsidP="007232D6">
            <w:pPr>
              <w:pStyle w:val="TableText"/>
              <w:keepNext/>
              <w:keepLines/>
              <w:spacing w:before="0" w:after="0"/>
              <w:jc w:val="right"/>
            </w:pPr>
          </w:p>
        </w:tc>
      </w:tr>
      <w:tr w:rsidR="003A5A14" w:rsidRPr="003A5A14" w14:paraId="3F0C5AC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3D1A994"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635B72" w14:textId="77777777" w:rsidR="003A5A14" w:rsidRPr="003A5A14" w:rsidRDefault="003A5A14" w:rsidP="007232D6">
            <w:pPr>
              <w:pStyle w:val="TableText"/>
              <w:keepNext/>
              <w:keepLines/>
              <w:spacing w:before="0" w:after="0"/>
            </w:pPr>
            <w:r w:rsidRPr="005E2300">
              <w:t xml:space="preserve">b[(Intercept) </w:t>
            </w:r>
            <w:proofErr w:type="gramStart"/>
            <w:r w:rsidRPr="005E2300">
              <w:t>program:birthyear</w:t>
            </w:r>
            <w:proofErr w:type="gramEnd"/>
            <w:r w:rsidRPr="005E2300">
              <w:t>:Goulburn:199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7B80599" w14:textId="77777777" w:rsidR="003A5A14" w:rsidRPr="003A5A14" w:rsidRDefault="003A5A14" w:rsidP="007232D6">
            <w:pPr>
              <w:pStyle w:val="TableText"/>
              <w:keepNext/>
              <w:keepLines/>
              <w:spacing w:before="0" w:after="0"/>
              <w:jc w:val="right"/>
            </w:pPr>
            <w:r w:rsidRPr="005E2300">
              <w:t>0.5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9BB889C" w14:textId="77777777" w:rsidR="003A5A14" w:rsidRPr="003A5A14" w:rsidRDefault="003A5A14" w:rsidP="007232D6">
            <w:pPr>
              <w:pStyle w:val="TableText"/>
              <w:keepNext/>
              <w:keepLines/>
              <w:spacing w:before="0" w:after="0"/>
              <w:jc w:val="right"/>
            </w:pPr>
            <w:r w:rsidRPr="005E2300">
              <w:t>-1.0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A74B432" w14:textId="77777777" w:rsidR="003A5A14" w:rsidRPr="003A5A14" w:rsidRDefault="003A5A14" w:rsidP="007232D6">
            <w:pPr>
              <w:pStyle w:val="TableText"/>
              <w:keepNext/>
              <w:keepLines/>
              <w:spacing w:before="0" w:after="0"/>
              <w:jc w:val="right"/>
            </w:pPr>
            <w:r w:rsidRPr="005E2300">
              <w:t>2.1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A31AED0" w14:textId="77777777" w:rsidR="003A5A14" w:rsidRPr="003A5A14" w:rsidRDefault="003A5A14" w:rsidP="007232D6">
            <w:pPr>
              <w:pStyle w:val="TableText"/>
              <w:keepNext/>
              <w:keepLines/>
              <w:spacing w:before="0" w:after="0"/>
              <w:jc w:val="right"/>
            </w:pPr>
          </w:p>
        </w:tc>
      </w:tr>
      <w:tr w:rsidR="003A5A14" w:rsidRPr="003A5A14" w14:paraId="66B6257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0628BEF" w14:textId="77777777" w:rsidR="003A5A14" w:rsidRPr="003A5A14" w:rsidRDefault="003A5A14" w:rsidP="007232D6">
            <w:pPr>
              <w:keepNext/>
              <w:keepLines/>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9F2192" w14:textId="77777777" w:rsidR="003A5A14" w:rsidRPr="003A5A14" w:rsidRDefault="003A5A14" w:rsidP="007232D6">
            <w:pPr>
              <w:pStyle w:val="TableText"/>
              <w:keepNext/>
              <w:keepLines/>
              <w:spacing w:before="0" w:after="0"/>
            </w:pPr>
            <w:r w:rsidRPr="005E2300">
              <w:t xml:space="preserve">b[(Intercept) </w:t>
            </w:r>
            <w:proofErr w:type="gramStart"/>
            <w:r w:rsidRPr="005E2300">
              <w:t>program:birthyear</w:t>
            </w:r>
            <w:proofErr w:type="gramEnd"/>
            <w:r w:rsidRPr="005E2300">
              <w:t>:Goulburn:2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6D7BE66" w14:textId="77777777" w:rsidR="003A5A14" w:rsidRPr="003A5A14" w:rsidRDefault="003A5A14" w:rsidP="007232D6">
            <w:pPr>
              <w:pStyle w:val="TableText"/>
              <w:keepNext/>
              <w:keepLines/>
              <w:spacing w:before="0" w:after="0"/>
              <w:jc w:val="right"/>
            </w:pPr>
            <w:r w:rsidRPr="005E2300">
              <w:t>-0.6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DB01929" w14:textId="77777777" w:rsidR="003A5A14" w:rsidRPr="003A5A14" w:rsidRDefault="003A5A14" w:rsidP="007232D6">
            <w:pPr>
              <w:pStyle w:val="TableText"/>
              <w:keepNext/>
              <w:keepLines/>
              <w:spacing w:before="0" w:after="0"/>
              <w:jc w:val="right"/>
            </w:pPr>
            <w:r w:rsidRPr="005E2300">
              <w:t>-2.7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7C20606" w14:textId="77777777" w:rsidR="003A5A14" w:rsidRPr="003A5A14" w:rsidRDefault="003A5A14" w:rsidP="007232D6">
            <w:pPr>
              <w:pStyle w:val="TableText"/>
              <w:keepNext/>
              <w:keepLines/>
              <w:spacing w:before="0" w:after="0"/>
              <w:jc w:val="right"/>
            </w:pPr>
            <w:r w:rsidRPr="005E2300">
              <w:t>1.2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96DDCA2" w14:textId="77777777" w:rsidR="003A5A14" w:rsidRPr="003A5A14" w:rsidRDefault="003A5A14" w:rsidP="007232D6">
            <w:pPr>
              <w:pStyle w:val="TableText"/>
              <w:keepNext/>
              <w:keepLines/>
              <w:spacing w:before="0" w:after="0"/>
              <w:jc w:val="right"/>
            </w:pPr>
          </w:p>
        </w:tc>
      </w:tr>
      <w:tr w:rsidR="003A5A14" w:rsidRPr="003A5A14" w14:paraId="79E436D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43D1AA7"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34762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2A65957" w14:textId="77777777" w:rsidR="003A5A14" w:rsidRPr="003A5A14" w:rsidRDefault="003A5A14" w:rsidP="00645AC1">
            <w:pPr>
              <w:pStyle w:val="TableText"/>
              <w:spacing w:before="0" w:after="0"/>
              <w:jc w:val="right"/>
            </w:pPr>
            <w:r w:rsidRPr="003A5A14">
              <w:t>-0.6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2BE32E6" w14:textId="77777777" w:rsidR="003A5A14" w:rsidRPr="003A5A14" w:rsidRDefault="003A5A14" w:rsidP="00645AC1">
            <w:pPr>
              <w:pStyle w:val="TableText"/>
              <w:spacing w:before="0" w:after="0"/>
              <w:jc w:val="right"/>
            </w:pPr>
            <w:r w:rsidRPr="003A5A14">
              <w:t>-2.6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5B388A7" w14:textId="77777777" w:rsidR="003A5A14" w:rsidRPr="003A5A14" w:rsidRDefault="003A5A14" w:rsidP="00645AC1">
            <w:pPr>
              <w:pStyle w:val="TableText"/>
              <w:spacing w:before="0" w:after="0"/>
              <w:jc w:val="right"/>
            </w:pPr>
            <w:r w:rsidRPr="003A5A14">
              <w:t>1.0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8E6C79" w14:textId="77777777" w:rsidR="003A5A14" w:rsidRPr="003A5A14" w:rsidRDefault="003A5A14" w:rsidP="00645AC1">
            <w:pPr>
              <w:pStyle w:val="TableText"/>
              <w:spacing w:before="0" w:after="0"/>
              <w:jc w:val="center"/>
            </w:pPr>
          </w:p>
        </w:tc>
      </w:tr>
      <w:tr w:rsidR="003A5A14" w:rsidRPr="003A5A14" w14:paraId="7DEF108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AD6978C"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5807FD1"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0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DB46A58" w14:textId="77777777" w:rsidR="003A5A14" w:rsidRPr="003A5A14" w:rsidRDefault="003A5A14" w:rsidP="00645AC1">
            <w:pPr>
              <w:pStyle w:val="TableText"/>
              <w:spacing w:before="0" w:after="0"/>
              <w:jc w:val="right"/>
            </w:pPr>
            <w:r w:rsidRPr="003A5A14">
              <w:t>-0.7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D605748" w14:textId="77777777" w:rsidR="003A5A14" w:rsidRPr="003A5A14" w:rsidRDefault="003A5A14" w:rsidP="00645AC1">
            <w:pPr>
              <w:pStyle w:val="TableText"/>
              <w:spacing w:before="0" w:after="0"/>
              <w:jc w:val="right"/>
            </w:pPr>
            <w:r w:rsidRPr="003A5A14">
              <w:t>-2.7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4015087" w14:textId="77777777" w:rsidR="003A5A14" w:rsidRPr="003A5A14" w:rsidRDefault="003A5A14" w:rsidP="00645AC1">
            <w:pPr>
              <w:pStyle w:val="TableText"/>
              <w:spacing w:before="0" w:after="0"/>
              <w:jc w:val="right"/>
            </w:pPr>
            <w:r w:rsidRPr="003A5A14">
              <w:t>1.0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7B300C" w14:textId="77777777" w:rsidR="003A5A14" w:rsidRPr="003A5A14" w:rsidRDefault="003A5A14" w:rsidP="00645AC1">
            <w:pPr>
              <w:pStyle w:val="TableText"/>
              <w:spacing w:before="0" w:after="0"/>
              <w:jc w:val="center"/>
            </w:pPr>
          </w:p>
        </w:tc>
      </w:tr>
      <w:tr w:rsidR="003A5A14" w:rsidRPr="003A5A14" w14:paraId="7B730A2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C163261"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9772E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0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F20D713" w14:textId="77777777" w:rsidR="003A5A14" w:rsidRPr="003A5A14" w:rsidRDefault="003A5A14" w:rsidP="00645AC1">
            <w:pPr>
              <w:pStyle w:val="TableText"/>
              <w:spacing w:before="0" w:after="0"/>
              <w:jc w:val="right"/>
            </w:pPr>
            <w:r w:rsidRPr="003A5A14">
              <w:t>-0.4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9E7B9BD" w14:textId="77777777" w:rsidR="003A5A14" w:rsidRPr="003A5A14" w:rsidRDefault="003A5A14" w:rsidP="00645AC1">
            <w:pPr>
              <w:pStyle w:val="TableText"/>
              <w:spacing w:before="0" w:after="0"/>
              <w:jc w:val="right"/>
            </w:pPr>
            <w:r w:rsidRPr="003A5A14">
              <w:t>-2.0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9CD4639" w14:textId="77777777" w:rsidR="003A5A14" w:rsidRPr="003A5A14" w:rsidRDefault="003A5A14" w:rsidP="00645AC1">
            <w:pPr>
              <w:pStyle w:val="TableText"/>
              <w:spacing w:before="0" w:after="0"/>
              <w:jc w:val="right"/>
            </w:pPr>
            <w:r w:rsidRPr="003A5A14">
              <w:t>1.1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30BEC40" w14:textId="77777777" w:rsidR="003A5A14" w:rsidRPr="003A5A14" w:rsidRDefault="003A5A14" w:rsidP="00645AC1">
            <w:pPr>
              <w:pStyle w:val="TableText"/>
              <w:spacing w:before="0" w:after="0"/>
              <w:jc w:val="center"/>
            </w:pPr>
          </w:p>
        </w:tc>
      </w:tr>
      <w:tr w:rsidR="003A5A14" w:rsidRPr="003A5A14" w14:paraId="74ADB9F3"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68944F7"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B276EB9"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2CFBBD9" w14:textId="77777777" w:rsidR="003A5A14" w:rsidRPr="003A5A14" w:rsidRDefault="003A5A14" w:rsidP="00645AC1">
            <w:pPr>
              <w:pStyle w:val="TableText"/>
              <w:spacing w:before="0" w:after="0"/>
              <w:jc w:val="right"/>
            </w:pPr>
            <w:r w:rsidRPr="003A5A14">
              <w:t>0.9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6664B6C" w14:textId="77777777" w:rsidR="003A5A14" w:rsidRPr="003A5A14" w:rsidRDefault="003A5A14" w:rsidP="00645AC1">
            <w:pPr>
              <w:pStyle w:val="TableText"/>
              <w:spacing w:before="0" w:after="0"/>
              <w:jc w:val="right"/>
            </w:pPr>
            <w:r w:rsidRPr="003A5A14">
              <w:t>-0.4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D685508" w14:textId="77777777" w:rsidR="003A5A14" w:rsidRPr="003A5A14" w:rsidRDefault="003A5A14" w:rsidP="00645AC1">
            <w:pPr>
              <w:pStyle w:val="TableText"/>
              <w:spacing w:before="0" w:after="0"/>
              <w:jc w:val="right"/>
            </w:pPr>
            <w:r w:rsidRPr="003A5A14">
              <w:t>2.4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931C34" w14:textId="77777777" w:rsidR="003A5A14" w:rsidRPr="003A5A14" w:rsidRDefault="003A5A14" w:rsidP="00645AC1">
            <w:pPr>
              <w:pStyle w:val="TableText"/>
              <w:spacing w:before="0" w:after="0"/>
              <w:jc w:val="center"/>
            </w:pPr>
          </w:p>
        </w:tc>
      </w:tr>
      <w:tr w:rsidR="003A5A14" w:rsidRPr="003A5A14" w14:paraId="35574FA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44EC016"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C2BE95A"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BA407F9" w14:textId="77777777" w:rsidR="003A5A14" w:rsidRPr="003A5A14" w:rsidRDefault="003A5A14" w:rsidP="00645AC1">
            <w:pPr>
              <w:pStyle w:val="TableText"/>
              <w:spacing w:before="0" w:after="0"/>
              <w:jc w:val="right"/>
            </w:pPr>
            <w:r w:rsidRPr="003A5A14">
              <w:t>-0.6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ED2B2F9" w14:textId="77777777" w:rsidR="003A5A14" w:rsidRPr="003A5A14" w:rsidRDefault="003A5A14" w:rsidP="00645AC1">
            <w:pPr>
              <w:pStyle w:val="TableText"/>
              <w:spacing w:before="0" w:after="0"/>
              <w:jc w:val="right"/>
            </w:pPr>
            <w:r w:rsidRPr="003A5A14">
              <w:t>-2.38</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428DA4B" w14:textId="77777777" w:rsidR="003A5A14" w:rsidRPr="003A5A14" w:rsidRDefault="003A5A14" w:rsidP="00645AC1">
            <w:pPr>
              <w:pStyle w:val="TableText"/>
              <w:spacing w:before="0" w:after="0"/>
              <w:jc w:val="right"/>
            </w:pPr>
            <w:r w:rsidRPr="003A5A14">
              <w:t>1.1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E4B2F02" w14:textId="77777777" w:rsidR="003A5A14" w:rsidRPr="003A5A14" w:rsidRDefault="003A5A14" w:rsidP="00645AC1">
            <w:pPr>
              <w:pStyle w:val="TableText"/>
              <w:spacing w:before="0" w:after="0"/>
              <w:jc w:val="center"/>
            </w:pPr>
          </w:p>
        </w:tc>
      </w:tr>
      <w:tr w:rsidR="003A5A14" w:rsidRPr="003A5A14" w14:paraId="1B1BCA4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823D277"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14E0F4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AABD301" w14:textId="77777777" w:rsidR="003A5A14" w:rsidRPr="003A5A14" w:rsidRDefault="003A5A14" w:rsidP="00645AC1">
            <w:pPr>
              <w:pStyle w:val="TableText"/>
              <w:spacing w:before="0" w:after="0"/>
              <w:jc w:val="right"/>
            </w:pPr>
            <w:r w:rsidRPr="003A5A14">
              <w:t>-0.1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CCAB584" w14:textId="77777777" w:rsidR="003A5A14" w:rsidRPr="003A5A14" w:rsidRDefault="003A5A14" w:rsidP="00645AC1">
            <w:pPr>
              <w:pStyle w:val="TableText"/>
              <w:spacing w:before="0" w:after="0"/>
              <w:jc w:val="right"/>
            </w:pPr>
            <w:r w:rsidRPr="003A5A14">
              <w:t>-1.58</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7A24F02" w14:textId="77777777" w:rsidR="003A5A14" w:rsidRPr="003A5A14" w:rsidRDefault="003A5A14" w:rsidP="00645AC1">
            <w:pPr>
              <w:pStyle w:val="TableText"/>
              <w:spacing w:before="0" w:after="0"/>
              <w:jc w:val="right"/>
            </w:pPr>
            <w:r w:rsidRPr="003A5A14">
              <w:t>1.4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BDF990" w14:textId="77777777" w:rsidR="003A5A14" w:rsidRPr="003A5A14" w:rsidRDefault="003A5A14" w:rsidP="00645AC1">
            <w:pPr>
              <w:pStyle w:val="TableText"/>
              <w:spacing w:before="0" w:after="0"/>
              <w:jc w:val="center"/>
            </w:pPr>
          </w:p>
        </w:tc>
      </w:tr>
      <w:tr w:rsidR="003A5A14" w:rsidRPr="003A5A14" w14:paraId="22114B93"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F355DCB"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D5C200A"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462409" w14:textId="77777777" w:rsidR="003A5A14" w:rsidRPr="003A5A14" w:rsidRDefault="003A5A14" w:rsidP="00645AC1">
            <w:pPr>
              <w:pStyle w:val="TableText"/>
              <w:spacing w:before="0" w:after="0"/>
              <w:jc w:val="right"/>
            </w:pPr>
            <w:r w:rsidRPr="003A5A14">
              <w:t>0.1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7E11F3F" w14:textId="77777777" w:rsidR="003A5A14" w:rsidRPr="003A5A14" w:rsidRDefault="003A5A14" w:rsidP="00645AC1">
            <w:pPr>
              <w:pStyle w:val="TableText"/>
              <w:spacing w:before="0" w:after="0"/>
              <w:jc w:val="right"/>
            </w:pPr>
            <w:r w:rsidRPr="003A5A14">
              <w:t>-1.18</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27893A5" w14:textId="77777777" w:rsidR="003A5A14" w:rsidRPr="003A5A14" w:rsidRDefault="003A5A14" w:rsidP="00645AC1">
            <w:pPr>
              <w:pStyle w:val="TableText"/>
              <w:spacing w:before="0" w:after="0"/>
              <w:jc w:val="right"/>
            </w:pPr>
            <w:r w:rsidRPr="003A5A14">
              <w:t>1.7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6C51708" w14:textId="77777777" w:rsidR="003A5A14" w:rsidRPr="003A5A14" w:rsidRDefault="003A5A14" w:rsidP="00645AC1">
            <w:pPr>
              <w:pStyle w:val="TableText"/>
              <w:spacing w:before="0" w:after="0"/>
              <w:jc w:val="center"/>
            </w:pPr>
          </w:p>
        </w:tc>
      </w:tr>
      <w:tr w:rsidR="003A5A14" w:rsidRPr="003A5A14" w14:paraId="51087B7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A2C7DF4"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E8AE17"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46B87E3" w14:textId="77777777" w:rsidR="003A5A14" w:rsidRPr="003A5A14" w:rsidRDefault="003A5A14" w:rsidP="00645AC1">
            <w:pPr>
              <w:pStyle w:val="TableText"/>
              <w:spacing w:before="0" w:after="0"/>
              <w:jc w:val="right"/>
            </w:pPr>
            <w:r w:rsidRPr="003A5A14">
              <w:t>0.3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C490001" w14:textId="77777777" w:rsidR="003A5A14" w:rsidRPr="003A5A14" w:rsidRDefault="003A5A14" w:rsidP="00645AC1">
            <w:pPr>
              <w:pStyle w:val="TableText"/>
              <w:spacing w:before="0" w:after="0"/>
              <w:jc w:val="right"/>
            </w:pPr>
            <w:r w:rsidRPr="003A5A14">
              <w:t>-1.0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7921FF8" w14:textId="77777777" w:rsidR="003A5A14" w:rsidRPr="003A5A14" w:rsidRDefault="003A5A14" w:rsidP="00645AC1">
            <w:pPr>
              <w:pStyle w:val="TableText"/>
              <w:spacing w:before="0" w:after="0"/>
              <w:jc w:val="right"/>
            </w:pPr>
            <w:r w:rsidRPr="003A5A14">
              <w:t>1.7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BE165BB" w14:textId="77777777" w:rsidR="003A5A14" w:rsidRPr="003A5A14" w:rsidRDefault="003A5A14" w:rsidP="00645AC1">
            <w:pPr>
              <w:pStyle w:val="TableText"/>
              <w:spacing w:before="0" w:after="0"/>
              <w:jc w:val="center"/>
            </w:pPr>
          </w:p>
        </w:tc>
      </w:tr>
      <w:tr w:rsidR="003A5A14" w:rsidRPr="003A5A14" w14:paraId="42E8C64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40CED63"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EFBC5E3"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0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BE33D8D" w14:textId="77777777" w:rsidR="003A5A14" w:rsidRPr="003A5A14" w:rsidRDefault="003A5A14" w:rsidP="00645AC1">
            <w:pPr>
              <w:pStyle w:val="TableText"/>
              <w:spacing w:before="0" w:after="0"/>
              <w:jc w:val="right"/>
            </w:pPr>
            <w:r w:rsidRPr="003A5A14">
              <w:t>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7BD2AE2" w14:textId="77777777" w:rsidR="003A5A14" w:rsidRPr="003A5A14" w:rsidRDefault="003A5A14" w:rsidP="00645AC1">
            <w:pPr>
              <w:pStyle w:val="TableText"/>
              <w:spacing w:before="0" w:after="0"/>
              <w:jc w:val="right"/>
            </w:pPr>
            <w:r w:rsidRPr="003A5A14">
              <w:t>-1.2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F22DFDD" w14:textId="77777777" w:rsidR="003A5A14" w:rsidRPr="003A5A14" w:rsidRDefault="003A5A14" w:rsidP="00645AC1">
            <w:pPr>
              <w:pStyle w:val="TableText"/>
              <w:spacing w:before="0" w:after="0"/>
              <w:jc w:val="right"/>
            </w:pPr>
            <w:r w:rsidRPr="003A5A14">
              <w:t>1.5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F3113A" w14:textId="77777777" w:rsidR="003A5A14" w:rsidRPr="003A5A14" w:rsidRDefault="003A5A14" w:rsidP="00645AC1">
            <w:pPr>
              <w:pStyle w:val="TableText"/>
              <w:spacing w:before="0" w:after="0"/>
              <w:jc w:val="center"/>
            </w:pPr>
          </w:p>
        </w:tc>
      </w:tr>
      <w:tr w:rsidR="003A5A14" w:rsidRPr="003A5A14" w14:paraId="261C91E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6FD42B2"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CF46C1F"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7E4C9B7" w14:textId="77777777" w:rsidR="003A5A14" w:rsidRPr="003A5A14" w:rsidRDefault="003A5A14" w:rsidP="00645AC1">
            <w:pPr>
              <w:pStyle w:val="TableText"/>
              <w:spacing w:before="0" w:after="0"/>
              <w:jc w:val="right"/>
            </w:pPr>
            <w:r w:rsidRPr="003A5A14">
              <w:t>0.4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F1B2CE7" w14:textId="77777777" w:rsidR="003A5A14" w:rsidRPr="003A5A14" w:rsidRDefault="003A5A14" w:rsidP="00645AC1">
            <w:pPr>
              <w:pStyle w:val="TableText"/>
              <w:spacing w:before="0" w:after="0"/>
              <w:jc w:val="right"/>
            </w:pPr>
            <w:r w:rsidRPr="003A5A14">
              <w:t>-0.8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0964EF8" w14:textId="77777777" w:rsidR="003A5A14" w:rsidRPr="003A5A14" w:rsidRDefault="003A5A14" w:rsidP="00645AC1">
            <w:pPr>
              <w:pStyle w:val="TableText"/>
              <w:spacing w:before="0" w:after="0"/>
              <w:jc w:val="right"/>
            </w:pPr>
            <w:r w:rsidRPr="003A5A14">
              <w:t>1.84</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1604AA6" w14:textId="77777777" w:rsidR="003A5A14" w:rsidRPr="003A5A14" w:rsidRDefault="003A5A14" w:rsidP="00645AC1">
            <w:pPr>
              <w:pStyle w:val="TableText"/>
              <w:spacing w:before="0" w:after="0"/>
              <w:jc w:val="center"/>
            </w:pPr>
          </w:p>
        </w:tc>
      </w:tr>
      <w:tr w:rsidR="003A5A14" w:rsidRPr="003A5A14" w14:paraId="43EE3564"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67ECBE8"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961448C"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1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38F6A5A" w14:textId="77777777" w:rsidR="003A5A14" w:rsidRPr="003A5A14" w:rsidRDefault="003A5A14" w:rsidP="00645AC1">
            <w:pPr>
              <w:pStyle w:val="TableText"/>
              <w:spacing w:before="0" w:after="0"/>
              <w:jc w:val="right"/>
            </w:pPr>
            <w:r w:rsidRPr="003A5A14">
              <w:t>-0.4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FEFE113" w14:textId="77777777" w:rsidR="003A5A14" w:rsidRPr="003A5A14" w:rsidRDefault="003A5A14" w:rsidP="00645AC1">
            <w:pPr>
              <w:pStyle w:val="TableText"/>
              <w:spacing w:before="0" w:after="0"/>
              <w:jc w:val="right"/>
            </w:pPr>
            <w:r w:rsidRPr="003A5A14">
              <w:t>-2.0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9A82B2" w14:textId="77777777" w:rsidR="003A5A14" w:rsidRPr="003A5A14" w:rsidRDefault="003A5A14" w:rsidP="00645AC1">
            <w:pPr>
              <w:pStyle w:val="TableText"/>
              <w:spacing w:before="0" w:after="0"/>
              <w:jc w:val="right"/>
            </w:pPr>
            <w:r w:rsidRPr="003A5A14">
              <w:t>1.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294DCFA" w14:textId="77777777" w:rsidR="003A5A14" w:rsidRPr="003A5A14" w:rsidRDefault="003A5A14" w:rsidP="00645AC1">
            <w:pPr>
              <w:pStyle w:val="TableText"/>
              <w:spacing w:before="0" w:after="0"/>
              <w:jc w:val="center"/>
            </w:pPr>
          </w:p>
        </w:tc>
      </w:tr>
      <w:tr w:rsidR="003A5A14" w:rsidRPr="003A5A14" w14:paraId="033410C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513D32C"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990F3B"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1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EEA38E1" w14:textId="77777777" w:rsidR="003A5A14" w:rsidRPr="003A5A14" w:rsidRDefault="003A5A14" w:rsidP="00645AC1">
            <w:pPr>
              <w:pStyle w:val="TableText"/>
              <w:spacing w:before="0" w:after="0"/>
              <w:jc w:val="right"/>
            </w:pPr>
            <w:r w:rsidRPr="003A5A14">
              <w:t>-0.8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A94DFAF" w14:textId="77777777" w:rsidR="003A5A14" w:rsidRPr="003A5A14" w:rsidRDefault="003A5A14" w:rsidP="00645AC1">
            <w:pPr>
              <w:pStyle w:val="TableText"/>
              <w:spacing w:before="0" w:after="0"/>
              <w:jc w:val="right"/>
            </w:pPr>
            <w:r w:rsidRPr="003A5A14">
              <w:t>-2.8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C563582" w14:textId="77777777" w:rsidR="003A5A14" w:rsidRPr="003A5A14" w:rsidRDefault="003A5A14" w:rsidP="00645AC1">
            <w:pPr>
              <w:pStyle w:val="TableText"/>
              <w:spacing w:before="0" w:after="0"/>
              <w:jc w:val="right"/>
            </w:pPr>
            <w:r w:rsidRPr="003A5A14">
              <w:t>1.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24F9C82" w14:textId="77777777" w:rsidR="003A5A14" w:rsidRPr="003A5A14" w:rsidRDefault="003A5A14" w:rsidP="00645AC1">
            <w:pPr>
              <w:pStyle w:val="TableText"/>
              <w:spacing w:before="0" w:after="0"/>
              <w:jc w:val="center"/>
            </w:pPr>
          </w:p>
        </w:tc>
      </w:tr>
      <w:tr w:rsidR="003A5A14" w:rsidRPr="003A5A14" w14:paraId="0F6585F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4E4CD43"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8A36A8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1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3A285C" w14:textId="77777777" w:rsidR="003A5A14" w:rsidRPr="003A5A14" w:rsidRDefault="003A5A14" w:rsidP="00645AC1">
            <w:pPr>
              <w:pStyle w:val="TableText"/>
              <w:spacing w:before="0" w:after="0"/>
              <w:jc w:val="right"/>
            </w:pPr>
            <w:r w:rsidRPr="003A5A14">
              <w:t>-0.2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22B4C88" w14:textId="77777777" w:rsidR="003A5A14" w:rsidRPr="003A5A14" w:rsidRDefault="003A5A14" w:rsidP="00645AC1">
            <w:pPr>
              <w:pStyle w:val="TableText"/>
              <w:spacing w:before="0" w:after="0"/>
              <w:jc w:val="right"/>
            </w:pPr>
            <w:r w:rsidRPr="003A5A14">
              <w:t>-2.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223C197" w14:textId="77777777" w:rsidR="003A5A14" w:rsidRPr="003A5A14" w:rsidRDefault="003A5A14" w:rsidP="00645AC1">
            <w:pPr>
              <w:pStyle w:val="TableText"/>
              <w:spacing w:before="0" w:after="0"/>
              <w:jc w:val="right"/>
            </w:pPr>
            <w:r w:rsidRPr="003A5A14">
              <w:t>1.8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C6A2EE" w14:textId="77777777" w:rsidR="003A5A14" w:rsidRPr="003A5A14" w:rsidRDefault="003A5A14" w:rsidP="00645AC1">
            <w:pPr>
              <w:pStyle w:val="TableText"/>
              <w:spacing w:before="0" w:after="0"/>
              <w:jc w:val="center"/>
            </w:pPr>
          </w:p>
        </w:tc>
      </w:tr>
      <w:tr w:rsidR="003A5A14" w:rsidRPr="003A5A14" w14:paraId="22050D7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EFE407D"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AFCF65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oulburn:201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58450D5" w14:textId="77777777" w:rsidR="003A5A14" w:rsidRPr="003A5A14" w:rsidRDefault="003A5A14" w:rsidP="00645AC1">
            <w:pPr>
              <w:pStyle w:val="TableText"/>
              <w:spacing w:before="0" w:after="0"/>
              <w:jc w:val="right"/>
            </w:pPr>
            <w:r w:rsidRPr="003A5A14">
              <w:t>0.7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01DEFBE" w14:textId="77777777" w:rsidR="003A5A14" w:rsidRPr="003A5A14" w:rsidRDefault="003A5A14" w:rsidP="00645AC1">
            <w:pPr>
              <w:pStyle w:val="TableText"/>
              <w:spacing w:before="0" w:after="0"/>
              <w:jc w:val="right"/>
            </w:pPr>
            <w:r w:rsidRPr="003A5A14">
              <w:t>-0.7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783293C" w14:textId="77777777" w:rsidR="003A5A14" w:rsidRPr="003A5A14" w:rsidRDefault="003A5A14" w:rsidP="00645AC1">
            <w:pPr>
              <w:pStyle w:val="TableText"/>
              <w:spacing w:before="0" w:after="0"/>
              <w:jc w:val="right"/>
            </w:pPr>
            <w:r w:rsidRPr="003A5A14">
              <w:t>2.5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DD1BB23" w14:textId="77777777" w:rsidR="003A5A14" w:rsidRPr="003A5A14" w:rsidRDefault="003A5A14" w:rsidP="00645AC1">
            <w:pPr>
              <w:pStyle w:val="TableText"/>
              <w:spacing w:before="0" w:after="0"/>
              <w:jc w:val="center"/>
            </w:pPr>
          </w:p>
        </w:tc>
      </w:tr>
      <w:tr w:rsidR="003A5A14" w:rsidRPr="003A5A14" w14:paraId="7EBC989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30DBE79"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150E52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9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774B230" w14:textId="77777777" w:rsidR="003A5A14" w:rsidRPr="003A5A14" w:rsidRDefault="003A5A14" w:rsidP="00645AC1">
            <w:pPr>
              <w:pStyle w:val="TableText"/>
              <w:spacing w:before="0" w:after="0"/>
              <w:jc w:val="right"/>
            </w:pPr>
            <w:r w:rsidRPr="003A5A14">
              <w:t>-0.0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2E48FD1" w14:textId="77777777" w:rsidR="003A5A14" w:rsidRPr="003A5A14" w:rsidRDefault="003A5A14" w:rsidP="00645AC1">
            <w:pPr>
              <w:pStyle w:val="TableText"/>
              <w:spacing w:before="0" w:after="0"/>
              <w:jc w:val="right"/>
            </w:pPr>
            <w:r w:rsidRPr="003A5A14">
              <w:t>-2.2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56DF721" w14:textId="77777777" w:rsidR="003A5A14" w:rsidRPr="003A5A14" w:rsidRDefault="003A5A14" w:rsidP="00645AC1">
            <w:pPr>
              <w:pStyle w:val="TableText"/>
              <w:spacing w:before="0" w:after="0"/>
              <w:jc w:val="right"/>
            </w:pPr>
            <w:r w:rsidRPr="003A5A14">
              <w:t>2.14</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AE7B4A" w14:textId="77777777" w:rsidR="003A5A14" w:rsidRPr="003A5A14" w:rsidRDefault="003A5A14" w:rsidP="00645AC1">
            <w:pPr>
              <w:pStyle w:val="TableText"/>
              <w:spacing w:before="0" w:after="0"/>
              <w:jc w:val="center"/>
            </w:pPr>
          </w:p>
        </w:tc>
      </w:tr>
      <w:tr w:rsidR="003A5A14" w:rsidRPr="003A5A14" w14:paraId="359D77D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5BF3E96"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4D0FED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9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0CCA1B9" w14:textId="77777777" w:rsidR="003A5A14" w:rsidRPr="003A5A14" w:rsidRDefault="003A5A14" w:rsidP="00645AC1">
            <w:pPr>
              <w:pStyle w:val="TableText"/>
              <w:spacing w:before="0" w:after="0"/>
              <w:jc w:val="right"/>
            </w:pPr>
            <w:r w:rsidRPr="003A5A14">
              <w:t>-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564EB1B" w14:textId="77777777" w:rsidR="003A5A14" w:rsidRPr="003A5A14" w:rsidRDefault="003A5A14" w:rsidP="00645AC1">
            <w:pPr>
              <w:pStyle w:val="TableText"/>
              <w:spacing w:before="0" w:after="0"/>
              <w:jc w:val="right"/>
            </w:pPr>
            <w:r w:rsidRPr="003A5A14">
              <w:t>-2.3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B9C4DC9" w14:textId="77777777" w:rsidR="003A5A14" w:rsidRPr="003A5A14" w:rsidRDefault="003A5A14" w:rsidP="00645AC1">
            <w:pPr>
              <w:pStyle w:val="TableText"/>
              <w:spacing w:before="0" w:after="0"/>
              <w:jc w:val="right"/>
            </w:pPr>
            <w:r w:rsidRPr="003A5A14">
              <w:t>2.0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611632" w14:textId="77777777" w:rsidR="003A5A14" w:rsidRPr="003A5A14" w:rsidRDefault="003A5A14" w:rsidP="00645AC1">
            <w:pPr>
              <w:pStyle w:val="TableText"/>
              <w:spacing w:before="0" w:after="0"/>
              <w:jc w:val="center"/>
            </w:pPr>
          </w:p>
        </w:tc>
      </w:tr>
      <w:tr w:rsidR="003A5A14" w:rsidRPr="003A5A14" w14:paraId="3EF48A1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AEDC73C"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014D59"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9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0010F3F" w14:textId="77777777" w:rsidR="003A5A14" w:rsidRPr="003A5A14" w:rsidRDefault="003A5A14" w:rsidP="00645AC1">
            <w:pPr>
              <w:pStyle w:val="TableText"/>
              <w:spacing w:before="0" w:after="0"/>
              <w:jc w:val="right"/>
            </w:pPr>
            <w:r w:rsidRPr="003A5A14">
              <w:t>-0.1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3B2BB68" w14:textId="77777777" w:rsidR="003A5A14" w:rsidRPr="003A5A14" w:rsidRDefault="003A5A14" w:rsidP="00645AC1">
            <w:pPr>
              <w:pStyle w:val="TableText"/>
              <w:spacing w:before="0" w:after="0"/>
              <w:jc w:val="right"/>
            </w:pPr>
            <w:r w:rsidRPr="003A5A14">
              <w:t>-2.3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ACC3E3F" w14:textId="77777777" w:rsidR="003A5A14" w:rsidRPr="003A5A14" w:rsidRDefault="003A5A14" w:rsidP="00645AC1">
            <w:pPr>
              <w:pStyle w:val="TableText"/>
              <w:spacing w:before="0" w:after="0"/>
              <w:jc w:val="right"/>
            </w:pPr>
            <w:r w:rsidRPr="003A5A14">
              <w:t>1.9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7D034E" w14:textId="77777777" w:rsidR="003A5A14" w:rsidRPr="003A5A14" w:rsidRDefault="003A5A14" w:rsidP="00645AC1">
            <w:pPr>
              <w:pStyle w:val="TableText"/>
              <w:spacing w:before="0" w:after="0"/>
              <w:jc w:val="center"/>
            </w:pPr>
          </w:p>
        </w:tc>
      </w:tr>
      <w:tr w:rsidR="003A5A14" w:rsidRPr="003A5A14" w14:paraId="764F73C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3C0EBE1"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B260B07"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9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D81E1C8" w14:textId="77777777" w:rsidR="003A5A14" w:rsidRPr="003A5A14" w:rsidRDefault="003A5A14" w:rsidP="00645AC1">
            <w:pPr>
              <w:pStyle w:val="TableText"/>
              <w:spacing w:before="0" w:after="0"/>
              <w:jc w:val="right"/>
            </w:pPr>
            <w:r w:rsidRPr="003A5A14">
              <w:t>-0.1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ABFB87C" w14:textId="77777777" w:rsidR="003A5A14" w:rsidRPr="003A5A14" w:rsidRDefault="003A5A14" w:rsidP="00645AC1">
            <w:pPr>
              <w:pStyle w:val="TableText"/>
              <w:spacing w:before="0" w:after="0"/>
              <w:jc w:val="right"/>
            </w:pPr>
            <w:r w:rsidRPr="003A5A14">
              <w:t>-2.3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8152638" w14:textId="77777777" w:rsidR="003A5A14" w:rsidRPr="003A5A14" w:rsidRDefault="003A5A14" w:rsidP="00645AC1">
            <w:pPr>
              <w:pStyle w:val="TableText"/>
              <w:spacing w:before="0" w:after="0"/>
              <w:jc w:val="right"/>
            </w:pPr>
            <w:r w:rsidRPr="003A5A14">
              <w:t>1.9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67FC85" w14:textId="77777777" w:rsidR="003A5A14" w:rsidRPr="003A5A14" w:rsidRDefault="003A5A14" w:rsidP="00645AC1">
            <w:pPr>
              <w:pStyle w:val="TableText"/>
              <w:spacing w:before="0" w:after="0"/>
              <w:jc w:val="center"/>
            </w:pPr>
          </w:p>
        </w:tc>
      </w:tr>
      <w:tr w:rsidR="003A5A14" w:rsidRPr="003A5A14" w14:paraId="4E1FAD5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52C9616"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A869FB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9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9A9DB2A" w14:textId="77777777" w:rsidR="003A5A14" w:rsidRPr="003A5A14" w:rsidRDefault="003A5A14" w:rsidP="00645AC1">
            <w:pPr>
              <w:pStyle w:val="TableText"/>
              <w:spacing w:before="0" w:after="0"/>
              <w:jc w:val="right"/>
            </w:pPr>
            <w:r w:rsidRPr="003A5A14">
              <w:t>-0.2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449B020" w14:textId="77777777" w:rsidR="003A5A14" w:rsidRPr="003A5A14" w:rsidRDefault="003A5A14" w:rsidP="00645AC1">
            <w:pPr>
              <w:pStyle w:val="TableText"/>
              <w:spacing w:before="0" w:after="0"/>
              <w:jc w:val="right"/>
            </w:pPr>
            <w:r w:rsidRPr="003A5A14">
              <w:t>-2.3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9F69B9B" w14:textId="77777777" w:rsidR="003A5A14" w:rsidRPr="003A5A14" w:rsidRDefault="003A5A14" w:rsidP="00645AC1">
            <w:pPr>
              <w:pStyle w:val="TableText"/>
              <w:spacing w:before="0" w:after="0"/>
              <w:jc w:val="right"/>
            </w:pPr>
            <w:r w:rsidRPr="003A5A14">
              <w:t>1.8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BC7D4D" w14:textId="77777777" w:rsidR="003A5A14" w:rsidRPr="003A5A14" w:rsidRDefault="003A5A14" w:rsidP="00645AC1">
            <w:pPr>
              <w:pStyle w:val="TableText"/>
              <w:spacing w:before="0" w:after="0"/>
              <w:jc w:val="center"/>
            </w:pPr>
          </w:p>
        </w:tc>
      </w:tr>
      <w:tr w:rsidR="003A5A14" w:rsidRPr="003A5A14" w14:paraId="50C1102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AAC321C"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B0B268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9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5D0DD88" w14:textId="77777777" w:rsidR="003A5A14" w:rsidRPr="003A5A14" w:rsidRDefault="003A5A14" w:rsidP="00645AC1">
            <w:pPr>
              <w:pStyle w:val="TableText"/>
              <w:spacing w:before="0" w:after="0"/>
              <w:jc w:val="right"/>
            </w:pPr>
            <w:r w:rsidRPr="003A5A14">
              <w:t>-0.2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8CF8CDD" w14:textId="77777777" w:rsidR="003A5A14" w:rsidRPr="003A5A14" w:rsidRDefault="003A5A14" w:rsidP="00645AC1">
            <w:pPr>
              <w:pStyle w:val="TableText"/>
              <w:spacing w:before="0" w:after="0"/>
              <w:jc w:val="right"/>
            </w:pPr>
            <w:r w:rsidRPr="003A5A14">
              <w:t>-2.4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D5BC7AF" w14:textId="77777777" w:rsidR="003A5A14" w:rsidRPr="003A5A14" w:rsidRDefault="003A5A14" w:rsidP="00645AC1">
            <w:pPr>
              <w:pStyle w:val="TableText"/>
              <w:spacing w:before="0" w:after="0"/>
              <w:jc w:val="right"/>
            </w:pPr>
            <w:r w:rsidRPr="003A5A14">
              <w:t>1.74</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0876C4" w14:textId="77777777" w:rsidR="003A5A14" w:rsidRPr="003A5A14" w:rsidRDefault="003A5A14" w:rsidP="00645AC1">
            <w:pPr>
              <w:pStyle w:val="TableText"/>
              <w:spacing w:before="0" w:after="0"/>
              <w:jc w:val="center"/>
            </w:pPr>
          </w:p>
        </w:tc>
      </w:tr>
      <w:tr w:rsidR="003A5A14" w:rsidRPr="003A5A14" w14:paraId="395BF4F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259B593"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697742A"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9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B5025BB" w14:textId="77777777" w:rsidR="003A5A14" w:rsidRPr="003A5A14" w:rsidRDefault="003A5A14" w:rsidP="00645AC1">
            <w:pPr>
              <w:pStyle w:val="TableText"/>
              <w:spacing w:before="0" w:after="0"/>
              <w:jc w:val="right"/>
            </w:pPr>
            <w:r w:rsidRPr="003A5A14">
              <w:t>1.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CC452CB" w14:textId="77777777" w:rsidR="003A5A14" w:rsidRPr="003A5A14" w:rsidRDefault="003A5A14" w:rsidP="00645AC1">
            <w:pPr>
              <w:pStyle w:val="TableText"/>
              <w:spacing w:before="0" w:after="0"/>
              <w:jc w:val="right"/>
            </w:pPr>
            <w:r w:rsidRPr="003A5A14">
              <w:t>-0.6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2A92A1B" w14:textId="77777777" w:rsidR="003A5A14" w:rsidRPr="003A5A14" w:rsidRDefault="003A5A14" w:rsidP="00645AC1">
            <w:pPr>
              <w:pStyle w:val="TableText"/>
              <w:spacing w:before="0" w:after="0"/>
              <w:jc w:val="right"/>
            </w:pPr>
            <w:r w:rsidRPr="003A5A14">
              <w:t>2.8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C15162" w14:textId="77777777" w:rsidR="003A5A14" w:rsidRPr="003A5A14" w:rsidRDefault="003A5A14" w:rsidP="00645AC1">
            <w:pPr>
              <w:pStyle w:val="TableText"/>
              <w:spacing w:before="0" w:after="0"/>
              <w:jc w:val="center"/>
            </w:pPr>
          </w:p>
        </w:tc>
      </w:tr>
      <w:tr w:rsidR="003A5A14" w:rsidRPr="003A5A14" w14:paraId="112375D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9C932C9"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AE0FC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9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E9F2493" w14:textId="77777777" w:rsidR="003A5A14" w:rsidRPr="003A5A14" w:rsidRDefault="003A5A14" w:rsidP="00645AC1">
            <w:pPr>
              <w:pStyle w:val="TableText"/>
              <w:spacing w:before="0" w:after="0"/>
              <w:jc w:val="right"/>
            </w:pPr>
            <w:r w:rsidRPr="003A5A14">
              <w:t>-0.3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A4ADD91" w14:textId="77777777" w:rsidR="003A5A14" w:rsidRPr="003A5A14" w:rsidRDefault="003A5A14" w:rsidP="00645AC1">
            <w:pPr>
              <w:pStyle w:val="TableText"/>
              <w:spacing w:before="0" w:after="0"/>
              <w:jc w:val="right"/>
            </w:pPr>
            <w:r w:rsidRPr="003A5A14">
              <w:t>-2.4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522C60F" w14:textId="77777777" w:rsidR="003A5A14" w:rsidRPr="003A5A14" w:rsidRDefault="003A5A14" w:rsidP="00645AC1">
            <w:pPr>
              <w:pStyle w:val="TableText"/>
              <w:spacing w:before="0" w:after="0"/>
              <w:jc w:val="right"/>
            </w:pPr>
            <w:r w:rsidRPr="003A5A14">
              <w:t>1.5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152B1A" w14:textId="77777777" w:rsidR="003A5A14" w:rsidRPr="003A5A14" w:rsidRDefault="003A5A14" w:rsidP="00645AC1">
            <w:pPr>
              <w:pStyle w:val="TableText"/>
              <w:spacing w:before="0" w:after="0"/>
              <w:jc w:val="center"/>
            </w:pPr>
          </w:p>
        </w:tc>
      </w:tr>
      <w:tr w:rsidR="003A5A14" w:rsidRPr="003A5A14" w14:paraId="1DB783C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F0A5ADB"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B4C7AB1"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9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00BD14F" w14:textId="77777777" w:rsidR="003A5A14" w:rsidRPr="003A5A14" w:rsidRDefault="003A5A14" w:rsidP="00645AC1">
            <w:pPr>
              <w:pStyle w:val="TableText"/>
              <w:spacing w:before="0" w:after="0"/>
              <w:jc w:val="right"/>
            </w:pPr>
            <w:r w:rsidRPr="003A5A14">
              <w:t>-0.4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069AB07" w14:textId="77777777" w:rsidR="003A5A14" w:rsidRPr="003A5A14" w:rsidRDefault="003A5A14" w:rsidP="00645AC1">
            <w:pPr>
              <w:pStyle w:val="TableText"/>
              <w:spacing w:before="0" w:after="0"/>
              <w:jc w:val="right"/>
            </w:pPr>
            <w:r w:rsidRPr="003A5A14">
              <w:t>-2.4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0D2F187" w14:textId="77777777" w:rsidR="003A5A14" w:rsidRPr="003A5A14" w:rsidRDefault="003A5A14" w:rsidP="00645AC1">
            <w:pPr>
              <w:pStyle w:val="TableText"/>
              <w:spacing w:before="0" w:after="0"/>
              <w:jc w:val="right"/>
            </w:pPr>
            <w:r w:rsidRPr="003A5A14">
              <w:t>1.4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88948C" w14:textId="77777777" w:rsidR="003A5A14" w:rsidRPr="003A5A14" w:rsidRDefault="003A5A14" w:rsidP="00645AC1">
            <w:pPr>
              <w:pStyle w:val="TableText"/>
              <w:spacing w:before="0" w:after="0"/>
              <w:jc w:val="center"/>
            </w:pPr>
          </w:p>
        </w:tc>
      </w:tr>
      <w:tr w:rsidR="003A5A14" w:rsidRPr="003A5A14" w14:paraId="2C0B840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48730EB"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6CA687"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199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03D45F6" w14:textId="77777777" w:rsidR="003A5A14" w:rsidRPr="003A5A14" w:rsidRDefault="003A5A14" w:rsidP="00645AC1">
            <w:pPr>
              <w:pStyle w:val="TableText"/>
              <w:spacing w:before="0" w:after="0"/>
              <w:jc w:val="right"/>
            </w:pPr>
            <w:r w:rsidRPr="003A5A14">
              <w:t>-0.4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9B1BBB3" w14:textId="77777777" w:rsidR="003A5A14" w:rsidRPr="003A5A14" w:rsidRDefault="003A5A14" w:rsidP="00645AC1">
            <w:pPr>
              <w:pStyle w:val="TableText"/>
              <w:spacing w:before="0" w:after="0"/>
              <w:jc w:val="right"/>
            </w:pPr>
            <w:r w:rsidRPr="003A5A14">
              <w:t>-2.5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7A6BFE" w14:textId="77777777" w:rsidR="003A5A14" w:rsidRPr="003A5A14" w:rsidRDefault="003A5A14" w:rsidP="00645AC1">
            <w:pPr>
              <w:pStyle w:val="TableText"/>
              <w:spacing w:before="0" w:after="0"/>
              <w:jc w:val="right"/>
            </w:pPr>
            <w:r w:rsidRPr="003A5A14">
              <w:t>1.4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8D97F6" w14:textId="77777777" w:rsidR="003A5A14" w:rsidRPr="003A5A14" w:rsidRDefault="003A5A14" w:rsidP="00645AC1">
            <w:pPr>
              <w:pStyle w:val="TableText"/>
              <w:spacing w:before="0" w:after="0"/>
              <w:jc w:val="center"/>
            </w:pPr>
          </w:p>
        </w:tc>
      </w:tr>
      <w:tr w:rsidR="003A5A14" w:rsidRPr="003A5A14" w14:paraId="2B55073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DDCC473" w14:textId="77777777" w:rsidR="003A5A14" w:rsidRPr="003A5A14" w:rsidRDefault="003A5A14" w:rsidP="003A5A14">
            <w:pPr>
              <w:spacing w:after="0"/>
              <w:ind w:left="100" w:right="100"/>
              <w:rPr>
                <w:sz w:val="18"/>
                <w:szCs w:val="18"/>
              </w:rPr>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6944C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67F2C7A" w14:textId="77777777" w:rsidR="003A5A14" w:rsidRPr="003A5A14" w:rsidRDefault="003A5A14" w:rsidP="00645AC1">
            <w:pPr>
              <w:pStyle w:val="TableText"/>
              <w:spacing w:before="0" w:after="0"/>
              <w:jc w:val="right"/>
            </w:pPr>
            <w:r w:rsidRPr="003A5A14">
              <w:t>-0.5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7DA1D08" w14:textId="77777777" w:rsidR="003A5A14" w:rsidRPr="003A5A14" w:rsidRDefault="003A5A14" w:rsidP="00645AC1">
            <w:pPr>
              <w:pStyle w:val="TableText"/>
              <w:spacing w:before="0" w:after="0"/>
              <w:jc w:val="right"/>
            </w:pPr>
            <w:r w:rsidRPr="003A5A14">
              <w:t>-2.6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598BE83" w14:textId="77777777" w:rsidR="003A5A14" w:rsidRPr="003A5A14" w:rsidRDefault="003A5A14" w:rsidP="00645AC1">
            <w:pPr>
              <w:pStyle w:val="TableText"/>
              <w:spacing w:before="0" w:after="0"/>
              <w:jc w:val="right"/>
            </w:pPr>
            <w:r w:rsidRPr="003A5A14">
              <w:t>1.2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D14BC8" w14:textId="77777777" w:rsidR="003A5A14" w:rsidRPr="003A5A14" w:rsidRDefault="003A5A14" w:rsidP="00645AC1">
            <w:pPr>
              <w:pStyle w:val="TableText"/>
              <w:spacing w:before="0" w:after="0"/>
              <w:jc w:val="center"/>
            </w:pPr>
          </w:p>
        </w:tc>
      </w:tr>
      <w:tr w:rsidR="003A5A14" w:rsidRPr="003A5A14" w14:paraId="61BDF31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E9C6192"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057DF4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61E6ED5" w14:textId="77777777" w:rsidR="003A5A14" w:rsidRPr="003A5A14" w:rsidRDefault="003A5A14" w:rsidP="00645AC1">
            <w:pPr>
              <w:pStyle w:val="TableText"/>
              <w:spacing w:before="0" w:after="0"/>
              <w:jc w:val="right"/>
            </w:pPr>
            <w:r w:rsidRPr="003A5A14">
              <w:t>-0.6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88E9D65" w14:textId="77777777" w:rsidR="003A5A14" w:rsidRPr="003A5A14" w:rsidRDefault="003A5A14" w:rsidP="00645AC1">
            <w:pPr>
              <w:pStyle w:val="TableText"/>
              <w:spacing w:before="0" w:after="0"/>
              <w:jc w:val="right"/>
            </w:pPr>
            <w:r w:rsidRPr="003A5A14">
              <w:t>-2.6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239187C" w14:textId="77777777" w:rsidR="003A5A14" w:rsidRPr="003A5A14" w:rsidRDefault="003A5A14" w:rsidP="00645AC1">
            <w:pPr>
              <w:pStyle w:val="TableText"/>
              <w:spacing w:before="0" w:after="0"/>
              <w:jc w:val="right"/>
            </w:pPr>
            <w:r w:rsidRPr="003A5A14">
              <w:t>1.1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36D435D" w14:textId="77777777" w:rsidR="003A5A14" w:rsidRPr="003A5A14" w:rsidRDefault="003A5A14" w:rsidP="00645AC1">
            <w:pPr>
              <w:pStyle w:val="TableText"/>
              <w:spacing w:before="0" w:after="0"/>
              <w:jc w:val="center"/>
            </w:pPr>
          </w:p>
        </w:tc>
      </w:tr>
      <w:tr w:rsidR="003A5A14" w:rsidRPr="003A5A14" w14:paraId="21A6B23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256CCFB"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7026371"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0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1ADD0FB" w14:textId="77777777" w:rsidR="003A5A14" w:rsidRPr="003A5A14" w:rsidRDefault="003A5A14" w:rsidP="00645AC1">
            <w:pPr>
              <w:pStyle w:val="TableText"/>
              <w:spacing w:before="0" w:after="0"/>
              <w:jc w:val="right"/>
            </w:pPr>
            <w:r w:rsidRPr="003A5A14">
              <w:t>-0.7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436D904" w14:textId="77777777" w:rsidR="003A5A14" w:rsidRPr="003A5A14" w:rsidRDefault="003A5A14" w:rsidP="00645AC1">
            <w:pPr>
              <w:pStyle w:val="TableText"/>
              <w:spacing w:before="0" w:after="0"/>
              <w:jc w:val="right"/>
            </w:pPr>
            <w:r w:rsidRPr="003A5A14">
              <w:t>-2.7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7305242" w14:textId="77777777" w:rsidR="003A5A14" w:rsidRPr="003A5A14" w:rsidRDefault="003A5A14" w:rsidP="00645AC1">
            <w:pPr>
              <w:pStyle w:val="TableText"/>
              <w:spacing w:before="0" w:after="0"/>
              <w:jc w:val="right"/>
            </w:pPr>
            <w:r w:rsidRPr="003A5A14">
              <w:t>1.1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3D085B7" w14:textId="77777777" w:rsidR="003A5A14" w:rsidRPr="003A5A14" w:rsidRDefault="003A5A14" w:rsidP="00645AC1">
            <w:pPr>
              <w:pStyle w:val="TableText"/>
              <w:spacing w:before="0" w:after="0"/>
              <w:jc w:val="center"/>
            </w:pPr>
          </w:p>
        </w:tc>
      </w:tr>
      <w:tr w:rsidR="003A5A14" w:rsidRPr="003A5A14" w14:paraId="7164BA5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44B24BF"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1CD8CC7"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0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59E7C85" w14:textId="77777777" w:rsidR="003A5A14" w:rsidRPr="003A5A14" w:rsidRDefault="003A5A14" w:rsidP="00645AC1">
            <w:pPr>
              <w:pStyle w:val="TableText"/>
              <w:spacing w:before="0" w:after="0"/>
              <w:jc w:val="right"/>
            </w:pPr>
            <w:r w:rsidRPr="003A5A14">
              <w:t>-0.1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C1BC612" w14:textId="77777777" w:rsidR="003A5A14" w:rsidRPr="003A5A14" w:rsidRDefault="003A5A14" w:rsidP="00645AC1">
            <w:pPr>
              <w:pStyle w:val="TableText"/>
              <w:spacing w:before="0" w:after="0"/>
              <w:jc w:val="right"/>
            </w:pPr>
            <w:r w:rsidRPr="003A5A14">
              <w:t>-1.8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08A6C84" w14:textId="77777777" w:rsidR="003A5A14" w:rsidRPr="003A5A14" w:rsidRDefault="003A5A14" w:rsidP="00645AC1">
            <w:pPr>
              <w:pStyle w:val="TableText"/>
              <w:spacing w:before="0" w:after="0"/>
              <w:jc w:val="right"/>
            </w:pPr>
            <w:r w:rsidRPr="003A5A14">
              <w:t>1.4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71E4D7" w14:textId="77777777" w:rsidR="003A5A14" w:rsidRPr="003A5A14" w:rsidRDefault="003A5A14" w:rsidP="00645AC1">
            <w:pPr>
              <w:pStyle w:val="TableText"/>
              <w:spacing w:before="0" w:after="0"/>
              <w:jc w:val="center"/>
            </w:pPr>
          </w:p>
        </w:tc>
      </w:tr>
      <w:tr w:rsidR="003A5A14" w:rsidRPr="003A5A14" w14:paraId="49B4D20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14A0583"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C27351"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1CEC6AA" w14:textId="77777777" w:rsidR="003A5A14" w:rsidRPr="003A5A14" w:rsidRDefault="003A5A14" w:rsidP="00645AC1">
            <w:pPr>
              <w:pStyle w:val="TableText"/>
              <w:spacing w:before="0" w:after="0"/>
              <w:jc w:val="right"/>
            </w:pPr>
            <w:r w:rsidRPr="003A5A14">
              <w:t>0.8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4A8323D" w14:textId="77777777" w:rsidR="003A5A14" w:rsidRPr="003A5A14" w:rsidRDefault="003A5A14" w:rsidP="00645AC1">
            <w:pPr>
              <w:pStyle w:val="TableText"/>
              <w:spacing w:before="0" w:after="0"/>
              <w:jc w:val="right"/>
            </w:pPr>
            <w:r w:rsidRPr="003A5A14">
              <w:t>-0.4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39C16C5" w14:textId="77777777" w:rsidR="003A5A14" w:rsidRPr="003A5A14" w:rsidRDefault="003A5A14" w:rsidP="00645AC1">
            <w:pPr>
              <w:pStyle w:val="TableText"/>
              <w:spacing w:before="0" w:after="0"/>
              <w:jc w:val="right"/>
            </w:pPr>
            <w:r w:rsidRPr="003A5A14">
              <w:t>2.3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22376A" w14:textId="77777777" w:rsidR="003A5A14" w:rsidRPr="003A5A14" w:rsidRDefault="003A5A14" w:rsidP="00645AC1">
            <w:pPr>
              <w:pStyle w:val="TableText"/>
              <w:spacing w:before="0" w:after="0"/>
              <w:jc w:val="center"/>
            </w:pPr>
          </w:p>
        </w:tc>
      </w:tr>
      <w:tr w:rsidR="003A5A14" w:rsidRPr="003A5A14" w14:paraId="1E09E9A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26777D5"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6CE08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9EE4CB9" w14:textId="77777777" w:rsidR="003A5A14" w:rsidRPr="003A5A14" w:rsidRDefault="003A5A14" w:rsidP="00645AC1">
            <w:pPr>
              <w:pStyle w:val="TableText"/>
              <w:spacing w:before="0" w:after="0"/>
              <w:jc w:val="right"/>
            </w:pPr>
            <w:r w:rsidRPr="003A5A14">
              <w:t>0.5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6023019" w14:textId="77777777" w:rsidR="003A5A14" w:rsidRPr="003A5A14" w:rsidRDefault="003A5A14" w:rsidP="00645AC1">
            <w:pPr>
              <w:pStyle w:val="TableText"/>
              <w:spacing w:before="0" w:after="0"/>
              <w:jc w:val="right"/>
            </w:pPr>
            <w:r w:rsidRPr="003A5A14">
              <w:t>-0.7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CFBEF39" w14:textId="77777777" w:rsidR="003A5A14" w:rsidRPr="003A5A14" w:rsidRDefault="003A5A14" w:rsidP="00645AC1">
            <w:pPr>
              <w:pStyle w:val="TableText"/>
              <w:spacing w:before="0" w:after="0"/>
              <w:jc w:val="right"/>
            </w:pPr>
            <w:r w:rsidRPr="003A5A14">
              <w:t>1.9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1523C4" w14:textId="77777777" w:rsidR="003A5A14" w:rsidRPr="003A5A14" w:rsidRDefault="003A5A14" w:rsidP="00645AC1">
            <w:pPr>
              <w:pStyle w:val="TableText"/>
              <w:spacing w:before="0" w:after="0"/>
              <w:jc w:val="center"/>
            </w:pPr>
          </w:p>
        </w:tc>
      </w:tr>
      <w:tr w:rsidR="003A5A14" w:rsidRPr="003A5A14" w14:paraId="7273AA4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3ADFBCD"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A1E29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17E3265" w14:textId="77777777" w:rsidR="003A5A14" w:rsidRPr="003A5A14" w:rsidRDefault="003A5A14" w:rsidP="00645AC1">
            <w:pPr>
              <w:pStyle w:val="TableText"/>
              <w:spacing w:before="0" w:after="0"/>
              <w:jc w:val="right"/>
            </w:pPr>
            <w:r w:rsidRPr="003A5A14">
              <w:t>0.9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15FEC16" w14:textId="77777777" w:rsidR="003A5A14" w:rsidRPr="003A5A14" w:rsidRDefault="003A5A14" w:rsidP="00645AC1">
            <w:pPr>
              <w:pStyle w:val="TableText"/>
              <w:spacing w:before="0" w:after="0"/>
              <w:jc w:val="right"/>
            </w:pPr>
            <w:r w:rsidRPr="003A5A14">
              <w:t>-0.3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7F0E5F4" w14:textId="77777777" w:rsidR="003A5A14" w:rsidRPr="003A5A14" w:rsidRDefault="003A5A14" w:rsidP="00645AC1">
            <w:pPr>
              <w:pStyle w:val="TableText"/>
              <w:spacing w:before="0" w:after="0"/>
              <w:jc w:val="right"/>
            </w:pPr>
            <w:r w:rsidRPr="003A5A14">
              <w:t>2.2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FB29E67" w14:textId="77777777" w:rsidR="003A5A14" w:rsidRPr="003A5A14" w:rsidRDefault="003A5A14" w:rsidP="00645AC1">
            <w:pPr>
              <w:pStyle w:val="TableText"/>
              <w:spacing w:before="0" w:after="0"/>
              <w:jc w:val="center"/>
            </w:pPr>
          </w:p>
        </w:tc>
      </w:tr>
      <w:tr w:rsidR="003A5A14" w:rsidRPr="003A5A14" w14:paraId="28AD4E2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92394E9"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148A8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0126B3B" w14:textId="77777777" w:rsidR="003A5A14" w:rsidRPr="003A5A14" w:rsidRDefault="003A5A14" w:rsidP="00645AC1">
            <w:pPr>
              <w:pStyle w:val="TableText"/>
              <w:spacing w:before="0" w:after="0"/>
              <w:jc w:val="right"/>
            </w:pPr>
            <w:r w:rsidRPr="003A5A14">
              <w:t>-0.2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DA86D47" w14:textId="77777777" w:rsidR="003A5A14" w:rsidRPr="003A5A14" w:rsidRDefault="003A5A14" w:rsidP="00645AC1">
            <w:pPr>
              <w:pStyle w:val="TableText"/>
              <w:spacing w:before="0" w:after="0"/>
              <w:jc w:val="right"/>
            </w:pPr>
            <w:r w:rsidRPr="003A5A14">
              <w:t>-1.7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1753B7F" w14:textId="77777777" w:rsidR="003A5A14" w:rsidRPr="003A5A14" w:rsidRDefault="003A5A14" w:rsidP="00645AC1">
            <w:pPr>
              <w:pStyle w:val="TableText"/>
              <w:spacing w:before="0" w:after="0"/>
              <w:jc w:val="right"/>
            </w:pPr>
            <w:r w:rsidRPr="003A5A14">
              <w:t>1.2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97856F8" w14:textId="77777777" w:rsidR="003A5A14" w:rsidRPr="003A5A14" w:rsidRDefault="003A5A14" w:rsidP="00645AC1">
            <w:pPr>
              <w:pStyle w:val="TableText"/>
              <w:spacing w:before="0" w:after="0"/>
              <w:jc w:val="center"/>
            </w:pPr>
          </w:p>
        </w:tc>
      </w:tr>
      <w:tr w:rsidR="003A5A14" w:rsidRPr="003A5A14" w14:paraId="12E034D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2B130B4"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2A64E5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1176CF7" w14:textId="77777777" w:rsidR="003A5A14" w:rsidRPr="003A5A14" w:rsidRDefault="003A5A14" w:rsidP="00645AC1">
            <w:pPr>
              <w:pStyle w:val="TableText"/>
              <w:spacing w:before="0" w:after="0"/>
              <w:jc w:val="right"/>
            </w:pPr>
            <w:r w:rsidRPr="003A5A14">
              <w:t>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ABC1D04" w14:textId="77777777" w:rsidR="003A5A14" w:rsidRPr="003A5A14" w:rsidRDefault="003A5A14" w:rsidP="00645AC1">
            <w:pPr>
              <w:pStyle w:val="TableText"/>
              <w:spacing w:before="0" w:after="0"/>
              <w:jc w:val="right"/>
            </w:pPr>
            <w:r w:rsidRPr="003A5A14">
              <w:t>-1.3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DB201C2" w14:textId="77777777" w:rsidR="003A5A14" w:rsidRPr="003A5A14" w:rsidRDefault="003A5A14" w:rsidP="00645AC1">
            <w:pPr>
              <w:pStyle w:val="TableText"/>
              <w:spacing w:before="0" w:after="0"/>
              <w:jc w:val="right"/>
            </w:pPr>
            <w:r w:rsidRPr="003A5A14">
              <w:t>1.5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FA717A" w14:textId="77777777" w:rsidR="003A5A14" w:rsidRPr="003A5A14" w:rsidRDefault="003A5A14" w:rsidP="00645AC1">
            <w:pPr>
              <w:pStyle w:val="TableText"/>
              <w:spacing w:before="0" w:after="0"/>
              <w:jc w:val="center"/>
            </w:pPr>
          </w:p>
        </w:tc>
      </w:tr>
      <w:tr w:rsidR="003A5A14" w:rsidRPr="003A5A14" w14:paraId="0CAB1DB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42948C1"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D8FED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0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5B43E38" w14:textId="77777777" w:rsidR="003A5A14" w:rsidRPr="003A5A14" w:rsidRDefault="003A5A14" w:rsidP="00645AC1">
            <w:pPr>
              <w:pStyle w:val="TableText"/>
              <w:spacing w:before="0" w:after="0"/>
              <w:jc w:val="right"/>
            </w:pPr>
            <w:r w:rsidRPr="003A5A14">
              <w:t>0.4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EC396D9" w14:textId="77777777" w:rsidR="003A5A14" w:rsidRPr="003A5A14" w:rsidRDefault="003A5A14" w:rsidP="00645AC1">
            <w:pPr>
              <w:pStyle w:val="TableText"/>
              <w:spacing w:before="0" w:after="0"/>
              <w:jc w:val="right"/>
            </w:pPr>
            <w:r w:rsidRPr="003A5A14">
              <w:t>-0.8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7EFEFD" w14:textId="77777777" w:rsidR="003A5A14" w:rsidRPr="003A5A14" w:rsidRDefault="003A5A14" w:rsidP="00645AC1">
            <w:pPr>
              <w:pStyle w:val="TableText"/>
              <w:spacing w:before="0" w:after="0"/>
              <w:jc w:val="right"/>
            </w:pPr>
            <w:r w:rsidRPr="003A5A14">
              <w:t>1.7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3090901" w14:textId="77777777" w:rsidR="003A5A14" w:rsidRPr="003A5A14" w:rsidRDefault="003A5A14" w:rsidP="00645AC1">
            <w:pPr>
              <w:pStyle w:val="TableText"/>
              <w:spacing w:before="0" w:after="0"/>
              <w:jc w:val="center"/>
            </w:pPr>
          </w:p>
        </w:tc>
      </w:tr>
      <w:tr w:rsidR="003A5A14" w:rsidRPr="003A5A14" w14:paraId="12D9261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D3D6151"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6CB3715"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D0CE9EA" w14:textId="77777777" w:rsidR="003A5A14" w:rsidRPr="003A5A14" w:rsidRDefault="003A5A14" w:rsidP="00645AC1">
            <w:pPr>
              <w:pStyle w:val="TableText"/>
              <w:spacing w:before="0" w:after="0"/>
              <w:jc w:val="right"/>
            </w:pPr>
            <w:r w:rsidRPr="003A5A14">
              <w:t>0.7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3765BD9" w14:textId="77777777" w:rsidR="003A5A14" w:rsidRPr="003A5A14" w:rsidRDefault="003A5A14" w:rsidP="00645AC1">
            <w:pPr>
              <w:pStyle w:val="TableText"/>
              <w:spacing w:before="0" w:after="0"/>
              <w:jc w:val="right"/>
            </w:pPr>
            <w:r w:rsidRPr="003A5A14">
              <w:t>-0.46</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EAE6342" w14:textId="77777777" w:rsidR="003A5A14" w:rsidRPr="003A5A14" w:rsidRDefault="003A5A14" w:rsidP="00645AC1">
            <w:pPr>
              <w:pStyle w:val="TableText"/>
              <w:spacing w:before="0" w:after="0"/>
              <w:jc w:val="right"/>
            </w:pPr>
            <w:r w:rsidRPr="003A5A14">
              <w:t>2.0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322A321" w14:textId="77777777" w:rsidR="003A5A14" w:rsidRPr="003A5A14" w:rsidRDefault="003A5A14" w:rsidP="00645AC1">
            <w:pPr>
              <w:pStyle w:val="TableText"/>
              <w:spacing w:before="0" w:after="0"/>
              <w:jc w:val="center"/>
            </w:pPr>
          </w:p>
        </w:tc>
      </w:tr>
      <w:tr w:rsidR="003A5A14" w:rsidRPr="003A5A14" w14:paraId="7D93B7F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D0CDB91"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504D0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1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0A7C90E" w14:textId="77777777" w:rsidR="003A5A14" w:rsidRPr="003A5A14" w:rsidRDefault="003A5A14" w:rsidP="00645AC1">
            <w:pPr>
              <w:pStyle w:val="TableText"/>
              <w:spacing w:before="0" w:after="0"/>
              <w:jc w:val="right"/>
            </w:pPr>
            <w:r w:rsidRPr="003A5A14">
              <w:t>-0.1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FD8EAE4" w14:textId="77777777" w:rsidR="003A5A14" w:rsidRPr="003A5A14" w:rsidRDefault="003A5A14" w:rsidP="00645AC1">
            <w:pPr>
              <w:pStyle w:val="TableText"/>
              <w:spacing w:before="0" w:after="0"/>
              <w:jc w:val="right"/>
            </w:pPr>
            <w:r w:rsidRPr="003A5A14">
              <w:t>-1.5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FB7E746" w14:textId="77777777" w:rsidR="003A5A14" w:rsidRPr="003A5A14" w:rsidRDefault="003A5A14" w:rsidP="00645AC1">
            <w:pPr>
              <w:pStyle w:val="TableText"/>
              <w:spacing w:before="0" w:after="0"/>
              <w:jc w:val="right"/>
            </w:pPr>
            <w:r w:rsidRPr="003A5A14">
              <w:t>1.2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D3035FB" w14:textId="77777777" w:rsidR="003A5A14" w:rsidRPr="003A5A14" w:rsidRDefault="003A5A14" w:rsidP="00645AC1">
            <w:pPr>
              <w:pStyle w:val="TableText"/>
              <w:spacing w:before="0" w:after="0"/>
              <w:jc w:val="center"/>
            </w:pPr>
          </w:p>
        </w:tc>
      </w:tr>
      <w:tr w:rsidR="003A5A14" w:rsidRPr="003A5A14" w14:paraId="22074A6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9E00DC4"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7D1363"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1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05D881F" w14:textId="77777777" w:rsidR="003A5A14" w:rsidRPr="003A5A14" w:rsidRDefault="003A5A14" w:rsidP="00645AC1">
            <w:pPr>
              <w:pStyle w:val="TableText"/>
              <w:spacing w:before="0" w:after="0"/>
              <w:jc w:val="right"/>
            </w:pPr>
            <w:r w:rsidRPr="003A5A14">
              <w:t>0.5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F3BC7DA" w14:textId="77777777" w:rsidR="003A5A14" w:rsidRPr="003A5A14" w:rsidRDefault="003A5A14" w:rsidP="00645AC1">
            <w:pPr>
              <w:pStyle w:val="TableText"/>
              <w:spacing w:before="0" w:after="0"/>
              <w:jc w:val="right"/>
            </w:pPr>
            <w:r w:rsidRPr="003A5A14">
              <w:t>-0.7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36EF80B" w14:textId="77777777" w:rsidR="003A5A14" w:rsidRPr="003A5A14" w:rsidRDefault="003A5A14" w:rsidP="00645AC1">
            <w:pPr>
              <w:pStyle w:val="TableText"/>
              <w:spacing w:before="0" w:after="0"/>
              <w:jc w:val="right"/>
            </w:pPr>
            <w:r w:rsidRPr="003A5A14">
              <w:t>1.9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2EB5F5" w14:textId="77777777" w:rsidR="003A5A14" w:rsidRPr="003A5A14" w:rsidRDefault="003A5A14" w:rsidP="00645AC1">
            <w:pPr>
              <w:pStyle w:val="TableText"/>
              <w:spacing w:before="0" w:after="0"/>
              <w:jc w:val="center"/>
            </w:pPr>
          </w:p>
        </w:tc>
      </w:tr>
      <w:tr w:rsidR="003A5A14" w:rsidRPr="003A5A14" w14:paraId="31DE9F5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7ED544B"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C790C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1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108BE83" w14:textId="77777777" w:rsidR="003A5A14" w:rsidRPr="003A5A14" w:rsidRDefault="003A5A14" w:rsidP="00645AC1">
            <w:pPr>
              <w:pStyle w:val="TableText"/>
              <w:spacing w:before="0" w:after="0"/>
              <w:jc w:val="right"/>
            </w:pPr>
            <w:r w:rsidRPr="003A5A14">
              <w:t>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7817A3D" w14:textId="77777777" w:rsidR="003A5A14" w:rsidRPr="003A5A14" w:rsidRDefault="003A5A14" w:rsidP="00645AC1">
            <w:pPr>
              <w:pStyle w:val="TableText"/>
              <w:spacing w:before="0" w:after="0"/>
              <w:jc w:val="right"/>
            </w:pPr>
            <w:r w:rsidRPr="003A5A14">
              <w:t>-1.4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D3B370B" w14:textId="77777777" w:rsidR="003A5A14" w:rsidRPr="003A5A14" w:rsidRDefault="003A5A14" w:rsidP="00645AC1">
            <w:pPr>
              <w:pStyle w:val="TableText"/>
              <w:spacing w:before="0" w:after="0"/>
              <w:jc w:val="right"/>
            </w:pPr>
            <w:r w:rsidRPr="003A5A14">
              <w:t>1.6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3BBACBC" w14:textId="77777777" w:rsidR="003A5A14" w:rsidRPr="003A5A14" w:rsidRDefault="003A5A14" w:rsidP="00645AC1">
            <w:pPr>
              <w:pStyle w:val="TableText"/>
              <w:spacing w:before="0" w:after="0"/>
              <w:jc w:val="center"/>
            </w:pPr>
          </w:p>
        </w:tc>
      </w:tr>
      <w:tr w:rsidR="003A5A14" w:rsidRPr="003A5A14" w14:paraId="2179399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9FEE2B7"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4C4D5E"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1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440BC2F" w14:textId="77777777" w:rsidR="003A5A14" w:rsidRPr="003A5A14" w:rsidRDefault="003A5A14" w:rsidP="00645AC1">
            <w:pPr>
              <w:pStyle w:val="TableText"/>
              <w:spacing w:before="0" w:after="0"/>
              <w:jc w:val="right"/>
            </w:pPr>
            <w:r w:rsidRPr="003A5A14">
              <w:t>-0.4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28010EC" w14:textId="77777777" w:rsidR="003A5A14" w:rsidRPr="003A5A14" w:rsidRDefault="003A5A14" w:rsidP="00645AC1">
            <w:pPr>
              <w:pStyle w:val="TableText"/>
              <w:spacing w:before="0" w:after="0"/>
              <w:jc w:val="right"/>
            </w:pPr>
            <w:r w:rsidRPr="003A5A14">
              <w:t>-2.2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615E9E7" w14:textId="77777777" w:rsidR="003A5A14" w:rsidRPr="003A5A14" w:rsidRDefault="003A5A14" w:rsidP="00645AC1">
            <w:pPr>
              <w:pStyle w:val="TableText"/>
              <w:spacing w:before="0" w:after="0"/>
              <w:jc w:val="right"/>
            </w:pPr>
            <w:r w:rsidRPr="003A5A14">
              <w:t>1.34</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1BB174A" w14:textId="77777777" w:rsidR="003A5A14" w:rsidRPr="003A5A14" w:rsidRDefault="003A5A14" w:rsidP="00645AC1">
            <w:pPr>
              <w:pStyle w:val="TableText"/>
              <w:spacing w:before="0" w:after="0"/>
              <w:jc w:val="center"/>
            </w:pPr>
          </w:p>
        </w:tc>
      </w:tr>
      <w:tr w:rsidR="003A5A14" w:rsidRPr="003A5A14" w14:paraId="05BA209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86F7C97"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0B6D25"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Gwydir:201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966F870" w14:textId="77777777" w:rsidR="003A5A14" w:rsidRPr="003A5A14" w:rsidRDefault="003A5A14" w:rsidP="00645AC1">
            <w:pPr>
              <w:pStyle w:val="TableText"/>
              <w:spacing w:before="0" w:after="0"/>
              <w:jc w:val="right"/>
            </w:pPr>
            <w:r w:rsidRPr="003A5A14">
              <w:t>-0.4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E55ABEA" w14:textId="77777777" w:rsidR="003A5A14" w:rsidRPr="003A5A14" w:rsidRDefault="003A5A14" w:rsidP="00645AC1">
            <w:pPr>
              <w:pStyle w:val="TableText"/>
              <w:spacing w:before="0" w:after="0"/>
              <w:jc w:val="right"/>
            </w:pPr>
            <w:r w:rsidRPr="003A5A14">
              <w:t>-2.6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7B117EE" w14:textId="77777777" w:rsidR="003A5A14" w:rsidRPr="003A5A14" w:rsidRDefault="003A5A14" w:rsidP="00645AC1">
            <w:pPr>
              <w:pStyle w:val="TableText"/>
              <w:spacing w:before="0" w:after="0"/>
              <w:jc w:val="right"/>
            </w:pPr>
            <w:r w:rsidRPr="003A5A14">
              <w:t>1.6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F00345" w14:textId="77777777" w:rsidR="003A5A14" w:rsidRPr="003A5A14" w:rsidRDefault="003A5A14" w:rsidP="00645AC1">
            <w:pPr>
              <w:pStyle w:val="TableText"/>
              <w:spacing w:before="0" w:after="0"/>
              <w:jc w:val="center"/>
            </w:pPr>
          </w:p>
        </w:tc>
      </w:tr>
      <w:tr w:rsidR="003A5A14" w:rsidRPr="003A5A14" w14:paraId="5602797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3DE216E"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BB568A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9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97DAE61"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597B0E8" w14:textId="77777777" w:rsidR="003A5A14" w:rsidRPr="003A5A14" w:rsidRDefault="003A5A14" w:rsidP="00645AC1">
            <w:pPr>
              <w:pStyle w:val="TableText"/>
              <w:spacing w:before="0" w:after="0"/>
              <w:jc w:val="right"/>
            </w:pPr>
            <w:r w:rsidRPr="003A5A14">
              <w:t>-2.2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76A7CCF" w14:textId="77777777" w:rsidR="003A5A14" w:rsidRPr="003A5A14" w:rsidRDefault="003A5A14" w:rsidP="00645AC1">
            <w:pPr>
              <w:pStyle w:val="TableText"/>
              <w:spacing w:before="0" w:after="0"/>
              <w:jc w:val="right"/>
            </w:pPr>
            <w:r w:rsidRPr="003A5A14">
              <w:t>2.3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B430ACE" w14:textId="77777777" w:rsidR="003A5A14" w:rsidRPr="003A5A14" w:rsidRDefault="003A5A14" w:rsidP="00645AC1">
            <w:pPr>
              <w:pStyle w:val="TableText"/>
              <w:spacing w:before="0" w:after="0"/>
              <w:jc w:val="center"/>
            </w:pPr>
          </w:p>
        </w:tc>
      </w:tr>
      <w:tr w:rsidR="003A5A14" w:rsidRPr="003A5A14" w14:paraId="2E710BF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DC43883"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BB8C019"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9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9AE55FF" w14:textId="77777777" w:rsidR="003A5A14" w:rsidRPr="003A5A14" w:rsidRDefault="003A5A14" w:rsidP="00645AC1">
            <w:pPr>
              <w:pStyle w:val="TableText"/>
              <w:spacing w:before="0" w:after="0"/>
              <w:jc w:val="right"/>
            </w:pPr>
            <w:r w:rsidRPr="003A5A14">
              <w:t>-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0260C74" w14:textId="77777777" w:rsidR="003A5A14" w:rsidRPr="003A5A14" w:rsidRDefault="003A5A14" w:rsidP="00645AC1">
            <w:pPr>
              <w:pStyle w:val="TableText"/>
              <w:spacing w:before="0" w:after="0"/>
              <w:jc w:val="right"/>
            </w:pPr>
            <w:r w:rsidRPr="003A5A14">
              <w:t>-2.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EB87870" w14:textId="77777777" w:rsidR="003A5A14" w:rsidRPr="003A5A14" w:rsidRDefault="003A5A14" w:rsidP="00645AC1">
            <w:pPr>
              <w:pStyle w:val="TableText"/>
              <w:spacing w:before="0" w:after="0"/>
              <w:jc w:val="right"/>
            </w:pPr>
            <w:r w:rsidRPr="003A5A14">
              <w:t>2.3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F1204E" w14:textId="77777777" w:rsidR="003A5A14" w:rsidRPr="003A5A14" w:rsidRDefault="003A5A14" w:rsidP="00645AC1">
            <w:pPr>
              <w:pStyle w:val="TableText"/>
              <w:spacing w:before="0" w:after="0"/>
              <w:jc w:val="center"/>
            </w:pPr>
          </w:p>
        </w:tc>
      </w:tr>
      <w:tr w:rsidR="003A5A14" w:rsidRPr="003A5A14" w14:paraId="61338233"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88C3145"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54AF4C3"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9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79CCEBB" w14:textId="77777777" w:rsidR="003A5A14" w:rsidRPr="003A5A14" w:rsidRDefault="003A5A14" w:rsidP="00645AC1">
            <w:pPr>
              <w:pStyle w:val="TableText"/>
              <w:spacing w:before="0" w:after="0"/>
              <w:jc w:val="right"/>
            </w:pPr>
            <w:r w:rsidRPr="003A5A14">
              <w:t>-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5B3B95F" w14:textId="77777777" w:rsidR="003A5A14" w:rsidRPr="003A5A14" w:rsidRDefault="003A5A14" w:rsidP="00645AC1">
            <w:pPr>
              <w:pStyle w:val="TableText"/>
              <w:spacing w:before="0" w:after="0"/>
              <w:jc w:val="right"/>
            </w:pPr>
            <w:r w:rsidRPr="003A5A14">
              <w:t>-2.2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ADB3865" w14:textId="77777777" w:rsidR="003A5A14" w:rsidRPr="003A5A14" w:rsidRDefault="003A5A14" w:rsidP="00645AC1">
            <w:pPr>
              <w:pStyle w:val="TableText"/>
              <w:spacing w:before="0" w:after="0"/>
              <w:jc w:val="right"/>
            </w:pPr>
            <w:r w:rsidRPr="003A5A14">
              <w:t>2.1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0F4E16" w14:textId="77777777" w:rsidR="003A5A14" w:rsidRPr="003A5A14" w:rsidRDefault="003A5A14" w:rsidP="00645AC1">
            <w:pPr>
              <w:pStyle w:val="TableText"/>
              <w:spacing w:before="0" w:after="0"/>
              <w:jc w:val="center"/>
            </w:pPr>
          </w:p>
        </w:tc>
      </w:tr>
      <w:tr w:rsidR="003A5A14" w:rsidRPr="003A5A14" w14:paraId="6ED26A03"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3F930D1"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9D2B00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9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2B69CF5" w14:textId="77777777" w:rsidR="003A5A14" w:rsidRPr="003A5A14" w:rsidRDefault="003A5A14" w:rsidP="00645AC1">
            <w:pPr>
              <w:pStyle w:val="TableText"/>
              <w:spacing w:before="0" w:after="0"/>
              <w:jc w:val="right"/>
            </w:pPr>
            <w:r w:rsidRPr="003A5A14">
              <w:t>-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2B03C3E" w14:textId="77777777" w:rsidR="003A5A14" w:rsidRPr="003A5A14" w:rsidRDefault="003A5A14" w:rsidP="00645AC1">
            <w:pPr>
              <w:pStyle w:val="TableText"/>
              <w:spacing w:before="0" w:after="0"/>
              <w:jc w:val="right"/>
            </w:pPr>
            <w:r w:rsidRPr="003A5A14">
              <w:t>-2.4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E03FD2C" w14:textId="77777777" w:rsidR="003A5A14" w:rsidRPr="003A5A14" w:rsidRDefault="003A5A14" w:rsidP="00645AC1">
            <w:pPr>
              <w:pStyle w:val="TableText"/>
              <w:spacing w:before="0" w:after="0"/>
              <w:jc w:val="right"/>
            </w:pPr>
            <w:r w:rsidRPr="003A5A14">
              <w:t>2.2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A147B7E" w14:textId="77777777" w:rsidR="003A5A14" w:rsidRPr="003A5A14" w:rsidRDefault="003A5A14" w:rsidP="00645AC1">
            <w:pPr>
              <w:pStyle w:val="TableText"/>
              <w:spacing w:before="0" w:after="0"/>
              <w:jc w:val="center"/>
            </w:pPr>
          </w:p>
        </w:tc>
      </w:tr>
      <w:tr w:rsidR="003A5A14" w:rsidRPr="003A5A14" w14:paraId="712B9B1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BAFDC2B"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9E36CA"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9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4A89CB4" w14:textId="77777777" w:rsidR="003A5A14" w:rsidRPr="003A5A14" w:rsidRDefault="003A5A14" w:rsidP="00645AC1">
            <w:pPr>
              <w:pStyle w:val="TableText"/>
              <w:spacing w:before="0" w:after="0"/>
              <w:jc w:val="right"/>
            </w:pPr>
            <w:r w:rsidRPr="003A5A14">
              <w:t>-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3907D82" w14:textId="77777777" w:rsidR="003A5A14" w:rsidRPr="003A5A14" w:rsidRDefault="003A5A14" w:rsidP="00645AC1">
            <w:pPr>
              <w:pStyle w:val="TableText"/>
              <w:spacing w:before="0" w:after="0"/>
              <w:jc w:val="right"/>
            </w:pPr>
            <w:r w:rsidRPr="003A5A14">
              <w:t>-2.2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92BAF15" w14:textId="77777777" w:rsidR="003A5A14" w:rsidRPr="003A5A14" w:rsidRDefault="003A5A14" w:rsidP="00645AC1">
            <w:pPr>
              <w:pStyle w:val="TableText"/>
              <w:spacing w:before="0" w:after="0"/>
              <w:jc w:val="right"/>
            </w:pPr>
            <w:r w:rsidRPr="003A5A14">
              <w:t>2.04</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E87DB7" w14:textId="77777777" w:rsidR="003A5A14" w:rsidRPr="003A5A14" w:rsidRDefault="003A5A14" w:rsidP="00645AC1">
            <w:pPr>
              <w:pStyle w:val="TableText"/>
              <w:spacing w:before="0" w:after="0"/>
              <w:jc w:val="center"/>
            </w:pPr>
          </w:p>
        </w:tc>
      </w:tr>
      <w:tr w:rsidR="003A5A14" w:rsidRPr="003A5A14" w14:paraId="25F8D99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B7B0FC8"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192175"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9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E254903" w14:textId="77777777" w:rsidR="003A5A14" w:rsidRPr="003A5A14" w:rsidRDefault="003A5A14" w:rsidP="00645AC1">
            <w:pPr>
              <w:pStyle w:val="TableText"/>
              <w:spacing w:before="0" w:after="0"/>
              <w:jc w:val="right"/>
            </w:pPr>
            <w:r w:rsidRPr="003A5A14">
              <w:t>-0.1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76EEB2E" w14:textId="77777777" w:rsidR="003A5A14" w:rsidRPr="003A5A14" w:rsidRDefault="003A5A14" w:rsidP="00645AC1">
            <w:pPr>
              <w:pStyle w:val="TableText"/>
              <w:spacing w:before="0" w:after="0"/>
              <w:jc w:val="right"/>
            </w:pPr>
            <w:r w:rsidRPr="003A5A14">
              <w:t>-2.4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5411D8D" w14:textId="77777777" w:rsidR="003A5A14" w:rsidRPr="003A5A14" w:rsidRDefault="003A5A14" w:rsidP="00645AC1">
            <w:pPr>
              <w:pStyle w:val="TableText"/>
              <w:spacing w:before="0" w:after="0"/>
              <w:jc w:val="right"/>
            </w:pPr>
            <w:r w:rsidRPr="003A5A14">
              <w:t>2.04</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E177BE5" w14:textId="77777777" w:rsidR="003A5A14" w:rsidRPr="003A5A14" w:rsidRDefault="003A5A14" w:rsidP="00645AC1">
            <w:pPr>
              <w:pStyle w:val="TableText"/>
              <w:spacing w:before="0" w:after="0"/>
              <w:jc w:val="center"/>
            </w:pPr>
          </w:p>
        </w:tc>
      </w:tr>
      <w:tr w:rsidR="003A5A14" w:rsidRPr="003A5A14" w14:paraId="7D6990D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D8129D0"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F2DDC89"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9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D727B04" w14:textId="77777777" w:rsidR="003A5A14" w:rsidRPr="003A5A14" w:rsidRDefault="003A5A14" w:rsidP="00645AC1">
            <w:pPr>
              <w:pStyle w:val="TableText"/>
              <w:spacing w:before="0" w:after="0"/>
              <w:jc w:val="right"/>
            </w:pPr>
            <w:r w:rsidRPr="003A5A14">
              <w:t>0.8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BE61D0C" w14:textId="77777777" w:rsidR="003A5A14" w:rsidRPr="003A5A14" w:rsidRDefault="003A5A14" w:rsidP="00645AC1">
            <w:pPr>
              <w:pStyle w:val="TableText"/>
              <w:spacing w:before="0" w:after="0"/>
              <w:jc w:val="right"/>
            </w:pPr>
            <w:r w:rsidRPr="003A5A14">
              <w:t>-1.0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5F531F8" w14:textId="77777777" w:rsidR="003A5A14" w:rsidRPr="003A5A14" w:rsidRDefault="003A5A14" w:rsidP="00645AC1">
            <w:pPr>
              <w:pStyle w:val="TableText"/>
              <w:spacing w:before="0" w:after="0"/>
              <w:jc w:val="right"/>
            </w:pPr>
            <w:r w:rsidRPr="003A5A14">
              <w:t>2.8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A8AE46A" w14:textId="77777777" w:rsidR="003A5A14" w:rsidRPr="003A5A14" w:rsidRDefault="003A5A14" w:rsidP="00645AC1">
            <w:pPr>
              <w:pStyle w:val="TableText"/>
              <w:spacing w:before="0" w:after="0"/>
              <w:jc w:val="center"/>
            </w:pPr>
          </w:p>
        </w:tc>
      </w:tr>
      <w:tr w:rsidR="003A5A14" w:rsidRPr="003A5A14" w14:paraId="7E15FD6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09C7D10"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76A6A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9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8E343D5" w14:textId="77777777" w:rsidR="003A5A14" w:rsidRPr="003A5A14" w:rsidRDefault="003A5A14" w:rsidP="00645AC1">
            <w:pPr>
              <w:pStyle w:val="TableText"/>
              <w:spacing w:before="0" w:after="0"/>
              <w:jc w:val="right"/>
            </w:pPr>
            <w:r w:rsidRPr="003A5A14">
              <w:t>-0.1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1AE1806" w14:textId="77777777" w:rsidR="003A5A14" w:rsidRPr="003A5A14" w:rsidRDefault="003A5A14" w:rsidP="00645AC1">
            <w:pPr>
              <w:pStyle w:val="TableText"/>
              <w:spacing w:before="0" w:after="0"/>
              <w:jc w:val="right"/>
            </w:pPr>
            <w:r w:rsidRPr="003A5A14">
              <w:t>-2.3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EDC6941" w14:textId="77777777" w:rsidR="003A5A14" w:rsidRPr="003A5A14" w:rsidRDefault="003A5A14" w:rsidP="00645AC1">
            <w:pPr>
              <w:pStyle w:val="TableText"/>
              <w:spacing w:before="0" w:after="0"/>
              <w:jc w:val="right"/>
            </w:pPr>
            <w:r w:rsidRPr="003A5A14">
              <w:t>1.9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8BEE2F7" w14:textId="77777777" w:rsidR="003A5A14" w:rsidRPr="003A5A14" w:rsidRDefault="003A5A14" w:rsidP="00645AC1">
            <w:pPr>
              <w:pStyle w:val="TableText"/>
              <w:spacing w:before="0" w:after="0"/>
              <w:jc w:val="center"/>
            </w:pPr>
          </w:p>
        </w:tc>
      </w:tr>
      <w:tr w:rsidR="003A5A14" w:rsidRPr="003A5A14" w14:paraId="6ECEAB7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63CFBFB"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C9B914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199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720C9AC" w14:textId="77777777" w:rsidR="003A5A14" w:rsidRPr="003A5A14" w:rsidRDefault="003A5A14" w:rsidP="00645AC1">
            <w:pPr>
              <w:pStyle w:val="TableText"/>
              <w:spacing w:before="0" w:after="0"/>
              <w:jc w:val="right"/>
            </w:pPr>
            <w:r w:rsidRPr="003A5A14">
              <w:t>-0.1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FE5C1E0" w14:textId="77777777" w:rsidR="003A5A14" w:rsidRPr="003A5A14" w:rsidRDefault="003A5A14" w:rsidP="00645AC1">
            <w:pPr>
              <w:pStyle w:val="TableText"/>
              <w:spacing w:before="0" w:after="0"/>
              <w:jc w:val="right"/>
            </w:pPr>
            <w:r w:rsidRPr="003A5A14">
              <w:t>-2.3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C4B618D" w14:textId="77777777" w:rsidR="003A5A14" w:rsidRPr="003A5A14" w:rsidRDefault="003A5A14" w:rsidP="00645AC1">
            <w:pPr>
              <w:pStyle w:val="TableText"/>
              <w:spacing w:before="0" w:after="0"/>
              <w:jc w:val="right"/>
            </w:pPr>
            <w:r w:rsidRPr="003A5A14">
              <w:t>1.8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EA3A63" w14:textId="77777777" w:rsidR="003A5A14" w:rsidRPr="003A5A14" w:rsidRDefault="003A5A14" w:rsidP="00645AC1">
            <w:pPr>
              <w:pStyle w:val="TableText"/>
              <w:spacing w:before="0" w:after="0"/>
              <w:jc w:val="center"/>
            </w:pPr>
          </w:p>
        </w:tc>
      </w:tr>
      <w:tr w:rsidR="003A5A14" w:rsidRPr="003A5A14" w14:paraId="1D0A3DC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BFAA147"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909F05F"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D571C3E" w14:textId="77777777" w:rsidR="003A5A14" w:rsidRPr="003A5A14" w:rsidRDefault="003A5A14" w:rsidP="00645AC1">
            <w:pPr>
              <w:pStyle w:val="TableText"/>
              <w:spacing w:before="0" w:after="0"/>
              <w:jc w:val="right"/>
            </w:pPr>
            <w:r w:rsidRPr="003A5A14">
              <w:t>-0.2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1E3450D" w14:textId="77777777" w:rsidR="003A5A14" w:rsidRPr="003A5A14" w:rsidRDefault="003A5A14" w:rsidP="00645AC1">
            <w:pPr>
              <w:pStyle w:val="TableText"/>
              <w:spacing w:before="0" w:after="0"/>
              <w:jc w:val="right"/>
            </w:pPr>
            <w:r w:rsidRPr="003A5A14">
              <w:t>-2.4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6DCC4FD" w14:textId="77777777" w:rsidR="003A5A14" w:rsidRPr="003A5A14" w:rsidRDefault="003A5A14" w:rsidP="00645AC1">
            <w:pPr>
              <w:pStyle w:val="TableText"/>
              <w:spacing w:before="0" w:after="0"/>
              <w:jc w:val="right"/>
            </w:pPr>
            <w:r w:rsidRPr="003A5A14">
              <w:t>1.8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7DD967" w14:textId="77777777" w:rsidR="003A5A14" w:rsidRPr="003A5A14" w:rsidRDefault="003A5A14" w:rsidP="00645AC1">
            <w:pPr>
              <w:pStyle w:val="TableText"/>
              <w:spacing w:before="0" w:after="0"/>
              <w:jc w:val="center"/>
            </w:pPr>
          </w:p>
        </w:tc>
      </w:tr>
      <w:tr w:rsidR="003A5A14" w:rsidRPr="003A5A14" w14:paraId="3F75E73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45D4B7A"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255685"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57505EF" w14:textId="77777777" w:rsidR="003A5A14" w:rsidRPr="003A5A14" w:rsidRDefault="003A5A14" w:rsidP="00645AC1">
            <w:pPr>
              <w:pStyle w:val="TableText"/>
              <w:spacing w:before="0" w:after="0"/>
              <w:jc w:val="right"/>
            </w:pPr>
            <w:r w:rsidRPr="003A5A14">
              <w:t>-0.2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5715E97" w14:textId="77777777" w:rsidR="003A5A14" w:rsidRPr="003A5A14" w:rsidRDefault="003A5A14" w:rsidP="00645AC1">
            <w:pPr>
              <w:pStyle w:val="TableText"/>
              <w:spacing w:before="0" w:after="0"/>
              <w:jc w:val="right"/>
            </w:pPr>
            <w:r w:rsidRPr="003A5A14">
              <w:t>-2.4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946AC9C" w14:textId="77777777" w:rsidR="003A5A14" w:rsidRPr="003A5A14" w:rsidRDefault="003A5A14" w:rsidP="00645AC1">
            <w:pPr>
              <w:pStyle w:val="TableText"/>
              <w:spacing w:before="0" w:after="0"/>
              <w:jc w:val="right"/>
            </w:pPr>
            <w:r w:rsidRPr="003A5A14">
              <w:t>1.6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58A9C7" w14:textId="77777777" w:rsidR="003A5A14" w:rsidRPr="003A5A14" w:rsidRDefault="003A5A14" w:rsidP="00645AC1">
            <w:pPr>
              <w:pStyle w:val="TableText"/>
              <w:spacing w:before="0" w:after="0"/>
              <w:jc w:val="center"/>
            </w:pPr>
          </w:p>
        </w:tc>
      </w:tr>
      <w:tr w:rsidR="003A5A14" w:rsidRPr="003A5A14" w14:paraId="5C596044"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ACAE1AF"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40FFEB"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0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CA6B243" w14:textId="77777777" w:rsidR="003A5A14" w:rsidRPr="003A5A14" w:rsidRDefault="003A5A14" w:rsidP="00645AC1">
            <w:pPr>
              <w:pStyle w:val="TableText"/>
              <w:spacing w:before="0" w:after="0"/>
              <w:jc w:val="right"/>
            </w:pPr>
            <w:r w:rsidRPr="003A5A14">
              <w:t>1.3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1190A8" w14:textId="77777777" w:rsidR="003A5A14" w:rsidRPr="003A5A14" w:rsidRDefault="003A5A14" w:rsidP="00645AC1">
            <w:pPr>
              <w:pStyle w:val="TableText"/>
              <w:spacing w:before="0" w:after="0"/>
              <w:jc w:val="right"/>
            </w:pPr>
            <w:r w:rsidRPr="003A5A14">
              <w:t>-0.16</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6E7281D" w14:textId="77777777" w:rsidR="003A5A14" w:rsidRPr="003A5A14" w:rsidRDefault="003A5A14" w:rsidP="00645AC1">
            <w:pPr>
              <w:pStyle w:val="TableText"/>
              <w:spacing w:before="0" w:after="0"/>
              <w:jc w:val="right"/>
            </w:pPr>
            <w:r w:rsidRPr="003A5A14">
              <w:t>2.9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FACB63" w14:textId="77777777" w:rsidR="003A5A14" w:rsidRPr="003A5A14" w:rsidRDefault="003A5A14" w:rsidP="00645AC1">
            <w:pPr>
              <w:pStyle w:val="TableText"/>
              <w:spacing w:before="0" w:after="0"/>
              <w:jc w:val="center"/>
            </w:pPr>
          </w:p>
        </w:tc>
      </w:tr>
      <w:tr w:rsidR="003A5A14" w:rsidRPr="003A5A14" w14:paraId="4B5289A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F3063D3"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728E5C"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0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BCC513E" w14:textId="77777777" w:rsidR="003A5A14" w:rsidRPr="003A5A14" w:rsidRDefault="003A5A14" w:rsidP="00645AC1">
            <w:pPr>
              <w:pStyle w:val="TableText"/>
              <w:spacing w:before="0" w:after="0"/>
              <w:jc w:val="right"/>
            </w:pPr>
            <w:r w:rsidRPr="003A5A14">
              <w:t>0.3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85567B4" w14:textId="77777777" w:rsidR="003A5A14" w:rsidRPr="003A5A14" w:rsidRDefault="003A5A14" w:rsidP="00645AC1">
            <w:pPr>
              <w:pStyle w:val="TableText"/>
              <w:spacing w:before="0" w:after="0"/>
              <w:jc w:val="right"/>
            </w:pPr>
            <w:r w:rsidRPr="003A5A14">
              <w:t>-1.48</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F78365D" w14:textId="77777777" w:rsidR="003A5A14" w:rsidRPr="003A5A14" w:rsidRDefault="003A5A14" w:rsidP="00645AC1">
            <w:pPr>
              <w:pStyle w:val="TableText"/>
              <w:spacing w:before="0" w:after="0"/>
              <w:jc w:val="right"/>
            </w:pPr>
            <w:r w:rsidRPr="003A5A14">
              <w:t>2.1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CA5CB0" w14:textId="77777777" w:rsidR="003A5A14" w:rsidRPr="003A5A14" w:rsidRDefault="003A5A14" w:rsidP="00645AC1">
            <w:pPr>
              <w:pStyle w:val="TableText"/>
              <w:spacing w:before="0" w:after="0"/>
              <w:jc w:val="center"/>
            </w:pPr>
          </w:p>
        </w:tc>
      </w:tr>
      <w:tr w:rsidR="003A5A14" w:rsidRPr="003A5A14" w14:paraId="2DE1BFD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7709B21"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5FBECC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CB63839" w14:textId="77777777" w:rsidR="003A5A14" w:rsidRPr="003A5A14" w:rsidRDefault="003A5A14" w:rsidP="00645AC1">
            <w:pPr>
              <w:pStyle w:val="TableText"/>
              <w:spacing w:before="0" w:after="0"/>
              <w:jc w:val="right"/>
            </w:pPr>
            <w:r w:rsidRPr="003A5A14">
              <w:t>-0.4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597BE91" w14:textId="77777777" w:rsidR="003A5A14" w:rsidRPr="003A5A14" w:rsidRDefault="003A5A14" w:rsidP="00645AC1">
            <w:pPr>
              <w:pStyle w:val="TableText"/>
              <w:spacing w:before="0" w:after="0"/>
              <w:jc w:val="right"/>
            </w:pPr>
            <w:r w:rsidRPr="003A5A14">
              <w:t>-2.4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976B50B" w14:textId="77777777" w:rsidR="003A5A14" w:rsidRPr="003A5A14" w:rsidRDefault="003A5A14" w:rsidP="00645AC1">
            <w:pPr>
              <w:pStyle w:val="TableText"/>
              <w:spacing w:before="0" w:after="0"/>
              <w:jc w:val="right"/>
            </w:pPr>
            <w:r w:rsidRPr="003A5A14">
              <w:t>1.4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A0C1DD8" w14:textId="77777777" w:rsidR="003A5A14" w:rsidRPr="003A5A14" w:rsidRDefault="003A5A14" w:rsidP="00645AC1">
            <w:pPr>
              <w:pStyle w:val="TableText"/>
              <w:spacing w:before="0" w:after="0"/>
              <w:jc w:val="center"/>
            </w:pPr>
          </w:p>
        </w:tc>
      </w:tr>
      <w:tr w:rsidR="003A5A14" w:rsidRPr="003A5A14" w14:paraId="2257EB0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F3D6117"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C2761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F3915D1" w14:textId="77777777" w:rsidR="003A5A14" w:rsidRPr="003A5A14" w:rsidRDefault="003A5A14" w:rsidP="00645AC1">
            <w:pPr>
              <w:pStyle w:val="TableText"/>
              <w:spacing w:before="0" w:after="0"/>
              <w:jc w:val="right"/>
            </w:pPr>
            <w:r w:rsidRPr="003A5A14">
              <w:t>-0.4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C06B503" w14:textId="77777777" w:rsidR="003A5A14" w:rsidRPr="003A5A14" w:rsidRDefault="003A5A14" w:rsidP="00645AC1">
            <w:pPr>
              <w:pStyle w:val="TableText"/>
              <w:spacing w:before="0" w:after="0"/>
              <w:jc w:val="right"/>
            </w:pPr>
            <w:r w:rsidRPr="003A5A14">
              <w:t>-2.5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85B15DF" w14:textId="77777777" w:rsidR="003A5A14" w:rsidRPr="003A5A14" w:rsidRDefault="003A5A14" w:rsidP="00645AC1">
            <w:pPr>
              <w:pStyle w:val="TableText"/>
              <w:spacing w:before="0" w:after="0"/>
              <w:jc w:val="right"/>
            </w:pPr>
            <w:r w:rsidRPr="003A5A14">
              <w:t>1.3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62E780" w14:textId="77777777" w:rsidR="003A5A14" w:rsidRPr="003A5A14" w:rsidRDefault="003A5A14" w:rsidP="00645AC1">
            <w:pPr>
              <w:pStyle w:val="TableText"/>
              <w:spacing w:before="0" w:after="0"/>
              <w:jc w:val="center"/>
            </w:pPr>
          </w:p>
        </w:tc>
      </w:tr>
      <w:tr w:rsidR="003A5A14" w:rsidRPr="003A5A14" w14:paraId="3CE9FC7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BEAED52"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E9F2DCA"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BAC97C4" w14:textId="77777777" w:rsidR="003A5A14" w:rsidRPr="003A5A14" w:rsidRDefault="003A5A14" w:rsidP="00645AC1">
            <w:pPr>
              <w:pStyle w:val="TableText"/>
              <w:spacing w:before="0" w:after="0"/>
              <w:jc w:val="right"/>
            </w:pPr>
            <w:r w:rsidRPr="003A5A14">
              <w:t>0.8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7471DEE" w14:textId="77777777" w:rsidR="003A5A14" w:rsidRPr="003A5A14" w:rsidRDefault="003A5A14" w:rsidP="00645AC1">
            <w:pPr>
              <w:pStyle w:val="TableText"/>
              <w:spacing w:before="0" w:after="0"/>
              <w:jc w:val="right"/>
            </w:pPr>
            <w:r w:rsidRPr="003A5A14">
              <w:t>-0.68</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E542AAC" w14:textId="77777777" w:rsidR="003A5A14" w:rsidRPr="003A5A14" w:rsidRDefault="003A5A14" w:rsidP="00645AC1">
            <w:pPr>
              <w:pStyle w:val="TableText"/>
              <w:spacing w:before="0" w:after="0"/>
              <w:jc w:val="right"/>
            </w:pPr>
            <w:r w:rsidRPr="003A5A14">
              <w:t>2.3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F5E1F2" w14:textId="77777777" w:rsidR="003A5A14" w:rsidRPr="003A5A14" w:rsidRDefault="003A5A14" w:rsidP="00645AC1">
            <w:pPr>
              <w:pStyle w:val="TableText"/>
              <w:spacing w:before="0" w:after="0"/>
              <w:jc w:val="center"/>
            </w:pPr>
          </w:p>
        </w:tc>
      </w:tr>
      <w:tr w:rsidR="003A5A14" w:rsidRPr="003A5A14" w14:paraId="157B63C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2B6EE36"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DD44B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9A1012E" w14:textId="77777777" w:rsidR="003A5A14" w:rsidRPr="003A5A14" w:rsidRDefault="003A5A14" w:rsidP="00645AC1">
            <w:pPr>
              <w:pStyle w:val="TableText"/>
              <w:spacing w:before="0" w:after="0"/>
              <w:jc w:val="right"/>
            </w:pPr>
            <w:r w:rsidRPr="003A5A14">
              <w:t>0.6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B73B78" w14:textId="77777777" w:rsidR="003A5A14" w:rsidRPr="003A5A14" w:rsidRDefault="003A5A14" w:rsidP="00645AC1">
            <w:pPr>
              <w:pStyle w:val="TableText"/>
              <w:spacing w:before="0" w:after="0"/>
              <w:jc w:val="right"/>
            </w:pPr>
            <w:r w:rsidRPr="003A5A14">
              <w:t>-0.8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0714ACD" w14:textId="77777777" w:rsidR="003A5A14" w:rsidRPr="003A5A14" w:rsidRDefault="003A5A14" w:rsidP="00645AC1">
            <w:pPr>
              <w:pStyle w:val="TableText"/>
              <w:spacing w:before="0" w:after="0"/>
              <w:jc w:val="right"/>
            </w:pPr>
            <w:r w:rsidRPr="003A5A14">
              <w:t>2.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54F7D01" w14:textId="77777777" w:rsidR="003A5A14" w:rsidRPr="003A5A14" w:rsidRDefault="003A5A14" w:rsidP="00645AC1">
            <w:pPr>
              <w:pStyle w:val="TableText"/>
              <w:spacing w:before="0" w:after="0"/>
              <w:jc w:val="center"/>
            </w:pPr>
          </w:p>
        </w:tc>
      </w:tr>
      <w:tr w:rsidR="003A5A14" w:rsidRPr="003A5A14" w14:paraId="165F2CB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E63C293"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42C5B0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4AC8B96" w14:textId="77777777" w:rsidR="003A5A14" w:rsidRPr="003A5A14" w:rsidRDefault="003A5A14" w:rsidP="00645AC1">
            <w:pPr>
              <w:pStyle w:val="TableText"/>
              <w:spacing w:before="0" w:after="0"/>
              <w:jc w:val="right"/>
            </w:pPr>
            <w:r w:rsidRPr="003A5A14">
              <w:t>0.2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A73B8E2" w14:textId="77777777" w:rsidR="003A5A14" w:rsidRPr="003A5A14" w:rsidRDefault="003A5A14" w:rsidP="00645AC1">
            <w:pPr>
              <w:pStyle w:val="TableText"/>
              <w:spacing w:before="0" w:after="0"/>
              <w:jc w:val="right"/>
            </w:pPr>
            <w:r w:rsidRPr="003A5A14">
              <w:t>-1.3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4888335" w14:textId="77777777" w:rsidR="003A5A14" w:rsidRPr="003A5A14" w:rsidRDefault="003A5A14" w:rsidP="00645AC1">
            <w:pPr>
              <w:pStyle w:val="TableText"/>
              <w:spacing w:before="0" w:after="0"/>
              <w:jc w:val="right"/>
            </w:pPr>
            <w:r w:rsidRPr="003A5A14">
              <w:t>1.8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1E3836" w14:textId="77777777" w:rsidR="003A5A14" w:rsidRPr="003A5A14" w:rsidRDefault="003A5A14" w:rsidP="00645AC1">
            <w:pPr>
              <w:pStyle w:val="TableText"/>
              <w:spacing w:before="0" w:after="0"/>
              <w:jc w:val="center"/>
            </w:pPr>
          </w:p>
        </w:tc>
      </w:tr>
      <w:tr w:rsidR="003A5A14" w:rsidRPr="003A5A14" w14:paraId="0F46FCA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D8CC4B8"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C63C50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0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A8A4C86" w14:textId="77777777" w:rsidR="003A5A14" w:rsidRPr="003A5A14" w:rsidRDefault="003A5A14" w:rsidP="00645AC1">
            <w:pPr>
              <w:pStyle w:val="TableText"/>
              <w:spacing w:before="0" w:after="0"/>
              <w:jc w:val="right"/>
            </w:pPr>
            <w:r w:rsidRPr="003A5A14">
              <w:t>-0.7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6A68640" w14:textId="77777777" w:rsidR="003A5A14" w:rsidRPr="003A5A14" w:rsidRDefault="003A5A14" w:rsidP="00645AC1">
            <w:pPr>
              <w:pStyle w:val="TableText"/>
              <w:spacing w:before="0" w:after="0"/>
              <w:jc w:val="right"/>
            </w:pPr>
            <w:r w:rsidRPr="003A5A14">
              <w:t>-2.7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D79095D" w14:textId="77777777" w:rsidR="003A5A14" w:rsidRPr="003A5A14" w:rsidRDefault="003A5A14" w:rsidP="00645AC1">
            <w:pPr>
              <w:pStyle w:val="TableText"/>
              <w:spacing w:before="0" w:after="0"/>
              <w:jc w:val="right"/>
            </w:pPr>
            <w:r w:rsidRPr="003A5A14">
              <w:t>1.0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68EC87" w14:textId="77777777" w:rsidR="003A5A14" w:rsidRPr="003A5A14" w:rsidRDefault="003A5A14" w:rsidP="00645AC1">
            <w:pPr>
              <w:pStyle w:val="TableText"/>
              <w:spacing w:before="0" w:after="0"/>
              <w:jc w:val="center"/>
            </w:pPr>
          </w:p>
        </w:tc>
      </w:tr>
      <w:tr w:rsidR="003A5A14" w:rsidRPr="003A5A14" w14:paraId="2C0190C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FE7D856"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C63405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6A764F9" w14:textId="77777777" w:rsidR="003A5A14" w:rsidRPr="003A5A14" w:rsidRDefault="003A5A14" w:rsidP="00645AC1">
            <w:pPr>
              <w:pStyle w:val="TableText"/>
              <w:spacing w:before="0" w:after="0"/>
              <w:jc w:val="right"/>
            </w:pPr>
            <w:r w:rsidRPr="003A5A14">
              <w:t>0.4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ED9A6D6" w14:textId="77777777" w:rsidR="003A5A14" w:rsidRPr="003A5A14" w:rsidRDefault="003A5A14" w:rsidP="00645AC1">
            <w:pPr>
              <w:pStyle w:val="TableText"/>
              <w:spacing w:before="0" w:after="0"/>
              <w:jc w:val="right"/>
            </w:pPr>
            <w:r w:rsidRPr="003A5A14">
              <w:t>-0.96</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EE21551" w14:textId="77777777" w:rsidR="003A5A14" w:rsidRPr="003A5A14" w:rsidRDefault="003A5A14" w:rsidP="00645AC1">
            <w:pPr>
              <w:pStyle w:val="TableText"/>
              <w:spacing w:before="0" w:after="0"/>
              <w:jc w:val="right"/>
            </w:pPr>
            <w:r w:rsidRPr="003A5A14">
              <w:t>1.8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589965" w14:textId="77777777" w:rsidR="003A5A14" w:rsidRPr="003A5A14" w:rsidRDefault="003A5A14" w:rsidP="00645AC1">
            <w:pPr>
              <w:pStyle w:val="TableText"/>
              <w:spacing w:before="0" w:after="0"/>
              <w:jc w:val="center"/>
            </w:pPr>
          </w:p>
        </w:tc>
      </w:tr>
      <w:tr w:rsidR="003A5A14" w:rsidRPr="003A5A14" w14:paraId="17BABFB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93915BF"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04313B"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1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1E16D31" w14:textId="77777777" w:rsidR="003A5A14" w:rsidRPr="003A5A14" w:rsidRDefault="003A5A14" w:rsidP="00645AC1">
            <w:pPr>
              <w:pStyle w:val="TableText"/>
              <w:spacing w:before="0" w:after="0"/>
              <w:jc w:val="right"/>
            </w:pPr>
            <w:r w:rsidRPr="003A5A14">
              <w:t>0.9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26B296" w14:textId="77777777" w:rsidR="003A5A14" w:rsidRPr="003A5A14" w:rsidRDefault="003A5A14" w:rsidP="00645AC1">
            <w:pPr>
              <w:pStyle w:val="TableText"/>
              <w:spacing w:before="0" w:after="0"/>
              <w:jc w:val="right"/>
            </w:pPr>
            <w:r w:rsidRPr="003A5A14">
              <w:t>-0.3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79E10C3" w14:textId="77777777" w:rsidR="003A5A14" w:rsidRPr="003A5A14" w:rsidRDefault="003A5A14" w:rsidP="00645AC1">
            <w:pPr>
              <w:pStyle w:val="TableText"/>
              <w:spacing w:before="0" w:after="0"/>
              <w:jc w:val="right"/>
            </w:pPr>
            <w:r w:rsidRPr="003A5A14">
              <w:t>2.34</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5F5F4BD" w14:textId="77777777" w:rsidR="003A5A14" w:rsidRPr="003A5A14" w:rsidRDefault="003A5A14" w:rsidP="00645AC1">
            <w:pPr>
              <w:pStyle w:val="TableText"/>
              <w:spacing w:before="0" w:after="0"/>
              <w:jc w:val="center"/>
            </w:pPr>
          </w:p>
        </w:tc>
      </w:tr>
      <w:tr w:rsidR="003A5A14" w:rsidRPr="003A5A14" w14:paraId="74B1EC7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55419DD"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7120C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1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D02747D" w14:textId="77777777" w:rsidR="003A5A14" w:rsidRPr="003A5A14" w:rsidRDefault="003A5A14" w:rsidP="00645AC1">
            <w:pPr>
              <w:pStyle w:val="TableText"/>
              <w:spacing w:before="0" w:after="0"/>
              <w:jc w:val="right"/>
            </w:pPr>
            <w:r w:rsidRPr="003A5A14">
              <w:t>-0.8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23BBA39" w14:textId="77777777" w:rsidR="003A5A14" w:rsidRPr="003A5A14" w:rsidRDefault="003A5A14" w:rsidP="00645AC1">
            <w:pPr>
              <w:pStyle w:val="TableText"/>
              <w:spacing w:before="0" w:after="0"/>
              <w:jc w:val="right"/>
            </w:pPr>
            <w:r w:rsidRPr="003A5A14">
              <w:t>-2.9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863FC3D" w14:textId="77777777" w:rsidR="003A5A14" w:rsidRPr="003A5A14" w:rsidRDefault="003A5A14" w:rsidP="00645AC1">
            <w:pPr>
              <w:pStyle w:val="TableText"/>
              <w:spacing w:before="0" w:after="0"/>
              <w:jc w:val="right"/>
            </w:pPr>
            <w:r w:rsidRPr="003A5A14">
              <w:t>0.94</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ED0A0B5" w14:textId="77777777" w:rsidR="003A5A14" w:rsidRPr="003A5A14" w:rsidRDefault="003A5A14" w:rsidP="00645AC1">
            <w:pPr>
              <w:pStyle w:val="TableText"/>
              <w:spacing w:before="0" w:after="0"/>
              <w:jc w:val="center"/>
            </w:pPr>
          </w:p>
        </w:tc>
      </w:tr>
      <w:tr w:rsidR="003A5A14" w:rsidRPr="003A5A14" w14:paraId="1B0B9A9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162DB0A"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79E181"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1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6CCE7A8" w14:textId="77777777" w:rsidR="003A5A14" w:rsidRPr="003A5A14" w:rsidRDefault="003A5A14" w:rsidP="00645AC1">
            <w:pPr>
              <w:pStyle w:val="TableText"/>
              <w:spacing w:before="0" w:after="0"/>
              <w:jc w:val="right"/>
            </w:pPr>
            <w:r w:rsidRPr="003A5A14">
              <w:t>-0.7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DDFF10B" w14:textId="77777777" w:rsidR="003A5A14" w:rsidRPr="003A5A14" w:rsidRDefault="003A5A14" w:rsidP="00645AC1">
            <w:pPr>
              <w:pStyle w:val="TableText"/>
              <w:spacing w:before="0" w:after="0"/>
              <w:jc w:val="right"/>
            </w:pPr>
            <w:r w:rsidRPr="003A5A14">
              <w:t>-2.7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32F2B1B" w14:textId="77777777" w:rsidR="003A5A14" w:rsidRPr="003A5A14" w:rsidRDefault="003A5A14" w:rsidP="00645AC1">
            <w:pPr>
              <w:pStyle w:val="TableText"/>
              <w:spacing w:before="0" w:after="0"/>
              <w:jc w:val="right"/>
            </w:pPr>
            <w:r w:rsidRPr="003A5A14">
              <w:t>1.0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3958B3F" w14:textId="77777777" w:rsidR="003A5A14" w:rsidRPr="003A5A14" w:rsidRDefault="003A5A14" w:rsidP="00645AC1">
            <w:pPr>
              <w:pStyle w:val="TableText"/>
              <w:spacing w:before="0" w:after="0"/>
              <w:jc w:val="center"/>
            </w:pPr>
          </w:p>
        </w:tc>
      </w:tr>
      <w:tr w:rsidR="003A5A14" w:rsidRPr="003A5A14" w14:paraId="38003224"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6C814AF"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CE6CB1"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1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E2CAA87" w14:textId="77777777" w:rsidR="003A5A14" w:rsidRPr="003A5A14" w:rsidRDefault="003A5A14" w:rsidP="00645AC1">
            <w:pPr>
              <w:pStyle w:val="TableText"/>
              <w:spacing w:before="0" w:after="0"/>
              <w:jc w:val="right"/>
            </w:pPr>
            <w:r w:rsidRPr="003A5A14">
              <w:t>-0.6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96CA00" w14:textId="77777777" w:rsidR="003A5A14" w:rsidRPr="003A5A14" w:rsidRDefault="003A5A14" w:rsidP="00645AC1">
            <w:pPr>
              <w:pStyle w:val="TableText"/>
              <w:spacing w:before="0" w:after="0"/>
              <w:jc w:val="right"/>
            </w:pPr>
            <w:r w:rsidRPr="003A5A14">
              <w:t>-2.6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DD00404" w14:textId="77777777" w:rsidR="003A5A14" w:rsidRPr="003A5A14" w:rsidRDefault="003A5A14" w:rsidP="00645AC1">
            <w:pPr>
              <w:pStyle w:val="TableText"/>
              <w:spacing w:before="0" w:after="0"/>
              <w:jc w:val="right"/>
            </w:pPr>
            <w:r w:rsidRPr="003A5A14">
              <w:t>1.1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36F920" w14:textId="77777777" w:rsidR="003A5A14" w:rsidRPr="003A5A14" w:rsidRDefault="003A5A14" w:rsidP="00645AC1">
            <w:pPr>
              <w:pStyle w:val="TableText"/>
              <w:spacing w:before="0" w:after="0"/>
              <w:jc w:val="center"/>
            </w:pPr>
          </w:p>
        </w:tc>
      </w:tr>
      <w:tr w:rsidR="003A5A14" w:rsidRPr="003A5A14" w14:paraId="33E0BC4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226E4C3"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922B81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1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3FC8353" w14:textId="77777777" w:rsidR="003A5A14" w:rsidRPr="003A5A14" w:rsidRDefault="003A5A14" w:rsidP="00645AC1">
            <w:pPr>
              <w:pStyle w:val="TableText"/>
              <w:spacing w:before="0" w:after="0"/>
              <w:jc w:val="right"/>
            </w:pPr>
            <w:r w:rsidRPr="003A5A14">
              <w:t>-0.5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946D980" w14:textId="77777777" w:rsidR="003A5A14" w:rsidRPr="003A5A14" w:rsidRDefault="003A5A14" w:rsidP="00645AC1">
            <w:pPr>
              <w:pStyle w:val="TableText"/>
              <w:spacing w:before="0" w:after="0"/>
              <w:jc w:val="right"/>
            </w:pPr>
            <w:r w:rsidRPr="003A5A14">
              <w:t>-2.6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E12CEE1" w14:textId="77777777" w:rsidR="003A5A14" w:rsidRPr="003A5A14" w:rsidRDefault="003A5A14" w:rsidP="00645AC1">
            <w:pPr>
              <w:pStyle w:val="TableText"/>
              <w:spacing w:before="0" w:after="0"/>
              <w:jc w:val="right"/>
            </w:pPr>
            <w:r w:rsidRPr="003A5A14">
              <w:t>1.54</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2975D3C" w14:textId="77777777" w:rsidR="003A5A14" w:rsidRPr="003A5A14" w:rsidRDefault="003A5A14" w:rsidP="00645AC1">
            <w:pPr>
              <w:pStyle w:val="TableText"/>
              <w:spacing w:before="0" w:after="0"/>
              <w:jc w:val="center"/>
            </w:pPr>
          </w:p>
        </w:tc>
      </w:tr>
      <w:tr w:rsidR="003A5A14" w:rsidRPr="003A5A14" w14:paraId="496B8E5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3E6A582"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268519B"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achlan:201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70F77EF" w14:textId="77777777" w:rsidR="003A5A14" w:rsidRPr="003A5A14" w:rsidRDefault="003A5A14" w:rsidP="00645AC1">
            <w:pPr>
              <w:pStyle w:val="TableText"/>
              <w:spacing w:before="0" w:after="0"/>
              <w:jc w:val="right"/>
            </w:pPr>
            <w:r w:rsidRPr="003A5A14">
              <w:t>-0.2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778D062" w14:textId="77777777" w:rsidR="003A5A14" w:rsidRPr="003A5A14" w:rsidRDefault="003A5A14" w:rsidP="00645AC1">
            <w:pPr>
              <w:pStyle w:val="TableText"/>
              <w:spacing w:before="0" w:after="0"/>
              <w:jc w:val="right"/>
            </w:pPr>
            <w:r w:rsidRPr="003A5A14">
              <w:t>-2.5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0DF212A" w14:textId="77777777" w:rsidR="003A5A14" w:rsidRPr="003A5A14" w:rsidRDefault="003A5A14" w:rsidP="00645AC1">
            <w:pPr>
              <w:pStyle w:val="TableText"/>
              <w:spacing w:before="0" w:after="0"/>
              <w:jc w:val="right"/>
            </w:pPr>
            <w:r w:rsidRPr="003A5A14">
              <w:t>1.7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07E868" w14:textId="77777777" w:rsidR="003A5A14" w:rsidRPr="003A5A14" w:rsidRDefault="003A5A14" w:rsidP="00645AC1">
            <w:pPr>
              <w:pStyle w:val="TableText"/>
              <w:spacing w:before="0" w:after="0"/>
              <w:jc w:val="center"/>
            </w:pPr>
          </w:p>
        </w:tc>
      </w:tr>
      <w:tr w:rsidR="003A5A14" w:rsidRPr="003A5A14" w14:paraId="247C5CA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4C46E25"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EC2582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9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0BBF043" w14:textId="77777777" w:rsidR="003A5A14" w:rsidRPr="003A5A14" w:rsidRDefault="003A5A14" w:rsidP="00645AC1">
            <w:pPr>
              <w:pStyle w:val="TableText"/>
              <w:spacing w:before="0" w:after="0"/>
              <w:jc w:val="right"/>
            </w:pPr>
            <w:r w:rsidRPr="003A5A14">
              <w:t>-0.1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4FD0100" w14:textId="77777777" w:rsidR="003A5A14" w:rsidRPr="003A5A14" w:rsidRDefault="003A5A14" w:rsidP="00645AC1">
            <w:pPr>
              <w:pStyle w:val="TableText"/>
              <w:spacing w:before="0" w:after="0"/>
              <w:jc w:val="right"/>
            </w:pPr>
            <w:r w:rsidRPr="003A5A14">
              <w:t>-2.3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91C1B7D" w14:textId="77777777" w:rsidR="003A5A14" w:rsidRPr="003A5A14" w:rsidRDefault="003A5A14" w:rsidP="00645AC1">
            <w:pPr>
              <w:pStyle w:val="TableText"/>
              <w:spacing w:before="0" w:after="0"/>
              <w:jc w:val="right"/>
            </w:pPr>
            <w:r w:rsidRPr="003A5A14">
              <w:t>2.0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5776FB" w14:textId="77777777" w:rsidR="003A5A14" w:rsidRPr="003A5A14" w:rsidRDefault="003A5A14" w:rsidP="00645AC1">
            <w:pPr>
              <w:pStyle w:val="TableText"/>
              <w:spacing w:before="0" w:after="0"/>
              <w:jc w:val="center"/>
            </w:pPr>
          </w:p>
        </w:tc>
      </w:tr>
      <w:tr w:rsidR="003A5A14" w:rsidRPr="003A5A14" w14:paraId="4612DC94"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3C0ED6F"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B61896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9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7E0F23C" w14:textId="77777777" w:rsidR="003A5A14" w:rsidRPr="003A5A14" w:rsidRDefault="003A5A14" w:rsidP="00645AC1">
            <w:pPr>
              <w:pStyle w:val="TableText"/>
              <w:spacing w:before="0" w:after="0"/>
              <w:jc w:val="right"/>
            </w:pPr>
            <w:r w:rsidRPr="003A5A14">
              <w:t>-0.1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BB9BC05" w14:textId="77777777" w:rsidR="003A5A14" w:rsidRPr="003A5A14" w:rsidRDefault="003A5A14" w:rsidP="00645AC1">
            <w:pPr>
              <w:pStyle w:val="TableText"/>
              <w:spacing w:before="0" w:after="0"/>
              <w:jc w:val="right"/>
            </w:pPr>
            <w:r w:rsidRPr="003A5A14">
              <w:t>-2.2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F6EC596" w14:textId="77777777" w:rsidR="003A5A14" w:rsidRPr="003A5A14" w:rsidRDefault="003A5A14" w:rsidP="00645AC1">
            <w:pPr>
              <w:pStyle w:val="TableText"/>
              <w:spacing w:before="0" w:after="0"/>
              <w:jc w:val="right"/>
            </w:pPr>
            <w:r w:rsidRPr="003A5A14">
              <w:t>1.8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9EE70F" w14:textId="77777777" w:rsidR="003A5A14" w:rsidRPr="003A5A14" w:rsidRDefault="003A5A14" w:rsidP="00645AC1">
            <w:pPr>
              <w:pStyle w:val="TableText"/>
              <w:spacing w:before="0" w:after="0"/>
              <w:jc w:val="center"/>
            </w:pPr>
          </w:p>
        </w:tc>
      </w:tr>
      <w:tr w:rsidR="003A5A14" w:rsidRPr="003A5A14" w14:paraId="0F05261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C5C52ED"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CE6159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9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1D6B38B" w14:textId="77777777" w:rsidR="003A5A14" w:rsidRPr="003A5A14" w:rsidRDefault="003A5A14" w:rsidP="00645AC1">
            <w:pPr>
              <w:pStyle w:val="TableText"/>
              <w:spacing w:before="0" w:after="0"/>
              <w:jc w:val="right"/>
            </w:pPr>
            <w:r w:rsidRPr="003A5A14">
              <w:t>-0.2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4B2C11A" w14:textId="77777777" w:rsidR="003A5A14" w:rsidRPr="003A5A14" w:rsidRDefault="003A5A14" w:rsidP="00645AC1">
            <w:pPr>
              <w:pStyle w:val="TableText"/>
              <w:spacing w:before="0" w:after="0"/>
              <w:jc w:val="right"/>
            </w:pPr>
            <w:r w:rsidRPr="003A5A14">
              <w:t>-2.3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8A6C19C" w14:textId="77777777" w:rsidR="003A5A14" w:rsidRPr="003A5A14" w:rsidRDefault="003A5A14" w:rsidP="00645AC1">
            <w:pPr>
              <w:pStyle w:val="TableText"/>
              <w:spacing w:before="0" w:after="0"/>
              <w:jc w:val="right"/>
            </w:pPr>
            <w:r w:rsidRPr="003A5A14">
              <w:t>1.6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5E5C3C" w14:textId="77777777" w:rsidR="003A5A14" w:rsidRPr="003A5A14" w:rsidRDefault="003A5A14" w:rsidP="00645AC1">
            <w:pPr>
              <w:pStyle w:val="TableText"/>
              <w:spacing w:before="0" w:after="0"/>
              <w:jc w:val="center"/>
            </w:pPr>
          </w:p>
        </w:tc>
      </w:tr>
      <w:tr w:rsidR="003A5A14" w:rsidRPr="003A5A14" w14:paraId="205ED85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12405EE"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E0475E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9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C2BA489" w14:textId="77777777" w:rsidR="003A5A14" w:rsidRPr="003A5A14" w:rsidRDefault="003A5A14" w:rsidP="00645AC1">
            <w:pPr>
              <w:pStyle w:val="TableText"/>
              <w:spacing w:before="0" w:after="0"/>
              <w:jc w:val="right"/>
            </w:pPr>
            <w:r w:rsidRPr="003A5A14">
              <w:t>-0.4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1540D84" w14:textId="77777777" w:rsidR="003A5A14" w:rsidRPr="003A5A14" w:rsidRDefault="003A5A14" w:rsidP="00645AC1">
            <w:pPr>
              <w:pStyle w:val="TableText"/>
              <w:spacing w:before="0" w:after="0"/>
              <w:jc w:val="right"/>
            </w:pPr>
            <w:r w:rsidRPr="003A5A14">
              <w:t>-2.4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972A16" w14:textId="77777777" w:rsidR="003A5A14" w:rsidRPr="003A5A14" w:rsidRDefault="003A5A14" w:rsidP="00645AC1">
            <w:pPr>
              <w:pStyle w:val="TableText"/>
              <w:spacing w:before="0" w:after="0"/>
              <w:jc w:val="right"/>
            </w:pPr>
            <w:r w:rsidRPr="003A5A14">
              <w:t>1.4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236837B" w14:textId="77777777" w:rsidR="003A5A14" w:rsidRPr="003A5A14" w:rsidRDefault="003A5A14" w:rsidP="00645AC1">
            <w:pPr>
              <w:pStyle w:val="TableText"/>
              <w:spacing w:before="0" w:after="0"/>
              <w:jc w:val="center"/>
            </w:pPr>
          </w:p>
        </w:tc>
      </w:tr>
      <w:tr w:rsidR="003A5A14" w:rsidRPr="003A5A14" w14:paraId="6D2C4A3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3EA4595"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7C35D3"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9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129D18C" w14:textId="77777777" w:rsidR="003A5A14" w:rsidRPr="003A5A14" w:rsidRDefault="003A5A14" w:rsidP="00645AC1">
            <w:pPr>
              <w:pStyle w:val="TableText"/>
              <w:spacing w:before="0" w:after="0"/>
              <w:jc w:val="right"/>
            </w:pPr>
            <w:r w:rsidRPr="003A5A14">
              <w:t>-0.5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C589EEF" w14:textId="77777777" w:rsidR="003A5A14" w:rsidRPr="003A5A14" w:rsidRDefault="003A5A14" w:rsidP="00645AC1">
            <w:pPr>
              <w:pStyle w:val="TableText"/>
              <w:spacing w:before="0" w:after="0"/>
              <w:jc w:val="right"/>
            </w:pPr>
            <w:r w:rsidRPr="003A5A14">
              <w:t>-2.6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ED5FDB5" w14:textId="77777777" w:rsidR="003A5A14" w:rsidRPr="003A5A14" w:rsidRDefault="003A5A14" w:rsidP="00645AC1">
            <w:pPr>
              <w:pStyle w:val="TableText"/>
              <w:spacing w:before="0" w:after="0"/>
              <w:jc w:val="right"/>
            </w:pPr>
            <w:r w:rsidRPr="003A5A14">
              <w:t>1.4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272E79D" w14:textId="77777777" w:rsidR="003A5A14" w:rsidRPr="003A5A14" w:rsidRDefault="003A5A14" w:rsidP="00645AC1">
            <w:pPr>
              <w:pStyle w:val="TableText"/>
              <w:spacing w:before="0" w:after="0"/>
              <w:jc w:val="center"/>
            </w:pPr>
          </w:p>
        </w:tc>
      </w:tr>
      <w:tr w:rsidR="003A5A14" w:rsidRPr="003A5A14" w14:paraId="5FCFBCB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3B36628"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462D283"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9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E32DE74" w14:textId="77777777" w:rsidR="003A5A14" w:rsidRPr="003A5A14" w:rsidRDefault="003A5A14" w:rsidP="00645AC1">
            <w:pPr>
              <w:pStyle w:val="TableText"/>
              <w:spacing w:before="0" w:after="0"/>
              <w:jc w:val="right"/>
            </w:pPr>
            <w:r w:rsidRPr="003A5A14">
              <w:t>-0.6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08CF370" w14:textId="77777777" w:rsidR="003A5A14" w:rsidRPr="003A5A14" w:rsidRDefault="003A5A14" w:rsidP="00645AC1">
            <w:pPr>
              <w:pStyle w:val="TableText"/>
              <w:spacing w:before="0" w:after="0"/>
              <w:jc w:val="right"/>
            </w:pPr>
            <w:r w:rsidRPr="003A5A14">
              <w:t>-2.5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A63EDB9" w14:textId="77777777" w:rsidR="003A5A14" w:rsidRPr="003A5A14" w:rsidRDefault="003A5A14" w:rsidP="00645AC1">
            <w:pPr>
              <w:pStyle w:val="TableText"/>
              <w:spacing w:before="0" w:after="0"/>
              <w:jc w:val="right"/>
            </w:pPr>
            <w:r w:rsidRPr="003A5A14">
              <w:t>1.1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A3AA79" w14:textId="77777777" w:rsidR="003A5A14" w:rsidRPr="003A5A14" w:rsidRDefault="003A5A14" w:rsidP="00645AC1">
            <w:pPr>
              <w:pStyle w:val="TableText"/>
              <w:spacing w:before="0" w:after="0"/>
              <w:jc w:val="center"/>
            </w:pPr>
          </w:p>
        </w:tc>
      </w:tr>
      <w:tr w:rsidR="003A5A14" w:rsidRPr="003A5A14" w14:paraId="5FF13F2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E6A6393"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7AEDBF"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9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0FF8F3A" w14:textId="77777777" w:rsidR="003A5A14" w:rsidRPr="003A5A14" w:rsidRDefault="003A5A14" w:rsidP="00645AC1">
            <w:pPr>
              <w:pStyle w:val="TableText"/>
              <w:spacing w:before="0" w:after="0"/>
              <w:jc w:val="right"/>
            </w:pPr>
            <w:r w:rsidRPr="003A5A14">
              <w:t>2.9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72691EA" w14:textId="77777777" w:rsidR="003A5A14" w:rsidRPr="003A5A14" w:rsidRDefault="003A5A14" w:rsidP="00645AC1">
            <w:pPr>
              <w:pStyle w:val="TableText"/>
              <w:spacing w:before="0" w:after="0"/>
              <w:jc w:val="right"/>
            </w:pPr>
            <w:r w:rsidRPr="003A5A14">
              <w:t>1.78</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DB8A2CA" w14:textId="77777777" w:rsidR="003A5A14" w:rsidRPr="003A5A14" w:rsidRDefault="003A5A14" w:rsidP="00645AC1">
            <w:pPr>
              <w:pStyle w:val="TableText"/>
              <w:spacing w:before="0" w:after="0"/>
              <w:jc w:val="right"/>
            </w:pPr>
            <w:r w:rsidRPr="003A5A14">
              <w:t>4.3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49DEB2" w14:textId="77777777" w:rsidR="003A5A14" w:rsidRPr="003A5A14" w:rsidRDefault="003A5A14" w:rsidP="00645AC1">
            <w:pPr>
              <w:pStyle w:val="TableText"/>
              <w:spacing w:before="0" w:after="0"/>
              <w:jc w:val="center"/>
            </w:pPr>
            <w:r w:rsidRPr="003A5A14">
              <w:t>*</w:t>
            </w:r>
          </w:p>
        </w:tc>
      </w:tr>
      <w:tr w:rsidR="003A5A14" w:rsidRPr="003A5A14" w14:paraId="0C791D3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3C7B9EF"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34E49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9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83305E5" w14:textId="77777777" w:rsidR="003A5A14" w:rsidRPr="003A5A14" w:rsidRDefault="003A5A14" w:rsidP="00645AC1">
            <w:pPr>
              <w:pStyle w:val="TableText"/>
              <w:spacing w:before="0" w:after="0"/>
              <w:jc w:val="right"/>
            </w:pPr>
            <w:r w:rsidRPr="003A5A14">
              <w:t>0.9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875F823" w14:textId="77777777" w:rsidR="003A5A14" w:rsidRPr="003A5A14" w:rsidRDefault="003A5A14" w:rsidP="00645AC1">
            <w:pPr>
              <w:pStyle w:val="TableText"/>
              <w:spacing w:before="0" w:after="0"/>
              <w:jc w:val="right"/>
            </w:pPr>
            <w:r w:rsidRPr="003A5A14">
              <w:t>-0.4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0BD174E" w14:textId="77777777" w:rsidR="003A5A14" w:rsidRPr="003A5A14" w:rsidRDefault="003A5A14" w:rsidP="00645AC1">
            <w:pPr>
              <w:pStyle w:val="TableText"/>
              <w:spacing w:before="0" w:after="0"/>
              <w:jc w:val="right"/>
            </w:pPr>
            <w:r w:rsidRPr="003A5A14">
              <w:t>2.4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133D4D8" w14:textId="77777777" w:rsidR="003A5A14" w:rsidRPr="003A5A14" w:rsidRDefault="003A5A14" w:rsidP="00645AC1">
            <w:pPr>
              <w:pStyle w:val="TableText"/>
              <w:spacing w:before="0" w:after="0"/>
              <w:jc w:val="center"/>
            </w:pPr>
          </w:p>
        </w:tc>
      </w:tr>
      <w:tr w:rsidR="003A5A14" w:rsidRPr="003A5A14" w14:paraId="09513DE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8569146"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C101CFE"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199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135320F" w14:textId="77777777" w:rsidR="003A5A14" w:rsidRPr="003A5A14" w:rsidRDefault="003A5A14" w:rsidP="00645AC1">
            <w:pPr>
              <w:pStyle w:val="TableText"/>
              <w:spacing w:before="0" w:after="0"/>
              <w:jc w:val="right"/>
            </w:pPr>
            <w:r w:rsidRPr="003A5A14">
              <w:t>0.4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0CE57F8" w14:textId="77777777" w:rsidR="003A5A14" w:rsidRPr="003A5A14" w:rsidRDefault="003A5A14" w:rsidP="00645AC1">
            <w:pPr>
              <w:pStyle w:val="TableText"/>
              <w:spacing w:before="0" w:after="0"/>
              <w:jc w:val="right"/>
            </w:pPr>
            <w:r w:rsidRPr="003A5A14">
              <w:t>-0.9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7119BF0" w14:textId="77777777" w:rsidR="003A5A14" w:rsidRPr="003A5A14" w:rsidRDefault="003A5A14" w:rsidP="00645AC1">
            <w:pPr>
              <w:pStyle w:val="TableText"/>
              <w:spacing w:before="0" w:after="0"/>
              <w:jc w:val="right"/>
            </w:pPr>
            <w:r w:rsidRPr="003A5A14">
              <w:t>1.9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9980DAB" w14:textId="77777777" w:rsidR="003A5A14" w:rsidRPr="003A5A14" w:rsidRDefault="003A5A14" w:rsidP="00645AC1">
            <w:pPr>
              <w:pStyle w:val="TableText"/>
              <w:spacing w:before="0" w:after="0"/>
              <w:jc w:val="center"/>
            </w:pPr>
          </w:p>
        </w:tc>
      </w:tr>
      <w:tr w:rsidR="003A5A14" w:rsidRPr="003A5A14" w14:paraId="339C869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0E7920F"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DB280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89AB769" w14:textId="77777777" w:rsidR="003A5A14" w:rsidRPr="003A5A14" w:rsidRDefault="003A5A14" w:rsidP="00645AC1">
            <w:pPr>
              <w:pStyle w:val="TableText"/>
              <w:spacing w:before="0" w:after="0"/>
              <w:jc w:val="right"/>
            </w:pPr>
            <w:r w:rsidRPr="003A5A14">
              <w:t>0.1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7AF317" w14:textId="77777777" w:rsidR="003A5A14" w:rsidRPr="003A5A14" w:rsidRDefault="003A5A14" w:rsidP="00645AC1">
            <w:pPr>
              <w:pStyle w:val="TableText"/>
              <w:spacing w:before="0" w:after="0"/>
              <w:jc w:val="right"/>
            </w:pPr>
            <w:r w:rsidRPr="003A5A14">
              <w:t>-1.2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1CC78D2" w14:textId="77777777" w:rsidR="003A5A14" w:rsidRPr="003A5A14" w:rsidRDefault="003A5A14" w:rsidP="00645AC1">
            <w:pPr>
              <w:pStyle w:val="TableText"/>
              <w:spacing w:before="0" w:after="0"/>
              <w:jc w:val="right"/>
            </w:pPr>
            <w:r w:rsidRPr="003A5A14">
              <w:t>1.6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C43E45C" w14:textId="77777777" w:rsidR="003A5A14" w:rsidRPr="003A5A14" w:rsidRDefault="003A5A14" w:rsidP="00645AC1">
            <w:pPr>
              <w:pStyle w:val="TableText"/>
              <w:spacing w:before="0" w:after="0"/>
              <w:jc w:val="center"/>
            </w:pPr>
          </w:p>
        </w:tc>
      </w:tr>
      <w:tr w:rsidR="003A5A14" w:rsidRPr="003A5A14" w14:paraId="0462297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81A7310"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9BD217A"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7BA181D" w14:textId="77777777" w:rsidR="003A5A14" w:rsidRPr="003A5A14" w:rsidRDefault="003A5A14" w:rsidP="00645AC1">
            <w:pPr>
              <w:pStyle w:val="TableText"/>
              <w:spacing w:before="0" w:after="0"/>
              <w:jc w:val="right"/>
            </w:pPr>
            <w:r w:rsidRPr="003A5A14">
              <w:t>1.9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93C05BA" w14:textId="77777777" w:rsidR="003A5A14" w:rsidRPr="003A5A14" w:rsidRDefault="003A5A14" w:rsidP="00645AC1">
            <w:pPr>
              <w:pStyle w:val="TableText"/>
              <w:spacing w:before="0" w:after="0"/>
              <w:jc w:val="right"/>
            </w:pPr>
            <w:r w:rsidRPr="003A5A14">
              <w:t>0.7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EB46758" w14:textId="77777777" w:rsidR="003A5A14" w:rsidRPr="003A5A14" w:rsidRDefault="003A5A14" w:rsidP="00645AC1">
            <w:pPr>
              <w:pStyle w:val="TableText"/>
              <w:spacing w:before="0" w:after="0"/>
              <w:jc w:val="right"/>
            </w:pPr>
            <w:r w:rsidRPr="003A5A14">
              <w:t>3.1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9ED6C57" w14:textId="77777777" w:rsidR="003A5A14" w:rsidRPr="003A5A14" w:rsidRDefault="003A5A14" w:rsidP="00645AC1">
            <w:pPr>
              <w:pStyle w:val="TableText"/>
              <w:spacing w:before="0" w:after="0"/>
              <w:jc w:val="center"/>
            </w:pPr>
            <w:r w:rsidRPr="003A5A14">
              <w:t>*</w:t>
            </w:r>
          </w:p>
        </w:tc>
      </w:tr>
      <w:tr w:rsidR="003A5A14" w:rsidRPr="003A5A14" w14:paraId="778B042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0FFD4BC"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190E40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0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E879436" w14:textId="77777777" w:rsidR="003A5A14" w:rsidRPr="003A5A14" w:rsidRDefault="003A5A14" w:rsidP="00645AC1">
            <w:pPr>
              <w:pStyle w:val="TableText"/>
              <w:spacing w:before="0" w:after="0"/>
              <w:jc w:val="right"/>
            </w:pPr>
            <w:r w:rsidRPr="003A5A14">
              <w:t>-1.0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24DCF02" w14:textId="77777777" w:rsidR="003A5A14" w:rsidRPr="003A5A14" w:rsidRDefault="003A5A14" w:rsidP="00645AC1">
            <w:pPr>
              <w:pStyle w:val="TableText"/>
              <w:spacing w:before="0" w:after="0"/>
              <w:jc w:val="right"/>
            </w:pPr>
            <w:r w:rsidRPr="003A5A14">
              <w:t>-2.9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E0B4F13" w14:textId="77777777" w:rsidR="003A5A14" w:rsidRPr="003A5A14" w:rsidRDefault="003A5A14" w:rsidP="00645AC1">
            <w:pPr>
              <w:pStyle w:val="TableText"/>
              <w:spacing w:before="0" w:after="0"/>
              <w:jc w:val="right"/>
            </w:pPr>
            <w:r w:rsidRPr="003A5A14">
              <w:t>0.6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2E57374" w14:textId="77777777" w:rsidR="003A5A14" w:rsidRPr="003A5A14" w:rsidRDefault="003A5A14" w:rsidP="00645AC1">
            <w:pPr>
              <w:pStyle w:val="TableText"/>
              <w:spacing w:before="0" w:after="0"/>
              <w:jc w:val="center"/>
            </w:pPr>
          </w:p>
        </w:tc>
      </w:tr>
      <w:tr w:rsidR="003A5A14" w:rsidRPr="003A5A14" w14:paraId="51392939"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7D8D159"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E4257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0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27F044D" w14:textId="77777777" w:rsidR="003A5A14" w:rsidRPr="003A5A14" w:rsidRDefault="003A5A14" w:rsidP="00645AC1">
            <w:pPr>
              <w:pStyle w:val="TableText"/>
              <w:spacing w:before="0" w:after="0"/>
              <w:jc w:val="right"/>
            </w:pPr>
            <w:r w:rsidRPr="003A5A14">
              <w:t>-0.8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DD4DA48" w14:textId="77777777" w:rsidR="003A5A14" w:rsidRPr="003A5A14" w:rsidRDefault="003A5A14" w:rsidP="00645AC1">
            <w:pPr>
              <w:pStyle w:val="TableText"/>
              <w:spacing w:before="0" w:after="0"/>
              <w:jc w:val="right"/>
            </w:pPr>
            <w:r w:rsidRPr="003A5A14">
              <w:t>-2.4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9C6F3F8" w14:textId="77777777" w:rsidR="003A5A14" w:rsidRPr="003A5A14" w:rsidRDefault="003A5A14" w:rsidP="00645AC1">
            <w:pPr>
              <w:pStyle w:val="TableText"/>
              <w:spacing w:before="0" w:after="0"/>
              <w:jc w:val="right"/>
            </w:pPr>
            <w:r w:rsidRPr="003A5A14">
              <w:t>0.68</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08A35A8" w14:textId="77777777" w:rsidR="003A5A14" w:rsidRPr="003A5A14" w:rsidRDefault="003A5A14" w:rsidP="00645AC1">
            <w:pPr>
              <w:pStyle w:val="TableText"/>
              <w:spacing w:before="0" w:after="0"/>
              <w:jc w:val="center"/>
            </w:pPr>
          </w:p>
        </w:tc>
      </w:tr>
      <w:tr w:rsidR="003A5A14" w:rsidRPr="003A5A14" w14:paraId="7837D3F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1BF7C26"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0A843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07FE81C" w14:textId="77777777" w:rsidR="003A5A14" w:rsidRPr="003A5A14" w:rsidRDefault="003A5A14" w:rsidP="00645AC1">
            <w:pPr>
              <w:pStyle w:val="TableText"/>
              <w:spacing w:before="0" w:after="0"/>
              <w:jc w:val="right"/>
            </w:pPr>
            <w:r w:rsidRPr="003A5A14">
              <w:t>-0.3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5F84CBE" w14:textId="77777777" w:rsidR="003A5A14" w:rsidRPr="003A5A14" w:rsidRDefault="003A5A14" w:rsidP="00645AC1">
            <w:pPr>
              <w:pStyle w:val="TableText"/>
              <w:spacing w:before="0" w:after="0"/>
              <w:jc w:val="right"/>
            </w:pPr>
            <w:r w:rsidRPr="003A5A14">
              <w:t>-1.7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1A4F54F" w14:textId="77777777" w:rsidR="003A5A14" w:rsidRPr="003A5A14" w:rsidRDefault="003A5A14" w:rsidP="00645AC1">
            <w:pPr>
              <w:pStyle w:val="TableText"/>
              <w:spacing w:before="0" w:after="0"/>
              <w:jc w:val="right"/>
            </w:pPr>
            <w:r w:rsidRPr="003A5A14">
              <w:t>1.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639AD6" w14:textId="77777777" w:rsidR="003A5A14" w:rsidRPr="003A5A14" w:rsidRDefault="003A5A14" w:rsidP="00645AC1">
            <w:pPr>
              <w:pStyle w:val="TableText"/>
              <w:spacing w:before="0" w:after="0"/>
              <w:jc w:val="center"/>
            </w:pPr>
          </w:p>
        </w:tc>
      </w:tr>
      <w:tr w:rsidR="003A5A14" w:rsidRPr="003A5A14" w14:paraId="1439D0F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1F7D20C"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41CBB5"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630C52E" w14:textId="77777777" w:rsidR="003A5A14" w:rsidRPr="003A5A14" w:rsidRDefault="003A5A14" w:rsidP="00645AC1">
            <w:pPr>
              <w:pStyle w:val="TableText"/>
              <w:spacing w:before="0" w:after="0"/>
              <w:jc w:val="right"/>
            </w:pPr>
            <w:r w:rsidRPr="003A5A14">
              <w:t>-1.3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8095B3E" w14:textId="77777777" w:rsidR="003A5A14" w:rsidRPr="003A5A14" w:rsidRDefault="003A5A14" w:rsidP="00645AC1">
            <w:pPr>
              <w:pStyle w:val="TableText"/>
              <w:spacing w:before="0" w:after="0"/>
              <w:jc w:val="right"/>
            </w:pPr>
            <w:r w:rsidRPr="003A5A14">
              <w:t>-3.2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9FE11B9" w14:textId="77777777" w:rsidR="003A5A14" w:rsidRPr="003A5A14" w:rsidRDefault="003A5A14" w:rsidP="00645AC1">
            <w:pPr>
              <w:pStyle w:val="TableText"/>
              <w:spacing w:before="0" w:after="0"/>
              <w:jc w:val="right"/>
            </w:pPr>
            <w:r w:rsidRPr="003A5A14">
              <w:t>0.3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2FAA286" w14:textId="77777777" w:rsidR="003A5A14" w:rsidRPr="003A5A14" w:rsidRDefault="003A5A14" w:rsidP="00645AC1">
            <w:pPr>
              <w:pStyle w:val="TableText"/>
              <w:spacing w:before="0" w:after="0"/>
              <w:jc w:val="center"/>
            </w:pPr>
          </w:p>
        </w:tc>
      </w:tr>
      <w:tr w:rsidR="003A5A14" w:rsidRPr="003A5A14" w14:paraId="79D0873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18CEBF2"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44751C"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B4D96FB" w14:textId="77777777" w:rsidR="003A5A14" w:rsidRPr="003A5A14" w:rsidRDefault="003A5A14" w:rsidP="00645AC1">
            <w:pPr>
              <w:pStyle w:val="TableText"/>
              <w:spacing w:before="0" w:after="0"/>
              <w:jc w:val="right"/>
            </w:pPr>
            <w:r w:rsidRPr="003A5A14">
              <w:t>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AA5CC91" w14:textId="77777777" w:rsidR="003A5A14" w:rsidRPr="003A5A14" w:rsidRDefault="003A5A14" w:rsidP="00645AC1">
            <w:pPr>
              <w:pStyle w:val="TableText"/>
              <w:spacing w:before="0" w:after="0"/>
              <w:jc w:val="right"/>
            </w:pPr>
            <w:r w:rsidRPr="003A5A14">
              <w:t>-1.1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5A57EB1" w14:textId="77777777" w:rsidR="003A5A14" w:rsidRPr="003A5A14" w:rsidRDefault="003A5A14" w:rsidP="00645AC1">
            <w:pPr>
              <w:pStyle w:val="TableText"/>
              <w:spacing w:before="0" w:after="0"/>
              <w:jc w:val="right"/>
            </w:pPr>
            <w:r w:rsidRPr="003A5A14">
              <w:t>1.3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F9FFA1" w14:textId="77777777" w:rsidR="003A5A14" w:rsidRPr="003A5A14" w:rsidRDefault="003A5A14" w:rsidP="00645AC1">
            <w:pPr>
              <w:pStyle w:val="TableText"/>
              <w:spacing w:before="0" w:after="0"/>
              <w:jc w:val="center"/>
            </w:pPr>
          </w:p>
        </w:tc>
      </w:tr>
      <w:tr w:rsidR="003A5A14" w:rsidRPr="003A5A14" w14:paraId="7E403CB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14F1227"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78624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5FC878" w14:textId="77777777" w:rsidR="003A5A14" w:rsidRPr="003A5A14" w:rsidRDefault="003A5A14" w:rsidP="00645AC1">
            <w:pPr>
              <w:pStyle w:val="TableText"/>
              <w:spacing w:before="0" w:after="0"/>
              <w:jc w:val="right"/>
            </w:pPr>
            <w:r w:rsidRPr="003A5A14">
              <w:t>-0.9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F9A4251" w14:textId="77777777" w:rsidR="003A5A14" w:rsidRPr="003A5A14" w:rsidRDefault="003A5A14" w:rsidP="00645AC1">
            <w:pPr>
              <w:pStyle w:val="TableText"/>
              <w:spacing w:before="0" w:after="0"/>
              <w:jc w:val="right"/>
            </w:pPr>
            <w:r w:rsidRPr="003A5A14">
              <w:t>-2.5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BEEEE88" w14:textId="77777777" w:rsidR="003A5A14" w:rsidRPr="003A5A14" w:rsidRDefault="003A5A14" w:rsidP="00645AC1">
            <w:pPr>
              <w:pStyle w:val="TableText"/>
              <w:spacing w:before="0" w:after="0"/>
              <w:jc w:val="right"/>
            </w:pPr>
            <w:r w:rsidRPr="003A5A14">
              <w:t>0.4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41C571" w14:textId="77777777" w:rsidR="003A5A14" w:rsidRPr="003A5A14" w:rsidRDefault="003A5A14" w:rsidP="00645AC1">
            <w:pPr>
              <w:pStyle w:val="TableText"/>
              <w:spacing w:before="0" w:after="0"/>
              <w:jc w:val="center"/>
            </w:pPr>
          </w:p>
        </w:tc>
      </w:tr>
      <w:tr w:rsidR="003A5A14" w:rsidRPr="003A5A14" w14:paraId="710A586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CD58D7E"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7A21E0C"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167A0BC" w14:textId="77777777" w:rsidR="003A5A14" w:rsidRPr="003A5A14" w:rsidRDefault="003A5A14" w:rsidP="00645AC1">
            <w:pPr>
              <w:pStyle w:val="TableText"/>
              <w:spacing w:before="0" w:after="0"/>
              <w:jc w:val="right"/>
            </w:pPr>
            <w:r w:rsidRPr="003A5A14">
              <w:t>-1.4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F8DEEC3" w14:textId="77777777" w:rsidR="003A5A14" w:rsidRPr="003A5A14" w:rsidRDefault="003A5A14" w:rsidP="00645AC1">
            <w:pPr>
              <w:pStyle w:val="TableText"/>
              <w:spacing w:before="0" w:after="0"/>
              <w:jc w:val="right"/>
            </w:pPr>
            <w:r w:rsidRPr="003A5A14">
              <w:t>-3.0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30D9DF7" w14:textId="77777777" w:rsidR="003A5A14" w:rsidRPr="003A5A14" w:rsidRDefault="003A5A14" w:rsidP="00645AC1">
            <w:pPr>
              <w:pStyle w:val="TableText"/>
              <w:spacing w:before="0" w:after="0"/>
              <w:jc w:val="right"/>
            </w:pPr>
            <w:r w:rsidRPr="003A5A14">
              <w:t>0.1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C71B3C5" w14:textId="77777777" w:rsidR="003A5A14" w:rsidRPr="003A5A14" w:rsidRDefault="003A5A14" w:rsidP="00645AC1">
            <w:pPr>
              <w:pStyle w:val="TableText"/>
              <w:spacing w:before="0" w:after="0"/>
              <w:jc w:val="center"/>
            </w:pPr>
          </w:p>
        </w:tc>
      </w:tr>
      <w:tr w:rsidR="003A5A14" w:rsidRPr="003A5A14" w14:paraId="2C3EEF5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A34DB6D"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D2A1E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0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39971A2" w14:textId="77777777" w:rsidR="003A5A14" w:rsidRPr="003A5A14" w:rsidRDefault="003A5A14" w:rsidP="00645AC1">
            <w:pPr>
              <w:pStyle w:val="TableText"/>
              <w:spacing w:before="0" w:after="0"/>
              <w:jc w:val="right"/>
            </w:pPr>
            <w:r w:rsidRPr="003A5A14">
              <w:t>-1.8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0A92A78" w14:textId="77777777" w:rsidR="003A5A14" w:rsidRPr="003A5A14" w:rsidRDefault="003A5A14" w:rsidP="00645AC1">
            <w:pPr>
              <w:pStyle w:val="TableText"/>
              <w:spacing w:before="0" w:after="0"/>
              <w:jc w:val="right"/>
            </w:pPr>
            <w:r w:rsidRPr="003A5A14">
              <w:t>-3.56</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4CF1689" w14:textId="77777777" w:rsidR="003A5A14" w:rsidRPr="003A5A14" w:rsidRDefault="003A5A14" w:rsidP="00645AC1">
            <w:pPr>
              <w:pStyle w:val="TableText"/>
              <w:spacing w:before="0" w:after="0"/>
              <w:jc w:val="right"/>
            </w:pPr>
            <w:r w:rsidRPr="003A5A14">
              <w:t>-0.1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A0508D" w14:textId="77777777" w:rsidR="003A5A14" w:rsidRPr="003A5A14" w:rsidRDefault="003A5A14" w:rsidP="00645AC1">
            <w:pPr>
              <w:pStyle w:val="TableText"/>
              <w:spacing w:before="0" w:after="0"/>
              <w:jc w:val="center"/>
            </w:pPr>
            <w:r w:rsidRPr="003A5A14">
              <w:t>*</w:t>
            </w:r>
          </w:p>
        </w:tc>
      </w:tr>
      <w:tr w:rsidR="003A5A14" w:rsidRPr="003A5A14" w14:paraId="0552184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DAA00E4"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DF107E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2C8803B" w14:textId="77777777" w:rsidR="003A5A14" w:rsidRPr="003A5A14" w:rsidRDefault="003A5A14" w:rsidP="00645AC1">
            <w:pPr>
              <w:pStyle w:val="TableText"/>
              <w:spacing w:before="0" w:after="0"/>
              <w:jc w:val="right"/>
            </w:pPr>
            <w:r w:rsidRPr="003A5A14">
              <w:t>1.6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0EC3F70" w14:textId="77777777" w:rsidR="003A5A14" w:rsidRPr="003A5A14" w:rsidRDefault="003A5A14" w:rsidP="00645AC1">
            <w:pPr>
              <w:pStyle w:val="TableText"/>
              <w:spacing w:before="0" w:after="0"/>
              <w:jc w:val="right"/>
            </w:pPr>
            <w:r w:rsidRPr="003A5A14">
              <w:t>0.5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24A63A8" w14:textId="77777777" w:rsidR="003A5A14" w:rsidRPr="003A5A14" w:rsidRDefault="003A5A14" w:rsidP="00645AC1">
            <w:pPr>
              <w:pStyle w:val="TableText"/>
              <w:spacing w:before="0" w:after="0"/>
              <w:jc w:val="right"/>
            </w:pPr>
            <w:r w:rsidRPr="003A5A14">
              <w:t>2.8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ADE182C" w14:textId="77777777" w:rsidR="003A5A14" w:rsidRPr="003A5A14" w:rsidRDefault="003A5A14" w:rsidP="00645AC1">
            <w:pPr>
              <w:pStyle w:val="TableText"/>
              <w:spacing w:before="0" w:after="0"/>
              <w:jc w:val="center"/>
            </w:pPr>
            <w:r w:rsidRPr="003A5A14">
              <w:t>*</w:t>
            </w:r>
          </w:p>
        </w:tc>
      </w:tr>
      <w:tr w:rsidR="003A5A14" w:rsidRPr="003A5A14" w14:paraId="6FBE5DA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3486021"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A9C9545"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1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4177C9D" w14:textId="77777777" w:rsidR="003A5A14" w:rsidRPr="003A5A14" w:rsidRDefault="003A5A14" w:rsidP="00645AC1">
            <w:pPr>
              <w:pStyle w:val="TableText"/>
              <w:spacing w:before="0" w:after="0"/>
              <w:jc w:val="right"/>
            </w:pPr>
            <w:r w:rsidRPr="003A5A14">
              <w:t>1.8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414794F" w14:textId="77777777" w:rsidR="003A5A14" w:rsidRPr="003A5A14" w:rsidRDefault="003A5A14" w:rsidP="00645AC1">
            <w:pPr>
              <w:pStyle w:val="TableText"/>
              <w:spacing w:before="0" w:after="0"/>
              <w:jc w:val="right"/>
            </w:pPr>
            <w:r w:rsidRPr="003A5A14">
              <w:t>0.7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07EC994" w14:textId="77777777" w:rsidR="003A5A14" w:rsidRPr="003A5A14" w:rsidRDefault="003A5A14" w:rsidP="00645AC1">
            <w:pPr>
              <w:pStyle w:val="TableText"/>
              <w:spacing w:before="0" w:after="0"/>
              <w:jc w:val="right"/>
            </w:pPr>
            <w:r w:rsidRPr="003A5A14">
              <w:t>3.1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B08129A" w14:textId="77777777" w:rsidR="003A5A14" w:rsidRPr="003A5A14" w:rsidRDefault="003A5A14" w:rsidP="00645AC1">
            <w:pPr>
              <w:pStyle w:val="TableText"/>
              <w:spacing w:before="0" w:after="0"/>
              <w:jc w:val="center"/>
            </w:pPr>
            <w:r w:rsidRPr="003A5A14">
              <w:t>*</w:t>
            </w:r>
          </w:p>
        </w:tc>
      </w:tr>
      <w:tr w:rsidR="003A5A14" w:rsidRPr="003A5A14" w14:paraId="729C6D8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6C8A2ED"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A1F23B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1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7A9A6C8" w14:textId="77777777" w:rsidR="003A5A14" w:rsidRPr="003A5A14" w:rsidRDefault="003A5A14" w:rsidP="00645AC1">
            <w:pPr>
              <w:pStyle w:val="TableText"/>
              <w:spacing w:before="0" w:after="0"/>
              <w:jc w:val="right"/>
            </w:pPr>
            <w:r w:rsidRPr="003A5A14">
              <w:t>1.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26FF9D5" w14:textId="77777777" w:rsidR="003A5A14" w:rsidRPr="003A5A14" w:rsidRDefault="003A5A14" w:rsidP="00645AC1">
            <w:pPr>
              <w:pStyle w:val="TableText"/>
              <w:spacing w:before="0" w:after="0"/>
              <w:jc w:val="right"/>
            </w:pPr>
            <w:r w:rsidRPr="003A5A14">
              <w:t>-0.1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CD03C8A" w14:textId="77777777" w:rsidR="003A5A14" w:rsidRPr="003A5A14" w:rsidRDefault="003A5A14" w:rsidP="00645AC1">
            <w:pPr>
              <w:pStyle w:val="TableText"/>
              <w:spacing w:before="0" w:after="0"/>
              <w:jc w:val="right"/>
            </w:pPr>
            <w:r w:rsidRPr="003A5A14">
              <w:t>2.3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BAF6401" w14:textId="77777777" w:rsidR="003A5A14" w:rsidRPr="003A5A14" w:rsidRDefault="003A5A14" w:rsidP="00645AC1">
            <w:pPr>
              <w:pStyle w:val="TableText"/>
              <w:spacing w:before="0" w:after="0"/>
              <w:jc w:val="center"/>
            </w:pPr>
          </w:p>
        </w:tc>
      </w:tr>
      <w:tr w:rsidR="003A5A14" w:rsidRPr="003A5A14" w14:paraId="6E8943B3"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C80DCBF"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A16539"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1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8B533BE" w14:textId="77777777" w:rsidR="003A5A14" w:rsidRPr="003A5A14" w:rsidRDefault="003A5A14" w:rsidP="00645AC1">
            <w:pPr>
              <w:pStyle w:val="TableText"/>
              <w:spacing w:before="0" w:after="0"/>
              <w:jc w:val="right"/>
            </w:pPr>
            <w:r w:rsidRPr="003A5A14">
              <w:t>0.2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A8ED96A" w14:textId="77777777" w:rsidR="003A5A14" w:rsidRPr="003A5A14" w:rsidRDefault="003A5A14" w:rsidP="00645AC1">
            <w:pPr>
              <w:pStyle w:val="TableText"/>
              <w:spacing w:before="0" w:after="0"/>
              <w:jc w:val="right"/>
            </w:pPr>
            <w:r w:rsidRPr="003A5A14">
              <w:t>-1.1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53785BC" w14:textId="77777777" w:rsidR="003A5A14" w:rsidRPr="003A5A14" w:rsidRDefault="003A5A14" w:rsidP="00645AC1">
            <w:pPr>
              <w:pStyle w:val="TableText"/>
              <w:spacing w:before="0" w:after="0"/>
              <w:jc w:val="right"/>
            </w:pPr>
            <w:r w:rsidRPr="003A5A14">
              <w:t>1.6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E12490E" w14:textId="77777777" w:rsidR="003A5A14" w:rsidRPr="003A5A14" w:rsidRDefault="003A5A14" w:rsidP="00645AC1">
            <w:pPr>
              <w:pStyle w:val="TableText"/>
              <w:spacing w:before="0" w:after="0"/>
              <w:jc w:val="center"/>
            </w:pPr>
          </w:p>
        </w:tc>
      </w:tr>
      <w:tr w:rsidR="003A5A14" w:rsidRPr="003A5A14" w14:paraId="7A3B3F8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A6A613C"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213DC5"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1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C4B9BE3" w14:textId="77777777" w:rsidR="003A5A14" w:rsidRPr="003A5A14" w:rsidRDefault="003A5A14" w:rsidP="00645AC1">
            <w:pPr>
              <w:pStyle w:val="TableText"/>
              <w:spacing w:before="0" w:after="0"/>
              <w:jc w:val="right"/>
            </w:pPr>
            <w:r w:rsidRPr="003A5A14">
              <w:t>0.2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BA82DD4" w14:textId="77777777" w:rsidR="003A5A14" w:rsidRPr="003A5A14" w:rsidRDefault="003A5A14" w:rsidP="00645AC1">
            <w:pPr>
              <w:pStyle w:val="TableText"/>
              <w:spacing w:before="0" w:after="0"/>
              <w:jc w:val="right"/>
            </w:pPr>
            <w:r w:rsidRPr="003A5A14">
              <w:t>-1.0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DF2FA1A" w14:textId="77777777" w:rsidR="003A5A14" w:rsidRPr="003A5A14" w:rsidRDefault="003A5A14" w:rsidP="00645AC1">
            <w:pPr>
              <w:pStyle w:val="TableText"/>
              <w:spacing w:before="0" w:after="0"/>
              <w:jc w:val="right"/>
            </w:pPr>
            <w:r w:rsidRPr="003A5A14">
              <w:t>1.8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719A5A" w14:textId="77777777" w:rsidR="003A5A14" w:rsidRPr="003A5A14" w:rsidRDefault="003A5A14" w:rsidP="00645AC1">
            <w:pPr>
              <w:pStyle w:val="TableText"/>
              <w:spacing w:before="0" w:after="0"/>
              <w:jc w:val="center"/>
            </w:pPr>
          </w:p>
        </w:tc>
      </w:tr>
      <w:tr w:rsidR="003A5A14" w:rsidRPr="003A5A14" w14:paraId="2BC5C34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D2302B6"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2BD5B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1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3B1850C" w14:textId="77777777" w:rsidR="003A5A14" w:rsidRPr="003A5A14" w:rsidRDefault="003A5A14" w:rsidP="00645AC1">
            <w:pPr>
              <w:pStyle w:val="TableText"/>
              <w:spacing w:before="0" w:after="0"/>
              <w:jc w:val="right"/>
            </w:pPr>
            <w:r w:rsidRPr="003A5A14">
              <w:t>-1.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C49FB78" w14:textId="77777777" w:rsidR="003A5A14" w:rsidRPr="003A5A14" w:rsidRDefault="003A5A14" w:rsidP="00645AC1">
            <w:pPr>
              <w:pStyle w:val="TableText"/>
              <w:spacing w:before="0" w:after="0"/>
              <w:jc w:val="right"/>
            </w:pPr>
            <w:r w:rsidRPr="003A5A14">
              <w:t>-3.2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D4109D3" w14:textId="77777777" w:rsidR="003A5A14" w:rsidRPr="003A5A14" w:rsidRDefault="003A5A14" w:rsidP="00645AC1">
            <w:pPr>
              <w:pStyle w:val="TableText"/>
              <w:spacing w:before="0" w:after="0"/>
              <w:jc w:val="right"/>
            </w:pPr>
            <w:r w:rsidRPr="003A5A14">
              <w:t>1.04</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22DEAF" w14:textId="77777777" w:rsidR="003A5A14" w:rsidRPr="003A5A14" w:rsidRDefault="003A5A14" w:rsidP="00645AC1">
            <w:pPr>
              <w:pStyle w:val="TableText"/>
              <w:spacing w:before="0" w:after="0"/>
              <w:jc w:val="center"/>
            </w:pPr>
          </w:p>
        </w:tc>
      </w:tr>
      <w:tr w:rsidR="003A5A14" w:rsidRPr="003A5A14" w14:paraId="25964D67"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25AFCAA"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79C057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Lower_Murray:201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78960F2" w14:textId="77777777" w:rsidR="003A5A14" w:rsidRPr="003A5A14" w:rsidRDefault="003A5A14" w:rsidP="00645AC1">
            <w:pPr>
              <w:pStyle w:val="TableText"/>
              <w:spacing w:before="0" w:after="0"/>
              <w:jc w:val="right"/>
            </w:pPr>
            <w:r w:rsidRPr="003A5A14">
              <w:t>-0.5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C58F3C9" w14:textId="77777777" w:rsidR="003A5A14" w:rsidRPr="003A5A14" w:rsidRDefault="003A5A14" w:rsidP="00645AC1">
            <w:pPr>
              <w:pStyle w:val="TableText"/>
              <w:spacing w:before="0" w:after="0"/>
              <w:jc w:val="right"/>
            </w:pPr>
            <w:r w:rsidRPr="003A5A14">
              <w:t>-2.7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B8D57FC" w14:textId="77777777" w:rsidR="003A5A14" w:rsidRPr="003A5A14" w:rsidRDefault="003A5A14" w:rsidP="00645AC1">
            <w:pPr>
              <w:pStyle w:val="TableText"/>
              <w:spacing w:before="0" w:after="0"/>
              <w:jc w:val="right"/>
            </w:pPr>
            <w:r w:rsidRPr="003A5A14">
              <w:t>1.6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7542F3" w14:textId="77777777" w:rsidR="003A5A14" w:rsidRPr="003A5A14" w:rsidRDefault="003A5A14" w:rsidP="00645AC1">
            <w:pPr>
              <w:pStyle w:val="TableText"/>
              <w:spacing w:before="0" w:after="0"/>
              <w:jc w:val="center"/>
            </w:pPr>
          </w:p>
        </w:tc>
      </w:tr>
      <w:tr w:rsidR="003A5A14" w:rsidRPr="003A5A14" w14:paraId="7A66440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325DA20"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E2DCB8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9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DE6B677" w14:textId="77777777" w:rsidR="003A5A14" w:rsidRPr="003A5A14" w:rsidRDefault="003A5A14" w:rsidP="00645AC1">
            <w:pPr>
              <w:pStyle w:val="TableText"/>
              <w:spacing w:before="0" w:after="0"/>
              <w:jc w:val="right"/>
            </w:pPr>
            <w:r w:rsidRPr="003A5A14">
              <w:t>-0.0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6F2CFB2" w14:textId="77777777" w:rsidR="003A5A14" w:rsidRPr="003A5A14" w:rsidRDefault="003A5A14" w:rsidP="00645AC1">
            <w:pPr>
              <w:pStyle w:val="TableText"/>
              <w:spacing w:before="0" w:after="0"/>
              <w:jc w:val="right"/>
            </w:pPr>
            <w:r w:rsidRPr="003A5A14">
              <w:t>-2.2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C1698B0" w14:textId="77777777" w:rsidR="003A5A14" w:rsidRPr="003A5A14" w:rsidRDefault="003A5A14" w:rsidP="00645AC1">
            <w:pPr>
              <w:pStyle w:val="TableText"/>
              <w:spacing w:before="0" w:after="0"/>
              <w:jc w:val="right"/>
            </w:pPr>
            <w:r w:rsidRPr="003A5A14">
              <w:t>2.2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9EC542D" w14:textId="77777777" w:rsidR="003A5A14" w:rsidRPr="003A5A14" w:rsidRDefault="003A5A14" w:rsidP="00645AC1">
            <w:pPr>
              <w:pStyle w:val="TableText"/>
              <w:spacing w:before="0" w:after="0"/>
              <w:jc w:val="center"/>
            </w:pPr>
          </w:p>
        </w:tc>
      </w:tr>
      <w:tr w:rsidR="003A5A14" w:rsidRPr="003A5A14" w14:paraId="7DBB91B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4F70C56"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4A13E2C"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9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8DAEC6E" w14:textId="77777777" w:rsidR="003A5A14" w:rsidRPr="003A5A14" w:rsidRDefault="003A5A14" w:rsidP="00645AC1">
            <w:pPr>
              <w:pStyle w:val="TableText"/>
              <w:spacing w:before="0" w:after="0"/>
              <w:jc w:val="right"/>
            </w:pPr>
            <w:r w:rsidRPr="003A5A14">
              <w:t>-0.1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1AD3EFC" w14:textId="77777777" w:rsidR="003A5A14" w:rsidRPr="003A5A14" w:rsidRDefault="003A5A14" w:rsidP="00645AC1">
            <w:pPr>
              <w:pStyle w:val="TableText"/>
              <w:spacing w:before="0" w:after="0"/>
              <w:jc w:val="right"/>
            </w:pPr>
            <w:r w:rsidRPr="003A5A14">
              <w:t>-2.4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E56094F" w14:textId="77777777" w:rsidR="003A5A14" w:rsidRPr="003A5A14" w:rsidRDefault="003A5A14" w:rsidP="00645AC1">
            <w:pPr>
              <w:pStyle w:val="TableText"/>
              <w:spacing w:before="0" w:after="0"/>
              <w:jc w:val="right"/>
            </w:pPr>
            <w:r w:rsidRPr="003A5A14">
              <w:t>2.0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B00BA4" w14:textId="77777777" w:rsidR="003A5A14" w:rsidRPr="003A5A14" w:rsidRDefault="003A5A14" w:rsidP="00645AC1">
            <w:pPr>
              <w:pStyle w:val="TableText"/>
              <w:spacing w:before="0" w:after="0"/>
              <w:jc w:val="center"/>
            </w:pPr>
          </w:p>
        </w:tc>
      </w:tr>
      <w:tr w:rsidR="003A5A14" w:rsidRPr="003A5A14" w14:paraId="78BF005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CD98961"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78406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9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04C8EE8" w14:textId="77777777" w:rsidR="003A5A14" w:rsidRPr="003A5A14" w:rsidRDefault="003A5A14" w:rsidP="00645AC1">
            <w:pPr>
              <w:pStyle w:val="TableText"/>
              <w:spacing w:before="0" w:after="0"/>
              <w:jc w:val="right"/>
            </w:pPr>
            <w:r w:rsidRPr="003A5A14">
              <w:t>-0.1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413371F" w14:textId="77777777" w:rsidR="003A5A14" w:rsidRPr="003A5A14" w:rsidRDefault="003A5A14" w:rsidP="00645AC1">
            <w:pPr>
              <w:pStyle w:val="TableText"/>
              <w:spacing w:before="0" w:after="0"/>
              <w:jc w:val="right"/>
            </w:pPr>
            <w:r w:rsidRPr="003A5A14">
              <w:t>-2.4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03655C4" w14:textId="77777777" w:rsidR="003A5A14" w:rsidRPr="003A5A14" w:rsidRDefault="003A5A14" w:rsidP="00645AC1">
            <w:pPr>
              <w:pStyle w:val="TableText"/>
              <w:spacing w:before="0" w:after="0"/>
              <w:jc w:val="right"/>
            </w:pPr>
            <w:r w:rsidRPr="003A5A14">
              <w:t>1.9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84E7D8" w14:textId="77777777" w:rsidR="003A5A14" w:rsidRPr="003A5A14" w:rsidRDefault="003A5A14" w:rsidP="00645AC1">
            <w:pPr>
              <w:pStyle w:val="TableText"/>
              <w:spacing w:before="0" w:after="0"/>
              <w:jc w:val="center"/>
            </w:pPr>
          </w:p>
        </w:tc>
      </w:tr>
      <w:tr w:rsidR="003A5A14" w:rsidRPr="003A5A14" w14:paraId="6EEDB05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9766E09"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68355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9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BD273E9" w14:textId="77777777" w:rsidR="003A5A14" w:rsidRPr="003A5A14" w:rsidRDefault="003A5A14" w:rsidP="00645AC1">
            <w:pPr>
              <w:pStyle w:val="TableText"/>
              <w:spacing w:before="0" w:after="0"/>
              <w:jc w:val="right"/>
            </w:pPr>
            <w:r w:rsidRPr="003A5A14">
              <w:t>-0.1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3B5ABC8" w14:textId="77777777" w:rsidR="003A5A14" w:rsidRPr="003A5A14" w:rsidRDefault="003A5A14" w:rsidP="00645AC1">
            <w:pPr>
              <w:pStyle w:val="TableText"/>
              <w:spacing w:before="0" w:after="0"/>
              <w:jc w:val="right"/>
            </w:pPr>
            <w:r w:rsidRPr="003A5A14">
              <w:t>-2.3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B8BCE20" w14:textId="77777777" w:rsidR="003A5A14" w:rsidRPr="003A5A14" w:rsidRDefault="003A5A14" w:rsidP="00645AC1">
            <w:pPr>
              <w:pStyle w:val="TableText"/>
              <w:spacing w:before="0" w:after="0"/>
              <w:jc w:val="right"/>
            </w:pPr>
            <w:r w:rsidRPr="003A5A14">
              <w:t>1.8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D6FA3D9" w14:textId="77777777" w:rsidR="003A5A14" w:rsidRPr="003A5A14" w:rsidRDefault="003A5A14" w:rsidP="00645AC1">
            <w:pPr>
              <w:pStyle w:val="TableText"/>
              <w:spacing w:before="0" w:after="0"/>
              <w:jc w:val="center"/>
            </w:pPr>
          </w:p>
        </w:tc>
      </w:tr>
      <w:tr w:rsidR="003A5A14" w:rsidRPr="003A5A14" w14:paraId="2BDF02B4"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7212DF1"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EEC59E9"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9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C41ED94" w14:textId="77777777" w:rsidR="003A5A14" w:rsidRPr="003A5A14" w:rsidRDefault="003A5A14" w:rsidP="00645AC1">
            <w:pPr>
              <w:pStyle w:val="TableText"/>
              <w:spacing w:before="0" w:after="0"/>
              <w:jc w:val="right"/>
            </w:pPr>
            <w:r w:rsidRPr="003A5A14">
              <w:t>-0.2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8440781" w14:textId="77777777" w:rsidR="003A5A14" w:rsidRPr="003A5A14" w:rsidRDefault="003A5A14" w:rsidP="00645AC1">
            <w:pPr>
              <w:pStyle w:val="TableText"/>
              <w:spacing w:before="0" w:after="0"/>
              <w:jc w:val="right"/>
            </w:pPr>
            <w:r w:rsidRPr="003A5A14">
              <w:t>-2.3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4E0B74E" w14:textId="77777777" w:rsidR="003A5A14" w:rsidRPr="003A5A14" w:rsidRDefault="003A5A14" w:rsidP="00645AC1">
            <w:pPr>
              <w:pStyle w:val="TableText"/>
              <w:spacing w:before="0" w:after="0"/>
              <w:jc w:val="right"/>
            </w:pPr>
            <w:r w:rsidRPr="003A5A14">
              <w:t>1.8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BE50433" w14:textId="77777777" w:rsidR="003A5A14" w:rsidRPr="003A5A14" w:rsidRDefault="003A5A14" w:rsidP="00645AC1">
            <w:pPr>
              <w:pStyle w:val="TableText"/>
              <w:spacing w:before="0" w:after="0"/>
              <w:jc w:val="center"/>
            </w:pPr>
          </w:p>
        </w:tc>
      </w:tr>
      <w:tr w:rsidR="003A5A14" w:rsidRPr="003A5A14" w14:paraId="12CEC014"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2E86AD7"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957B3A3"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9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4936609" w14:textId="77777777" w:rsidR="003A5A14" w:rsidRPr="003A5A14" w:rsidRDefault="003A5A14" w:rsidP="00645AC1">
            <w:pPr>
              <w:pStyle w:val="TableText"/>
              <w:spacing w:before="0" w:after="0"/>
              <w:jc w:val="right"/>
            </w:pPr>
            <w:r w:rsidRPr="003A5A14">
              <w:t>-0.2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5BE175F" w14:textId="77777777" w:rsidR="003A5A14" w:rsidRPr="003A5A14" w:rsidRDefault="003A5A14" w:rsidP="00645AC1">
            <w:pPr>
              <w:pStyle w:val="TableText"/>
              <w:spacing w:before="0" w:after="0"/>
              <w:jc w:val="right"/>
            </w:pPr>
            <w:r w:rsidRPr="003A5A14">
              <w:t>-2.4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89388E2" w14:textId="77777777" w:rsidR="003A5A14" w:rsidRPr="003A5A14" w:rsidRDefault="003A5A14" w:rsidP="00645AC1">
            <w:pPr>
              <w:pStyle w:val="TableText"/>
              <w:spacing w:before="0" w:after="0"/>
              <w:jc w:val="right"/>
            </w:pPr>
            <w:r w:rsidRPr="003A5A14">
              <w:t>1.74</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EF6F2D5" w14:textId="77777777" w:rsidR="003A5A14" w:rsidRPr="003A5A14" w:rsidRDefault="003A5A14" w:rsidP="00645AC1">
            <w:pPr>
              <w:pStyle w:val="TableText"/>
              <w:spacing w:before="0" w:after="0"/>
              <w:jc w:val="center"/>
            </w:pPr>
          </w:p>
        </w:tc>
      </w:tr>
      <w:tr w:rsidR="003A5A14" w:rsidRPr="003A5A14" w14:paraId="489D120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023893D"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54E55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9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9EE2D84" w14:textId="77777777" w:rsidR="003A5A14" w:rsidRPr="003A5A14" w:rsidRDefault="003A5A14" w:rsidP="00645AC1">
            <w:pPr>
              <w:pStyle w:val="TableText"/>
              <w:spacing w:before="0" w:after="0"/>
              <w:jc w:val="right"/>
            </w:pPr>
            <w:r w:rsidRPr="003A5A14">
              <w:t>0.5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154F9AC" w14:textId="77777777" w:rsidR="003A5A14" w:rsidRPr="003A5A14" w:rsidRDefault="003A5A14" w:rsidP="00645AC1">
            <w:pPr>
              <w:pStyle w:val="TableText"/>
              <w:spacing w:before="0" w:after="0"/>
              <w:jc w:val="right"/>
            </w:pPr>
            <w:r w:rsidRPr="003A5A14">
              <w:t>-1.3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3FAF15C" w14:textId="77777777" w:rsidR="003A5A14" w:rsidRPr="003A5A14" w:rsidRDefault="003A5A14" w:rsidP="00645AC1">
            <w:pPr>
              <w:pStyle w:val="TableText"/>
              <w:spacing w:before="0" w:after="0"/>
              <w:jc w:val="right"/>
            </w:pPr>
            <w:r w:rsidRPr="003A5A14">
              <w:t>2.3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D0A20E7" w14:textId="77777777" w:rsidR="003A5A14" w:rsidRPr="003A5A14" w:rsidRDefault="003A5A14" w:rsidP="00645AC1">
            <w:pPr>
              <w:pStyle w:val="TableText"/>
              <w:spacing w:before="0" w:after="0"/>
              <w:jc w:val="center"/>
            </w:pPr>
          </w:p>
        </w:tc>
      </w:tr>
      <w:tr w:rsidR="003A5A14" w:rsidRPr="003A5A14" w14:paraId="0319905D"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36B397E"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897FD3"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9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CF98E74" w14:textId="77777777" w:rsidR="003A5A14" w:rsidRPr="003A5A14" w:rsidRDefault="003A5A14" w:rsidP="00645AC1">
            <w:pPr>
              <w:pStyle w:val="TableText"/>
              <w:spacing w:before="0" w:after="0"/>
              <w:jc w:val="right"/>
            </w:pPr>
            <w:r w:rsidRPr="003A5A14">
              <w:t>-0.3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CDAD8F3" w14:textId="77777777" w:rsidR="003A5A14" w:rsidRPr="003A5A14" w:rsidRDefault="003A5A14" w:rsidP="00645AC1">
            <w:pPr>
              <w:pStyle w:val="TableText"/>
              <w:spacing w:before="0" w:after="0"/>
              <w:jc w:val="right"/>
            </w:pPr>
            <w:r w:rsidRPr="003A5A14">
              <w:t>-2.4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2C1AFD4" w14:textId="77777777" w:rsidR="003A5A14" w:rsidRPr="003A5A14" w:rsidRDefault="003A5A14" w:rsidP="00645AC1">
            <w:pPr>
              <w:pStyle w:val="TableText"/>
              <w:spacing w:before="0" w:after="0"/>
              <w:jc w:val="right"/>
            </w:pPr>
            <w:r w:rsidRPr="003A5A14">
              <w:t>1.4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B8331C8" w14:textId="77777777" w:rsidR="003A5A14" w:rsidRPr="003A5A14" w:rsidRDefault="003A5A14" w:rsidP="00645AC1">
            <w:pPr>
              <w:pStyle w:val="TableText"/>
              <w:spacing w:before="0" w:after="0"/>
              <w:jc w:val="center"/>
            </w:pPr>
          </w:p>
        </w:tc>
      </w:tr>
      <w:tr w:rsidR="003A5A14" w:rsidRPr="003A5A14" w14:paraId="66A49F1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6E4FCAE"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BE5F1E"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199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753CA2A" w14:textId="77777777" w:rsidR="003A5A14" w:rsidRPr="003A5A14" w:rsidRDefault="003A5A14" w:rsidP="00645AC1">
            <w:pPr>
              <w:pStyle w:val="TableText"/>
              <w:spacing w:before="0" w:after="0"/>
              <w:jc w:val="right"/>
            </w:pPr>
            <w:r w:rsidRPr="003A5A14">
              <w:t>0.3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47FA1B2" w14:textId="77777777" w:rsidR="003A5A14" w:rsidRPr="003A5A14" w:rsidRDefault="003A5A14" w:rsidP="00645AC1">
            <w:pPr>
              <w:pStyle w:val="TableText"/>
              <w:spacing w:before="0" w:after="0"/>
              <w:jc w:val="right"/>
            </w:pPr>
            <w:r w:rsidRPr="003A5A14">
              <w:t>-1.5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F6B0DD7" w14:textId="77777777" w:rsidR="003A5A14" w:rsidRPr="003A5A14" w:rsidRDefault="003A5A14" w:rsidP="00645AC1">
            <w:pPr>
              <w:pStyle w:val="TableText"/>
              <w:spacing w:before="0" w:after="0"/>
              <w:jc w:val="right"/>
            </w:pPr>
            <w:r w:rsidRPr="003A5A14">
              <w:t>2.09</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8FEEBAF" w14:textId="77777777" w:rsidR="003A5A14" w:rsidRPr="003A5A14" w:rsidRDefault="003A5A14" w:rsidP="00645AC1">
            <w:pPr>
              <w:pStyle w:val="TableText"/>
              <w:spacing w:before="0" w:after="0"/>
              <w:jc w:val="center"/>
            </w:pPr>
          </w:p>
        </w:tc>
      </w:tr>
      <w:tr w:rsidR="003A5A14" w:rsidRPr="003A5A14" w14:paraId="3BDC8B7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0720ACF"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156A69"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0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AA0155C" w14:textId="77777777" w:rsidR="003A5A14" w:rsidRPr="003A5A14" w:rsidRDefault="003A5A14" w:rsidP="00645AC1">
            <w:pPr>
              <w:pStyle w:val="TableText"/>
              <w:spacing w:before="0" w:after="0"/>
              <w:jc w:val="right"/>
            </w:pPr>
            <w:r w:rsidRPr="003A5A14">
              <w:t>0.2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A60603F" w14:textId="77777777" w:rsidR="003A5A14" w:rsidRPr="003A5A14" w:rsidRDefault="003A5A14" w:rsidP="00645AC1">
            <w:pPr>
              <w:pStyle w:val="TableText"/>
              <w:spacing w:before="0" w:after="0"/>
              <w:jc w:val="right"/>
            </w:pPr>
            <w:r w:rsidRPr="003A5A14">
              <w:t>-1.53</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E592FD3" w14:textId="77777777" w:rsidR="003A5A14" w:rsidRPr="003A5A14" w:rsidRDefault="003A5A14" w:rsidP="00645AC1">
            <w:pPr>
              <w:pStyle w:val="TableText"/>
              <w:spacing w:before="0" w:after="0"/>
              <w:jc w:val="right"/>
            </w:pPr>
            <w:r w:rsidRPr="003A5A14">
              <w:t>1.9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E8C6A74" w14:textId="77777777" w:rsidR="003A5A14" w:rsidRPr="003A5A14" w:rsidRDefault="003A5A14" w:rsidP="00645AC1">
            <w:pPr>
              <w:pStyle w:val="TableText"/>
              <w:spacing w:before="0" w:after="0"/>
              <w:jc w:val="center"/>
            </w:pPr>
          </w:p>
        </w:tc>
      </w:tr>
      <w:tr w:rsidR="003A5A14" w:rsidRPr="003A5A14" w14:paraId="20D8038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E4A3BA5"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DEE0D7"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0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1645EEA" w14:textId="77777777" w:rsidR="003A5A14" w:rsidRPr="003A5A14" w:rsidRDefault="003A5A14" w:rsidP="00645AC1">
            <w:pPr>
              <w:pStyle w:val="TableText"/>
              <w:spacing w:before="0" w:after="0"/>
              <w:jc w:val="right"/>
            </w:pPr>
            <w:r w:rsidRPr="003A5A14">
              <w:t>0.1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29A0370" w14:textId="77777777" w:rsidR="003A5A14" w:rsidRPr="003A5A14" w:rsidRDefault="003A5A14" w:rsidP="00645AC1">
            <w:pPr>
              <w:pStyle w:val="TableText"/>
              <w:spacing w:before="0" w:after="0"/>
              <w:jc w:val="right"/>
            </w:pPr>
            <w:r w:rsidRPr="003A5A14">
              <w:t>-1.5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9829DA8" w14:textId="77777777" w:rsidR="003A5A14" w:rsidRPr="003A5A14" w:rsidRDefault="003A5A14" w:rsidP="00645AC1">
            <w:pPr>
              <w:pStyle w:val="TableText"/>
              <w:spacing w:before="0" w:after="0"/>
              <w:jc w:val="right"/>
            </w:pPr>
            <w:r w:rsidRPr="003A5A14">
              <w:t>1.8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2E6F1D2" w14:textId="77777777" w:rsidR="003A5A14" w:rsidRPr="003A5A14" w:rsidRDefault="003A5A14" w:rsidP="00645AC1">
            <w:pPr>
              <w:pStyle w:val="TableText"/>
              <w:spacing w:before="0" w:after="0"/>
              <w:jc w:val="center"/>
            </w:pPr>
          </w:p>
        </w:tc>
      </w:tr>
      <w:tr w:rsidR="003A5A14" w:rsidRPr="003A5A14" w14:paraId="3A2489F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75D0184"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100BAE"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0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09CED3F" w14:textId="77777777" w:rsidR="003A5A14" w:rsidRPr="003A5A14" w:rsidRDefault="003A5A14" w:rsidP="00645AC1">
            <w:pPr>
              <w:pStyle w:val="TableText"/>
              <w:spacing w:before="0" w:after="0"/>
              <w:jc w:val="right"/>
            </w:pPr>
            <w:r w:rsidRPr="003A5A14">
              <w:t>0.0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F467E53" w14:textId="77777777" w:rsidR="003A5A14" w:rsidRPr="003A5A14" w:rsidRDefault="003A5A14" w:rsidP="00645AC1">
            <w:pPr>
              <w:pStyle w:val="TableText"/>
              <w:spacing w:before="0" w:after="0"/>
              <w:jc w:val="right"/>
            </w:pPr>
            <w:r w:rsidRPr="003A5A14">
              <w:t>-1.6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E691A7B" w14:textId="77777777" w:rsidR="003A5A14" w:rsidRPr="003A5A14" w:rsidRDefault="003A5A14" w:rsidP="00645AC1">
            <w:pPr>
              <w:pStyle w:val="TableText"/>
              <w:spacing w:before="0" w:after="0"/>
              <w:jc w:val="right"/>
            </w:pPr>
            <w:r w:rsidRPr="003A5A14">
              <w:t>1.6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29C2D8" w14:textId="77777777" w:rsidR="003A5A14" w:rsidRPr="003A5A14" w:rsidRDefault="003A5A14" w:rsidP="00645AC1">
            <w:pPr>
              <w:pStyle w:val="TableText"/>
              <w:spacing w:before="0" w:after="0"/>
              <w:jc w:val="center"/>
            </w:pPr>
          </w:p>
        </w:tc>
      </w:tr>
      <w:tr w:rsidR="003A5A14" w:rsidRPr="003A5A14" w14:paraId="60347882"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83F6230"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2A6AE44"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0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F7856F2" w14:textId="77777777" w:rsidR="003A5A14" w:rsidRPr="003A5A14" w:rsidRDefault="003A5A14" w:rsidP="00645AC1">
            <w:pPr>
              <w:pStyle w:val="TableText"/>
              <w:spacing w:before="0" w:after="0"/>
              <w:jc w:val="right"/>
            </w:pPr>
            <w:r w:rsidRPr="003A5A14">
              <w:t>-0.1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6AC5F80" w14:textId="77777777" w:rsidR="003A5A14" w:rsidRPr="003A5A14" w:rsidRDefault="003A5A14" w:rsidP="00645AC1">
            <w:pPr>
              <w:pStyle w:val="TableText"/>
              <w:spacing w:before="0" w:after="0"/>
              <w:jc w:val="right"/>
            </w:pPr>
            <w:r w:rsidRPr="003A5A14">
              <w:t>-1.8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DD88652" w14:textId="77777777" w:rsidR="003A5A14" w:rsidRPr="003A5A14" w:rsidRDefault="003A5A14" w:rsidP="00645AC1">
            <w:pPr>
              <w:pStyle w:val="TableText"/>
              <w:spacing w:before="0" w:after="0"/>
              <w:jc w:val="right"/>
            </w:pPr>
            <w:r w:rsidRPr="003A5A14">
              <w:t>1.5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A5C2F1" w14:textId="77777777" w:rsidR="003A5A14" w:rsidRPr="003A5A14" w:rsidRDefault="003A5A14" w:rsidP="00645AC1">
            <w:pPr>
              <w:pStyle w:val="TableText"/>
              <w:spacing w:before="0" w:after="0"/>
              <w:jc w:val="center"/>
            </w:pPr>
          </w:p>
        </w:tc>
      </w:tr>
      <w:tr w:rsidR="003A5A14" w:rsidRPr="003A5A14" w14:paraId="2F362500"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075B401"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E8755D2"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0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8F40964" w14:textId="77777777" w:rsidR="003A5A14" w:rsidRPr="003A5A14" w:rsidRDefault="003A5A14" w:rsidP="00645AC1">
            <w:pPr>
              <w:pStyle w:val="TableText"/>
              <w:spacing w:before="0" w:after="0"/>
              <w:jc w:val="right"/>
            </w:pPr>
            <w:r w:rsidRPr="003A5A14">
              <w:t>0.7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51932B2" w14:textId="77777777" w:rsidR="003A5A14" w:rsidRPr="003A5A14" w:rsidRDefault="003A5A14" w:rsidP="00645AC1">
            <w:pPr>
              <w:pStyle w:val="TableText"/>
              <w:spacing w:before="0" w:after="0"/>
              <w:jc w:val="right"/>
            </w:pPr>
            <w:r w:rsidRPr="003A5A14">
              <w:t>-0.5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2BAA9C2" w14:textId="77777777" w:rsidR="003A5A14" w:rsidRPr="003A5A14" w:rsidRDefault="003A5A14" w:rsidP="00645AC1">
            <w:pPr>
              <w:pStyle w:val="TableText"/>
              <w:spacing w:before="0" w:after="0"/>
              <w:jc w:val="right"/>
            </w:pPr>
            <w:r w:rsidRPr="003A5A14">
              <w:t>2.2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0F622C" w14:textId="77777777" w:rsidR="003A5A14" w:rsidRPr="003A5A14" w:rsidRDefault="003A5A14" w:rsidP="00645AC1">
            <w:pPr>
              <w:pStyle w:val="TableText"/>
              <w:spacing w:before="0" w:after="0"/>
              <w:jc w:val="center"/>
            </w:pPr>
          </w:p>
        </w:tc>
      </w:tr>
      <w:tr w:rsidR="003A5A14" w:rsidRPr="003A5A14" w14:paraId="2DFE3C5C"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BD977AC"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D0FCBD"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0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C7CD738" w14:textId="77777777" w:rsidR="003A5A14" w:rsidRPr="003A5A14" w:rsidRDefault="003A5A14" w:rsidP="00645AC1">
            <w:pPr>
              <w:pStyle w:val="TableText"/>
              <w:spacing w:before="0" w:after="0"/>
              <w:jc w:val="right"/>
            </w:pPr>
            <w:r w:rsidRPr="003A5A14">
              <w:t>-0.3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C596325" w14:textId="77777777" w:rsidR="003A5A14" w:rsidRPr="003A5A14" w:rsidRDefault="003A5A14" w:rsidP="00645AC1">
            <w:pPr>
              <w:pStyle w:val="TableText"/>
              <w:spacing w:before="0" w:after="0"/>
              <w:jc w:val="right"/>
            </w:pPr>
            <w:r w:rsidRPr="003A5A14">
              <w:t>-2.0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C3D808C" w14:textId="77777777" w:rsidR="003A5A14" w:rsidRPr="003A5A14" w:rsidRDefault="003A5A14" w:rsidP="00645AC1">
            <w:pPr>
              <w:pStyle w:val="TableText"/>
              <w:spacing w:before="0" w:after="0"/>
              <w:jc w:val="right"/>
            </w:pPr>
            <w:r w:rsidRPr="003A5A14">
              <w:t>1.3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794950" w14:textId="77777777" w:rsidR="003A5A14" w:rsidRPr="003A5A14" w:rsidRDefault="003A5A14" w:rsidP="00645AC1">
            <w:pPr>
              <w:pStyle w:val="TableText"/>
              <w:spacing w:before="0" w:after="0"/>
              <w:jc w:val="center"/>
            </w:pPr>
          </w:p>
        </w:tc>
      </w:tr>
      <w:tr w:rsidR="003A5A14" w:rsidRPr="003A5A14" w14:paraId="5AB7672F"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6F11C46"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D699C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0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5D51904" w14:textId="77777777" w:rsidR="003A5A14" w:rsidRPr="003A5A14" w:rsidRDefault="003A5A14" w:rsidP="00645AC1">
            <w:pPr>
              <w:pStyle w:val="TableText"/>
              <w:spacing w:before="0" w:after="0"/>
              <w:jc w:val="right"/>
            </w:pPr>
            <w:r w:rsidRPr="003A5A14">
              <w:t>-0.9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B2D861E" w14:textId="77777777" w:rsidR="003A5A14" w:rsidRPr="003A5A14" w:rsidRDefault="003A5A14" w:rsidP="00645AC1">
            <w:pPr>
              <w:pStyle w:val="TableText"/>
              <w:spacing w:before="0" w:after="0"/>
              <w:jc w:val="right"/>
            </w:pPr>
            <w:r w:rsidRPr="003A5A14">
              <w:t>-2.9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C7F1AAB" w14:textId="77777777" w:rsidR="003A5A14" w:rsidRPr="003A5A14" w:rsidRDefault="003A5A14" w:rsidP="00645AC1">
            <w:pPr>
              <w:pStyle w:val="TableText"/>
              <w:spacing w:before="0" w:after="0"/>
              <w:jc w:val="right"/>
            </w:pPr>
            <w:r w:rsidRPr="003A5A14">
              <w:t>0.8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2EEFEF" w14:textId="77777777" w:rsidR="003A5A14" w:rsidRPr="003A5A14" w:rsidRDefault="003A5A14" w:rsidP="00645AC1">
            <w:pPr>
              <w:pStyle w:val="TableText"/>
              <w:spacing w:before="0" w:after="0"/>
              <w:jc w:val="center"/>
            </w:pPr>
          </w:p>
        </w:tc>
      </w:tr>
      <w:tr w:rsidR="003A5A14" w:rsidRPr="003A5A14" w14:paraId="06B4F0F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0FEA226"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9F8318"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0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974E9CA" w14:textId="77777777" w:rsidR="003A5A14" w:rsidRPr="003A5A14" w:rsidRDefault="003A5A14" w:rsidP="00645AC1">
            <w:pPr>
              <w:pStyle w:val="TableText"/>
              <w:spacing w:before="0" w:after="0"/>
              <w:jc w:val="right"/>
            </w:pPr>
            <w:r w:rsidRPr="003A5A14">
              <w:t>0.2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539BB74" w14:textId="77777777" w:rsidR="003A5A14" w:rsidRPr="003A5A14" w:rsidRDefault="003A5A14" w:rsidP="00645AC1">
            <w:pPr>
              <w:pStyle w:val="TableText"/>
              <w:spacing w:before="0" w:after="0"/>
              <w:jc w:val="right"/>
            </w:pPr>
            <w:r w:rsidRPr="003A5A14">
              <w:t>-1.2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2D93F83" w14:textId="77777777" w:rsidR="003A5A14" w:rsidRPr="003A5A14" w:rsidRDefault="003A5A14" w:rsidP="00645AC1">
            <w:pPr>
              <w:pStyle w:val="TableText"/>
              <w:spacing w:before="0" w:after="0"/>
              <w:jc w:val="right"/>
            </w:pPr>
            <w:r w:rsidRPr="003A5A14">
              <w:t>1.6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3664D6D" w14:textId="77777777" w:rsidR="003A5A14" w:rsidRPr="003A5A14" w:rsidRDefault="003A5A14" w:rsidP="00645AC1">
            <w:pPr>
              <w:pStyle w:val="TableText"/>
              <w:spacing w:before="0" w:after="0"/>
              <w:jc w:val="center"/>
            </w:pPr>
          </w:p>
        </w:tc>
      </w:tr>
      <w:tr w:rsidR="003A5A14" w:rsidRPr="003A5A14" w14:paraId="327F707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0F1E5B8"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06AFBE"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08]</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A90D515" w14:textId="77777777" w:rsidR="003A5A14" w:rsidRPr="003A5A14" w:rsidRDefault="003A5A14" w:rsidP="00645AC1">
            <w:pPr>
              <w:pStyle w:val="TableText"/>
              <w:spacing w:before="0" w:after="0"/>
              <w:jc w:val="right"/>
            </w:pPr>
            <w:r w:rsidRPr="003A5A14">
              <w:t>-0.4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14B3DED" w14:textId="77777777" w:rsidR="003A5A14" w:rsidRPr="003A5A14" w:rsidRDefault="003A5A14" w:rsidP="00645AC1">
            <w:pPr>
              <w:pStyle w:val="TableText"/>
              <w:spacing w:before="0" w:after="0"/>
              <w:jc w:val="right"/>
            </w:pPr>
            <w:r w:rsidRPr="003A5A14">
              <w:t>-1.9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E9388E2" w14:textId="77777777" w:rsidR="003A5A14" w:rsidRPr="003A5A14" w:rsidRDefault="003A5A14" w:rsidP="00645AC1">
            <w:pPr>
              <w:pStyle w:val="TableText"/>
              <w:spacing w:before="0" w:after="0"/>
              <w:jc w:val="right"/>
            </w:pPr>
            <w:r w:rsidRPr="003A5A14">
              <w:t>1.1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CF7337E" w14:textId="77777777" w:rsidR="003A5A14" w:rsidRPr="003A5A14" w:rsidRDefault="003A5A14" w:rsidP="00645AC1">
            <w:pPr>
              <w:pStyle w:val="TableText"/>
              <w:spacing w:before="0" w:after="0"/>
              <w:jc w:val="center"/>
            </w:pPr>
          </w:p>
        </w:tc>
      </w:tr>
      <w:tr w:rsidR="003A5A14" w:rsidRPr="003A5A14" w14:paraId="45022A5B"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468C819"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D156A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0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3F609E7" w14:textId="77777777" w:rsidR="003A5A14" w:rsidRPr="003A5A14" w:rsidRDefault="003A5A14" w:rsidP="00645AC1">
            <w:pPr>
              <w:pStyle w:val="TableText"/>
              <w:spacing w:before="0" w:after="0"/>
              <w:jc w:val="right"/>
            </w:pPr>
            <w:r w:rsidRPr="003A5A14">
              <w:t>0.5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0E6B676" w14:textId="77777777" w:rsidR="003A5A14" w:rsidRPr="003A5A14" w:rsidRDefault="003A5A14" w:rsidP="00645AC1">
            <w:pPr>
              <w:pStyle w:val="TableText"/>
              <w:spacing w:before="0" w:after="0"/>
              <w:jc w:val="right"/>
            </w:pPr>
            <w:r w:rsidRPr="003A5A14">
              <w:t>-0.69</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DF2BB03" w14:textId="77777777" w:rsidR="003A5A14" w:rsidRPr="003A5A14" w:rsidRDefault="003A5A14" w:rsidP="00645AC1">
            <w:pPr>
              <w:pStyle w:val="TableText"/>
              <w:spacing w:before="0" w:after="0"/>
              <w:jc w:val="right"/>
            </w:pPr>
            <w:r w:rsidRPr="003A5A14">
              <w:t>1.8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FD3C61" w14:textId="77777777" w:rsidR="003A5A14" w:rsidRPr="003A5A14" w:rsidRDefault="003A5A14" w:rsidP="00645AC1">
            <w:pPr>
              <w:pStyle w:val="TableText"/>
              <w:spacing w:before="0" w:after="0"/>
              <w:jc w:val="center"/>
            </w:pPr>
          </w:p>
        </w:tc>
      </w:tr>
      <w:tr w:rsidR="003A5A14" w:rsidRPr="003A5A14" w14:paraId="7FFDDF1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1E53878"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B40A5E"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10]</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FE8987" w14:textId="77777777" w:rsidR="003A5A14" w:rsidRPr="003A5A14" w:rsidRDefault="003A5A14" w:rsidP="00645AC1">
            <w:pPr>
              <w:pStyle w:val="TableText"/>
              <w:spacing w:before="0" w:after="0"/>
              <w:jc w:val="right"/>
            </w:pPr>
            <w:r w:rsidRPr="003A5A14">
              <w:t>0.8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9EEAE32" w14:textId="77777777" w:rsidR="003A5A14" w:rsidRPr="003A5A14" w:rsidRDefault="003A5A14" w:rsidP="00645AC1">
            <w:pPr>
              <w:pStyle w:val="TableText"/>
              <w:spacing w:before="0" w:after="0"/>
              <w:jc w:val="right"/>
            </w:pPr>
            <w:r w:rsidRPr="003A5A14">
              <w:t>-0.3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49DB02C" w14:textId="77777777" w:rsidR="003A5A14" w:rsidRPr="003A5A14" w:rsidRDefault="003A5A14" w:rsidP="00645AC1">
            <w:pPr>
              <w:pStyle w:val="TableText"/>
              <w:spacing w:before="0" w:after="0"/>
              <w:jc w:val="right"/>
            </w:pPr>
            <w:r w:rsidRPr="003A5A14">
              <w:t>2.13</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07C6A11" w14:textId="77777777" w:rsidR="003A5A14" w:rsidRPr="003A5A14" w:rsidRDefault="003A5A14" w:rsidP="00645AC1">
            <w:pPr>
              <w:pStyle w:val="TableText"/>
              <w:spacing w:before="0" w:after="0"/>
              <w:jc w:val="center"/>
            </w:pPr>
          </w:p>
        </w:tc>
      </w:tr>
      <w:tr w:rsidR="003A5A14" w:rsidRPr="003A5A14" w14:paraId="79397573"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4BB731A"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63B7B6C"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1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FAA2F3" w14:textId="77777777" w:rsidR="003A5A14" w:rsidRPr="003A5A14" w:rsidRDefault="003A5A14" w:rsidP="00645AC1">
            <w:pPr>
              <w:pStyle w:val="TableText"/>
              <w:spacing w:before="0" w:after="0"/>
              <w:jc w:val="right"/>
            </w:pPr>
            <w:r w:rsidRPr="003A5A14">
              <w:t>0.3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449E70B" w14:textId="77777777" w:rsidR="003A5A14" w:rsidRPr="003A5A14" w:rsidRDefault="003A5A14" w:rsidP="00645AC1">
            <w:pPr>
              <w:pStyle w:val="TableText"/>
              <w:spacing w:before="0" w:after="0"/>
              <w:jc w:val="right"/>
            </w:pPr>
            <w:r w:rsidRPr="003A5A14">
              <w:t>-0.86</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3175A2" w14:textId="77777777" w:rsidR="003A5A14" w:rsidRPr="003A5A14" w:rsidRDefault="003A5A14" w:rsidP="00645AC1">
            <w:pPr>
              <w:pStyle w:val="TableText"/>
              <w:spacing w:before="0" w:after="0"/>
              <w:jc w:val="right"/>
            </w:pPr>
            <w:r w:rsidRPr="003A5A14">
              <w:t>1.6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E7A69CB" w14:textId="77777777" w:rsidR="003A5A14" w:rsidRPr="003A5A14" w:rsidRDefault="003A5A14" w:rsidP="00645AC1">
            <w:pPr>
              <w:pStyle w:val="TableText"/>
              <w:spacing w:before="0" w:after="0"/>
              <w:jc w:val="center"/>
            </w:pPr>
          </w:p>
        </w:tc>
      </w:tr>
      <w:tr w:rsidR="003A5A14" w:rsidRPr="003A5A14" w14:paraId="1BCF6526"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4D86D3D"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DE3AA1C"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1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201ABB1" w14:textId="77777777" w:rsidR="003A5A14" w:rsidRPr="003A5A14" w:rsidRDefault="003A5A14" w:rsidP="00645AC1">
            <w:pPr>
              <w:pStyle w:val="TableText"/>
              <w:spacing w:before="0" w:after="0"/>
              <w:jc w:val="right"/>
            </w:pPr>
            <w:r w:rsidRPr="003A5A14">
              <w:t>0.6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52495FE" w14:textId="77777777" w:rsidR="003A5A14" w:rsidRPr="003A5A14" w:rsidRDefault="003A5A14" w:rsidP="00645AC1">
            <w:pPr>
              <w:pStyle w:val="TableText"/>
              <w:spacing w:before="0" w:after="0"/>
              <w:jc w:val="right"/>
            </w:pPr>
            <w:r w:rsidRPr="003A5A14">
              <w:t>-0.6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79B124F" w14:textId="77777777" w:rsidR="003A5A14" w:rsidRPr="003A5A14" w:rsidRDefault="003A5A14" w:rsidP="00645AC1">
            <w:pPr>
              <w:pStyle w:val="TableText"/>
              <w:spacing w:before="0" w:after="0"/>
              <w:jc w:val="right"/>
            </w:pPr>
            <w:r w:rsidRPr="003A5A14">
              <w:t>1.8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31A1CCC" w14:textId="77777777" w:rsidR="003A5A14" w:rsidRPr="003A5A14" w:rsidRDefault="003A5A14" w:rsidP="00645AC1">
            <w:pPr>
              <w:pStyle w:val="TableText"/>
              <w:spacing w:before="0" w:after="0"/>
              <w:jc w:val="center"/>
            </w:pPr>
          </w:p>
        </w:tc>
      </w:tr>
      <w:tr w:rsidR="003A5A14" w:rsidRPr="003A5A14" w14:paraId="02DCDE21"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DD1E6CC"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8901A5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1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B4E7928" w14:textId="77777777" w:rsidR="003A5A14" w:rsidRPr="003A5A14" w:rsidRDefault="003A5A14" w:rsidP="00645AC1">
            <w:pPr>
              <w:pStyle w:val="TableText"/>
              <w:spacing w:before="0" w:after="0"/>
              <w:jc w:val="right"/>
            </w:pPr>
            <w:r w:rsidRPr="003A5A14">
              <w:t>0.23</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C8AC462" w14:textId="77777777" w:rsidR="003A5A14" w:rsidRPr="003A5A14" w:rsidRDefault="003A5A14" w:rsidP="00645AC1">
            <w:pPr>
              <w:pStyle w:val="TableText"/>
              <w:spacing w:before="0" w:after="0"/>
              <w:jc w:val="right"/>
            </w:pPr>
            <w:r w:rsidRPr="003A5A14">
              <w:t>-1.10</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29C96B5" w14:textId="77777777" w:rsidR="003A5A14" w:rsidRPr="003A5A14" w:rsidRDefault="003A5A14" w:rsidP="00645AC1">
            <w:pPr>
              <w:pStyle w:val="TableText"/>
              <w:spacing w:before="0" w:after="0"/>
              <w:jc w:val="right"/>
            </w:pPr>
            <w:r w:rsidRPr="003A5A14">
              <w:t>1.7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4E4C96" w14:textId="77777777" w:rsidR="003A5A14" w:rsidRPr="003A5A14" w:rsidRDefault="003A5A14" w:rsidP="00645AC1">
            <w:pPr>
              <w:pStyle w:val="TableText"/>
              <w:spacing w:before="0" w:after="0"/>
              <w:jc w:val="center"/>
            </w:pPr>
          </w:p>
        </w:tc>
      </w:tr>
      <w:tr w:rsidR="003A5A14" w:rsidRPr="003A5A14" w14:paraId="031A27C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E507D2E"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DF4B10"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14]</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14FA0AB" w14:textId="77777777" w:rsidR="003A5A14" w:rsidRPr="003A5A14" w:rsidRDefault="003A5A14" w:rsidP="00645AC1">
            <w:pPr>
              <w:pStyle w:val="TableText"/>
              <w:spacing w:before="0" w:after="0"/>
              <w:jc w:val="right"/>
            </w:pPr>
            <w:r w:rsidRPr="003A5A14">
              <w:t>-0.72</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6D3A3B4" w14:textId="77777777" w:rsidR="003A5A14" w:rsidRPr="003A5A14" w:rsidRDefault="003A5A14" w:rsidP="00645AC1">
            <w:pPr>
              <w:pStyle w:val="TableText"/>
              <w:spacing w:before="0" w:after="0"/>
              <w:jc w:val="right"/>
            </w:pPr>
            <w:r w:rsidRPr="003A5A14">
              <w:t>-2.66</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03BF33B" w14:textId="77777777" w:rsidR="003A5A14" w:rsidRPr="003A5A14" w:rsidRDefault="003A5A14" w:rsidP="00645AC1">
            <w:pPr>
              <w:pStyle w:val="TableText"/>
              <w:spacing w:before="0" w:after="0"/>
              <w:jc w:val="right"/>
            </w:pPr>
            <w:r w:rsidRPr="003A5A14">
              <w:t>1.15</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EED2CF" w14:textId="77777777" w:rsidR="003A5A14" w:rsidRPr="003A5A14" w:rsidRDefault="003A5A14" w:rsidP="00645AC1">
            <w:pPr>
              <w:pStyle w:val="TableText"/>
              <w:spacing w:before="0" w:after="0"/>
              <w:jc w:val="center"/>
            </w:pPr>
          </w:p>
        </w:tc>
      </w:tr>
      <w:tr w:rsidR="003A5A14" w:rsidRPr="003A5A14" w14:paraId="230FFD6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3741F97"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8EC9C59"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1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83700E2" w14:textId="77777777" w:rsidR="003A5A14" w:rsidRPr="003A5A14" w:rsidRDefault="003A5A14" w:rsidP="00645AC1">
            <w:pPr>
              <w:pStyle w:val="TableText"/>
              <w:spacing w:before="0" w:after="0"/>
              <w:jc w:val="right"/>
            </w:pPr>
            <w:r w:rsidRPr="003A5A14">
              <w:t>-0.7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129D649" w14:textId="77777777" w:rsidR="003A5A14" w:rsidRPr="003A5A14" w:rsidRDefault="003A5A14" w:rsidP="00645AC1">
            <w:pPr>
              <w:pStyle w:val="TableText"/>
              <w:spacing w:before="0" w:after="0"/>
              <w:jc w:val="right"/>
            </w:pPr>
            <w:r w:rsidRPr="003A5A14">
              <w:t>-2.8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D0E95D8" w14:textId="77777777" w:rsidR="003A5A14" w:rsidRPr="003A5A14" w:rsidRDefault="003A5A14" w:rsidP="00645AC1">
            <w:pPr>
              <w:pStyle w:val="TableText"/>
              <w:spacing w:before="0" w:after="0"/>
              <w:jc w:val="right"/>
            </w:pPr>
            <w:r w:rsidRPr="003A5A14">
              <w:t>1.2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976BD1" w14:textId="77777777" w:rsidR="003A5A14" w:rsidRPr="003A5A14" w:rsidRDefault="003A5A14" w:rsidP="00645AC1">
            <w:pPr>
              <w:pStyle w:val="TableText"/>
              <w:spacing w:before="0" w:after="0"/>
              <w:jc w:val="center"/>
            </w:pPr>
          </w:p>
        </w:tc>
      </w:tr>
      <w:tr w:rsidR="003A5A14" w:rsidRPr="003A5A14" w14:paraId="0DC321A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4A61439"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62CD56" w14:textId="77777777" w:rsidR="003A5A14" w:rsidRPr="003A5A14" w:rsidRDefault="003A5A14" w:rsidP="00645AC1">
            <w:pPr>
              <w:pStyle w:val="TableText"/>
              <w:spacing w:before="0" w:after="0"/>
            </w:pPr>
            <w:r w:rsidRPr="003A5A14">
              <w:t xml:space="preserve">b[(Intercept) </w:t>
            </w:r>
            <w:proofErr w:type="gramStart"/>
            <w:r w:rsidRPr="003A5A14">
              <w:t>program:birthyear</w:t>
            </w:r>
            <w:proofErr w:type="gramEnd"/>
            <w:r w:rsidRPr="003A5A14">
              <w:t>:Murrumbidgee:2016]</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36C3509" w14:textId="77777777" w:rsidR="003A5A14" w:rsidRPr="003A5A14" w:rsidRDefault="003A5A14" w:rsidP="00645AC1">
            <w:pPr>
              <w:pStyle w:val="TableText"/>
              <w:spacing w:before="0" w:after="0"/>
              <w:jc w:val="right"/>
            </w:pPr>
            <w:r w:rsidRPr="003A5A14">
              <w:t>-0.45</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93B571C" w14:textId="77777777" w:rsidR="003A5A14" w:rsidRPr="003A5A14" w:rsidRDefault="003A5A14" w:rsidP="00645AC1">
            <w:pPr>
              <w:pStyle w:val="TableText"/>
              <w:spacing w:before="0" w:after="0"/>
              <w:jc w:val="right"/>
            </w:pPr>
            <w:r w:rsidRPr="003A5A14">
              <w:t>-2.65</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489B9E4" w14:textId="77777777" w:rsidR="003A5A14" w:rsidRPr="003A5A14" w:rsidRDefault="003A5A14" w:rsidP="00645AC1">
            <w:pPr>
              <w:pStyle w:val="TableText"/>
              <w:spacing w:before="0" w:after="0"/>
              <w:jc w:val="right"/>
            </w:pPr>
            <w:r w:rsidRPr="003A5A14">
              <w:t>1.71</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2AD4F2C" w14:textId="77777777" w:rsidR="003A5A14" w:rsidRPr="003A5A14" w:rsidRDefault="003A5A14" w:rsidP="00645AC1">
            <w:pPr>
              <w:pStyle w:val="TableText"/>
              <w:spacing w:before="0" w:after="0"/>
              <w:jc w:val="center"/>
            </w:pPr>
          </w:p>
        </w:tc>
      </w:tr>
      <w:tr w:rsidR="003A5A14" w:rsidRPr="003A5A14" w14:paraId="17F4419E"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71BDE23"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25A335" w14:textId="77777777" w:rsidR="003A5A14" w:rsidRPr="003A5A14" w:rsidRDefault="003A5A14" w:rsidP="00645AC1">
            <w:pPr>
              <w:pStyle w:val="TableText"/>
              <w:spacing w:before="0" w:after="0"/>
            </w:pPr>
            <w:proofErr w:type="spellStart"/>
            <w:r w:rsidRPr="003A5A14">
              <w:t>reciprocal_dispersion</w:t>
            </w:r>
            <w:proofErr w:type="spellEnd"/>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5F2EE77" w14:textId="77777777" w:rsidR="003A5A14" w:rsidRPr="003A5A14" w:rsidRDefault="003A5A14" w:rsidP="00645AC1">
            <w:pPr>
              <w:pStyle w:val="TableText"/>
              <w:spacing w:before="0" w:after="0"/>
              <w:jc w:val="right"/>
            </w:pPr>
            <w:r w:rsidRPr="003A5A14">
              <w:t>0.4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3B30647" w14:textId="77777777" w:rsidR="003A5A14" w:rsidRPr="003A5A14" w:rsidRDefault="003A5A14" w:rsidP="00645AC1">
            <w:pPr>
              <w:pStyle w:val="TableText"/>
              <w:spacing w:before="0" w:after="0"/>
              <w:jc w:val="right"/>
            </w:pPr>
            <w:r w:rsidRPr="003A5A14">
              <w:t>0.32</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6048A5E" w14:textId="77777777" w:rsidR="003A5A14" w:rsidRPr="003A5A14" w:rsidRDefault="003A5A14" w:rsidP="00645AC1">
            <w:pPr>
              <w:pStyle w:val="TableText"/>
              <w:spacing w:before="0" w:after="0"/>
              <w:jc w:val="right"/>
            </w:pPr>
            <w:r w:rsidRPr="003A5A14">
              <w:t>0.67</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3CF0F2" w14:textId="77777777" w:rsidR="003A5A14" w:rsidRPr="003A5A14" w:rsidRDefault="003A5A14" w:rsidP="00645AC1">
            <w:pPr>
              <w:pStyle w:val="TableText"/>
              <w:spacing w:before="0" w:after="0"/>
              <w:jc w:val="center"/>
            </w:pPr>
            <w:r w:rsidRPr="003A5A14">
              <w:t>*</w:t>
            </w:r>
          </w:p>
        </w:tc>
      </w:tr>
      <w:tr w:rsidR="003A5A14" w:rsidRPr="003A5A14" w14:paraId="037F5058"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17D1420"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79C786" w14:textId="77777777" w:rsidR="003A5A14" w:rsidRPr="003A5A14" w:rsidRDefault="003A5A14" w:rsidP="00645AC1">
            <w:pPr>
              <w:pStyle w:val="TableText"/>
              <w:spacing w:before="0" w:after="0"/>
            </w:pPr>
            <w:r w:rsidRPr="003A5A14">
              <w:t>Sigma[</w:t>
            </w:r>
            <w:proofErr w:type="spellStart"/>
            <w:proofErr w:type="gramStart"/>
            <w:r w:rsidRPr="003A5A14">
              <w:t>program:birthyear</w:t>
            </w:r>
            <w:proofErr w:type="spellEnd"/>
            <w:proofErr w:type="gramEnd"/>
            <w:r w:rsidRPr="003A5A14">
              <w:t>:(Intercept),(Intercept)]</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8E8267C" w14:textId="77777777" w:rsidR="003A5A14" w:rsidRPr="003A5A14" w:rsidRDefault="003A5A14" w:rsidP="00645AC1">
            <w:pPr>
              <w:pStyle w:val="TableText"/>
              <w:spacing w:before="0" w:after="0"/>
              <w:jc w:val="right"/>
            </w:pPr>
            <w:r w:rsidRPr="003A5A14">
              <w:t>1.31</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D19614C" w14:textId="77777777" w:rsidR="003A5A14" w:rsidRPr="003A5A14" w:rsidRDefault="003A5A14" w:rsidP="00645AC1">
            <w:pPr>
              <w:pStyle w:val="TableText"/>
              <w:spacing w:before="0" w:after="0"/>
              <w:jc w:val="right"/>
            </w:pPr>
            <w:r w:rsidRPr="003A5A14">
              <w:t>0.61</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1B6A35C" w14:textId="77777777" w:rsidR="003A5A14" w:rsidRPr="003A5A14" w:rsidRDefault="003A5A14" w:rsidP="00645AC1">
            <w:pPr>
              <w:pStyle w:val="TableText"/>
              <w:spacing w:before="0" w:after="0"/>
              <w:jc w:val="right"/>
            </w:pPr>
            <w:r w:rsidRPr="003A5A14">
              <w:t>2.32</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A5D8E9" w14:textId="77777777" w:rsidR="003A5A14" w:rsidRPr="003A5A14" w:rsidRDefault="003A5A14" w:rsidP="00645AC1">
            <w:pPr>
              <w:pStyle w:val="TableText"/>
              <w:spacing w:before="0" w:after="0"/>
              <w:jc w:val="center"/>
            </w:pPr>
            <w:r w:rsidRPr="003A5A14">
              <w:t>*</w:t>
            </w:r>
          </w:p>
        </w:tc>
      </w:tr>
      <w:tr w:rsidR="003A5A14" w:rsidRPr="003A5A14" w14:paraId="2DA4B8BA"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7CA3342"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31D4FC1" w14:textId="77777777" w:rsidR="003A5A14" w:rsidRPr="003A5A14" w:rsidRDefault="003A5A14" w:rsidP="00645AC1">
            <w:pPr>
              <w:pStyle w:val="TableText"/>
              <w:spacing w:before="0" w:after="0"/>
            </w:pPr>
            <w:proofErr w:type="spellStart"/>
            <w:r w:rsidRPr="003A5A14">
              <w:t>mean_PPD</w:t>
            </w:r>
            <w:proofErr w:type="spellEnd"/>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68984B7" w14:textId="77777777" w:rsidR="003A5A14" w:rsidRPr="003A5A14" w:rsidRDefault="003A5A14" w:rsidP="00645AC1">
            <w:pPr>
              <w:pStyle w:val="TableText"/>
              <w:spacing w:before="0" w:after="0"/>
              <w:jc w:val="right"/>
            </w:pPr>
            <w:r w:rsidRPr="003A5A14">
              <w:t>1.77</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4B54603" w14:textId="77777777" w:rsidR="003A5A14" w:rsidRPr="003A5A14" w:rsidRDefault="003A5A14" w:rsidP="00645AC1">
            <w:pPr>
              <w:pStyle w:val="TableText"/>
              <w:spacing w:before="0" w:after="0"/>
              <w:jc w:val="right"/>
            </w:pPr>
            <w:r w:rsidRPr="003A5A14">
              <w:t>1.04</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94B995D" w14:textId="77777777" w:rsidR="003A5A14" w:rsidRPr="003A5A14" w:rsidRDefault="003A5A14" w:rsidP="00645AC1">
            <w:pPr>
              <w:pStyle w:val="TableText"/>
              <w:spacing w:before="0" w:after="0"/>
              <w:jc w:val="right"/>
            </w:pPr>
            <w:r w:rsidRPr="003A5A14">
              <w:t>3.06</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474812" w14:textId="77777777" w:rsidR="003A5A14" w:rsidRPr="003A5A14" w:rsidRDefault="003A5A14" w:rsidP="00645AC1">
            <w:pPr>
              <w:pStyle w:val="TableText"/>
              <w:spacing w:before="0" w:after="0"/>
              <w:jc w:val="center"/>
            </w:pPr>
            <w:r w:rsidRPr="003A5A14">
              <w:t>*</w:t>
            </w:r>
          </w:p>
        </w:tc>
      </w:tr>
      <w:tr w:rsidR="003A5A14" w:rsidRPr="003A5A14" w14:paraId="14971DB5" w14:textId="77777777" w:rsidTr="00004F61">
        <w:trPr>
          <w:cantSplit/>
        </w:trPr>
        <w:tc>
          <w:tcPr>
            <w:tcW w:w="1417"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AA4C7B1" w14:textId="77777777" w:rsidR="003A5A14" w:rsidRPr="003A5A14" w:rsidRDefault="003A5A14" w:rsidP="00543851">
            <w:pPr>
              <w:pStyle w:val="TableText"/>
            </w:pPr>
          </w:p>
        </w:tc>
        <w:tc>
          <w:tcPr>
            <w:tcW w:w="439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8DB541" w14:textId="77777777" w:rsidR="003A5A14" w:rsidRPr="003A5A14" w:rsidRDefault="003A5A14" w:rsidP="00645AC1">
            <w:pPr>
              <w:pStyle w:val="TableText"/>
              <w:spacing w:before="0" w:after="0"/>
            </w:pPr>
            <w:r w:rsidRPr="003A5A14">
              <w:t>log-posterior</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D6F644A" w14:textId="77777777" w:rsidR="003A5A14" w:rsidRPr="003A5A14" w:rsidRDefault="003A5A14" w:rsidP="00645AC1">
            <w:pPr>
              <w:pStyle w:val="TableText"/>
              <w:spacing w:before="0" w:after="0"/>
              <w:jc w:val="right"/>
            </w:pPr>
            <w:r w:rsidRPr="003A5A14">
              <w:t>-799.59</w:t>
            </w:r>
          </w:p>
        </w:tc>
        <w:tc>
          <w:tcPr>
            <w:tcW w:w="992"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5675761" w14:textId="77777777" w:rsidR="003A5A14" w:rsidRPr="003A5A14" w:rsidRDefault="003A5A14" w:rsidP="00645AC1">
            <w:pPr>
              <w:pStyle w:val="TableText"/>
              <w:spacing w:before="0" w:after="0"/>
              <w:jc w:val="right"/>
            </w:pPr>
            <w:r w:rsidRPr="003A5A14">
              <w:t>-825.87</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88FFEAD" w14:textId="77777777" w:rsidR="003A5A14" w:rsidRPr="003A5A14" w:rsidRDefault="003A5A14" w:rsidP="00645AC1">
            <w:pPr>
              <w:pStyle w:val="TableText"/>
              <w:spacing w:before="0" w:after="0"/>
              <w:jc w:val="right"/>
            </w:pPr>
            <w:r w:rsidRPr="003A5A14">
              <w:t>-774.40</w:t>
            </w:r>
          </w:p>
        </w:tc>
        <w:tc>
          <w:tcPr>
            <w:tcW w:w="6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72A15E8" w14:textId="77777777" w:rsidR="003A5A14" w:rsidRPr="003A5A14" w:rsidRDefault="003A5A14" w:rsidP="00645AC1">
            <w:pPr>
              <w:pStyle w:val="TableText"/>
              <w:spacing w:before="0" w:after="0"/>
              <w:jc w:val="center"/>
            </w:pPr>
            <w:r w:rsidRPr="003A5A14">
              <w:t>*</w:t>
            </w:r>
          </w:p>
        </w:tc>
      </w:tr>
    </w:tbl>
    <w:p w14:paraId="220AF4C6" w14:textId="230CEAA3" w:rsidR="0075730F" w:rsidRDefault="0075730F" w:rsidP="007232D6">
      <w:pPr>
        <w:pStyle w:val="AppendixHeading3"/>
      </w:pPr>
      <w:r>
        <w:lastRenderedPageBreak/>
        <w:t>Adult abundance</w:t>
      </w:r>
      <w:r w:rsidR="003036FB">
        <w:t xml:space="preserve"> (</w:t>
      </w:r>
      <w:proofErr w:type="spellStart"/>
      <w:r w:rsidR="003036FB">
        <w:t>analysis_id</w:t>
      </w:r>
      <w:proofErr w:type="spellEnd"/>
      <w:r w:rsidR="003036FB">
        <w:t xml:space="preserve"> </w:t>
      </w:r>
      <w:proofErr w:type="spellStart"/>
      <w:r w:rsidR="003036FB">
        <w:t>adultAbund</w:t>
      </w:r>
      <w:proofErr w:type="spellEnd"/>
      <w:r w:rsidR="003036FB">
        <w:t>)</w:t>
      </w:r>
    </w:p>
    <w:p w14:paraId="42088E73" w14:textId="29EB5ED5" w:rsidR="00D006AB" w:rsidRDefault="008248E5" w:rsidP="007232D6">
      <w:pPr>
        <w:pStyle w:val="CaptionTable"/>
        <w:keepLines/>
      </w:pPr>
      <w:bookmarkStart w:id="240" w:name="_Toc76050256"/>
      <w:r>
        <w:t xml:space="preserve">Table </w:t>
      </w:r>
      <w:r>
        <w:fldChar w:fldCharType="begin" w:fldLock="1"/>
      </w:r>
      <w:r>
        <w:instrText>STYLEREF 9 \s</w:instrText>
      </w:r>
      <w:r>
        <w:fldChar w:fldCharType="separate"/>
      </w:r>
      <w:r w:rsidR="000F6224">
        <w:rPr>
          <w:noProof/>
        </w:rPr>
        <w:t>A</w:t>
      </w:r>
      <w:r>
        <w:fldChar w:fldCharType="end"/>
      </w:r>
      <w:r>
        <w:noBreakHyphen/>
      </w:r>
      <w:r>
        <w:fldChar w:fldCharType="begin"/>
      </w:r>
      <w:r>
        <w:instrText>SEQ ApxTable \* ARABIC \s 9</w:instrText>
      </w:r>
      <w:r>
        <w:fldChar w:fldCharType="separate"/>
      </w:r>
      <w:r w:rsidR="00AC66FC">
        <w:rPr>
          <w:noProof/>
        </w:rPr>
        <w:t>7</w:t>
      </w:r>
      <w:r>
        <w:fldChar w:fldCharType="end"/>
      </w:r>
      <w:r>
        <w:t xml:space="preserve"> Statistical results for adult abundance</w:t>
      </w:r>
      <w:bookmarkEnd w:id="240"/>
    </w:p>
    <w:p w14:paraId="7DB5DFC0" w14:textId="19E219D8" w:rsidR="008248E5" w:rsidRDefault="008248E5" w:rsidP="007232D6">
      <w:pPr>
        <w:pStyle w:val="CaptionNote"/>
        <w:keepNext/>
        <w:keepLines/>
      </w:pPr>
      <w:r>
        <w:t xml:space="preserve">* </w:t>
      </w:r>
      <w:proofErr w:type="gramStart"/>
      <w:r>
        <w:t>indicates</w:t>
      </w:r>
      <w:proofErr w:type="gramEnd"/>
      <w:r>
        <w:t xml:space="preserve"> C95%CrI does not include 0</w:t>
      </w:r>
      <w:r w:rsidR="00D006AB">
        <w:t>.</w:t>
      </w:r>
    </w:p>
    <w:tbl>
      <w:tblPr>
        <w:tblW w:w="0" w:type="auto"/>
        <w:tblInd w:w="57" w:type="dxa"/>
        <w:tblLayout w:type="fixed"/>
        <w:tblLook w:val="0420" w:firstRow="1" w:lastRow="0" w:firstColumn="0" w:lastColumn="0" w:noHBand="0" w:noVBand="1"/>
      </w:tblPr>
      <w:tblGrid>
        <w:gridCol w:w="1772"/>
        <w:gridCol w:w="3543"/>
        <w:gridCol w:w="993"/>
        <w:gridCol w:w="1036"/>
        <w:gridCol w:w="948"/>
        <w:gridCol w:w="713"/>
      </w:tblGrid>
      <w:tr w:rsidR="003036FB" w14:paraId="218DE199" w14:textId="77777777" w:rsidTr="00B40AA9">
        <w:trPr>
          <w:cantSplit/>
          <w:tblHeader/>
        </w:trPr>
        <w:tc>
          <w:tcPr>
            <w:tcW w:w="1772"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22D59D63" w14:textId="77777777" w:rsidR="003036FB" w:rsidRDefault="003036FB" w:rsidP="007232D6">
            <w:pPr>
              <w:pStyle w:val="ColumnHeading"/>
              <w:keepNext/>
              <w:keepLines/>
            </w:pPr>
            <w:proofErr w:type="spellStart"/>
            <w:r>
              <w:t>speciesname</w:t>
            </w:r>
            <w:proofErr w:type="spellEnd"/>
          </w:p>
        </w:tc>
        <w:tc>
          <w:tcPr>
            <w:tcW w:w="3543"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7803A83E" w14:textId="77777777" w:rsidR="003036FB" w:rsidRDefault="003036FB" w:rsidP="007232D6">
            <w:pPr>
              <w:pStyle w:val="ColumnHeading"/>
              <w:keepNext/>
              <w:keepLines/>
            </w:pPr>
            <w:r>
              <w:t>term</w:t>
            </w:r>
          </w:p>
        </w:tc>
        <w:tc>
          <w:tcPr>
            <w:tcW w:w="993"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3F5A4517" w14:textId="77777777" w:rsidR="003036FB" w:rsidRDefault="003036FB" w:rsidP="007232D6">
            <w:pPr>
              <w:pStyle w:val="ColumnHeading"/>
              <w:keepNext/>
              <w:keepLines/>
            </w:pPr>
            <w:r>
              <w:t>estimate</w:t>
            </w:r>
          </w:p>
        </w:tc>
        <w:tc>
          <w:tcPr>
            <w:tcW w:w="1036"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051952DC" w14:textId="77777777" w:rsidR="003036FB" w:rsidRDefault="003036FB" w:rsidP="007232D6">
            <w:pPr>
              <w:pStyle w:val="ColumnHeading"/>
              <w:keepNext/>
              <w:keepLines/>
            </w:pPr>
            <w:r>
              <w:t>lower</w:t>
            </w:r>
          </w:p>
        </w:tc>
        <w:tc>
          <w:tcPr>
            <w:tcW w:w="948"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378C6AAF" w14:textId="77777777" w:rsidR="003036FB" w:rsidRDefault="003036FB" w:rsidP="007232D6">
            <w:pPr>
              <w:pStyle w:val="ColumnHeading"/>
              <w:keepNext/>
              <w:keepLines/>
            </w:pPr>
            <w:r>
              <w:t>upper</w:t>
            </w:r>
          </w:p>
        </w:tc>
        <w:tc>
          <w:tcPr>
            <w:tcW w:w="713"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20E58E39" w14:textId="77777777" w:rsidR="003036FB" w:rsidRDefault="003036FB" w:rsidP="007232D6">
            <w:pPr>
              <w:pStyle w:val="ColumnHeading"/>
              <w:keepNext/>
              <w:keepLines/>
            </w:pPr>
            <w:r>
              <w:t>sig</w:t>
            </w:r>
          </w:p>
        </w:tc>
      </w:tr>
      <w:tr w:rsidR="003036FB" w:rsidRPr="003036FB" w14:paraId="31908BDF" w14:textId="77777777" w:rsidTr="00B40AA9">
        <w:trPr>
          <w:cantSplit/>
        </w:trPr>
        <w:tc>
          <w:tcPr>
            <w:tcW w:w="1772" w:type="dxa"/>
            <w:vMerge w:val="restart"/>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923E335" w14:textId="333C7E4B" w:rsidR="003036FB" w:rsidRPr="003036FB" w:rsidRDefault="00B00ADD" w:rsidP="007232D6">
            <w:pPr>
              <w:pStyle w:val="TableText"/>
              <w:keepNext/>
              <w:keepLines/>
            </w:pPr>
            <w:r>
              <w:t>Common carp</w:t>
            </w:r>
          </w:p>
        </w:tc>
        <w:tc>
          <w:tcPr>
            <w:tcW w:w="3543" w:type="dxa"/>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D02CD1" w14:textId="77777777" w:rsidR="003036FB" w:rsidRPr="003036FB" w:rsidRDefault="003036FB" w:rsidP="007232D6">
            <w:pPr>
              <w:pStyle w:val="TableText"/>
              <w:keepNext/>
              <w:keepLines/>
              <w:spacing w:before="0" w:after="0"/>
            </w:pPr>
            <w:r w:rsidRPr="003036FB">
              <w:t>(Intercept)</w:t>
            </w:r>
          </w:p>
        </w:tc>
        <w:tc>
          <w:tcPr>
            <w:tcW w:w="993" w:type="dxa"/>
            <w:tcBorders>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D54091F" w14:textId="77777777" w:rsidR="003036FB" w:rsidRPr="003036FB" w:rsidRDefault="003036FB" w:rsidP="007232D6">
            <w:pPr>
              <w:pStyle w:val="TableText"/>
              <w:keepNext/>
              <w:keepLines/>
              <w:spacing w:before="0" w:after="0"/>
              <w:jc w:val="right"/>
            </w:pPr>
            <w:r w:rsidRPr="003036FB">
              <w:t>0.81</w:t>
            </w:r>
          </w:p>
        </w:tc>
        <w:tc>
          <w:tcPr>
            <w:tcW w:w="1036" w:type="dxa"/>
            <w:tcBorders>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BEEB0C5" w14:textId="77777777" w:rsidR="003036FB" w:rsidRPr="003036FB" w:rsidRDefault="003036FB" w:rsidP="007232D6">
            <w:pPr>
              <w:pStyle w:val="TableText"/>
              <w:keepNext/>
              <w:keepLines/>
              <w:spacing w:before="0" w:after="0"/>
              <w:jc w:val="right"/>
            </w:pPr>
            <w:r w:rsidRPr="003036FB">
              <w:t>-2.49</w:t>
            </w:r>
          </w:p>
        </w:tc>
        <w:tc>
          <w:tcPr>
            <w:tcW w:w="948" w:type="dxa"/>
            <w:tcBorders>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F004C7B" w14:textId="77777777" w:rsidR="003036FB" w:rsidRPr="003036FB" w:rsidRDefault="003036FB" w:rsidP="007232D6">
            <w:pPr>
              <w:pStyle w:val="TableText"/>
              <w:keepNext/>
              <w:keepLines/>
              <w:spacing w:before="0" w:after="0"/>
              <w:jc w:val="right"/>
            </w:pPr>
            <w:r w:rsidRPr="003036FB">
              <w:t>4.36</w:t>
            </w:r>
          </w:p>
        </w:tc>
        <w:tc>
          <w:tcPr>
            <w:tcW w:w="713" w:type="dxa"/>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982FF7E" w14:textId="77777777" w:rsidR="003036FB" w:rsidRPr="003036FB" w:rsidRDefault="003036FB" w:rsidP="007232D6">
            <w:pPr>
              <w:pStyle w:val="TableText"/>
              <w:keepNext/>
              <w:keepLines/>
              <w:spacing w:before="0" w:after="0"/>
              <w:jc w:val="center"/>
            </w:pPr>
          </w:p>
        </w:tc>
      </w:tr>
      <w:tr w:rsidR="003036FB" w:rsidRPr="003036FB" w14:paraId="177D97FA"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C5074FA" w14:textId="77777777" w:rsidR="003036FB" w:rsidRPr="003036FB" w:rsidRDefault="003036FB" w:rsidP="007232D6">
            <w:pPr>
              <w:pStyle w:val="TableText"/>
              <w:keepNext/>
              <w:keepLines/>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A46108" w14:textId="77777777" w:rsidR="003036FB" w:rsidRPr="003036FB" w:rsidRDefault="003036FB" w:rsidP="007232D6">
            <w:pPr>
              <w:pStyle w:val="TableText"/>
              <w:keepNext/>
              <w:keepLines/>
              <w:spacing w:before="0" w:after="0"/>
            </w:pPr>
            <w:proofErr w:type="spellStart"/>
            <w:r w:rsidRPr="003036FB">
              <w:t>baseflow_water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E2B2AF3" w14:textId="77777777" w:rsidR="003036FB" w:rsidRPr="003036FB" w:rsidRDefault="003036FB" w:rsidP="007232D6">
            <w:pPr>
              <w:pStyle w:val="TableText"/>
              <w:keepNext/>
              <w:keepLines/>
              <w:spacing w:before="0" w:after="0"/>
              <w:jc w:val="right"/>
            </w:pPr>
            <w:r w:rsidRPr="003036FB">
              <w:t>-0.15</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91B8B36" w14:textId="77777777" w:rsidR="003036FB" w:rsidRPr="003036FB" w:rsidRDefault="003036FB" w:rsidP="007232D6">
            <w:pPr>
              <w:pStyle w:val="TableText"/>
              <w:keepNext/>
              <w:keepLines/>
              <w:spacing w:before="0" w:after="0"/>
              <w:jc w:val="right"/>
            </w:pPr>
            <w:r w:rsidRPr="003036FB">
              <w:t>-0.49</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0B875C7" w14:textId="77777777" w:rsidR="003036FB" w:rsidRPr="003036FB" w:rsidRDefault="003036FB" w:rsidP="007232D6">
            <w:pPr>
              <w:pStyle w:val="TableText"/>
              <w:keepNext/>
              <w:keepLines/>
              <w:spacing w:before="0" w:after="0"/>
              <w:jc w:val="right"/>
            </w:pPr>
            <w:r w:rsidRPr="003036FB">
              <w:t>0.19</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F8B20FD" w14:textId="77777777" w:rsidR="003036FB" w:rsidRPr="003036FB" w:rsidRDefault="003036FB" w:rsidP="007232D6">
            <w:pPr>
              <w:pStyle w:val="TableText"/>
              <w:keepNext/>
              <w:keepLines/>
              <w:spacing w:before="0" w:after="0"/>
              <w:jc w:val="center"/>
            </w:pPr>
          </w:p>
        </w:tc>
      </w:tr>
      <w:tr w:rsidR="003036FB" w:rsidRPr="003036FB" w14:paraId="42BE2943"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3E2EC6B" w14:textId="77777777" w:rsidR="003036FB" w:rsidRPr="003036FB" w:rsidRDefault="003036FB" w:rsidP="007232D6">
            <w:pPr>
              <w:pStyle w:val="TableText"/>
              <w:keepNext/>
              <w:keepLines/>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3948BAD" w14:textId="77777777" w:rsidR="003036FB" w:rsidRPr="003036FB" w:rsidRDefault="003036FB" w:rsidP="007232D6">
            <w:pPr>
              <w:pStyle w:val="TableText"/>
              <w:keepNext/>
              <w:keepLines/>
              <w:spacing w:before="0" w:after="0"/>
            </w:pPr>
            <w:proofErr w:type="spellStart"/>
            <w:r w:rsidRPr="003036FB">
              <w:t>small_fresh_water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4BF5EA4" w14:textId="77777777" w:rsidR="003036FB" w:rsidRPr="003036FB" w:rsidRDefault="003036FB" w:rsidP="007232D6">
            <w:pPr>
              <w:pStyle w:val="TableText"/>
              <w:keepNext/>
              <w:keepLines/>
              <w:spacing w:before="0" w:after="0"/>
              <w:jc w:val="right"/>
            </w:pPr>
            <w:r w:rsidRPr="003036FB">
              <w:t>-0.11</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C9E778B" w14:textId="77777777" w:rsidR="003036FB" w:rsidRPr="003036FB" w:rsidRDefault="003036FB" w:rsidP="007232D6">
            <w:pPr>
              <w:pStyle w:val="TableText"/>
              <w:keepNext/>
              <w:keepLines/>
              <w:spacing w:before="0" w:after="0"/>
              <w:jc w:val="right"/>
            </w:pPr>
            <w:r w:rsidRPr="003036FB">
              <w:t>-0.41</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65CF1A7" w14:textId="77777777" w:rsidR="003036FB" w:rsidRPr="003036FB" w:rsidRDefault="003036FB" w:rsidP="007232D6">
            <w:pPr>
              <w:pStyle w:val="TableText"/>
              <w:keepNext/>
              <w:keepLines/>
              <w:spacing w:before="0" w:after="0"/>
              <w:jc w:val="right"/>
            </w:pPr>
            <w:r w:rsidRPr="003036FB">
              <w:t>0.16</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AF6B8E" w14:textId="77777777" w:rsidR="003036FB" w:rsidRPr="003036FB" w:rsidRDefault="003036FB" w:rsidP="007232D6">
            <w:pPr>
              <w:pStyle w:val="TableText"/>
              <w:keepNext/>
              <w:keepLines/>
              <w:spacing w:before="0" w:after="0"/>
              <w:jc w:val="center"/>
            </w:pPr>
          </w:p>
        </w:tc>
      </w:tr>
      <w:tr w:rsidR="003036FB" w:rsidRPr="003036FB" w14:paraId="6E8F38CA"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98DC9DE" w14:textId="77777777" w:rsidR="003036FB" w:rsidRPr="003036FB" w:rsidRDefault="003036FB" w:rsidP="007232D6">
            <w:pPr>
              <w:pStyle w:val="TableText"/>
              <w:keepNext/>
              <w:keepLines/>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86243D" w14:textId="77777777" w:rsidR="003036FB" w:rsidRPr="003036FB" w:rsidRDefault="003036FB" w:rsidP="007232D6">
            <w:pPr>
              <w:pStyle w:val="TableText"/>
              <w:keepNext/>
              <w:keepLines/>
              <w:spacing w:before="0" w:after="0"/>
            </w:pPr>
            <w:proofErr w:type="spellStart"/>
            <w:r w:rsidRPr="003036FB">
              <w:t>large_fresh_water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82902CA" w14:textId="77777777" w:rsidR="003036FB" w:rsidRPr="003036FB" w:rsidRDefault="003036FB" w:rsidP="007232D6">
            <w:pPr>
              <w:pStyle w:val="TableText"/>
              <w:keepNext/>
              <w:keepLines/>
              <w:spacing w:before="0" w:after="0"/>
              <w:jc w:val="right"/>
            </w:pPr>
            <w:r w:rsidRPr="003036FB">
              <w:t>0.67</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85CD5ED" w14:textId="77777777" w:rsidR="003036FB" w:rsidRPr="003036FB" w:rsidRDefault="003036FB" w:rsidP="007232D6">
            <w:pPr>
              <w:pStyle w:val="TableText"/>
              <w:keepNext/>
              <w:keepLines/>
              <w:spacing w:before="0" w:after="0"/>
              <w:jc w:val="right"/>
            </w:pPr>
            <w:r w:rsidRPr="003036FB">
              <w:t>0.34</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C87B712" w14:textId="77777777" w:rsidR="003036FB" w:rsidRPr="003036FB" w:rsidRDefault="003036FB" w:rsidP="007232D6">
            <w:pPr>
              <w:pStyle w:val="TableText"/>
              <w:keepNext/>
              <w:keepLines/>
              <w:spacing w:before="0" w:after="0"/>
              <w:jc w:val="right"/>
            </w:pPr>
            <w:r w:rsidRPr="003036FB">
              <w:t>0.99</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D86FC70" w14:textId="77777777" w:rsidR="003036FB" w:rsidRPr="003036FB" w:rsidRDefault="003036FB" w:rsidP="007232D6">
            <w:pPr>
              <w:pStyle w:val="TableText"/>
              <w:keepNext/>
              <w:keepLines/>
              <w:spacing w:before="0" w:after="0"/>
              <w:jc w:val="center"/>
            </w:pPr>
            <w:r w:rsidRPr="003036FB">
              <w:t>*</w:t>
            </w:r>
          </w:p>
        </w:tc>
      </w:tr>
      <w:tr w:rsidR="003036FB" w:rsidRPr="003036FB" w14:paraId="5013A9EF"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7016AF7" w14:textId="77777777" w:rsidR="003036FB" w:rsidRPr="003036FB" w:rsidRDefault="003036FB" w:rsidP="007232D6">
            <w:pPr>
              <w:pStyle w:val="TableText"/>
              <w:keepNext/>
              <w:keepLines/>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C7167E3" w14:textId="77777777" w:rsidR="003036FB" w:rsidRPr="003036FB" w:rsidRDefault="003036FB" w:rsidP="007232D6">
            <w:pPr>
              <w:pStyle w:val="TableText"/>
              <w:keepNext/>
              <w:keepLines/>
              <w:spacing w:before="0" w:after="0"/>
            </w:pPr>
            <w:r w:rsidRPr="003036FB">
              <w:t>change_72h_water_year</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5AB475B" w14:textId="77777777" w:rsidR="003036FB" w:rsidRPr="003036FB" w:rsidRDefault="003036FB" w:rsidP="007232D6">
            <w:pPr>
              <w:pStyle w:val="TableText"/>
              <w:keepNext/>
              <w:keepLines/>
              <w:spacing w:before="0" w:after="0"/>
              <w:jc w:val="right"/>
            </w:pPr>
            <w:r w:rsidRPr="003036FB">
              <w:t>0.08</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6DD4A60" w14:textId="77777777" w:rsidR="003036FB" w:rsidRPr="003036FB" w:rsidRDefault="003036FB" w:rsidP="007232D6">
            <w:pPr>
              <w:pStyle w:val="TableText"/>
              <w:keepNext/>
              <w:keepLines/>
              <w:spacing w:before="0" w:after="0"/>
              <w:jc w:val="right"/>
            </w:pPr>
            <w:r w:rsidRPr="003036FB">
              <w:t>-0.27</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27AEFF5" w14:textId="77777777" w:rsidR="003036FB" w:rsidRPr="003036FB" w:rsidRDefault="003036FB" w:rsidP="007232D6">
            <w:pPr>
              <w:pStyle w:val="TableText"/>
              <w:keepNext/>
              <w:keepLines/>
              <w:spacing w:before="0" w:after="0"/>
              <w:jc w:val="right"/>
            </w:pPr>
            <w:r w:rsidRPr="003036FB">
              <w:t>0.44</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5474D9" w14:textId="77777777" w:rsidR="003036FB" w:rsidRPr="003036FB" w:rsidRDefault="003036FB" w:rsidP="007232D6">
            <w:pPr>
              <w:pStyle w:val="TableText"/>
              <w:keepNext/>
              <w:keepLines/>
              <w:spacing w:before="0" w:after="0"/>
              <w:jc w:val="center"/>
            </w:pPr>
          </w:p>
        </w:tc>
      </w:tr>
      <w:tr w:rsidR="003036FB" w:rsidRPr="003036FB" w14:paraId="2B931D96"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F16C080" w14:textId="77777777" w:rsidR="003036FB" w:rsidRPr="003036FB" w:rsidRDefault="003036FB" w:rsidP="007232D6">
            <w:pPr>
              <w:pStyle w:val="TableText"/>
              <w:keepNext/>
              <w:keepLines/>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6E3BD1A" w14:textId="77777777" w:rsidR="003036FB" w:rsidRPr="003036FB" w:rsidRDefault="003036FB" w:rsidP="007232D6">
            <w:pPr>
              <w:pStyle w:val="TableText"/>
              <w:keepNext/>
              <w:keepLines/>
              <w:spacing w:before="0" w:after="0"/>
            </w:pPr>
            <w:proofErr w:type="spellStart"/>
            <w:r w:rsidRPr="003036FB">
              <w:t>programGoulburn</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9DA56AD" w14:textId="77777777" w:rsidR="003036FB" w:rsidRPr="003036FB" w:rsidRDefault="003036FB" w:rsidP="007232D6">
            <w:pPr>
              <w:pStyle w:val="TableText"/>
              <w:keepNext/>
              <w:keepLines/>
              <w:spacing w:before="0" w:after="0"/>
              <w:jc w:val="right"/>
            </w:pPr>
            <w:r w:rsidRPr="003036FB">
              <w:t>0.19</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83C0896" w14:textId="77777777" w:rsidR="003036FB" w:rsidRPr="003036FB" w:rsidRDefault="003036FB" w:rsidP="007232D6">
            <w:pPr>
              <w:pStyle w:val="TableText"/>
              <w:keepNext/>
              <w:keepLines/>
              <w:spacing w:before="0" w:after="0"/>
              <w:jc w:val="right"/>
            </w:pPr>
            <w:r w:rsidRPr="003036FB">
              <w:t>-1.22</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221EE3" w14:textId="77777777" w:rsidR="003036FB" w:rsidRPr="003036FB" w:rsidRDefault="003036FB" w:rsidP="007232D6">
            <w:pPr>
              <w:pStyle w:val="TableText"/>
              <w:keepNext/>
              <w:keepLines/>
              <w:spacing w:before="0" w:after="0"/>
              <w:jc w:val="right"/>
            </w:pPr>
            <w:r w:rsidRPr="003036FB">
              <w:t>1.57</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207AD60" w14:textId="77777777" w:rsidR="003036FB" w:rsidRPr="003036FB" w:rsidRDefault="003036FB" w:rsidP="007232D6">
            <w:pPr>
              <w:pStyle w:val="TableText"/>
              <w:keepNext/>
              <w:keepLines/>
              <w:spacing w:before="0" w:after="0"/>
              <w:jc w:val="center"/>
            </w:pPr>
          </w:p>
        </w:tc>
      </w:tr>
      <w:tr w:rsidR="003036FB" w:rsidRPr="003036FB" w14:paraId="72732199"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8387B3F" w14:textId="77777777" w:rsidR="003036FB" w:rsidRPr="003036FB" w:rsidRDefault="003036FB" w:rsidP="007232D6">
            <w:pPr>
              <w:pStyle w:val="TableText"/>
              <w:keepNext/>
              <w:keepLines/>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9DCEBCB" w14:textId="77777777" w:rsidR="003036FB" w:rsidRPr="003036FB" w:rsidRDefault="003036FB" w:rsidP="007232D6">
            <w:pPr>
              <w:pStyle w:val="TableText"/>
              <w:keepNext/>
              <w:keepLines/>
              <w:spacing w:before="0" w:after="0"/>
            </w:pPr>
            <w:proofErr w:type="spellStart"/>
            <w:r w:rsidRPr="003036FB">
              <w:t>programGwydi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B4E7E4C" w14:textId="77777777" w:rsidR="003036FB" w:rsidRPr="003036FB" w:rsidRDefault="003036FB" w:rsidP="007232D6">
            <w:pPr>
              <w:pStyle w:val="TableText"/>
              <w:keepNext/>
              <w:keepLines/>
              <w:spacing w:before="0" w:after="0"/>
              <w:jc w:val="right"/>
            </w:pPr>
            <w:r w:rsidRPr="003036FB">
              <w:t>0.04</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D500241" w14:textId="77777777" w:rsidR="003036FB" w:rsidRPr="003036FB" w:rsidRDefault="003036FB" w:rsidP="007232D6">
            <w:pPr>
              <w:pStyle w:val="TableText"/>
              <w:keepNext/>
              <w:keepLines/>
              <w:spacing w:before="0" w:after="0"/>
              <w:jc w:val="right"/>
            </w:pPr>
            <w:r w:rsidRPr="003036FB">
              <w:t>-1.62</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1732685" w14:textId="77777777" w:rsidR="003036FB" w:rsidRPr="003036FB" w:rsidRDefault="003036FB" w:rsidP="007232D6">
            <w:pPr>
              <w:pStyle w:val="TableText"/>
              <w:keepNext/>
              <w:keepLines/>
              <w:spacing w:before="0" w:after="0"/>
              <w:jc w:val="right"/>
            </w:pPr>
            <w:r w:rsidRPr="003036FB">
              <w:t>1.88</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9998AEA" w14:textId="77777777" w:rsidR="003036FB" w:rsidRPr="003036FB" w:rsidRDefault="003036FB" w:rsidP="007232D6">
            <w:pPr>
              <w:pStyle w:val="TableText"/>
              <w:keepNext/>
              <w:keepLines/>
              <w:spacing w:before="0" w:after="0"/>
              <w:jc w:val="center"/>
            </w:pPr>
          </w:p>
        </w:tc>
      </w:tr>
      <w:tr w:rsidR="003036FB" w:rsidRPr="003036FB" w14:paraId="114A36EC"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7BD6C0B" w14:textId="77777777" w:rsidR="003036FB" w:rsidRPr="003036FB" w:rsidRDefault="003036FB" w:rsidP="007232D6">
            <w:pPr>
              <w:pStyle w:val="TableText"/>
              <w:keepNext/>
              <w:keepLines/>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E6ABE0" w14:textId="77777777" w:rsidR="003036FB" w:rsidRPr="003036FB" w:rsidRDefault="003036FB" w:rsidP="007232D6">
            <w:pPr>
              <w:pStyle w:val="TableText"/>
              <w:keepNext/>
              <w:keepLines/>
              <w:spacing w:before="0" w:after="0"/>
            </w:pPr>
            <w:proofErr w:type="spellStart"/>
            <w:r w:rsidRPr="003036FB">
              <w:t>programLachlan</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45C8DF6" w14:textId="77777777" w:rsidR="003036FB" w:rsidRPr="003036FB" w:rsidRDefault="003036FB" w:rsidP="007232D6">
            <w:pPr>
              <w:pStyle w:val="TableText"/>
              <w:keepNext/>
              <w:keepLines/>
              <w:spacing w:before="0" w:after="0"/>
              <w:jc w:val="right"/>
            </w:pPr>
            <w:r w:rsidRPr="003036FB">
              <w:t>0.42</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DBEEB2F" w14:textId="77777777" w:rsidR="003036FB" w:rsidRPr="003036FB" w:rsidRDefault="003036FB" w:rsidP="007232D6">
            <w:pPr>
              <w:pStyle w:val="TableText"/>
              <w:keepNext/>
              <w:keepLines/>
              <w:spacing w:before="0" w:after="0"/>
              <w:jc w:val="right"/>
            </w:pPr>
            <w:r w:rsidRPr="003036FB">
              <w:t>-1.17</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0515B98" w14:textId="77777777" w:rsidR="003036FB" w:rsidRPr="003036FB" w:rsidRDefault="003036FB" w:rsidP="007232D6">
            <w:pPr>
              <w:pStyle w:val="TableText"/>
              <w:keepNext/>
              <w:keepLines/>
              <w:spacing w:before="0" w:after="0"/>
              <w:jc w:val="right"/>
            </w:pPr>
            <w:r w:rsidRPr="003036FB">
              <w:t>2.09</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C3390E3" w14:textId="77777777" w:rsidR="003036FB" w:rsidRPr="003036FB" w:rsidRDefault="003036FB" w:rsidP="007232D6">
            <w:pPr>
              <w:pStyle w:val="TableText"/>
              <w:keepNext/>
              <w:keepLines/>
              <w:spacing w:before="0" w:after="0"/>
              <w:jc w:val="center"/>
            </w:pPr>
          </w:p>
        </w:tc>
      </w:tr>
      <w:tr w:rsidR="003036FB" w:rsidRPr="003036FB" w14:paraId="77BC4813"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91BCF49" w14:textId="77777777" w:rsidR="003036FB" w:rsidRPr="003036FB" w:rsidRDefault="003036FB" w:rsidP="007232D6">
            <w:pPr>
              <w:pStyle w:val="TableText"/>
              <w:keepNext/>
              <w:keepLines/>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EBEE39" w14:textId="77777777" w:rsidR="003036FB" w:rsidRPr="003036FB" w:rsidRDefault="003036FB" w:rsidP="007232D6">
            <w:pPr>
              <w:pStyle w:val="TableText"/>
              <w:keepNext/>
              <w:keepLines/>
              <w:spacing w:before="0" w:after="0"/>
            </w:pPr>
            <w:proofErr w:type="spellStart"/>
            <w:r w:rsidRPr="003036FB">
              <w:t>programLower</w:t>
            </w:r>
            <w:proofErr w:type="spellEnd"/>
            <w:r w:rsidRPr="003036FB">
              <w:t xml:space="preserve"> Murray</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81EDE37" w14:textId="77777777" w:rsidR="003036FB" w:rsidRPr="003036FB" w:rsidRDefault="003036FB" w:rsidP="007232D6">
            <w:pPr>
              <w:pStyle w:val="TableText"/>
              <w:keepNext/>
              <w:keepLines/>
              <w:spacing w:before="0" w:after="0"/>
              <w:jc w:val="right"/>
            </w:pPr>
            <w:r w:rsidRPr="003036FB">
              <w:t>0.22</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33FD832" w14:textId="77777777" w:rsidR="003036FB" w:rsidRPr="003036FB" w:rsidRDefault="003036FB" w:rsidP="007232D6">
            <w:pPr>
              <w:pStyle w:val="TableText"/>
              <w:keepNext/>
              <w:keepLines/>
              <w:spacing w:before="0" w:after="0"/>
              <w:jc w:val="right"/>
            </w:pPr>
            <w:r w:rsidRPr="003036FB">
              <w:t>-1.10</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355C570" w14:textId="77777777" w:rsidR="003036FB" w:rsidRPr="003036FB" w:rsidRDefault="003036FB" w:rsidP="007232D6">
            <w:pPr>
              <w:pStyle w:val="TableText"/>
              <w:keepNext/>
              <w:keepLines/>
              <w:spacing w:before="0" w:after="0"/>
              <w:jc w:val="right"/>
            </w:pPr>
            <w:r w:rsidRPr="003036FB">
              <w:t>1.45</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C843A44" w14:textId="77777777" w:rsidR="003036FB" w:rsidRPr="003036FB" w:rsidRDefault="003036FB" w:rsidP="007232D6">
            <w:pPr>
              <w:pStyle w:val="TableText"/>
              <w:keepNext/>
              <w:keepLines/>
              <w:spacing w:before="0" w:after="0"/>
              <w:jc w:val="center"/>
            </w:pPr>
          </w:p>
        </w:tc>
      </w:tr>
      <w:tr w:rsidR="003036FB" w:rsidRPr="003036FB" w14:paraId="6F2F76C8"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21CE791" w14:textId="77777777" w:rsidR="003036FB" w:rsidRPr="003036FB" w:rsidRDefault="003036FB" w:rsidP="007232D6">
            <w:pPr>
              <w:pStyle w:val="TableText"/>
              <w:keepNext/>
              <w:keepLines/>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9EC47FF" w14:textId="77777777" w:rsidR="003036FB" w:rsidRPr="003036FB" w:rsidRDefault="003036FB" w:rsidP="007232D6">
            <w:pPr>
              <w:pStyle w:val="TableText"/>
              <w:keepNext/>
              <w:keepLines/>
              <w:spacing w:before="0" w:after="0"/>
            </w:pPr>
            <w:proofErr w:type="spellStart"/>
            <w:r w:rsidRPr="003036FB">
              <w:t>programMurrumbidgee</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892BC75" w14:textId="77777777" w:rsidR="003036FB" w:rsidRPr="003036FB" w:rsidRDefault="003036FB" w:rsidP="007232D6">
            <w:pPr>
              <w:pStyle w:val="TableText"/>
              <w:keepNext/>
              <w:keepLines/>
              <w:spacing w:before="0" w:after="0"/>
              <w:jc w:val="right"/>
            </w:pPr>
            <w:r w:rsidRPr="003036FB">
              <w:t>0.21</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54B589" w14:textId="77777777" w:rsidR="003036FB" w:rsidRPr="003036FB" w:rsidRDefault="003036FB" w:rsidP="007232D6">
            <w:pPr>
              <w:pStyle w:val="TableText"/>
              <w:keepNext/>
              <w:keepLines/>
              <w:spacing w:before="0" w:after="0"/>
              <w:jc w:val="right"/>
            </w:pPr>
            <w:r w:rsidRPr="003036FB">
              <w:t>-1.25</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CC52B3A" w14:textId="77777777" w:rsidR="003036FB" w:rsidRPr="003036FB" w:rsidRDefault="003036FB" w:rsidP="007232D6">
            <w:pPr>
              <w:pStyle w:val="TableText"/>
              <w:keepNext/>
              <w:keepLines/>
              <w:spacing w:before="0" w:after="0"/>
              <w:jc w:val="right"/>
            </w:pPr>
            <w:r w:rsidRPr="003036FB">
              <w:t>1.53</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181D79" w14:textId="77777777" w:rsidR="003036FB" w:rsidRPr="003036FB" w:rsidRDefault="003036FB" w:rsidP="007232D6">
            <w:pPr>
              <w:pStyle w:val="TableText"/>
              <w:keepNext/>
              <w:keepLines/>
              <w:spacing w:before="0" w:after="0"/>
              <w:jc w:val="center"/>
            </w:pPr>
          </w:p>
        </w:tc>
      </w:tr>
      <w:tr w:rsidR="003036FB" w:rsidRPr="003036FB" w14:paraId="011E4CB0"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9F31391" w14:textId="77777777" w:rsidR="003036FB" w:rsidRPr="003036FB" w:rsidRDefault="003036FB" w:rsidP="007232D6">
            <w:pPr>
              <w:pStyle w:val="TableText"/>
              <w:keepNext/>
              <w:keepLines/>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D427D8A" w14:textId="77777777" w:rsidR="003036FB" w:rsidRPr="003036FB" w:rsidRDefault="003036FB" w:rsidP="007232D6">
            <w:pPr>
              <w:pStyle w:val="TableText"/>
              <w:keepNext/>
              <w:keepLines/>
              <w:spacing w:before="0" w:after="0"/>
            </w:pPr>
            <w:proofErr w:type="spellStart"/>
            <w:r w:rsidRPr="003036FB">
              <w:t>do_last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AD6E522" w14:textId="77777777" w:rsidR="003036FB" w:rsidRPr="003036FB" w:rsidRDefault="003036FB" w:rsidP="007232D6">
            <w:pPr>
              <w:pStyle w:val="TableText"/>
              <w:keepNext/>
              <w:keepLines/>
              <w:spacing w:before="0" w:after="0"/>
              <w:jc w:val="right"/>
            </w:pPr>
            <w:r w:rsidRPr="003036FB">
              <w:t>-0.22</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1212690" w14:textId="77777777" w:rsidR="003036FB" w:rsidRPr="003036FB" w:rsidRDefault="003036FB" w:rsidP="007232D6">
            <w:pPr>
              <w:pStyle w:val="TableText"/>
              <w:keepNext/>
              <w:keepLines/>
              <w:spacing w:before="0" w:after="0"/>
              <w:jc w:val="right"/>
            </w:pPr>
            <w:r w:rsidRPr="003036FB">
              <w:t>-1.06</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FD13AA7" w14:textId="77777777" w:rsidR="003036FB" w:rsidRPr="003036FB" w:rsidRDefault="003036FB" w:rsidP="007232D6">
            <w:pPr>
              <w:pStyle w:val="TableText"/>
              <w:keepNext/>
              <w:keepLines/>
              <w:spacing w:before="0" w:after="0"/>
              <w:jc w:val="right"/>
            </w:pPr>
            <w:r w:rsidRPr="003036FB">
              <w:t>0.52</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C3F86E" w14:textId="77777777" w:rsidR="003036FB" w:rsidRPr="003036FB" w:rsidRDefault="003036FB" w:rsidP="007232D6">
            <w:pPr>
              <w:pStyle w:val="TableText"/>
              <w:keepNext/>
              <w:keepLines/>
              <w:spacing w:before="0" w:after="0"/>
              <w:jc w:val="center"/>
            </w:pPr>
          </w:p>
        </w:tc>
      </w:tr>
      <w:tr w:rsidR="003036FB" w:rsidRPr="003036FB" w14:paraId="3421DF9B" w14:textId="77777777" w:rsidTr="00B40AA9">
        <w:trPr>
          <w:cantSplit/>
        </w:trPr>
        <w:tc>
          <w:tcPr>
            <w:tcW w:w="1772"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5294829" w14:textId="57BA0BEE" w:rsidR="003036FB" w:rsidRPr="003036FB" w:rsidRDefault="003036FB" w:rsidP="007232D6">
            <w:pPr>
              <w:pStyle w:val="TableText"/>
              <w:keepNext/>
              <w:keepLines/>
            </w:pPr>
            <w:r w:rsidRPr="003036FB">
              <w:t xml:space="preserve">Eastern </w:t>
            </w:r>
            <w:r w:rsidR="00745927">
              <w:t>gambusia</w:t>
            </w: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C21A7C" w14:textId="77777777" w:rsidR="003036FB" w:rsidRPr="003036FB" w:rsidRDefault="003036FB" w:rsidP="007232D6">
            <w:pPr>
              <w:pStyle w:val="TableText"/>
              <w:keepNext/>
              <w:keepLines/>
              <w:spacing w:before="0" w:after="0"/>
            </w:pPr>
            <w:r w:rsidRPr="003036FB">
              <w:t>(Intercept)</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07EBA1D" w14:textId="77777777" w:rsidR="003036FB" w:rsidRPr="003036FB" w:rsidRDefault="003036FB" w:rsidP="007232D6">
            <w:pPr>
              <w:pStyle w:val="TableText"/>
              <w:keepNext/>
              <w:keepLines/>
              <w:spacing w:before="0" w:after="0"/>
              <w:jc w:val="right"/>
            </w:pPr>
            <w:r w:rsidRPr="003036FB">
              <w:t>-0.55</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8B6A911" w14:textId="77777777" w:rsidR="003036FB" w:rsidRPr="003036FB" w:rsidRDefault="003036FB" w:rsidP="007232D6">
            <w:pPr>
              <w:pStyle w:val="TableText"/>
              <w:keepNext/>
              <w:keepLines/>
              <w:spacing w:before="0" w:after="0"/>
              <w:jc w:val="right"/>
            </w:pPr>
            <w:r w:rsidRPr="003036FB">
              <w:t>-6.68</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280A7AF" w14:textId="77777777" w:rsidR="003036FB" w:rsidRPr="003036FB" w:rsidRDefault="003036FB" w:rsidP="007232D6">
            <w:pPr>
              <w:pStyle w:val="TableText"/>
              <w:keepNext/>
              <w:keepLines/>
              <w:spacing w:before="0" w:after="0"/>
              <w:jc w:val="right"/>
            </w:pPr>
            <w:r w:rsidRPr="003036FB">
              <w:t>5.34</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CADD719" w14:textId="77777777" w:rsidR="003036FB" w:rsidRPr="003036FB" w:rsidRDefault="003036FB" w:rsidP="007232D6">
            <w:pPr>
              <w:pStyle w:val="TableText"/>
              <w:keepNext/>
              <w:keepLines/>
              <w:spacing w:before="0" w:after="0"/>
              <w:jc w:val="center"/>
            </w:pPr>
          </w:p>
        </w:tc>
      </w:tr>
      <w:tr w:rsidR="003036FB" w:rsidRPr="003036FB" w14:paraId="480D23B8"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194F32C"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A419934" w14:textId="77777777" w:rsidR="003036FB" w:rsidRPr="003036FB" w:rsidRDefault="003036FB" w:rsidP="00645AC1">
            <w:pPr>
              <w:pStyle w:val="TableText"/>
              <w:spacing w:before="0" w:after="0"/>
            </w:pPr>
            <w:proofErr w:type="spellStart"/>
            <w:r w:rsidRPr="003036FB">
              <w:t>baseflow_water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19F3EE6" w14:textId="77777777" w:rsidR="003036FB" w:rsidRPr="003036FB" w:rsidRDefault="003036FB" w:rsidP="00645AC1">
            <w:pPr>
              <w:pStyle w:val="TableText"/>
              <w:spacing w:before="0" w:after="0"/>
              <w:jc w:val="right"/>
            </w:pPr>
            <w:r w:rsidRPr="003036FB">
              <w:t>0.01</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53CE3B0" w14:textId="77777777" w:rsidR="003036FB" w:rsidRPr="003036FB" w:rsidRDefault="003036FB" w:rsidP="00645AC1">
            <w:pPr>
              <w:pStyle w:val="TableText"/>
              <w:spacing w:before="0" w:after="0"/>
              <w:jc w:val="right"/>
            </w:pPr>
            <w:r w:rsidRPr="003036FB">
              <w:t>-0.58</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BF77A3B" w14:textId="77777777" w:rsidR="003036FB" w:rsidRPr="003036FB" w:rsidRDefault="003036FB" w:rsidP="00645AC1">
            <w:pPr>
              <w:pStyle w:val="TableText"/>
              <w:spacing w:before="0" w:after="0"/>
              <w:jc w:val="right"/>
            </w:pPr>
            <w:r w:rsidRPr="003036FB">
              <w:t>0.61</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18F21E" w14:textId="77777777" w:rsidR="003036FB" w:rsidRPr="003036FB" w:rsidRDefault="003036FB" w:rsidP="00645AC1">
            <w:pPr>
              <w:pStyle w:val="TableText"/>
              <w:spacing w:before="0" w:after="0"/>
              <w:jc w:val="center"/>
            </w:pPr>
          </w:p>
        </w:tc>
      </w:tr>
      <w:tr w:rsidR="003036FB" w:rsidRPr="003036FB" w14:paraId="1F2A94FD"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8A73D88"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2F07D59" w14:textId="77777777" w:rsidR="003036FB" w:rsidRPr="003036FB" w:rsidRDefault="003036FB" w:rsidP="00645AC1">
            <w:pPr>
              <w:pStyle w:val="TableText"/>
              <w:spacing w:before="0" w:after="0"/>
            </w:pPr>
            <w:proofErr w:type="spellStart"/>
            <w:r w:rsidRPr="003036FB">
              <w:t>small_fresh_water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F058B3B" w14:textId="77777777" w:rsidR="003036FB" w:rsidRPr="003036FB" w:rsidRDefault="003036FB" w:rsidP="00645AC1">
            <w:pPr>
              <w:pStyle w:val="TableText"/>
              <w:spacing w:before="0" w:after="0"/>
              <w:jc w:val="right"/>
            </w:pPr>
            <w:r w:rsidRPr="003036FB">
              <w:t>-0.09</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2BB56B7" w14:textId="77777777" w:rsidR="003036FB" w:rsidRPr="003036FB" w:rsidRDefault="003036FB" w:rsidP="00645AC1">
            <w:pPr>
              <w:pStyle w:val="TableText"/>
              <w:spacing w:before="0" w:after="0"/>
              <w:jc w:val="right"/>
            </w:pPr>
            <w:r w:rsidRPr="003036FB">
              <w:t>-0.60</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7FA5CC2" w14:textId="77777777" w:rsidR="003036FB" w:rsidRPr="003036FB" w:rsidRDefault="003036FB" w:rsidP="00645AC1">
            <w:pPr>
              <w:pStyle w:val="TableText"/>
              <w:spacing w:before="0" w:after="0"/>
              <w:jc w:val="right"/>
            </w:pPr>
            <w:r w:rsidRPr="003036FB">
              <w:t>0.39</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C553BF" w14:textId="77777777" w:rsidR="003036FB" w:rsidRPr="003036FB" w:rsidRDefault="003036FB" w:rsidP="00645AC1">
            <w:pPr>
              <w:pStyle w:val="TableText"/>
              <w:spacing w:before="0" w:after="0"/>
              <w:jc w:val="center"/>
            </w:pPr>
          </w:p>
        </w:tc>
      </w:tr>
      <w:tr w:rsidR="003036FB" w:rsidRPr="003036FB" w14:paraId="72C5D339"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69B20D0"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846AE52" w14:textId="77777777" w:rsidR="003036FB" w:rsidRPr="003036FB" w:rsidRDefault="003036FB" w:rsidP="00645AC1">
            <w:pPr>
              <w:pStyle w:val="TableText"/>
              <w:spacing w:before="0" w:after="0"/>
            </w:pPr>
            <w:proofErr w:type="spellStart"/>
            <w:r w:rsidRPr="003036FB">
              <w:t>large_fresh_water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A9A42B3" w14:textId="77777777" w:rsidR="003036FB" w:rsidRPr="003036FB" w:rsidRDefault="003036FB" w:rsidP="00645AC1">
            <w:pPr>
              <w:pStyle w:val="TableText"/>
              <w:spacing w:before="0" w:after="0"/>
              <w:jc w:val="right"/>
            </w:pPr>
            <w:r w:rsidRPr="003036FB">
              <w:t>0.15</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AFDAEBC" w14:textId="77777777" w:rsidR="003036FB" w:rsidRPr="003036FB" w:rsidRDefault="003036FB" w:rsidP="00645AC1">
            <w:pPr>
              <w:pStyle w:val="TableText"/>
              <w:spacing w:before="0" w:after="0"/>
              <w:jc w:val="right"/>
            </w:pPr>
            <w:r w:rsidRPr="003036FB">
              <w:t>-0.44</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12536BE" w14:textId="77777777" w:rsidR="003036FB" w:rsidRPr="003036FB" w:rsidRDefault="003036FB" w:rsidP="00645AC1">
            <w:pPr>
              <w:pStyle w:val="TableText"/>
              <w:spacing w:before="0" w:after="0"/>
              <w:jc w:val="right"/>
            </w:pPr>
            <w:r w:rsidRPr="003036FB">
              <w:t>0.74</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BB1E5B2" w14:textId="77777777" w:rsidR="003036FB" w:rsidRPr="003036FB" w:rsidRDefault="003036FB" w:rsidP="00645AC1">
            <w:pPr>
              <w:pStyle w:val="TableText"/>
              <w:spacing w:before="0" w:after="0"/>
              <w:jc w:val="center"/>
            </w:pPr>
          </w:p>
        </w:tc>
      </w:tr>
      <w:tr w:rsidR="003036FB" w:rsidRPr="003036FB" w14:paraId="567C72B2"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B92C9A7"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4ECDE9" w14:textId="77777777" w:rsidR="003036FB" w:rsidRPr="003036FB" w:rsidRDefault="003036FB" w:rsidP="00645AC1">
            <w:pPr>
              <w:pStyle w:val="TableText"/>
              <w:spacing w:before="0" w:after="0"/>
            </w:pPr>
            <w:r w:rsidRPr="003036FB">
              <w:t>change_72h_water_year</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F3E06A3" w14:textId="77777777" w:rsidR="003036FB" w:rsidRPr="003036FB" w:rsidRDefault="003036FB" w:rsidP="00645AC1">
            <w:pPr>
              <w:pStyle w:val="TableText"/>
              <w:spacing w:before="0" w:after="0"/>
              <w:jc w:val="right"/>
            </w:pPr>
            <w:r w:rsidRPr="003036FB">
              <w:t>0.05</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9916E62" w14:textId="77777777" w:rsidR="003036FB" w:rsidRPr="003036FB" w:rsidRDefault="003036FB" w:rsidP="00645AC1">
            <w:pPr>
              <w:pStyle w:val="TableText"/>
              <w:spacing w:before="0" w:after="0"/>
              <w:jc w:val="right"/>
            </w:pPr>
            <w:r w:rsidRPr="003036FB">
              <w:t>-0.62</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B449744" w14:textId="77777777" w:rsidR="003036FB" w:rsidRPr="003036FB" w:rsidRDefault="003036FB" w:rsidP="00645AC1">
            <w:pPr>
              <w:pStyle w:val="TableText"/>
              <w:spacing w:before="0" w:after="0"/>
              <w:jc w:val="right"/>
            </w:pPr>
            <w:r w:rsidRPr="003036FB">
              <w:t>0.70</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6BFAAB" w14:textId="77777777" w:rsidR="003036FB" w:rsidRPr="003036FB" w:rsidRDefault="003036FB" w:rsidP="00645AC1">
            <w:pPr>
              <w:pStyle w:val="TableText"/>
              <w:spacing w:before="0" w:after="0"/>
              <w:jc w:val="center"/>
            </w:pPr>
          </w:p>
        </w:tc>
      </w:tr>
      <w:tr w:rsidR="003036FB" w:rsidRPr="003036FB" w14:paraId="2FD555D5"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03EA87F"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ED2E062" w14:textId="77777777" w:rsidR="003036FB" w:rsidRPr="003036FB" w:rsidRDefault="003036FB" w:rsidP="00645AC1">
            <w:pPr>
              <w:pStyle w:val="TableText"/>
              <w:spacing w:before="0" w:after="0"/>
            </w:pPr>
            <w:proofErr w:type="spellStart"/>
            <w:r w:rsidRPr="003036FB">
              <w:t>programGoulburn</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AF6FE0C" w14:textId="77777777" w:rsidR="003036FB" w:rsidRPr="003036FB" w:rsidRDefault="003036FB" w:rsidP="00645AC1">
            <w:pPr>
              <w:pStyle w:val="TableText"/>
              <w:spacing w:before="0" w:after="0"/>
              <w:jc w:val="right"/>
            </w:pPr>
            <w:r w:rsidRPr="003036FB">
              <w:t>0.41</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7CE24E" w14:textId="77777777" w:rsidR="003036FB" w:rsidRPr="003036FB" w:rsidRDefault="003036FB" w:rsidP="00645AC1">
            <w:pPr>
              <w:pStyle w:val="TableText"/>
              <w:spacing w:before="0" w:after="0"/>
              <w:jc w:val="right"/>
            </w:pPr>
            <w:r w:rsidRPr="003036FB">
              <w:t>-2.10</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202C345" w14:textId="77777777" w:rsidR="003036FB" w:rsidRPr="003036FB" w:rsidRDefault="003036FB" w:rsidP="00645AC1">
            <w:pPr>
              <w:pStyle w:val="TableText"/>
              <w:spacing w:before="0" w:after="0"/>
              <w:jc w:val="right"/>
            </w:pPr>
            <w:r w:rsidRPr="003036FB">
              <w:t>2.61</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F0A0E5A" w14:textId="77777777" w:rsidR="003036FB" w:rsidRPr="003036FB" w:rsidRDefault="003036FB" w:rsidP="00645AC1">
            <w:pPr>
              <w:pStyle w:val="TableText"/>
              <w:spacing w:before="0" w:after="0"/>
              <w:jc w:val="center"/>
            </w:pPr>
          </w:p>
        </w:tc>
      </w:tr>
      <w:tr w:rsidR="003036FB" w:rsidRPr="003036FB" w14:paraId="1384A1D8"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7679492"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BBB74D6" w14:textId="77777777" w:rsidR="003036FB" w:rsidRPr="003036FB" w:rsidRDefault="003036FB" w:rsidP="00645AC1">
            <w:pPr>
              <w:pStyle w:val="TableText"/>
              <w:spacing w:before="0" w:after="0"/>
            </w:pPr>
            <w:proofErr w:type="spellStart"/>
            <w:r w:rsidRPr="003036FB">
              <w:t>programGwydi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17E20BD" w14:textId="77777777" w:rsidR="003036FB" w:rsidRPr="003036FB" w:rsidRDefault="003036FB" w:rsidP="00645AC1">
            <w:pPr>
              <w:pStyle w:val="TableText"/>
              <w:spacing w:before="0" w:after="0"/>
              <w:jc w:val="right"/>
            </w:pPr>
            <w:r w:rsidRPr="003036FB">
              <w:t>0.68</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EBADB2F" w14:textId="77777777" w:rsidR="003036FB" w:rsidRPr="003036FB" w:rsidRDefault="003036FB" w:rsidP="00645AC1">
            <w:pPr>
              <w:pStyle w:val="TableText"/>
              <w:spacing w:before="0" w:after="0"/>
              <w:jc w:val="right"/>
            </w:pPr>
            <w:r w:rsidRPr="003036FB">
              <w:t>-2.14</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17782D3" w14:textId="77777777" w:rsidR="003036FB" w:rsidRPr="003036FB" w:rsidRDefault="003036FB" w:rsidP="00645AC1">
            <w:pPr>
              <w:pStyle w:val="TableText"/>
              <w:spacing w:before="0" w:after="0"/>
              <w:jc w:val="right"/>
            </w:pPr>
            <w:r w:rsidRPr="003036FB">
              <w:t>3.94</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0E2AFF3" w14:textId="77777777" w:rsidR="003036FB" w:rsidRPr="003036FB" w:rsidRDefault="003036FB" w:rsidP="00645AC1">
            <w:pPr>
              <w:pStyle w:val="TableText"/>
              <w:spacing w:before="0" w:after="0"/>
              <w:jc w:val="center"/>
            </w:pPr>
          </w:p>
        </w:tc>
      </w:tr>
      <w:tr w:rsidR="003036FB" w:rsidRPr="003036FB" w14:paraId="10CE0E13"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BC48CAC"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E555B22" w14:textId="77777777" w:rsidR="003036FB" w:rsidRPr="003036FB" w:rsidRDefault="003036FB" w:rsidP="00645AC1">
            <w:pPr>
              <w:pStyle w:val="TableText"/>
              <w:spacing w:before="0" w:after="0"/>
            </w:pPr>
            <w:proofErr w:type="spellStart"/>
            <w:r w:rsidRPr="003036FB">
              <w:t>programLachlan</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B95E71D" w14:textId="77777777" w:rsidR="003036FB" w:rsidRPr="003036FB" w:rsidRDefault="003036FB" w:rsidP="00645AC1">
            <w:pPr>
              <w:pStyle w:val="TableText"/>
              <w:spacing w:before="0" w:after="0"/>
              <w:jc w:val="right"/>
            </w:pPr>
            <w:r w:rsidRPr="003036FB">
              <w:t>0.91</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0D0337A" w14:textId="77777777" w:rsidR="003036FB" w:rsidRPr="003036FB" w:rsidRDefault="003036FB" w:rsidP="00645AC1">
            <w:pPr>
              <w:pStyle w:val="TableText"/>
              <w:spacing w:before="0" w:after="0"/>
              <w:jc w:val="right"/>
            </w:pPr>
            <w:r w:rsidRPr="003036FB">
              <w:t>-2.04</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E53B78D" w14:textId="77777777" w:rsidR="003036FB" w:rsidRPr="003036FB" w:rsidRDefault="003036FB" w:rsidP="00645AC1">
            <w:pPr>
              <w:pStyle w:val="TableText"/>
              <w:spacing w:before="0" w:after="0"/>
              <w:jc w:val="right"/>
            </w:pPr>
            <w:r w:rsidRPr="003036FB">
              <w:t>3.60</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CB542BD" w14:textId="77777777" w:rsidR="003036FB" w:rsidRPr="003036FB" w:rsidRDefault="003036FB" w:rsidP="00645AC1">
            <w:pPr>
              <w:pStyle w:val="TableText"/>
              <w:spacing w:before="0" w:after="0"/>
              <w:jc w:val="center"/>
            </w:pPr>
          </w:p>
        </w:tc>
      </w:tr>
      <w:tr w:rsidR="003036FB" w:rsidRPr="003036FB" w14:paraId="4C6058D5"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5F26F06"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099DA00" w14:textId="77777777" w:rsidR="003036FB" w:rsidRPr="003036FB" w:rsidRDefault="003036FB" w:rsidP="00645AC1">
            <w:pPr>
              <w:pStyle w:val="TableText"/>
              <w:spacing w:before="0" w:after="0"/>
            </w:pPr>
            <w:proofErr w:type="spellStart"/>
            <w:r w:rsidRPr="003036FB">
              <w:t>programLower</w:t>
            </w:r>
            <w:proofErr w:type="spellEnd"/>
            <w:r w:rsidRPr="003036FB">
              <w:t xml:space="preserve"> Murray</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94CFAE7" w14:textId="77777777" w:rsidR="003036FB" w:rsidRPr="003036FB" w:rsidRDefault="003036FB" w:rsidP="00645AC1">
            <w:pPr>
              <w:pStyle w:val="TableText"/>
              <w:spacing w:before="0" w:after="0"/>
              <w:jc w:val="right"/>
            </w:pPr>
            <w:r w:rsidRPr="003036FB">
              <w:t>0.01</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9426601" w14:textId="77777777" w:rsidR="003036FB" w:rsidRPr="003036FB" w:rsidRDefault="003036FB" w:rsidP="00645AC1">
            <w:pPr>
              <w:pStyle w:val="TableText"/>
              <w:spacing w:before="0" w:after="0"/>
              <w:jc w:val="right"/>
            </w:pPr>
            <w:r w:rsidRPr="003036FB">
              <w:t>-2.38</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3501865" w14:textId="77777777" w:rsidR="003036FB" w:rsidRPr="003036FB" w:rsidRDefault="003036FB" w:rsidP="00645AC1">
            <w:pPr>
              <w:pStyle w:val="TableText"/>
              <w:spacing w:before="0" w:after="0"/>
              <w:jc w:val="right"/>
            </w:pPr>
            <w:r w:rsidRPr="003036FB">
              <w:t>2.26</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C4A0FA" w14:textId="77777777" w:rsidR="003036FB" w:rsidRPr="003036FB" w:rsidRDefault="003036FB" w:rsidP="00645AC1">
            <w:pPr>
              <w:pStyle w:val="TableText"/>
              <w:spacing w:before="0" w:after="0"/>
              <w:jc w:val="center"/>
            </w:pPr>
          </w:p>
        </w:tc>
      </w:tr>
      <w:tr w:rsidR="003036FB" w:rsidRPr="003036FB" w14:paraId="4DFE326B"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0595456"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E054EB7" w14:textId="77777777" w:rsidR="003036FB" w:rsidRPr="003036FB" w:rsidRDefault="003036FB" w:rsidP="00645AC1">
            <w:pPr>
              <w:pStyle w:val="TableText"/>
              <w:spacing w:before="0" w:after="0"/>
            </w:pPr>
            <w:proofErr w:type="spellStart"/>
            <w:r w:rsidRPr="003036FB">
              <w:t>programMurrumbidgee</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CA9BCC4" w14:textId="77777777" w:rsidR="003036FB" w:rsidRPr="003036FB" w:rsidRDefault="003036FB" w:rsidP="00645AC1">
            <w:pPr>
              <w:pStyle w:val="TableText"/>
              <w:spacing w:before="0" w:after="0"/>
              <w:jc w:val="right"/>
            </w:pPr>
            <w:r w:rsidRPr="003036FB">
              <w:t>0.23</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6BB6F76" w14:textId="77777777" w:rsidR="003036FB" w:rsidRPr="003036FB" w:rsidRDefault="003036FB" w:rsidP="00645AC1">
            <w:pPr>
              <w:pStyle w:val="TableText"/>
              <w:spacing w:before="0" w:after="0"/>
              <w:jc w:val="right"/>
            </w:pPr>
            <w:r w:rsidRPr="003036FB">
              <w:t>-2.21</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FAFEDEA" w14:textId="77777777" w:rsidR="003036FB" w:rsidRPr="003036FB" w:rsidRDefault="003036FB" w:rsidP="00645AC1">
            <w:pPr>
              <w:pStyle w:val="TableText"/>
              <w:spacing w:before="0" w:after="0"/>
              <w:jc w:val="right"/>
            </w:pPr>
            <w:r w:rsidRPr="003036FB">
              <w:t>2.65</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B470100" w14:textId="77777777" w:rsidR="003036FB" w:rsidRPr="003036FB" w:rsidRDefault="003036FB" w:rsidP="00645AC1">
            <w:pPr>
              <w:pStyle w:val="TableText"/>
              <w:spacing w:before="0" w:after="0"/>
              <w:jc w:val="center"/>
            </w:pPr>
          </w:p>
        </w:tc>
      </w:tr>
      <w:tr w:rsidR="003036FB" w:rsidRPr="003036FB" w14:paraId="6DBD24E6"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418EF21"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B9AC9D5" w14:textId="77777777" w:rsidR="003036FB" w:rsidRPr="003036FB" w:rsidRDefault="003036FB" w:rsidP="00645AC1">
            <w:pPr>
              <w:pStyle w:val="TableText"/>
              <w:spacing w:before="0" w:after="0"/>
            </w:pPr>
            <w:proofErr w:type="spellStart"/>
            <w:r w:rsidRPr="003036FB">
              <w:t>do_last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C3DF287" w14:textId="77777777" w:rsidR="003036FB" w:rsidRPr="003036FB" w:rsidRDefault="003036FB" w:rsidP="00645AC1">
            <w:pPr>
              <w:pStyle w:val="TableText"/>
              <w:spacing w:before="0" w:after="0"/>
              <w:jc w:val="right"/>
            </w:pPr>
            <w:r w:rsidRPr="003036FB">
              <w:t>0.46</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F8E1283" w14:textId="77777777" w:rsidR="003036FB" w:rsidRPr="003036FB" w:rsidRDefault="003036FB" w:rsidP="00645AC1">
            <w:pPr>
              <w:pStyle w:val="TableText"/>
              <w:spacing w:before="0" w:after="0"/>
              <w:jc w:val="right"/>
            </w:pPr>
            <w:r w:rsidRPr="003036FB">
              <w:t>-0.78</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86913F7" w14:textId="77777777" w:rsidR="003036FB" w:rsidRPr="003036FB" w:rsidRDefault="003036FB" w:rsidP="00645AC1">
            <w:pPr>
              <w:pStyle w:val="TableText"/>
              <w:spacing w:before="0" w:after="0"/>
              <w:jc w:val="right"/>
            </w:pPr>
            <w:r w:rsidRPr="003036FB">
              <w:t>1.87</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2FC59F" w14:textId="77777777" w:rsidR="003036FB" w:rsidRPr="003036FB" w:rsidRDefault="003036FB" w:rsidP="00645AC1">
            <w:pPr>
              <w:pStyle w:val="TableText"/>
              <w:spacing w:before="0" w:after="0"/>
              <w:jc w:val="center"/>
            </w:pPr>
          </w:p>
        </w:tc>
      </w:tr>
      <w:tr w:rsidR="003036FB" w:rsidRPr="003036FB" w14:paraId="5F07EEC7" w14:textId="77777777" w:rsidTr="00B40AA9">
        <w:trPr>
          <w:cantSplit/>
        </w:trPr>
        <w:tc>
          <w:tcPr>
            <w:tcW w:w="1772"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D30855E" w14:textId="1CD5AAB5" w:rsidR="003036FB" w:rsidRPr="003036FB" w:rsidRDefault="003036FB" w:rsidP="00543851">
            <w:pPr>
              <w:pStyle w:val="TableText"/>
            </w:pPr>
            <w:r w:rsidRPr="003036FB">
              <w:t xml:space="preserve">Carp </w:t>
            </w:r>
            <w:r w:rsidR="00745927">
              <w:t>gudgeon</w:t>
            </w: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792EEE" w14:textId="77777777" w:rsidR="003036FB" w:rsidRPr="003036FB" w:rsidRDefault="003036FB" w:rsidP="00645AC1">
            <w:pPr>
              <w:pStyle w:val="TableText"/>
              <w:spacing w:before="0" w:after="0"/>
            </w:pPr>
            <w:r w:rsidRPr="003036FB">
              <w:t>(Intercept)</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90A3ABF" w14:textId="77777777" w:rsidR="003036FB" w:rsidRPr="003036FB" w:rsidRDefault="003036FB" w:rsidP="00645AC1">
            <w:pPr>
              <w:pStyle w:val="TableText"/>
              <w:spacing w:before="0" w:after="0"/>
              <w:jc w:val="right"/>
            </w:pPr>
            <w:r w:rsidRPr="003036FB">
              <w:t>2.31</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87CACDF" w14:textId="77777777" w:rsidR="003036FB" w:rsidRPr="003036FB" w:rsidRDefault="003036FB" w:rsidP="00645AC1">
            <w:pPr>
              <w:pStyle w:val="TableText"/>
              <w:spacing w:before="0" w:after="0"/>
              <w:jc w:val="right"/>
            </w:pPr>
            <w:r w:rsidRPr="003036FB">
              <w:t>-3.64</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200A7AE" w14:textId="77777777" w:rsidR="003036FB" w:rsidRPr="003036FB" w:rsidRDefault="003036FB" w:rsidP="00645AC1">
            <w:pPr>
              <w:pStyle w:val="TableText"/>
              <w:spacing w:before="0" w:after="0"/>
              <w:jc w:val="right"/>
            </w:pPr>
            <w:r w:rsidRPr="003036FB">
              <w:t>8.36</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E2D6851" w14:textId="77777777" w:rsidR="003036FB" w:rsidRPr="003036FB" w:rsidRDefault="003036FB" w:rsidP="00645AC1">
            <w:pPr>
              <w:pStyle w:val="TableText"/>
              <w:spacing w:before="0" w:after="0"/>
              <w:jc w:val="center"/>
            </w:pPr>
          </w:p>
        </w:tc>
      </w:tr>
      <w:tr w:rsidR="003036FB" w:rsidRPr="003036FB" w14:paraId="4DD8DF94"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92142FD"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C13C2B1" w14:textId="77777777" w:rsidR="003036FB" w:rsidRPr="003036FB" w:rsidRDefault="003036FB" w:rsidP="00645AC1">
            <w:pPr>
              <w:pStyle w:val="TableText"/>
              <w:spacing w:before="0" w:after="0"/>
            </w:pPr>
            <w:proofErr w:type="spellStart"/>
            <w:r w:rsidRPr="003036FB">
              <w:t>baseflow_water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D20F7E3" w14:textId="77777777" w:rsidR="003036FB" w:rsidRPr="003036FB" w:rsidRDefault="003036FB" w:rsidP="00645AC1">
            <w:pPr>
              <w:pStyle w:val="TableText"/>
              <w:spacing w:before="0" w:after="0"/>
              <w:jc w:val="right"/>
            </w:pPr>
            <w:r w:rsidRPr="003036FB">
              <w:t>-0.18</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4D29569" w14:textId="77777777" w:rsidR="003036FB" w:rsidRPr="003036FB" w:rsidRDefault="003036FB" w:rsidP="00645AC1">
            <w:pPr>
              <w:pStyle w:val="TableText"/>
              <w:spacing w:before="0" w:after="0"/>
              <w:jc w:val="right"/>
            </w:pPr>
            <w:r w:rsidRPr="003036FB">
              <w:t>-0.80</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DBA9DBC" w14:textId="77777777" w:rsidR="003036FB" w:rsidRPr="003036FB" w:rsidRDefault="003036FB" w:rsidP="00645AC1">
            <w:pPr>
              <w:pStyle w:val="TableText"/>
              <w:spacing w:before="0" w:after="0"/>
              <w:jc w:val="right"/>
            </w:pPr>
            <w:r w:rsidRPr="003036FB">
              <w:t>0.42</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B41FECE" w14:textId="77777777" w:rsidR="003036FB" w:rsidRPr="003036FB" w:rsidRDefault="003036FB" w:rsidP="00645AC1">
            <w:pPr>
              <w:pStyle w:val="TableText"/>
              <w:spacing w:before="0" w:after="0"/>
              <w:jc w:val="center"/>
            </w:pPr>
          </w:p>
        </w:tc>
      </w:tr>
      <w:tr w:rsidR="003036FB" w:rsidRPr="003036FB" w14:paraId="78F720DD"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9279315"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E4258D6" w14:textId="77777777" w:rsidR="003036FB" w:rsidRPr="003036FB" w:rsidRDefault="003036FB" w:rsidP="00645AC1">
            <w:pPr>
              <w:pStyle w:val="TableText"/>
              <w:spacing w:before="0" w:after="0"/>
            </w:pPr>
            <w:proofErr w:type="spellStart"/>
            <w:r w:rsidRPr="003036FB">
              <w:t>small_fresh_water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256B2CE" w14:textId="77777777" w:rsidR="003036FB" w:rsidRPr="003036FB" w:rsidRDefault="003036FB" w:rsidP="00645AC1">
            <w:pPr>
              <w:pStyle w:val="TableText"/>
              <w:spacing w:before="0" w:after="0"/>
              <w:jc w:val="right"/>
            </w:pPr>
            <w:r w:rsidRPr="003036FB">
              <w:t>-0.12</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31650FD" w14:textId="77777777" w:rsidR="003036FB" w:rsidRPr="003036FB" w:rsidRDefault="003036FB" w:rsidP="00645AC1">
            <w:pPr>
              <w:pStyle w:val="TableText"/>
              <w:spacing w:before="0" w:after="0"/>
              <w:jc w:val="right"/>
            </w:pPr>
            <w:r w:rsidRPr="003036FB">
              <w:t>-0.61</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A2DF70B" w14:textId="77777777" w:rsidR="003036FB" w:rsidRPr="003036FB" w:rsidRDefault="003036FB" w:rsidP="00645AC1">
            <w:pPr>
              <w:pStyle w:val="TableText"/>
              <w:spacing w:before="0" w:after="0"/>
              <w:jc w:val="right"/>
            </w:pPr>
            <w:r w:rsidRPr="003036FB">
              <w:t>0.40</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6B21AA" w14:textId="77777777" w:rsidR="003036FB" w:rsidRPr="003036FB" w:rsidRDefault="003036FB" w:rsidP="00645AC1">
            <w:pPr>
              <w:pStyle w:val="TableText"/>
              <w:spacing w:before="0" w:after="0"/>
              <w:jc w:val="center"/>
            </w:pPr>
          </w:p>
        </w:tc>
      </w:tr>
      <w:tr w:rsidR="003036FB" w:rsidRPr="003036FB" w14:paraId="15B65F88"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0754DBA"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33A54C" w14:textId="77777777" w:rsidR="003036FB" w:rsidRPr="003036FB" w:rsidRDefault="003036FB" w:rsidP="00645AC1">
            <w:pPr>
              <w:pStyle w:val="TableText"/>
              <w:spacing w:before="0" w:after="0"/>
            </w:pPr>
            <w:proofErr w:type="spellStart"/>
            <w:r w:rsidRPr="003036FB">
              <w:t>large_fresh_water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B592E74" w14:textId="77777777" w:rsidR="003036FB" w:rsidRPr="003036FB" w:rsidRDefault="003036FB" w:rsidP="00645AC1">
            <w:pPr>
              <w:pStyle w:val="TableText"/>
              <w:spacing w:before="0" w:after="0"/>
              <w:jc w:val="right"/>
            </w:pPr>
            <w:r w:rsidRPr="003036FB">
              <w:t>0.18</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757C372" w14:textId="77777777" w:rsidR="003036FB" w:rsidRPr="003036FB" w:rsidRDefault="003036FB" w:rsidP="00645AC1">
            <w:pPr>
              <w:pStyle w:val="TableText"/>
              <w:spacing w:before="0" w:after="0"/>
              <w:jc w:val="right"/>
            </w:pPr>
            <w:r w:rsidRPr="003036FB">
              <w:t>-0.38</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CF1EC2A" w14:textId="77777777" w:rsidR="003036FB" w:rsidRPr="003036FB" w:rsidRDefault="003036FB" w:rsidP="00645AC1">
            <w:pPr>
              <w:pStyle w:val="TableText"/>
              <w:spacing w:before="0" w:after="0"/>
              <w:jc w:val="right"/>
            </w:pPr>
            <w:r w:rsidRPr="003036FB">
              <w:t>0.76</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7FDFBEB" w14:textId="77777777" w:rsidR="003036FB" w:rsidRPr="003036FB" w:rsidRDefault="003036FB" w:rsidP="00645AC1">
            <w:pPr>
              <w:pStyle w:val="TableText"/>
              <w:spacing w:before="0" w:after="0"/>
              <w:jc w:val="center"/>
            </w:pPr>
          </w:p>
        </w:tc>
      </w:tr>
      <w:tr w:rsidR="003036FB" w:rsidRPr="003036FB" w14:paraId="10D9ECD2"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497BB91"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C03A168" w14:textId="77777777" w:rsidR="003036FB" w:rsidRPr="003036FB" w:rsidRDefault="003036FB" w:rsidP="00645AC1">
            <w:pPr>
              <w:pStyle w:val="TableText"/>
              <w:spacing w:before="0" w:after="0"/>
            </w:pPr>
            <w:r w:rsidRPr="003036FB">
              <w:t>change_72h_water_year</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2541D2D" w14:textId="77777777" w:rsidR="003036FB" w:rsidRPr="003036FB" w:rsidRDefault="003036FB" w:rsidP="00645AC1">
            <w:pPr>
              <w:pStyle w:val="TableText"/>
              <w:spacing w:before="0" w:after="0"/>
              <w:jc w:val="right"/>
            </w:pPr>
            <w:r w:rsidRPr="003036FB">
              <w:t>-0.27</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FF00DB4" w14:textId="77777777" w:rsidR="003036FB" w:rsidRPr="003036FB" w:rsidRDefault="003036FB" w:rsidP="00645AC1">
            <w:pPr>
              <w:pStyle w:val="TableText"/>
              <w:spacing w:before="0" w:after="0"/>
              <w:jc w:val="right"/>
            </w:pPr>
            <w:r w:rsidRPr="003036FB">
              <w:t>-0.87</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74AA1BD" w14:textId="77777777" w:rsidR="003036FB" w:rsidRPr="003036FB" w:rsidRDefault="003036FB" w:rsidP="00645AC1">
            <w:pPr>
              <w:pStyle w:val="TableText"/>
              <w:spacing w:before="0" w:after="0"/>
              <w:jc w:val="right"/>
            </w:pPr>
            <w:r w:rsidRPr="003036FB">
              <w:t>0.35</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2B7FFE" w14:textId="77777777" w:rsidR="003036FB" w:rsidRPr="003036FB" w:rsidRDefault="003036FB" w:rsidP="00645AC1">
            <w:pPr>
              <w:pStyle w:val="TableText"/>
              <w:spacing w:before="0" w:after="0"/>
              <w:jc w:val="center"/>
            </w:pPr>
          </w:p>
        </w:tc>
      </w:tr>
      <w:tr w:rsidR="003036FB" w:rsidRPr="003036FB" w14:paraId="0FF1588B"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DCDFAC5"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21A1DC7" w14:textId="77777777" w:rsidR="003036FB" w:rsidRPr="003036FB" w:rsidRDefault="003036FB" w:rsidP="00645AC1">
            <w:pPr>
              <w:pStyle w:val="TableText"/>
              <w:spacing w:before="0" w:after="0"/>
            </w:pPr>
            <w:proofErr w:type="spellStart"/>
            <w:r w:rsidRPr="003036FB">
              <w:t>programGoulburn</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EF51656" w14:textId="77777777" w:rsidR="003036FB" w:rsidRPr="003036FB" w:rsidRDefault="003036FB" w:rsidP="00645AC1">
            <w:pPr>
              <w:pStyle w:val="TableText"/>
              <w:spacing w:before="0" w:after="0"/>
              <w:jc w:val="right"/>
            </w:pPr>
            <w:r w:rsidRPr="003036FB">
              <w:t>-0.40</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B66C02C" w14:textId="77777777" w:rsidR="003036FB" w:rsidRPr="003036FB" w:rsidRDefault="003036FB" w:rsidP="00645AC1">
            <w:pPr>
              <w:pStyle w:val="TableText"/>
              <w:spacing w:before="0" w:after="0"/>
              <w:jc w:val="right"/>
            </w:pPr>
            <w:r w:rsidRPr="003036FB">
              <w:t>-2.81</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FE75D82" w14:textId="77777777" w:rsidR="003036FB" w:rsidRPr="003036FB" w:rsidRDefault="003036FB" w:rsidP="00645AC1">
            <w:pPr>
              <w:pStyle w:val="TableText"/>
              <w:spacing w:before="0" w:after="0"/>
              <w:jc w:val="right"/>
            </w:pPr>
            <w:r w:rsidRPr="003036FB">
              <w:t>1.82</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9FB1213" w14:textId="77777777" w:rsidR="003036FB" w:rsidRPr="003036FB" w:rsidRDefault="003036FB" w:rsidP="00645AC1">
            <w:pPr>
              <w:pStyle w:val="TableText"/>
              <w:spacing w:before="0" w:after="0"/>
              <w:jc w:val="center"/>
            </w:pPr>
          </w:p>
        </w:tc>
      </w:tr>
      <w:tr w:rsidR="003036FB" w:rsidRPr="003036FB" w14:paraId="6EB14EE9"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BE2F97D"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8A1689" w14:textId="77777777" w:rsidR="003036FB" w:rsidRPr="003036FB" w:rsidRDefault="003036FB" w:rsidP="00645AC1">
            <w:pPr>
              <w:pStyle w:val="TableText"/>
              <w:spacing w:before="0" w:after="0"/>
            </w:pPr>
            <w:proofErr w:type="spellStart"/>
            <w:r w:rsidRPr="003036FB">
              <w:t>programGwydi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58F75B7" w14:textId="77777777" w:rsidR="003036FB" w:rsidRPr="003036FB" w:rsidRDefault="003036FB" w:rsidP="00645AC1">
            <w:pPr>
              <w:pStyle w:val="TableText"/>
              <w:spacing w:before="0" w:after="0"/>
              <w:jc w:val="right"/>
            </w:pPr>
            <w:r w:rsidRPr="003036FB">
              <w:t>0.91</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BA3AF31" w14:textId="77777777" w:rsidR="003036FB" w:rsidRPr="003036FB" w:rsidRDefault="003036FB" w:rsidP="00645AC1">
            <w:pPr>
              <w:pStyle w:val="TableText"/>
              <w:spacing w:before="0" w:after="0"/>
              <w:jc w:val="right"/>
            </w:pPr>
            <w:r w:rsidRPr="003036FB">
              <w:t>-1.99</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184D01B" w14:textId="77777777" w:rsidR="003036FB" w:rsidRPr="003036FB" w:rsidRDefault="003036FB" w:rsidP="00645AC1">
            <w:pPr>
              <w:pStyle w:val="TableText"/>
              <w:spacing w:before="0" w:after="0"/>
              <w:jc w:val="right"/>
            </w:pPr>
            <w:r w:rsidRPr="003036FB">
              <w:t>4.05</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F306577" w14:textId="77777777" w:rsidR="003036FB" w:rsidRPr="003036FB" w:rsidRDefault="003036FB" w:rsidP="00645AC1">
            <w:pPr>
              <w:pStyle w:val="TableText"/>
              <w:spacing w:before="0" w:after="0"/>
              <w:jc w:val="center"/>
            </w:pPr>
          </w:p>
        </w:tc>
      </w:tr>
      <w:tr w:rsidR="003036FB" w:rsidRPr="003036FB" w14:paraId="78E49031"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5778C1F"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474D64" w14:textId="77777777" w:rsidR="003036FB" w:rsidRPr="003036FB" w:rsidRDefault="003036FB" w:rsidP="00645AC1">
            <w:pPr>
              <w:pStyle w:val="TableText"/>
              <w:spacing w:before="0" w:after="0"/>
            </w:pPr>
            <w:proofErr w:type="spellStart"/>
            <w:r w:rsidRPr="003036FB">
              <w:t>programLachlan</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870BDC9" w14:textId="77777777" w:rsidR="003036FB" w:rsidRPr="003036FB" w:rsidRDefault="003036FB" w:rsidP="00645AC1">
            <w:pPr>
              <w:pStyle w:val="TableText"/>
              <w:spacing w:before="0" w:after="0"/>
              <w:jc w:val="right"/>
            </w:pPr>
            <w:r w:rsidRPr="003036FB">
              <w:t>0.86</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82D944C" w14:textId="77777777" w:rsidR="003036FB" w:rsidRPr="003036FB" w:rsidRDefault="003036FB" w:rsidP="00645AC1">
            <w:pPr>
              <w:pStyle w:val="TableText"/>
              <w:spacing w:before="0" w:after="0"/>
              <w:jc w:val="right"/>
            </w:pPr>
            <w:r w:rsidRPr="003036FB">
              <w:t>-2.07</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79EFE00" w14:textId="77777777" w:rsidR="003036FB" w:rsidRPr="003036FB" w:rsidRDefault="003036FB" w:rsidP="00645AC1">
            <w:pPr>
              <w:pStyle w:val="TableText"/>
              <w:spacing w:before="0" w:after="0"/>
              <w:jc w:val="right"/>
            </w:pPr>
            <w:r w:rsidRPr="003036FB">
              <w:t>3.52</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833066" w14:textId="77777777" w:rsidR="003036FB" w:rsidRPr="003036FB" w:rsidRDefault="003036FB" w:rsidP="00645AC1">
            <w:pPr>
              <w:pStyle w:val="TableText"/>
              <w:spacing w:before="0" w:after="0"/>
              <w:jc w:val="center"/>
            </w:pPr>
          </w:p>
        </w:tc>
      </w:tr>
      <w:tr w:rsidR="003036FB" w:rsidRPr="003036FB" w14:paraId="5E1F3AD4"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1B30FC4"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D707A98" w14:textId="77777777" w:rsidR="003036FB" w:rsidRPr="003036FB" w:rsidRDefault="003036FB" w:rsidP="00645AC1">
            <w:pPr>
              <w:pStyle w:val="TableText"/>
              <w:spacing w:before="0" w:after="0"/>
            </w:pPr>
            <w:proofErr w:type="spellStart"/>
            <w:r w:rsidRPr="003036FB">
              <w:t>programLower</w:t>
            </w:r>
            <w:proofErr w:type="spellEnd"/>
            <w:r w:rsidRPr="003036FB">
              <w:t xml:space="preserve"> Murray</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F1BC905" w14:textId="77777777" w:rsidR="003036FB" w:rsidRPr="003036FB" w:rsidRDefault="003036FB" w:rsidP="00645AC1">
            <w:pPr>
              <w:pStyle w:val="TableText"/>
              <w:spacing w:before="0" w:after="0"/>
              <w:jc w:val="right"/>
            </w:pPr>
            <w:r w:rsidRPr="003036FB">
              <w:t>-0.49</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7FBC0AC" w14:textId="77777777" w:rsidR="003036FB" w:rsidRPr="003036FB" w:rsidRDefault="003036FB" w:rsidP="00645AC1">
            <w:pPr>
              <w:pStyle w:val="TableText"/>
              <w:spacing w:before="0" w:after="0"/>
              <w:jc w:val="right"/>
            </w:pPr>
            <w:r w:rsidRPr="003036FB">
              <w:t>-2.81</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01B6A10" w14:textId="77777777" w:rsidR="003036FB" w:rsidRPr="003036FB" w:rsidRDefault="003036FB" w:rsidP="00645AC1">
            <w:pPr>
              <w:pStyle w:val="TableText"/>
              <w:spacing w:before="0" w:after="0"/>
              <w:jc w:val="right"/>
            </w:pPr>
            <w:r w:rsidRPr="003036FB">
              <w:t>1.74</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C0D102" w14:textId="77777777" w:rsidR="003036FB" w:rsidRPr="003036FB" w:rsidRDefault="003036FB" w:rsidP="00645AC1">
            <w:pPr>
              <w:pStyle w:val="TableText"/>
              <w:spacing w:before="0" w:after="0"/>
              <w:jc w:val="center"/>
            </w:pPr>
          </w:p>
        </w:tc>
      </w:tr>
      <w:tr w:rsidR="003036FB" w:rsidRPr="003036FB" w14:paraId="6E83FB69"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3FF954C"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0F79BA" w14:textId="77777777" w:rsidR="003036FB" w:rsidRPr="003036FB" w:rsidRDefault="003036FB" w:rsidP="00645AC1">
            <w:pPr>
              <w:pStyle w:val="TableText"/>
              <w:spacing w:before="0" w:after="0"/>
            </w:pPr>
            <w:proofErr w:type="spellStart"/>
            <w:r w:rsidRPr="003036FB">
              <w:t>programMurrumbidgee</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FBD845F" w14:textId="77777777" w:rsidR="003036FB" w:rsidRPr="003036FB" w:rsidRDefault="003036FB" w:rsidP="00645AC1">
            <w:pPr>
              <w:pStyle w:val="TableText"/>
              <w:spacing w:before="0" w:after="0"/>
              <w:jc w:val="right"/>
            </w:pPr>
            <w:r w:rsidRPr="003036FB">
              <w:t>0.03</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48C2C5F" w14:textId="77777777" w:rsidR="003036FB" w:rsidRPr="003036FB" w:rsidRDefault="003036FB" w:rsidP="00645AC1">
            <w:pPr>
              <w:pStyle w:val="TableText"/>
              <w:spacing w:before="0" w:after="0"/>
              <w:jc w:val="right"/>
            </w:pPr>
            <w:r w:rsidRPr="003036FB">
              <w:t>-2.52</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08EF5A8" w14:textId="77777777" w:rsidR="003036FB" w:rsidRPr="003036FB" w:rsidRDefault="003036FB" w:rsidP="00645AC1">
            <w:pPr>
              <w:pStyle w:val="TableText"/>
              <w:spacing w:before="0" w:after="0"/>
              <w:jc w:val="right"/>
            </w:pPr>
            <w:r w:rsidRPr="003036FB">
              <w:t>2.35</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772E9E6" w14:textId="77777777" w:rsidR="003036FB" w:rsidRPr="003036FB" w:rsidRDefault="003036FB" w:rsidP="00645AC1">
            <w:pPr>
              <w:pStyle w:val="TableText"/>
              <w:spacing w:before="0" w:after="0"/>
              <w:jc w:val="center"/>
            </w:pPr>
          </w:p>
        </w:tc>
      </w:tr>
      <w:tr w:rsidR="003036FB" w:rsidRPr="003036FB" w14:paraId="066FD68F"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32249ED"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57AD107" w14:textId="77777777" w:rsidR="003036FB" w:rsidRPr="003036FB" w:rsidRDefault="003036FB" w:rsidP="00645AC1">
            <w:pPr>
              <w:pStyle w:val="TableText"/>
              <w:spacing w:before="0" w:after="0"/>
            </w:pPr>
            <w:proofErr w:type="spellStart"/>
            <w:r w:rsidRPr="003036FB">
              <w:t>do_last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3B1E1C5" w14:textId="77777777" w:rsidR="003036FB" w:rsidRPr="003036FB" w:rsidRDefault="003036FB" w:rsidP="00645AC1">
            <w:pPr>
              <w:pStyle w:val="TableText"/>
              <w:spacing w:before="0" w:after="0"/>
              <w:jc w:val="right"/>
            </w:pPr>
            <w:r w:rsidRPr="003036FB">
              <w:t>0.53</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A2F0F72" w14:textId="77777777" w:rsidR="003036FB" w:rsidRPr="003036FB" w:rsidRDefault="003036FB" w:rsidP="00645AC1">
            <w:pPr>
              <w:pStyle w:val="TableText"/>
              <w:spacing w:before="0" w:after="0"/>
              <w:jc w:val="right"/>
            </w:pPr>
            <w:r w:rsidRPr="003036FB">
              <w:t>-0.66</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A7049D3" w14:textId="77777777" w:rsidR="003036FB" w:rsidRPr="003036FB" w:rsidRDefault="003036FB" w:rsidP="00645AC1">
            <w:pPr>
              <w:pStyle w:val="TableText"/>
              <w:spacing w:before="0" w:after="0"/>
              <w:jc w:val="right"/>
            </w:pPr>
            <w:r w:rsidRPr="003036FB">
              <w:t>1.81</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CD1371" w14:textId="77777777" w:rsidR="003036FB" w:rsidRPr="003036FB" w:rsidRDefault="003036FB" w:rsidP="00645AC1">
            <w:pPr>
              <w:pStyle w:val="TableText"/>
              <w:spacing w:before="0" w:after="0"/>
              <w:jc w:val="center"/>
            </w:pPr>
          </w:p>
        </w:tc>
      </w:tr>
      <w:tr w:rsidR="003036FB" w:rsidRPr="003036FB" w14:paraId="4D8A0975" w14:textId="77777777" w:rsidTr="00B40AA9">
        <w:trPr>
          <w:cantSplit/>
        </w:trPr>
        <w:tc>
          <w:tcPr>
            <w:tcW w:w="1772"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D6D4A58" w14:textId="423AF1A7" w:rsidR="003036FB" w:rsidRPr="003036FB" w:rsidRDefault="003036FB" w:rsidP="00543851">
            <w:pPr>
              <w:pStyle w:val="TableText"/>
            </w:pPr>
            <w:r w:rsidRPr="003036FB">
              <w:t xml:space="preserve">Murray </w:t>
            </w:r>
            <w:r w:rsidR="002A0AA7">
              <w:t>cod</w:t>
            </w: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C9DD92" w14:textId="77777777" w:rsidR="003036FB" w:rsidRPr="003036FB" w:rsidRDefault="003036FB" w:rsidP="00645AC1">
            <w:pPr>
              <w:pStyle w:val="TableText"/>
              <w:spacing w:before="0" w:after="0"/>
            </w:pPr>
            <w:r w:rsidRPr="003036FB">
              <w:t>(Intercept)</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F460E70" w14:textId="77777777" w:rsidR="003036FB" w:rsidRPr="003036FB" w:rsidRDefault="003036FB" w:rsidP="00645AC1">
            <w:pPr>
              <w:pStyle w:val="TableText"/>
              <w:spacing w:before="0" w:after="0"/>
              <w:jc w:val="right"/>
            </w:pPr>
            <w:r w:rsidRPr="003036FB">
              <w:t>0.81</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DA4EE2D" w14:textId="77777777" w:rsidR="003036FB" w:rsidRPr="003036FB" w:rsidRDefault="003036FB" w:rsidP="00645AC1">
            <w:pPr>
              <w:pStyle w:val="TableText"/>
              <w:spacing w:before="0" w:after="0"/>
              <w:jc w:val="right"/>
            </w:pPr>
            <w:r w:rsidRPr="003036FB">
              <w:t>-1.65</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B520830" w14:textId="77777777" w:rsidR="003036FB" w:rsidRPr="003036FB" w:rsidRDefault="003036FB" w:rsidP="00645AC1">
            <w:pPr>
              <w:pStyle w:val="TableText"/>
              <w:spacing w:before="0" w:after="0"/>
              <w:jc w:val="right"/>
            </w:pPr>
            <w:r w:rsidRPr="003036FB">
              <w:t>3.89</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5112375" w14:textId="77777777" w:rsidR="003036FB" w:rsidRPr="003036FB" w:rsidRDefault="003036FB" w:rsidP="00645AC1">
            <w:pPr>
              <w:pStyle w:val="TableText"/>
              <w:spacing w:before="0" w:after="0"/>
              <w:jc w:val="center"/>
            </w:pPr>
          </w:p>
        </w:tc>
      </w:tr>
      <w:tr w:rsidR="003036FB" w:rsidRPr="003036FB" w14:paraId="01F0A7A2"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A50BA25"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6020F56" w14:textId="77777777" w:rsidR="003036FB" w:rsidRPr="003036FB" w:rsidRDefault="003036FB" w:rsidP="00645AC1">
            <w:pPr>
              <w:pStyle w:val="TableText"/>
              <w:spacing w:before="0" w:after="0"/>
            </w:pPr>
            <w:proofErr w:type="spellStart"/>
            <w:r w:rsidRPr="003036FB">
              <w:t>baseflow_water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8130D51" w14:textId="77777777" w:rsidR="003036FB" w:rsidRPr="003036FB" w:rsidRDefault="003036FB" w:rsidP="00645AC1">
            <w:pPr>
              <w:pStyle w:val="TableText"/>
              <w:spacing w:before="0" w:after="0"/>
              <w:jc w:val="right"/>
            </w:pPr>
            <w:r w:rsidRPr="003036FB">
              <w:t>-0.06</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DF2A34F" w14:textId="77777777" w:rsidR="003036FB" w:rsidRPr="003036FB" w:rsidRDefault="003036FB" w:rsidP="00645AC1">
            <w:pPr>
              <w:pStyle w:val="TableText"/>
              <w:spacing w:before="0" w:after="0"/>
              <w:jc w:val="right"/>
            </w:pPr>
            <w:r w:rsidRPr="003036FB">
              <w:t>-0.34</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06FE118" w14:textId="77777777" w:rsidR="003036FB" w:rsidRPr="003036FB" w:rsidRDefault="003036FB" w:rsidP="00645AC1">
            <w:pPr>
              <w:pStyle w:val="TableText"/>
              <w:spacing w:before="0" w:after="0"/>
              <w:jc w:val="right"/>
            </w:pPr>
            <w:r w:rsidRPr="003036FB">
              <w:t>0.21</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F1B35ED" w14:textId="77777777" w:rsidR="003036FB" w:rsidRPr="003036FB" w:rsidRDefault="003036FB" w:rsidP="00645AC1">
            <w:pPr>
              <w:pStyle w:val="TableText"/>
              <w:spacing w:before="0" w:after="0"/>
              <w:jc w:val="center"/>
            </w:pPr>
          </w:p>
        </w:tc>
      </w:tr>
      <w:tr w:rsidR="003036FB" w:rsidRPr="003036FB" w14:paraId="5A2A29FB"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E136280"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B6AEB2" w14:textId="77777777" w:rsidR="003036FB" w:rsidRPr="003036FB" w:rsidRDefault="003036FB" w:rsidP="00645AC1">
            <w:pPr>
              <w:pStyle w:val="TableText"/>
              <w:spacing w:before="0" w:after="0"/>
            </w:pPr>
            <w:proofErr w:type="spellStart"/>
            <w:r w:rsidRPr="003036FB">
              <w:t>small_fresh_water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358A3ED" w14:textId="77777777" w:rsidR="003036FB" w:rsidRPr="003036FB" w:rsidRDefault="003036FB" w:rsidP="00645AC1">
            <w:pPr>
              <w:pStyle w:val="TableText"/>
              <w:spacing w:before="0" w:after="0"/>
              <w:jc w:val="right"/>
            </w:pPr>
            <w:r w:rsidRPr="003036FB">
              <w:t>0.06</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A959CF4" w14:textId="77777777" w:rsidR="003036FB" w:rsidRPr="003036FB" w:rsidRDefault="003036FB" w:rsidP="00645AC1">
            <w:pPr>
              <w:pStyle w:val="TableText"/>
              <w:spacing w:before="0" w:after="0"/>
              <w:jc w:val="right"/>
            </w:pPr>
            <w:r w:rsidRPr="003036FB">
              <w:t>-0.18</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8B31F06" w14:textId="77777777" w:rsidR="003036FB" w:rsidRPr="003036FB" w:rsidRDefault="003036FB" w:rsidP="00645AC1">
            <w:pPr>
              <w:pStyle w:val="TableText"/>
              <w:spacing w:before="0" w:after="0"/>
              <w:jc w:val="right"/>
            </w:pPr>
            <w:r w:rsidRPr="003036FB">
              <w:t>0.29</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B9EF9D" w14:textId="77777777" w:rsidR="003036FB" w:rsidRPr="003036FB" w:rsidRDefault="003036FB" w:rsidP="00645AC1">
            <w:pPr>
              <w:pStyle w:val="TableText"/>
              <w:spacing w:before="0" w:after="0"/>
              <w:jc w:val="center"/>
            </w:pPr>
          </w:p>
        </w:tc>
      </w:tr>
      <w:tr w:rsidR="003036FB" w:rsidRPr="003036FB" w14:paraId="5A72C92A"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1150E2F"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FCDE436" w14:textId="77777777" w:rsidR="003036FB" w:rsidRPr="003036FB" w:rsidRDefault="003036FB" w:rsidP="00645AC1">
            <w:pPr>
              <w:pStyle w:val="TableText"/>
              <w:spacing w:before="0" w:after="0"/>
            </w:pPr>
            <w:proofErr w:type="spellStart"/>
            <w:r w:rsidRPr="003036FB">
              <w:t>large_fresh_water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8B8BBDE" w14:textId="77777777" w:rsidR="003036FB" w:rsidRPr="003036FB" w:rsidRDefault="003036FB" w:rsidP="00645AC1">
            <w:pPr>
              <w:pStyle w:val="TableText"/>
              <w:spacing w:before="0" w:after="0"/>
              <w:jc w:val="right"/>
            </w:pPr>
            <w:r w:rsidRPr="003036FB">
              <w:t>-0.45</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20C073C" w14:textId="77777777" w:rsidR="003036FB" w:rsidRPr="003036FB" w:rsidRDefault="003036FB" w:rsidP="00645AC1">
            <w:pPr>
              <w:pStyle w:val="TableText"/>
              <w:spacing w:before="0" w:after="0"/>
              <w:jc w:val="right"/>
            </w:pPr>
            <w:r w:rsidRPr="003036FB">
              <w:t>-0.72</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27E40D8" w14:textId="77777777" w:rsidR="003036FB" w:rsidRPr="003036FB" w:rsidRDefault="003036FB" w:rsidP="00645AC1">
            <w:pPr>
              <w:pStyle w:val="TableText"/>
              <w:spacing w:before="0" w:after="0"/>
              <w:jc w:val="right"/>
            </w:pPr>
            <w:r w:rsidRPr="003036FB">
              <w:t>-0.18</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08A7338" w14:textId="77777777" w:rsidR="003036FB" w:rsidRPr="003036FB" w:rsidRDefault="003036FB" w:rsidP="00645AC1">
            <w:pPr>
              <w:pStyle w:val="TableText"/>
              <w:spacing w:before="0" w:after="0"/>
              <w:jc w:val="center"/>
            </w:pPr>
            <w:r w:rsidRPr="003036FB">
              <w:t>*</w:t>
            </w:r>
          </w:p>
        </w:tc>
      </w:tr>
      <w:tr w:rsidR="003036FB" w:rsidRPr="003036FB" w14:paraId="40409901"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3B70AD3"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26E752" w14:textId="77777777" w:rsidR="003036FB" w:rsidRPr="003036FB" w:rsidRDefault="003036FB" w:rsidP="00645AC1">
            <w:pPr>
              <w:pStyle w:val="TableText"/>
              <w:spacing w:before="0" w:after="0"/>
            </w:pPr>
            <w:r w:rsidRPr="003036FB">
              <w:t>change_72h_water_year</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F84E946" w14:textId="77777777" w:rsidR="003036FB" w:rsidRPr="003036FB" w:rsidRDefault="003036FB" w:rsidP="00645AC1">
            <w:pPr>
              <w:pStyle w:val="TableText"/>
              <w:spacing w:before="0" w:after="0"/>
              <w:jc w:val="right"/>
            </w:pPr>
            <w:r w:rsidRPr="003036FB">
              <w:t>-0.12</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8F5EA9F" w14:textId="77777777" w:rsidR="003036FB" w:rsidRPr="003036FB" w:rsidRDefault="003036FB" w:rsidP="00645AC1">
            <w:pPr>
              <w:pStyle w:val="TableText"/>
              <w:spacing w:before="0" w:after="0"/>
              <w:jc w:val="right"/>
            </w:pPr>
            <w:r w:rsidRPr="003036FB">
              <w:t>-0.42</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D36C333" w14:textId="77777777" w:rsidR="003036FB" w:rsidRPr="003036FB" w:rsidRDefault="003036FB" w:rsidP="00645AC1">
            <w:pPr>
              <w:pStyle w:val="TableText"/>
              <w:spacing w:before="0" w:after="0"/>
              <w:jc w:val="right"/>
            </w:pPr>
            <w:r w:rsidRPr="003036FB">
              <w:t>0.17</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EB26EA" w14:textId="77777777" w:rsidR="003036FB" w:rsidRPr="003036FB" w:rsidRDefault="003036FB" w:rsidP="00645AC1">
            <w:pPr>
              <w:pStyle w:val="TableText"/>
              <w:spacing w:before="0" w:after="0"/>
              <w:jc w:val="center"/>
            </w:pPr>
          </w:p>
        </w:tc>
      </w:tr>
      <w:tr w:rsidR="003036FB" w:rsidRPr="003036FB" w14:paraId="7936E694"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51F18B9"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50439AA" w14:textId="77777777" w:rsidR="003036FB" w:rsidRPr="003036FB" w:rsidRDefault="003036FB" w:rsidP="00645AC1">
            <w:pPr>
              <w:pStyle w:val="TableText"/>
              <w:spacing w:before="0" w:after="0"/>
            </w:pPr>
            <w:proofErr w:type="spellStart"/>
            <w:r w:rsidRPr="003036FB">
              <w:t>programGoulburn</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E24FB08" w14:textId="77777777" w:rsidR="003036FB" w:rsidRPr="003036FB" w:rsidRDefault="003036FB" w:rsidP="00645AC1">
            <w:pPr>
              <w:pStyle w:val="TableText"/>
              <w:spacing w:before="0" w:after="0"/>
              <w:jc w:val="right"/>
            </w:pPr>
            <w:r w:rsidRPr="003036FB">
              <w:t>-0.14</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BBF5EA9" w14:textId="77777777" w:rsidR="003036FB" w:rsidRPr="003036FB" w:rsidRDefault="003036FB" w:rsidP="00645AC1">
            <w:pPr>
              <w:pStyle w:val="TableText"/>
              <w:spacing w:before="0" w:after="0"/>
              <w:jc w:val="right"/>
            </w:pPr>
            <w:r w:rsidRPr="003036FB">
              <w:t>-1.39</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79F63DF" w14:textId="77777777" w:rsidR="003036FB" w:rsidRPr="003036FB" w:rsidRDefault="003036FB" w:rsidP="00645AC1">
            <w:pPr>
              <w:pStyle w:val="TableText"/>
              <w:spacing w:before="0" w:after="0"/>
              <w:jc w:val="right"/>
            </w:pPr>
            <w:r w:rsidRPr="003036FB">
              <w:t>0.86</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C719D6" w14:textId="77777777" w:rsidR="003036FB" w:rsidRPr="003036FB" w:rsidRDefault="003036FB" w:rsidP="00645AC1">
            <w:pPr>
              <w:pStyle w:val="TableText"/>
              <w:spacing w:before="0" w:after="0"/>
              <w:jc w:val="center"/>
            </w:pPr>
          </w:p>
        </w:tc>
      </w:tr>
      <w:tr w:rsidR="003036FB" w:rsidRPr="003036FB" w14:paraId="2FE4A0F6"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C2B7AE0"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B15D006" w14:textId="77777777" w:rsidR="003036FB" w:rsidRPr="003036FB" w:rsidRDefault="003036FB" w:rsidP="00645AC1">
            <w:pPr>
              <w:pStyle w:val="TableText"/>
              <w:spacing w:before="0" w:after="0"/>
            </w:pPr>
            <w:proofErr w:type="spellStart"/>
            <w:r w:rsidRPr="003036FB">
              <w:t>programGwydi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EDA3856" w14:textId="77777777" w:rsidR="003036FB" w:rsidRPr="003036FB" w:rsidRDefault="003036FB" w:rsidP="00645AC1">
            <w:pPr>
              <w:pStyle w:val="TableText"/>
              <w:spacing w:before="0" w:after="0"/>
              <w:jc w:val="right"/>
            </w:pPr>
            <w:r w:rsidRPr="003036FB">
              <w:t>0.01</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4B04A5C" w14:textId="77777777" w:rsidR="003036FB" w:rsidRPr="003036FB" w:rsidRDefault="003036FB" w:rsidP="00645AC1">
            <w:pPr>
              <w:pStyle w:val="TableText"/>
              <w:spacing w:before="0" w:after="0"/>
              <w:jc w:val="right"/>
            </w:pPr>
            <w:r w:rsidRPr="003036FB">
              <w:t>-1.38</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A215C80" w14:textId="77777777" w:rsidR="003036FB" w:rsidRPr="003036FB" w:rsidRDefault="003036FB" w:rsidP="00645AC1">
            <w:pPr>
              <w:pStyle w:val="TableText"/>
              <w:spacing w:before="0" w:after="0"/>
              <w:jc w:val="right"/>
            </w:pPr>
            <w:r w:rsidRPr="003036FB">
              <w:t>1.47</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CE6735D" w14:textId="77777777" w:rsidR="003036FB" w:rsidRPr="003036FB" w:rsidRDefault="003036FB" w:rsidP="00645AC1">
            <w:pPr>
              <w:pStyle w:val="TableText"/>
              <w:spacing w:before="0" w:after="0"/>
              <w:jc w:val="center"/>
            </w:pPr>
          </w:p>
        </w:tc>
      </w:tr>
      <w:tr w:rsidR="003036FB" w:rsidRPr="003036FB" w14:paraId="189C15E7"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E694689"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7C3C4D2" w14:textId="77777777" w:rsidR="003036FB" w:rsidRPr="003036FB" w:rsidRDefault="003036FB" w:rsidP="00645AC1">
            <w:pPr>
              <w:pStyle w:val="TableText"/>
              <w:spacing w:before="0" w:after="0"/>
            </w:pPr>
            <w:proofErr w:type="spellStart"/>
            <w:r w:rsidRPr="003036FB">
              <w:t>programLachlan</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C6277F8" w14:textId="77777777" w:rsidR="003036FB" w:rsidRPr="003036FB" w:rsidRDefault="003036FB" w:rsidP="00645AC1">
            <w:pPr>
              <w:pStyle w:val="TableText"/>
              <w:spacing w:before="0" w:after="0"/>
              <w:jc w:val="right"/>
            </w:pPr>
            <w:r w:rsidRPr="003036FB">
              <w:t>-0.06</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8A12A1B" w14:textId="77777777" w:rsidR="003036FB" w:rsidRPr="003036FB" w:rsidRDefault="003036FB" w:rsidP="00645AC1">
            <w:pPr>
              <w:pStyle w:val="TableText"/>
              <w:spacing w:before="0" w:after="0"/>
              <w:jc w:val="right"/>
            </w:pPr>
            <w:r w:rsidRPr="003036FB">
              <w:t>-1.42</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9D90C73" w14:textId="77777777" w:rsidR="003036FB" w:rsidRPr="003036FB" w:rsidRDefault="003036FB" w:rsidP="00645AC1">
            <w:pPr>
              <w:pStyle w:val="TableText"/>
              <w:spacing w:before="0" w:after="0"/>
              <w:jc w:val="right"/>
            </w:pPr>
            <w:r w:rsidRPr="003036FB">
              <w:t>1.26</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BF6BEC" w14:textId="77777777" w:rsidR="003036FB" w:rsidRPr="003036FB" w:rsidRDefault="003036FB" w:rsidP="00645AC1">
            <w:pPr>
              <w:pStyle w:val="TableText"/>
              <w:spacing w:before="0" w:after="0"/>
              <w:jc w:val="center"/>
            </w:pPr>
          </w:p>
        </w:tc>
      </w:tr>
      <w:tr w:rsidR="003036FB" w:rsidRPr="003036FB" w14:paraId="6617EAC4"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B401447"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456B2A6" w14:textId="77777777" w:rsidR="003036FB" w:rsidRPr="003036FB" w:rsidRDefault="003036FB" w:rsidP="00645AC1">
            <w:pPr>
              <w:pStyle w:val="TableText"/>
              <w:spacing w:before="0" w:after="0"/>
            </w:pPr>
            <w:proofErr w:type="spellStart"/>
            <w:r w:rsidRPr="003036FB">
              <w:t>programLower</w:t>
            </w:r>
            <w:proofErr w:type="spellEnd"/>
            <w:r w:rsidRPr="003036FB">
              <w:t xml:space="preserve"> Murray</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D104F64" w14:textId="77777777" w:rsidR="003036FB" w:rsidRPr="003036FB" w:rsidRDefault="003036FB" w:rsidP="00645AC1">
            <w:pPr>
              <w:pStyle w:val="TableText"/>
              <w:spacing w:before="0" w:after="0"/>
              <w:jc w:val="right"/>
            </w:pPr>
            <w:r w:rsidRPr="003036FB">
              <w:t>0.22</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5C274EF" w14:textId="77777777" w:rsidR="003036FB" w:rsidRPr="003036FB" w:rsidRDefault="003036FB" w:rsidP="00645AC1">
            <w:pPr>
              <w:pStyle w:val="TableText"/>
              <w:spacing w:before="0" w:after="0"/>
              <w:jc w:val="right"/>
            </w:pPr>
            <w:r w:rsidRPr="003036FB">
              <w:t>-0.84</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00CEB35" w14:textId="77777777" w:rsidR="003036FB" w:rsidRPr="003036FB" w:rsidRDefault="003036FB" w:rsidP="00645AC1">
            <w:pPr>
              <w:pStyle w:val="TableText"/>
              <w:spacing w:before="0" w:after="0"/>
              <w:jc w:val="right"/>
            </w:pPr>
            <w:r w:rsidRPr="003036FB">
              <w:t>1.26</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AA85028" w14:textId="77777777" w:rsidR="003036FB" w:rsidRPr="003036FB" w:rsidRDefault="003036FB" w:rsidP="00645AC1">
            <w:pPr>
              <w:pStyle w:val="TableText"/>
              <w:spacing w:before="0" w:after="0"/>
              <w:jc w:val="center"/>
            </w:pPr>
          </w:p>
        </w:tc>
      </w:tr>
      <w:tr w:rsidR="003036FB" w:rsidRPr="003036FB" w14:paraId="24C7C9B4"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7D65EF7"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0603F1" w14:textId="77777777" w:rsidR="003036FB" w:rsidRPr="003036FB" w:rsidRDefault="003036FB" w:rsidP="00645AC1">
            <w:pPr>
              <w:pStyle w:val="TableText"/>
              <w:spacing w:before="0" w:after="0"/>
            </w:pPr>
            <w:proofErr w:type="spellStart"/>
            <w:r w:rsidRPr="003036FB">
              <w:t>programMurrumbidgee</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FD22911" w14:textId="77777777" w:rsidR="003036FB" w:rsidRPr="003036FB" w:rsidRDefault="003036FB" w:rsidP="00645AC1">
            <w:pPr>
              <w:pStyle w:val="TableText"/>
              <w:spacing w:before="0" w:after="0"/>
              <w:jc w:val="right"/>
            </w:pPr>
            <w:r w:rsidRPr="003036FB">
              <w:t>0.20</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C7E35F7" w14:textId="77777777" w:rsidR="003036FB" w:rsidRPr="003036FB" w:rsidRDefault="003036FB" w:rsidP="00645AC1">
            <w:pPr>
              <w:pStyle w:val="TableText"/>
              <w:spacing w:before="0" w:after="0"/>
              <w:jc w:val="right"/>
            </w:pPr>
            <w:r w:rsidRPr="003036FB">
              <w:t>-0.98</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E8EE77" w14:textId="77777777" w:rsidR="003036FB" w:rsidRPr="003036FB" w:rsidRDefault="003036FB" w:rsidP="00645AC1">
            <w:pPr>
              <w:pStyle w:val="TableText"/>
              <w:spacing w:before="0" w:after="0"/>
              <w:jc w:val="right"/>
            </w:pPr>
            <w:r w:rsidRPr="003036FB">
              <w:t>1.30</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3112BBC" w14:textId="77777777" w:rsidR="003036FB" w:rsidRPr="003036FB" w:rsidRDefault="003036FB" w:rsidP="00645AC1">
            <w:pPr>
              <w:pStyle w:val="TableText"/>
              <w:spacing w:before="0" w:after="0"/>
              <w:jc w:val="center"/>
            </w:pPr>
          </w:p>
        </w:tc>
      </w:tr>
      <w:tr w:rsidR="003036FB" w:rsidRPr="003036FB" w14:paraId="1A3034C7"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5D6E700"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68B03D" w14:textId="77777777" w:rsidR="003036FB" w:rsidRPr="003036FB" w:rsidRDefault="003036FB" w:rsidP="00645AC1">
            <w:pPr>
              <w:pStyle w:val="TableText"/>
              <w:spacing w:before="0" w:after="0"/>
            </w:pPr>
            <w:proofErr w:type="spellStart"/>
            <w:r w:rsidRPr="003036FB">
              <w:t>do_last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B3DC158" w14:textId="77777777" w:rsidR="003036FB" w:rsidRPr="003036FB" w:rsidRDefault="003036FB" w:rsidP="00645AC1">
            <w:pPr>
              <w:pStyle w:val="TableText"/>
              <w:spacing w:before="0" w:after="0"/>
              <w:jc w:val="right"/>
            </w:pPr>
            <w:r w:rsidRPr="003036FB">
              <w:t>-0.29</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B2F14C0" w14:textId="77777777" w:rsidR="003036FB" w:rsidRPr="003036FB" w:rsidRDefault="003036FB" w:rsidP="00645AC1">
            <w:pPr>
              <w:pStyle w:val="TableText"/>
              <w:spacing w:before="0" w:after="0"/>
              <w:jc w:val="right"/>
            </w:pPr>
            <w:r w:rsidRPr="003036FB">
              <w:t>-0.89</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83BE40A" w14:textId="77777777" w:rsidR="003036FB" w:rsidRPr="003036FB" w:rsidRDefault="003036FB" w:rsidP="00645AC1">
            <w:pPr>
              <w:pStyle w:val="TableText"/>
              <w:spacing w:before="0" w:after="0"/>
              <w:jc w:val="right"/>
            </w:pPr>
            <w:r w:rsidRPr="003036FB">
              <w:t>0.36</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CA828C0" w14:textId="77777777" w:rsidR="003036FB" w:rsidRPr="003036FB" w:rsidRDefault="003036FB" w:rsidP="00645AC1">
            <w:pPr>
              <w:pStyle w:val="TableText"/>
              <w:spacing w:before="0" w:after="0"/>
              <w:jc w:val="center"/>
            </w:pPr>
          </w:p>
        </w:tc>
      </w:tr>
      <w:tr w:rsidR="003036FB" w:rsidRPr="003036FB" w14:paraId="576A1EC0" w14:textId="77777777" w:rsidTr="00B40AA9">
        <w:trPr>
          <w:cantSplit/>
        </w:trPr>
        <w:tc>
          <w:tcPr>
            <w:tcW w:w="1772"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FEFEA31" w14:textId="4ADA08D6" w:rsidR="003036FB" w:rsidRPr="003036FB" w:rsidRDefault="003036FB" w:rsidP="00543851">
            <w:pPr>
              <w:pStyle w:val="TableText"/>
            </w:pPr>
            <w:r w:rsidRPr="003036FB">
              <w:t xml:space="preserve">Golden </w:t>
            </w:r>
            <w:r w:rsidR="00745927">
              <w:t>perch</w:t>
            </w: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F81D3C" w14:textId="77777777" w:rsidR="003036FB" w:rsidRPr="003036FB" w:rsidRDefault="003036FB" w:rsidP="00645AC1">
            <w:pPr>
              <w:pStyle w:val="TableText"/>
              <w:spacing w:before="0" w:after="0"/>
            </w:pPr>
            <w:r w:rsidRPr="003036FB">
              <w:t>(Intercept)</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68672EB" w14:textId="77777777" w:rsidR="003036FB" w:rsidRPr="003036FB" w:rsidRDefault="003036FB" w:rsidP="00645AC1">
            <w:pPr>
              <w:pStyle w:val="TableText"/>
              <w:spacing w:before="0" w:after="0"/>
              <w:jc w:val="right"/>
            </w:pPr>
            <w:r w:rsidRPr="003036FB">
              <w:t>0.22</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EF37F67" w14:textId="77777777" w:rsidR="003036FB" w:rsidRPr="003036FB" w:rsidRDefault="003036FB" w:rsidP="00645AC1">
            <w:pPr>
              <w:pStyle w:val="TableText"/>
              <w:spacing w:before="0" w:after="0"/>
              <w:jc w:val="right"/>
            </w:pPr>
            <w:r w:rsidRPr="003036FB">
              <w:t>-1.79</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E6B910C" w14:textId="77777777" w:rsidR="003036FB" w:rsidRPr="003036FB" w:rsidRDefault="003036FB" w:rsidP="00645AC1">
            <w:pPr>
              <w:pStyle w:val="TableText"/>
              <w:spacing w:before="0" w:after="0"/>
              <w:jc w:val="right"/>
            </w:pPr>
            <w:r w:rsidRPr="003036FB">
              <w:t>2.09</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FA8524C" w14:textId="77777777" w:rsidR="003036FB" w:rsidRPr="003036FB" w:rsidRDefault="003036FB" w:rsidP="00645AC1">
            <w:pPr>
              <w:pStyle w:val="TableText"/>
              <w:spacing w:before="0" w:after="0"/>
              <w:jc w:val="center"/>
            </w:pPr>
          </w:p>
        </w:tc>
      </w:tr>
      <w:tr w:rsidR="003036FB" w:rsidRPr="003036FB" w14:paraId="7AD8A6DF"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4EBF12B"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A8FA7E8" w14:textId="77777777" w:rsidR="003036FB" w:rsidRPr="003036FB" w:rsidRDefault="003036FB" w:rsidP="00645AC1">
            <w:pPr>
              <w:pStyle w:val="TableText"/>
              <w:spacing w:before="0" w:after="0"/>
            </w:pPr>
            <w:proofErr w:type="spellStart"/>
            <w:r w:rsidRPr="003036FB">
              <w:t>baseflow_water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4294C58" w14:textId="77777777" w:rsidR="003036FB" w:rsidRPr="003036FB" w:rsidRDefault="003036FB" w:rsidP="00645AC1">
            <w:pPr>
              <w:pStyle w:val="TableText"/>
              <w:spacing w:before="0" w:after="0"/>
              <w:jc w:val="right"/>
            </w:pPr>
            <w:r w:rsidRPr="003036FB">
              <w:t>-0.01</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F62965F" w14:textId="77777777" w:rsidR="003036FB" w:rsidRPr="003036FB" w:rsidRDefault="003036FB" w:rsidP="00645AC1">
            <w:pPr>
              <w:pStyle w:val="TableText"/>
              <w:spacing w:before="0" w:after="0"/>
              <w:jc w:val="right"/>
            </w:pPr>
            <w:r w:rsidRPr="003036FB">
              <w:t>-0.19</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42FA283" w14:textId="77777777" w:rsidR="003036FB" w:rsidRPr="003036FB" w:rsidRDefault="003036FB" w:rsidP="00645AC1">
            <w:pPr>
              <w:pStyle w:val="TableText"/>
              <w:spacing w:before="0" w:after="0"/>
              <w:jc w:val="right"/>
            </w:pPr>
            <w:r w:rsidRPr="003036FB">
              <w:t>0.19</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7A59ED" w14:textId="77777777" w:rsidR="003036FB" w:rsidRPr="003036FB" w:rsidRDefault="003036FB" w:rsidP="00645AC1">
            <w:pPr>
              <w:pStyle w:val="TableText"/>
              <w:spacing w:before="0" w:after="0"/>
              <w:jc w:val="center"/>
            </w:pPr>
          </w:p>
        </w:tc>
      </w:tr>
      <w:tr w:rsidR="003036FB" w:rsidRPr="003036FB" w14:paraId="75660810"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CDBA2FE"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108A984" w14:textId="77777777" w:rsidR="003036FB" w:rsidRPr="003036FB" w:rsidRDefault="003036FB" w:rsidP="00645AC1">
            <w:pPr>
              <w:pStyle w:val="TableText"/>
              <w:spacing w:before="0" w:after="0"/>
            </w:pPr>
            <w:proofErr w:type="spellStart"/>
            <w:r w:rsidRPr="003036FB">
              <w:t>small_fresh_water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45BEC1E" w14:textId="77777777" w:rsidR="003036FB" w:rsidRPr="003036FB" w:rsidRDefault="003036FB" w:rsidP="00645AC1">
            <w:pPr>
              <w:pStyle w:val="TableText"/>
              <w:spacing w:before="0" w:after="0"/>
              <w:jc w:val="right"/>
            </w:pPr>
            <w:r w:rsidRPr="003036FB">
              <w:t>0.02</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57E1975" w14:textId="77777777" w:rsidR="003036FB" w:rsidRPr="003036FB" w:rsidRDefault="003036FB" w:rsidP="00645AC1">
            <w:pPr>
              <w:pStyle w:val="TableText"/>
              <w:spacing w:before="0" w:after="0"/>
              <w:jc w:val="right"/>
            </w:pPr>
            <w:r w:rsidRPr="003036FB">
              <w:t>-0.15</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1A38030" w14:textId="77777777" w:rsidR="003036FB" w:rsidRPr="003036FB" w:rsidRDefault="003036FB" w:rsidP="00645AC1">
            <w:pPr>
              <w:pStyle w:val="TableText"/>
              <w:spacing w:before="0" w:after="0"/>
              <w:jc w:val="right"/>
            </w:pPr>
            <w:r w:rsidRPr="003036FB">
              <w:t>0.17</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796D61" w14:textId="77777777" w:rsidR="003036FB" w:rsidRPr="003036FB" w:rsidRDefault="003036FB" w:rsidP="00645AC1">
            <w:pPr>
              <w:pStyle w:val="TableText"/>
              <w:spacing w:before="0" w:after="0"/>
              <w:jc w:val="center"/>
            </w:pPr>
          </w:p>
        </w:tc>
      </w:tr>
      <w:tr w:rsidR="003036FB" w:rsidRPr="003036FB" w14:paraId="0F0C4CF8"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0F06B3C"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4EA82E" w14:textId="77777777" w:rsidR="003036FB" w:rsidRPr="003036FB" w:rsidRDefault="003036FB" w:rsidP="00645AC1">
            <w:pPr>
              <w:pStyle w:val="TableText"/>
              <w:spacing w:before="0" w:after="0"/>
            </w:pPr>
            <w:proofErr w:type="spellStart"/>
            <w:r w:rsidRPr="003036FB">
              <w:t>large_fresh_water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E9695D8" w14:textId="77777777" w:rsidR="003036FB" w:rsidRPr="003036FB" w:rsidRDefault="003036FB" w:rsidP="00645AC1">
            <w:pPr>
              <w:pStyle w:val="TableText"/>
              <w:spacing w:before="0" w:after="0"/>
              <w:jc w:val="right"/>
            </w:pPr>
            <w:r w:rsidRPr="003036FB">
              <w:t>-0.16</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1FF74F5" w14:textId="77777777" w:rsidR="003036FB" w:rsidRPr="003036FB" w:rsidRDefault="003036FB" w:rsidP="00645AC1">
            <w:pPr>
              <w:pStyle w:val="TableText"/>
              <w:spacing w:before="0" w:after="0"/>
              <w:jc w:val="right"/>
            </w:pPr>
            <w:r w:rsidRPr="003036FB">
              <w:t>-0.35</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36ADA6" w14:textId="77777777" w:rsidR="003036FB" w:rsidRPr="003036FB" w:rsidRDefault="003036FB" w:rsidP="00645AC1">
            <w:pPr>
              <w:pStyle w:val="TableText"/>
              <w:spacing w:before="0" w:after="0"/>
              <w:jc w:val="right"/>
            </w:pPr>
            <w:r w:rsidRPr="003036FB">
              <w:t>0.02</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CB0A08F" w14:textId="77777777" w:rsidR="003036FB" w:rsidRPr="003036FB" w:rsidRDefault="003036FB" w:rsidP="00645AC1">
            <w:pPr>
              <w:pStyle w:val="TableText"/>
              <w:spacing w:before="0" w:after="0"/>
              <w:jc w:val="center"/>
            </w:pPr>
          </w:p>
        </w:tc>
      </w:tr>
      <w:tr w:rsidR="003036FB" w:rsidRPr="003036FB" w14:paraId="3F8C813B"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A70179D"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46E9F5" w14:textId="77777777" w:rsidR="003036FB" w:rsidRPr="003036FB" w:rsidRDefault="003036FB" w:rsidP="00645AC1">
            <w:pPr>
              <w:pStyle w:val="TableText"/>
              <w:spacing w:before="0" w:after="0"/>
            </w:pPr>
            <w:r w:rsidRPr="003036FB">
              <w:t>change_72h_water_year</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08A22A9" w14:textId="77777777" w:rsidR="003036FB" w:rsidRPr="003036FB" w:rsidRDefault="003036FB" w:rsidP="00645AC1">
            <w:pPr>
              <w:pStyle w:val="TableText"/>
              <w:spacing w:before="0" w:after="0"/>
              <w:jc w:val="right"/>
            </w:pPr>
            <w:r w:rsidRPr="003036FB">
              <w:t>-0.13</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E60923F" w14:textId="77777777" w:rsidR="003036FB" w:rsidRPr="003036FB" w:rsidRDefault="003036FB" w:rsidP="00645AC1">
            <w:pPr>
              <w:pStyle w:val="TableText"/>
              <w:spacing w:before="0" w:after="0"/>
              <w:jc w:val="right"/>
            </w:pPr>
            <w:r w:rsidRPr="003036FB">
              <w:t>-0.33</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9D7679B" w14:textId="77777777" w:rsidR="003036FB" w:rsidRPr="003036FB" w:rsidRDefault="003036FB" w:rsidP="00645AC1">
            <w:pPr>
              <w:pStyle w:val="TableText"/>
              <w:spacing w:before="0" w:after="0"/>
              <w:jc w:val="right"/>
            </w:pPr>
            <w:r w:rsidRPr="003036FB">
              <w:t>0.07</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AE94BA" w14:textId="77777777" w:rsidR="003036FB" w:rsidRPr="003036FB" w:rsidRDefault="003036FB" w:rsidP="00645AC1">
            <w:pPr>
              <w:pStyle w:val="TableText"/>
              <w:spacing w:before="0" w:after="0"/>
              <w:jc w:val="center"/>
            </w:pPr>
          </w:p>
        </w:tc>
      </w:tr>
      <w:tr w:rsidR="003036FB" w:rsidRPr="003036FB" w14:paraId="1A390327"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A17A1BE"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7A4B0FE" w14:textId="77777777" w:rsidR="003036FB" w:rsidRPr="003036FB" w:rsidRDefault="003036FB" w:rsidP="00645AC1">
            <w:pPr>
              <w:pStyle w:val="TableText"/>
              <w:spacing w:before="0" w:after="0"/>
            </w:pPr>
            <w:proofErr w:type="spellStart"/>
            <w:r w:rsidRPr="003036FB">
              <w:t>programGoulburn</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426D83E" w14:textId="77777777" w:rsidR="003036FB" w:rsidRPr="003036FB" w:rsidRDefault="003036FB" w:rsidP="00645AC1">
            <w:pPr>
              <w:pStyle w:val="TableText"/>
              <w:spacing w:before="0" w:after="0"/>
              <w:jc w:val="right"/>
            </w:pPr>
            <w:r w:rsidRPr="003036FB">
              <w:t>-0.02</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1427F71" w14:textId="77777777" w:rsidR="003036FB" w:rsidRPr="003036FB" w:rsidRDefault="003036FB" w:rsidP="00645AC1">
            <w:pPr>
              <w:pStyle w:val="TableText"/>
              <w:spacing w:before="0" w:after="0"/>
              <w:jc w:val="right"/>
            </w:pPr>
            <w:r w:rsidRPr="003036FB">
              <w:t>-0.82</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F1FDF60" w14:textId="77777777" w:rsidR="003036FB" w:rsidRPr="003036FB" w:rsidRDefault="003036FB" w:rsidP="00645AC1">
            <w:pPr>
              <w:pStyle w:val="TableText"/>
              <w:spacing w:before="0" w:after="0"/>
              <w:jc w:val="right"/>
            </w:pPr>
            <w:r w:rsidRPr="003036FB">
              <w:t>0.71</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4C95118" w14:textId="77777777" w:rsidR="003036FB" w:rsidRPr="003036FB" w:rsidRDefault="003036FB" w:rsidP="00645AC1">
            <w:pPr>
              <w:pStyle w:val="TableText"/>
              <w:spacing w:before="0" w:after="0"/>
              <w:jc w:val="center"/>
            </w:pPr>
          </w:p>
        </w:tc>
      </w:tr>
      <w:tr w:rsidR="003036FB" w:rsidRPr="003036FB" w14:paraId="268575B7"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CE02138"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6721B5" w14:textId="77777777" w:rsidR="003036FB" w:rsidRPr="003036FB" w:rsidRDefault="003036FB" w:rsidP="00645AC1">
            <w:pPr>
              <w:pStyle w:val="TableText"/>
              <w:spacing w:before="0" w:after="0"/>
            </w:pPr>
            <w:proofErr w:type="spellStart"/>
            <w:r w:rsidRPr="003036FB">
              <w:t>programGwydi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884F7B7" w14:textId="77777777" w:rsidR="003036FB" w:rsidRPr="003036FB" w:rsidRDefault="003036FB" w:rsidP="00645AC1">
            <w:pPr>
              <w:pStyle w:val="TableText"/>
              <w:spacing w:before="0" w:after="0"/>
              <w:jc w:val="right"/>
            </w:pPr>
            <w:r w:rsidRPr="003036FB">
              <w:t>0.38</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02014F4" w14:textId="77777777" w:rsidR="003036FB" w:rsidRPr="003036FB" w:rsidRDefault="003036FB" w:rsidP="00645AC1">
            <w:pPr>
              <w:pStyle w:val="TableText"/>
              <w:spacing w:before="0" w:after="0"/>
              <w:jc w:val="right"/>
            </w:pPr>
            <w:r w:rsidRPr="003036FB">
              <w:t>-0.61</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9D09693" w14:textId="77777777" w:rsidR="003036FB" w:rsidRPr="003036FB" w:rsidRDefault="003036FB" w:rsidP="00645AC1">
            <w:pPr>
              <w:pStyle w:val="TableText"/>
              <w:spacing w:before="0" w:after="0"/>
              <w:jc w:val="right"/>
            </w:pPr>
            <w:r w:rsidRPr="003036FB">
              <w:t>1.35</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2D7F9E" w14:textId="77777777" w:rsidR="003036FB" w:rsidRPr="003036FB" w:rsidRDefault="003036FB" w:rsidP="00645AC1">
            <w:pPr>
              <w:pStyle w:val="TableText"/>
              <w:spacing w:before="0" w:after="0"/>
              <w:jc w:val="center"/>
            </w:pPr>
          </w:p>
        </w:tc>
      </w:tr>
      <w:tr w:rsidR="003036FB" w:rsidRPr="003036FB" w14:paraId="1FB6930E"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129616C"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B8B10F3" w14:textId="77777777" w:rsidR="003036FB" w:rsidRPr="003036FB" w:rsidRDefault="003036FB" w:rsidP="00645AC1">
            <w:pPr>
              <w:pStyle w:val="TableText"/>
              <w:spacing w:before="0" w:after="0"/>
            </w:pPr>
            <w:proofErr w:type="spellStart"/>
            <w:r w:rsidRPr="003036FB">
              <w:t>programLachlan</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1161445" w14:textId="77777777" w:rsidR="003036FB" w:rsidRPr="003036FB" w:rsidRDefault="003036FB" w:rsidP="00645AC1">
            <w:pPr>
              <w:pStyle w:val="TableText"/>
              <w:spacing w:before="0" w:after="0"/>
              <w:jc w:val="right"/>
            </w:pPr>
            <w:r w:rsidRPr="003036FB">
              <w:t>0.14</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7145FD1" w14:textId="77777777" w:rsidR="003036FB" w:rsidRPr="003036FB" w:rsidRDefault="003036FB" w:rsidP="00645AC1">
            <w:pPr>
              <w:pStyle w:val="TableText"/>
              <w:spacing w:before="0" w:after="0"/>
              <w:jc w:val="right"/>
            </w:pPr>
            <w:r w:rsidRPr="003036FB">
              <w:t>-0.71</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3AC8E5D" w14:textId="77777777" w:rsidR="003036FB" w:rsidRPr="003036FB" w:rsidRDefault="003036FB" w:rsidP="00645AC1">
            <w:pPr>
              <w:pStyle w:val="TableText"/>
              <w:spacing w:before="0" w:after="0"/>
              <w:jc w:val="right"/>
            </w:pPr>
            <w:r w:rsidRPr="003036FB">
              <w:t>1.07</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DDE2ED0" w14:textId="77777777" w:rsidR="003036FB" w:rsidRPr="003036FB" w:rsidRDefault="003036FB" w:rsidP="00645AC1">
            <w:pPr>
              <w:pStyle w:val="TableText"/>
              <w:spacing w:before="0" w:after="0"/>
              <w:jc w:val="center"/>
            </w:pPr>
          </w:p>
        </w:tc>
      </w:tr>
      <w:tr w:rsidR="003036FB" w:rsidRPr="003036FB" w14:paraId="073275C7"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263FDA0"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105A775" w14:textId="77777777" w:rsidR="003036FB" w:rsidRPr="003036FB" w:rsidRDefault="003036FB" w:rsidP="00645AC1">
            <w:pPr>
              <w:pStyle w:val="TableText"/>
              <w:spacing w:before="0" w:after="0"/>
            </w:pPr>
            <w:proofErr w:type="spellStart"/>
            <w:r w:rsidRPr="003036FB">
              <w:t>programLower</w:t>
            </w:r>
            <w:proofErr w:type="spellEnd"/>
            <w:r w:rsidRPr="003036FB">
              <w:t xml:space="preserve"> Murray</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F62685" w14:textId="77777777" w:rsidR="003036FB" w:rsidRPr="003036FB" w:rsidRDefault="003036FB" w:rsidP="00645AC1">
            <w:pPr>
              <w:pStyle w:val="TableText"/>
              <w:spacing w:before="0" w:after="0"/>
              <w:jc w:val="right"/>
            </w:pPr>
            <w:r w:rsidRPr="003036FB">
              <w:t>-0.08</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E30A630" w14:textId="77777777" w:rsidR="003036FB" w:rsidRPr="003036FB" w:rsidRDefault="003036FB" w:rsidP="00645AC1">
            <w:pPr>
              <w:pStyle w:val="TableText"/>
              <w:spacing w:before="0" w:after="0"/>
              <w:jc w:val="right"/>
            </w:pPr>
            <w:r w:rsidRPr="003036FB">
              <w:t>-0.81</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B647288" w14:textId="77777777" w:rsidR="003036FB" w:rsidRPr="003036FB" w:rsidRDefault="003036FB" w:rsidP="00645AC1">
            <w:pPr>
              <w:pStyle w:val="TableText"/>
              <w:spacing w:before="0" w:after="0"/>
              <w:jc w:val="right"/>
            </w:pPr>
            <w:r w:rsidRPr="003036FB">
              <w:t>0.65</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78A7EE2" w14:textId="77777777" w:rsidR="003036FB" w:rsidRPr="003036FB" w:rsidRDefault="003036FB" w:rsidP="00645AC1">
            <w:pPr>
              <w:pStyle w:val="TableText"/>
              <w:spacing w:before="0" w:after="0"/>
              <w:jc w:val="center"/>
            </w:pPr>
          </w:p>
        </w:tc>
      </w:tr>
      <w:tr w:rsidR="003036FB" w:rsidRPr="003036FB" w14:paraId="2DEB5066"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B484603"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B2D335" w14:textId="77777777" w:rsidR="003036FB" w:rsidRPr="003036FB" w:rsidRDefault="003036FB" w:rsidP="00645AC1">
            <w:pPr>
              <w:pStyle w:val="TableText"/>
              <w:spacing w:before="0" w:after="0"/>
            </w:pPr>
            <w:proofErr w:type="spellStart"/>
            <w:r w:rsidRPr="003036FB">
              <w:t>programMurrumbidgee</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D5D644E" w14:textId="77777777" w:rsidR="003036FB" w:rsidRPr="003036FB" w:rsidRDefault="003036FB" w:rsidP="00645AC1">
            <w:pPr>
              <w:pStyle w:val="TableText"/>
              <w:spacing w:before="0" w:after="0"/>
              <w:jc w:val="right"/>
            </w:pPr>
            <w:r w:rsidRPr="003036FB">
              <w:t>0.08</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2DDEC31" w14:textId="77777777" w:rsidR="003036FB" w:rsidRPr="003036FB" w:rsidRDefault="003036FB" w:rsidP="00645AC1">
            <w:pPr>
              <w:pStyle w:val="TableText"/>
              <w:spacing w:before="0" w:after="0"/>
              <w:jc w:val="right"/>
            </w:pPr>
            <w:r w:rsidRPr="003036FB">
              <w:t>-0.67</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6BABDD5" w14:textId="77777777" w:rsidR="003036FB" w:rsidRPr="003036FB" w:rsidRDefault="003036FB" w:rsidP="00645AC1">
            <w:pPr>
              <w:pStyle w:val="TableText"/>
              <w:spacing w:before="0" w:after="0"/>
              <w:jc w:val="right"/>
            </w:pPr>
            <w:r w:rsidRPr="003036FB">
              <w:t>0.86</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1190C3" w14:textId="77777777" w:rsidR="003036FB" w:rsidRPr="003036FB" w:rsidRDefault="003036FB" w:rsidP="00645AC1">
            <w:pPr>
              <w:pStyle w:val="TableText"/>
              <w:spacing w:before="0" w:after="0"/>
              <w:jc w:val="center"/>
            </w:pPr>
          </w:p>
        </w:tc>
      </w:tr>
      <w:tr w:rsidR="003036FB" w:rsidRPr="003036FB" w14:paraId="03DF3727"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634902C"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98BA785" w14:textId="77777777" w:rsidR="003036FB" w:rsidRPr="003036FB" w:rsidRDefault="003036FB" w:rsidP="00645AC1">
            <w:pPr>
              <w:pStyle w:val="TableText"/>
              <w:spacing w:before="0" w:after="0"/>
            </w:pPr>
            <w:proofErr w:type="spellStart"/>
            <w:r w:rsidRPr="003036FB">
              <w:t>do_last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DA69AB7" w14:textId="77777777" w:rsidR="003036FB" w:rsidRPr="003036FB" w:rsidRDefault="003036FB" w:rsidP="00645AC1">
            <w:pPr>
              <w:pStyle w:val="TableText"/>
              <w:spacing w:before="0" w:after="0"/>
              <w:jc w:val="right"/>
            </w:pPr>
            <w:r w:rsidRPr="003036FB">
              <w:t>0.03</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B8A52FE" w14:textId="77777777" w:rsidR="003036FB" w:rsidRPr="003036FB" w:rsidRDefault="003036FB" w:rsidP="00645AC1">
            <w:pPr>
              <w:pStyle w:val="TableText"/>
              <w:spacing w:before="0" w:after="0"/>
              <w:jc w:val="right"/>
            </w:pPr>
            <w:r w:rsidRPr="003036FB">
              <w:t>-0.41</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49EC580" w14:textId="77777777" w:rsidR="003036FB" w:rsidRPr="003036FB" w:rsidRDefault="003036FB" w:rsidP="00645AC1">
            <w:pPr>
              <w:pStyle w:val="TableText"/>
              <w:spacing w:before="0" w:after="0"/>
              <w:jc w:val="right"/>
            </w:pPr>
            <w:r w:rsidRPr="003036FB">
              <w:t>0.50</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A0B7047" w14:textId="77777777" w:rsidR="003036FB" w:rsidRPr="003036FB" w:rsidRDefault="003036FB" w:rsidP="00645AC1">
            <w:pPr>
              <w:pStyle w:val="TableText"/>
              <w:spacing w:before="0" w:after="0"/>
              <w:jc w:val="center"/>
            </w:pPr>
          </w:p>
        </w:tc>
      </w:tr>
      <w:tr w:rsidR="003036FB" w:rsidRPr="003036FB" w14:paraId="3D4F27A2" w14:textId="77777777" w:rsidTr="00B40AA9">
        <w:trPr>
          <w:cantSplit/>
        </w:trPr>
        <w:tc>
          <w:tcPr>
            <w:tcW w:w="1772"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F8C8330" w14:textId="045B2484" w:rsidR="003036FB" w:rsidRPr="003036FB" w:rsidRDefault="003036FB" w:rsidP="00543851">
            <w:pPr>
              <w:pStyle w:val="TableText"/>
            </w:pPr>
            <w:r w:rsidRPr="003036FB">
              <w:t xml:space="preserve">Bony </w:t>
            </w:r>
            <w:r w:rsidR="002A0AA7">
              <w:t>herring</w:t>
            </w: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917985" w14:textId="77777777" w:rsidR="003036FB" w:rsidRPr="003036FB" w:rsidRDefault="003036FB" w:rsidP="00645AC1">
            <w:pPr>
              <w:pStyle w:val="TableText"/>
              <w:spacing w:before="0" w:after="0"/>
            </w:pPr>
            <w:r w:rsidRPr="003036FB">
              <w:t>(Intercept)</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3EF95D2" w14:textId="77777777" w:rsidR="003036FB" w:rsidRPr="003036FB" w:rsidRDefault="003036FB" w:rsidP="00645AC1">
            <w:pPr>
              <w:pStyle w:val="TableText"/>
              <w:spacing w:before="0" w:after="0"/>
              <w:jc w:val="right"/>
            </w:pPr>
            <w:r w:rsidRPr="003036FB">
              <w:t>2.96</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9535D19" w14:textId="77777777" w:rsidR="003036FB" w:rsidRPr="003036FB" w:rsidRDefault="003036FB" w:rsidP="00645AC1">
            <w:pPr>
              <w:pStyle w:val="TableText"/>
              <w:spacing w:before="0" w:after="0"/>
              <w:jc w:val="right"/>
            </w:pPr>
            <w:r w:rsidRPr="003036FB">
              <w:t>-7.89</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E2770AF" w14:textId="77777777" w:rsidR="003036FB" w:rsidRPr="003036FB" w:rsidRDefault="003036FB" w:rsidP="00645AC1">
            <w:pPr>
              <w:pStyle w:val="TableText"/>
              <w:spacing w:before="0" w:after="0"/>
              <w:jc w:val="right"/>
            </w:pPr>
            <w:r w:rsidRPr="003036FB">
              <w:t>13.74</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A1AB2EF" w14:textId="77777777" w:rsidR="003036FB" w:rsidRPr="003036FB" w:rsidRDefault="003036FB" w:rsidP="00645AC1">
            <w:pPr>
              <w:pStyle w:val="TableText"/>
              <w:spacing w:before="0" w:after="0"/>
              <w:jc w:val="center"/>
            </w:pPr>
          </w:p>
        </w:tc>
      </w:tr>
      <w:tr w:rsidR="003036FB" w:rsidRPr="003036FB" w14:paraId="3F60F6D8"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426F010"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D46910" w14:textId="77777777" w:rsidR="003036FB" w:rsidRPr="003036FB" w:rsidRDefault="003036FB" w:rsidP="00645AC1">
            <w:pPr>
              <w:pStyle w:val="TableText"/>
              <w:spacing w:before="0" w:after="0"/>
            </w:pPr>
            <w:proofErr w:type="spellStart"/>
            <w:r w:rsidRPr="003036FB">
              <w:t>baseflow_water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3CF36B8" w14:textId="77777777" w:rsidR="003036FB" w:rsidRPr="003036FB" w:rsidRDefault="003036FB" w:rsidP="00645AC1">
            <w:pPr>
              <w:pStyle w:val="TableText"/>
              <w:spacing w:before="0" w:after="0"/>
              <w:jc w:val="right"/>
            </w:pPr>
            <w:r w:rsidRPr="003036FB">
              <w:t>-0.18</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F731B9E" w14:textId="77777777" w:rsidR="003036FB" w:rsidRPr="003036FB" w:rsidRDefault="003036FB" w:rsidP="00645AC1">
            <w:pPr>
              <w:pStyle w:val="TableText"/>
              <w:spacing w:before="0" w:after="0"/>
              <w:jc w:val="right"/>
            </w:pPr>
            <w:r w:rsidRPr="003036FB">
              <w:t>-1.24</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DF75005" w14:textId="77777777" w:rsidR="003036FB" w:rsidRPr="003036FB" w:rsidRDefault="003036FB" w:rsidP="00645AC1">
            <w:pPr>
              <w:pStyle w:val="TableText"/>
              <w:spacing w:before="0" w:after="0"/>
              <w:jc w:val="right"/>
            </w:pPr>
            <w:r w:rsidRPr="003036FB">
              <w:t>0.94</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C59E91" w14:textId="77777777" w:rsidR="003036FB" w:rsidRPr="003036FB" w:rsidRDefault="003036FB" w:rsidP="00645AC1">
            <w:pPr>
              <w:pStyle w:val="TableText"/>
              <w:spacing w:before="0" w:after="0"/>
              <w:jc w:val="center"/>
            </w:pPr>
          </w:p>
        </w:tc>
      </w:tr>
      <w:tr w:rsidR="003036FB" w:rsidRPr="003036FB" w14:paraId="0783B56D"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2EE6DE0"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FF9E63E" w14:textId="77777777" w:rsidR="003036FB" w:rsidRPr="003036FB" w:rsidRDefault="003036FB" w:rsidP="00645AC1">
            <w:pPr>
              <w:pStyle w:val="TableText"/>
              <w:spacing w:before="0" w:after="0"/>
            </w:pPr>
            <w:proofErr w:type="spellStart"/>
            <w:r w:rsidRPr="003036FB">
              <w:t>small_fresh_water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102B763" w14:textId="77777777" w:rsidR="003036FB" w:rsidRPr="003036FB" w:rsidRDefault="003036FB" w:rsidP="00645AC1">
            <w:pPr>
              <w:pStyle w:val="TableText"/>
              <w:spacing w:before="0" w:after="0"/>
              <w:jc w:val="right"/>
            </w:pPr>
            <w:r w:rsidRPr="003036FB">
              <w:t>0.26</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04202CB" w14:textId="77777777" w:rsidR="003036FB" w:rsidRPr="003036FB" w:rsidRDefault="003036FB" w:rsidP="00645AC1">
            <w:pPr>
              <w:pStyle w:val="TableText"/>
              <w:spacing w:before="0" w:after="0"/>
              <w:jc w:val="right"/>
            </w:pPr>
            <w:r w:rsidRPr="003036FB">
              <w:t>-0.44</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F71F791" w14:textId="77777777" w:rsidR="003036FB" w:rsidRPr="003036FB" w:rsidRDefault="003036FB" w:rsidP="00645AC1">
            <w:pPr>
              <w:pStyle w:val="TableText"/>
              <w:spacing w:before="0" w:after="0"/>
              <w:jc w:val="right"/>
            </w:pPr>
            <w:r w:rsidRPr="003036FB">
              <w:t>0.87</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335D02" w14:textId="77777777" w:rsidR="003036FB" w:rsidRPr="003036FB" w:rsidRDefault="003036FB" w:rsidP="00645AC1">
            <w:pPr>
              <w:pStyle w:val="TableText"/>
              <w:spacing w:before="0" w:after="0"/>
              <w:jc w:val="center"/>
            </w:pPr>
          </w:p>
        </w:tc>
      </w:tr>
      <w:tr w:rsidR="003036FB" w:rsidRPr="003036FB" w14:paraId="4EF1892E"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107CE8F"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38C305F" w14:textId="77777777" w:rsidR="003036FB" w:rsidRPr="003036FB" w:rsidRDefault="003036FB" w:rsidP="00645AC1">
            <w:pPr>
              <w:pStyle w:val="TableText"/>
              <w:spacing w:before="0" w:after="0"/>
            </w:pPr>
            <w:proofErr w:type="spellStart"/>
            <w:r w:rsidRPr="003036FB">
              <w:t>large_fresh_water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428800F" w14:textId="77777777" w:rsidR="003036FB" w:rsidRPr="003036FB" w:rsidRDefault="003036FB" w:rsidP="00645AC1">
            <w:pPr>
              <w:pStyle w:val="TableText"/>
              <w:spacing w:before="0" w:after="0"/>
              <w:jc w:val="right"/>
            </w:pPr>
            <w:r w:rsidRPr="003036FB">
              <w:t>-0.29</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0C5873B" w14:textId="77777777" w:rsidR="003036FB" w:rsidRPr="003036FB" w:rsidRDefault="003036FB" w:rsidP="00645AC1">
            <w:pPr>
              <w:pStyle w:val="TableText"/>
              <w:spacing w:before="0" w:after="0"/>
              <w:jc w:val="right"/>
            </w:pPr>
            <w:r w:rsidRPr="003036FB">
              <w:t>-0.96</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4E1BCBA" w14:textId="77777777" w:rsidR="003036FB" w:rsidRPr="003036FB" w:rsidRDefault="003036FB" w:rsidP="00645AC1">
            <w:pPr>
              <w:pStyle w:val="TableText"/>
              <w:spacing w:before="0" w:after="0"/>
              <w:jc w:val="right"/>
            </w:pPr>
            <w:r w:rsidRPr="003036FB">
              <w:t>0.34</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311DA54" w14:textId="77777777" w:rsidR="003036FB" w:rsidRPr="003036FB" w:rsidRDefault="003036FB" w:rsidP="00645AC1">
            <w:pPr>
              <w:pStyle w:val="TableText"/>
              <w:spacing w:before="0" w:after="0"/>
              <w:jc w:val="center"/>
            </w:pPr>
          </w:p>
        </w:tc>
      </w:tr>
      <w:tr w:rsidR="003036FB" w:rsidRPr="003036FB" w14:paraId="71B40B95"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2E43A0F"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8943B3F" w14:textId="77777777" w:rsidR="003036FB" w:rsidRPr="003036FB" w:rsidRDefault="003036FB" w:rsidP="00645AC1">
            <w:pPr>
              <w:pStyle w:val="TableText"/>
              <w:spacing w:before="0" w:after="0"/>
            </w:pPr>
            <w:r w:rsidRPr="003036FB">
              <w:t>change_72h_water_year</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9B1CC03" w14:textId="77777777" w:rsidR="003036FB" w:rsidRPr="003036FB" w:rsidRDefault="003036FB" w:rsidP="00645AC1">
            <w:pPr>
              <w:pStyle w:val="TableText"/>
              <w:spacing w:before="0" w:after="0"/>
              <w:jc w:val="right"/>
            </w:pPr>
            <w:r w:rsidRPr="003036FB">
              <w:t>-0.44</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4EC46B0" w14:textId="77777777" w:rsidR="003036FB" w:rsidRPr="003036FB" w:rsidRDefault="003036FB" w:rsidP="00645AC1">
            <w:pPr>
              <w:pStyle w:val="TableText"/>
              <w:spacing w:before="0" w:after="0"/>
              <w:jc w:val="right"/>
            </w:pPr>
            <w:r w:rsidRPr="003036FB">
              <w:t>-1.31</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7609F3D" w14:textId="77777777" w:rsidR="003036FB" w:rsidRPr="003036FB" w:rsidRDefault="003036FB" w:rsidP="00645AC1">
            <w:pPr>
              <w:pStyle w:val="TableText"/>
              <w:spacing w:before="0" w:after="0"/>
              <w:jc w:val="right"/>
            </w:pPr>
            <w:r w:rsidRPr="003036FB">
              <w:t>0.47</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C99DB6" w14:textId="77777777" w:rsidR="003036FB" w:rsidRPr="003036FB" w:rsidRDefault="003036FB" w:rsidP="00645AC1">
            <w:pPr>
              <w:pStyle w:val="TableText"/>
              <w:spacing w:before="0" w:after="0"/>
              <w:jc w:val="center"/>
            </w:pPr>
          </w:p>
        </w:tc>
      </w:tr>
      <w:tr w:rsidR="003036FB" w:rsidRPr="003036FB" w14:paraId="064A2E46"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A7E7140"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FCB60A3" w14:textId="77777777" w:rsidR="003036FB" w:rsidRPr="003036FB" w:rsidRDefault="003036FB" w:rsidP="00645AC1">
            <w:pPr>
              <w:pStyle w:val="TableText"/>
              <w:spacing w:before="0" w:after="0"/>
            </w:pPr>
            <w:proofErr w:type="spellStart"/>
            <w:r w:rsidRPr="003036FB">
              <w:t>programGwydi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8475CDA" w14:textId="77777777" w:rsidR="003036FB" w:rsidRPr="003036FB" w:rsidRDefault="003036FB" w:rsidP="00645AC1">
            <w:pPr>
              <w:pStyle w:val="TableText"/>
              <w:spacing w:before="0" w:after="0"/>
              <w:jc w:val="right"/>
            </w:pPr>
            <w:r w:rsidRPr="003036FB">
              <w:t>-0.35</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4C1F8FB" w14:textId="77777777" w:rsidR="003036FB" w:rsidRPr="003036FB" w:rsidRDefault="003036FB" w:rsidP="00645AC1">
            <w:pPr>
              <w:pStyle w:val="TableText"/>
              <w:spacing w:before="0" w:after="0"/>
              <w:jc w:val="right"/>
            </w:pPr>
            <w:r w:rsidRPr="003036FB">
              <w:t>-4.05</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0796A3C" w14:textId="77777777" w:rsidR="003036FB" w:rsidRPr="003036FB" w:rsidRDefault="003036FB" w:rsidP="00645AC1">
            <w:pPr>
              <w:pStyle w:val="TableText"/>
              <w:spacing w:before="0" w:after="0"/>
              <w:jc w:val="right"/>
            </w:pPr>
            <w:r w:rsidRPr="003036FB">
              <w:t>3.45</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CED4A5B" w14:textId="77777777" w:rsidR="003036FB" w:rsidRPr="003036FB" w:rsidRDefault="003036FB" w:rsidP="00645AC1">
            <w:pPr>
              <w:pStyle w:val="TableText"/>
              <w:spacing w:before="0" w:after="0"/>
              <w:jc w:val="center"/>
            </w:pPr>
          </w:p>
        </w:tc>
      </w:tr>
      <w:tr w:rsidR="003036FB" w:rsidRPr="003036FB" w14:paraId="3755F048"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9606A6B"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DF7280" w14:textId="77777777" w:rsidR="003036FB" w:rsidRPr="003036FB" w:rsidRDefault="003036FB" w:rsidP="00645AC1">
            <w:pPr>
              <w:pStyle w:val="TableText"/>
              <w:spacing w:before="0" w:after="0"/>
            </w:pPr>
            <w:proofErr w:type="spellStart"/>
            <w:r w:rsidRPr="003036FB">
              <w:t>programLachlan</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13853FE" w14:textId="77777777" w:rsidR="003036FB" w:rsidRPr="003036FB" w:rsidRDefault="003036FB" w:rsidP="00645AC1">
            <w:pPr>
              <w:pStyle w:val="TableText"/>
              <w:spacing w:before="0" w:after="0"/>
              <w:jc w:val="right"/>
            </w:pPr>
            <w:r w:rsidRPr="003036FB">
              <w:t>-2.11</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8FB19A8" w14:textId="77777777" w:rsidR="003036FB" w:rsidRPr="003036FB" w:rsidRDefault="003036FB" w:rsidP="00645AC1">
            <w:pPr>
              <w:pStyle w:val="TableText"/>
              <w:spacing w:before="0" w:after="0"/>
              <w:jc w:val="right"/>
            </w:pPr>
            <w:r w:rsidRPr="003036FB">
              <w:t>-5.82</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4140877" w14:textId="77777777" w:rsidR="003036FB" w:rsidRPr="003036FB" w:rsidRDefault="003036FB" w:rsidP="00645AC1">
            <w:pPr>
              <w:pStyle w:val="TableText"/>
              <w:spacing w:before="0" w:after="0"/>
              <w:jc w:val="right"/>
            </w:pPr>
            <w:r w:rsidRPr="003036FB">
              <w:t>1.38</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958D2E" w14:textId="77777777" w:rsidR="003036FB" w:rsidRPr="003036FB" w:rsidRDefault="003036FB" w:rsidP="00645AC1">
            <w:pPr>
              <w:pStyle w:val="TableText"/>
              <w:spacing w:before="0" w:after="0"/>
              <w:jc w:val="center"/>
            </w:pPr>
          </w:p>
        </w:tc>
      </w:tr>
      <w:tr w:rsidR="003036FB" w:rsidRPr="003036FB" w14:paraId="3264FA1E"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A9BE42F"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98DD5AF" w14:textId="77777777" w:rsidR="003036FB" w:rsidRPr="003036FB" w:rsidRDefault="003036FB" w:rsidP="00645AC1">
            <w:pPr>
              <w:pStyle w:val="TableText"/>
              <w:spacing w:before="0" w:after="0"/>
            </w:pPr>
            <w:proofErr w:type="spellStart"/>
            <w:r w:rsidRPr="003036FB">
              <w:t>programLower</w:t>
            </w:r>
            <w:proofErr w:type="spellEnd"/>
            <w:r w:rsidRPr="003036FB">
              <w:t xml:space="preserve"> Murray</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14B8905" w14:textId="77777777" w:rsidR="003036FB" w:rsidRPr="003036FB" w:rsidRDefault="003036FB" w:rsidP="00645AC1">
            <w:pPr>
              <w:pStyle w:val="TableText"/>
              <w:spacing w:before="0" w:after="0"/>
              <w:jc w:val="right"/>
            </w:pPr>
            <w:r w:rsidRPr="003036FB">
              <w:t>-1.42</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9D454C3" w14:textId="77777777" w:rsidR="003036FB" w:rsidRPr="003036FB" w:rsidRDefault="003036FB" w:rsidP="00645AC1">
            <w:pPr>
              <w:pStyle w:val="TableText"/>
              <w:spacing w:before="0" w:after="0"/>
              <w:jc w:val="right"/>
            </w:pPr>
            <w:r w:rsidRPr="003036FB">
              <w:t>-4.49</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1C4B5C6" w14:textId="77777777" w:rsidR="003036FB" w:rsidRPr="003036FB" w:rsidRDefault="003036FB" w:rsidP="00645AC1">
            <w:pPr>
              <w:pStyle w:val="TableText"/>
              <w:spacing w:before="0" w:after="0"/>
              <w:jc w:val="right"/>
            </w:pPr>
            <w:r w:rsidRPr="003036FB">
              <w:t>1.59</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7E4D37" w14:textId="77777777" w:rsidR="003036FB" w:rsidRPr="003036FB" w:rsidRDefault="003036FB" w:rsidP="00645AC1">
            <w:pPr>
              <w:pStyle w:val="TableText"/>
              <w:spacing w:before="0" w:after="0"/>
              <w:jc w:val="center"/>
            </w:pPr>
          </w:p>
        </w:tc>
      </w:tr>
      <w:tr w:rsidR="003036FB" w:rsidRPr="003036FB" w14:paraId="56D98BC0"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5F076E3"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50DB244" w14:textId="77777777" w:rsidR="003036FB" w:rsidRPr="003036FB" w:rsidRDefault="003036FB" w:rsidP="00645AC1">
            <w:pPr>
              <w:pStyle w:val="TableText"/>
              <w:spacing w:before="0" w:after="0"/>
            </w:pPr>
            <w:proofErr w:type="spellStart"/>
            <w:r w:rsidRPr="003036FB">
              <w:t>programMurrumbidgee</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97C9F56" w14:textId="77777777" w:rsidR="003036FB" w:rsidRPr="003036FB" w:rsidRDefault="003036FB" w:rsidP="00645AC1">
            <w:pPr>
              <w:pStyle w:val="TableText"/>
              <w:spacing w:before="0" w:after="0"/>
              <w:jc w:val="right"/>
            </w:pPr>
            <w:r w:rsidRPr="003036FB">
              <w:t>-2.08</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CF98EC4" w14:textId="77777777" w:rsidR="003036FB" w:rsidRPr="003036FB" w:rsidRDefault="003036FB" w:rsidP="00645AC1">
            <w:pPr>
              <w:pStyle w:val="TableText"/>
              <w:spacing w:before="0" w:after="0"/>
              <w:jc w:val="right"/>
            </w:pPr>
            <w:r w:rsidRPr="003036FB">
              <w:t>-5.41</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CE6DDF5" w14:textId="77777777" w:rsidR="003036FB" w:rsidRPr="003036FB" w:rsidRDefault="003036FB" w:rsidP="00645AC1">
            <w:pPr>
              <w:pStyle w:val="TableText"/>
              <w:spacing w:before="0" w:after="0"/>
              <w:jc w:val="right"/>
            </w:pPr>
            <w:r w:rsidRPr="003036FB">
              <w:t>0.93</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FDDB0EE" w14:textId="77777777" w:rsidR="003036FB" w:rsidRPr="003036FB" w:rsidRDefault="003036FB" w:rsidP="00645AC1">
            <w:pPr>
              <w:pStyle w:val="TableText"/>
              <w:spacing w:before="0" w:after="0"/>
              <w:jc w:val="center"/>
            </w:pPr>
          </w:p>
        </w:tc>
      </w:tr>
      <w:tr w:rsidR="003036FB" w:rsidRPr="003036FB" w14:paraId="29B2BD88"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BF82E1C"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0DB8B8" w14:textId="77777777" w:rsidR="003036FB" w:rsidRPr="003036FB" w:rsidRDefault="003036FB" w:rsidP="00645AC1">
            <w:pPr>
              <w:pStyle w:val="TableText"/>
              <w:spacing w:before="0" w:after="0"/>
            </w:pPr>
            <w:proofErr w:type="spellStart"/>
            <w:r w:rsidRPr="003036FB">
              <w:t>do_last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8744ECD" w14:textId="77777777" w:rsidR="003036FB" w:rsidRPr="003036FB" w:rsidRDefault="003036FB" w:rsidP="00645AC1">
            <w:pPr>
              <w:pStyle w:val="TableText"/>
              <w:spacing w:before="0" w:after="0"/>
              <w:jc w:val="right"/>
            </w:pPr>
            <w:r w:rsidRPr="003036FB">
              <w:t>-0.15</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0FFCDEF" w14:textId="77777777" w:rsidR="003036FB" w:rsidRPr="003036FB" w:rsidRDefault="003036FB" w:rsidP="00645AC1">
            <w:pPr>
              <w:pStyle w:val="TableText"/>
              <w:spacing w:before="0" w:after="0"/>
              <w:jc w:val="right"/>
            </w:pPr>
            <w:r w:rsidRPr="003036FB">
              <w:t>-2.03</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08C4442" w14:textId="77777777" w:rsidR="003036FB" w:rsidRPr="003036FB" w:rsidRDefault="003036FB" w:rsidP="00645AC1">
            <w:pPr>
              <w:pStyle w:val="TableText"/>
              <w:spacing w:before="0" w:after="0"/>
              <w:jc w:val="right"/>
            </w:pPr>
            <w:r w:rsidRPr="003036FB">
              <w:t>1.77</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0236A53" w14:textId="77777777" w:rsidR="003036FB" w:rsidRPr="003036FB" w:rsidRDefault="003036FB" w:rsidP="00645AC1">
            <w:pPr>
              <w:pStyle w:val="TableText"/>
              <w:spacing w:before="0" w:after="0"/>
              <w:jc w:val="center"/>
            </w:pPr>
          </w:p>
        </w:tc>
      </w:tr>
      <w:tr w:rsidR="003036FB" w:rsidRPr="003036FB" w14:paraId="41268A14" w14:textId="77777777" w:rsidTr="00B40AA9">
        <w:trPr>
          <w:cantSplit/>
        </w:trPr>
        <w:tc>
          <w:tcPr>
            <w:tcW w:w="1772"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93D6869" w14:textId="0A6F4CB3" w:rsidR="003036FB" w:rsidRPr="003036FB" w:rsidRDefault="003036FB" w:rsidP="00543851">
            <w:pPr>
              <w:pStyle w:val="TableText"/>
            </w:pPr>
            <w:r w:rsidRPr="003036FB">
              <w:t xml:space="preserve">Australian </w:t>
            </w:r>
            <w:r w:rsidR="00745927">
              <w:t>smelt</w:t>
            </w: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3DB306D" w14:textId="77777777" w:rsidR="003036FB" w:rsidRPr="003036FB" w:rsidRDefault="003036FB" w:rsidP="00645AC1">
            <w:pPr>
              <w:pStyle w:val="TableText"/>
              <w:spacing w:before="0" w:after="0"/>
            </w:pPr>
            <w:r w:rsidRPr="003036FB">
              <w:t>(Intercept)</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ADDACD9" w14:textId="77777777" w:rsidR="003036FB" w:rsidRPr="003036FB" w:rsidRDefault="003036FB" w:rsidP="00645AC1">
            <w:pPr>
              <w:pStyle w:val="TableText"/>
              <w:spacing w:before="0" w:after="0"/>
              <w:jc w:val="right"/>
            </w:pPr>
            <w:r w:rsidRPr="003036FB">
              <w:t>-1.82</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53CE636" w14:textId="77777777" w:rsidR="003036FB" w:rsidRPr="003036FB" w:rsidRDefault="003036FB" w:rsidP="00645AC1">
            <w:pPr>
              <w:pStyle w:val="TableText"/>
              <w:spacing w:before="0" w:after="0"/>
              <w:jc w:val="right"/>
            </w:pPr>
            <w:r w:rsidRPr="003036FB">
              <w:t>-4.41</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C587651" w14:textId="77777777" w:rsidR="003036FB" w:rsidRPr="003036FB" w:rsidRDefault="003036FB" w:rsidP="00645AC1">
            <w:pPr>
              <w:pStyle w:val="TableText"/>
              <w:spacing w:before="0" w:after="0"/>
              <w:jc w:val="right"/>
            </w:pPr>
            <w:r w:rsidRPr="003036FB">
              <w:t>1.16</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BFCCF5" w14:textId="77777777" w:rsidR="003036FB" w:rsidRPr="003036FB" w:rsidRDefault="003036FB" w:rsidP="00645AC1">
            <w:pPr>
              <w:pStyle w:val="TableText"/>
              <w:spacing w:before="0" w:after="0"/>
              <w:jc w:val="center"/>
            </w:pPr>
          </w:p>
        </w:tc>
      </w:tr>
      <w:tr w:rsidR="003036FB" w:rsidRPr="003036FB" w14:paraId="685178FB"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855CD33"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EADFDCF" w14:textId="77777777" w:rsidR="003036FB" w:rsidRPr="003036FB" w:rsidRDefault="003036FB" w:rsidP="00645AC1">
            <w:pPr>
              <w:pStyle w:val="TableText"/>
              <w:spacing w:before="0" w:after="0"/>
            </w:pPr>
            <w:proofErr w:type="spellStart"/>
            <w:r w:rsidRPr="003036FB">
              <w:t>baseflow_water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3EED7B3" w14:textId="77777777" w:rsidR="003036FB" w:rsidRPr="003036FB" w:rsidRDefault="003036FB" w:rsidP="00645AC1">
            <w:pPr>
              <w:pStyle w:val="TableText"/>
              <w:spacing w:before="0" w:after="0"/>
              <w:jc w:val="right"/>
            </w:pPr>
            <w:r w:rsidRPr="003036FB">
              <w:t>0.19</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CD5BE47" w14:textId="77777777" w:rsidR="003036FB" w:rsidRPr="003036FB" w:rsidRDefault="003036FB" w:rsidP="00645AC1">
            <w:pPr>
              <w:pStyle w:val="TableText"/>
              <w:spacing w:before="0" w:after="0"/>
              <w:jc w:val="right"/>
            </w:pPr>
            <w:r w:rsidRPr="003036FB">
              <w:t>-0.09</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EF171E0" w14:textId="77777777" w:rsidR="003036FB" w:rsidRPr="003036FB" w:rsidRDefault="003036FB" w:rsidP="00645AC1">
            <w:pPr>
              <w:pStyle w:val="TableText"/>
              <w:spacing w:before="0" w:after="0"/>
              <w:jc w:val="right"/>
            </w:pPr>
            <w:r w:rsidRPr="003036FB">
              <w:t>0.47</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FAA6E2D" w14:textId="77777777" w:rsidR="003036FB" w:rsidRPr="003036FB" w:rsidRDefault="003036FB" w:rsidP="00645AC1">
            <w:pPr>
              <w:pStyle w:val="TableText"/>
              <w:spacing w:before="0" w:after="0"/>
              <w:jc w:val="center"/>
            </w:pPr>
          </w:p>
        </w:tc>
      </w:tr>
      <w:tr w:rsidR="003036FB" w:rsidRPr="003036FB" w14:paraId="294BA7D4"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1CF9182"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30DD927" w14:textId="77777777" w:rsidR="003036FB" w:rsidRPr="003036FB" w:rsidRDefault="003036FB" w:rsidP="00645AC1">
            <w:pPr>
              <w:pStyle w:val="TableText"/>
              <w:spacing w:before="0" w:after="0"/>
            </w:pPr>
            <w:proofErr w:type="spellStart"/>
            <w:r w:rsidRPr="003036FB">
              <w:t>small_fresh_water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5509E76" w14:textId="77777777" w:rsidR="003036FB" w:rsidRPr="003036FB" w:rsidRDefault="003036FB" w:rsidP="00645AC1">
            <w:pPr>
              <w:pStyle w:val="TableText"/>
              <w:spacing w:before="0" w:after="0"/>
              <w:jc w:val="right"/>
            </w:pPr>
            <w:r w:rsidRPr="003036FB">
              <w:t>-0.26</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0DBE0EC" w14:textId="77777777" w:rsidR="003036FB" w:rsidRPr="003036FB" w:rsidRDefault="003036FB" w:rsidP="00645AC1">
            <w:pPr>
              <w:pStyle w:val="TableText"/>
              <w:spacing w:before="0" w:after="0"/>
              <w:jc w:val="right"/>
            </w:pPr>
            <w:r w:rsidRPr="003036FB">
              <w:t>-0.53</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E507F39" w14:textId="77777777" w:rsidR="003036FB" w:rsidRPr="003036FB" w:rsidRDefault="003036FB" w:rsidP="00645AC1">
            <w:pPr>
              <w:pStyle w:val="TableText"/>
              <w:spacing w:before="0" w:after="0"/>
              <w:jc w:val="right"/>
            </w:pPr>
            <w:r w:rsidRPr="003036FB">
              <w:t>0.04</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12D7E1A" w14:textId="77777777" w:rsidR="003036FB" w:rsidRPr="003036FB" w:rsidRDefault="003036FB" w:rsidP="00645AC1">
            <w:pPr>
              <w:pStyle w:val="TableText"/>
              <w:spacing w:before="0" w:after="0"/>
              <w:jc w:val="center"/>
            </w:pPr>
          </w:p>
        </w:tc>
      </w:tr>
      <w:tr w:rsidR="003036FB" w:rsidRPr="003036FB" w14:paraId="324AD781"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6CAC7C8"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C5F4B80" w14:textId="77777777" w:rsidR="003036FB" w:rsidRPr="003036FB" w:rsidRDefault="003036FB" w:rsidP="00645AC1">
            <w:pPr>
              <w:pStyle w:val="TableText"/>
              <w:spacing w:before="0" w:after="0"/>
            </w:pPr>
            <w:proofErr w:type="spellStart"/>
            <w:r w:rsidRPr="003036FB">
              <w:t>large_fresh_water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EE0537A" w14:textId="77777777" w:rsidR="003036FB" w:rsidRPr="003036FB" w:rsidRDefault="003036FB" w:rsidP="00645AC1">
            <w:pPr>
              <w:pStyle w:val="TableText"/>
              <w:spacing w:before="0" w:after="0"/>
              <w:jc w:val="right"/>
            </w:pPr>
            <w:r w:rsidRPr="003036FB">
              <w:t>0.32</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EEF5154" w14:textId="77777777" w:rsidR="003036FB" w:rsidRPr="003036FB" w:rsidRDefault="003036FB" w:rsidP="00645AC1">
            <w:pPr>
              <w:pStyle w:val="TableText"/>
              <w:spacing w:before="0" w:after="0"/>
              <w:jc w:val="right"/>
            </w:pPr>
            <w:r w:rsidRPr="003036FB">
              <w:t>-0.02</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E0FCD79" w14:textId="77777777" w:rsidR="003036FB" w:rsidRPr="003036FB" w:rsidRDefault="003036FB" w:rsidP="00645AC1">
            <w:pPr>
              <w:pStyle w:val="TableText"/>
              <w:spacing w:before="0" w:after="0"/>
              <w:jc w:val="right"/>
            </w:pPr>
            <w:r w:rsidRPr="003036FB">
              <w:t>0.64</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F4A5927" w14:textId="77777777" w:rsidR="003036FB" w:rsidRPr="003036FB" w:rsidRDefault="003036FB" w:rsidP="00645AC1">
            <w:pPr>
              <w:pStyle w:val="TableText"/>
              <w:spacing w:before="0" w:after="0"/>
              <w:jc w:val="center"/>
            </w:pPr>
          </w:p>
        </w:tc>
      </w:tr>
      <w:tr w:rsidR="003036FB" w:rsidRPr="003036FB" w14:paraId="7D2B03D6"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10548C3"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2C54E2A" w14:textId="77777777" w:rsidR="003036FB" w:rsidRPr="003036FB" w:rsidRDefault="003036FB" w:rsidP="00645AC1">
            <w:pPr>
              <w:pStyle w:val="TableText"/>
              <w:spacing w:before="0" w:after="0"/>
            </w:pPr>
            <w:r w:rsidRPr="003036FB">
              <w:t>change_72h_water_year</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6545543" w14:textId="77777777" w:rsidR="003036FB" w:rsidRPr="003036FB" w:rsidRDefault="003036FB" w:rsidP="00645AC1">
            <w:pPr>
              <w:pStyle w:val="TableText"/>
              <w:spacing w:before="0" w:after="0"/>
              <w:jc w:val="right"/>
            </w:pPr>
            <w:r w:rsidRPr="003036FB">
              <w:t>0.22</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C57A110" w14:textId="77777777" w:rsidR="003036FB" w:rsidRPr="003036FB" w:rsidRDefault="003036FB" w:rsidP="00645AC1">
            <w:pPr>
              <w:pStyle w:val="TableText"/>
              <w:spacing w:before="0" w:after="0"/>
              <w:jc w:val="right"/>
            </w:pPr>
            <w:r w:rsidRPr="003036FB">
              <w:t>-0.09</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8CAC5B7" w14:textId="77777777" w:rsidR="003036FB" w:rsidRPr="003036FB" w:rsidRDefault="003036FB" w:rsidP="00645AC1">
            <w:pPr>
              <w:pStyle w:val="TableText"/>
              <w:spacing w:before="0" w:after="0"/>
              <w:jc w:val="right"/>
            </w:pPr>
            <w:r w:rsidRPr="003036FB">
              <w:t>0.51</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60FF4B2" w14:textId="77777777" w:rsidR="003036FB" w:rsidRPr="003036FB" w:rsidRDefault="003036FB" w:rsidP="00645AC1">
            <w:pPr>
              <w:pStyle w:val="TableText"/>
              <w:spacing w:before="0" w:after="0"/>
              <w:jc w:val="center"/>
            </w:pPr>
          </w:p>
        </w:tc>
      </w:tr>
      <w:tr w:rsidR="003036FB" w:rsidRPr="003036FB" w14:paraId="252412AA"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06BB9B9"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FC0EF4E" w14:textId="77777777" w:rsidR="003036FB" w:rsidRPr="003036FB" w:rsidRDefault="003036FB" w:rsidP="00645AC1">
            <w:pPr>
              <w:pStyle w:val="TableText"/>
              <w:spacing w:before="0" w:after="0"/>
            </w:pPr>
            <w:proofErr w:type="spellStart"/>
            <w:r w:rsidRPr="003036FB">
              <w:t>programGoulburn</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57A98257" w14:textId="77777777" w:rsidR="003036FB" w:rsidRPr="003036FB" w:rsidRDefault="003036FB" w:rsidP="00645AC1">
            <w:pPr>
              <w:pStyle w:val="TableText"/>
              <w:spacing w:before="0" w:after="0"/>
              <w:jc w:val="right"/>
            </w:pPr>
            <w:r w:rsidRPr="003036FB">
              <w:t>0.76</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CFA18F4" w14:textId="77777777" w:rsidR="003036FB" w:rsidRPr="003036FB" w:rsidRDefault="003036FB" w:rsidP="00645AC1">
            <w:pPr>
              <w:pStyle w:val="TableText"/>
              <w:spacing w:before="0" w:after="0"/>
              <w:jc w:val="right"/>
            </w:pPr>
            <w:r w:rsidRPr="003036FB">
              <w:t>-0.36</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19BF7D8" w14:textId="77777777" w:rsidR="003036FB" w:rsidRPr="003036FB" w:rsidRDefault="003036FB" w:rsidP="00645AC1">
            <w:pPr>
              <w:pStyle w:val="TableText"/>
              <w:spacing w:before="0" w:after="0"/>
              <w:jc w:val="right"/>
            </w:pPr>
            <w:r w:rsidRPr="003036FB">
              <w:t>1.80</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78003F2" w14:textId="77777777" w:rsidR="003036FB" w:rsidRPr="003036FB" w:rsidRDefault="003036FB" w:rsidP="00645AC1">
            <w:pPr>
              <w:pStyle w:val="TableText"/>
              <w:spacing w:before="0" w:after="0"/>
              <w:jc w:val="center"/>
            </w:pPr>
          </w:p>
        </w:tc>
      </w:tr>
      <w:tr w:rsidR="003036FB" w:rsidRPr="003036FB" w14:paraId="501BE19A"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C0D4128"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3897F44" w14:textId="77777777" w:rsidR="003036FB" w:rsidRPr="003036FB" w:rsidRDefault="003036FB" w:rsidP="00645AC1">
            <w:pPr>
              <w:pStyle w:val="TableText"/>
              <w:spacing w:before="0" w:after="0"/>
            </w:pPr>
            <w:proofErr w:type="spellStart"/>
            <w:r w:rsidRPr="003036FB">
              <w:t>programGwydi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CE3FE1D" w14:textId="77777777" w:rsidR="003036FB" w:rsidRPr="003036FB" w:rsidRDefault="003036FB" w:rsidP="00645AC1">
            <w:pPr>
              <w:pStyle w:val="TableText"/>
              <w:spacing w:before="0" w:after="0"/>
              <w:jc w:val="right"/>
            </w:pPr>
            <w:r w:rsidRPr="003036FB">
              <w:t>0.37</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1987108" w14:textId="77777777" w:rsidR="003036FB" w:rsidRPr="003036FB" w:rsidRDefault="003036FB" w:rsidP="00645AC1">
            <w:pPr>
              <w:pStyle w:val="TableText"/>
              <w:spacing w:before="0" w:after="0"/>
              <w:jc w:val="right"/>
            </w:pPr>
            <w:r w:rsidRPr="003036FB">
              <w:t>-1.10</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0351939" w14:textId="77777777" w:rsidR="003036FB" w:rsidRPr="003036FB" w:rsidRDefault="003036FB" w:rsidP="00645AC1">
            <w:pPr>
              <w:pStyle w:val="TableText"/>
              <w:spacing w:before="0" w:after="0"/>
              <w:jc w:val="right"/>
            </w:pPr>
            <w:r w:rsidRPr="003036FB">
              <w:t>1.84</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01566F8" w14:textId="77777777" w:rsidR="003036FB" w:rsidRPr="003036FB" w:rsidRDefault="003036FB" w:rsidP="00645AC1">
            <w:pPr>
              <w:pStyle w:val="TableText"/>
              <w:spacing w:before="0" w:after="0"/>
              <w:jc w:val="center"/>
            </w:pPr>
          </w:p>
        </w:tc>
      </w:tr>
      <w:tr w:rsidR="003036FB" w:rsidRPr="003036FB" w14:paraId="4AA213FC"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A0456B0"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37E62F3" w14:textId="77777777" w:rsidR="003036FB" w:rsidRPr="003036FB" w:rsidRDefault="003036FB" w:rsidP="00645AC1">
            <w:pPr>
              <w:pStyle w:val="TableText"/>
              <w:spacing w:before="0" w:after="0"/>
            </w:pPr>
            <w:proofErr w:type="spellStart"/>
            <w:r w:rsidRPr="003036FB">
              <w:t>programLower</w:t>
            </w:r>
            <w:proofErr w:type="spellEnd"/>
            <w:r w:rsidRPr="003036FB">
              <w:t xml:space="preserve"> Murray</w:t>
            </w:r>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2A6C2EB" w14:textId="77777777" w:rsidR="003036FB" w:rsidRPr="003036FB" w:rsidRDefault="003036FB" w:rsidP="00645AC1">
            <w:pPr>
              <w:pStyle w:val="TableText"/>
              <w:spacing w:before="0" w:after="0"/>
              <w:jc w:val="right"/>
            </w:pPr>
            <w:r w:rsidRPr="003036FB">
              <w:t>0.47</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2908583" w14:textId="77777777" w:rsidR="003036FB" w:rsidRPr="003036FB" w:rsidRDefault="003036FB" w:rsidP="00645AC1">
            <w:pPr>
              <w:pStyle w:val="TableText"/>
              <w:spacing w:before="0" w:after="0"/>
              <w:jc w:val="right"/>
            </w:pPr>
            <w:r w:rsidRPr="003036FB">
              <w:t>-0.60</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2D5EF21F" w14:textId="77777777" w:rsidR="003036FB" w:rsidRPr="003036FB" w:rsidRDefault="003036FB" w:rsidP="00645AC1">
            <w:pPr>
              <w:pStyle w:val="TableText"/>
              <w:spacing w:before="0" w:after="0"/>
              <w:jc w:val="right"/>
            </w:pPr>
            <w:r w:rsidRPr="003036FB">
              <w:t>1.56</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E7B48BC" w14:textId="77777777" w:rsidR="003036FB" w:rsidRPr="003036FB" w:rsidRDefault="003036FB" w:rsidP="00645AC1">
            <w:pPr>
              <w:pStyle w:val="TableText"/>
              <w:spacing w:before="0" w:after="0"/>
              <w:jc w:val="center"/>
            </w:pPr>
          </w:p>
        </w:tc>
      </w:tr>
      <w:tr w:rsidR="003036FB" w:rsidRPr="003036FB" w14:paraId="4C1DE05D"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0594183"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B332385" w14:textId="77777777" w:rsidR="003036FB" w:rsidRPr="003036FB" w:rsidRDefault="003036FB" w:rsidP="00645AC1">
            <w:pPr>
              <w:pStyle w:val="TableText"/>
              <w:spacing w:before="0" w:after="0"/>
            </w:pPr>
            <w:proofErr w:type="spellStart"/>
            <w:r w:rsidRPr="003036FB">
              <w:t>programMurrumbidgee</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63E67291" w14:textId="77777777" w:rsidR="003036FB" w:rsidRPr="003036FB" w:rsidRDefault="003036FB" w:rsidP="00645AC1">
            <w:pPr>
              <w:pStyle w:val="TableText"/>
              <w:spacing w:before="0" w:after="0"/>
              <w:jc w:val="right"/>
            </w:pPr>
            <w:r w:rsidRPr="003036FB">
              <w:t>0.62</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1AC608EF" w14:textId="77777777" w:rsidR="003036FB" w:rsidRPr="003036FB" w:rsidRDefault="003036FB" w:rsidP="00645AC1">
            <w:pPr>
              <w:pStyle w:val="TableText"/>
              <w:spacing w:before="0" w:after="0"/>
              <w:jc w:val="right"/>
            </w:pPr>
            <w:r w:rsidRPr="003036FB">
              <w:t>-0.61</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3A516DA6" w14:textId="77777777" w:rsidR="003036FB" w:rsidRPr="003036FB" w:rsidRDefault="003036FB" w:rsidP="00645AC1">
            <w:pPr>
              <w:pStyle w:val="TableText"/>
              <w:spacing w:before="0" w:after="0"/>
              <w:jc w:val="right"/>
            </w:pPr>
            <w:r w:rsidRPr="003036FB">
              <w:t>1.76</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E85551" w14:textId="77777777" w:rsidR="003036FB" w:rsidRPr="003036FB" w:rsidRDefault="003036FB" w:rsidP="00645AC1">
            <w:pPr>
              <w:pStyle w:val="TableText"/>
              <w:spacing w:before="0" w:after="0"/>
              <w:jc w:val="center"/>
            </w:pPr>
          </w:p>
        </w:tc>
      </w:tr>
      <w:tr w:rsidR="003036FB" w:rsidRPr="003036FB" w14:paraId="2C2A0F88" w14:textId="77777777" w:rsidTr="00B40AA9">
        <w:trPr>
          <w:cantSplit/>
        </w:trPr>
        <w:tc>
          <w:tcPr>
            <w:tcW w:w="1772"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ECFD934" w14:textId="77777777" w:rsidR="003036FB" w:rsidRPr="003036FB" w:rsidRDefault="003036FB" w:rsidP="00543851">
            <w:pPr>
              <w:pStyle w:val="TableText"/>
            </w:pPr>
          </w:p>
        </w:tc>
        <w:tc>
          <w:tcPr>
            <w:tcW w:w="354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CC789B" w14:textId="77777777" w:rsidR="003036FB" w:rsidRPr="003036FB" w:rsidRDefault="003036FB" w:rsidP="00645AC1">
            <w:pPr>
              <w:pStyle w:val="TableText"/>
              <w:spacing w:before="0" w:after="0"/>
            </w:pPr>
            <w:proofErr w:type="spellStart"/>
            <w:r w:rsidRPr="003036FB">
              <w:t>do_last_year</w:t>
            </w:r>
            <w:proofErr w:type="spellEnd"/>
          </w:p>
        </w:tc>
        <w:tc>
          <w:tcPr>
            <w:tcW w:w="9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4D3BAE8B" w14:textId="77777777" w:rsidR="003036FB" w:rsidRPr="003036FB" w:rsidRDefault="003036FB" w:rsidP="00645AC1">
            <w:pPr>
              <w:pStyle w:val="TableText"/>
              <w:spacing w:before="0" w:after="0"/>
              <w:jc w:val="right"/>
            </w:pPr>
            <w:r w:rsidRPr="003036FB">
              <w:t>-0.24</w:t>
            </w:r>
          </w:p>
        </w:tc>
        <w:tc>
          <w:tcPr>
            <w:tcW w:w="1036"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05A3FB58" w14:textId="77777777" w:rsidR="003036FB" w:rsidRPr="003036FB" w:rsidRDefault="003036FB" w:rsidP="00645AC1">
            <w:pPr>
              <w:pStyle w:val="TableText"/>
              <w:spacing w:before="0" w:after="0"/>
              <w:jc w:val="right"/>
            </w:pPr>
            <w:r w:rsidRPr="003036FB">
              <w:t>-0.97</w:t>
            </w:r>
          </w:p>
        </w:tc>
        <w:tc>
          <w:tcPr>
            <w:tcW w:w="948"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284" w:type="dxa"/>
            </w:tcMar>
            <w:vAlign w:val="center"/>
          </w:tcPr>
          <w:p w14:paraId="7EEE0135" w14:textId="77777777" w:rsidR="003036FB" w:rsidRPr="003036FB" w:rsidRDefault="003036FB" w:rsidP="00645AC1">
            <w:pPr>
              <w:pStyle w:val="TableText"/>
              <w:spacing w:before="0" w:after="0"/>
              <w:jc w:val="right"/>
            </w:pPr>
            <w:r w:rsidRPr="003036FB">
              <w:t>0.44</w:t>
            </w:r>
          </w:p>
        </w:tc>
        <w:tc>
          <w:tcPr>
            <w:tcW w:w="71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BB14ED6" w14:textId="77777777" w:rsidR="003036FB" w:rsidRPr="003036FB" w:rsidRDefault="003036FB" w:rsidP="00645AC1">
            <w:pPr>
              <w:pStyle w:val="TableText"/>
              <w:spacing w:before="0" w:after="0"/>
              <w:jc w:val="center"/>
            </w:pPr>
          </w:p>
        </w:tc>
      </w:tr>
    </w:tbl>
    <w:p w14:paraId="24EAA410" w14:textId="6996ABCA" w:rsidR="0075730F" w:rsidRDefault="0075730F" w:rsidP="007232D6">
      <w:pPr>
        <w:pStyle w:val="AppendixHeading3"/>
        <w:pageBreakBefore/>
      </w:pPr>
      <w:r>
        <w:lastRenderedPageBreak/>
        <w:t>Body condition</w:t>
      </w:r>
      <w:r w:rsidR="003036FB">
        <w:t xml:space="preserve"> (</w:t>
      </w:r>
      <w:proofErr w:type="spellStart"/>
      <w:r w:rsidR="003036FB">
        <w:t>analysis_id</w:t>
      </w:r>
      <w:proofErr w:type="spellEnd"/>
      <w:r w:rsidR="003036FB">
        <w:t xml:space="preserve"> </w:t>
      </w:r>
      <w:proofErr w:type="spellStart"/>
      <w:r w:rsidR="003036FB">
        <w:t>bodyCond</w:t>
      </w:r>
      <w:proofErr w:type="spellEnd"/>
      <w:r w:rsidR="003036FB">
        <w:t>)</w:t>
      </w:r>
    </w:p>
    <w:p w14:paraId="0A8B315D" w14:textId="7256FE06" w:rsidR="008248E5" w:rsidRDefault="008248E5" w:rsidP="008248E5">
      <w:pPr>
        <w:pStyle w:val="CaptionTable"/>
      </w:pPr>
      <w:bookmarkStart w:id="241" w:name="_Toc76050257"/>
      <w:bookmarkStart w:id="242" w:name="X6526ffd4c20344608226dc2536008c21cb86023"/>
      <w:r>
        <w:t xml:space="preserve">Table </w:t>
      </w:r>
      <w:r>
        <w:fldChar w:fldCharType="begin" w:fldLock="1"/>
      </w:r>
      <w:r>
        <w:instrText>STYLEREF 9 \s</w:instrText>
      </w:r>
      <w:r>
        <w:fldChar w:fldCharType="separate"/>
      </w:r>
      <w:r w:rsidR="000F6224">
        <w:rPr>
          <w:noProof/>
        </w:rPr>
        <w:t>A</w:t>
      </w:r>
      <w:r>
        <w:fldChar w:fldCharType="end"/>
      </w:r>
      <w:r>
        <w:noBreakHyphen/>
      </w:r>
      <w:r>
        <w:fldChar w:fldCharType="begin"/>
      </w:r>
      <w:r>
        <w:instrText>SEQ ApxTable \* ARABIC \s 9</w:instrText>
      </w:r>
      <w:r>
        <w:fldChar w:fldCharType="separate"/>
      </w:r>
      <w:r w:rsidR="00AC66FC">
        <w:rPr>
          <w:noProof/>
        </w:rPr>
        <w:t>8</w:t>
      </w:r>
      <w:r>
        <w:fldChar w:fldCharType="end"/>
      </w:r>
      <w:r w:rsidR="0075730F">
        <w:t xml:space="preserve"> Statistical results for </w:t>
      </w:r>
      <w:r w:rsidR="00B66F77">
        <w:t xml:space="preserve">body </w:t>
      </w:r>
      <w:r w:rsidR="00FF5306">
        <w:t>condition</w:t>
      </w:r>
      <w:bookmarkEnd w:id="241"/>
    </w:p>
    <w:p w14:paraId="07966725" w14:textId="1888444A" w:rsidR="008248E5" w:rsidRDefault="0075730F" w:rsidP="007232D6">
      <w:pPr>
        <w:pStyle w:val="CaptionNote"/>
      </w:pPr>
      <w:r>
        <w:t xml:space="preserve">* </w:t>
      </w:r>
      <w:proofErr w:type="gramStart"/>
      <w:r>
        <w:t>indicates</w:t>
      </w:r>
      <w:proofErr w:type="gramEnd"/>
      <w:r>
        <w:t xml:space="preserve"> C95%CI does not include 0. Note - body condition model was a Frequentist framework</w:t>
      </w:r>
      <w:bookmarkEnd w:id="242"/>
      <w:r w:rsidR="00D006AB">
        <w:t>.</w:t>
      </w:r>
    </w:p>
    <w:tbl>
      <w:tblPr>
        <w:tblW w:w="0" w:type="auto"/>
        <w:tblInd w:w="57" w:type="dxa"/>
        <w:tblLayout w:type="fixed"/>
        <w:tblLook w:val="0420" w:firstRow="1" w:lastRow="0" w:firstColumn="0" w:lastColumn="0" w:noHBand="0" w:noVBand="1"/>
      </w:tblPr>
      <w:tblGrid>
        <w:gridCol w:w="2160"/>
        <w:gridCol w:w="2593"/>
        <w:gridCol w:w="1134"/>
        <w:gridCol w:w="1134"/>
        <w:gridCol w:w="1134"/>
        <w:gridCol w:w="863"/>
      </w:tblGrid>
      <w:tr w:rsidR="003036FB" w:rsidRPr="00B40AA9" w14:paraId="45A51D2D" w14:textId="77777777" w:rsidTr="00B40AA9">
        <w:trPr>
          <w:cantSplit/>
          <w:tblHeader/>
        </w:trPr>
        <w:tc>
          <w:tcPr>
            <w:tcW w:w="2160"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7580189E" w14:textId="77777777" w:rsidR="003036FB" w:rsidRPr="00B40AA9" w:rsidRDefault="003036FB" w:rsidP="00B40AA9">
            <w:pPr>
              <w:pStyle w:val="ColumnHeading"/>
            </w:pPr>
            <w:proofErr w:type="spellStart"/>
            <w:r w:rsidRPr="00B40AA9">
              <w:t>speciesname</w:t>
            </w:r>
            <w:proofErr w:type="spellEnd"/>
          </w:p>
        </w:tc>
        <w:tc>
          <w:tcPr>
            <w:tcW w:w="2593"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4E3D50FF" w14:textId="77777777" w:rsidR="003036FB" w:rsidRPr="00B40AA9" w:rsidRDefault="003036FB" w:rsidP="00B40AA9">
            <w:pPr>
              <w:pStyle w:val="ColumnHeading"/>
            </w:pPr>
            <w:r w:rsidRPr="00B40AA9">
              <w:t>term</w:t>
            </w:r>
          </w:p>
        </w:tc>
        <w:tc>
          <w:tcPr>
            <w:tcW w:w="1134"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21591A2F" w14:textId="77777777" w:rsidR="003036FB" w:rsidRPr="00B40AA9" w:rsidRDefault="003036FB" w:rsidP="00B40AA9">
            <w:pPr>
              <w:pStyle w:val="ColumnHeading"/>
            </w:pPr>
            <w:r w:rsidRPr="00B40AA9">
              <w:t>estimate</w:t>
            </w:r>
          </w:p>
        </w:tc>
        <w:tc>
          <w:tcPr>
            <w:tcW w:w="1134"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724E44DA" w14:textId="77777777" w:rsidR="003036FB" w:rsidRPr="00B40AA9" w:rsidRDefault="003036FB" w:rsidP="00B40AA9">
            <w:pPr>
              <w:pStyle w:val="ColumnHeading"/>
            </w:pPr>
            <w:r w:rsidRPr="00B40AA9">
              <w:t>lower</w:t>
            </w:r>
          </w:p>
        </w:tc>
        <w:tc>
          <w:tcPr>
            <w:tcW w:w="1134"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3FB45FD9" w14:textId="77777777" w:rsidR="003036FB" w:rsidRPr="00B40AA9" w:rsidRDefault="003036FB" w:rsidP="00B40AA9">
            <w:pPr>
              <w:pStyle w:val="ColumnHeading"/>
            </w:pPr>
            <w:r w:rsidRPr="00B40AA9">
              <w:t>upper</w:t>
            </w:r>
          </w:p>
        </w:tc>
        <w:tc>
          <w:tcPr>
            <w:tcW w:w="863" w:type="dxa"/>
            <w:tcBorders>
              <w:top w:val="single" w:sz="8" w:space="0" w:color="01528B"/>
              <w:left w:val="single" w:sz="8" w:space="0" w:color="01528B"/>
              <w:bottom w:val="single" w:sz="8" w:space="0" w:color="01528B"/>
              <w:right w:val="single" w:sz="8" w:space="0" w:color="01528B"/>
            </w:tcBorders>
            <w:shd w:val="clear" w:color="auto" w:fill="01528B"/>
            <w:tcMar>
              <w:top w:w="0" w:type="dxa"/>
              <w:left w:w="0" w:type="dxa"/>
              <w:bottom w:w="0" w:type="dxa"/>
              <w:right w:w="0" w:type="dxa"/>
            </w:tcMar>
            <w:vAlign w:val="center"/>
          </w:tcPr>
          <w:p w14:paraId="05CDDD08" w14:textId="77777777" w:rsidR="003036FB" w:rsidRPr="00B40AA9" w:rsidRDefault="003036FB" w:rsidP="00B40AA9">
            <w:pPr>
              <w:pStyle w:val="ColumnHeading"/>
            </w:pPr>
            <w:r w:rsidRPr="00B40AA9">
              <w:t>sig</w:t>
            </w:r>
          </w:p>
        </w:tc>
      </w:tr>
      <w:tr w:rsidR="001F7E07" w14:paraId="40128A13" w14:textId="77777777" w:rsidTr="00B40AA9">
        <w:trPr>
          <w:cantSplit/>
        </w:trPr>
        <w:tc>
          <w:tcPr>
            <w:tcW w:w="2160" w:type="dxa"/>
            <w:vMerge w:val="restart"/>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FC99764" w14:textId="584C8C45" w:rsidR="001F7E07" w:rsidRPr="003036FB" w:rsidRDefault="001F7E07" w:rsidP="001F7E07">
            <w:pPr>
              <w:pStyle w:val="TableText"/>
              <w:spacing w:before="0" w:after="0"/>
            </w:pPr>
            <w:r w:rsidRPr="003036FB">
              <w:t xml:space="preserve">Bony </w:t>
            </w:r>
            <w:r w:rsidR="002A0AA7">
              <w:t>herring</w:t>
            </w:r>
          </w:p>
        </w:tc>
        <w:tc>
          <w:tcPr>
            <w:tcW w:w="2593" w:type="dxa"/>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C1973E" w14:textId="77777777" w:rsidR="001F7E07" w:rsidRPr="003036FB" w:rsidRDefault="001F7E07" w:rsidP="001F7E07">
            <w:pPr>
              <w:pStyle w:val="TableText"/>
              <w:spacing w:before="0" w:after="0"/>
            </w:pPr>
            <w:r w:rsidRPr="003036FB">
              <w:t>(Intercept)</w:t>
            </w:r>
          </w:p>
        </w:tc>
        <w:tc>
          <w:tcPr>
            <w:tcW w:w="1134" w:type="dxa"/>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D3FD09" w14:textId="4D225766" w:rsidR="001F7E07" w:rsidRPr="002457CB" w:rsidRDefault="001F7E07" w:rsidP="00B40AA9">
            <w:pPr>
              <w:pStyle w:val="TableText"/>
              <w:spacing w:before="0" w:after="0"/>
              <w:ind w:right="278"/>
              <w:jc w:val="right"/>
            </w:pPr>
            <w:r w:rsidRPr="002457CB">
              <w:rPr>
                <w:rFonts w:cs="Calibri"/>
              </w:rPr>
              <w:t>0.001609</w:t>
            </w:r>
          </w:p>
        </w:tc>
        <w:tc>
          <w:tcPr>
            <w:tcW w:w="1134" w:type="dxa"/>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39F4878" w14:textId="73F573C0" w:rsidR="001F7E07" w:rsidRPr="002457CB" w:rsidRDefault="001F7E07" w:rsidP="00B40AA9">
            <w:pPr>
              <w:pStyle w:val="TableText"/>
              <w:spacing w:before="0" w:after="0"/>
              <w:ind w:right="278"/>
              <w:jc w:val="right"/>
            </w:pPr>
            <w:r w:rsidRPr="002457CB">
              <w:rPr>
                <w:rFonts w:cs="Calibri"/>
              </w:rPr>
              <w:t>0.000957</w:t>
            </w:r>
          </w:p>
        </w:tc>
        <w:tc>
          <w:tcPr>
            <w:tcW w:w="1134" w:type="dxa"/>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0ABE35C" w14:textId="3896BCB4" w:rsidR="001F7E07" w:rsidRPr="002457CB" w:rsidRDefault="001F7E07" w:rsidP="00B40AA9">
            <w:pPr>
              <w:pStyle w:val="TableText"/>
              <w:spacing w:before="0" w:after="0"/>
              <w:ind w:right="278"/>
              <w:jc w:val="right"/>
            </w:pPr>
            <w:r w:rsidRPr="002457CB">
              <w:rPr>
                <w:rFonts w:cs="Calibri"/>
              </w:rPr>
              <w:t>0.002262</w:t>
            </w:r>
          </w:p>
        </w:tc>
        <w:tc>
          <w:tcPr>
            <w:tcW w:w="863" w:type="dxa"/>
            <w:tcBorders>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3E0A01" w14:textId="5E5AFCB7" w:rsidR="001F7E07" w:rsidRPr="002457CB" w:rsidRDefault="001F7E07" w:rsidP="001F7E07">
            <w:pPr>
              <w:pStyle w:val="TableText"/>
              <w:spacing w:before="0" w:after="0"/>
              <w:jc w:val="center"/>
            </w:pPr>
            <w:r w:rsidRPr="002457CB">
              <w:rPr>
                <w:rFonts w:cs="Calibri"/>
              </w:rPr>
              <w:t>*</w:t>
            </w:r>
          </w:p>
        </w:tc>
      </w:tr>
      <w:tr w:rsidR="001F7E07" w14:paraId="7DD99C5F"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A711AE9"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222554" w14:textId="77777777" w:rsidR="001F7E07" w:rsidRPr="003036FB" w:rsidRDefault="001F7E07" w:rsidP="001F7E07">
            <w:pPr>
              <w:pStyle w:val="TableText"/>
              <w:spacing w:before="0" w:after="0"/>
            </w:pPr>
            <w:proofErr w:type="spellStart"/>
            <w:r w:rsidRPr="003036FB">
              <w:t>baseflow_water_year</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FEC255" w14:textId="39C837E2" w:rsidR="001F7E07" w:rsidRPr="002457CB" w:rsidRDefault="001F7E07" w:rsidP="00B40AA9">
            <w:pPr>
              <w:pStyle w:val="TableText"/>
              <w:spacing w:before="0" w:after="0"/>
              <w:ind w:right="278"/>
              <w:jc w:val="right"/>
            </w:pPr>
            <w:r w:rsidRPr="002457CB">
              <w:rPr>
                <w:rFonts w:cs="Calibri"/>
              </w:rPr>
              <w:t>-0.00001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0722746" w14:textId="20754C7F" w:rsidR="001F7E07" w:rsidRPr="002457CB" w:rsidRDefault="001F7E07" w:rsidP="00B40AA9">
            <w:pPr>
              <w:pStyle w:val="TableText"/>
              <w:spacing w:before="0" w:after="0"/>
              <w:ind w:right="278"/>
              <w:jc w:val="right"/>
            </w:pPr>
            <w:r w:rsidRPr="002457CB">
              <w:rPr>
                <w:rFonts w:cs="Calibri"/>
              </w:rPr>
              <w:t>-0.000079</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596D96" w14:textId="74995418" w:rsidR="001F7E07" w:rsidRPr="002457CB" w:rsidRDefault="001F7E07" w:rsidP="00B40AA9">
            <w:pPr>
              <w:pStyle w:val="TableText"/>
              <w:spacing w:before="0" w:after="0"/>
              <w:ind w:right="278"/>
              <w:jc w:val="right"/>
            </w:pPr>
            <w:r w:rsidRPr="002457CB">
              <w:rPr>
                <w:rFonts w:cs="Calibri"/>
              </w:rPr>
              <w:t>0.000055</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FCE066E" w14:textId="77777777" w:rsidR="001F7E07" w:rsidRPr="002457CB" w:rsidRDefault="001F7E07" w:rsidP="001F7E07">
            <w:pPr>
              <w:pStyle w:val="TableText"/>
              <w:spacing w:before="0" w:after="0"/>
              <w:jc w:val="center"/>
            </w:pPr>
          </w:p>
        </w:tc>
      </w:tr>
      <w:tr w:rsidR="001F7E07" w14:paraId="6D808E58"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D160E1E"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2878DB" w14:textId="77777777" w:rsidR="001F7E07" w:rsidRPr="003036FB" w:rsidRDefault="001F7E07" w:rsidP="001F7E07">
            <w:pPr>
              <w:pStyle w:val="TableText"/>
              <w:spacing w:before="0" w:after="0"/>
            </w:pPr>
            <w:proofErr w:type="spellStart"/>
            <w:r w:rsidRPr="003036FB">
              <w:t>small_fresh_water_year</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5B128DF" w14:textId="4E37A935" w:rsidR="001F7E07" w:rsidRPr="002457CB" w:rsidRDefault="001F7E07" w:rsidP="00B40AA9">
            <w:pPr>
              <w:pStyle w:val="TableText"/>
              <w:spacing w:before="0" w:after="0"/>
              <w:ind w:right="278"/>
              <w:jc w:val="right"/>
            </w:pPr>
            <w:r w:rsidRPr="002457CB">
              <w:rPr>
                <w:rFonts w:cs="Calibri"/>
              </w:rPr>
              <w:t>-0.00000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879DF83" w14:textId="21C8686B" w:rsidR="001F7E07" w:rsidRPr="002457CB" w:rsidRDefault="001F7E07" w:rsidP="00B40AA9">
            <w:pPr>
              <w:pStyle w:val="TableText"/>
              <w:spacing w:before="0" w:after="0"/>
              <w:ind w:right="278"/>
              <w:jc w:val="right"/>
            </w:pPr>
            <w:r w:rsidRPr="002457CB">
              <w:rPr>
                <w:rFonts w:cs="Calibri"/>
              </w:rPr>
              <w:t>-0.00004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8058AA" w14:textId="4BE77841" w:rsidR="001F7E07" w:rsidRPr="002457CB" w:rsidRDefault="001F7E07" w:rsidP="00B40AA9">
            <w:pPr>
              <w:pStyle w:val="TableText"/>
              <w:spacing w:before="0" w:after="0"/>
              <w:ind w:right="278"/>
              <w:jc w:val="right"/>
            </w:pPr>
            <w:r w:rsidRPr="002457CB">
              <w:rPr>
                <w:rFonts w:cs="Calibri"/>
              </w:rPr>
              <w:t>0.000039</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4D654D0" w14:textId="77777777" w:rsidR="001F7E07" w:rsidRPr="002457CB" w:rsidRDefault="001F7E07" w:rsidP="001F7E07">
            <w:pPr>
              <w:pStyle w:val="TableText"/>
              <w:spacing w:before="0" w:after="0"/>
              <w:jc w:val="center"/>
            </w:pPr>
          </w:p>
        </w:tc>
      </w:tr>
      <w:tr w:rsidR="001F7E07" w14:paraId="7C3F01A8"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A31C688"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9A1012" w14:textId="77777777" w:rsidR="001F7E07" w:rsidRPr="003036FB" w:rsidRDefault="001F7E07" w:rsidP="001F7E07">
            <w:pPr>
              <w:pStyle w:val="TableText"/>
              <w:spacing w:before="0" w:after="0"/>
            </w:pPr>
            <w:proofErr w:type="spellStart"/>
            <w:r w:rsidRPr="003036FB">
              <w:t>large_fresh_water_year</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B675302" w14:textId="50576F38" w:rsidR="001F7E07" w:rsidRPr="002457CB" w:rsidRDefault="001F7E07" w:rsidP="00B40AA9">
            <w:pPr>
              <w:pStyle w:val="TableText"/>
              <w:spacing w:before="0" w:after="0"/>
              <w:ind w:right="278"/>
              <w:jc w:val="right"/>
            </w:pPr>
            <w:r w:rsidRPr="002457CB">
              <w:rPr>
                <w:rFonts w:cs="Calibri"/>
              </w:rPr>
              <w:t>-0.00001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5E87713" w14:textId="0B6D6BB1" w:rsidR="001F7E07" w:rsidRPr="002457CB" w:rsidRDefault="001F7E07" w:rsidP="00B40AA9">
            <w:pPr>
              <w:pStyle w:val="TableText"/>
              <w:spacing w:before="0" w:after="0"/>
              <w:ind w:right="278"/>
              <w:jc w:val="right"/>
            </w:pPr>
            <w:r w:rsidRPr="002457CB">
              <w:rPr>
                <w:rFonts w:cs="Calibri"/>
              </w:rPr>
              <w:t>-0.000054</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2CFDC8" w14:textId="5E7B167A" w:rsidR="001F7E07" w:rsidRPr="002457CB" w:rsidRDefault="001F7E07" w:rsidP="00B40AA9">
            <w:pPr>
              <w:pStyle w:val="TableText"/>
              <w:spacing w:before="0" w:after="0"/>
              <w:ind w:right="278"/>
              <w:jc w:val="right"/>
            </w:pPr>
            <w:r w:rsidRPr="002457CB">
              <w:rPr>
                <w:rFonts w:cs="Calibri"/>
              </w:rPr>
              <w:t>0.000030</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3108806" w14:textId="77777777" w:rsidR="001F7E07" w:rsidRPr="002457CB" w:rsidRDefault="001F7E07" w:rsidP="001F7E07">
            <w:pPr>
              <w:pStyle w:val="TableText"/>
              <w:spacing w:before="0" w:after="0"/>
              <w:jc w:val="center"/>
            </w:pPr>
          </w:p>
        </w:tc>
      </w:tr>
      <w:tr w:rsidR="001F7E07" w14:paraId="28A5FED5"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F505A26"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89F602F" w14:textId="77777777" w:rsidR="001F7E07" w:rsidRPr="003036FB" w:rsidRDefault="001F7E07" w:rsidP="001F7E07">
            <w:pPr>
              <w:pStyle w:val="TableText"/>
              <w:spacing w:before="0" w:after="0"/>
            </w:pPr>
            <w:r w:rsidRPr="003036FB">
              <w:t>change_72h_water_year</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539D8FF" w14:textId="0C61D5CB" w:rsidR="001F7E07" w:rsidRPr="002457CB" w:rsidRDefault="001F7E07" w:rsidP="00B40AA9">
            <w:pPr>
              <w:pStyle w:val="TableText"/>
              <w:spacing w:before="0" w:after="0"/>
              <w:ind w:right="278"/>
              <w:jc w:val="right"/>
            </w:pPr>
            <w:r w:rsidRPr="002457CB">
              <w:rPr>
                <w:rFonts w:cs="Calibri"/>
              </w:rPr>
              <w:t>0.000063</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7467418" w14:textId="4064C59E" w:rsidR="001F7E07" w:rsidRPr="002457CB" w:rsidRDefault="001F7E07" w:rsidP="00B40AA9">
            <w:pPr>
              <w:pStyle w:val="TableText"/>
              <w:spacing w:before="0" w:after="0"/>
              <w:ind w:right="278"/>
              <w:jc w:val="right"/>
            </w:pPr>
            <w:r w:rsidRPr="002457CB">
              <w:rPr>
                <w:rFonts w:cs="Calibri"/>
              </w:rPr>
              <w:t>0.000006</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4E0A52C" w14:textId="536D6866" w:rsidR="001F7E07" w:rsidRPr="002457CB" w:rsidRDefault="001F7E07" w:rsidP="00B40AA9">
            <w:pPr>
              <w:pStyle w:val="TableText"/>
              <w:spacing w:before="0" w:after="0"/>
              <w:ind w:right="278"/>
              <w:jc w:val="right"/>
            </w:pPr>
            <w:r w:rsidRPr="002457CB">
              <w:rPr>
                <w:rFonts w:cs="Calibri"/>
              </w:rPr>
              <w:t>0.000119</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2D4468" w14:textId="274AFD2E" w:rsidR="001F7E07" w:rsidRPr="002457CB" w:rsidRDefault="001F7E07" w:rsidP="001F7E07">
            <w:pPr>
              <w:pStyle w:val="TableText"/>
              <w:spacing w:before="0" w:after="0"/>
              <w:jc w:val="center"/>
            </w:pPr>
            <w:r w:rsidRPr="002457CB">
              <w:rPr>
                <w:rFonts w:cs="Calibri"/>
              </w:rPr>
              <w:t>*</w:t>
            </w:r>
          </w:p>
        </w:tc>
      </w:tr>
      <w:tr w:rsidR="001F7E07" w14:paraId="0891DAF9"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626CF67"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9EF5226" w14:textId="77777777" w:rsidR="001F7E07" w:rsidRPr="003036FB" w:rsidRDefault="001F7E07" w:rsidP="001F7E07">
            <w:pPr>
              <w:pStyle w:val="TableText"/>
              <w:spacing w:before="0" w:after="0"/>
            </w:pPr>
            <w:proofErr w:type="spellStart"/>
            <w:r w:rsidRPr="003036FB">
              <w:t>programGoulburn</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D2F6156" w14:textId="5409F8FF" w:rsidR="001F7E07" w:rsidRPr="002457CB" w:rsidRDefault="001F7E07" w:rsidP="00B40AA9">
            <w:pPr>
              <w:pStyle w:val="TableText"/>
              <w:spacing w:before="0" w:after="0"/>
              <w:ind w:right="278"/>
              <w:jc w:val="right"/>
            </w:pPr>
            <w:r w:rsidRPr="002457CB">
              <w:rPr>
                <w:rFonts w:cs="Calibri"/>
              </w:rPr>
              <w:t>0.00045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DB5D870" w14:textId="716D93B1" w:rsidR="001F7E07" w:rsidRPr="002457CB" w:rsidRDefault="001F7E07" w:rsidP="00B40AA9">
            <w:pPr>
              <w:pStyle w:val="TableText"/>
              <w:spacing w:before="0" w:after="0"/>
              <w:ind w:right="278"/>
              <w:jc w:val="right"/>
            </w:pPr>
            <w:r w:rsidRPr="002457CB">
              <w:rPr>
                <w:rFonts w:cs="Calibri"/>
              </w:rPr>
              <w:t>0.000156</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3D235F" w14:textId="742F2ACD" w:rsidR="001F7E07" w:rsidRPr="002457CB" w:rsidRDefault="001F7E07" w:rsidP="00B40AA9">
            <w:pPr>
              <w:pStyle w:val="TableText"/>
              <w:spacing w:before="0" w:after="0"/>
              <w:ind w:right="278"/>
              <w:jc w:val="right"/>
            </w:pPr>
            <w:r w:rsidRPr="002457CB">
              <w:rPr>
                <w:rFonts w:cs="Calibri"/>
              </w:rPr>
              <w:t>0.000746</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82AF75" w14:textId="58AA6D49" w:rsidR="001F7E07" w:rsidRPr="002457CB" w:rsidRDefault="001F7E07" w:rsidP="001F7E07">
            <w:pPr>
              <w:pStyle w:val="TableText"/>
              <w:spacing w:before="0" w:after="0"/>
              <w:jc w:val="center"/>
            </w:pPr>
            <w:r w:rsidRPr="002457CB">
              <w:rPr>
                <w:rFonts w:cs="Calibri"/>
              </w:rPr>
              <w:t>*</w:t>
            </w:r>
          </w:p>
        </w:tc>
      </w:tr>
      <w:tr w:rsidR="001F7E07" w14:paraId="6CB457EE"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6668D73"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74D7EF2" w14:textId="77777777" w:rsidR="001F7E07" w:rsidRPr="003036FB" w:rsidRDefault="001F7E07" w:rsidP="001F7E07">
            <w:pPr>
              <w:pStyle w:val="TableText"/>
              <w:spacing w:before="0" w:after="0"/>
            </w:pPr>
            <w:proofErr w:type="spellStart"/>
            <w:r w:rsidRPr="003036FB">
              <w:t>programGwydir</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30BE1A7" w14:textId="3FC11E0C" w:rsidR="001F7E07" w:rsidRPr="002457CB" w:rsidRDefault="001F7E07" w:rsidP="00B40AA9">
            <w:pPr>
              <w:pStyle w:val="TableText"/>
              <w:spacing w:before="0" w:after="0"/>
              <w:ind w:right="278"/>
              <w:jc w:val="right"/>
            </w:pPr>
            <w:r w:rsidRPr="002457CB">
              <w:rPr>
                <w:rFonts w:cs="Calibri"/>
              </w:rPr>
              <w:t>-0.000024</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9DCB869" w14:textId="21C29BD4" w:rsidR="001F7E07" w:rsidRPr="002457CB" w:rsidRDefault="001F7E07" w:rsidP="00B40AA9">
            <w:pPr>
              <w:pStyle w:val="TableText"/>
              <w:spacing w:before="0" w:after="0"/>
              <w:ind w:right="278"/>
              <w:jc w:val="right"/>
            </w:pPr>
            <w:r w:rsidRPr="002457CB">
              <w:rPr>
                <w:rFonts w:cs="Calibri"/>
              </w:rPr>
              <w:t>-0.000273</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39B4778" w14:textId="69A7E38B" w:rsidR="001F7E07" w:rsidRPr="002457CB" w:rsidRDefault="001F7E07" w:rsidP="00B40AA9">
            <w:pPr>
              <w:pStyle w:val="TableText"/>
              <w:spacing w:before="0" w:after="0"/>
              <w:ind w:right="278"/>
              <w:jc w:val="right"/>
            </w:pPr>
            <w:r w:rsidRPr="002457CB">
              <w:rPr>
                <w:rFonts w:cs="Calibri"/>
              </w:rPr>
              <w:t>0.000226</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711B0B2" w14:textId="77777777" w:rsidR="001F7E07" w:rsidRPr="002457CB" w:rsidRDefault="001F7E07" w:rsidP="001F7E07">
            <w:pPr>
              <w:pStyle w:val="TableText"/>
              <w:spacing w:before="0" w:after="0"/>
              <w:jc w:val="center"/>
            </w:pPr>
          </w:p>
        </w:tc>
      </w:tr>
      <w:tr w:rsidR="001F7E07" w14:paraId="037D4639"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A0911EC"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9014121" w14:textId="77777777" w:rsidR="001F7E07" w:rsidRPr="003036FB" w:rsidRDefault="001F7E07" w:rsidP="001F7E07">
            <w:pPr>
              <w:pStyle w:val="TableText"/>
              <w:spacing w:before="0" w:after="0"/>
            </w:pPr>
            <w:proofErr w:type="spellStart"/>
            <w:r w:rsidRPr="003036FB">
              <w:t>programLachlan</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02C8A3E" w14:textId="3E46BB3D" w:rsidR="001F7E07" w:rsidRPr="002457CB" w:rsidRDefault="001F7E07" w:rsidP="00B40AA9">
            <w:pPr>
              <w:pStyle w:val="TableText"/>
              <w:spacing w:before="0" w:after="0"/>
              <w:ind w:right="278"/>
              <w:jc w:val="right"/>
            </w:pPr>
            <w:r w:rsidRPr="002457CB">
              <w:rPr>
                <w:rFonts w:cs="Calibri"/>
              </w:rPr>
              <w:t>0.000198</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C06501" w14:textId="55AF8931" w:rsidR="001F7E07" w:rsidRPr="002457CB" w:rsidRDefault="001F7E07" w:rsidP="00B40AA9">
            <w:pPr>
              <w:pStyle w:val="TableText"/>
              <w:spacing w:before="0" w:after="0"/>
              <w:ind w:right="278"/>
              <w:jc w:val="right"/>
            </w:pPr>
            <w:r w:rsidRPr="002457CB">
              <w:rPr>
                <w:rFonts w:cs="Calibri"/>
              </w:rPr>
              <w:t>-0.000024</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AEFDA90" w14:textId="08ACECC0" w:rsidR="001F7E07" w:rsidRPr="002457CB" w:rsidRDefault="001F7E07" w:rsidP="00B40AA9">
            <w:pPr>
              <w:pStyle w:val="TableText"/>
              <w:spacing w:before="0" w:after="0"/>
              <w:ind w:right="278"/>
              <w:jc w:val="right"/>
            </w:pPr>
            <w:r w:rsidRPr="002457CB">
              <w:rPr>
                <w:rFonts w:cs="Calibri"/>
              </w:rPr>
              <w:t>0.000420</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EA0A240" w14:textId="77777777" w:rsidR="001F7E07" w:rsidRPr="002457CB" w:rsidRDefault="001F7E07" w:rsidP="001F7E07">
            <w:pPr>
              <w:pStyle w:val="TableText"/>
              <w:spacing w:before="0" w:after="0"/>
              <w:jc w:val="center"/>
            </w:pPr>
          </w:p>
        </w:tc>
      </w:tr>
      <w:tr w:rsidR="001F7E07" w14:paraId="1233AD70"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CEC9A0B"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BDE4DDE" w14:textId="77777777" w:rsidR="001F7E07" w:rsidRPr="003036FB" w:rsidRDefault="001F7E07" w:rsidP="001F7E07">
            <w:pPr>
              <w:pStyle w:val="TableText"/>
              <w:spacing w:before="0" w:after="0"/>
            </w:pPr>
            <w:proofErr w:type="spellStart"/>
            <w:r w:rsidRPr="003036FB">
              <w:t>programLower</w:t>
            </w:r>
            <w:proofErr w:type="spellEnd"/>
            <w:r w:rsidRPr="003036FB">
              <w:t xml:space="preserve"> Murray</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5E2E7D" w14:textId="30D2B016" w:rsidR="001F7E07" w:rsidRPr="002457CB" w:rsidRDefault="001F7E07" w:rsidP="00B40AA9">
            <w:pPr>
              <w:pStyle w:val="TableText"/>
              <w:spacing w:before="0" w:after="0"/>
              <w:ind w:right="278"/>
              <w:jc w:val="right"/>
            </w:pPr>
            <w:r w:rsidRPr="002457CB">
              <w:rPr>
                <w:rFonts w:cs="Calibri"/>
              </w:rPr>
              <w:t>0.000036</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2A6088" w14:textId="04F5F44C" w:rsidR="001F7E07" w:rsidRPr="002457CB" w:rsidRDefault="001F7E07" w:rsidP="00B40AA9">
            <w:pPr>
              <w:pStyle w:val="TableText"/>
              <w:spacing w:before="0" w:after="0"/>
              <w:ind w:right="278"/>
              <w:jc w:val="right"/>
            </w:pPr>
            <w:r w:rsidRPr="002457CB">
              <w:rPr>
                <w:rFonts w:cs="Calibri"/>
              </w:rPr>
              <w:t>-0.000149</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C60331" w14:textId="0F272DE3" w:rsidR="001F7E07" w:rsidRPr="002457CB" w:rsidRDefault="001F7E07" w:rsidP="00B40AA9">
            <w:pPr>
              <w:pStyle w:val="TableText"/>
              <w:spacing w:before="0" w:after="0"/>
              <w:ind w:right="278"/>
              <w:jc w:val="right"/>
            </w:pPr>
            <w:r w:rsidRPr="002457CB">
              <w:rPr>
                <w:rFonts w:cs="Calibri"/>
              </w:rPr>
              <w:t>0.000222</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5755B12" w14:textId="77777777" w:rsidR="001F7E07" w:rsidRPr="002457CB" w:rsidRDefault="001F7E07" w:rsidP="001F7E07">
            <w:pPr>
              <w:pStyle w:val="TableText"/>
              <w:spacing w:before="0" w:after="0"/>
              <w:jc w:val="center"/>
            </w:pPr>
          </w:p>
        </w:tc>
      </w:tr>
      <w:tr w:rsidR="001F7E07" w14:paraId="1EC6C0B6"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CB8D8AF"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A5D8D5D" w14:textId="77777777" w:rsidR="001F7E07" w:rsidRPr="003036FB" w:rsidRDefault="001F7E07" w:rsidP="001F7E07">
            <w:pPr>
              <w:pStyle w:val="TableText"/>
              <w:spacing w:before="0" w:after="0"/>
            </w:pPr>
            <w:proofErr w:type="spellStart"/>
            <w:r w:rsidRPr="003036FB">
              <w:t>programMurrumbidgee</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04EFD1" w14:textId="51BBA34A" w:rsidR="001F7E07" w:rsidRPr="002457CB" w:rsidRDefault="001F7E07" w:rsidP="00B40AA9">
            <w:pPr>
              <w:pStyle w:val="TableText"/>
              <w:spacing w:before="0" w:after="0"/>
              <w:ind w:right="278"/>
              <w:jc w:val="right"/>
            </w:pPr>
            <w:r w:rsidRPr="002457CB">
              <w:rPr>
                <w:rFonts w:cs="Calibri"/>
              </w:rPr>
              <w:t>0.000227</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710643" w14:textId="4FEE43D8" w:rsidR="001F7E07" w:rsidRPr="002457CB" w:rsidRDefault="001F7E07" w:rsidP="00B40AA9">
            <w:pPr>
              <w:pStyle w:val="TableText"/>
              <w:spacing w:before="0" w:after="0"/>
              <w:ind w:right="278"/>
              <w:jc w:val="right"/>
            </w:pPr>
            <w:r w:rsidRPr="002457CB">
              <w:rPr>
                <w:rFonts w:cs="Calibri"/>
              </w:rPr>
              <w:t>0.000027</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509E9F1" w14:textId="5AC3B450" w:rsidR="001F7E07" w:rsidRPr="002457CB" w:rsidRDefault="001F7E07" w:rsidP="00B40AA9">
            <w:pPr>
              <w:pStyle w:val="TableText"/>
              <w:spacing w:before="0" w:after="0"/>
              <w:ind w:right="278"/>
              <w:jc w:val="right"/>
            </w:pPr>
            <w:r w:rsidRPr="002457CB">
              <w:rPr>
                <w:rFonts w:cs="Calibri"/>
              </w:rPr>
              <w:t>0.000428</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60A5D6" w14:textId="31AA7462" w:rsidR="001F7E07" w:rsidRPr="002457CB" w:rsidRDefault="001F7E07" w:rsidP="001F7E07">
            <w:pPr>
              <w:pStyle w:val="TableText"/>
              <w:spacing w:before="0" w:after="0"/>
              <w:jc w:val="center"/>
            </w:pPr>
            <w:r w:rsidRPr="002457CB">
              <w:rPr>
                <w:rFonts w:cs="Calibri"/>
              </w:rPr>
              <w:t>*</w:t>
            </w:r>
          </w:p>
        </w:tc>
      </w:tr>
      <w:tr w:rsidR="001F7E07" w14:paraId="4397FCFE" w14:textId="77777777" w:rsidTr="00B40AA9">
        <w:trPr>
          <w:cantSplit/>
        </w:trPr>
        <w:tc>
          <w:tcPr>
            <w:tcW w:w="2160"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0EAADF8A" w14:textId="6CF8B891" w:rsidR="001F7E07" w:rsidRPr="003036FB" w:rsidRDefault="00B00ADD" w:rsidP="001F7E07">
            <w:pPr>
              <w:pStyle w:val="TableText"/>
              <w:spacing w:before="0" w:after="0"/>
            </w:pPr>
            <w:r>
              <w:t>Common carp</w:t>
            </w: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C4E6715" w14:textId="77777777" w:rsidR="001F7E07" w:rsidRPr="003036FB" w:rsidRDefault="001F7E07" w:rsidP="001F7E07">
            <w:pPr>
              <w:pStyle w:val="TableText"/>
              <w:spacing w:before="0" w:after="0"/>
            </w:pPr>
            <w:r w:rsidRPr="003036FB">
              <w:t>(Intercept)</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6D56213" w14:textId="6B0D8F51" w:rsidR="001F7E07" w:rsidRPr="002457CB" w:rsidRDefault="001F7E07" w:rsidP="00B40AA9">
            <w:pPr>
              <w:pStyle w:val="TableText"/>
              <w:spacing w:before="0" w:after="0"/>
              <w:ind w:right="278"/>
              <w:jc w:val="right"/>
            </w:pPr>
            <w:r w:rsidRPr="002457CB">
              <w:rPr>
                <w:rFonts w:cs="Calibri"/>
              </w:rPr>
              <w:t>0.002025</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3205DBF" w14:textId="6F4974E3" w:rsidR="001F7E07" w:rsidRPr="002457CB" w:rsidRDefault="001F7E07" w:rsidP="00B40AA9">
            <w:pPr>
              <w:pStyle w:val="TableText"/>
              <w:spacing w:before="0" w:after="0"/>
              <w:ind w:right="278"/>
              <w:jc w:val="right"/>
            </w:pPr>
            <w:r w:rsidRPr="002457CB">
              <w:rPr>
                <w:rFonts w:cs="Calibri"/>
              </w:rPr>
              <w:t>0.001535</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BB9697D" w14:textId="1D59AE6B" w:rsidR="001F7E07" w:rsidRPr="002457CB" w:rsidRDefault="001F7E07" w:rsidP="00B40AA9">
            <w:pPr>
              <w:pStyle w:val="TableText"/>
              <w:spacing w:before="0" w:after="0"/>
              <w:ind w:right="278"/>
              <w:jc w:val="right"/>
            </w:pPr>
            <w:r w:rsidRPr="002457CB">
              <w:rPr>
                <w:rFonts w:cs="Calibri"/>
              </w:rPr>
              <w:t>0.002515</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310B90D" w14:textId="4AB6D8FD" w:rsidR="001F7E07" w:rsidRPr="002457CB" w:rsidRDefault="001F7E07" w:rsidP="001F7E07">
            <w:pPr>
              <w:pStyle w:val="TableText"/>
              <w:spacing w:before="0" w:after="0"/>
              <w:jc w:val="center"/>
            </w:pPr>
            <w:r w:rsidRPr="002457CB">
              <w:rPr>
                <w:rFonts w:cs="Calibri"/>
              </w:rPr>
              <w:t>*</w:t>
            </w:r>
          </w:p>
        </w:tc>
      </w:tr>
      <w:tr w:rsidR="001F7E07" w14:paraId="5EE27E52"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54FDDB9B"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9DEA70C" w14:textId="77777777" w:rsidR="001F7E07" w:rsidRPr="003036FB" w:rsidRDefault="001F7E07" w:rsidP="001F7E07">
            <w:pPr>
              <w:pStyle w:val="TableText"/>
              <w:spacing w:before="0" w:after="0"/>
            </w:pPr>
            <w:proofErr w:type="spellStart"/>
            <w:r w:rsidRPr="003036FB">
              <w:t>baseflow_water_year</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BB33C0" w14:textId="535D9463" w:rsidR="001F7E07" w:rsidRPr="002457CB" w:rsidRDefault="001F7E07" w:rsidP="00B40AA9">
            <w:pPr>
              <w:pStyle w:val="TableText"/>
              <w:spacing w:before="0" w:after="0"/>
              <w:ind w:right="278"/>
              <w:jc w:val="right"/>
            </w:pPr>
            <w:r w:rsidRPr="002457CB">
              <w:rPr>
                <w:rFonts w:cs="Calibri"/>
              </w:rPr>
              <w:t>-0.000016</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1BD3606" w14:textId="0A559074" w:rsidR="001F7E07" w:rsidRPr="002457CB" w:rsidRDefault="001F7E07" w:rsidP="00B40AA9">
            <w:pPr>
              <w:pStyle w:val="TableText"/>
              <w:spacing w:before="0" w:after="0"/>
              <w:ind w:right="278"/>
              <w:jc w:val="right"/>
            </w:pPr>
            <w:r w:rsidRPr="002457CB">
              <w:rPr>
                <w:rFonts w:cs="Calibri"/>
              </w:rPr>
              <w:t>-0.000067</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CE65E4" w14:textId="27D30BDC" w:rsidR="001F7E07" w:rsidRPr="002457CB" w:rsidRDefault="001F7E07" w:rsidP="00B40AA9">
            <w:pPr>
              <w:pStyle w:val="TableText"/>
              <w:spacing w:before="0" w:after="0"/>
              <w:ind w:right="278"/>
              <w:jc w:val="right"/>
            </w:pPr>
            <w:r w:rsidRPr="002457CB">
              <w:rPr>
                <w:rFonts w:cs="Calibri"/>
              </w:rPr>
              <w:t>0.000035</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2789E9" w14:textId="77777777" w:rsidR="001F7E07" w:rsidRPr="002457CB" w:rsidRDefault="001F7E07" w:rsidP="001F7E07">
            <w:pPr>
              <w:pStyle w:val="TableText"/>
              <w:spacing w:before="0" w:after="0"/>
              <w:jc w:val="center"/>
            </w:pPr>
          </w:p>
        </w:tc>
      </w:tr>
      <w:tr w:rsidR="001F7E07" w14:paraId="645A7B13"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692DE1D2"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03D193F" w14:textId="77777777" w:rsidR="001F7E07" w:rsidRPr="003036FB" w:rsidRDefault="001F7E07" w:rsidP="001F7E07">
            <w:pPr>
              <w:pStyle w:val="TableText"/>
              <w:spacing w:before="0" w:after="0"/>
            </w:pPr>
            <w:proofErr w:type="spellStart"/>
            <w:r w:rsidRPr="003036FB">
              <w:t>small_fresh_water_year</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2FE4533" w14:textId="10236077" w:rsidR="001F7E07" w:rsidRPr="002457CB" w:rsidRDefault="001F7E07" w:rsidP="00B40AA9">
            <w:pPr>
              <w:pStyle w:val="TableText"/>
              <w:spacing w:before="0" w:after="0"/>
              <w:ind w:right="278"/>
              <w:jc w:val="right"/>
            </w:pPr>
            <w:r w:rsidRPr="002457CB">
              <w:rPr>
                <w:rFonts w:cs="Calibri"/>
              </w:rPr>
              <w:t>0.000018</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FB1A206" w14:textId="66AE3E14" w:rsidR="001F7E07" w:rsidRPr="002457CB" w:rsidRDefault="001F7E07" w:rsidP="00B40AA9">
            <w:pPr>
              <w:pStyle w:val="TableText"/>
              <w:spacing w:before="0" w:after="0"/>
              <w:ind w:right="278"/>
              <w:jc w:val="right"/>
            </w:pPr>
            <w:r w:rsidRPr="002457CB">
              <w:rPr>
                <w:rFonts w:cs="Calibri"/>
              </w:rPr>
              <w:t>-0.000007</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CA19A9E" w14:textId="538867D6" w:rsidR="001F7E07" w:rsidRPr="002457CB" w:rsidRDefault="001F7E07" w:rsidP="00B40AA9">
            <w:pPr>
              <w:pStyle w:val="TableText"/>
              <w:spacing w:before="0" w:after="0"/>
              <w:ind w:right="278"/>
              <w:jc w:val="right"/>
            </w:pPr>
            <w:r w:rsidRPr="002457CB">
              <w:rPr>
                <w:rFonts w:cs="Calibri"/>
              </w:rPr>
              <w:t>0.000044</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EB58275" w14:textId="77777777" w:rsidR="001F7E07" w:rsidRPr="002457CB" w:rsidRDefault="001F7E07" w:rsidP="001F7E07">
            <w:pPr>
              <w:pStyle w:val="TableText"/>
              <w:spacing w:before="0" w:after="0"/>
              <w:jc w:val="center"/>
            </w:pPr>
          </w:p>
        </w:tc>
      </w:tr>
      <w:tr w:rsidR="001F7E07" w14:paraId="7717767A"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1EE9E84"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A43EF5D" w14:textId="77777777" w:rsidR="001F7E07" w:rsidRPr="003036FB" w:rsidRDefault="001F7E07" w:rsidP="001F7E07">
            <w:pPr>
              <w:pStyle w:val="TableText"/>
              <w:spacing w:before="0" w:after="0"/>
            </w:pPr>
            <w:proofErr w:type="spellStart"/>
            <w:r w:rsidRPr="003036FB">
              <w:t>large_fresh_water_year</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B42B293" w14:textId="481E67F0" w:rsidR="001F7E07" w:rsidRPr="002457CB" w:rsidRDefault="001F7E07" w:rsidP="00B40AA9">
            <w:pPr>
              <w:pStyle w:val="TableText"/>
              <w:spacing w:before="0" w:after="0"/>
              <w:ind w:right="278"/>
              <w:jc w:val="right"/>
            </w:pPr>
            <w:r w:rsidRPr="002457CB">
              <w:rPr>
                <w:rFonts w:cs="Calibri"/>
              </w:rPr>
              <w:t>0.00003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C9B1E7" w14:textId="282C4E06" w:rsidR="001F7E07" w:rsidRPr="002457CB" w:rsidRDefault="001F7E07" w:rsidP="00B40AA9">
            <w:pPr>
              <w:pStyle w:val="TableText"/>
              <w:spacing w:before="0" w:after="0"/>
              <w:ind w:right="278"/>
              <w:jc w:val="right"/>
            </w:pPr>
            <w:r w:rsidRPr="002457CB">
              <w:rPr>
                <w:rFonts w:cs="Calibri"/>
              </w:rPr>
              <w:t>0.000006</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CBAD889" w14:textId="69732BF0" w:rsidR="001F7E07" w:rsidRPr="002457CB" w:rsidRDefault="001F7E07" w:rsidP="00B40AA9">
            <w:pPr>
              <w:pStyle w:val="TableText"/>
              <w:spacing w:before="0" w:after="0"/>
              <w:ind w:right="278"/>
              <w:jc w:val="right"/>
            </w:pPr>
            <w:r w:rsidRPr="002457CB">
              <w:rPr>
                <w:rFonts w:cs="Calibri"/>
              </w:rPr>
              <w:t>0.000055</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711F602" w14:textId="258DA517" w:rsidR="001F7E07" w:rsidRPr="002457CB" w:rsidRDefault="001F7E07" w:rsidP="001F7E07">
            <w:pPr>
              <w:pStyle w:val="TableText"/>
              <w:spacing w:before="0" w:after="0"/>
              <w:jc w:val="center"/>
            </w:pPr>
            <w:r w:rsidRPr="002457CB">
              <w:rPr>
                <w:rFonts w:cs="Calibri"/>
              </w:rPr>
              <w:t>*</w:t>
            </w:r>
          </w:p>
        </w:tc>
      </w:tr>
      <w:tr w:rsidR="001F7E07" w14:paraId="704AE8AB"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5A3EC6C"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CB1F40E" w14:textId="77777777" w:rsidR="001F7E07" w:rsidRPr="003036FB" w:rsidRDefault="001F7E07" w:rsidP="001F7E07">
            <w:pPr>
              <w:pStyle w:val="TableText"/>
              <w:spacing w:before="0" w:after="0"/>
            </w:pPr>
            <w:r w:rsidRPr="003036FB">
              <w:t>change_72h_water_year</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1EC8AA3" w14:textId="04529B39" w:rsidR="001F7E07" w:rsidRPr="002457CB" w:rsidRDefault="001F7E07" w:rsidP="00B40AA9">
            <w:pPr>
              <w:pStyle w:val="TableText"/>
              <w:spacing w:before="0" w:after="0"/>
              <w:ind w:right="278"/>
              <w:jc w:val="right"/>
            </w:pPr>
            <w:r w:rsidRPr="002457CB">
              <w:rPr>
                <w:rFonts w:cs="Calibri"/>
              </w:rPr>
              <w:t>-0.000006</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A8F68FB" w14:textId="2077E82B" w:rsidR="001F7E07" w:rsidRPr="002457CB" w:rsidRDefault="001F7E07" w:rsidP="00B40AA9">
            <w:pPr>
              <w:pStyle w:val="TableText"/>
              <w:spacing w:before="0" w:after="0"/>
              <w:ind w:right="278"/>
              <w:jc w:val="right"/>
            </w:pPr>
            <w:r w:rsidRPr="002457CB">
              <w:rPr>
                <w:rFonts w:cs="Calibri"/>
              </w:rPr>
              <w:t>-0.00004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ABB2FE3" w14:textId="69067AAD" w:rsidR="001F7E07" w:rsidRPr="002457CB" w:rsidRDefault="001F7E07" w:rsidP="00B40AA9">
            <w:pPr>
              <w:pStyle w:val="TableText"/>
              <w:spacing w:before="0" w:after="0"/>
              <w:ind w:right="278"/>
              <w:jc w:val="right"/>
            </w:pPr>
            <w:r w:rsidRPr="002457CB">
              <w:rPr>
                <w:rFonts w:cs="Calibri"/>
              </w:rPr>
              <w:t>0.000027</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A28F4F9" w14:textId="77777777" w:rsidR="001F7E07" w:rsidRPr="002457CB" w:rsidRDefault="001F7E07" w:rsidP="001F7E07">
            <w:pPr>
              <w:pStyle w:val="TableText"/>
              <w:spacing w:before="0" w:after="0"/>
              <w:jc w:val="center"/>
            </w:pPr>
          </w:p>
        </w:tc>
      </w:tr>
      <w:tr w:rsidR="001F7E07" w14:paraId="0D781B85"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2643C36"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A66AA34" w14:textId="77777777" w:rsidR="001F7E07" w:rsidRPr="003036FB" w:rsidRDefault="001F7E07" w:rsidP="001F7E07">
            <w:pPr>
              <w:pStyle w:val="TableText"/>
              <w:spacing w:before="0" w:after="0"/>
            </w:pPr>
            <w:proofErr w:type="spellStart"/>
            <w:r w:rsidRPr="003036FB">
              <w:t>programGwydir</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F9C4469" w14:textId="02E1EEE6" w:rsidR="001F7E07" w:rsidRPr="002457CB" w:rsidRDefault="001F7E07" w:rsidP="00B40AA9">
            <w:pPr>
              <w:pStyle w:val="TableText"/>
              <w:spacing w:before="0" w:after="0"/>
              <w:ind w:right="278"/>
              <w:jc w:val="right"/>
            </w:pPr>
            <w:r w:rsidRPr="002457CB">
              <w:rPr>
                <w:rFonts w:cs="Calibri"/>
              </w:rPr>
              <w:t>-0.000058</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F960D6" w14:textId="1EEE7319" w:rsidR="001F7E07" w:rsidRPr="002457CB" w:rsidRDefault="001F7E07" w:rsidP="00B40AA9">
            <w:pPr>
              <w:pStyle w:val="TableText"/>
              <w:spacing w:before="0" w:after="0"/>
              <w:ind w:right="278"/>
              <w:jc w:val="right"/>
            </w:pPr>
            <w:r w:rsidRPr="002457CB">
              <w:rPr>
                <w:rFonts w:cs="Calibri"/>
              </w:rPr>
              <w:t>-0.000204</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204D2C6" w14:textId="055A2FC4" w:rsidR="001F7E07" w:rsidRPr="002457CB" w:rsidRDefault="001F7E07" w:rsidP="00B40AA9">
            <w:pPr>
              <w:pStyle w:val="TableText"/>
              <w:spacing w:before="0" w:after="0"/>
              <w:ind w:right="278"/>
              <w:jc w:val="right"/>
            </w:pPr>
            <w:r w:rsidRPr="002457CB">
              <w:rPr>
                <w:rFonts w:cs="Calibri"/>
              </w:rPr>
              <w:t>0.000088</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E16D863" w14:textId="77777777" w:rsidR="001F7E07" w:rsidRPr="002457CB" w:rsidRDefault="001F7E07" w:rsidP="001F7E07">
            <w:pPr>
              <w:pStyle w:val="TableText"/>
              <w:spacing w:before="0" w:after="0"/>
              <w:jc w:val="center"/>
            </w:pPr>
          </w:p>
        </w:tc>
      </w:tr>
      <w:tr w:rsidR="001F7E07" w14:paraId="754C6622"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2250D8C"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85915E" w14:textId="77777777" w:rsidR="001F7E07" w:rsidRPr="003036FB" w:rsidRDefault="001F7E07" w:rsidP="001F7E07">
            <w:pPr>
              <w:pStyle w:val="TableText"/>
              <w:spacing w:before="0" w:after="0"/>
            </w:pPr>
            <w:proofErr w:type="spellStart"/>
            <w:r w:rsidRPr="003036FB">
              <w:t>programLachlan</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926B75C" w14:textId="13C25D2F" w:rsidR="001F7E07" w:rsidRPr="002457CB" w:rsidRDefault="001F7E07" w:rsidP="00B40AA9">
            <w:pPr>
              <w:pStyle w:val="TableText"/>
              <w:spacing w:before="0" w:after="0"/>
              <w:ind w:right="278"/>
              <w:jc w:val="right"/>
            </w:pPr>
            <w:r w:rsidRPr="002457CB">
              <w:rPr>
                <w:rFonts w:cs="Calibri"/>
              </w:rPr>
              <w:t>-0.000124</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D553A10" w14:textId="477D9E99" w:rsidR="001F7E07" w:rsidRPr="002457CB" w:rsidRDefault="001F7E07" w:rsidP="00B40AA9">
            <w:pPr>
              <w:pStyle w:val="TableText"/>
              <w:spacing w:before="0" w:after="0"/>
              <w:ind w:right="278"/>
              <w:jc w:val="right"/>
            </w:pPr>
            <w:r w:rsidRPr="002457CB">
              <w:rPr>
                <w:rFonts w:cs="Calibri"/>
              </w:rPr>
              <w:t>-0.000258</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9A13209" w14:textId="07E1DA6D" w:rsidR="001F7E07" w:rsidRPr="002457CB" w:rsidRDefault="001F7E07" w:rsidP="00B40AA9">
            <w:pPr>
              <w:pStyle w:val="TableText"/>
              <w:spacing w:before="0" w:after="0"/>
              <w:ind w:right="278"/>
              <w:jc w:val="right"/>
            </w:pPr>
            <w:r w:rsidRPr="002457CB">
              <w:rPr>
                <w:rFonts w:cs="Calibri"/>
              </w:rPr>
              <w:t>0.000010</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093BEA" w14:textId="77777777" w:rsidR="001F7E07" w:rsidRPr="002457CB" w:rsidRDefault="001F7E07" w:rsidP="001F7E07">
            <w:pPr>
              <w:pStyle w:val="TableText"/>
              <w:spacing w:before="0" w:after="0"/>
              <w:jc w:val="center"/>
            </w:pPr>
          </w:p>
        </w:tc>
      </w:tr>
      <w:tr w:rsidR="001F7E07" w14:paraId="33FC150D"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81F2379"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DA0A5D6" w14:textId="77777777" w:rsidR="001F7E07" w:rsidRPr="003036FB" w:rsidRDefault="001F7E07" w:rsidP="001F7E07">
            <w:pPr>
              <w:pStyle w:val="TableText"/>
              <w:spacing w:before="0" w:after="0"/>
            </w:pPr>
            <w:proofErr w:type="spellStart"/>
            <w:r w:rsidRPr="003036FB">
              <w:t>programLower</w:t>
            </w:r>
            <w:proofErr w:type="spellEnd"/>
            <w:r w:rsidRPr="003036FB">
              <w:t xml:space="preserve"> Murray</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06C428" w14:textId="5A9F3DE6" w:rsidR="001F7E07" w:rsidRPr="002457CB" w:rsidRDefault="001F7E07" w:rsidP="00B40AA9">
            <w:pPr>
              <w:pStyle w:val="TableText"/>
              <w:spacing w:before="0" w:after="0"/>
              <w:ind w:right="278"/>
              <w:jc w:val="right"/>
            </w:pPr>
            <w:r w:rsidRPr="002457CB">
              <w:rPr>
                <w:rFonts w:cs="Calibri"/>
              </w:rPr>
              <w:t>-0.00063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99FFBF7" w14:textId="3B62465D" w:rsidR="001F7E07" w:rsidRPr="002457CB" w:rsidRDefault="001F7E07" w:rsidP="00B40AA9">
            <w:pPr>
              <w:pStyle w:val="TableText"/>
              <w:spacing w:before="0" w:after="0"/>
              <w:ind w:right="278"/>
              <w:jc w:val="right"/>
            </w:pPr>
            <w:r w:rsidRPr="002457CB">
              <w:rPr>
                <w:rFonts w:cs="Calibri"/>
              </w:rPr>
              <w:t>-0.000996</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991E682" w14:textId="557B8792" w:rsidR="001F7E07" w:rsidRPr="002457CB" w:rsidRDefault="001F7E07" w:rsidP="00B40AA9">
            <w:pPr>
              <w:pStyle w:val="TableText"/>
              <w:spacing w:before="0" w:after="0"/>
              <w:ind w:right="278"/>
              <w:jc w:val="right"/>
            </w:pPr>
            <w:r w:rsidRPr="002457CB">
              <w:rPr>
                <w:rFonts w:cs="Calibri"/>
              </w:rPr>
              <w:t>-0.000266</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44D068" w14:textId="2BB37083" w:rsidR="001F7E07" w:rsidRPr="002457CB" w:rsidRDefault="001F7E07" w:rsidP="001F7E07">
            <w:pPr>
              <w:pStyle w:val="TableText"/>
              <w:spacing w:before="0" w:after="0"/>
              <w:jc w:val="center"/>
            </w:pPr>
            <w:r w:rsidRPr="002457CB">
              <w:rPr>
                <w:rFonts w:cs="Calibri"/>
              </w:rPr>
              <w:t>*</w:t>
            </w:r>
          </w:p>
        </w:tc>
      </w:tr>
      <w:tr w:rsidR="001F7E07" w14:paraId="1644699B"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7B3F072"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D1C0BB3" w14:textId="77777777" w:rsidR="001F7E07" w:rsidRPr="003036FB" w:rsidRDefault="001F7E07" w:rsidP="001F7E07">
            <w:pPr>
              <w:pStyle w:val="TableText"/>
              <w:spacing w:before="0" w:after="0"/>
            </w:pPr>
            <w:proofErr w:type="spellStart"/>
            <w:r w:rsidRPr="003036FB">
              <w:t>programMurrumbidgee</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7F9940B" w14:textId="1D13226F" w:rsidR="001F7E07" w:rsidRPr="002457CB" w:rsidRDefault="001F7E07" w:rsidP="00B40AA9">
            <w:pPr>
              <w:pStyle w:val="TableText"/>
              <w:spacing w:before="0" w:after="0"/>
              <w:ind w:right="278"/>
              <w:jc w:val="right"/>
            </w:pPr>
            <w:r w:rsidRPr="002457CB">
              <w:rPr>
                <w:rFonts w:cs="Calibri"/>
              </w:rPr>
              <w:t>-0.00022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CB11E73" w14:textId="2573B066" w:rsidR="001F7E07" w:rsidRPr="002457CB" w:rsidRDefault="001F7E07" w:rsidP="00B40AA9">
            <w:pPr>
              <w:pStyle w:val="TableText"/>
              <w:spacing w:before="0" w:after="0"/>
              <w:ind w:right="278"/>
              <w:jc w:val="right"/>
            </w:pPr>
            <w:r w:rsidRPr="002457CB">
              <w:rPr>
                <w:rFonts w:cs="Calibri"/>
              </w:rPr>
              <w:t>-0.00034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E9DAF4" w14:textId="41304FC4" w:rsidR="001F7E07" w:rsidRPr="002457CB" w:rsidRDefault="001F7E07" w:rsidP="00B40AA9">
            <w:pPr>
              <w:pStyle w:val="TableText"/>
              <w:spacing w:before="0" w:after="0"/>
              <w:ind w:right="278"/>
              <w:jc w:val="right"/>
            </w:pPr>
            <w:r w:rsidRPr="002457CB">
              <w:rPr>
                <w:rFonts w:cs="Calibri"/>
              </w:rPr>
              <w:t>-0.000102</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3816676" w14:textId="0602ABDB" w:rsidR="001F7E07" w:rsidRPr="002457CB" w:rsidRDefault="001F7E07" w:rsidP="001F7E07">
            <w:pPr>
              <w:pStyle w:val="TableText"/>
              <w:spacing w:before="0" w:after="0"/>
              <w:jc w:val="center"/>
            </w:pPr>
            <w:r w:rsidRPr="002457CB">
              <w:rPr>
                <w:rFonts w:cs="Calibri"/>
              </w:rPr>
              <w:t>*</w:t>
            </w:r>
          </w:p>
        </w:tc>
      </w:tr>
      <w:tr w:rsidR="001F7E07" w14:paraId="551B557D" w14:textId="77777777" w:rsidTr="00B40AA9">
        <w:trPr>
          <w:cantSplit/>
        </w:trPr>
        <w:tc>
          <w:tcPr>
            <w:tcW w:w="2160"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0DA9C22" w14:textId="68711BC1" w:rsidR="001F7E07" w:rsidRPr="003036FB" w:rsidRDefault="001F7E07" w:rsidP="001F7E07">
            <w:pPr>
              <w:pStyle w:val="TableText"/>
              <w:spacing w:before="0" w:after="0"/>
            </w:pPr>
            <w:r w:rsidRPr="003036FB">
              <w:t xml:space="preserve">Murray </w:t>
            </w:r>
            <w:r w:rsidR="002A0AA7">
              <w:t>cod</w:t>
            </w: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DA48649" w14:textId="77777777" w:rsidR="001F7E07" w:rsidRPr="003036FB" w:rsidRDefault="001F7E07" w:rsidP="001F7E07">
            <w:pPr>
              <w:pStyle w:val="TableText"/>
              <w:spacing w:before="0" w:after="0"/>
            </w:pPr>
            <w:r w:rsidRPr="003036FB">
              <w:t>(Intercept)</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BC098BB" w14:textId="021FB9C6" w:rsidR="001F7E07" w:rsidRPr="002457CB" w:rsidRDefault="001F7E07" w:rsidP="00B40AA9">
            <w:pPr>
              <w:pStyle w:val="TableText"/>
              <w:spacing w:before="0" w:after="0"/>
              <w:ind w:right="278"/>
              <w:jc w:val="right"/>
            </w:pPr>
            <w:r w:rsidRPr="002457CB">
              <w:rPr>
                <w:rFonts w:cs="Calibri"/>
              </w:rPr>
              <w:t>0.001398</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6AFFB4D" w14:textId="5F51FFE3" w:rsidR="001F7E07" w:rsidRPr="002457CB" w:rsidRDefault="001F7E07" w:rsidP="00B40AA9">
            <w:pPr>
              <w:pStyle w:val="TableText"/>
              <w:spacing w:before="0" w:after="0"/>
              <w:ind w:right="278"/>
              <w:jc w:val="right"/>
            </w:pPr>
            <w:r w:rsidRPr="002457CB">
              <w:rPr>
                <w:rFonts w:cs="Calibri"/>
              </w:rPr>
              <w:t>0.001015</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84889BE" w14:textId="14F059E5" w:rsidR="001F7E07" w:rsidRPr="002457CB" w:rsidRDefault="001F7E07" w:rsidP="00B40AA9">
            <w:pPr>
              <w:pStyle w:val="TableText"/>
              <w:spacing w:before="0" w:after="0"/>
              <w:ind w:right="278"/>
              <w:jc w:val="right"/>
            </w:pPr>
            <w:r w:rsidRPr="002457CB">
              <w:rPr>
                <w:rFonts w:cs="Calibri"/>
              </w:rPr>
              <w:t>0.001782</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1D936E3" w14:textId="40269C51" w:rsidR="001F7E07" w:rsidRPr="002457CB" w:rsidRDefault="001F7E07" w:rsidP="001F7E07">
            <w:pPr>
              <w:pStyle w:val="TableText"/>
              <w:spacing w:before="0" w:after="0"/>
              <w:jc w:val="center"/>
            </w:pPr>
            <w:r w:rsidRPr="002457CB">
              <w:rPr>
                <w:rFonts w:cs="Calibri"/>
              </w:rPr>
              <w:t>*</w:t>
            </w:r>
          </w:p>
        </w:tc>
      </w:tr>
      <w:tr w:rsidR="001F7E07" w14:paraId="025AC635"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4E678C1"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8B35017" w14:textId="77777777" w:rsidR="001F7E07" w:rsidRPr="003036FB" w:rsidRDefault="001F7E07" w:rsidP="001F7E07">
            <w:pPr>
              <w:pStyle w:val="TableText"/>
              <w:spacing w:before="0" w:after="0"/>
            </w:pPr>
            <w:proofErr w:type="spellStart"/>
            <w:r w:rsidRPr="003036FB">
              <w:t>baseflow_water_year</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214633D" w14:textId="6DDBF45D" w:rsidR="001F7E07" w:rsidRPr="002457CB" w:rsidRDefault="001F7E07" w:rsidP="00B40AA9">
            <w:pPr>
              <w:pStyle w:val="TableText"/>
              <w:spacing w:before="0" w:after="0"/>
              <w:ind w:right="278"/>
              <w:jc w:val="right"/>
            </w:pPr>
            <w:r w:rsidRPr="002457CB">
              <w:rPr>
                <w:rFonts w:cs="Calibri"/>
              </w:rPr>
              <w:t>-0.000016</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2FEFAE" w14:textId="1FAEB7BD" w:rsidR="001F7E07" w:rsidRPr="002457CB" w:rsidRDefault="001F7E07" w:rsidP="00B40AA9">
            <w:pPr>
              <w:pStyle w:val="TableText"/>
              <w:spacing w:before="0" w:after="0"/>
              <w:ind w:right="278"/>
              <w:jc w:val="right"/>
            </w:pPr>
            <w:r w:rsidRPr="002457CB">
              <w:rPr>
                <w:rFonts w:cs="Calibri"/>
              </w:rPr>
              <w:t>-0.000055</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0ABBDC" w14:textId="76F20434" w:rsidR="001F7E07" w:rsidRPr="002457CB" w:rsidRDefault="001F7E07" w:rsidP="00B40AA9">
            <w:pPr>
              <w:pStyle w:val="TableText"/>
              <w:spacing w:before="0" w:after="0"/>
              <w:ind w:right="278"/>
              <w:jc w:val="right"/>
            </w:pPr>
            <w:r w:rsidRPr="002457CB">
              <w:rPr>
                <w:rFonts w:cs="Calibri"/>
              </w:rPr>
              <w:t>0.000023</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3D58BA4" w14:textId="77777777" w:rsidR="001F7E07" w:rsidRPr="002457CB" w:rsidRDefault="001F7E07" w:rsidP="001F7E07">
            <w:pPr>
              <w:pStyle w:val="TableText"/>
              <w:spacing w:before="0" w:after="0"/>
              <w:jc w:val="center"/>
            </w:pPr>
          </w:p>
        </w:tc>
      </w:tr>
      <w:tr w:rsidR="001F7E07" w14:paraId="64D6E624"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C0A73CD"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8093F89" w14:textId="77777777" w:rsidR="001F7E07" w:rsidRPr="003036FB" w:rsidRDefault="001F7E07" w:rsidP="001F7E07">
            <w:pPr>
              <w:pStyle w:val="TableText"/>
              <w:spacing w:before="0" w:after="0"/>
            </w:pPr>
            <w:proofErr w:type="spellStart"/>
            <w:r w:rsidRPr="003036FB">
              <w:t>small_fresh_water_year</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D75038" w14:textId="110D57AF" w:rsidR="001F7E07" w:rsidRPr="002457CB" w:rsidRDefault="001F7E07" w:rsidP="00B40AA9">
            <w:pPr>
              <w:pStyle w:val="TableText"/>
              <w:spacing w:before="0" w:after="0"/>
              <w:ind w:right="278"/>
              <w:jc w:val="right"/>
            </w:pPr>
            <w:r w:rsidRPr="002457CB">
              <w:rPr>
                <w:rFonts w:cs="Calibri"/>
              </w:rPr>
              <w:t>0.000027</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2D724C" w14:textId="65BEC4C3" w:rsidR="001F7E07" w:rsidRPr="002457CB" w:rsidRDefault="001F7E07" w:rsidP="00B40AA9">
            <w:pPr>
              <w:pStyle w:val="TableText"/>
              <w:spacing w:before="0" w:after="0"/>
              <w:ind w:right="278"/>
              <w:jc w:val="right"/>
            </w:pPr>
            <w:r w:rsidRPr="002457CB">
              <w:rPr>
                <w:rFonts w:cs="Calibri"/>
              </w:rPr>
              <w:t>-0.000006</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86B47C" w14:textId="315487D2" w:rsidR="001F7E07" w:rsidRPr="002457CB" w:rsidRDefault="001F7E07" w:rsidP="00B40AA9">
            <w:pPr>
              <w:pStyle w:val="TableText"/>
              <w:spacing w:before="0" w:after="0"/>
              <w:ind w:right="278"/>
              <w:jc w:val="right"/>
            </w:pPr>
            <w:r w:rsidRPr="002457CB">
              <w:rPr>
                <w:rFonts w:cs="Calibri"/>
              </w:rPr>
              <w:t>0.000061</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CC6E1F3" w14:textId="77777777" w:rsidR="001F7E07" w:rsidRPr="002457CB" w:rsidRDefault="001F7E07" w:rsidP="001F7E07">
            <w:pPr>
              <w:pStyle w:val="TableText"/>
              <w:spacing w:before="0" w:after="0"/>
              <w:jc w:val="center"/>
            </w:pPr>
          </w:p>
        </w:tc>
      </w:tr>
      <w:tr w:rsidR="001F7E07" w14:paraId="084AF148"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6D4AACB"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7A8E830" w14:textId="77777777" w:rsidR="001F7E07" w:rsidRPr="003036FB" w:rsidRDefault="001F7E07" w:rsidP="001F7E07">
            <w:pPr>
              <w:pStyle w:val="TableText"/>
              <w:spacing w:before="0" w:after="0"/>
            </w:pPr>
            <w:proofErr w:type="spellStart"/>
            <w:r w:rsidRPr="003036FB">
              <w:t>large_fresh_water_year</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5E06D5A" w14:textId="65DFE085" w:rsidR="001F7E07" w:rsidRPr="002457CB" w:rsidRDefault="001F7E07" w:rsidP="00B40AA9">
            <w:pPr>
              <w:pStyle w:val="TableText"/>
              <w:spacing w:before="0" w:after="0"/>
              <w:ind w:right="278"/>
              <w:jc w:val="right"/>
            </w:pPr>
            <w:r w:rsidRPr="002457CB">
              <w:rPr>
                <w:rFonts w:cs="Calibri"/>
              </w:rPr>
              <w:t>0.000018</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DCFEF89" w14:textId="393133F0" w:rsidR="001F7E07" w:rsidRPr="002457CB" w:rsidRDefault="001F7E07" w:rsidP="00B40AA9">
            <w:pPr>
              <w:pStyle w:val="TableText"/>
              <w:spacing w:before="0" w:after="0"/>
              <w:ind w:right="278"/>
              <w:jc w:val="right"/>
            </w:pPr>
            <w:r w:rsidRPr="002457CB">
              <w:rPr>
                <w:rFonts w:cs="Calibri"/>
              </w:rPr>
              <w:t>-0.00002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D252C72" w14:textId="7EE49B12" w:rsidR="001F7E07" w:rsidRPr="002457CB" w:rsidRDefault="001F7E07" w:rsidP="00B40AA9">
            <w:pPr>
              <w:pStyle w:val="TableText"/>
              <w:spacing w:before="0" w:after="0"/>
              <w:ind w:right="278"/>
              <w:jc w:val="right"/>
            </w:pPr>
            <w:r w:rsidRPr="002457CB">
              <w:rPr>
                <w:rFonts w:cs="Calibri"/>
              </w:rPr>
              <w:t>0.000057</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626C471" w14:textId="77777777" w:rsidR="001F7E07" w:rsidRPr="002457CB" w:rsidRDefault="001F7E07" w:rsidP="001F7E07">
            <w:pPr>
              <w:pStyle w:val="TableText"/>
              <w:spacing w:before="0" w:after="0"/>
              <w:jc w:val="center"/>
            </w:pPr>
          </w:p>
        </w:tc>
      </w:tr>
      <w:tr w:rsidR="001F7E07" w14:paraId="1FDF7732"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2E352D7"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5EDBCA0" w14:textId="77777777" w:rsidR="001F7E07" w:rsidRPr="003036FB" w:rsidRDefault="001F7E07" w:rsidP="001F7E07">
            <w:pPr>
              <w:pStyle w:val="TableText"/>
              <w:spacing w:before="0" w:after="0"/>
            </w:pPr>
            <w:r w:rsidRPr="003036FB">
              <w:t>change_72h_water_year</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C6A1AA4" w14:textId="4EEE21F3" w:rsidR="001F7E07" w:rsidRPr="002457CB" w:rsidRDefault="001F7E07" w:rsidP="00B40AA9">
            <w:pPr>
              <w:pStyle w:val="TableText"/>
              <w:spacing w:before="0" w:after="0"/>
              <w:ind w:right="278"/>
              <w:jc w:val="right"/>
            </w:pPr>
            <w:r w:rsidRPr="002457CB">
              <w:rPr>
                <w:rFonts w:cs="Calibri"/>
              </w:rPr>
              <w:t>-0.000018</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D8D0196" w14:textId="31361B27" w:rsidR="001F7E07" w:rsidRPr="002457CB" w:rsidRDefault="001F7E07" w:rsidP="00B40AA9">
            <w:pPr>
              <w:pStyle w:val="TableText"/>
              <w:spacing w:before="0" w:after="0"/>
              <w:ind w:right="278"/>
              <w:jc w:val="right"/>
            </w:pPr>
            <w:r w:rsidRPr="002457CB">
              <w:rPr>
                <w:rFonts w:cs="Calibri"/>
              </w:rPr>
              <w:t>-0.00006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82A2A4" w14:textId="6D780BE5" w:rsidR="001F7E07" w:rsidRPr="002457CB" w:rsidRDefault="001F7E07" w:rsidP="00B40AA9">
            <w:pPr>
              <w:pStyle w:val="TableText"/>
              <w:spacing w:before="0" w:after="0"/>
              <w:ind w:right="278"/>
              <w:jc w:val="right"/>
            </w:pPr>
            <w:r w:rsidRPr="002457CB">
              <w:rPr>
                <w:rFonts w:cs="Calibri"/>
              </w:rPr>
              <w:t>0.000025</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FA674E6" w14:textId="77777777" w:rsidR="001F7E07" w:rsidRPr="002457CB" w:rsidRDefault="001F7E07" w:rsidP="001F7E07">
            <w:pPr>
              <w:pStyle w:val="TableText"/>
              <w:spacing w:before="0" w:after="0"/>
              <w:jc w:val="center"/>
            </w:pPr>
          </w:p>
        </w:tc>
      </w:tr>
      <w:tr w:rsidR="001F7E07" w14:paraId="58735C17"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BE8378D"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A7F370" w14:textId="77777777" w:rsidR="001F7E07" w:rsidRPr="003036FB" w:rsidRDefault="001F7E07" w:rsidP="001F7E07">
            <w:pPr>
              <w:pStyle w:val="TableText"/>
              <w:spacing w:before="0" w:after="0"/>
            </w:pPr>
            <w:proofErr w:type="spellStart"/>
            <w:r w:rsidRPr="003036FB">
              <w:t>programGoulburn</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432FA04" w14:textId="4581D4C0" w:rsidR="001F7E07" w:rsidRPr="002457CB" w:rsidRDefault="001F7E07" w:rsidP="00B40AA9">
            <w:pPr>
              <w:pStyle w:val="TableText"/>
              <w:spacing w:before="0" w:after="0"/>
              <w:ind w:right="278"/>
              <w:jc w:val="right"/>
            </w:pPr>
            <w:r w:rsidRPr="002457CB">
              <w:rPr>
                <w:rFonts w:cs="Calibri"/>
              </w:rPr>
              <w:t>-0.00011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AE1544" w14:textId="41B9ADB9" w:rsidR="001F7E07" w:rsidRPr="002457CB" w:rsidRDefault="001F7E07" w:rsidP="00B40AA9">
            <w:pPr>
              <w:pStyle w:val="TableText"/>
              <w:spacing w:before="0" w:after="0"/>
              <w:ind w:right="278"/>
              <w:jc w:val="right"/>
            </w:pPr>
            <w:r w:rsidRPr="002457CB">
              <w:rPr>
                <w:rFonts w:cs="Calibri"/>
              </w:rPr>
              <w:t>-0.000266</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B7292D1" w14:textId="4081C125" w:rsidR="001F7E07" w:rsidRPr="002457CB" w:rsidRDefault="001F7E07" w:rsidP="00B40AA9">
            <w:pPr>
              <w:pStyle w:val="TableText"/>
              <w:spacing w:before="0" w:after="0"/>
              <w:ind w:right="278"/>
              <w:jc w:val="right"/>
            </w:pPr>
            <w:r w:rsidRPr="002457CB">
              <w:rPr>
                <w:rFonts w:cs="Calibri"/>
              </w:rPr>
              <w:t>0.000042</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5772FD8" w14:textId="77777777" w:rsidR="001F7E07" w:rsidRPr="002457CB" w:rsidRDefault="001F7E07" w:rsidP="001F7E07">
            <w:pPr>
              <w:pStyle w:val="TableText"/>
              <w:spacing w:before="0" w:after="0"/>
              <w:jc w:val="center"/>
            </w:pPr>
          </w:p>
        </w:tc>
      </w:tr>
      <w:tr w:rsidR="001F7E07" w14:paraId="4364AF9A"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F81A869"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C269990" w14:textId="77777777" w:rsidR="001F7E07" w:rsidRPr="003036FB" w:rsidRDefault="001F7E07" w:rsidP="001F7E07">
            <w:pPr>
              <w:pStyle w:val="TableText"/>
              <w:spacing w:before="0" w:after="0"/>
            </w:pPr>
            <w:proofErr w:type="spellStart"/>
            <w:r w:rsidRPr="003036FB">
              <w:t>programGwydir</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FDE05D8" w14:textId="1B897CAF" w:rsidR="001F7E07" w:rsidRPr="002457CB" w:rsidRDefault="001F7E07" w:rsidP="00B40AA9">
            <w:pPr>
              <w:pStyle w:val="TableText"/>
              <w:spacing w:before="0" w:after="0"/>
              <w:ind w:right="278"/>
              <w:jc w:val="right"/>
            </w:pPr>
            <w:r w:rsidRPr="002457CB">
              <w:rPr>
                <w:rFonts w:cs="Calibri"/>
              </w:rPr>
              <w:t>-0.00008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3933C30" w14:textId="66CA6C42" w:rsidR="001F7E07" w:rsidRPr="002457CB" w:rsidRDefault="001F7E07" w:rsidP="00B40AA9">
            <w:pPr>
              <w:pStyle w:val="TableText"/>
              <w:spacing w:before="0" w:after="0"/>
              <w:ind w:right="278"/>
              <w:jc w:val="right"/>
            </w:pPr>
            <w:r w:rsidRPr="002457CB">
              <w:rPr>
                <w:rFonts w:cs="Calibri"/>
              </w:rPr>
              <w:t>-0.00028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278B5B5" w14:textId="1004979F" w:rsidR="001F7E07" w:rsidRPr="002457CB" w:rsidRDefault="001F7E07" w:rsidP="00B40AA9">
            <w:pPr>
              <w:pStyle w:val="TableText"/>
              <w:spacing w:before="0" w:after="0"/>
              <w:ind w:right="278"/>
              <w:jc w:val="right"/>
            </w:pPr>
            <w:r w:rsidRPr="002457CB">
              <w:rPr>
                <w:rFonts w:cs="Calibri"/>
              </w:rPr>
              <w:t>0.000121</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BDFCA68" w14:textId="77777777" w:rsidR="001F7E07" w:rsidRPr="002457CB" w:rsidRDefault="001F7E07" w:rsidP="001F7E07">
            <w:pPr>
              <w:pStyle w:val="TableText"/>
              <w:spacing w:before="0" w:after="0"/>
              <w:jc w:val="center"/>
            </w:pPr>
          </w:p>
        </w:tc>
      </w:tr>
      <w:tr w:rsidR="001F7E07" w14:paraId="4DD8395B"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E80BB5B"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BA04FA6" w14:textId="77777777" w:rsidR="001F7E07" w:rsidRPr="003036FB" w:rsidRDefault="001F7E07" w:rsidP="001F7E07">
            <w:pPr>
              <w:pStyle w:val="TableText"/>
              <w:spacing w:before="0" w:after="0"/>
            </w:pPr>
            <w:proofErr w:type="spellStart"/>
            <w:r w:rsidRPr="003036FB">
              <w:t>programLachlan</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01C78FB" w14:textId="06EA2843" w:rsidR="001F7E07" w:rsidRPr="002457CB" w:rsidRDefault="001F7E07" w:rsidP="00B40AA9">
            <w:pPr>
              <w:pStyle w:val="TableText"/>
              <w:spacing w:before="0" w:after="0"/>
              <w:ind w:right="278"/>
              <w:jc w:val="right"/>
            </w:pPr>
            <w:r w:rsidRPr="002457CB">
              <w:rPr>
                <w:rFonts w:cs="Calibri"/>
              </w:rPr>
              <w:t>0.000065</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F5A21AE" w14:textId="788AACD6" w:rsidR="001F7E07" w:rsidRPr="002457CB" w:rsidRDefault="001F7E07" w:rsidP="00B40AA9">
            <w:pPr>
              <w:pStyle w:val="TableText"/>
              <w:spacing w:before="0" w:after="0"/>
              <w:ind w:right="278"/>
              <w:jc w:val="right"/>
            </w:pPr>
            <w:r w:rsidRPr="002457CB">
              <w:rPr>
                <w:rFonts w:cs="Calibri"/>
              </w:rPr>
              <w:t>-0.00012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FCAEAA5" w14:textId="0252ACED" w:rsidR="001F7E07" w:rsidRPr="002457CB" w:rsidRDefault="001F7E07" w:rsidP="00B40AA9">
            <w:pPr>
              <w:pStyle w:val="TableText"/>
              <w:spacing w:before="0" w:after="0"/>
              <w:ind w:right="278"/>
              <w:jc w:val="right"/>
            </w:pPr>
            <w:r w:rsidRPr="002457CB">
              <w:rPr>
                <w:rFonts w:cs="Calibri"/>
              </w:rPr>
              <w:t>0.000250</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698C55D" w14:textId="77777777" w:rsidR="001F7E07" w:rsidRPr="002457CB" w:rsidRDefault="001F7E07" w:rsidP="001F7E07">
            <w:pPr>
              <w:pStyle w:val="TableText"/>
              <w:spacing w:before="0" w:after="0"/>
              <w:jc w:val="center"/>
            </w:pPr>
          </w:p>
        </w:tc>
      </w:tr>
      <w:tr w:rsidR="001F7E07" w14:paraId="587A77B8"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ADC2D0C"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BB8E6C5" w14:textId="77777777" w:rsidR="001F7E07" w:rsidRPr="003036FB" w:rsidRDefault="001F7E07" w:rsidP="001F7E07">
            <w:pPr>
              <w:pStyle w:val="TableText"/>
              <w:spacing w:before="0" w:after="0"/>
            </w:pPr>
            <w:proofErr w:type="spellStart"/>
            <w:r w:rsidRPr="003036FB">
              <w:t>programLower</w:t>
            </w:r>
            <w:proofErr w:type="spellEnd"/>
            <w:r w:rsidRPr="003036FB">
              <w:t xml:space="preserve"> Murray</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F7A035C" w14:textId="557C0BA4" w:rsidR="001F7E07" w:rsidRPr="002457CB" w:rsidRDefault="001F7E07" w:rsidP="00B40AA9">
            <w:pPr>
              <w:pStyle w:val="TableText"/>
              <w:spacing w:before="0" w:after="0"/>
              <w:ind w:right="278"/>
              <w:jc w:val="right"/>
            </w:pPr>
            <w:r w:rsidRPr="002457CB">
              <w:rPr>
                <w:rFonts w:cs="Calibri"/>
              </w:rPr>
              <w:t>-0.000104</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6DFBA8F" w14:textId="70F08DCD" w:rsidR="001F7E07" w:rsidRPr="002457CB" w:rsidRDefault="001F7E07" w:rsidP="00B40AA9">
            <w:pPr>
              <w:pStyle w:val="TableText"/>
              <w:spacing w:before="0" w:after="0"/>
              <w:ind w:right="278"/>
              <w:jc w:val="right"/>
            </w:pPr>
            <w:r w:rsidRPr="002457CB">
              <w:rPr>
                <w:rFonts w:cs="Calibri"/>
              </w:rPr>
              <w:t>-0.00025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004ED7F" w14:textId="702DA18F" w:rsidR="001F7E07" w:rsidRPr="002457CB" w:rsidRDefault="001F7E07" w:rsidP="00B40AA9">
            <w:pPr>
              <w:pStyle w:val="TableText"/>
              <w:spacing w:before="0" w:after="0"/>
              <w:ind w:right="278"/>
              <w:jc w:val="right"/>
            </w:pPr>
            <w:r w:rsidRPr="002457CB">
              <w:rPr>
                <w:rFonts w:cs="Calibri"/>
              </w:rPr>
              <w:t>0.000045</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817EA0B" w14:textId="77777777" w:rsidR="001F7E07" w:rsidRPr="002457CB" w:rsidRDefault="001F7E07" w:rsidP="001F7E07">
            <w:pPr>
              <w:pStyle w:val="TableText"/>
              <w:spacing w:before="0" w:after="0"/>
              <w:jc w:val="center"/>
            </w:pPr>
          </w:p>
        </w:tc>
      </w:tr>
      <w:tr w:rsidR="001F7E07" w14:paraId="35D86A1F"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567A4A9"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424A98F" w14:textId="77777777" w:rsidR="001F7E07" w:rsidRPr="003036FB" w:rsidRDefault="001F7E07" w:rsidP="001F7E07">
            <w:pPr>
              <w:pStyle w:val="TableText"/>
              <w:spacing w:before="0" w:after="0"/>
            </w:pPr>
            <w:proofErr w:type="spellStart"/>
            <w:r w:rsidRPr="003036FB">
              <w:t>programMurrumbidgee</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D899556" w14:textId="73F83BBD" w:rsidR="001F7E07" w:rsidRPr="002457CB" w:rsidRDefault="001F7E07" w:rsidP="00B40AA9">
            <w:pPr>
              <w:pStyle w:val="TableText"/>
              <w:spacing w:before="0" w:after="0"/>
              <w:ind w:right="278"/>
              <w:jc w:val="right"/>
            </w:pPr>
            <w:r w:rsidRPr="002457CB">
              <w:rPr>
                <w:rFonts w:cs="Calibri"/>
              </w:rPr>
              <w:t>-0.000209</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232DB8A" w14:textId="7167B1E4" w:rsidR="001F7E07" w:rsidRPr="002457CB" w:rsidRDefault="001F7E07" w:rsidP="00B40AA9">
            <w:pPr>
              <w:pStyle w:val="TableText"/>
              <w:spacing w:before="0" w:after="0"/>
              <w:ind w:right="278"/>
              <w:jc w:val="right"/>
            </w:pPr>
            <w:r w:rsidRPr="002457CB">
              <w:rPr>
                <w:rFonts w:cs="Calibri"/>
              </w:rPr>
              <w:t>-0.000375</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41CE1B2" w14:textId="1EC9E959" w:rsidR="001F7E07" w:rsidRPr="002457CB" w:rsidRDefault="001F7E07" w:rsidP="00B40AA9">
            <w:pPr>
              <w:pStyle w:val="TableText"/>
              <w:spacing w:before="0" w:after="0"/>
              <w:ind w:right="278"/>
              <w:jc w:val="right"/>
            </w:pPr>
            <w:r w:rsidRPr="002457CB">
              <w:rPr>
                <w:rFonts w:cs="Calibri"/>
              </w:rPr>
              <w:t>-0.000044</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30B5C16" w14:textId="67E29195" w:rsidR="001F7E07" w:rsidRPr="002457CB" w:rsidRDefault="001F7E07" w:rsidP="001F7E07">
            <w:pPr>
              <w:pStyle w:val="TableText"/>
              <w:spacing w:before="0" w:after="0"/>
              <w:jc w:val="center"/>
            </w:pPr>
            <w:r w:rsidRPr="002457CB">
              <w:rPr>
                <w:rFonts w:cs="Calibri"/>
              </w:rPr>
              <w:t>*</w:t>
            </w:r>
          </w:p>
        </w:tc>
      </w:tr>
      <w:tr w:rsidR="001F7E07" w14:paraId="174FC2BD" w14:textId="77777777" w:rsidTr="00B40AA9">
        <w:trPr>
          <w:cantSplit/>
        </w:trPr>
        <w:tc>
          <w:tcPr>
            <w:tcW w:w="2160" w:type="dxa"/>
            <w:vMerge w:val="restart"/>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9AD1410" w14:textId="5A748C8A" w:rsidR="001F7E07" w:rsidRPr="003036FB" w:rsidRDefault="001F7E07" w:rsidP="001F7E07">
            <w:pPr>
              <w:pStyle w:val="TableText"/>
              <w:spacing w:before="0" w:after="0"/>
            </w:pPr>
            <w:r w:rsidRPr="003036FB">
              <w:t xml:space="preserve">Golden </w:t>
            </w:r>
            <w:r w:rsidR="00745927">
              <w:t>perch</w:t>
            </w: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FE7714B" w14:textId="77777777" w:rsidR="001F7E07" w:rsidRPr="003036FB" w:rsidRDefault="001F7E07" w:rsidP="001F7E07">
            <w:pPr>
              <w:pStyle w:val="TableText"/>
              <w:spacing w:before="0" w:after="0"/>
            </w:pPr>
            <w:r w:rsidRPr="003036FB">
              <w:t>(Intercept)</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CF22F07" w14:textId="3672786E" w:rsidR="001F7E07" w:rsidRPr="002457CB" w:rsidRDefault="001F7E07" w:rsidP="00B40AA9">
            <w:pPr>
              <w:pStyle w:val="TableText"/>
              <w:spacing w:before="0" w:after="0"/>
              <w:ind w:right="278"/>
              <w:jc w:val="right"/>
            </w:pPr>
            <w:r w:rsidRPr="002457CB">
              <w:rPr>
                <w:rFonts w:cs="Calibri"/>
              </w:rPr>
              <w:t>0.00165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02DEDC" w14:textId="15B0D3C6" w:rsidR="001F7E07" w:rsidRPr="002457CB" w:rsidRDefault="001F7E07" w:rsidP="00B40AA9">
            <w:pPr>
              <w:pStyle w:val="TableText"/>
              <w:spacing w:before="0" w:after="0"/>
              <w:ind w:right="278"/>
              <w:jc w:val="right"/>
            </w:pPr>
            <w:r w:rsidRPr="002457CB">
              <w:rPr>
                <w:rFonts w:cs="Calibri"/>
              </w:rPr>
              <w:t>0.00132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32C640F" w14:textId="46653C5D" w:rsidR="001F7E07" w:rsidRPr="002457CB" w:rsidRDefault="001F7E07" w:rsidP="00B40AA9">
            <w:pPr>
              <w:pStyle w:val="TableText"/>
              <w:spacing w:before="0" w:after="0"/>
              <w:ind w:right="278"/>
              <w:jc w:val="right"/>
            </w:pPr>
            <w:r w:rsidRPr="002457CB">
              <w:rPr>
                <w:rFonts w:cs="Calibri"/>
              </w:rPr>
              <w:t>0.001983</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9074787" w14:textId="355862F8" w:rsidR="001F7E07" w:rsidRPr="002457CB" w:rsidRDefault="001F7E07" w:rsidP="001F7E07">
            <w:pPr>
              <w:pStyle w:val="TableText"/>
              <w:spacing w:before="0" w:after="0"/>
              <w:jc w:val="center"/>
            </w:pPr>
            <w:r w:rsidRPr="002457CB">
              <w:rPr>
                <w:rFonts w:cs="Calibri"/>
              </w:rPr>
              <w:t>*</w:t>
            </w:r>
          </w:p>
        </w:tc>
      </w:tr>
      <w:tr w:rsidR="001F7E07" w14:paraId="3136E992"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E7447D9"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DF54C23" w14:textId="77777777" w:rsidR="001F7E07" w:rsidRPr="003036FB" w:rsidRDefault="001F7E07" w:rsidP="001F7E07">
            <w:pPr>
              <w:pStyle w:val="TableText"/>
              <w:spacing w:before="0" w:after="0"/>
            </w:pPr>
            <w:proofErr w:type="spellStart"/>
            <w:r w:rsidRPr="003036FB">
              <w:t>baseflow_water_year</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76C1BD" w14:textId="2889F723" w:rsidR="001F7E07" w:rsidRPr="002457CB" w:rsidRDefault="001F7E07" w:rsidP="00B40AA9">
            <w:pPr>
              <w:pStyle w:val="TableText"/>
              <w:spacing w:before="0" w:after="0"/>
              <w:ind w:right="278"/>
              <w:jc w:val="right"/>
            </w:pPr>
            <w:r w:rsidRPr="002457CB">
              <w:rPr>
                <w:rFonts w:cs="Calibri"/>
              </w:rPr>
              <w:t>0.00001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4F36680" w14:textId="16F8D706" w:rsidR="001F7E07" w:rsidRPr="002457CB" w:rsidRDefault="001F7E07" w:rsidP="00B40AA9">
            <w:pPr>
              <w:pStyle w:val="TableText"/>
              <w:spacing w:before="0" w:after="0"/>
              <w:ind w:right="278"/>
              <w:jc w:val="right"/>
            </w:pPr>
            <w:r w:rsidRPr="002457CB">
              <w:rPr>
                <w:rFonts w:cs="Calibri"/>
              </w:rPr>
              <w:t>-0.000024</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8AFF320" w14:textId="1C4D29B0" w:rsidR="001F7E07" w:rsidRPr="002457CB" w:rsidRDefault="001F7E07" w:rsidP="00B40AA9">
            <w:pPr>
              <w:pStyle w:val="TableText"/>
              <w:spacing w:before="0" w:after="0"/>
              <w:ind w:right="278"/>
              <w:jc w:val="right"/>
            </w:pPr>
            <w:r w:rsidRPr="002457CB">
              <w:rPr>
                <w:rFonts w:cs="Calibri"/>
              </w:rPr>
              <w:t>0.000044</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10ED611" w14:textId="77777777" w:rsidR="001F7E07" w:rsidRPr="002457CB" w:rsidRDefault="001F7E07" w:rsidP="001F7E07">
            <w:pPr>
              <w:pStyle w:val="TableText"/>
              <w:spacing w:before="0" w:after="0"/>
              <w:jc w:val="center"/>
            </w:pPr>
          </w:p>
        </w:tc>
      </w:tr>
      <w:tr w:rsidR="001F7E07" w14:paraId="4441A366"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42830CD"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4E4EDAC" w14:textId="77777777" w:rsidR="001F7E07" w:rsidRPr="003036FB" w:rsidRDefault="001F7E07" w:rsidP="001F7E07">
            <w:pPr>
              <w:pStyle w:val="TableText"/>
              <w:spacing w:before="0" w:after="0"/>
            </w:pPr>
            <w:proofErr w:type="spellStart"/>
            <w:r w:rsidRPr="003036FB">
              <w:t>small_fresh_water_year</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D7E9C5D" w14:textId="108417EF" w:rsidR="001F7E07" w:rsidRPr="002457CB" w:rsidRDefault="001F7E07" w:rsidP="00B40AA9">
            <w:pPr>
              <w:pStyle w:val="TableText"/>
              <w:spacing w:before="0" w:after="0"/>
              <w:ind w:right="278"/>
              <w:jc w:val="right"/>
            </w:pPr>
            <w:r w:rsidRPr="002457CB">
              <w:rPr>
                <w:rFonts w:cs="Calibri"/>
              </w:rPr>
              <w:t>0.000005</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D4178D0" w14:textId="58657796" w:rsidR="001F7E07" w:rsidRPr="002457CB" w:rsidRDefault="001F7E07" w:rsidP="00B40AA9">
            <w:pPr>
              <w:pStyle w:val="TableText"/>
              <w:spacing w:before="0" w:after="0"/>
              <w:ind w:right="278"/>
              <w:jc w:val="right"/>
            </w:pPr>
            <w:r w:rsidRPr="002457CB">
              <w:rPr>
                <w:rFonts w:cs="Calibri"/>
              </w:rPr>
              <w:t>-0.000024</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C47744" w14:textId="52115D57" w:rsidR="001F7E07" w:rsidRPr="002457CB" w:rsidRDefault="001F7E07" w:rsidP="00B40AA9">
            <w:pPr>
              <w:pStyle w:val="TableText"/>
              <w:spacing w:before="0" w:after="0"/>
              <w:ind w:right="278"/>
              <w:jc w:val="right"/>
            </w:pPr>
            <w:r w:rsidRPr="002457CB">
              <w:rPr>
                <w:rFonts w:cs="Calibri"/>
              </w:rPr>
              <w:t>0.000034</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3202BEB" w14:textId="77777777" w:rsidR="001F7E07" w:rsidRPr="002457CB" w:rsidRDefault="001F7E07" w:rsidP="001F7E07">
            <w:pPr>
              <w:pStyle w:val="TableText"/>
              <w:spacing w:before="0" w:after="0"/>
              <w:jc w:val="center"/>
            </w:pPr>
          </w:p>
        </w:tc>
      </w:tr>
      <w:tr w:rsidR="001F7E07" w14:paraId="4EC0A6F5"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9C109F8"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DA849FC" w14:textId="77777777" w:rsidR="001F7E07" w:rsidRPr="003036FB" w:rsidRDefault="001F7E07" w:rsidP="001F7E07">
            <w:pPr>
              <w:pStyle w:val="TableText"/>
              <w:spacing w:before="0" w:after="0"/>
            </w:pPr>
            <w:proofErr w:type="spellStart"/>
            <w:r w:rsidRPr="003036FB">
              <w:t>large_fresh_water_year</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0C2B08B0" w14:textId="6EFE2908" w:rsidR="001F7E07" w:rsidRPr="002457CB" w:rsidRDefault="001F7E07" w:rsidP="00B40AA9">
            <w:pPr>
              <w:pStyle w:val="TableText"/>
              <w:spacing w:before="0" w:after="0"/>
              <w:ind w:right="278"/>
              <w:jc w:val="right"/>
            </w:pPr>
            <w:r w:rsidRPr="002457CB">
              <w:rPr>
                <w:rFonts w:cs="Calibri"/>
              </w:rPr>
              <w:t>0.00003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9F90DFE" w14:textId="6B374092" w:rsidR="001F7E07" w:rsidRPr="002457CB" w:rsidRDefault="001F7E07" w:rsidP="00B40AA9">
            <w:pPr>
              <w:pStyle w:val="TableText"/>
              <w:spacing w:before="0" w:after="0"/>
              <w:ind w:right="278"/>
              <w:jc w:val="right"/>
            </w:pPr>
            <w:r w:rsidRPr="002457CB">
              <w:rPr>
                <w:rFonts w:cs="Calibri"/>
              </w:rPr>
              <w:t>-0.000002</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29AC31C" w14:textId="5CFFB6E3" w:rsidR="001F7E07" w:rsidRPr="002457CB" w:rsidRDefault="001F7E07" w:rsidP="00B40AA9">
            <w:pPr>
              <w:pStyle w:val="TableText"/>
              <w:spacing w:before="0" w:after="0"/>
              <w:ind w:right="278"/>
              <w:jc w:val="right"/>
            </w:pPr>
            <w:r w:rsidRPr="002457CB">
              <w:rPr>
                <w:rFonts w:cs="Calibri"/>
              </w:rPr>
              <w:t>0.000065</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63BC9FC" w14:textId="77777777" w:rsidR="001F7E07" w:rsidRPr="002457CB" w:rsidRDefault="001F7E07" w:rsidP="001F7E07">
            <w:pPr>
              <w:pStyle w:val="TableText"/>
              <w:spacing w:before="0" w:after="0"/>
              <w:jc w:val="center"/>
            </w:pPr>
          </w:p>
        </w:tc>
      </w:tr>
      <w:tr w:rsidR="001F7E07" w14:paraId="3DC7EE2C"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409B5EEF"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395DBE8" w14:textId="77777777" w:rsidR="001F7E07" w:rsidRPr="003036FB" w:rsidRDefault="001F7E07" w:rsidP="001F7E07">
            <w:pPr>
              <w:pStyle w:val="TableText"/>
              <w:spacing w:before="0" w:after="0"/>
            </w:pPr>
            <w:r w:rsidRPr="003036FB">
              <w:t>change_72h_water_year</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7220808" w14:textId="0A001973" w:rsidR="001F7E07" w:rsidRPr="002457CB" w:rsidRDefault="001F7E07" w:rsidP="00B40AA9">
            <w:pPr>
              <w:pStyle w:val="TableText"/>
              <w:spacing w:before="0" w:after="0"/>
              <w:ind w:right="278"/>
              <w:jc w:val="right"/>
            </w:pPr>
            <w:r w:rsidRPr="002457CB">
              <w:rPr>
                <w:rFonts w:cs="Calibri"/>
              </w:rPr>
              <w:t>0.000008</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F9AEFF2" w14:textId="7971E95C" w:rsidR="001F7E07" w:rsidRPr="002457CB" w:rsidRDefault="001F7E07" w:rsidP="00B40AA9">
            <w:pPr>
              <w:pStyle w:val="TableText"/>
              <w:spacing w:before="0" w:after="0"/>
              <w:ind w:right="278"/>
              <w:jc w:val="right"/>
            </w:pPr>
            <w:r w:rsidRPr="002457CB">
              <w:rPr>
                <w:rFonts w:cs="Calibri"/>
              </w:rPr>
              <w:t>-0.00003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5F41D55" w14:textId="38615F7E" w:rsidR="001F7E07" w:rsidRPr="002457CB" w:rsidRDefault="001F7E07" w:rsidP="00B40AA9">
            <w:pPr>
              <w:pStyle w:val="TableText"/>
              <w:spacing w:before="0" w:after="0"/>
              <w:ind w:right="278"/>
              <w:jc w:val="right"/>
            </w:pPr>
            <w:r w:rsidRPr="002457CB">
              <w:rPr>
                <w:rFonts w:cs="Calibri"/>
              </w:rPr>
              <w:t>0.000046</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11640FD" w14:textId="77777777" w:rsidR="001F7E07" w:rsidRPr="002457CB" w:rsidRDefault="001F7E07" w:rsidP="001F7E07">
            <w:pPr>
              <w:pStyle w:val="TableText"/>
              <w:spacing w:before="0" w:after="0"/>
              <w:jc w:val="center"/>
            </w:pPr>
          </w:p>
        </w:tc>
      </w:tr>
      <w:tr w:rsidR="001F7E07" w14:paraId="0DC96E2F"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FAD1E1C"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F6913F4" w14:textId="77777777" w:rsidR="001F7E07" w:rsidRPr="003036FB" w:rsidRDefault="001F7E07" w:rsidP="001F7E07">
            <w:pPr>
              <w:pStyle w:val="TableText"/>
              <w:spacing w:before="0" w:after="0"/>
            </w:pPr>
            <w:proofErr w:type="spellStart"/>
            <w:r w:rsidRPr="003036FB">
              <w:t>programGoulburn</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D2F542D" w14:textId="300D2C5C" w:rsidR="001F7E07" w:rsidRPr="002457CB" w:rsidRDefault="001F7E07" w:rsidP="00B40AA9">
            <w:pPr>
              <w:pStyle w:val="TableText"/>
              <w:spacing w:before="0" w:after="0"/>
              <w:ind w:right="278"/>
              <w:jc w:val="right"/>
            </w:pPr>
            <w:r w:rsidRPr="002457CB">
              <w:rPr>
                <w:rFonts w:cs="Calibri"/>
              </w:rPr>
              <w:t>-0.000203</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BBD28B3" w14:textId="2F428517" w:rsidR="001F7E07" w:rsidRPr="002457CB" w:rsidRDefault="001F7E07" w:rsidP="00B40AA9">
            <w:pPr>
              <w:pStyle w:val="TableText"/>
              <w:spacing w:before="0" w:after="0"/>
              <w:ind w:right="278"/>
              <w:jc w:val="right"/>
            </w:pPr>
            <w:r w:rsidRPr="002457CB">
              <w:rPr>
                <w:rFonts w:cs="Calibri"/>
              </w:rPr>
              <w:t>-0.000344</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2CF39AA" w14:textId="4DE9F661" w:rsidR="001F7E07" w:rsidRPr="002457CB" w:rsidRDefault="001F7E07" w:rsidP="00B40AA9">
            <w:pPr>
              <w:pStyle w:val="TableText"/>
              <w:spacing w:before="0" w:after="0"/>
              <w:ind w:right="278"/>
              <w:jc w:val="right"/>
            </w:pPr>
            <w:r w:rsidRPr="002457CB">
              <w:rPr>
                <w:rFonts w:cs="Calibri"/>
              </w:rPr>
              <w:t>-0.000062</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2E3F20B" w14:textId="75B7516D" w:rsidR="001F7E07" w:rsidRPr="002457CB" w:rsidRDefault="001F7E07" w:rsidP="001F7E07">
            <w:pPr>
              <w:pStyle w:val="TableText"/>
              <w:spacing w:before="0" w:after="0"/>
              <w:jc w:val="center"/>
            </w:pPr>
            <w:r w:rsidRPr="002457CB">
              <w:rPr>
                <w:rFonts w:cs="Calibri"/>
              </w:rPr>
              <w:t>*</w:t>
            </w:r>
          </w:p>
        </w:tc>
      </w:tr>
      <w:tr w:rsidR="001F7E07" w14:paraId="5602F34D"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7CB9A18D"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877A88A" w14:textId="77777777" w:rsidR="001F7E07" w:rsidRPr="003036FB" w:rsidRDefault="001F7E07" w:rsidP="001F7E07">
            <w:pPr>
              <w:pStyle w:val="TableText"/>
              <w:spacing w:before="0" w:after="0"/>
            </w:pPr>
            <w:proofErr w:type="spellStart"/>
            <w:r w:rsidRPr="003036FB">
              <w:t>programGwydir</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1899BF6" w14:textId="01892BAC" w:rsidR="001F7E07" w:rsidRPr="002457CB" w:rsidRDefault="001F7E07" w:rsidP="00B40AA9">
            <w:pPr>
              <w:pStyle w:val="TableText"/>
              <w:spacing w:before="0" w:after="0"/>
              <w:ind w:right="278"/>
              <w:jc w:val="right"/>
            </w:pPr>
            <w:r w:rsidRPr="002457CB">
              <w:rPr>
                <w:rFonts w:cs="Calibri"/>
              </w:rPr>
              <w:t>-0.000321</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7310083" w14:textId="398E29D4" w:rsidR="001F7E07" w:rsidRPr="002457CB" w:rsidRDefault="001F7E07" w:rsidP="00B40AA9">
            <w:pPr>
              <w:pStyle w:val="TableText"/>
              <w:spacing w:before="0" w:after="0"/>
              <w:ind w:right="278"/>
              <w:jc w:val="right"/>
            </w:pPr>
            <w:r w:rsidRPr="002457CB">
              <w:rPr>
                <w:rFonts w:cs="Calibri"/>
              </w:rPr>
              <w:t>-0.00051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6DED7AC1" w14:textId="56C9B00A" w:rsidR="001F7E07" w:rsidRPr="002457CB" w:rsidRDefault="001F7E07" w:rsidP="00B40AA9">
            <w:pPr>
              <w:pStyle w:val="TableText"/>
              <w:spacing w:before="0" w:after="0"/>
              <w:ind w:right="278"/>
              <w:jc w:val="right"/>
            </w:pPr>
            <w:r w:rsidRPr="002457CB">
              <w:rPr>
                <w:rFonts w:cs="Calibri"/>
              </w:rPr>
              <w:t>-0.000132</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8B1DCC" w14:textId="6E23BE1D" w:rsidR="001F7E07" w:rsidRPr="002457CB" w:rsidRDefault="001F7E07" w:rsidP="001F7E07">
            <w:pPr>
              <w:pStyle w:val="TableText"/>
              <w:spacing w:before="0" w:after="0"/>
              <w:jc w:val="center"/>
            </w:pPr>
            <w:r w:rsidRPr="002457CB">
              <w:rPr>
                <w:rFonts w:cs="Calibri"/>
              </w:rPr>
              <w:t>*</w:t>
            </w:r>
          </w:p>
        </w:tc>
      </w:tr>
      <w:tr w:rsidR="001F7E07" w14:paraId="021319B3"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133E2D13"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353F7E2" w14:textId="77777777" w:rsidR="001F7E07" w:rsidRPr="003036FB" w:rsidRDefault="001F7E07" w:rsidP="001F7E07">
            <w:pPr>
              <w:pStyle w:val="TableText"/>
              <w:spacing w:before="0" w:after="0"/>
            </w:pPr>
            <w:proofErr w:type="spellStart"/>
            <w:r w:rsidRPr="003036FB">
              <w:t>programLachlan</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7598BF7" w14:textId="22AB6CAF" w:rsidR="001F7E07" w:rsidRPr="002457CB" w:rsidRDefault="001F7E07" w:rsidP="00B40AA9">
            <w:pPr>
              <w:pStyle w:val="TableText"/>
              <w:spacing w:before="0" w:after="0"/>
              <w:ind w:right="278"/>
              <w:jc w:val="right"/>
            </w:pPr>
            <w:r w:rsidRPr="002457CB">
              <w:rPr>
                <w:rFonts w:cs="Calibri"/>
              </w:rPr>
              <w:t>-0.000210</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215B6E08" w14:textId="1BBD1D80" w:rsidR="001F7E07" w:rsidRPr="002457CB" w:rsidRDefault="001F7E07" w:rsidP="00B40AA9">
            <w:pPr>
              <w:pStyle w:val="TableText"/>
              <w:spacing w:before="0" w:after="0"/>
              <w:ind w:right="278"/>
              <w:jc w:val="right"/>
            </w:pPr>
            <w:r w:rsidRPr="002457CB">
              <w:rPr>
                <w:rFonts w:cs="Calibri"/>
              </w:rPr>
              <w:t>-0.000375</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B98E094" w14:textId="3AAD0382" w:rsidR="001F7E07" w:rsidRPr="002457CB" w:rsidRDefault="001F7E07" w:rsidP="00B40AA9">
            <w:pPr>
              <w:pStyle w:val="TableText"/>
              <w:spacing w:before="0" w:after="0"/>
              <w:ind w:right="278"/>
              <w:jc w:val="right"/>
            </w:pPr>
            <w:r w:rsidRPr="002457CB">
              <w:rPr>
                <w:rFonts w:cs="Calibri"/>
              </w:rPr>
              <w:t>-0.000044</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2EC6608" w14:textId="4D8E8D6F" w:rsidR="001F7E07" w:rsidRPr="002457CB" w:rsidRDefault="001F7E07" w:rsidP="001F7E07">
            <w:pPr>
              <w:pStyle w:val="TableText"/>
              <w:spacing w:before="0" w:after="0"/>
              <w:jc w:val="center"/>
            </w:pPr>
            <w:r w:rsidRPr="002457CB">
              <w:rPr>
                <w:rFonts w:cs="Calibri"/>
              </w:rPr>
              <w:t>*</w:t>
            </w:r>
          </w:p>
        </w:tc>
      </w:tr>
      <w:tr w:rsidR="001F7E07" w14:paraId="459469A7"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393AC55F"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1EB2AD7F" w14:textId="77777777" w:rsidR="001F7E07" w:rsidRPr="003036FB" w:rsidRDefault="001F7E07" w:rsidP="001F7E07">
            <w:pPr>
              <w:pStyle w:val="TableText"/>
              <w:spacing w:before="0" w:after="0"/>
            </w:pPr>
            <w:proofErr w:type="spellStart"/>
            <w:r w:rsidRPr="003036FB">
              <w:t>programLower</w:t>
            </w:r>
            <w:proofErr w:type="spellEnd"/>
            <w:r w:rsidRPr="003036FB">
              <w:t xml:space="preserve"> Murray</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7B6AEC3" w14:textId="2959B366" w:rsidR="001F7E07" w:rsidRPr="002457CB" w:rsidRDefault="001F7E07" w:rsidP="00B40AA9">
            <w:pPr>
              <w:pStyle w:val="TableText"/>
              <w:spacing w:before="0" w:after="0"/>
              <w:ind w:right="278"/>
              <w:jc w:val="right"/>
            </w:pPr>
            <w:r w:rsidRPr="002457CB">
              <w:rPr>
                <w:rFonts w:cs="Calibri"/>
              </w:rPr>
              <w:t>-0.000413</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65B4F92" w14:textId="5DFF93C2" w:rsidR="001F7E07" w:rsidRPr="002457CB" w:rsidRDefault="001F7E07" w:rsidP="00B40AA9">
            <w:pPr>
              <w:pStyle w:val="TableText"/>
              <w:spacing w:before="0" w:after="0"/>
              <w:ind w:right="278"/>
              <w:jc w:val="right"/>
            </w:pPr>
            <w:r w:rsidRPr="002457CB">
              <w:rPr>
                <w:rFonts w:cs="Calibri"/>
              </w:rPr>
              <w:t>-0.000544</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80880FC" w14:textId="6194E228" w:rsidR="001F7E07" w:rsidRPr="002457CB" w:rsidRDefault="001F7E07" w:rsidP="00B40AA9">
            <w:pPr>
              <w:pStyle w:val="TableText"/>
              <w:spacing w:before="0" w:after="0"/>
              <w:ind w:right="278"/>
              <w:jc w:val="right"/>
            </w:pPr>
            <w:r w:rsidRPr="002457CB">
              <w:rPr>
                <w:rFonts w:cs="Calibri"/>
              </w:rPr>
              <w:t>-0.000282</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3949216F" w14:textId="68B97F05" w:rsidR="001F7E07" w:rsidRPr="002457CB" w:rsidRDefault="001F7E07" w:rsidP="001F7E07">
            <w:pPr>
              <w:pStyle w:val="TableText"/>
              <w:spacing w:before="0" w:after="0"/>
              <w:jc w:val="center"/>
            </w:pPr>
            <w:r w:rsidRPr="002457CB">
              <w:rPr>
                <w:rFonts w:cs="Calibri"/>
              </w:rPr>
              <w:t>*</w:t>
            </w:r>
          </w:p>
        </w:tc>
      </w:tr>
      <w:tr w:rsidR="001F7E07" w14:paraId="676901BA" w14:textId="77777777" w:rsidTr="00B40AA9">
        <w:trPr>
          <w:cantSplit/>
        </w:trPr>
        <w:tc>
          <w:tcPr>
            <w:tcW w:w="2160" w:type="dxa"/>
            <w:vMerge/>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tcPr>
          <w:p w14:paraId="2242117C" w14:textId="77777777" w:rsidR="001F7E07" w:rsidRPr="003036FB" w:rsidRDefault="001F7E07" w:rsidP="001F7E07">
            <w:pPr>
              <w:pStyle w:val="TableText"/>
              <w:spacing w:before="0" w:after="0"/>
            </w:pPr>
          </w:p>
        </w:tc>
        <w:tc>
          <w:tcPr>
            <w:tcW w:w="259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5BA58F72" w14:textId="77777777" w:rsidR="001F7E07" w:rsidRPr="003036FB" w:rsidRDefault="001F7E07" w:rsidP="001F7E07">
            <w:pPr>
              <w:pStyle w:val="TableText"/>
              <w:spacing w:before="0" w:after="0"/>
            </w:pPr>
            <w:proofErr w:type="spellStart"/>
            <w:r w:rsidRPr="003036FB">
              <w:t>programMurrumbidgee</w:t>
            </w:r>
            <w:proofErr w:type="spellEnd"/>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97CFA9A" w14:textId="641FA914" w:rsidR="001F7E07" w:rsidRPr="002457CB" w:rsidRDefault="001F7E07" w:rsidP="00B40AA9">
            <w:pPr>
              <w:pStyle w:val="TableText"/>
              <w:spacing w:before="0" w:after="0"/>
              <w:ind w:right="278"/>
              <w:jc w:val="right"/>
            </w:pPr>
            <w:r w:rsidRPr="002457CB">
              <w:rPr>
                <w:rFonts w:cs="Calibri"/>
              </w:rPr>
              <w:t>-0.000373</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4AA6DF41" w14:textId="5DFF9F99" w:rsidR="001F7E07" w:rsidRPr="002457CB" w:rsidRDefault="001F7E07" w:rsidP="00B40AA9">
            <w:pPr>
              <w:pStyle w:val="TableText"/>
              <w:spacing w:before="0" w:after="0"/>
              <w:ind w:right="278"/>
              <w:jc w:val="right"/>
            </w:pPr>
            <w:r w:rsidRPr="002457CB">
              <w:rPr>
                <w:rFonts w:cs="Calibri"/>
              </w:rPr>
              <w:t>-0.000524</w:t>
            </w:r>
          </w:p>
        </w:tc>
        <w:tc>
          <w:tcPr>
            <w:tcW w:w="1134"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ECF9D72" w14:textId="7223F035" w:rsidR="001F7E07" w:rsidRPr="002457CB" w:rsidRDefault="001F7E07" w:rsidP="00B40AA9">
            <w:pPr>
              <w:pStyle w:val="TableText"/>
              <w:spacing w:before="0" w:after="0"/>
              <w:ind w:right="278"/>
              <w:jc w:val="right"/>
            </w:pPr>
            <w:r w:rsidRPr="002457CB">
              <w:rPr>
                <w:rFonts w:cs="Calibri"/>
              </w:rPr>
              <w:t>-0.000223</w:t>
            </w:r>
          </w:p>
        </w:tc>
        <w:tc>
          <w:tcPr>
            <w:tcW w:w="863" w:type="dxa"/>
            <w:tcBorders>
              <w:top w:val="single" w:sz="8" w:space="0" w:color="01528B"/>
              <w:left w:val="single" w:sz="8" w:space="0" w:color="01528B"/>
              <w:bottom w:val="single" w:sz="8" w:space="0" w:color="01528B"/>
              <w:right w:val="single" w:sz="8" w:space="0" w:color="01528B"/>
            </w:tcBorders>
            <w:shd w:val="clear" w:color="auto" w:fill="FFFFFF"/>
            <w:tcMar>
              <w:top w:w="0" w:type="dxa"/>
              <w:left w:w="0" w:type="dxa"/>
              <w:bottom w:w="0" w:type="dxa"/>
              <w:right w:w="0" w:type="dxa"/>
            </w:tcMar>
            <w:vAlign w:val="center"/>
          </w:tcPr>
          <w:p w14:paraId="7DD820A3" w14:textId="43351F45" w:rsidR="001F7E07" w:rsidRPr="002457CB" w:rsidRDefault="001F7E07" w:rsidP="001F7E07">
            <w:pPr>
              <w:pStyle w:val="TableText"/>
              <w:spacing w:before="0" w:after="0"/>
              <w:jc w:val="center"/>
            </w:pPr>
            <w:r w:rsidRPr="002457CB">
              <w:rPr>
                <w:rFonts w:cs="Calibri"/>
              </w:rPr>
              <w:t>*</w:t>
            </w:r>
          </w:p>
        </w:tc>
      </w:tr>
    </w:tbl>
    <w:p w14:paraId="5DEF1BFA" w14:textId="29643A20" w:rsidR="009E563E" w:rsidRDefault="009E563E" w:rsidP="00572600">
      <w:pPr>
        <w:pStyle w:val="Caption"/>
        <w:keepNext w:val="0"/>
        <w:rPr>
          <w:rFonts w:eastAsia="Times New Roman"/>
        </w:rPr>
      </w:pPr>
    </w:p>
    <w:p w14:paraId="5B1EFFF4" w14:textId="4F54DBB3" w:rsidR="009E563E" w:rsidRPr="004F287F" w:rsidRDefault="009E563E" w:rsidP="004F287F">
      <w:pPr>
        <w:pStyle w:val="BodyText"/>
        <w:sectPr w:rsidR="009E563E" w:rsidRPr="004F287F" w:rsidSect="005E2300">
          <w:footerReference w:type="default" r:id="rId76"/>
          <w:pgSz w:w="11906" w:h="16838" w:code="9"/>
          <w:pgMar w:top="1134" w:right="1134" w:bottom="1134" w:left="1134" w:header="510" w:footer="624" w:gutter="0"/>
          <w:cols w:space="284"/>
          <w:docGrid w:linePitch="360"/>
        </w:sectPr>
      </w:pPr>
    </w:p>
    <w:sdt>
      <w:sdtPr>
        <w:id w:val="-1369530439"/>
        <w:docPartObj>
          <w:docPartGallery w:val="Cover Pages"/>
        </w:docPartObj>
      </w:sdtPr>
      <w:sdtEndPr/>
      <w:sdtContent>
        <w:p w14:paraId="4F4E2D53" w14:textId="2557AD02" w:rsidR="00A94CEC" w:rsidRPr="00A94CEC" w:rsidRDefault="007E4477" w:rsidP="00ED2F4B">
          <w:pPr>
            <w:pStyle w:val="BodyText"/>
            <w:framePr w:w="9809" w:h="1701" w:hRule="exact" w:wrap="notBeside" w:vAnchor="page" w:hAnchor="margin" w:y="1135" w:anchorLock="1"/>
            <w:jc w:val="center"/>
            <w:rPr>
              <w:rStyle w:val="Bold"/>
              <w:b w:val="0"/>
              <w:bCs/>
              <w:color w:val="01528B"/>
              <w:sz w:val="56"/>
              <w:szCs w:val="56"/>
            </w:rPr>
          </w:pPr>
          <w:hyperlink r:id="rId77" w:history="1">
            <w:r w:rsidR="00A94CEC" w:rsidRPr="00A94CEC">
              <w:rPr>
                <w:rStyle w:val="Hyperlink"/>
                <w:b/>
                <w:bCs/>
                <w:color w:val="01528B"/>
                <w:sz w:val="56"/>
                <w:szCs w:val="56"/>
              </w:rPr>
              <w:t>https://flow-mer.org.au</w:t>
            </w:r>
          </w:hyperlink>
        </w:p>
        <w:p w14:paraId="052DA265" w14:textId="25C979DC" w:rsidR="000B40F1" w:rsidRDefault="00ED2F4B" w:rsidP="00F00CBB">
          <w:pPr>
            <w:pStyle w:val="BodyText"/>
          </w:pPr>
          <w:r>
            <w:rPr>
              <w:noProof/>
            </w:rPr>
            <mc:AlternateContent>
              <mc:Choice Requires="wps">
                <w:drawing>
                  <wp:anchor distT="0" distB="0" distL="114300" distR="114300" simplePos="0" relativeHeight="251658242" behindDoc="1" locked="1" layoutInCell="1" allowOverlap="1" wp14:anchorId="4BDDF369" wp14:editId="4EA3A0CE">
                    <wp:simplePos x="0" y="0"/>
                    <wp:positionH relativeFrom="page">
                      <wp:align>right</wp:align>
                    </wp:positionH>
                    <wp:positionV relativeFrom="page">
                      <wp:align>bottom</wp:align>
                    </wp:positionV>
                    <wp:extent cx="7560310" cy="393700"/>
                    <wp:effectExtent l="0" t="0" r="2540" b="6350"/>
                    <wp:wrapNone/>
                    <wp:docPr id="37" name="Rectangle 85" descr="P11484#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393700"/>
                            </a:xfrm>
                            <a:prstGeom prst="rect">
                              <a:avLst/>
                            </a:prstGeom>
                            <a:solidFill>
                              <a:srgbClr val="01528B"/>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34052C" id="Rectangle 85" o:spid="_x0000_s1026" alt="P11484#y1" style="position:absolute;margin-left:544.1pt;margin-top:0;width:595.3pt;height:31pt;z-index:-251658238;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" fillcolor="#01528b" stroked="f">
                    <w10:wrap anchorx="page" anchory="page"/>
                    <w10:anchorlock/>
                  </v:rect>
                </w:pict>
              </mc:Fallback>
            </mc:AlternateContent>
          </w:r>
        </w:p>
      </w:sdtContent>
    </w:sdt>
    <w:p w14:paraId="42BBBCFB" w14:textId="0263564A" w:rsidR="000B40F1" w:rsidRPr="00A94CEC" w:rsidRDefault="00D04CCE" w:rsidP="000B40F1">
      <w:pPr>
        <w:spacing w:after="0"/>
        <w:rPr>
          <w:rStyle w:val="Bold"/>
        </w:rPr>
      </w:pPr>
      <w:r>
        <w:rPr>
          <w:noProof/>
        </w:rPr>
        <mc:AlternateContent>
          <mc:Choice Requires="wpg">
            <w:drawing>
              <wp:anchor distT="0" distB="0" distL="114300" distR="114300" simplePos="0" relativeHeight="251658243" behindDoc="0" locked="0" layoutInCell="1" allowOverlap="1" wp14:anchorId="4DE40DC7" wp14:editId="6203E8B2">
                <wp:simplePos x="0" y="0"/>
                <wp:positionH relativeFrom="column">
                  <wp:posOffset>0</wp:posOffset>
                </wp:positionH>
                <wp:positionV relativeFrom="paragraph">
                  <wp:posOffset>0</wp:posOffset>
                </wp:positionV>
                <wp:extent cx="5921375" cy="7890510"/>
                <wp:effectExtent l="0" t="0" r="3175" b="0"/>
                <wp:wrapNone/>
                <wp:docPr id="33" name="Group 33" descr="Back cover, logos of partners"/>
                <wp:cNvGraphicFramePr/>
                <a:graphic xmlns:a="http://schemas.openxmlformats.org/drawingml/2006/main">
                  <a:graphicData uri="http://schemas.microsoft.com/office/word/2010/wordprocessingGroup">
                    <wpg:wgp>
                      <wpg:cNvGrpSpPr/>
                      <wpg:grpSpPr>
                        <a:xfrm>
                          <a:off x="0" y="0"/>
                          <a:ext cx="5921375" cy="7890510"/>
                          <a:chOff x="0" y="0"/>
                          <a:chExt cx="5921622" cy="7890663"/>
                        </a:xfrm>
                      </wpg:grpSpPr>
                      <pic:pic xmlns:pic="http://schemas.openxmlformats.org/drawingml/2006/picture">
                        <pic:nvPicPr>
                          <pic:cNvPr id="38" name="Picture 38" descr="NSW Government Fisheries logo"/>
                          <pic:cNvPicPr>
                            <a:picLocks noChangeAspect="1"/>
                          </pic:cNvPicPr>
                        </pic:nvPicPr>
                        <pic:blipFill>
                          <a:blip r:embed="rId78" cstate="email">
                            <a:extLst>
                              <a:ext uri="{28A0092B-C50C-407E-A947-70E740481C1C}">
                                <a14:useLocalDpi xmlns:a14="http://schemas.microsoft.com/office/drawing/2010/main"/>
                              </a:ext>
                            </a:extLst>
                          </a:blip>
                          <a:srcRect/>
                          <a:stretch/>
                        </pic:blipFill>
                        <pic:spPr bwMode="auto">
                          <a:xfrm>
                            <a:off x="0" y="7153911"/>
                            <a:ext cx="2399992" cy="736752"/>
                          </a:xfrm>
                          <a:prstGeom prst="rect">
                            <a:avLst/>
                          </a:prstGeom>
                          <a:noFill/>
                        </pic:spPr>
                      </pic:pic>
                      <pic:pic xmlns:pic="http://schemas.openxmlformats.org/drawingml/2006/picture">
                        <pic:nvPicPr>
                          <pic:cNvPr id="40" name="Picture 40" descr="University of Canberra logo"/>
                          <pic:cNvPicPr>
                            <a:picLocks noChangeAspect="1"/>
                          </pic:cNvPicPr>
                        </pic:nvPicPr>
                        <pic:blipFill>
                          <a:blip r:embed="rId79" cstate="email">
                            <a:extLst>
                              <a:ext uri="{28A0092B-C50C-407E-A947-70E740481C1C}">
                                <a14:useLocalDpi xmlns:a14="http://schemas.microsoft.com/office/drawing/2010/main"/>
                              </a:ext>
                            </a:extLst>
                          </a:blip>
                          <a:srcRect/>
                          <a:stretch/>
                        </pic:blipFill>
                        <pic:spPr bwMode="auto">
                          <a:xfrm>
                            <a:off x="3172976" y="2324735"/>
                            <a:ext cx="2221456" cy="746771"/>
                          </a:xfrm>
                          <a:prstGeom prst="rect">
                            <a:avLst/>
                          </a:prstGeom>
                          <a:noFill/>
                        </pic:spPr>
                      </pic:pic>
                      <pic:pic xmlns:pic="http://schemas.openxmlformats.org/drawingml/2006/picture">
                        <pic:nvPicPr>
                          <pic:cNvPr id="41" name="Picture 41" descr="Commonwealth Environmental Water Office Logo"/>
                          <pic:cNvPicPr>
                            <a:picLocks noChangeAspect="1"/>
                          </pic:cNvPicPr>
                        </pic:nvPicPr>
                        <pic:blipFill>
                          <a:blip r:embed="rId80" cstate="email">
                            <a:extLst>
                              <a:ext uri="{28A0092B-C50C-407E-A947-70E740481C1C}">
                                <a14:useLocalDpi xmlns:a14="http://schemas.microsoft.com/office/drawing/2010/main"/>
                              </a:ext>
                            </a:extLst>
                          </a:blip>
                          <a:srcRect/>
                          <a:stretch>
                            <a:fillRect/>
                          </a:stretch>
                        </pic:blipFill>
                        <pic:spPr bwMode="auto">
                          <a:xfrm>
                            <a:off x="1448770" y="0"/>
                            <a:ext cx="3145790" cy="1378585"/>
                          </a:xfrm>
                          <a:prstGeom prst="rect">
                            <a:avLst/>
                          </a:prstGeom>
                          <a:noFill/>
                        </pic:spPr>
                      </pic:pic>
                      <pic:pic xmlns:pic="http://schemas.openxmlformats.org/drawingml/2006/picture">
                        <pic:nvPicPr>
                          <pic:cNvPr id="42" name="Picture 42" descr="CSIRO logo">
                            <a:extLst>
                              <a:ext uri="{C183D7F6-B498-43B3-948B-1728B52AA6E4}">
                                <adec:decorative xmlns:adec="http://schemas.microsoft.com/office/drawing/2017/decorative" val="0"/>
                              </a:ext>
                            </a:extLst>
                          </pic:cNvPr>
                          <pic:cNvPicPr>
                            <a:picLocks noChangeAspect="1"/>
                          </pic:cNvPicPr>
                        </pic:nvPicPr>
                        <pic:blipFill>
                          <a:blip r:embed="rId81" cstate="email">
                            <a:extLst>
                              <a:ext uri="{28A0092B-C50C-407E-A947-70E740481C1C}">
                                <a14:useLocalDpi xmlns:a14="http://schemas.microsoft.com/office/drawing/2010/main"/>
                              </a:ext>
                            </a:extLst>
                          </a:blip>
                          <a:stretch>
                            <a:fillRect/>
                          </a:stretch>
                        </pic:blipFill>
                        <pic:spPr bwMode="auto">
                          <a:xfrm>
                            <a:off x="1039195" y="2124075"/>
                            <a:ext cx="1148080" cy="1148080"/>
                          </a:xfrm>
                          <a:prstGeom prst="rect">
                            <a:avLst/>
                          </a:prstGeom>
                          <a:noFill/>
                        </pic:spPr>
                      </pic:pic>
                      <pic:pic xmlns:pic="http://schemas.openxmlformats.org/drawingml/2006/picture">
                        <pic:nvPicPr>
                          <pic:cNvPr id="43" name="Picture 43" descr="Arthur Rylah Institute logo"/>
                          <pic:cNvPicPr>
                            <a:picLocks noChangeAspect="1"/>
                          </pic:cNvPicPr>
                        </pic:nvPicPr>
                        <pic:blipFill>
                          <a:blip r:embed="rId82" cstate="email">
                            <a:extLst>
                              <a:ext uri="{28A0092B-C50C-407E-A947-70E740481C1C}">
                                <a14:useLocalDpi xmlns:a14="http://schemas.microsoft.com/office/drawing/2010/main"/>
                              </a:ext>
                            </a:extLst>
                          </a:blip>
                          <a:srcRect/>
                          <a:stretch/>
                        </pic:blipFill>
                        <pic:spPr bwMode="auto">
                          <a:xfrm>
                            <a:off x="175595" y="5809338"/>
                            <a:ext cx="1418590" cy="73588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4" name="Picture 44" descr="Charles Sturt University logo"/>
                          <pic:cNvPicPr>
                            <a:picLocks noChangeAspect="1"/>
                          </pic:cNvPicPr>
                        </pic:nvPicPr>
                        <pic:blipFill>
                          <a:blip r:embed="rId83" cstate="email">
                            <a:extLst>
                              <a:ext uri="{28A0092B-C50C-407E-A947-70E740481C1C}">
                                <a14:useLocalDpi xmlns:a14="http://schemas.microsoft.com/office/drawing/2010/main"/>
                              </a:ext>
                            </a:extLst>
                          </a:blip>
                          <a:srcRect/>
                          <a:stretch/>
                        </pic:blipFill>
                        <pic:spPr bwMode="auto">
                          <a:xfrm>
                            <a:off x="199277" y="4342400"/>
                            <a:ext cx="1638300" cy="638860"/>
                          </a:xfrm>
                          <a:prstGeom prst="rect">
                            <a:avLst/>
                          </a:prstGeom>
                          <a:noFill/>
                        </pic:spPr>
                      </pic:pic>
                      <pic:pic xmlns:pic="http://schemas.openxmlformats.org/drawingml/2006/picture">
                        <pic:nvPicPr>
                          <pic:cNvPr id="45" name="Picture 45"/>
                          <pic:cNvPicPr>
                            <a:picLocks noChangeAspect="1"/>
                          </pic:cNvPicPr>
                        </pic:nvPicPr>
                        <pic:blipFill>
                          <a:blip r:embed="rId84" cstate="email">
                            <a:extLst>
                              <a:ext uri="{28A0092B-C50C-407E-A947-70E740481C1C}">
                                <a14:useLocalDpi xmlns:a14="http://schemas.microsoft.com/office/drawing/2010/main"/>
                              </a:ext>
                            </a:extLst>
                          </a:blip>
                          <a:srcRect/>
                          <a:stretch/>
                        </pic:blipFill>
                        <pic:spPr bwMode="auto">
                          <a:xfrm>
                            <a:off x="2107266" y="5589848"/>
                            <a:ext cx="1828798" cy="1174350"/>
                          </a:xfrm>
                          <a:prstGeom prst="rect">
                            <a:avLst/>
                          </a:prstGeom>
                          <a:noFill/>
                        </pic:spPr>
                      </pic:pic>
                      <pic:pic xmlns:pic="http://schemas.openxmlformats.org/drawingml/2006/picture">
                        <pic:nvPicPr>
                          <pic:cNvPr id="46" name="Picture 46" descr="Deakin University logo"/>
                          <pic:cNvPicPr>
                            <a:picLocks noChangeAspect="1"/>
                          </pic:cNvPicPr>
                        </pic:nvPicPr>
                        <pic:blipFill>
                          <a:blip r:embed="rId85" cstate="email">
                            <a:extLst>
                              <a:ext uri="{28A0092B-C50C-407E-A947-70E740481C1C}">
                                <a14:useLocalDpi xmlns:a14="http://schemas.microsoft.com/office/drawing/2010/main"/>
                              </a:ext>
                            </a:extLst>
                          </a:blip>
                          <a:srcRect/>
                          <a:stretch/>
                        </pic:blipFill>
                        <pic:spPr>
                          <a:xfrm>
                            <a:off x="2566370" y="4206240"/>
                            <a:ext cx="910590" cy="910590"/>
                          </a:xfrm>
                          <a:prstGeom prst="rect">
                            <a:avLst/>
                          </a:prstGeom>
                        </pic:spPr>
                      </pic:pic>
                      <pic:pic xmlns:pic="http://schemas.openxmlformats.org/drawingml/2006/picture">
                        <pic:nvPicPr>
                          <pic:cNvPr id="47" name="Picture 47" descr="University of New England logo"/>
                          <pic:cNvPicPr>
                            <a:picLocks noChangeAspect="1"/>
                          </pic:cNvPicPr>
                        </pic:nvPicPr>
                        <pic:blipFill>
                          <a:blip r:embed="rId86" cstate="email">
                            <a:extLst>
                              <a:ext uri="{28A0092B-C50C-407E-A947-70E740481C1C}">
                                <a14:useLocalDpi xmlns:a14="http://schemas.microsoft.com/office/drawing/2010/main"/>
                              </a:ext>
                            </a:extLst>
                          </a:blip>
                          <a:stretch>
                            <a:fillRect/>
                          </a:stretch>
                        </pic:blipFill>
                        <pic:spPr>
                          <a:xfrm>
                            <a:off x="4639760" y="5751831"/>
                            <a:ext cx="1153046" cy="849844"/>
                          </a:xfrm>
                          <a:prstGeom prst="rect">
                            <a:avLst/>
                          </a:prstGeom>
                        </pic:spPr>
                      </pic:pic>
                      <pic:pic xmlns:pic="http://schemas.openxmlformats.org/drawingml/2006/picture">
                        <pic:nvPicPr>
                          <pic:cNvPr id="48" name="Picture 48" descr="Brooks Ecology &amp; Technology logo"/>
                          <pic:cNvPicPr>
                            <a:picLocks noChangeAspect="1"/>
                          </pic:cNvPicPr>
                        </pic:nvPicPr>
                        <pic:blipFill>
                          <a:blip r:embed="rId87" cstate="email">
                            <a:extLst>
                              <a:ext uri="{28A0092B-C50C-407E-A947-70E740481C1C}">
                                <a14:useLocalDpi xmlns:a14="http://schemas.microsoft.com/office/drawing/2010/main"/>
                              </a:ext>
                            </a:extLst>
                          </a:blip>
                          <a:srcRect/>
                          <a:stretch/>
                        </pic:blipFill>
                        <pic:spPr bwMode="auto">
                          <a:xfrm>
                            <a:off x="4133850" y="4405406"/>
                            <a:ext cx="1709928" cy="512956"/>
                          </a:xfrm>
                          <a:prstGeom prst="rect">
                            <a:avLst/>
                          </a:prstGeom>
                          <a:noFill/>
                          <a:ln>
                            <a:noFill/>
                          </a:ln>
                        </pic:spPr>
                      </pic:pic>
                      <pic:pic xmlns:pic="http://schemas.openxmlformats.org/drawingml/2006/picture">
                        <pic:nvPicPr>
                          <pic:cNvPr id="49" name="Picture 49" descr="Australian River Restoration Centre logo"/>
                          <pic:cNvPicPr>
                            <a:picLocks noChangeAspect="1"/>
                          </pic:cNvPicPr>
                        </pic:nvPicPr>
                        <pic:blipFill>
                          <a:blip r:embed="rId88" cstate="email">
                            <a:extLst>
                              <a:ext uri="{28A0092B-C50C-407E-A947-70E740481C1C}">
                                <a14:useLocalDpi xmlns:a14="http://schemas.microsoft.com/office/drawing/2010/main"/>
                              </a:ext>
                            </a:extLst>
                          </a:blip>
                          <a:srcRect/>
                          <a:stretch/>
                        </pic:blipFill>
                        <pic:spPr bwMode="auto">
                          <a:xfrm>
                            <a:off x="3490842" y="7377031"/>
                            <a:ext cx="2430780" cy="463811"/>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7DC0F7A" id="Group 33" o:spid="_x0000_s1026" alt="Back cover, logos of partners" style="position:absolute;margin-left:0;margin-top:0;width:466.25pt;height:621.3pt;z-index:251658243" coordsize="59216,78906" o:gfxdata="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BDIAAAAAUmdodGxvbmcAAA2q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9Df4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f/0d/j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S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9Pf4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f/1N/j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V3+P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9bf4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f/19/j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Q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9Hf4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f/0t/j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T3+P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9Tf4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f/1d/j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W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9ff4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f/0N/j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R3+P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9Lf&#10;4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9/j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U3+P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9Xf4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f/1t/j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0D3dPyB6U+Ou2YN494dm7R6y25WVqY2gy&#10;G6srFQtlMg41/Y4mhXVUVcqr+48dNE7IgLsAgLBPc3dtZp4ly4QHGTx+z16GvI3tzz17mbq2ycg7&#10;VcbrdIut0t4y3hpw1yPhI1JwC7KC1FFSQOljsDsHY3am0MHv/rbdu3987J3LSGtwW6Nr5SkzOFyd&#10;OsrU8xpq6iZ0LxSo8M8RIeKVHjkVZEZQ5FLFPGJYWDK3Ag1B6JeYuW9/5R3q45c5os5tvv7VtMsE&#10;8bRSoaAjUjAGjKQyt8LoVZSVIJWHtzok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X3+P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10;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pvyeWxeFo5Mhmclj8TQRNGstdk6yno&#10;KONpXEcSyVNUyICzEKoLck2HPu6RvI2iNSx9AKn9g6qzKg1OQB6nHSY/0m9b/wDPwdkf+hXgf/qj&#10;299Fef76f/eW/wA3Tf1Nv/vxf96H+fpT4zLYvNUceQw2Sx+WoJWkWKuxlZT19HI0TmOVY6mlZ0JV&#10;gVYBuCLHn2y8bxtokUqfQih/YenFZXGpCCPUZ6cPdOr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&#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pg/wDCxP8A5lv8Ef8Aw9++/wD3Q7V95Gfd6/3M3T/S&#10;Qf8AHpeol91f9x7L/TSf4E60U/eT/UM9e9+691737r3X1nv5JP8A26i+DP8A4hHF/wDu5rfeBnuV&#10;/wAr3uf/ADWP+AdZOcof8qzZ/wDNMf4T1aZ7A/Qk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tMH/hYn/zLf4I/+Hv33/7odq+8jPu9f7mb&#10;p/pIP+PS9RL7q/7j2X+mk/wJ1op+8n+oZ697917r3v3XuvrPfySf+3UXwZ/8Qji//dzW+8DPcr/l&#10;e9z/AOax/wAA6yc5Q/5Vmz/5pj/CerTPYH6En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WmD/wsT/5lv8ABH/w9++/&#10;/dDtX3kZ93r/AHM3T/SQf8el6iX3V/3Hsv8ATSf4E60U/eT/AFDPXvfuvde9+6919Z7+ST/26i+D&#10;P/iEcX/7ua33gZ7lf8r3uf8AzWP+AdZOcof8qzZ/80x/hPVpnsD9CT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Q3+P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Hf4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xg/kz/wBlIfIL/wATd2v/AO95&#10;X++jOy/8ke0/5oxf8cXrEvcf+ShP/wA1H/48egR9mXSPr3v3Xuruv+E5H/b5n4cf+XC//Arb49xp&#10;7wf9O63H/mx/2lQ9DDkH/lbLT/m7/wBWZOvqYe8H+skO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xg/kz/wBlIfIL/wATd2v/AO95X++jOy/8ke0/5oxf8cXrEvcf+ShP/wA1&#10;H/48egR9mXSPr3v3Xuruv+E5H/b5n4cf+XC//Arb49xp7wf9O63H/mx/2lQ9DDkH/lbLT/m7/wBW&#10;ZOvqYe8H+skO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4wfyZ/7KQ+QX/ibu1//AHvK/wB9Gdl/&#10;5I9p/wA0Yv8Aji9Yl7j/AMlCf/mo/wDx49Aj7MukfXvfuvdXdf8ACcj/ALfM/Dj/AMuF/wDgVt8e&#10;4094P+ndbj/zY/7SoehhyD/ytlp/zd/6sydfUw94P9ZI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&#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MH8mf8AspD5Bf8Aibu1/wD3vK/3&#10;0Z2X/kj2n/NGL/ji9Yl7j/yUJ/8Amo//AB49Aj7MukfXvfuvdXdf8JyP+3zPw4/8uF/+BW3x7jT3&#10;g/6d1uP/ADY/7SoehhyD/wArZaf83f8AqzJ19TD3g/1kh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10;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&#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8pj+ft/297+a3/h77H/APfPbc951e1X/Tv9t/0j/wDV6TrGnnb/&#10;AJWm8/0y/wDHF6p89yD0Feve/de697917r6z38kn/t1F8Gf/ABCOL/8AdzW+8DPcr/le9z/5rH/A&#10;OsnOUP8AlWbP/mmP8J6tM9gfoS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TPmNu7f3DFDDn8Hh85DTu0tP&#10;FmMZRZOKCV10NJDHWo4ViOCVANvbkc0sJJiYrX0JH+DqjxxyCkihvtFemD/Rl1v/AM++2R/6CmB/&#10;+p/bv1t5/v1/96b/AD9U+mt/99r/ALyP83Shw+AwW3oJabAYXE4Omnl881Ph8bR4yCafQI/NLFRI&#10;is+kBdRF7AD6D21JLLKdUrFiPUk/4enERIxRAFHyFOnb231b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10;19/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0N/j&#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f/R3+P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f//S3+P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Pf4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f/1N/j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V3+P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9bf4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f/19/j&#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Q3+P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9Hf4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f/0t/j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T3+P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9Tf4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f/1d/j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W&#10;3+P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9ff4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f/0N/j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R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9Lf4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f/09/j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U3+P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9Xf4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EBAAQUEhEJZEM7OB2PBgUFAz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wMDARYF&#10;BAQCNRoXFgtHHRkYDF4cGRgMdRsXFgxxHBkXDHUdGhgNXBkWFQtGBAMDAjMEBAMCF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GBQUCHgUEBAI3HBkXDEgcGRcMWhwZFwx1GxcWDHEcGRcMchgVFAptHhoZDVARDw4HQQMDAwEu&#10;AgICAR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MCAgEN&#10;U0lGJMWcioJD7i4pJxSW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EBAA4AAAAAFgEBAQEaDw4NBy8QDg0HLw8O&#10;DQctDg0MBjAMCwoFUQ4MDAZUDQsLBlMPDQwGVw4MCwZHDw0NBywSEA8HMQICAgEeAAAAAB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wICARoQDg0HTicjIBF2NC4rFppSSUUjrV5TTynDbF9aLthoXFcs&#10;1WxfWi7YXlJOKMFQR0MirDEsKRWYKSQiEncWExIJUQUEBAIi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EBAAwGBQUDMxcUEwpcLyonFIA0LisWnFRKRiSuW1FMJ79s&#10;X1ou2GhcVyzVa15ZLdZiV1Iq0VlPSia2Rz87H6YvKScUkiIeHA5vEhAPCE0FBAQCI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FBABtiBgVANQTAwMAWwAAAAAA&#10;AAAAAAAAAAAAAAAAAAAAAAAAAAAAAAAAAAAAAAAAAAAAAAAAAAAAAAAAAAAAAAAAAAAAAAAAAAAA&#10;AAAAAAAAAAAAAAAAAAAAAAAAAAAAAAAAAAAAAAAAAAAAAAAAAAAAAAAAAAAAAAAAAAAAAAAAAAAA&#10;AAAAAAAAAAAAAAAAAAAAACUGBgB+hBgUANELAgIAS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PAsJAJvcJyIA//ArJQD/0yUgAP8qCAYAgQAAAAAAAAAAAAAAAAAAAAAAAAAAAAAA&#10;AAAAAAAAAAAAAAAAAAAAAAAAAAAAAAAAAAAAAAAAAAAAAAAAAAAAAAAAAAAAAAAAAAAAAAAAAAAA&#10;AAAAAAAAAAAAAAAAAAAAAAAAAAAAAAAAAAAAAAAAAAAAAAAAAAAAAAAAAAADRgwLAKbfKCIA//Ar&#10;JQD/0CUgAP8qCAY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QEBADKBFxMA1+cpIwD/yiQfAP+4IRwA&#10;/88lHwD/5ikjAP9ODgwArgAAAAAAAAAAAAAAAAAAAAAAAAAAAAAAAAAAAAAAAAAAAAAAAAAAAAAA&#10;AAAAAAAAAAAAAAAAAAAAAAAAAAAAAAAAAAAAAAAAAAAAAAAAAAAAAAAAAAAAAAAAAAAAAAAAAAAA&#10;AAAAAAAAAAAAAAAAAAAAACOBFxQA1ekpIwD/yCQeAP+4IRwA/9AlHwD/5SkjAP9iEQ8AvwEAAAA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BQUAc8cjHgD/4ygiAP/AIh0A/70iHQD/vyIdAP+9Ih0A/8UjHgD/6iokAP9zFRIAywAA&#10;AAAZAAAAAAAAAAAAAAAAAAAAAAAAAAAAAAAAAAAAAAAAAAAAAAAAAAAAAAAAAAAAAAAAAAAAAAAA&#10;AAAAAAAAAAAAAAAAAAAAAAAAAAAAAAAAAAAAAAAAAAAAAAAAAAAAAAAEAQEAN6oeGgDy5ikjAP+/&#10;Ih0A/74iHQD/vyIdAP+9Ih0A/8IjHQD/5ykjAP+tHhsA8hEDAgBY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EFIODACv3igiAP/VJiAA/7shHAD/vyId&#10;AP+/Ih0A/78iHQD/vyIdAP++Ih0A/78iHQD/7CokAP+QGhUA5AAAAAAaAAAAAAAAAAAAAAAAAAAA&#10;AAAAAAAAAAAAAAAAAAAAAAAAAAAAAAAAAAAAAAAAAAAAAAAAAAAAAAAAAAAAAAAAAAAAAAAAAAAA&#10;AAAAAAAAAAAAAAAAAAsCAgBSxSMeAP/gKCIA/7whHQD/viIdAP+/Ih0A/78iHQD/vyIdAP++Ih0A&#10;/7whHQD/2ychAP/ZJyEA/zkKCQCVAAA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JwcGAIHQJR8A/94oIgD/viIdAP++Ih0A/78i&#10;HQD/vyIdAP+/Ih0A/78iHQD/vyIdAP+/Ih0A/78iHQD/vyIdAP++Ih0A/7whHQD/7CokAP+eHBgA&#10;7QAAAAAZAAAAAAAAAAAAAAAAAAAAAAAAAAAAAAAAAAAAAAAAAAAAAAAAAAAAAAAAAAAAAAAAAAAA&#10;AAAAAAAAAAAAAAAAAAALAgIAUswkHwD/3CchAP+7IRwA/78iHQD/vyIdAP+/Ih0A/78iHQD/vyId&#10;AP+/Ih0A/78iHQD/vyIdAP+/Ih0A/70iHQD/wCIdAP/kKSIA/8QjHgD/FwQEAG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&#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&#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JUaFwDn5SkjAP+7IRwA/78iHQD/&#10;vyIdAP+/Ih0A/78iHQD/vyIdAP+/Ih0A/78iHQD/vyIdAP+/Ih0A/78iHQD/vyIdAP+/Ih0A/78i&#10;HQD/vyIdAP+/Ih0A/78iHQD/vyIdAP+/Ih0A/78iHQD/vyIdAP+/Ih0A/78iHQD/vyIdAP+/Ih0A&#10;/78iHQD/vyIdAP+/Ih0A/78iHQD/vyIdAP+/Ih0A/78iHQD/vyIdAP+/Ih0A/78iHQD/vyIdAP+/&#10;Ih0A/78iHQD/vyIdAP+/Ih0A/74iHQD/6iojAP9uFBAA0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HAQEA&#10;Q9ImIAD/0SUgAP+9Ih0A/78iHQD/vyIdAP+/Ih0A/78iHQD/vyIdAP+/Ih0A/78iHQD/vyIdAP+/&#10;Ih0A/78iHQD/vyIdAP+/Ih0A/78iHQD/vyIdAP+/Ih0A/78iHQD/vyIdAP+/Ih0A/78iHQD/vyId&#10;AP+/Ih0A/78iHQD/vyIdAP+/Ih0A/78iHQD/vyIdAP+/Ih0A/78iHQD/vyIdAP+/Ih0A/78iHQD/&#10;vyIdAP+/Ih0A/78iHQD/vyIdAP+8IRwA/9onIQD/uyIcAP0AAAAAH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fBQUAe+YpIwD/wyMeAP++Ih0A/78i&#10;HQD/vyIdAP+/Ih0A/78iHQD/vyIdAP+/Ih0A/78iHQD/vyIdAP+/Ih0A/78iHQD/vyIdAP+/Ih0A&#10;/78iHQD/vyIdAP+/Ih0A/78iHQD/vyIdAP+/Ih0A/78iHQD/vyIdAP+/Ih0A/78iHQD/vyIdAP+/&#10;Ih0A/78iHQD/vyIdAP+/Ih0A/78iHQD/vyIdAP+/Ih0A/78iHQD/vyIdAP+/Ih0A/74iHQD/yyQf&#10;AP/bJyEA/wwCAgBS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gHBsO&#10;hsaupVT/oo+HRf+ij4dF/6KPh0X/oo+HRf+ij4dF/6KPh0X/oo+HRf+ij4dF/6KPh0X/oI2FRP/F&#10;rqRU/0U8OR26AAAAAAAAAAAAAAAAAAAAAAAAAABrXlkt3sGqoVL/n42FRP+ij4dF/6KPh0X/oo+H&#10;Rf+ij4dF/6KPh0X/oo+HRf+ij4dF/6CNhUT/uaOaT/+Ugnw/+gAAAAAL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w1Mhmiv6mgUv+hjoZF/6KPh0X/oo+H&#10;Rf+ij4dF/6KPh0X/oo+HRf+ij4dF/6KPh0X/oo+HRf+hjoZF/8KsolP/PjY0Gqs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kEg8Ax+YpIwD/vCEcAP+/Ih0A/78iHQD/vyIdAP+/Ih0A/78iHQD/&#10;vyIdAP+/Ih0A/78iHQD/vyIdAP+/Ih0A/78iHQD/vyIdAP+/Ih0A/78iHQD/vyIdAP+/Ih0A/78i&#10;HQD/vyIdAP+/Ih0A/78iHQD/vyIdAP+/Ih0A/78iHQD/vyIdAP+/Ih0A/78iHQD/vyIdAP+/Ih0A&#10;/78iHQD/vyIdAP+/Ih0A/78iHQD/vyIdAP+9Ih0A/+kqIwD/PAsJAK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2aGIy5b+on1H/n42FRP+ij4dF/6KP&#10;h0X/oo+HRf+ij4dF/6KPh0X/oo+HRf+ij4dF/6GPh0X/qpaOSf+2oZhO/wYGBQNFAAAAAAAAAAAA&#10;ABMREAhswaqgUv+kkYlG/6KPh0X/oo+HRf+ij4dF/6KPh0X/oo+HRf+ij4dF/6KPh0X/oo+HRf+l&#10;kopG/8CqoFL/EhAQCG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rX1ou27mkm0//oo+HRf+ij4dF/6KPh0X/oo+HRf+ij4dF/6KPh0X/oo+HRf+i&#10;j4dF/6KPh0X/pZKJRv+1oJdN/w0LCwVW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EsKRWbwquhUv+hjodF/6KPh0X/oo+HRf+ij4dF/6KPh0X/oo+HRf+ij4dF/6KPh0X/oo+HRf+i&#10;j4dF/7+poFH/UEZDIr8AAAAAAAAAAAAAAAAAAAAAAAAAAAAAAAAAAAAAAAAAAAAAAAAAAAAAAAAA&#10;AAAAAAAAAAAAAAAAAAAAAAAAAAAAAAAAAAAAQzs4Ha6/qZ9R/6KPh0X/oo+HRf+ij4dF/6KPh0X/&#10;oo+HRf+ij4dF/6KPh0X/oo+HRf+kkYlG/6iUjEf/JiEgEG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B3C&#10;Ih0A/9IlIAD/viIdAP+/Ih0A/78iHQD/vyIdAP+/Ih0A/78iHQD/vyIdAP+/Ih0A/78iHQD/vyId&#10;AP+/Ih0A/78iHQD/vyIdAP+/Ih0A/78iHQD/vyIdAP+/Ih0A/78iHQD/vyIdAP+/Ih0A/78iHQD/&#10;vyIdAP+/Ih0A/78iHQD/vyIdAP+/Ih0A/78iHQD/vyIdAP+/Ih0A/78iHQD/vyIdAP+/Ih0A/7wh&#10;HQD/2ychAP+dHBcA7gAA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wYGA0i2oZhO/6qWjkn/oY6GRf+ij4dF/6KPh0X/oo+HRf+ij4dF/6KPh0X/&#10;oo+HRf+ij4dF/5+NhUT/wKqgUv9qXlkt3gAAAAAAAAAAAACNe3Y89Lmkm0//oI2FRP+ij4dF/6KP&#10;h0X/oo+HRf+ij4dF/6KPh0X/oo+HRf+ij4dF/5+MhUT/w6yiU/9iV1Iq2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CAgEemIZ/Qf+umZFK/6KP&#10;h0X/oo+HRf+ij4dF/6KPh0X/oo+HRf+ij4dF/6KPh0X/oo+HRf+ij4dF/7Cbk0v/lIN8P/wAAAAA&#10;E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PDQwGU7OelUz/pJGJRv+ij4dF/6KP&#10;h0X/oo+HRf+ij4dF/6KPh0X/oo+HRf+ij4dF/6KPh0X/oo+HRf+znpVM/4FxazfsAAAAAAQAAAAA&#10;AAAAAAAAAAAAAAAAAAAAAAAAAAAAAAAAAAAAAAAAAAAAAAAAAAAAAAAAAAAAAAAAAAAAAAAAAAAA&#10;AAAAAEM7OB2uv6mfUf+ij4dF/6KPh0X/oo+HRf+ij4dF/6KPh0X/oo+HRf+ij4dF/6KPh0X/pJGJ&#10;Rv+olIxH/yYhIBB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KQgGAIrnKSMA/74iHQD/vyIdAP+/Ih0A&#10;/78iHQD/vyIdAP+/Ih0A/78iHQD/vyIdAP+/Ih0A/78iHQD/vyIdAP+/Ih0A/78iHQD/vyIdAP+/&#10;Ih0A/78iHQD/vyIdAP+/Ih0A/78iHQD/vyIdAP+/Ih0A/78iHQD/vyIdAP+/Ih0A/78iHQD/vyId&#10;AP+/Ih0A/78iHQD/vyIdAP+/Ih0A/78iHQD/vyIdAP/DIx4A/98oIgD/EAMCAFs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zs4HLnG&#10;r6VV/5+NhUT/oo+HRf+ij4dF/6KPh0X/oo+HRf+ij4dF/6KPh0X/oo+HRf+ij4dF/6SRiUb/wKmg&#10;Uv8HBwYDTBQSEQlvxa6kVP+hjoZE/6KPh0X/oo+HRf+ij4dF/6KPh0X/oo+HRf+ij4dF/6KPh0X/&#10;oY6GRf+umpFL/7Cbkkv/AwMDAT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CwsFTK+akUr/ppOLR/+ij4dF/6KPh0X/oo+HRf+ij4dF/6KPh0X/&#10;oo+HRf+ij4dF/6KPh0X/oo+HRf++qJ5R/1lOSiXL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EBAR+aiIBC/q2ZkEr/oo+HRf+ij4dF/6KPh0X/oo+HRf+ij4dF/6KPh0X/&#10;oo+HRf+ij4dF/6KPh0X/q5eOSf+ei4RD/wUEBAIpAAAAAAAAAAAAAAAAAAAAAAAAAAAAAAAAAAAA&#10;AAAAAAAAAAAAAAAAAAAAAAAAAAAAAAAAAAAAAAAAAAAAAAAAAABDOzgdrr+pn1H/oo+HRf+ij4dF&#10;/6KPh0X/oo+HRf+ij4dF/6KPh0X/oo+HRf+ij4dF/6SRiUb/qJSMR/8mISAQY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FnxwYAPLaJyEA/70iHQD/vyIdAP+/Ih0A/78iHQD/vyIdAP+/Ih0A/78i&#10;HQD/vyIdAP+/Ih0A/78iHQD/vyIdAP+/Ih0A/78iHQD/vyIdAP+/Ih0A/78iHQD/vyIdAP+/Ih0A&#10;/78iHQD/vyIdAP+/Ih0A/78iHQD/vyIdAP+/Ih0A/78iHQD/vyIdAP+/Ih0A/78iHQD/vyIdAP+/&#10;Ih0A/70iHQD/5CkjAP91FRIA1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n4yERP+2oJdN/6COhkT/oo+HRf+ij4dF&#10;/6KPh0X/oo+HRf+ij4dF/6KPh0X/oo+HRf+gjYZE/7Cbk0v/jn13PfqTgXo++62ZkEn/oY6GRf+i&#10;j4dF/6KPh0X/oo+HRf+ij4dF/6KPh0X/oo+HRf+ij4dF/6GOhkT/xa6lVP8vKScUn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BwaDmyx&#10;nZRL/6SQiEb/oo+HRf+ij4dF/6KPh0X/oo+HRf+ij4dF/6KPh0X/oo+HRf+ij4dF/6KPh0X/uqSb&#10;T/84MS4Yl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cmReMeG3&#10;oplO/6KPh0X/oo+HRf+ij4dF/6KPh0X/oo+HRf+ij4dF/6KPh0X/oo+HRf+ij4dF/6eTi0f/ppOK&#10;R/8TERAISQAAAAAAAAAAAAAAAAAAAAAAAAAAAAAAAAAAAAAAAAAAAAAAAAAAAAAAAAAAAAAAAAAA&#10;AAAAAAAAAAAAAAAAAAAAQzs4Ha6/qZ9R/6KPh0X/oo+HRf+ij4dF/6KPh0X/oo+HRf+ij4dF/6KP&#10;h0X/oo+HRf+kkYlG/6iUjEf/JSEfEG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4GBQB35Cki&#10;AP+/Ih0A/78iHQD/vyIdAP+/Ih0A/78iHQD/vyIdAP+/Ih0A/78iHQD/vyIdAP+/Ih0A/78iHQD/&#10;vyIdAP+/Ih0A/78iHQD/vyIdAP+/Ih0A/78iHQD/vyIdAP+/Ih0A/78iHQD/vyIdAP+/Ih0A/78i&#10;HQD/vyIdAP+/Ih0A/78iHQD/vyIdAP+/Ih0A/78iHQD/vyIdAP/EIx4A/9gmIQD/CgIBAEs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gVEwp2w6yiU/+jkIhG/6KPh0X/oo+HRf+ij4dF/6KPh0X/oo+HRf+ij4dF/6KP&#10;h0X/oo+HRf+ejIRD/6+bkkv/rZmQSv+ejIRD/6KPh0X/oo+HRf+ij4dF/6KPh0X/oo+HRf+ij4dF&#10;/6KPh0X/oI2FRP+7pJtP/418djz2AAAAAA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wnJBOPv6mfUv+jj4dF/6KPh0X/oo+HRf+ij4dF&#10;/6KPh0X/oo+HRf+ij4dF/6KPh0X/oo+HRf+ij4dF/7qkm0//HBkYDH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xDPyG1u6WcUP+ij4dF/6KPh0X/oo+HRf+ij4dF&#10;/6KPh0X/oo+HRf+ij4dF/6KPh0X/oo+HRf+kkIlF/7mkmk//FBIRCWgAAAAAAAAAAAAAAAAAAAAA&#10;AAAAAAAAAAAAAAAAAAAAAAAAAAAAAAAAAAAAAAAAAAAAAAAAAAAAAAAAAAAAAAAAAEM7OB2uv6mf&#10;Uf+ij4dF/6KPh0X/oo+HRf+ij4dF/6KPh0X/oo+HRf+ij4dF/6KPh0X/pJGJRv+plY1I/xsYFwt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6oeGQD41SYgAP+/Ih0A/78iHQD/vyIdAP+/&#10;Ih0A/78iHQD/vyIdAP+/Ih0A/78iHQD/vyIdAP+/Ih0A/78iHQD/vyIdAP+/Ih0A/78iHQD/vyId&#10;AP+/Ih0A/78iHQD/vyIdAP+/Ih0A/78iHQD/vyIdAP+/Ih0A/78iHQD/vyIdAP+/Ih0A/78iHQD/&#10;vyIdAP+/Ih0A/74iHQD/3ygiAP94FhIA2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5hWy/gwaqh&#10;Uv+fjYVE/6KPh0X/oo+HRf+ij4dF/6KPh0X/oo+HRf+ij4dF/6KPh0X/oo+HRf+ij4dF/6KPh0X/&#10;oo+HRf+ij4dF/6KPh0X/oo+HRf+ij4dF/6KPh0X/oo+HRf+ij4dF/6aTi0f/v6mfUf8QDg0HZ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zQbpb+pn1H/oo+HRf+ij4dF/6KPh0X/oo+HRf+ij4dF/6KPh0X/oo+HRf+ij4dF/6KP&#10;h0X/ppKKR/+sl49J/xUTEgl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6CgkAm+YpIwD/vSIdAP+/Ih0A/78iHQD/vyIdAP+/Ih0A/78iHQD/vyIdAP+/Ih0A&#10;/78iHQD/vyIdAP+/Ih0A/78iHQD/vyIdAP+/Ih0A/78iHQD/vyIdAP+/Ih0A/78iHQD/vyIdAP+/&#10;Ih0A/78iHQD/vyIdAP+/Ih0A/78iHQD/vyIdAP+/Ih0A/78iHQD/vyIdAP+/Ih0A/+AoIgD/GgUE&#10;AG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FBQQCPbSflk3/rZiQSf+hjoZF/6KPh0X/oo+HRf+i&#10;j4dF/6KPh0X/oo+HRf+ij4dF/6KPh0X/oo+HRf+ij4dF/6KPh0X/oo+HRf+ij4dF/6KPh0X/oo+H&#10;Rf+ij4dF/6KPh0X/n4yFRP/CrKJT/11STSj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lBMJ7ewm5JK/6KPh0X/oo+H&#10;Rf+ij4dF/6KPh0X/oo+HRf+ij4dF/6KPh0X/oo+HRf+ij4dF/6mWjUj/oo+HRf8IBwYDN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EBADHIIx4A/8ckHgD/&#10;vyIdAP+/Ih0A/78iHQD/vyIdAP+/Ih0A/78iHQD/vyIdAP+/Ih0A/78iHQD/vyIdAP+/Ih0A/78i&#10;HQD/vyIdAP+/Ih0A/78iHQD/vyIdAP+/Ih0A/78iHQD/vyIdAP+/Ih0A/78iHQD/vyIdAP+/Ih0A&#10;/78iHQD/vyIdAP+/Ih0A/78iHQD/0SUgAP+vHxoA+gAAAAAR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4MS4Xq8avpVT/oI2FRP+ij4dF/6KPh0X/oo+HRf+ij4dF/6KPh0X/oo+HRf+ij4dF&#10;/6KPh0X/oo+HRf+ij4dF/6KPh0X/oo+HRf+ij4dF/6KPh0X/oo+HRf+hjoZF/6+bkkr/rZmRSv8C&#10;AgIBM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hNSSayr5qRSv+ij4dF/6KPh0X/oo+HRf+ij4dF/6KPh0X/oo+HRf+i&#10;j4dF/6KPh0X/oo+HRf+plo1I/6eUjEf/AwMDAT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BYTANzdJyIA/78iHQD/vyIdAP+/Ih0A/78iHQD/vyId&#10;AP+/Ih0A/78iHQD/vyIdAP+/Ih0A/78iHQD/vyIdAP+/Ih0A/78iHQD/vyIdAP+/Ih0A/78iHQD/&#10;vyIdAP+/Ih0A/78iHQD/vyIdAP+/Ih0A/78iHQD/vyIdAP+/Ih0A/78iHQD/vyIdAP++Ih0A/+Qp&#10;IwD/UA8MAL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Cah4BB/7ijmk7/&#10;oI2FRP+ij4dF/6KPh0X/oo+HRf+ij4dF/6KPh0X/oo+HRf+ij4dF/6KPh0X/oo+HRf+ij4dF/6KP&#10;h0X/oo+HRf+ij4dF/6KPh0X/oY6GRf/Hr6VV/y4pJxS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ZT0smvrWg&#10;l03/oo+HRf+ij4dF/6KPh0X/oo+HRf+ij4dF/6KPh0X/oo+HRf+ij4dF/6KPh0X/q5ePSf+hjoZE&#10;/wQDAwEy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UKCACP4igiAP+/Ih0A/78iHQD/vyIdAP+/Ih0A/78iHQD/vyIdAP+/Ih0A/78iHQD/vyIdAP+/&#10;Ih0A/78iHQD/vyIdAP+/Ih0A/78iHQD/vyIdAP+/Ih0A/78iHQD/vyIdAP+/Ih0A/78iHQD/vyId&#10;AP+/Ih0A/78iHQD/vyIdAP+/Ih0A/78iHQD/wSIdAP/ZJyEA/xoFBABj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hAQCGu/qaBR/6aSikb/oo+HRf+ij4dF/6KPh0X/oo+H&#10;Rf+ij4dF/6KPh0X/oo+HRf+ij4dF/6KPh0X/oo+HRf+ij4dF/6KPh0X/oo+HRf+gjYVE/7ulnFD/&#10;iHhwOvIAAAAAC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XFFMJ8y7pZxQ/6KPh0X/oo+HRf+ij4dF/6KPh0X/&#10;oo+HRf+ij4dF/6KPh0X/oo+HRf+ij4dF/6yYj0n/n4yFRP8DAwIBM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QAwIATM8lHwD/wyMeAP+/Ih0A/78i&#10;HQD/vyIdAP+/Ih0A/78iHQD/vyIdAP+/Ih0A/78iHQD/vyIdAP+/Ih0A/78iHQD/vyIdAP+/Ih0A&#10;/78iHQD/vyIdAP+/Ih0A/78iHQD/vyIdAP+/Ih0A/78iHQD/vyIdAP+/Ih0A/78iHQD/vyIdAP+/&#10;Ih0A/8skHwD/uyEcAP8CAAAAJ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VVRKdbDrKJT/5+NhUT/oo+HRf+ij4dF/6KPh0X/oo+HRf+ij4dF/6KPh0X/oo+HRf+i&#10;j4dF/6KPh0X/oo+HRf+ij4dF/6KPh0X/ppOLR/++p55R/w0MCwZ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VLRyWzsp2US/+ij4dF/6KPh0X/oo+HRf+ij4dF/6KPh0X/oo+HRf+ij4dF/6KPh0X/oo+H&#10;Rf+oloxI/6eUjEf/BAQEAj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BizIBsA/84lIAD/vyIdAP+/Ih0A/78iHQD/vyIdAP+/Ih0A/78iHQD/&#10;vyIdAP+/Ih0A/78iHQD/vyIdAP+/Ih0A/78iHQD/vyIdAP+/Ih0A/78iHQD/vyIdAP+/Ih0A/78i&#10;HQD/vyIdAP+/Ih0A/78iHQD/vyIdAP+/Ih0A/78iHQD/vyIdAP/ZJiEA/4QYFAD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CAgEwsJyTS/+umpFL/6GO&#10;hkX/oo+HRf+ij4dF/6KPh0X/oo+HRf+ij4dF/6KPh0X/oo+HRf+ij4dF/6KPh0X/oo+HRf+fjYVE&#10;/8StpFT/V0xIJc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dUk4ouK6ZkUr/oo+HRf+ij4dF&#10;/6KPh0X/oo+HRf+ij4dF/6KPh0X/oo+HRf+ij4dF/6KPh0X/qZaNSP+jkIlF/wYFBQI1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BYTANfa&#10;JyEA/78iHQD/vyIdAP+/Ih0A/78iHQD/vyIdAP+/Ih0A/78iHQD/vyIdAP+/Ih0A/78iHQD/vyId&#10;AP+/Ih0A/78iHQD/vyIdAP+/Ih0A/78iHQD/vyIdAP+/Ih0A/78iHQD/vyIdAP+/Ih0A/78iHQD/&#10;vyIdAP+/Ih0A/78iHQD/3igiAP9UDwwAr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8qJxSfxa6kVP+hjoZE/6KPh0X/oo+HRf+ij4dF/6KPh0X/&#10;oo+HRf+ij4dF/6KPh0X/oo+HRf+ij4dF/6GOhkT/sZyTS/+rl49J/wICAgE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UEdDI7C0n5ZM/6KPh0X/oo+HRf+ij4dF/6KPh0X/oo+HRf+ij4dF/6KP&#10;h0X/oo+HRf+ij4dF/6eTi0f/pZGJRv8TERAIS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MPDACx3ygiAP+/Ih0A/78iHQD/vyIdAP+/Ih0A&#10;/78iHQD/vyIdAP+/Ih0A/78iHQD/vyIdAP+/Ih0A/78iHQD/vyIdAP+/Ih0A/78iHQD/vyIdAP+/&#10;Ih0A/78iHQD/vyIdAP+/Ih0A/78iHQD/vyIdAP+/Ih0A/78iHQD/vyIdAP+/Ih0A/9snIQD/NAkI&#10;AI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IR0bjjvt6GYTf+hjoZF/6KPh0X/oo+HRf+ij4dF/6KPh0X/oo+HRf+ij4dF/6KPh0X/oo+H&#10;Rf+ij4dF/8GqoFL/JyMhEZ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IsKhWew62j&#10;VP+ij4dF/6KPh0X/oo+HRf+ij4dF/6KPh0X/oo+HRf+ij4dF/6KPh0X/oo+HRf+jkIhG/7ehmE7/&#10;GRYVCm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8CgkAi9cmIAD/vyIdAP+/Ih0A/78iHQD/vyIdAP+/Ih0A/78iHQD/vyIdAP+/Ih0A/78i&#10;HQD/vyIdAP+/Ih0A/78iHQD/vyIdAP+/Ih0A/78iHQD/vyIdAP+/Ih0A/78iHQD/vyIdAP+/Ih0A&#10;/78iHQD/vyIdAP+/Ih0A/78iHQD/wiIdAP/ZJiEA/xgEBAB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sJiQTj8CpoFL/oo+HRf+ij4dF/6KPh0X/oo+HRf+ij4dF/6KPh0X/oo+HRf+i&#10;j4dF/6KPh0X/oo+HRf+ij4dF/6KPh0X/oo+HRf+ij4dF/6KPh0X/oo+HRf+ij4dF/6KPh0X/oo+H&#10;Rf+ij4dF/6KPh0X/oo+HRf+ij4dF/6KPh0X/oo+HRf+ij4dF/6KPh0X/oo+HRf+ij4dF/6KPh0X/&#10;oY6GRP+ij4dF/8CpoFL/taCXTf9LQj4gtQEBAQEs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SEA8IZriimk//pJGJRv+ij4dF&#10;/6KPh0X/oo+HRf+ij4dF/6KPh0X/oo+HRf+ij4dF/6KPh0X/s5+WTf99bmg15wAAAAA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qJSMSg7ijmU7/o4+HRv+ij4dF/6KPh0X/oo+HRf+i&#10;j4dF/6KPh0X/oo+HRf+ij4dF/6KPh0X/oY6GRf+9p51Q/zEsKRWS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gcGAH7gKCIA/74iHQD/vyId&#10;AP+/Ih0A/78iHQD/vyIdAP+/Ih0A/78iHQD/vyIdAP+/Ih0A/78iHQD/vyIdAP+/Ih0A/78iHQD/&#10;vyIdAP+/Ih0A/78iHQD/vyIdAP+/Ih0A/78iHQD/vyIdAP+/Ih0A/78iHQD/vyIdAP+/Ih0A/8Mj&#10;HgD/wSIdAP8iBgUAT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LCYkE4/AqaBS/6KP&#10;h0X/oo+HRf+ij4dF/6KPh0X/oo+HRf+ij4dF/6KPh0X/oo+HRf+ij4dF/6KPh0X/oo+HRf+ij4dF&#10;/6KPh0X/oo+HRf+ij4dF/6KPh0X/oo+HRf+ij4dF/6KPh0X/oo+HRf+ij4dF/6KPh0X/oo+HRf+i&#10;j4dF/6KPh0X/oo+HRf+ij4dF/6KPh0X/oo+HRf+ij4dF/6aSikf/ppOKRv9NREAhtgwKCgVV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gUFAzutmJBK/6eUjEf/oo+HRf+ij4dF/6KPh0X/oo+HRf+ij4dF/6KP&#10;h0X/oo+HRf+ij4dF/7Wflk3/WU5KJr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RMSCV6ynZRL/6SRiUb/oo+HRf+ij4dF/6KPh0X/oo+HRf+ij4dF/6KPh0X/oo+HRf+ij4dF&#10;/6KPh0X/vaeeUf9SSEQjw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0FBABt2SchAP/BIh0A/78iHQD/vyIdAP+/Ih0A/78iHQD/vyIdAP+/&#10;Ih0A/78iHQD/vyIdAP+/Ih0A/78iHQD/vyIdAP+/Ih0A/78iHQD/vyIdAP+/Ih0A/78iHQD/vyId&#10;AP+/Ih0A/78iHQD/vyIdAP+/Ih0A/78iHQD/vyIdAP/FIx4A/8AiHQD/FgQDAE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wmJBOPwKmgUv+ij4dF/6KPh0X/oo+HRf+ij4dF/6KPh0X/&#10;oo+HRf+ij4dF/6KPh0X/oo+HRf+ij4dF/6KPh0X/oo+HRf+ij4dF/6KPh0X/oo+HRf+ij4dF/6KP&#10;h0X/oo+HRf+ij4dF/6KPh0X/oo+HRf+ij4dF/6KPh0X/oo+HRf+ij4dF/6KPh0X/oo+HRf+ij4dF&#10;/6KPh0X/oo+HRf+olIxI/7Sgl03/BQUFAl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oJCQRMr5qS&#10;S/+mk4tH/6KPh0X/oo+HRf+ij4dF/6KPh0X/oo+HRf+ij4dF/6KPh0X/oo+HRf+wm5JL/2RYUyr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UFBQI6qZWMSP+plY1I/6KPh0X/&#10;oo+HRf+ij4dF/6KPh0X/oo+HRf+ij4dF/6KPh0X/oo+HRf+ij4dF/7KdlEz/h3dwOfMAAAAAC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gBgUASr8i&#10;HAD/xCMeAP+/Ih0A/78iHQD/vyIdAP+/Ih0A/78iHQD/vyIdAP+/Ih0A/78iHQD/vyIdAP+/Ih0A&#10;/78iHQD/vyIdAP+/Ih0A/78iHQD/vyIdAP+/Ih0A/78iHQD/vyIdAP+/Ih0A/78iHQD/vyIdAP+/&#10;Ih0A/78iHQD/ySQeAP/DIx4A/wMBAAAy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s&#10;JiQTj8CpoFL/oo+HRf+ij4dF/6KPh0X/oo+HRf+ij4dF/6KPh0X/oo+HRf+ij4dF/6KPh0X/n42F&#10;RP+plY1I/7KdlEz/r5uSS/+wm5JL/62YkEr/rpmRSv+umZFK/66ZkUr/rpmRSv+umZFK/66akUr/&#10;ppKKR/+gjYVE/6KPh0X/oo+HRf+ij4dF/6KPh0X/oo+HRf+ij4dF/6KPh0X/oY6GRP+4oplO/4d4&#10;cTnvAAAAAAs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KCQkETK+akkv/ppOLR/+ij4dF/6KPh0X/oo+HRf+i&#10;j4dF/6KPh0X/oo+HRf+ij4dF/6KPh0X/sZyTS/9kWFMqx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Ip6czv2sp2VTP+ij4dF/6KPh0X/oo+HRf+ij4dF/6KPh0X/oo+H&#10;Rf+ij4dF/6KPh0X/oo+HRf+nk4tH/66akUr/CQgHBE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SEfEIbAqqBS/6GOhkX/oo+HRf+ij4dF/6KPh0X/oo+HRf+ij4dF/6KPh0X/oo+H&#10;Rf+ij4dF/6KPh0X/u6WcUP9cUUwnxwAAAAAAAAAAAAAAAAAAAAAAAAAAAAAAAAAAAAAAAAAAAAAA&#10;AAAAAAAAAAAAAAAAAAAAAAAAAAAAAAAAAAAAAAAAAAAAAABDOzgdrr+pn1H/oo+HRf+ij4dF/6KP&#10;h0X/oo+HRf+ij4dF/6KPh0X/oo+HRf+ij4dF/6SRiUb/qJSMR/8eGhkNU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gUFAE/EIx0A/8QjHgD/vyIdAP+/Ih0A/78iHQD/&#10;vyIdAP+/Ih0A/78iHQD/vyIdAP+/Ih0A/78iHQD/vyIdAP+/Ih0A/78iHQD/vyIdAP+/Ih0A/78i&#10;HQD/vyIdAP+/Ih0A/78iHQD/vyIdAP+/Ih0A/78iHQD/vyIdAP+/Ih0A/8kkHgD/wyMeAP8DAQAA&#10;M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LCYkE4/AqaBS/6KPh0X/oo+HRf+ij4dF&#10;/6KPh0X/oo+HRf+ij4dF/6KPh0X/oo+HRf+ij4dF/6WSikb/lIN7P/R9b2k133ZpYzPfj353PPie&#10;i4ND/5qIgEL/moiAQv+aiIBC/5qIgEL/m4mBQv+XhX9B/qqWjkj/pJGJRv+ij4dF/6KPh0X/oo+H&#10;Rf+ij4dF/6KPh0X/oo+HRf+ij4dF/6KPh0X/oI2FRP/GrqRU/zw1Mhq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gkJBEyvmpJL/6aTi0f/oo+HRf+ij4dF/6KPh0X/oo+HRf+ij4dF/6KPh0X/oo+HRf+ij4dF&#10;/7Gck0v/ZFhTKs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ZTkom&#10;xrymnVD/oo+HRf+ij4dF/6KPh0X/oo+HRf+ij4dF/6KPh0X/oo+HRf+ij4dF/6KPh0X/oY+GRf/C&#10;rKJT/y4pJhOW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ZaVSvXvKacUP+ij4dF&#10;/6KPh0X/oo+HRf+ij4dF/6KPh0X/oo+HRf+ij4dF/6KPh0X/oo+HRf+hjodF/8CpoFL/LyknFJMA&#10;AAAAAAAAAAAAAAAAAAAAAAAAAAAAAAAAAAAAAAAAAAAAAAAAAAAAAAAAAAAAAAAAAAAAAAAAAAAA&#10;AAAAAAAAAAAAAAAAQzs4Ha6/qZ9R/6KPh0X/oo+HRf+ij4dF/6KPh0X/oo+HRf+ij4dF/6KPh0X/&#10;oo+HRf+kkYlG/6iUjEf/JiEgEG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AJAwAAAA4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sFBABy3SgiAP/AIh0A/78iHQD/vyIdAP+/Ih0A/78iHQD/vyIdAP+/Ih0A/78iHQD/vyId&#10;AP+/Ih0A/78iHQD/vyIdAP+/Ih0A/78iHQD/vyIdAP+/Ih0A/78iHQD/vyIdAP+/Ih0A/78iHQD/&#10;vyIdAP+/Ih0A/78iHQD/vyIdAP/FIx4A/74iHQD/GQQEAE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AAfAAAAAA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wmJBOPwKmgUv+ij4dF/6KPh0X/oo+HRf+ij4dF/6KPh0X/oo+HRf+ij4dF/6KP&#10;h0X/oo+HRf+9p55R/zszMRmqAAAAAAEBAQEAAgIBAQEbAgICASUBAQEBIwEBAQEjAQEBASMBAQEB&#10;IwEBAQEiAQEBASBMQ0Agv8Oto1P/n42FRP+ij4dF/6KPh0X/oo+HRf+ij4dF/6KPh0X/oo+HRf+i&#10;j4dF/6GOhkX/q5eOSf+6pJtP/wgHBgNK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oJCQRMr5qSS/+mk4tH/6KPh0X/&#10;oo+HRf+ij4dF/6KPh0X/oo+HRf+ij4dF/6KPh0X/oo+HRf+xnJNL/2RYUyrF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AEBAD6cHBcA5BkEBAB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pBwYAft4oIgD/viIdAP+/Ih0A&#10;/78iHQD/vyIdAP+/Ih0A/78iHQD/vyIdAP+/Ih0A/78iHQD/vyIdAP+/Ih0A/78iHQD/vyIdAP+/&#10;Ih0A/78iHQD/vyIdAP+/Ih0A/78iHQD/vyIdAP+/Ih0A/78iHQD/vyIdAP+/Ih0A/78iHQD/wyMe&#10;AP/GIx4A/yEGBQB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4CggAkI0ZFgDgAgAAAC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sJiQTj8CpoFL/oo+H&#10;Rf+ij4dF/6KPh0X/oo+HRf+ij4dF/6KPh0X/oo+HRf+ij4dF/6KPh0X/wauiU/82MC0XpQAAAAAA&#10;AAAAAAAAAAAAAAAAAAAAAAAAAAAAAAAAAAAAAAAAAAAAAAAAAAAAAAAAAAAAAQAAAB2kkYlG/7Sf&#10;lkz/oY6GRP+ij4dF/6KPh0X/oo+HRf+ij4dF/6KPh0X/oo+HRf+ij4dF/5+NhUT/vaeeUf+AcGo3&#10;7AAAAAA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KCQkETK+akkv/ppOLR/+ij4dF/6KPh0X/oo+HRf+ij4dF/6KPh0X/oo+H&#10;Rf+ij4dF/6KPh0X/sZyTS/9kWFMqx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lBgYAfM0lHwD/9ywlAP8tCAcAd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QwKAI7VJiAA/78iHQD/vyIdAP+/Ih0A/78iHQD/vyIdAP+/Ih0A/78i&#10;HQD/vyIdAP+/Ih0A/78iHQD/vyIdAP+/Ih0A/78iHQD/vyIdAP+/Ih0A/78iHQD/vyIdAP+/Ih0A&#10;/78iHQD/vyIdAP+/Ih0A/78iHQD/vyIdAP+/Ih0A/8EiHQD/2yciAP8cBQQAc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SA0LAKP/LygA/7ohHAD6FQQDAG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LCYkE4/AqaBS/6KPh0X/oo+HRf+ij4dF/6KPh0X/oo+HRf+i&#10;j4dF/6KPh0X/oo+HRf+ij4dF/7+poFL/QTk2G6oAAAAAAAAAAAAAAAAAAAAAAAAAAAAAAAAAAAAA&#10;AAAAAAAAAAAAAAAAAAAAAAAAAAAAAAAAAAAAHRoYDIPEraNT/6OQiEX/oo+HRf+ij4dF/6KPh0X/&#10;oo+HRf+ij4dF/6KPh0X/oo+HRf+ij4dF/6GOh0X/xq6lVf8wKigUo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gkJBEyvmpJL&#10;/6aTi0f/oo+HRf+ij4dF/6KPh0X/oo+HRf+ij4dF/6KPh0X/oo+HRf+ij4dF/7Gck0v/ZFhTKsU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V4RDgC45CgiAP/TJiAA/9snIQD/RAwKAJ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UPDQCy3ygi&#10;AP+/Ih0A/78iHQD/vyIdAP+/Ih0A/78iHQD/vyIdAP+/Ih0A/78iHQD/vyIdAP+/Ih0A/78iHQD/&#10;vyIdAP+/Ih0A/78iHQD/vyIdAP+/Ih0A/78iHQD/vyIdAP+/Ih0A/78iHQD/vyIdAP+/Ih0A/78i&#10;HQD/vyIdAP+/Ih0A/9snIQD/OQoIAI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cTEAC/1yYhAP/YJiEA&#10;/9snIQD/SA0LAKYAAAAAC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wm&#10;JBOPwKmgUv+ij4dF/6KPh0X/oo+HRf+ij4dF/6KPh0X/oo+HRf+ij4dF/6KPh0X/oo+HRf+/qaBS&#10;/z84NRuqAAAAAAAAAAAAAAAAAAAAAAAAAAAAAAAAAAAAAAAAAAAAAAAAAAAAAAAAAAAAAAAAAAAA&#10;AAAAAAAAAAAAdGZhMubAqaBS/5+NhUT/oo+HRf+ij4dF/6KPh0X/oo+HRf+ij4dF/6KPh0X/oo+H&#10;Rf+hjoZF/62ZkEr/tJ+WTf8EBAMCO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oJCQRMr5qSS/+mk4tH/6KPh0X/oo+HRf+ij4dF/6KP&#10;h0X/oo+HRf+ij4dF/6KPh0X/oo+HRf+xnJNL/2RYUyr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CAgBTqx4bAPLoKSMA/8QjHgD/vCIdAP/aJyEA&#10;/2oTEAD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BFxQA2tgnIQD/vyIdAP+/Ih0A/78iHQD/vyIdAP+/&#10;Ih0A/78iHQD/vyIdAP+/Ih0A/78iHQD/vyIdAP+/Ih0A/78iHQD/vyIdAP+/Ih0A/78iHQD/vyId&#10;AP+/Ih0A/78iHQD/vyIdAP+/Ih0A/78iHQD/vyIdAP+/Ih0A/78iHQD/vyIdAP/gKCIA/1gQDQC2&#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KTGxYA6tUmIAD/vCEcAP/IJB8A/+cpIwD/jhoWANwGAQEAQ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sJiQTj8CpoFL/oo+HRf+ij4dF/6KPh0X/&#10;oo+HRf+ij4dF/6KPh0X/oo+HRf+ij4dF/6KPh0X/v6mgUv8/ODUbqgAAAAAAAAAAAAAAAAAAAAAA&#10;AAAAAAAAAAAAAAAAAAAAAAAAAAAAAAAAAAAAAAAAAAAAAAAAAAAAAAAAAAcGBgNHuKKZTv+rl45J&#10;/6GOh0X/oo+HRf+ij4dF/6KPh0X/oo+HRf+ij4dF/6KPh0X/oo+HRf+fjIRE/8CqoFL/cmVgMeQ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KCQkETK+akkv/ppOLR/+ij4dF/6KPh0X/oo+HRf+ij4dF/6KPh0X/oo+HRf+ij4dF/6KPh0X/&#10;sZyTS/9kWFMqx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woIAJDXJiEA/9wnIQD/vCEdAP++Ih0A/78iHQD/0yYgAP+eHBgA8wAAAAAJ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ZsyAcAP/NJB8A/78iHQD/vyIdAP+/Ih0A/78iHQD/vyIdAP+/Ih0A/78iHQD/vyIdAP+/Ih0A&#10;/78iHQD/vyIdAP+/Ih0A/78iHQD/vyIdAP+/Ih0A/78iHQD/vyIdAP+/Ih0A/78iHQD/vyIdAP+/&#10;Ih0A/78iHQD/vyIdAP+/Ih0A/78iHQD/1iYhAP+OGRYA5w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QBAAAovyId&#10;AP/JJB8A/78iHQD/viIdAP++Ih0A/+AoIgD/ySQeAP8qBwYAf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LCYkE4/AqaBS/6KPh0X/oo+HRf+ij4dF/6KPh0X/oo+HRf+ij4dF/6KPh0X/oo+H&#10;Rf+ij4dF/7+poFL/Pzg1G6oAAAAAAAAAAAAAAAAAAAAAAAAAAAAAAAAAAAAAAAAAAAAAAAAAAAAA&#10;AAAAAAAAAAAAAAAAAAAAAAAAAAAAAAAAAEA4NRu2xa6lVP+gjYVE/6KPh0X/oo+HRf+ij4dF/6KP&#10;h0X/oo+HRf+ij4dF/6KPh0X/oo+HRf+ij4dF/8ewplX/JCAeD4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gkJBEyvmpJL/6aTi0f/oo+HRf+i&#10;j4dF/6KPh0X/oo+HRf+ij4dF/6KPh0X/oo+HRf+ij4dF/7Gck0v/ZFhTKs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wEBAC97FhMA0uUpIwD/zSUfAP+8IRwA/78iHQD/vyId&#10;AP+/Ih0A/8UjHgD/yiQeAP8HAQEAP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QAwIATc8lIAD/wyMeAP+/Ih0A/78iHQD/&#10;vyIdAP+/Ih0A/78iHQD/vyIdAP+/Ih0A/78iHQD/vyIdAP+/Ih0A/78iHQD/vyIdAP+/Ih0A/78i&#10;HQD/vyIdAP+/Ih0A/78iHQD/vyIdAP+/Ih0A/78iHQD/vyIdAP+/Ih0A/78iHQD/vyIdAP+/Ih0A&#10;/8okHwD/vSIdAP8DAQAAJ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XBAMAY9knIQD/wSIdAP+/Ih0A/78iHQD/vyIdAP+7&#10;IRwA/9MlIAD/5CkjAP9jEg8AwAEAAAA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wmJBOPwKmgUv+ij4dF&#10;/6KPh0X/oo+HRf+ij4dF/6KPh0X/oo+HRf+ij4dF/6KPh0X/oo+HRf+/qaBS/z84NRuqAAAAAAAA&#10;AAAAAAAAAAAAAAAAAAAAAAAAAAAAAAAAAAAAAAAAAAAAAAAAAAAAAAAAAAAAAAAAAAAAAAAAAAAA&#10;AAAAAAAAEZyJgUP+t6GYTv+gjYZE/6KPh0X/oo+HRf+ij4dF/6KPh0X/oo+HRf+ij4dF/6KPh0X/&#10;oY6GRP+xnZRM/6uXjkj/AgICAS4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oJCQRMr5qSS/+mk4tH/6KPh0X/oo+HRf+ij4dF/6KPh0X/oo+HRf+ij4dF&#10;/6KPh0X/oo+HRf+xnJNL/2RYUyr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AQA&#10;aMAiHQD/5SkjAP/AIh0A/70iHQD/vyIdAP+/Ih0A/78iHQD/vyIdAP++Ih0A/+MpIwD/KAcGAI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wkHAJLkKCMA/78iHQD/vyIdAP+/Ih0A/78iHQD/vyIdAP+/Ih0A/78iHQD/vyId&#10;AP+/Ih0A/78iHQD/vyIdAP+/Ih0A/78iHQD/vyIdAP+/Ih0A/78iHQD/vyIdAP+/Ih0A/78iHQD/&#10;vyIdAP+/Ih0A/78iHQD/vyIdAP+/Ih0A/78iHQD/vyIdAP/AIh0A/90nIgD/GgUEAG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Sg0LAKfiKCIA/74iHQD/vyIdAP+/Ih0A/78iHQD/vyIdAP+9Ih0A/8IiHQD/6CkjAP+yIBsA&#10;9RADAgB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sJiQTj8CpoFL/oo+HRf+ij4dF/6KPh0X/oo+HRf+ij4dF/6KP&#10;h0X/oo+HRf+ij4dF/6KPh0X/v6mgUv8/ODUbqgAAAAAAAAAAAAAAAAAAAAAAAAAAAAAAAAAAAAAA&#10;AAAAAAAAAAAAAAAAAAAAAAAAAAAAAAAAAAAAAAAAAAAAAAAAAAAAAAAYFRQKd8OsolP/pJGJRv+i&#10;j4dF/6KPh0X/oo+HRf+ij4dF/6KPh0X/oo+HRf+ij4dF/6KPh0X/n4yERP/DrKJT/2VaVSv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KCQkETK+akkv/&#10;ppOLR/+ij4dF/6KPh0X/oo+HRf+ij4dF/6KPh0X/oo+HRf+ij4dF/6KPh0X/sZyTS/9kWFMqx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k0NDACr3iciAP/XJiAA/7shHAD/vyIdAP+/Ih0A/78i&#10;HQD/vyIdAP+/Ih0A/78iHQD/viIdAP/fKCIA/3QVEQD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MYFADe2ychAP+/Ih0A&#10;/78iHQD/vyIdAP+/Ih0A/78iHQD/vyIdAP+/Ih0A/78iHQD/vyIdAP+/Ih0A/78iHQD/vyIdAP+/&#10;Ih0A/78iHQD/vyIdAP+/Ih0A/78iHQD/vyIdAP+/Ih0A/78iHQD/vyIdAP+/Ih0A/78iHQD/vyId&#10;AP+/Ih0A/78iHQD/viIdAP/jKSIA/1oQDgC9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ZwbGADx1SYgAP+/Ih0A/78iHQD/&#10;vyIdAP+/Ih0A/78iHQD/vyIdAP++Ih0A/7whHQD/2ichAP/XJiEA/0EMCgCcAAAAAA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CgkJBEyvmpJL/6aTi0f/oo+HRf+ij4dF/6KPh0X/oo+H&#10;Rf+ij4dF/6KPh0X/oo+HRf+ij4dF/7Gck0v/ZFhTKs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kCAQBGlRsX&#10;AOLqKiQA/8cjHgD/vCIdAP+/Ih0A/78iHQD/vyIdAP+/Ih0A/78iHQD/vyIdAP+/Ih0A/78iHQD/&#10;yiQeAP/EIx4A/wIAAAA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QEBADPLJB8A/8YjHgD/vyIdAP+/Ih0A/78iHQD/vyIdAP+/Ih0A/78i&#10;HQD/vyIdAP+/Ih0A/78iHQD/vyIdAP+/Ih0A/78iHQD/vyIdAP+/Ih0A/78iHQD/vyIdAP+/Ih0A&#10;/78iHQD/vyIdAP+/Ih0A/78iHQD/vyIdAP+/Ih0A/78iHQD/vyIdAP+/Ih0A/78iHQD/zyUgAP+0&#10;IBwA/QAAAAA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ICAFDXJiAA/8IjHQD/vyIdAP+/Ih0A/78iHQD/vyIdAP+/Ih0A/78iHQD/vyId&#10;AP+/Ih0A/7whHAD/yyQfAP/nKSMA/4IXFADZBQEBAD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oJCQRMr5qSS/+mk4tH/6KPh0X/oo+HRf+ij4dF/6KPh0X/oo+HRf+ij4dF/6KPh0X/oo+HRf+x&#10;nJNL/2RYUyr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wcGAIDRJR8A/+AoIgD/vSIdAP++Ih0A/78iHQD/vyIdAP+/&#10;Ih0A/78iHQD/vyIdAP+/Ih0A/78iHQD/vyIdAP+/Ih0A/74iHQD/5ikjAP8vCAcAj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oKCQCb5Skj&#10;AP++Ih0A/78iHQD/vyIdAP+/Ih0A/78iHQD/vyIdAP+/Ih0A/78iHQD/vyIdAP+/Ih0A/78iHQD/&#10;vyIdAP+/Ih0A/78iHQD/vyIdAP+/Ih0A/78iHQD/vyIdAP+/Ih0A/78iHQD/vyIdAP+/Ih0A/78i&#10;HQD/vyIdAP+/Ih0A/78iHQD/vyIdAP+/Ih0A/78iHQD/4SgiAP8dBQUAc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UPDQC65SkjAP++Ih0A&#10;/78iHQD/vyIdAP+/Ih0A/78iHQD/vyIdAP+/Ih0A/78iHQD/vyIdAP+/Ih0A/74iHQD/vyIdAP/j&#10;KCIA/8cjHgD/IgYFAH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KCQkETK+akkv/ppOLR/+ij4dF/6KP&#10;h0X/oo+HRf+ij4dF/6KPh0X/oo+HRf+ij4dF/6KPh0X/sZyTS/9kWFMqx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AAACJpExAAwOMo&#10;IgD/0CUgAP+7IRwA/78iHQD/vyIdAP+/Ih0A/78iHQD/vyIdAP+/Ih0A/78iHQD/vyIdAP+/Ih0A&#10;/78iHQD/vyIdAP++Ih0A/9cmIQD/nhwYAPEAAAAAB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uqHhoA99QmIAD/vyIdAP+/Ih0A/78iHQD/vyIdAP+/&#10;Ih0A/78iHQD/vyIdAP+/Ih0A/78iHQD/vyIdAP+/Ih0A/78iHQD/vyIdAP+/Ih0A/78iHQD/vyId&#10;AP+/Ih0A/78iHQD/vyIdAP+/Ih0A/78iHQD/vyIdAP+/Ih0A/78iHQD/vyIdAP+/Ih0A/78iHQD/&#10;vyIdAP++Ih0A/94oIgD/gRgTAN4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AAACLAIh4A/8wkHwD/vyIdAP+/Ih0A/78iHQD/vyIdAP+/Ih0A/78i&#10;HQD/vyIdAP+/Ih0A/78iHQD/vyIdAP+/Ih0A/78iHQD/uyEcAP/UJSAA/+EoIgD/WBAOALYAAAAA&#10;G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gkJBEyvmpJL/6aTi0f/oo+HRf+ij4dF/6KPh0X/oo+HRf+ij4dF/6KPh0X/&#10;oo+HRf+ij4dF/7Gck0v/ZFhTKs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RAwMAWa8fGgD25ykjAP/DIx4A/70iHQD/vyIdAP+/Ih0A/78iHQD/&#10;vyIdAP+/Ih0A/78iHQD/vyIdAP+/Ih0A/78iHQD/vyIdAP+/Ih0A/78iHQD/vyIdAP+/Ih0A/+Mo&#10;IwD/FwQEAG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0G&#10;BAB15SkjAP+/Ih0A/78iHQD/vyIdAP+/Ih0A/78iHQD/vyIdAP+/Ih0A/78iHQD/vyIdAP+/Ih0A&#10;/78iHQD/vyIdAP+/Ih0A/78iHQD/vyIdAP+/Ih0A/78iHQD/vyIdAP+/Ih0A/78iHQD/vyIdAP+/&#10;Ih0A/78iHQD/vyIdAP+/Ih0A/78iHQD/vyIdAP+/Ih0A/78iHQD/vyIdAP/DIx0A/9knIQD/CQIB&#10;AE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UKCACY6Soj&#10;AP+8Ih0A/78iHQD/vyIdAP+/Ih0A/78iHQD/vyIdAP+/Ih0A/78iHQD/vyIdAP+/Ih0A/78iHQD/&#10;vyIdAP+/Ih0A/78iHQD/vSIdAP/EIx4A/+gpIwD/qR4ZAO4NAgIAU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oJCQRMr5qSS/+m&#10;k4tH/6KPh0X/oo+HRf+ij4dF/6KPh0X/oo+HRf+ij4dF/6KPh0X/oo+HRf+xnJNL/2RYUyr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AEz0LCQCe2SchAP/b&#10;JyEA/7whHAD/viIdAP+/Ih0A/78iHQD/vyIdAP+/Ih0A/78iHQD/vyIdAP+/Ih0A/78iHQD/vyId&#10;AP+/Ih0A/78iHQD/vyIdAP+/Ih0A/78iHQD/viIdAP/bJyEA/4wZFQDkAA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HBcA79knIQD/viIdAP+/Ih0A/78iHQD/&#10;vyIdAP+/Ih0A/78iHQD/vyIdAP+/Ih0A/78iHQD/vyIdAP+/Ih0A/78iHQD/vyIdAP+/Ih0A/78i&#10;HQD/vyIdAP+/Ih0A/78iHQD/vyIdAP+/Ih0A/78iHQD/vyIdAP+/Ih0A/78iHQD/vyIdAP+/Ih0A&#10;/78iHQD/vyIdAP+/Ih0A/78iHQD/vSIdAP/hKCIA/3EUEQD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m0IBsA+tIlIAD/viIdAP+/Ih0A/78iHQD/vyIdAP+/&#10;Ih0A/78iHQD/vyIdAP+/Ih0A/78iHQD/vyIdAP+/Ih0A/78iHQD/vyIdAP+/Ih0A/78iHQD/viId&#10;AP+9Ih0A/9wnIQD/1CYgAP84CgkAlAAAAAAS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KCQkETK+akkv/ppOLR/+ij4dF/6KPh0X/oo+HRf+ij4dF&#10;/6KPh0X/oo+HRf+ij4dF/6KPh0X/sZyTS/9kWFMqx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PQsJAJz7LSYA/8kkHgD/vCEdAP+/Ih0A/78iHQD/vyIdAP+/Ih0A&#10;/78iHQD/vyIdAP+/Ih0A/78iHQD/vyIdAP+/Ih0A/78iHQD/vyIdAP+/Ih0A/78iHQD/vyIdAP+/&#10;Ih0A/78iHQD/vyIdAP/nKSMA/yMHBQC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cHBgCG6CkjAP++Ih0A/78iHQD/vyIdAP+/Ih0A/78iHQD/vyIdAP+/Ih0A/78iHQD/vyId&#10;AP+/Ih0A/78iHQD/vyIdAP+/Ih0A/78iHQD/vyIdAP+/Ih0A/78iHQD/vyIdAP+/Ih0A/78iHQD/&#10;vyIdAP+/Ih0A/78iHQD/vyIdAP+/Ih0A/78iHQD/vyIdAP+/Ih0A/78iHQD/vyIdAP+/Ih0A/78i&#10;HQD/wyMeAP/gKCIA/w8DAgB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UM&#10;CgCt6SkjAP+8IR0A/78iHQD/vyIdAP+/Ih0A/78iHQD/vyIdAP+/Ih0A/78iHQD/vyIdAP+/Ih0A&#10;/78iHQD/vyIdAP+/Ih0A/78iHQD/vyIdAP+/Ih0A/78iHQD/vyIdAP+7IRwA/8wkHwD/+CwmAP8v&#10;CAcAj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gkJBEyvmpJL/6aTi0f/oo+HRf+ij4dF/6KPh0X/oo+HRf+ij4dF/6KPh0X/oo+HRf+ij4dF/7Gc&#10;k0v/ZFhTKs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IDAwBc&#10;1yYgAP/CIh4A/78iHQD/vyIdAP+/Ih0A/78iHQD/vyIdAP+/Ih0A/78iHQD/vyIdAP+/Ih0A/78i&#10;HQD/vyIdAP+/Ih0A/78iHQD/vyIdAP+/Ih0A/78iHQD/vyIdAP+/Ih0A/70iHQD/1CYgAP++Ih0A&#10;/wAAAAAY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AAAB/CIx4A/9ImIAD/viIdAP+/Ih0A&#10;/78iHQD/vyIdAP+/Ih0A/78iHQD/vyIdAP+/Ih0A/78iHQD/vyIdAP+/Ih0A/78iHQD/vyIdAP+/&#10;Ih0A/78iHQD/vyIdAP+/Ih0A/78iHQD/vyIdAP+/Ih0A/78iHQD/vyIdAP+/Ih0A/78iHQD/vyId&#10;AP+/Ih0A/78iHQD/vyIdAP+/Ih0A/78iHQD/vyIdAP+/Ih0A/70iHQD/3CchAP+eHBgA8AAAAAA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QEBADnTJiAA/8okHwD/viIdAP+/Ih0A/78iHQD/&#10;vyIdAP+/Ih0A/78iHQD/vyIdAP+/Ih0A/78iHQD/vyIdAP+/Ih0A/78iHQD/vyIdAP+/Ih0A/78i&#10;HQD/vyIdAP+/Ih0A/78iHQD/vyIdAP/CIh4A/9cmIQD/DwMCAF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oJCQRMr5qSS/+mk4tH/6KPh0X/oo+H&#10;Rf+ij4dF/6KPh0X/oo+HRf+ij4dF/6KPh0X/oo+HRf+xnJNL/2RYUyr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ZcbFwDu2SchAP++Ih0A/78iHQD/vyId&#10;AP+/Ih0A/78iHQD/vyIdAP+/Ih0A/78iHQD/vyIdAP+/Ih0A/78iHQD/vyIdAP+/Ih0A/78iHQD/&#10;vyIdAP+/Ih0A/78iHQD/vyIdAP+/Ih0A/7whHQD/5ikjAP9ZEA0Av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kTDwDO5ykjAP+8IR0A/78iHQD/vyIdAP+/Ih0A/78iHQD/vyIdAP+/Ih0A/78i&#10;HQD/vyIdAP+/Ih0A/78iHQD/vyIdAP+/Ih0A/78iHQD/vyIdAP+/Ih0A/78iHQD/vyIdAP+/Ih0A&#10;/78iHQD/vyIdAP+/Ih0A/78iHQD/vyIdAP+/Ih0A/78iHQD/vyIdAP+/Ih0A/78iHQD/vyIdAP+/&#10;Ih0A/78iHQD/vyIdAP+/Ih0A/70iHQD/6SojAP88CwoAo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YYFADh4igiAP+8IR0A/78iHQD/vyIdAP+/Ih0A/78iHQD/vyIdAP+/Ih0A/78iHQD/vyId&#10;AP+/Ih0A/78iHQD/vyIdAP+/Ih0A/78iHQD/vyIdAP+/Ih0A/78iHQD/vyIdAP+/Ih0A/74iHQD/&#10;2ychAP+LGBUA5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KCQkETK+akkv/ppOLR/+ij4dF/6KPh0X/oo+HRf+ij4dF/6KPh0X/oo+HRf+i&#10;j4dF/6KPh0X/sZyTS/9kWFMqx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yCQgAkOYpIwD/vSIdAP+/Ih0A/78iHQD/vyIdAP+/Ih0A/78iHQD/vyIdAP+/&#10;Ih0A/78iHQD/vyIdAP+/Ih0A/78iHQD/vyIdAP+/Ih0A/78iHQD/vyIdAP+/Ih0A/78iHQD/vyId&#10;AP++Ih0A/8QjHgD/5CkjAP8ZBQQAc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gYFAIDlKSMA/8MjHgD/vyId&#10;AP+/Ih0A/78iHQD/vyIdAP+/Ih0A/78iHQD/vyIdAP+/Ih0A/78iHQD/vyIdAP+/Ih0A/78iHQD/&#10;vyIdAP+/Ih0A/78iHQD/vyIdAP+/Ih0A/78iHQD/vyIdAP+/Ih0A/78iHQD/vyIdAP+/Ih0A/78i&#10;HQD/vyIdAP+/Ih0A/78iHQD/vyIdAP+/Ih0A/78iHQD/vyIdAP+/Ih0A/78iHQD/vyIdAP++Ih0A&#10;/8okHwD/3CchAP8NAgIAV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OQoJAJ/oKiMA/78iHQD/vyIdAP+/Ih0A&#10;/78iHQD/vyIdAP+/Ih0A/78iHQD/vyIdAP+/Ih0A/78iHQD/vyIdAP+/Ih0A/78iHQD/vyIdAP+/&#10;Ih0A/78iHQD/vyIdAP+/Ih0A/78iHQD/vyIdAP++Ih0A/+YpIwD/LggHAIs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gkJBEyvmpJL/6aT&#10;i0f/oo+HRf+ij4dF/6KPh0X/oo+HRf+ij4dF/6KPh0X/oo+HRf+ij4dF/7Gck0v/ZFhTKs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CXFIx4A/8sk&#10;HwD/vyIdAP+/Ih0A/78iHQD/vyIdAP+/Ih0A/78iHQD/vyIdAP+/Ih0A/78iHQD/vyIdAP+/Ih0A&#10;/78iHQD/vyIdAP+/Ih0A/78iHQD/vyIdAP+/Ih0A/78iHQD/vyIdAP+8IR0A/9MlIAD/zSUfAP8F&#10;AQEAO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HAQEARNUmIAD/0SUgAP+9Ih0A/78iHQD/vyIdAP+/Ih0A/78iHQD/vyIdAP+/&#10;Ih0A/78iHQD/vyIdAP+/Ih0A/78iHQD/vyIdAP+/Ih0A/78iHQD/vyIdAP+/Ih0A/78iHQD/vyId&#10;AP+/Ih0A/78iHQD/vyIdAP+/Ih0A/78iHQD/vyIdAP+/Ih0A/78iHQD/vyIdAP+/Ih0A/78iHQD/&#10;vyIdAP+/Ih0A/78iHQD/vyIdAP+/Ih0A/78iHQD/vyIdAP+8IRwA/9omIQD/viIdAP4BAAAAI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RAwMAYN4nIgD/yyQfAP+9Ih0A/78iHQD/vyIdAP+/Ih0A/78iHQD/vyIdAP+/Ih0A/78i&#10;HQD/vyIdAP+/Ih0A/78iHQD/vyIdAP+/Ih0A/78iHQD/vyIdAP+/Ih0A/78iHQD/vyIdAP+/Ih0A&#10;/78iHQD/yyQfAP/CIx0A/wIAAAAj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&#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oJCQRMr5qSS/+mk4tH/6KPh0X/oo+HRf+ij4dF/6KPh0X/&#10;oo+HRf+ij4dF/6KPh0X/oo+HRf+xnJNL/2RYUyr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ZhIQAMjlKSMA/70iHQD/vyIdAP+/Ih0A/78iHQD/&#10;vyIdAP+/Ih0A/78iHQD/vyIdAP+/Ih0A/78iHQD/vyIdAP+/Ih0A/78iHQD/vyIdAP+/Ih0A/78i&#10;HQD/vyIdAP+/Ih0A/78iHQD/vyIdAP+7IRwA/+AoIgD/qh8aAPQBAAAAI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ovSIdAP7cJyEA/7sh&#10;HAD/vyIdAP+/Ih0A/78iHQD/vyIdAP+/Ih0A/78iHQD/vyIdAP+/Ih0A/78iHQD/vyIdAP+/Ih0A&#10;/78iHQD/vyIdAP+/Ih0A/78iHQD/vyIdAP+/Ih0A/78iHQD/vyIdAP+/Ih0A/78iHQD/vyIdAP+/&#10;Ih0A/78iHQD/vyIdAP+/Ih0A/78iHQD/vyIdAP+/Ih0A/78iHQD/vyIdAP+/Ih0A/78iHQD/vyId&#10;AP+/Ih0A/78iHQD/vyIdAP+7IRwA/+MoIgD/kBoWAOIAAAAA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UBAQA4ySQeAP/XJiEA/7shHQD/vyId&#10;AP+/Ih0A/78iHQD/vyIdAP+/Ih0A/78iHQD/vyIdAP+/Ih0A/78iHQD/vyIdAP+/Ih0A/78iHQD/&#10;vyIdAP+/Ih0A/78iHQD/vyIdAP+/Ih0A/78iHQD/vyIdAP+9Ih0A/+cpIwD/XhEOAM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K&#10;CQkETK+akkv/ppOLR/+ij4dF/6KPh0X/oo+HRf+ij4dF/6KPh0X/oo+HRf+ij4dF/6KPh0X/sZyT&#10;S/9kWFMqx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sCAgBM1yYhAP/EIx0A/78iHQD/vyIdAP+/Ih0A/78iHQD/vyIdAP+/Ih0A/78iHQD/vyId&#10;AP+/Ih0A/78iHQD/vyIdAP+/Ih0A/78iHQD/vyIdAP+/Ih0A/78iHQD/vyIdAP+/Ih0A/78iHQD/&#10;vyIdAP+7IRwA/+cpIwD/jRkVAOMAAAAAC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Cm3IBwA+98oIgD/uyEcAP+/Ih0A/78iHQD/vyIdAP+/Ih0A/78iHQD/vyIdAP+/&#10;Ih0A/78iHQD/vyIdAP+/Ih0A/78iHQD/vyIdAP+/Ih0A/78iHQD/vyIdAP+/Ih0A/78iHQD/vyId&#10;AP+/Ih0A/78iHQD/xSMeAP/UJiAA/wkCAQB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CgkJBEyvmpJL/6aTi0f/oo+HRf+ij4dF&#10;/6KPh0X/oo+HRf+ij4dF/6KPh0X/oo+HRf+ij4dF/7Gck0v/ZFhTKs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EXEwDf4SgiAP+9Ih0A&#10;/78iHQD/vyIdAP+/Ih0A/78iHQD/vyIdAP+/Ih0A/78iHQD/vyIdAP+/Ih0A/78iHQD/vyIdAP+/&#10;Ih0A/78iHQD/vyIdAP+/Ih0A/78iHQD/vyIdAP+/Ih0A/78iHQD/vyIdAP++Ih0A/+UpIwD/eBUS&#10;ANAAAAAAF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AAALaEdGADv4SgiAP+8IRwA/78i&#10;HQD/vyIdAP+/Ih0A/78iHQD/vyIdAP+/Ih0A/78iHQD/vyIdAP+/Ih0A/78iHQD/vyIdAP+/Ih0A&#10;/78iHQD/vyIdAP+/Ih0A/78iHQD/vyIdAP+/Ih0A/78iHQD/vyIdAP+9Ih0A/+MoIgD/eRUSAN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oJCQRMr5qSS/+mk4tH/6KPh0X/oo+HRf+ij4dF/6KPh0X/oo+HRf+ij4dF/6KP&#10;h0X/oo+HRf+xnJNL/2RYUyr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KCQkETK+akkv/ppOL&#10;R/+ij4dF/6KPh0X/oo+HRf+ij4dF/6KPh0X/oo+HRf+ij4dF/6KPh0X/sZyTS/9kWFMqx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AsKBVO9pp1R/7Oelkz/r5qSSv+vmpJK/6+akkr/r5qSSv+v&#10;mpJK/6+akkr/r5qSSv+vmpJK/7+onlH/dmhhMt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gH&#10;BwRFiXpzO+mAcms35HxtZzXjfG1nNeN8bWc143xtZzXjfG1nNeN8bWc143xtZzXjfG1nNeOLenQ7&#10;6U1EPyCw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ICAgEIAQEBAQUBAQEABAEBAQAE&#10;AQEBAAQBAQEABAEBAQAEAQEBAAQBAQEABAEBAQAEAwICAQkBAQE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BAQEAhUKCQkEIgYFBQI9&#10;BwYGAz8HBgUDPgcGBgM+BwYGA0IKCQgEKgYGBQMWAAAAAA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PDg0HSwUFBAI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YAAAAAB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CAgERCwkJBSUGBgUDPwcGBgM+BwYFAz4IBwYDQQkIBwQ0BgUFAhUAAAAAB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kIBwcDGAkICAQtBwcGA0EHBgYD&#10;PgcGBQM+CAcGA0AHBgYDMwkIBwQaAAAAAA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PDgwA&#10;r9UmIAD/wS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SIdAP/HIx4A/+oqJAD/KggH&#10;AIwAAAAAAAAAAAAAAAAAAAAAAAAAAAAAAAAAAAAAAAAAAAAAAAAAAAAAAQAAACK4IB0A+94nIgD/&#10;uyEc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AIh0A/9YmIQD/Rg0LAKg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AAAAOFwQEAGfCIx0A/8cjHgD/vyIdAP+/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8IiHgD/6SkkAP9MDgwAsgAAAAAAAAAAAAAAAAAAAAAAAAAAAAAAAAAA&#10;AAAAAAAAAAAAAAAAAAAAAAAAAAAAAAAABwEBAEHQJSAA/9cmIQD/uyEc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78iHQD/yCQeAP+7Ih0A/BQDAwBgAQAAAA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LAgIAQS4IBwCGbhMR&#10;AMWvHxoA+McjHgD/vi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4iHQD/vyIdAP/tKiQA/2kT&#10;EADKAAAAAAAAAAAAAAAAAAAAAAAAAAAAAAAAAAAAAAAAAAAAAAAAAAAAAAAAAAAAAAAAAAAAAAAA&#10;AAAAAAAADwMCAF7aJyEA/9QmIAD/uyEc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Ih0A/78iHQD/vSId&#10;AP7HIx4A/68fGwD3aBMQAMArCAcAggwCAgB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wICADcyCQgAi4wZFQDfyiQfAP/fKCIA/9snIQD/zyUfAP/DIx4A/74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8iHQD/viIdAP+/Ih0A/+oqIwD/dBUSAM8AAAAABwAAAAAAAAAAAAAAAAAAAAAAAAAA&#10;AAAAAAAAAAAAAAAAAAAAAAAAAAAAAAAAAAAAAAAAAAAAAAAAAAAAAAAAAAAAHAUFAHTgKCIA/9El&#10;IAD/uyEc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Ih0A/74iHQD/xCMeAP/PJR8A/9snIQD/3ygiAP/L&#10;JB8A/4QYFQDbMQkHAIgGAQEAM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GGgUEAFxkEQ8AwsgjHwD/4SgiAP/XJiEA/8Yj&#10;Hg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9Ih0A/8IiHQD/7SokAP91&#10;FRIAzgAAAAAHAAAAAAAAAAAAAAAAAAAAAAAAAAAAAAAAAAAAAAAAAAAAAAAAAAAAAAAAAAAAAAAA&#10;AAAAAAAAAAAAAAAAAAAAAAAAAAAAAAAAAAAAHgYFAHXgKCIA/9UmIAD/uyEcAP+/Ih0A/78iHQD/&#10;vyId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8iHQD/xSMeAP/ZJyEA/+MoIwD/xSMeAP9iEQ8A&#10;vhYEAwBZAAAAAA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IIQYF&#10;AHCMGRUA4dsnIQD/4igiAP/HIx4A/74iHQD/viIdAP+/Ih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wiHQD/xyMeAP/oKSMA/2YSEADDAAAAAAYAAAAAAAAAAAAAAAAAAAAAAAAA&#10;AAAAAAAAAAAAAAAAAAAAAAAAAAAAAAAAAAAAAAAAAAAAAAAAAAAAAAAAAAAAAAAAAAAAAAAAAAAA&#10;AAAAAAAAAAAAFgQDAGjRJSAA/9wnIQD/uyEcAP+/Ih0A/78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78iHQD/viIdAP++Ih0A/8kkHwD/4ygjAP/ZJyEA/4kYFQDdHwYFAG8AAAAAB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HQUFAGuQGhYA4uAoIgD/3CchAP/BIh0A/70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uyEcAP/OJR8A/+cpIwD/&#10;Tg4MALAAAAAAAAAAAAAAAAAAAAAAAAAAAAAAAAAAAAAAAAAAAAAAAAAAAAAAAAAAAAAAAAAAAAAA&#10;AAAAAAAAAAAAAAAAAAAAAAAAAAAAAAAAAAAAAAAAAAAAAAAAAAAAAAAAAAAAAAAADgICAFrJJB8A&#10;/+IoIgD/vS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0iHQD/wiIdAP/dKCEA/+AoIgD/jRkWAOAaBQQAZ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wICAEd0FBEAzuAo&#10;IgD/3SchAP/AIh0A/70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7IRwA/9snIQD/2ichAP8sCAcAiAAAAAAAAAAAAAAAAAAAAAAAAAAAAAAA&#10;AAAAAAAAAAAAAAAAAAAAAAAAAAAAAAAAAAAAAAAAAAAAAAAAAAAAAAAAAAAAAAAAAAAAAAAAAAAA&#10;AAAAAAAAAAAAAAAAAAAAAAAAAAAAAAAAAAAAAAAABQEBADadHBgA6+gpIwD/wiMeAP+9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SIdAP/A&#10;Ih0A/94nIgD/3ighAP9xFBIAzAkCAQB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RFDAsAotIlIAD/4igiAP/CIh0A/70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9Ih0A/8EiHQD/5SkjAP+3IRwA&#10;/REDAgBXAAAAAAAAAAAAAAAAAAAAAAAAAAAAAAAAAAAAAAAAAAAAAAAAAAAAAAAAAAAAAAAAAAAA&#10;AAAAAAAAAAAAAAAAAAAAAAAAAAAAAAAAAAAAAAAAAAAAAAAAAAAAAAAAAAAAAAAAAAAAAAAAAAAA&#10;AAAAAAAAAAAAAAAAAAAAABdoExAAwuYpIwD/zyUgAP+7IR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9Ih0A/8MjHgD/4igiAP/PJR8A&#10;/z8LCgCZAAAAAB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QAwIAWaAdGADs6ikjAP/K&#10;JB8A/7whHQ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7shHAD/0CUgAP/oKSMA/3EUEQDHAQAAACoAAAAAAAAAAAAAAAAAAAAAAAAAAAAA&#10;AAAAAAAAAAAAAAAAAAAAAAAAAAAAAAAAAAAAAAAAAAAAAAAAAAAAAAAAAAAAAAAAAAAAAAAAAAAA&#10;AAAAAAAAAAAAAAAAAAAAAAAAAAAAAAAAAAAAAAAAAAAAAAAAAAAAAAAAAAAAAAAAAAAAAAAAAAAw&#10;CQcAitMmIAD/4igiAP+/Ih0A/74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whHAD/zCQfAP/oKSMA/54cGADqDgICAE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LAgIASjcKCACX3ygiAP/dJyEA/70iHQD/vi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0iHQD/wSIdAP/lKSMA/8wkHwD/LwgH&#10;AIkAAAAAAAAAAAAAAAAAAAAAAAAAAAAAAAAAAAAAAAAAAAAAAAAAAAAAAAAAAAAAAAAAAAAAAAAA&#10;AAAAAAAAAAAAAAAAAAAAAAAAAAAAAAAAAAAAAAAAAAAAAAAAAAAAAAAAAAAAAAAAAAAAAAAAAAAA&#10;AAAAAAAAAAAAAAAAAAAAAAAAAAAAAAAAAAAAAAAAAAAAAAAAAAAKAgEASowZFQDe5ikjAP/PJR8A&#10;/7whHQD/vy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4iHQD/vSIdAP/dJyEA/9ElIAD/WxAOALwDAQAAH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AQEAGt+FhMA2u0qJAD/&#10;uyEc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4iHQD/viIdAP/aJyEA/+IoIgD/dhUSAM4HAQEAPgAAAAAAAAAAAAAAAAAAAAAAAAAAAAAAAAAA&#10;AAAAAAAAAAAAAAAAAAAAAAAAAAAAAAAAAAAAAAAAAAAAAAAAAAAAAAAAAAAAAAAAAAAAAAAAAAAA&#10;AAAAAAAAAAAAAAAAAAAAAAAAAAAAAAAAAAAAAAAAAAAAAAAAAAAAAAAAAAAAAAAAAAAAAAAAAAAA&#10;AAAAAAAAAAAAAAAAAAAAAAAAAAAAAAAACTMJCACKyCQeAP/nKSMA/8YjHgD/vCEdAP+/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CEdAP/a&#10;JyEA/80lHwD/AwEBAC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HFgQDAGPbJyEA/8E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4iHQD/5SkjAP9SDw0As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XtyEcAP/PJR8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AIh0A/94nIgD/GQUEAG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MSDwDD4igiAP++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4iHQD/yCMeAP/eJyIA/9wnIQD/mxsYAOguCAcAgwEAAAAW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SAwMAU2gTEADBySQfAP/iKCMA&#10;/9IlIAD/wC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zyUfAP+3IRwA/wAAAAA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BQQAbN8oIgD/vyIdAP+/Ih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iIdAP+/Ih0A/8cjHgD/2ichAP/fKCIA/8Mj&#10;HgD/cxURAMobBQQAaAA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sCAgBETg4LAKKnHhoA9NsnIQD/4CgiAP/NJB8A/8Ai&#10;HQD/viId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MoIgD/XhEOAM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Bi5&#10;IRwA/80lHw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Ih0A/70iHQD/wCId&#10;AP/SJSAA/90nIgD/2ichAP/DIx0A/4IXFADaNgkIAIwLAgIAN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BcdBQQAbWMSDwC8tyEcAP7XJiEA/+EoIgD/1iYgAP/FIx4A/70iHQD/&#10;vyId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wCIdAP/eJyEA/xkF&#10;BAB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REOAMLiKCIA/74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EIx4A/7QgHAD7iBkUANllEg8AuSsIBwB7DAICADU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MBAAAgGwUEAF9ODgwApYUXFADVoB0YAOvEIx4A/78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8iHQD/vyIdAP+/Ih0A/88lHwD/tiAcAP8A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sFBABq3igiAP/A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yyQfAP+7IRwA+QMBAAA5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4UEQDM2CYh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iIdAP/j&#10;KSIA/10QDg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AHbwhHQD/zCQf&#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4iHQD/2CYhAP+DFxQA2AAAAAAO&#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KQgGAInaJyEA/8M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8iHQD/4CgiAP8dBQQAb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DAwMBGg0MCwY0EA4OB1UlIB4QbzYwLheHODIvGKE4MS4Y&#10;nlVMRyS2YVZQKb5cUU0ou1xRTSi7XlNOKLxeVE8pvT84NBulOTMvGJ83MS4YjiYhHxBtEA0NB1gK&#10;CQkENQMCAgE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wLCgUuMiwqFY5OREEhtHFjXTDRCAcHBEw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BAQAD&#10;AAAAAAACAgEBDwEBAQEiAQEBAB8BAQEAHwEBAQAfAQEBAB8BAQEAHwEBAQAhAQEBAQcBAQE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QEBGg8ODQdMLCckE4BKQT4gr2hcVizU&#10;koJ6Pvmdi4ND/7GdlEz/rpqRSv+wnJNL/8CqoFL/wKqgUv+0npVM/6+akkv/sZyTS/+xnJNL/7Cc&#10;k0v/sJuTS/+9p51Q/8GqoVL/tJ+WTf+tmZBK/7OelUz/noyEQ/+OfnY99WFWUSnNPDUzGqQjHx0P&#10;bwwLCgU9AAAAAA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GxkNgmlcVyzHYlZSKsZB&#10;OTUbswAA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xLCkVesGqoVL/vqieUf/F&#10;rqRU/6uXj0n/DAsKBV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QAAAA0KCQkFHAoICAQq&#10;BwcGA0EJCAcEQiAdGw5aJSAfEFogHBsNbyYiIBCGIx8dD4EjHx0PgUA4NRyZTUVAIaJIPzwfnkg/&#10;PB+eSD88H55IPzwfnkg/PB+eSD88H55IPzwfnkg/PB+eSD88H55IPzwfnkhAPB+fTkVBIaIvKicU&#10;jCUhHxCCJCAeEHAcGRcMVAcGBgNACAcHBB8AAAAAC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EBASNZT0smxlxRTSfEZVlUK8cJCAcES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AoKBUAr&#10;JiQSg1xSTSjGlIN7P/mtmZBK/7ehmE7/u6WcUP+3oplO/66ZkUr/qpaNSP+lkopG/6OQiEb/o5CI&#10;Rf+ij4dF/6KPh0X/oo+HRf+ij4dF/6KPh0X/oo+HRf+ij4dF/6KPh0X/oo+HRf+ij4dF/6OQiEX/&#10;o5CIRv+lkolG/6qWjkn/r5qRSv+5o5pP/76onlH/s56VTP+lkYlG/35vaTXqRT06HqsZFhULagIC&#10;AgE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XppOKR//Pt6xY/8Oso1P/y7OpV/8MCgoF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iYkEmuqlo5I/6SRiUb/noyEQ/+3oplO/7Sglk3/FhMSCW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wYGAyQYFRQKWRsYFwxwODIvGIc6&#10;MzAZok5FQSG0aV1YLcp1Z2Iy4YJzbTjtkX95PvyciYJC/6uXj0n/qpaOSP+mk4pH/6KPh0X/sp2U&#10;TP+/qZ9R/76onlH/vqieUf+ynpVM/66akUr/sJuTS/+wm5NL/7Cbk0v/sJuTS/+wm5NL/7Cbk0v/&#10;sJuTS/+wm5NL/7Cbk0v/sJuTS/+wm5NL/66ZkUr/uaOaT/+/qZ9R/7Gck0v/pJGJRv+plY1I/5aF&#10;fkD+fnBpNeteU04oyUE5NhygJSAfEHELCgkFPQAAAAAO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AqKBSe2sC2Xf++qJ9R/9m/tVz/bF9aL+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kIBwRAMy0rFpV2aGMy3aiVjEj/uaSbT/+7pZxP/6+bkkv/ppKKR/+ij4dF&#10;/6KPh0X/oo+HRf+ij4dF/6KPh0X/oo+HRf+ij4dF/6KPh0X/oo+HRf+ij4dF/6KPh0X/oo+HRf+i&#10;j4dF/6KPh0X/oo+HRf+ij4dF/6KPh0X/oo+HRf+ij4dF/6KPh0X/oo+HRf+ij4dF/6KPh0X/oo+H&#10;Rf+hj4dF/6OQiEX/qJSMSP+1oJdN/76onlH/t6GYTv+biYFC/1BGQyK7GBUUCmYBAQEBF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lIB8QisOsolP/&#10;oY6GRf+hjoZE/7+pn1H/YFVQKd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olIxJq&#10;qZWNSP+kkYlG/6KPh0X/n4yERP+znpVM/72nnlD/Ix8dD4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qbiYFC/7KdlEz/oY6GRf+nk4tH&#10;/7Wgl03/BwYGA0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KwgGAITlKSMA/+oqJAD/bRQR&#10;AMk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YHBgCC4ygjAP/M&#10;JB8A/7wiHQD/vyIdAP+/Ih0A/78iHQD/vyIdAP+/Ih0A/78iHQD/vyIdAP+/Ih0A/78iHQD/vyId&#10;AP+/Ih0A/78iHQD/vyIdAP+/Ih0A/78iHQD/vyIdAP+/Ih0A/78iHQD/vyIdAP+9Ih0A/9woIgD/&#10;lRsWAO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LAgGAIrnKSMA/74hHQD/vyIdAP+/Ih0A/78iHQD/&#10;vyIdAP+/Ih0A/78iHQD/vyIdAP+/Ih0A/78iHQD/vyIdAP+/Ih0A/78iHQD/vyIdAP+/Ih0A/78i&#10;HQD/vyIdAP+/Ih0A/78iHQD/vyIdAP+/Ih0A/74iHQD/viIdAP/pKSMA/4QYFADcAAAAAB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mBwYAgdwnIQD/8SslAP91FRIA1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xwYFwtsYlZSKsyrl49J/7+pn1L/&#10;tqCXTf+nlIxH/6KPh0X/oo+HRf+ij4dF/6KPh0X/oo+HRf+ij4dF/6KPh0X/oo+HRf+ij4dF/6KP&#10;h0X/oo+HRf+ij4dF/6KPh0X/oo+HRf+ij4dF/6KPh0X/oo+HRf+ij4dF/6KPh0X/oo+HRf+ij4dF&#10;/6KPh0X/oo+HRf+ij4dF/6KPh0X/oo+HRf+ij4dF/6KPh0X/oo+HRf+ij4dF/6KPh0X/oo+HRf+h&#10;joZF/6OQiEX/r5qSSv/AqaBS/7ulm0//jHx0PPU6MjAZnQkICA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LkYB6Pvq1oJdN/6GOhkX/oo+HRf+olItH/7Wgl03/BgYF&#10;A0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qJSMSaqmVjUj/pJGJRv+ij4dF/6KPh0X/n4yF&#10;RP+wm5JL/8CpoFL/LyknFJ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QgHg+Kxa6kVP+gjoZE/6KPh0X/oI2FRP/Cq6JT/1pQSybP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BAQAw6iokAP9+FhMA1AAA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oHBgCH5SkjAP/GIx4A/70iHQD/vyIdAP+/Ih0A&#10;/78iHQD/vyIdAP+/Ih0A/78iHQD/vyIdAP+/Ih0A/78iHQD/vyIdAP+/Ih0A/78iHQD/vyIdAP+/&#10;Ih0A/78iHQD/vyIdAP+/Ih0A/78iHQD/vyIdAP/BIh0A/90nIgD/FAMD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qUeGQD22CYhAP++Ih0A/78iHQD/vyIdAP+/Ih0A/78iHQD/vyIdAP+/Ih0A/78iHQD/vyId&#10;AP+/Ih0A/78iHQD/vyIdAP+/Ih0A/78iHQD/vyIdAP+/Ih0A/78iHQD/vyIdAP+/Ih0A/78iHQD/&#10;vyIdAP+7IRwA/+QpIwD/iBgVAN8AAAAAF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fBQUAev0tJgD/NAkIAJ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xYL&#10;ecGroVP/oo+HRf+ij4dF/6KPh0X/oI6GRP/Bq6FS/1NKRSP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iUjEmqplY1I/6SRiUb/oo+HRf+ij4dF/6KPh0X/n42FRP+rl49J/8Oto1P/RDw4HKk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yLenQ79LahmE3/oY6G&#10;Rf+ij4dF/6KPh0X/qpaOSP+vm5JL/wMDAwEx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CTUJ&#10;CACVAAAAAB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cNCwCu6SkkAP/AIh0A/78iHQD/vyIdAP+/Ih0A/78iHQD/vyIdAP+/Ih0A/78i&#10;HQD/vyIdAP+/Ih0A/78iHQD/vyIdAP+/Ih0A/78iHQD/vyIdAP+/Ih0A/78iHQD/vyIdAP+/Ih0A&#10;/78iHQD/vSIdAP/jKSIA/3IVEQDS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wUEAG3iKCIA/78iHQD/vyIdAP+/Ih0A&#10;/78iHQD/vyIdAP+/Ih0A/78iHQD/vyIdAP+/Ih0A/78iHQD/vyIdAP+/Ih0A/78iHQD/vyIdAP+/&#10;Ih0A/78iHQD/vyIdAP+/Ih0A/78iHQD/vyIdAP+/Ih0A/7shHAD/4CciAP+rHxoA9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i&#10;BgUAgwoCAQB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FhHRuOPK6pJtP/6GOhkX/oo+HRf+ij4dF/6KP&#10;h0X/qpaNSP+wm5NL/wMDAwEy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olIxJqqZWNSP+kkYlG/6KP&#10;h0X/oo+HRf+ij4dF/6KPh0X/oI2FRP+nk4tH/8ewplX/V01IJcQAAAAAB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kWFQt2w6yiU/+ij4dF/6KPh0X/oo+HRf+ij4dF/6CNhUT/w6yiU/9H&#10;Pzseu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gWEgDW5ikj&#10;AP+8IRwA/78iHQD/vyIdAP+/Ih0A/78iHQD/vyIdAP+/Ih0A/78iHQD/vyIdAP+/Ih0A/78iHQD/&#10;vyIdAP+/Ih0A/78iHQD/vyIdAP+/Ih0A/78iHQD/vyIdAP+/Ih0A/78iHQD/xyMfAP/NJR8A/wUB&#10;AQA4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kVEwDY4CgiAP++Ih0A/78iHQD/vyIdAP+/Ih0A/78iHQD/vyIdAP+/Ih0A/78i&#10;HQD/vyIdAP+/Ih0A/78iHQD/vyIdAP+/Ih0A/78iHQD/vyIdAP+/Ih0A/78iHQD/vyIdAP+/Ih0A&#10;/78iHQD/vCIdAP/SJiAA/9AlIAD/BQEBAD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&#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REA4HY7+on1H/o5CIRf+ij4dF/6KPh0X/oo+HRf+ij4dF/6CNhUT/w6yiU/9BOjYbs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qJSMSaqmVjUj/pJGJRv+ij4dF/6KPh0X/oo+HRf+ij4dF/6KPh0X/&#10;oY6GRf+kkYlG/8StpFP/al5ZLtQAAAAAF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8bmg17Lql&#10;m0//oY6GRf+ij4dF/6KPh0X/oo+HRf+ij4dF/66ZkEr/p5SMSP8BAQEAJ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AHsEiHQD/1yYhAP+8Ih0A/78iHQD/vyIdAP+/&#10;Ih0A/78iHQD/vyIdAP+/Ih0A/78iHQD/vyIdAP+/Ih0A/78iHQD/vyIdAP+/Ih0A/78iHQD/vyId&#10;AP+/Ih0A/78iHQD/vyIdAP+/Ih0A/70iHQD/5ykjAP88CgkAm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gEBADnOJB8A/8cjHgD/vyId&#10;AP+/Ih0A/78iHQD/vyIdAP+/Ih0A/78iHQD/vyIdAP+/Ih0A/78iHQD/vyIdAP+/Ih0A/78iHQD/&#10;vyIdAP+/Ih0A/78iHQD/vyIdAP+/Ih0A/78iHQD/vyIdAP+/Ih0A/8QjHQD/4ykiAP8cBQQAd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WNeMOK8pp1Q/6GOhkT/oo+HRf+i&#10;j4dF/6KPh0X/oo+HRf+ij4dF/66ZkUr/p5OLR/8BAQEAJ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KiUjEmqp&#10;lY1I/6SRiUb/oo+HRf+ij4dF/6KPh0X/oo+HRf+ij4dF/6KPh0X/oY6GRf+ij4dF/8Oso1P/gHFq&#10;N+QBAQEBK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EPDgdjv6mfUf+jkIdG/6KPh0X/oo+HRf+ij4dF/6KPh0X/&#10;oo+HRf+gjYVE/8Sto1T/OTIwGK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TBAMAZ+EoIgD/xCMeAP+/Ih0A/78iHQD/vyIdAP+/Ih0A/78iHQD/vyIdAP+/Ih0A&#10;/78iHQD/vyIdAP+/Ih0A/78iHQD/vyIdAP+/Ih0A/78iHQD/vyIdAP+/Ih0A/78iHQD/vyIdAP+/&#10;Ih0A/9cmIQD/mhwYAPAAA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gKCACX5ikjAP++Ih0A/78iHQD/vyIdAP+/Ih0A/78iHQD/vyIdAP+/&#10;Ih0A/78iHQD/vyIdAP+/Ih0A/78iHQD/vyIdAP+/Ih0A/78iHQD/vyIdAP+/Ih0A/78iHQD/vyId&#10;AP+/Ih0A/78iHQD/vCEdAP/nKSMA/2IRDwD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KCQkFUrqkm0//pZGJRv+ij4dF/6KPh0X/oo+HRf+ij4dF/6KPh0X/oo+HRf+hjoZE&#10;/8Sso1T/NC4rF6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olIxJqqZWNSP+kkYlG/6KPh0X/oo+HRf+ij4dF&#10;/6KPh0X/oo+HRf+ij4dF/6KPh0X/oY6GRf+gjYVE/8WupFT/koF5PvMEAwMCN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RDg4HWrWgl03/pJGJRv+ij4dF&#10;/6KPh0X/oo+HRf+ij4dF/6KPh0X/oo+HRf+ij4dF/6KPh0X/oo+HRf+ij4dF/6KPh0X/oo+HRf+i&#10;j4dF/6KPh0X/oo+HRf+ij4dF/6KPh0X/oo+HRf+xnJNL/2ZaVSzIAAAAAAAAAAAAAAAAAAAAAAAA&#10;AAAAAAAAAAAAAAAAAAAAAAAAAAAAAAAAAAAAAAAAAAAAAAAAAAAAAAAAAAAAAAAAAAAAAAAAAAAA&#10;AAAAAAAAAAAAAAAAAAAAAAAAAAAAAAAAAAMCAgEsoI2FRP+smI9J/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ij4dF/6GOh0X/n42FRP+3oplO/8Cpn1H/RDs4HbAA&#10;AAAA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r&#10;Xlku3L2nnlH/oY6GRP+ij4dF/6KPh0X/oo+HRf+ij4dF/6KPh0X/oY+HRf+xnJRL/6CNhUT/AAAA&#10;AB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oEhAAzeYpIwD/&#10;vCEdAP+/Ih0A/78iHQD/vyIdAP+/Ih0A/78iHQD/vyIdAP+/Ih0A/78iHQD/vyIdAP+/Ih0A/78i&#10;HQD/vyIdAP+/Ih0A/78iHQD/vyIdAP+/Ih0A/78iHQD/vyIdAP/CIx4A/9QmIAD/DAICAE4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GNGRYA59on&#10;IQD/vyIdAP+/Ih0A/78iHQD/vyIdAP+/Ih0A/78iHQD/vyIdAP+/Ih0A/78iHQD/vyIdAP+/Ih0A&#10;/78iHQD/vyIdAP+/Ih0A/78iHQD/vyIdAP+/Ih0A/78iHQD/vyIdAP++Ih0A/9IlIAD/xCMeAP8B&#10;AAAAI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BbT0smxsKsolP/sp2US/+fjYVE/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KPh0X/oo+HRf+ij4dF/6KPh0X/oo+HRf+kkYlG/7ehmU7/CwoKBV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ldSKtfAqaBS/6CNhUT/&#10;oo+HRf+ij4dF/6KPh0X/oo+HRf+ij4dF/6KPh0X/oY6HRf+xnJRM/5+MhUT/AAAAAB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qJSMSaqmVjUj/pJGJRv+ij4dF/6KPh0X/oo+HRf+ij4dF/6KPh0X/oo+HRf+ij4dF/6KP&#10;h0X/oo+HRf+fjIRE/76on1H/pJCIRv8JCAgES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o+HRf+ij4dF/6KPh0X/oI2FRP+plYxI/8evpVX/b2FbL9kAAAAAH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kJCAROuqSbT/+lkopH/6KPh0X/oo+HRf+ij4dF&#10;/6KPh0X/oo+HRf+ij4dF/6KPh0X/oY6GRP/Cq6FT/yolIxK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CnKJB8A/8wkHwD/viIdAP+/Ih0A/78iHQD/vyId&#10;AP+/Ih0A/78iHQD/vyIdAP+/Ih0A/78iHQD/vyIdAP+/Ih0A/78iHQD/vyIdAP+/Ih0A/78iHQD/&#10;vyIdAP+/Ih0A/78iHQD/vSIdAP/mKSMA/0IMCgC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BAQAzxiMeAP/GJB4A/78iHQD/vyIdAP+/Ih0A/78iHQD/&#10;vyIdAP+/Ih0A/78iHQD/vyIdAP+/Ih0A/78iHQD/vyIdAP+/Ih0A/78iHQD/vyIdAP+/Ih0A/78i&#10;HQD/vyIdAP+/Ih0A/78iHQD/viIdAP/nKSMA/ywIBwC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JBwcESZGBeT71xa6l&#10;VP+kkYlG/6COhkT/oo+HRf+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ij4dF/6KPh0X/oo+H&#10;Rf+ij4dF/6KPh0X/taCXTf+Hd3A58gAA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GBQUCPrWgl03/qJSMSP+ij4dF/6KPh0X/oo+HRf+ij4dF/6KPh0X/oo+H&#10;Rf+ij4dF/6KPh0X/oY6GRP/DrKJT/yYhHxC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KiUjEmqplY1I/6SRiUb/oo+H&#10;Rf+ij4dF/6KPh0X/oo+HRf+ij4dF/6KPh0X/oo+HRf+ij4dF/6KPh0X/oo+HRf+fjIRE/7mjmk//&#10;tJ+WTP8RDw4HY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EODgdataCX&#10;Tf+kkYlG/6KPh0X/oo+HRf+ij4dF/6KPh0X/oo+HRf+ij4dF/6KPh0X/oo+HRf+ij4dF/6KPh0X/&#10;oo+HRf+ij4dF/6KPh0X/oo+HRf+ij4dF/6KPh0X/oo+HRf+ij4dF/7Gck0v/ZlpVLMgAAAAAAAAA&#10;AAAAAAAAAAAAAAAAAAAAAAAAAAAAAAAAAAAAAAAAAAAAAAAAAAAAAAAAAAAAAAAAAAAAAAAAAAAA&#10;AAAAAAAAAAAAAAAAAAAAAAAAAAAAAAAAAAAAAAAAAAAAAAAAAwICASygjYVE/6yYj0n/oo+HRf+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ij4dF/6KPh0X/oo+HRf+hjoZE/6OQiEX/w6yiU/+Q&#10;f3k+8gMCAgEyAAAAAAAAAAAAAAAAAAAAAAAAAAAAAAAAAAAAAAAAAAAAAAAAAAAAAAAAAAAAAAAA&#10;AAAAAAAAAAAAAAAAAAAAAAAAAAAAAAAAAAAAAAAAAAAAAAAAAAAAAAAAAAAAAAAAAAAAAAAAAAAA&#10;AAAAAAAAAAAAAAAAAAAAAAAAAAAuKCYTksCpoFL/oo+HRf+ij4dF/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6KPh0X/oo+HRf+ij4dF/6KPh0X/&#10;oY6GRf+ij4dF/8WupFT/h3dwOesCAgIBM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bUEwn0cGqoVL/oI2GRP+ij4dF/6KPh0X/oo+HRf+ij4dF/6KPh0X/oo+HRf+ij4dF/6GO&#10;hkX/taCXTf+Ugnw//AAAAAAM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SQ0LAK7nKiMA/70iHQD/vyIdAP+/Ih0A/78iHQD/vyIdAP+/Ih0A/78iHQD/vyIdAP+/&#10;Ih0A/78iHQD/vyIdAP+/Ih0A/78iHQD/vyIdAP+/Ih0A/78iHQD/vyIdAP+/Ih0A/78iHQD/1yYh&#10;AP+UGxYA7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e&#10;BQUAb9wnIQD/wCIdAP+/Ih0A/78iHQD/vyIdAP+/Ih0A/78iHQD/vyIdAP+/Ih0A/78iHQD/vyId&#10;AP+/Ih0A/78iHQD/vyIdAP+/Ih0A/78iHQD/vyIdAP+/Ih0A/78iHQD/vyIdAP++Ih0A/9cmIQD/&#10;qR4aAPcAAAAAC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UTEQlvs56VTP+9p51Q/5+NhUT/oo+HRf+ij4dF/6KPh0X/oo+HRf+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ij4dF/6KPh0X/oo+HRf+hjoZE/8Oso1T/NS8sF6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UEZDIsPBq6FS&#10;/6COhkT/oo+HRf+ij4dF/6KPh0X/oo+HRf+ij4dF/6KPh0X/oo+HRf+ij4dF/6GOhkX/taCXTf+T&#10;gXs+/AAAAA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olIxJqqZWNSP+kkYlG/6KPh0X/oo+HRf+ij4dF/6KPh0X/oo+HRf+i&#10;j4dF/6KPh0X/oo+HRf+ij4dF/6KPh0X/oo+HRf+fjIRE/7ahmE3/t6GYTv8bGBYLd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o+HRf+ij4dF/6KPh0X/oo+HRf+hj4dF/6CNhUT/wquiUv+biYBC+gICAgEyAAAAAAAAAAAA&#10;AAAAAAAAAAAAAAAAAAAAAAAAAAAAAAAAAAAAAAAAAAAAAAAAAAAAAAAAAAAAAAAAAAAAAAAAAAAA&#10;AAAAAAAAAAAAAAAAAAAAAAAAAAAAAAAAAAAAAAAAAAAAAAAAAAAAAAAAAAAAAAAAAAAAAAAALigm&#10;E5LAqaBS/6KPh0X/oo+HRf+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ij4dF/6KPh0X/oo+H&#10;Rf+jkIhF/6yYj0n/NC4rFn4AAAAAAAAAAAAAAAAAAAAAAAAAAAAAAAAAAAAAAAAAAAAAAAAAAAAA&#10;AAAAAAAAAAAAAAAAAAAAAAAAAAAAAAAAAAAAAAAAAAAAAAAAAAAAAAAAAAAAAAAAAAAAAAAAADAq&#10;KBWWwKmgUv+ij4dF/6KPh0X/oo+HRf+ij4dF/6KPh0X/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YFBQNBtZ+XTf+olIxH/6KPh0X/oo+H&#10;Rf+ij4dF/6KPh0X/oo+HRf+ij4dF/6KPh0X/oo+HRf+ij4dF/6KPh0X/wauhUv8eGxkNg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lyCQeAP/LJB8A/78i&#10;HQD/vyIdAP+/Ih0A/78iHQD/vyIdAP+/Ih0A/78iHQD/vyIdAP+/Ih0A/78iHQD/vyIdAP+/Ih0A&#10;/78iHQD/vyIdAP+/Ih0A/78iHQD/vyIdAP+/Ih0A/8ckHgD/xyMeAP8HAQEAN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SA0LAKXgKCIA/78iHQD/vyIdAP+/Ih0A&#10;/78iHQD/vyIdAP+/Ih0A/78iHQD/vyIdAP+/Ih0A/78iHQD/vyIdAP+/Ih0A/78iHQD/vyIdAP+/&#10;Ih0A/78iHQD/vyIdAP+/Ih0A/78iHQD/viIdAP/lKSMA/yYHBgC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h4cDoS7pZxP/7Wg&#10;l03/n4yERP+ij4dF/6KPh0X/oo+HRf+ij4dF/6KPh0X/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o+HRf+ij4dF/6KPh0X/p5OLR/+wnJNL/wcGBgN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DAwMBMq+akUr/qpeOSP+ij4dF/6KPh0X/oo+HRf+ij4dF/6KP&#10;h0X/oo+HRf+ij4dF/6KPh0X/oo+HRf+ij4dF/6KPh0X/wquhU/8aFxYLe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5+MhEP/w6yiU/+NfHY89AAAAAAaAAAAAAAAAAAAAAAAAAAAAAAAAAAAAAAAAAAA&#10;AAAAAAAAAAAAAAAAAAAAAAAAAAAAAAAAAAAAAAAAAAAAAAAAAAAAAAAAAAAAAAAAAAAAAAAAAAAA&#10;AAAAAAAAAAAAAAAAAAAAAAAAAAAAAAAAAAAAAAAAAC4oJhOSwKmgUv+ij4dF/6KPh0X/oo+HRf+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ij4dF/6KPh0X/o5CIRf+smI9J/zQuKxZ+AAAAAAAA&#10;AAAAAAAAAAAAAAAAAAAAAAAAAAAAAAAAAAAAAAAAAAAAAAAAAAAAAAAAAAAAAAAAAAAAAAAAAAAA&#10;AAAAAAAAAAAAAAAAAAAAAAAAAAAAAAAAAAAAAAAAAAAwKigVlsCpoFL/oo+HRf+ij4dF/6KPh0X/&#10;oo+HRf+ij4dF/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6KPh0X/oo+HRf+gjYVE/8Oso1P/&#10;dmdiMuUAAAAABQAAAAAAAAAAAAAAAAAAAAAAAAAAAAAAAAAAAAAAAAAAAAAAAAAAAAAAAAAAAAAA&#10;AAAAAAAAAAAAAAAAAAAAAAAAAAAAAAAAAAAAAAAAAAAAAAAAAAAAAAAAAAAAAAAAAAAAAAAAAAAA&#10;AAAAAAAAAAAAAAAvKScUlMCpoFL/oo+HRf+ij4dF/6KPh0X/oo+HRf+ij4dF/6KPh0X/oo+HRf+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gjYVE/8OsolP/dmhiMuUAAAAAB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KQj4gvcOso1P/oI6FRP+ij4dF/6KPh0X/oo+HRf+ij4dF/6KPh0X/oo+HRf+i&#10;j4dF/6KPh0X/oo+HRf+hjoZF/7mjmk//h3dxOfQAAA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oQDgC+5CkjAP+9Ih0A/78iHQD/vyIdAP+/Ih0A/78iHQD/&#10;vyIdAP+/Ih0A/78iHQD/vyIdAP+/Ih0A/78iHQD/vyIdAP+/Ih0A/78iHQD/vyIdAP+/Ih0A/78i&#10;HQD/vyIdAP+/Ih0A/+AoIgD/JAYFAH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kVEgDS2SchAP+/Ih0A/78iHQD/vyIdAP+/Ih0A/78iHQD/vyIdAP+/Ih0A/78i&#10;HQD/vyIdAP+/Ih0A/78iHQD/vyIdAP+/Ih0A/78iHQD/vyIdAP+/Ih0A/78iHQD/vyIdAP+/Ih0A&#10;/9IlIAD/syEbAPwAAAAAE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pJSISkMSto1P/r5uSS/+fjIRE/6KPh0X/oo+HRf+ij4dF/6KPh0X/&#10;oo+HRf+ij4dF/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6KPh0X/oo+HRf+hj4dF/7qknFD/&#10;dGdhMu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js3&#10;HLbDrKNT/6CNhUT/oo+HRf+ij4dF/6KPh0X/oo+HRf+ij4dF/6KPh0X/oo+HRf+ij4dF/6KPh0X/&#10;oo+HRf+hjoZF/7qkm0//hXVvOPMAAAAAB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ij4dF/5+NhUT/xq+l&#10;VP9jWFMq1wAAAAAAAAAAAAAAAAAAAAAAAAAAAAAAAAAAAAAAAAAAAAAAAAAAAAAAAAAAAAAAAAAA&#10;AAAAAAAAAAAAAAAAAAAAAAAAAAAAAAAAAAAAAAAAAAAAAAAAAAAAAAAAAAAAAAAAAAAAAAAAAAAA&#10;AAAAAAAAAAAuKCYTksCpoFL/oo+HRf+ij4dF/6KPh0X/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o+HRf+ijodF/8iwp1X/SD88H7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DAwEwrZmQSv+ql45J/6KP&#10;h0X/oo+HRf+ij4dF/6KPh0X/oo+HRf+ij4dF/6KPh0X/oo+HRf+ij4dF/6KPh0X/oo+HRf+jkIhF&#10;/72nnlH/FBIRCW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M&#10;AgIATtgnIQD/wiMdAP+/Ih0A/78iHQD/vyIdAP+/Ih0A/78iHQD/vyIdAP+/Ih0A/78iHQD/vyId&#10;AP+/Ih0A/78iHQD/vyIdAP+/Ih0A/78iHQD/vyIdAP+/Ih0A/78iHQD/viIdAP/hKCIA/1EPDAC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BWuHhoA+s4lHwD/vyId&#10;AP+/Ih0A/78iHQD/vyIdAP+/Ih0A/78iHQD/vyIdAP+/Ih0A/78iHQD/vyIdAP+/Ih0A/78iHQD/&#10;vyIdAP+/Ih0A/78iHQD/vyIdAP+/Ih0A/78iHQD/viIdAP/mKSMA/0QMCgC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QEBJqmVjUj/rZmRSv+ij4dF/6KPh0X/oo+HRf+i&#10;j4dF/6KPh0X/oo+HRf+ij4dF/6KPh0X/oo+HRf+ij4dF/6KPh0X/oo+HRf+jkIhF/76onlH/EQ8O&#10;B2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ij4dF/6SRiEX/x7CmVf8oIyERlQAAAAAAAAAAAAAA&#10;AAAAAAAAAAAAAAAAAAAAAAAAAAAAAAAAAAAAAAAAAAAAAAAAAAAAAAAAAAAAAAAAAAAAAAAAAAAA&#10;AAAAAAAAAAAAAAAAAAAAAAAAAAAAAAAAAAAAAAAAAAAAAAAAAAAAAAAALigmE5LAqaBS/6KPh0X/&#10;oo+HRf+ij4dF/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6KPh0X/oY6GRf+olIxH/8StpFT/&#10;FxQTCn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zMascWupFT/oI2FRP+ij4dF/6KPh0X/oo+HRf+ij4dF/6KPh0X/&#10;oo+HRf+ij4dF/6KPh0X/oo+HRf+ij4dF/6KPh0X/oI6GRP+9p51R/3ZpYjLo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OcGxgA8dYmIAD/vyIdAP+/Ih0A&#10;/78iHQD/vyIdAP+/Ih0A/78iHQD/vyIdAP+/Ih0A/78iHQD/vyIdAP+/Ih0A/78iHQD/vyIdAP+/&#10;Ih0A/78iHQD/vyIdAP+/Ih0A/78iHQD/1yYgAP+IGRUA4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sCAgA7wyMeAP/GIx4A/78iHQD/vyIdAP+/Ih0A/78iHQD/vyIdAP+/&#10;Ih0A/78iHQD/vyIdAP+/Ih0A/78iHQD/vyIdAP+/Ih0A/78iHQD/vyIdAP+/Ih0A/78iHQD/vyId&#10;AP+/Ih0A/8QjHgD/0iYgAP8IAgEAQ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y0qFp/EraRU/6COhkT/oo+HRf+ij4dF/6KPh0X/oo+HRf+ij4dF/6KPh0X/oo+HRf+ij4dF&#10;/6KPh0X/oo+HRf+ij4dF/6KPh0X/oY6GRP+8p51Q/3NlYDHl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BAQEmpZKKR/+u&#10;mpFK/6KPh0X/oo+HRf+ij4dF/6KPh0X/oo+HRf+ij4dF/6KPh0X/oo+HRf+ij4dF/6KPh0X/oo+H&#10;Rf+ij4dF/6KPh0X/pZKJRv+6pJtP/w0LCgZ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AsKAKLkKSMA/74iHQD/vyIdAP+/Ih0A/78iHQD/vyIdAP+/Ih0A/78i&#10;HQD/vyIdAP+/Ih0A/78iHQD/vyIdAP+/Ih0A/78iHQD/vyIdAP+/Ih0A/78iHQD/vyIdAP+/Ih0A&#10;/8wkHwD/tSAbAP8EAQEAH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dBQUAZdQm&#10;IAD/wSIdAP+/Ih0A/78iHQD/vyIdAP+/Ih0A/78iHQD/vyIdAP+/Ih0A/78iHQD/vyIdAP+/Ih0A&#10;/78iHQD/vyIdAP+/Ih0A/78iHQD/vyIdAP+/Ih0A/78iHQD/vyIdAP/WJiAA/5UbFwDrAAAAA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MCwoFW7ulnFD/&#10;sJyTS/+gjYVE/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KPh0X/oo+HRf+ij4dF/6KPh0X/oY6GRf+9p55R/2NXUirW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p6Lg0P/sZyUTP+hjodF/6KPh0X/&#10;oo+HRf+ij4dF/6KPh0X/oo+HRf+ij4dF/6KPh0X/oo+HRf+ij4dF/6KPh0X/oo+HRf+ij4dF/6KP&#10;h0X/pZKKRv+6pJtP/woJCQV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KygVnMaupVT/oI2FRP+ij4dF/6KPh0X/oo+HRf+ij4dF&#10;/6KPh0X/oo+HRf+ij4dF/6KPh0X/oo+HRf+ij4dF/6KPh0X/oo+HRf+ij4dF/6CNhUT/wKqhUv9n&#10;W1Ys2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EDAwBV1SYg&#10;AP/CIh0A/78iHQD/vyIdAP+/Ih0A/78iHQD/vyIdAP+/Ih0A/78iHQD/vyIdAP+/Ih0A/78iHQD/&#10;vyIdAP+/Ih0A/78iHQD/vyIdAP+/Ih0A/78iHQD/vyIdAP/FIx4A/8kkHgD/DwMCAE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OgoJAITUJiAA/78iHQD/vyIdAP+/Ih0A/78iHQD/&#10;vyIdAP+/Ih0A/78iHQD/vyIdAP+/Ih0A/78iHQD/vyIdAP+/Ih0A/78iHQD/vyIdAP+/Ih0A/78i&#10;HQD/vyIdAP+/Ih0A/78iHQD/4SgiAP9GDAsAp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CAgExqZWNSP+4o5lP/5+MhET/oo+HRf+ij4dF/6KPh0X/oo+H&#10;Rf+ij4dF/6KPh0X/oo+HRf+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ij4dF/6KPh0X/oo+H&#10;Rf+ij4dF/6GOh0X/waqhUv8cGRcMd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iIgEJDDraNT/6GOhkT/oo+HRf+ij4dF/6KPh0X/oo+HRf+ij4dF/6KPh0X/oo+H&#10;Rf+ij4dF/6KPh0X/oo+HRf+ij4dF/6KPh0X/oo+HRf+ij4dF/6CNhUT/wKqgUv9kWVMr2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KPh0X/oo+HRf+ij4dF/6KPh0X/oo+HRf+jkIhF/6yYj0n/NC4rFn4AAAAAAAAA&#10;AAAAAAAAAAAAAAAAAAAAAAAAAAAAAAAAAAAAAAAAAAAAAAAAAAAAAAAAAAAAAAAAAAAAAAAAAAAA&#10;AAAAAAAAAAAAAAAAAAAAAAAAAAAAAAAAAAAAAAAAADAqKBWWwKmgUv+ij4dF/6KPh0X/oo+HRf+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ij4dF/6KPh0X/oo+HRf+ij4dF/6KPh0X/oo+HRf+i&#10;j4dF/6KPh0X/q5eOSf+znpVM/wQEBAI5AAAAAAAAAAAAAAAAAAAAAAAAAAAAAAAAAAAAAAAAAAAA&#10;AAAAAAAAAAAAAAAAAAAAAAAAAAAAAAAAAAAAAAAAAAAAAAAAAAAAAAAAAAAAAAAAAAAAAAAAAAAA&#10;AAAAAAAAAAAAAC8pJxSUwKmgUv+ij4dF/6KPh0X/oo+HRf+ij4dF/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KPh0X/oo+HRf+ij4dF/6KPh0X/oo+HRf+ij4dF/6KPh0X/qpaOSf+0npZM/wUE&#10;BAI6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V&#10;moeAQf2ynZRM/6GPh0X/oo+HRf+ij4dF/6KPh0X/oo+HRf+ij4dF/6KPh0X/oo+HRf+ij4dF/6KP&#10;h0X/oo+HRf+ij4dF/6KPh0X/oo+HRf+ij4dF/6iUi0f/tJ+WTP8HBgYDQ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GbMgGwD9zSUfAP+/Ih0A/78iHQD/vyIdAP+/&#10;Ih0A/78iHQD/vyIdAP+/Ih0A/78iHQD/vyIdAP+/Ih0A/78iHQD/vyIdAP+/Ih0A/78iHQD/vyId&#10;AP+/Ih0A/78iHQD/wCIdAP/VJiEA/x4FBQB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MMCgCl5SkjAP+/Ih0A/78iHQD/vyIdAP+/Ih0A/78iHQD/vyIdAP+/Ih0A/78iHQD/vyId&#10;AP+/Ih0A/78iHQD/vyIdAP+/Ih0A/78iHQD/vyIdAP+/Ih0A/78iHQD/vyIdAP/AIh0A/9snIQD/&#10;GAQEAG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pSCez/7taCXTf+hjoZF&#10;/6KPh0X/oo+HRf+ij4dF/6KPh0X/oo+HRf+ij4dF/6KPh0X/oo+HRf+ij4dF/6KPh0X/oo+HRf+i&#10;j4dF/6KPh0X/oo+HRf+ij4dF/6eUjEf/tJ+WTf8GBQUCP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jHx0PisStpFT/oY6GRP+ij4dF/6KPh0X/oo+H&#10;Rf+ij4dF/6KPh0X/oo+HRf+ij4dF/6KPh0X/oo+HRf+ij4dF/6KPh0X/oo+HRf+ij4dF/6KPh0X/&#10;oo+HRf+gjYVE/8KsolP/VktHJM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xgWC3jDrKJS/6GOhkX/oo+HRf+ij4dF/6KPh0X/oo+HRf+ij4dF/6KP&#10;h0X/oo+HRf+ij4dF/6KPh0X/oo+HRf+ij4dF/6KPh0X/oo+HRf+ij4dF/6KPh0X/oo+HRf+gjYZE&#10;/8GqoVL/UUhEI8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OjHx1PPa2oZhN/6GOhkX/oo+HRf+ij4dF/6KPh0X/oo+HRf+ij4dF/6KPh0X/oo+HRf+i&#10;j4dF/6KPh0X/oo+HRf+ij4dF/6KPh0X/oo+HRf+ij4dF/6KPh0X/oo+HRf+qlo5I/62ZkUr/AwMD&#10;AT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Sg0LAKXfKCIA/78iHQD/&#10;vyIdAP+/Ih0A/78iHQD/vyIdAP+/Ih0A/78iHQD/vyIdAP+/Ih0A/78iHQD/vyIdAP+/Ih0A/78i&#10;HQD/vyIdAP+/Ih0A/78iHQD/vyIdAP+/Ih0A/+gpIwD/QQwKAK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fRcTAM7RJSAA/78iHQD/vyIdAP+/Ih0A/78iHQD/vyIdAP+/Ih0A/78i&#10;HQD/vyIdAP+/Ih0A/78iHQD/vyIdAP+/Ih0A/78iHQD/vyIdAP+/Ih0A/78iHQD/vyIdAP+/Ih0A&#10;/9AlHwD/nhwYAPABAAAAC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IFybDfvuaOa&#10;T/+hjoZF/6KPh0X/oo+HRf+ij4dF/6KPh0X/oo+HRf+ij4dF/6KPh0X/oo+HRf+ij4dF/6KPh0X/&#10;oo+HRf+ij4dF/6KPh0X/oo+HRf+ij4dF/6KPh0X/oo+HRf+rl45J/66ZkEr/AwICAT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ZFhULdcOsolP/oY+GRf+ij4dF/6KP&#10;h0X/oo+HRf+ij4dF/6KPh0X/oo+HRf+ij4dF/6KPh0X/oo+HRf+ij4dF/6KPh0X/oo+HRf+ij4dF&#10;/6KPh0X/oo+HRf+ij4dF/6KPh0X/oI2FRP/EraRU/0c/Ox67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EhAPB2e/qJ9S/6OQiEX/oo+HRf+ij4dF/6KPh0X/oo+HRf+i&#10;j4dF/6KPh0X/oo+HRf+ij4dF/6KPh0X/oo+HRf+ij4dF/6KPh0X/oo+HRf+ij4dF/6KPh0X/oo+H&#10;Rf+ij4dF/6KPh0X/oI2FRP/EraNT/0M8OB23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e2xnNOq6pJtP/6GOhkX/oo+HRf+ij4dF/6KPh0X/oo+HRf+ij4dF/6KPh0X/&#10;oo+HRf+ij4dF/6KPh0X/oo+HRf+ij4dF/6KPh0X/oo+HRf+ij4dF/6KPh0X/oo+HRf+ij4dF/6KP&#10;h0X/rpqRSv+mk4pH/wEBAQE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lBwYA&#10;X8okHwD/wiIdAP+/Ih0A/78iHQD/vyIdAP+/Ih0A/78iHQD/vyIdAP+/Ih0A/78iHQD/vyIdAP+/&#10;Ih0A/78iHQD/vyIdAP+/Ih0A/78iHQD/vyIdAP+/Ih0A/78iHQD/zCQgAP92FRIAv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WTGhcA6NUmIAD/vyIdAP+/Ih0A/78iHQD/vyIdAP+/&#10;Ih0A/78iHQD/vyIdAP+/Ih0A/78iHQD/vyIdAP+/Ih0A/78iHQD/vyIdAP+/Ih0A/78iHQD/vyId&#10;AP+/Ih0A/78iHQD/3CciAP9WDw0Ar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Nm&#10;YDHlvaadUP+hjoZE/6KPh0X/oo+HRf+ij4dF/6KPh0X/oo+HRf+ij4dF/6KPh0X/oo+HRf+ij4dF&#10;/6KPh0X/oo+HRf+ij4dF/6KPh0X/oo+HRf+ij4dF/6KPh0X/oo+HRf+ij4dF/6KPh0X/rpqRSv+m&#10;k4pG/wEBAQA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woJBFG7pZxQ/6SRiUb/oo+HRf+ij4dF/6KPh0X/&#10;oo+HRf+ij4dF/6KPh0X/oo+HRf+ij4dF/6KPh0X/oo+HRf+ij4dF/6KPh0X/oo+HRf+ij4dF/6KP&#10;h0X/oo+HRf+ij4dF/6KPh0X/oo+HRf+ij4dF/6GOhkT/w6yiU/8zLSoVn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BVUCnUv6mgUv+hjoZE/6KPh0X/oo+HRf+ij4dF/6KPh0X/oo+HRf+ij4dF/6KPh0X/oo+H&#10;Rf+ij4dF/6KPh0X/oo+HRf+ij4dF/6KPh0X/oo+HRf+ij4dF/6KPh0X/oo+HRf+ij4dF/6KPh0X/&#10;oo+HRf+hjoZF/7KelUz/nYqDQv8AAAAAE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gUFA0G1n5dN/6iUjEf/oo+HRf+ij4dF&#10;/6KPh0X/oo+HRf+ij4dF/6KPh0X/oo+HRf+ij4dF/6KPh0X/oo+HRf+ij4dF/6KPh0X/oo+HRf+i&#10;j4dF/6KPh0X/oo+HRf+ij4dF/6KPh0X/oo+HRf+ij4dF/6KPh0X/oo+HRf+hjoZF/8KsolP/JiIg&#10;EI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GBQUCPrKdlEz/qJWM&#10;SP+ij4dF/6KPh0X/oo+HRf+ij4dF/6KPh0X/oo+HRf+ij4dF/6KPh0X/oo+HRf+ij4dF/6KPh0X/&#10;oo+HRf+ij4dF/6KPh0X/oo+HRf+ij4dF/6KPh0X/oo+HRf+ij4dF/6KPh0X/oo+HRf+ij4dF/6CN&#10;hUT/w6yiU/96a2Y04g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Rz88H7rEraNT/6CNhUT/oo+HRf+ij4dF/6KPh0X/oo+HRf+i&#10;j4dF/6KPh0X/oo+HRf+ij4dF/6KPh0X/oo+HRf+ij4dF/6KPh0X/oo+HRf+ij4dF/6KPh0X/oo+H&#10;Rf+ij4dF/6KPh0X/oo+HRf+ij4dF/6KPh0X/noyEQ//AqqBS/4R0bjjpAAAAAB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GJ+M&#10;hUT/sJuSS/+ij4dF/6KPh0X/oo+HRf+ij4dF/6KPh0X/oo+HRf+ij4dF/6KPh0X/oo+HRf+ij4dF&#10;/6KPh0X/oo+HRf+ij4dF/6KPh0X/oo+HRf+ij4dF/6KPh0X/oo+HRf+ij4dF/6KPh0X/oo+HRf+f&#10;jIVE/7iimU7/pZKJRv8CAQEBL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RkYDHq/qZ9R/6KPh0X/oo+HRf+ij4dF/6KPh0X/&#10;oo+HRf+ij4dF/6KPh0X/oo+HRf+ij4dF/6KPh0X/oo+HRf+ij4dF/6KPh0X/oo+HRf+ij4dF/6KP&#10;h0X/oo+HRf+ij4dF/6KPh0X/oo+HRf+ij4dF/6GOhkX/q5eOSP+8pp1Q/w0LCgV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RZUyrXv6ifUf+hjoZF/6KPh0X/oo+HRf+ij4dF/6KPh0X/oo+HRf+ij4dF/6KPh0X/oo+H&#10;Rf+ij4dF/6KPh0X/oo+HRf+ij4dF/6KPh0X/oo+HRf+ij4dF/6KPh0X/oo+HRf+ij4dF/6KPh0X/&#10;oo+HRf+gjYVE/8WupFT/OzQwGa4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MoB0ZAPXT&#10;JiAA/78iHQ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8EiHQD/1yYhAP8WBAMAX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wICASijkIhF/6yXj0n/oo+HRf+ij4dF&#10;/6KPh0X/oo+HRf+ij4dF/6KPh0X/oo+HRf+ij4dF/6KPh0X/oo+HRf+ij4dF/6KPh0X/oo+HRf+i&#10;j4dF/6KPh0X/oo+HRf+ij4dF/6KPh0X/oo+HRf+ij4dF/6GOhkT/tqGYTf+WhH5A/AAAAA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IAgEAQcwkHwD/xSMe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Ih0A/+EoIgD/PAsJ&#10;AJ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0ZGAxzvaeeUP+ij4dF/6KPh0X/oo+HRf+ij4dF/6KPh0X/oo+HRf+ij4dF/6KP&#10;h0X/oo+HRf+ij4dF/6KPh0X/oo+HRf+ij4dF/6KPh0X/oo+HRf+ij4dF/6KPh0X/oo+HRf+ij4dF&#10;/6KPh0X/oo+HRf+ij4dF/8KroVP/GhcVC3k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LggHAIjjKCM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ZJyEA/4gYFAD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MQ0AgvMCpoFL/oY6H&#10;Rf+ij4dF/6KPh0X/oo+HRf+ij4dF/6KPh0X/oo+HRf+ij4dF/6KPh0X/oo+HRf+ij4dF/6KPh0X/&#10;oo+HRf+ij4dF/6KPh0X/oo+HRf+ij4dF/6KPh0X/oo+HRf+ij4dF/6GOhkX/uKKZTv+Dc2w37gAA&#10;A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8WFADc3Cch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xiMeAP/LJB8A/wUBAQA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KjXx2PPiynZVM/6KPh0X/oo+HRf+ij4dF/6KPh0X/oo+HRf+i&#10;j4dF/6KPh0X/oo+HRf+ij4dF/6KPh0X/oo+HRf+ij4dF/6KPh0X/oo+HRf+ij4dF/6KPh0X/oo+H&#10;Rf+ij4dF/6KPh0X/oo+HRf+hjoZF/8KrolP/HxwaDY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EBADHKJB8A/8ckHg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4iHQD/5SkjAP82CQgAl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GBQUDQKqW&#10;jkn/qJSMSP+ij4dF/6KPh0X/oo+HRf+ij4dF/6KPh0X/oo+HRf+ij4dF/6KPh0X/oo+HRf+ij4dF&#10;/6KPh0X/oo+HRf+ij4dF/6KPh0X/oo+HRf+ij4dF/6KPh0X/oo+HRf+ij4dF/6KPh0X/r5qRSv+d&#10;ioND/wAAAAA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sKCQCd5ikjAP+9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9cmIAD/nx0YAPMAAAAA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RkYDHW7pJxP/6OQiEX/oo+HRf+ij4dF/6KPh0X/&#10;oo+HRf+ij4dF/6KPh0X/oo+HRf+ij4dF/6KPh0X/oo+HRf+ij4dF/6KPh0X/oo+HRf+ij4dF/6KP&#10;h0X/oo+HRf+ij4dF/6KPh0X/oo+HRf+hjoZF/8CqoVL/TEM/Ib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6sHxoA+dQmIAD/vyIdAP+/Ih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AIh0A&#10;/98oIgD/GAQEAG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w1MhmivaeeUf+ij4dF/6KPh0X/oo+HRf+ij4dF/6KPh0X/oo+HRf+ij4dF/6KPh0X/oo+H&#10;Rf+ij4dF/6KPh0X/oo+HRf+ij4dF/6KPh0X/oo+HRf+ij4dF/6KPh0X/oo+HRf+ij4dF/6KPh0X/&#10;o5CIRf+8pZxQ/xYTEgl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cHBgCH5ikj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SIdAP/dJyIA/5QbFgDs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jV1IqzLijmU7/oo+HRf+ij4dF&#10;/6KPh0X/oo+HRf+ij4dF/6KPh0X/oo+HRf+ij4dF/6KPh0X/oo+HRf+ij4dF/6KPh0X/oo+HRf+i&#10;j4dF/6KPh0X/oo+HRf+ij4dF/6KPh0X/oo+HRf+ij4dF/6yYkEn/oI2FRP8BAQEBJ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ywHxoA+tYmIAD/vi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8iHQD/wCIdAP/jKSMA/xcEAwBr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gHFpNu60n5VM/6KPh0X/oo+HRf+ij4dF/6KPh0X/oo+HRf+ij4dF/6KP&#10;h0X/oo+HRf+ij4dF/6KPh0X/oo+HRf+ij4dF/6KPh0X/oo+HRf+ij4dF/6KPh0X/oo+HRf+ij4dF&#10;/6KPh0X/oo+HRf+5pJpP/2xgWi7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kLCQCe&#10;6CkkAP+8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Ih0A/70iHQD/2ychAP+f&#10;HBgA8AAAAAA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GBQUCJJqIgEL+rJiP&#10;Sf+ij4dF/6KPh0X/oo+HRf+ij4dF/6KPh0X/oo+HRf+ij4dF/6KPh0X/oo+HRf+ij4dF/6KPh0X/&#10;oo+HRf+ij4dF/6KPh0X/oo+HRf+ij4dF/6KPh0X/oo+HRf+ij4dF/6KPh0X/uqWcUP9FPTkdq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AEBADXQJSAA/8wkHwD/vi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4iHQD/5ykjAP83CgkAn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MDAT+qlo1J/6iVjEj/oo+HRf+ij4dF/6KPh0X/oo+HRf+i&#10;j4dF/6KPh0X/oo+HRf+ij4dF/6KPh0X/oo+HRf+ij4dF/6KPh0X/oo+HRf+ij4dF/6KPh0X/oo+H&#10;Rf+ij4dF/6KPh0X/oo+HRf+ij4dF/7ulnFD/JyIgEI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ij4dF/6KPh0X/oI2FRP+lkopG/8KrolP/qpaNSP8c&#10;GBcMdwAAAAAAAAAAAAAAAAAAAAAAAAAAAAAAAAAAAAAAAAAAAAAAAAAAAAAAAAAAAAAAAAAAAAAA&#10;AAAAAAAAAAAAAAAAAAAAAAAAAAAAAAAAAAAAAAAAAAAAAAAAAAAAAAAAAAAAAAAAAAAAAAAAAAAA&#10;AAAAAAAAAAAAAAAAAAAAAAAAAAAAAAAAAC4oJhOSwKmgUv+ij4dF/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YYFADg4SgiAP+8Ihw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8wkHwD/1iYhAP8IAQEAR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sY&#10;FwxOo5CIRf+mkopG/6KPh0X/oo+HRf+ij4dF/6KPh0X/oo+HRf+ij4dF/6KPh0X/oo+HRf+ij4dF&#10;/6KPh0X/oo+HRf+ij4dF/6KPh0X/oo+HRf+ij4dF/6KPh0X/oo+HRf+ij4dF/6KPh0X/pZKJRv+t&#10;mZBK/xcVFAp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Y6GRP+jkIhG/7qlnE//vaeeUP9cUU0nxgQEAwI4AAAAAAAAAAAAAAAAAAAAAAAAAAAAAAAA&#10;AAAAAAAAAAAAAAAAAAAAAAAAAAAAAAAAAAAAAAAAAAAAAAAAAAAAAAAAAAAAAAAAAAAAAAAAAAAA&#10;AAAAAAAAAAAAAAAAAAAAAAAAAAAAAAAAAAAAAAAAAAAAAAAAAAAAAAAAAAAAAAAAAAAAAAAAAAAA&#10;AAAuKCYTksCpoFL/oo+HRf+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dGhkMYq6akUr/pJGKRv+ij4dF/6KPh0X/&#10;oo+HRf+ij4dF/6KPh0X/oo+HRf+ij4dF/6KPh0X/oo+HRf+ij4dF/6KPh0X/oo+HRf+ij4dF/6KP&#10;h0X/oo+HRf+ij4dF/6KPh0X/oo+HRf+ij4dF/6eUi0f/rZmQSf8HBgYDR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RoYDYC/qaBS/6KPh0X/oo+HRf+ij4dF/6KPh0X/oo+HRf+ij4dF/6KPh0X/oo+H&#10;Rf+ij4dF/6KPh0X/oo+HRf+ij4dF/6KPh0X/oo+HRf+ij4dF/6KPh0X/oo+HRf+ij4dF/6KPh0X/&#10;oo+HRf+rl45J/6GOhkX/BgUFAz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IeHA9/vqifUf+ij4dF&#10;/6KPh0X/oo+HRf+ij4dF/6KPh0X/oo+HRf+ij4dF/6KPh0X/oo+HRf+ij4dF/6KPh0X/oo+HRf+i&#10;j4dF/6KPh0X/oo+HRf+ij4dF/6KPh0X/oo+HRf+ij4dF/6KPh0X/rJiPSf+Tgno//wgHBw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hHRwOfr2nnlH/oo+HRf+ij4dF/6KPh0X/oo+HRf+ij4dF/6KP&#10;h0X/oo+HRf+ij4dF/6KPh0X/oo+HRf+ij4dF/6KPh0X/oo+HRf+ij4dF/6KPh0X/oo+HRf+ij4dF&#10;/6KPh0X/oo+HRf+ij4dF/6uXjkn/loV9QP8KCQkEI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IR0c&#10;Dn69p55R/6KPh0X/oo+HRf+ij4dF/6KPh0X/oo+HRf+ij4dF/6KPh0X/oo+HRf+ij4dF/6KPh0X/&#10;oo+HRf+ij4dF/6KPh0X/oo+HRf+ij4dF/6KPh0X/oo+HRf+ij4dF/6KPh0X/oo+HRf+rl45J/5aF&#10;fUD/CgkIBC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EdHA5+vaeeUf+ij4dF/6KPh0X/oo+HRf+i&#10;j4dF/6KPh0X/oo+HRf+ij4dF/6KPh0X/oo+HRf+ij4dF/6KPh0X/oo+HRf+ij4dF/6KPh0X/oo+H&#10;Rf+ij4dF/6KPh0X/oo+HRf+ij4dF/6KPh0X/q5eOSf+VhHxA/woJCQQ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ij4dF/6KPh0X/oo+HRf+ij4dF/6KPh0X/oo+HRf+f&#10;jIRE/8Oto1P/al1YLd0AAAAAAAAAAAAAAAAAAAAAAAAAAAAAAAAAAAAAAAAAAAAAAAAAAAAAAAAA&#10;AAAAAAAAAAAAAAAAAAAAAAAAAAAAAAAAAAAAAAAAAAAAAAAAAAAAAAAAAAAAAAAAAAAAAAAAAAAA&#10;AAAAAAAAAAAAAAAAAAAALyknFJTAqaBS/6KPh0X/oo+HRf+ij4dF/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jHx0PhMCpoFL/oY6HRf+ij4dF/6KPh0X/oo+HRf+ij4dF/6KPh0X/oo+HRf+ij4dF&#10;/6KPh0X/oo+HRf+ij4dF/6KPh0X/oo+HRf+ij4dF/6KPh0X/oo+HRf+ij4dF/6KPh0X/oo+HRf+i&#10;j4dF/6yYj0r/lYR8QP8IBwcDH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o+HRf+ij4dF/6KPh0X/oo+HRf+ij4dF/5+MhET/uqSbT/+kkIhG/wEBAQAkAAAAAAAAAAAA&#10;AAAAAAAAAAAAAAAAAAAAAAAAAAAAAAAAAAAAAAAAAAAAAAAAAAAAAAAAAAAAAAAAAAAAAAAAAAAA&#10;AAAAAAAAAAAAAAAAAAAAAAAAAAAAAAAAAAAAAAAAAAAAAAAAAAAAAAAAAAAAAAAAAC8pJxSUwKmg&#10;Uv+ij4dF/6KPh0X/oo+HRf+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xgWC3C4oplO/6OQiEb/&#10;oo+HRf+ij4dF/6KPh0X/oo+HRf+ij4dF/6KPh0X/oo+HRf+ij4dF/6KPh0X/oo+HRf+ij4dF/6KP&#10;h0X/oo+HRf+ij4dF/6KPh0X/oo+HRf+ij4dF/6KPh0X/oo+HRf+plo1I/6iUjEf/AwICAT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KPh0X/oI2FRP+mk4pH/8KrolP/pZGJRv8ZFxULcwAAAAAAAAAAAAAAAAAAAAAA&#10;AAAAAAAAAAAAAAAAAAAAAAAAAAAAAAAAAAAAAAAAAAAAAAAAAAAAAAAAAAAAAAAAAAAAAAAAAAAA&#10;AAAAAAAAAAAAAAAAAAAAAAAAAAAAAAAAAAAAAAAAAAAAAAAAAAAAAAAAAAAAAC4oJhOSwKmgUv+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ij4dF/6KPh0X/sp2UTP+HeHA68QAAAAARAAAAAAAA&#10;AAAAAAAAAAAAAAAAAAAAAAAAAAAAAAAAAAAAAAAAAAAAAAAAAAAAAAAAAAAAAAAAAAAAAAAAAAAA&#10;AAAAAAAAAAAAAAAAAAAAAAAAAAAAAAAAAAAAAAAAAAAAAAAAAAAAAAAAAAAAAAAwKigVlsCpoFL/&#10;oo+HRf+ij4dF/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6KPh0X/oo+HRf+ij4dF/6KPh0X/&#10;n4yFRP+znpVM/7mkmk//CwoJBFcAAAAAAAAAAAAAAAAAAAAAAAAAAAAAAAAAAAAAAAAAAAAAAAAA&#10;AAAAAAAAAAAAAAAAAAAAAAAAAAAAAAAAAAAAAAAAAAAAAAAAAAAAAAAAAAAAAAAAAAAAAAAAAAAA&#10;AAAAAAAAAAAAAAAAAAAAAAAAAAAAAAAAAAAvKScUlMCpoFL/oo+HRf+ij4dF/6KPh0X/oo+HRf+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IeHA5WpJGJRf+lkopG/6KPh0X/oo+HRf+ij4dF/6KPh0X/oo+H&#10;Rf+ij4dF/6KPh0X/oo+HRf+ij4dF/6KPh0X/oo+HRf+ij4dF/6KPh0X/oo+HRf+ij4dF/6KPh0X/&#10;oo+HRf+ij4dF/6KPh0X/ppOKRv+plo1I/xAPDgdL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ij4dF/6KPh0X/oo+H&#10;Rf+fjYVE/7Wfl03/wquiUv83MC4XpAAAAAAAAAAAAAAAAAAAAAAAAAAAAAAAAAAAAAAAAAAAAAAA&#10;AAAAAAAAAAAAAAAAAAAAAAAAAAAAAAAAAAAAAAAAAAAAAAAAAAAAAAAAAAAAAAAAAAAAAAAAAAAA&#10;AAAAAAAAAAAAAAAAAAAAAAAAAAAAAAAuKCYTksCpoFL/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VEhEJ&#10;TaiVjEj/ppOKR/+ij4dF/6KPh0X/oo+HRf+ij4dF/6KPh0X/oo+HRf+ij4dF/6KPh0X/oo+HRf+i&#10;j4dF/6KPh0X/oo+HRf+ij4dF/6KPh0X/oo+HRf+ij4dF/6KPh0X/oo+HRf+ij4dF/6SQiEb/s52V&#10;TP8fHBoN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IBATanlItH/6mWjUn/oo+HRf+ij4dF/6KP&#10;h0X/oo+HRf+ij4dF/6KPh0X/oo+HRf+ij4dF/6KPh0X/oo+HRf+ij4dF/6KPh0X/oo+HRf+ij4dF&#10;/6KPh0X/oo+HRf+ij4dF/6KPh0X/oo+HRf+ij4dF/72nnlH/KyYjEo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QDAwIYk4J6PvuumZFK/6KPh0X/oo+HRf+ij4dF/6KPh0X/oo+HRf+ij4dF/6KPh0X/&#10;oo+HRf+ij4dF/6KPh0X/oo+HRf+ij4dF/6KPh0X/oo+HRf+ij4dF/6KPh0X/oo+HRf+ij4dF/6KP&#10;h0X/oo+HRf+5pJtP/1FHQyO4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&#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VoYTLitqCXTf+i&#10;j4dF/6KPh0X/oo+HRf+ij4dF/6KPh0X/oo+HRf+ij4dF/6KPh0X/oo+HRf+ij4dF/6KPh0X/oo+H&#10;Rf+ij4dF/6KPh0X/oo+HRf+ij4dF/6KPh0X/oo+HRf+ij4dF/6KPh0X/tqGXTf+AcWo38AAAAAA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QR0Miu72mnVD/oo+HRf+ij4dF/6KPh0X/oo+HRf+ij4dF&#10;/6KPh0X/oo+HRf+ij4dF/6KPh0X/oo+HRf+ij4dF/6KPh0X/oo+HRf+ij4dF/6KPh0X/oo+HRf+i&#10;j4dF/6KPh0X/oo+HRf+ij4dF/6mVjUj/qZWNSP8EBAQCO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CooFJK/qJ9S/6KPh0X/oo+HRf+ij4dF/6KPh0X/oo+HRf+ij4dF/6KPh0X/oo+HRf+ij4dF/6KP&#10;h0X/oo+HRf+ij4dF/6KPh0X/oo+HRf+ij4dF/6KPh0X/oo+HRf+ij4dF/6KPh0X/oo+HRf+ij4dF&#10;/8CqoVL/Ix8dD4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USEglktqCYTf+kkIhG/6KPh0X/oo+H&#10;Rf+ij4dF/6KPh0X/oo+HRf+ij4dF/6KPh0X/oo+HRf+ij4dF/6KPh0X/oo+HRf+ij4dF/6KPh0X/&#10;oo+HRf+ij4dF/6KPh0X/oo+HRf+ij4dF/6KPh0X/oo+HRf+8pp1R/2ZaVSv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gIBLaOPiEb/q5ePSf+ij4dF/6KPh0X/oo+HRf+ij4dF/6KPh0X/oo+HRf+i&#10;j4dF/6KPh0X/oo+HRf+ij4dF/6KPh0X/oo+HRf+ij4dF/6KPh0X/oo+HRf+ij4dF/6KPh0X/oo+H&#10;Rf+ij4dF/6KPh0X/qJWMR/+tmZBK/wQDAwI1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zZWAx47mk&#10;mk//oo+HRf+ij4dF/6KPh0X/oo+HRf+ij4dF/6KPh0X/oo+HRf+ij4dF/6KPh0X/oo+HRf+ij4dF&#10;/6KPh0X/oo+HRf+ij4dF/6KPh0X/oo+HRf+ij4dF/6KPh0X/oo+HRf+ij4dF/6CNhkT/xK2jU/86&#10;MzAZq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ODEuF6HDrKJT/6GOhkX/oo+HRf+ij4dF/6KPh0X/&#10;oo+HRf+ij4dF/6KPh0X/oo+HRf+ij4dF/6KPh0X/oo+HRf+ij4dF/6KPh0X/oo+HRf+ij4dF/6KP&#10;h0X/oo+HRf+ij4dF/6KPh0X/oo+HRf+ij4dF/6+bkkv/o5CHRf8BAQEAH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LCwZTtqCXTf+kkYlG/6KPh0X/oo+HRf+ij4dF/6KPh0X/oo+HRf+ij4dF/6KPh0X/oo+H&#10;Rf+ij4dF/6KPh0X/oo+HRf+ij4dF/6KPh0X/oo+HRf+ij4dF/6KPh0X/oo+HRf+ij4dF/6KPh0X/&#10;oo+HRf+gjYZE/8WupFT/NzAuGK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gjYVE/8Sto1P/UkhE&#10;I8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JOCej/9sp2VTP+ij4dF&#10;/6KPh0X/oo+HRf+ij4dF/6KPh0X/oo+HRf+ij4dF/6KPh0X/oo+HRf+ij4dF/6KPh0X/oo+HRf+i&#10;j4dF/6KPh0X/oo+HRf+ij4dF/6KPh0X/oo+HRf+ij4dF/6KPh0X/oY6GRf+tmJBJ/6+bkkr/AwMD&#10;AT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hcWC3nBqqBS/6KPh0X/oo+HRf+ij4dF/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rl45J/6yXj0n/AwMDAT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COjccsMKsolP/oY6GRP+ij4dF/6KPh0X/oo+HRf+ij4dF/6KP&#10;h0X/oo+HRf+ij4dF/6KPh0X/oo+HRf+ij4dF/6KPh0X/oo+HRf+ij4dF/6KPh0X/oo+HRf+ij4dF&#10;/6KPh0X/oo+HRf+ij4dF/6KPh0X/n4yERP/BqqBS/3BiXC/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1uaDXsvKac&#10;UP+hjoZE/6KPh0X/oo+HRf+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I2FRP/Gr6VU/0E5Nhy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CgkJ&#10;BE62oZhO/6WSiUb/oo+HRf+ij4dF/6KPh0X/oo+HRf+ij4dF/6KPh0X/oo+HRf+ij4dF/6KPh0X/&#10;oo+HRf+ij4dF/6KPh0X/oo+HRf+ij4dF/6KPh0X/oo+HRf+ij4dF/6KPh0X/oo+HRf+ij4dF/6KP&#10;h0X/o4+HRf/FrqRU/y4oJhS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EA4OB2C7pZxP/6SRiUb/oo+HRf+ij4dF/6KPh0X/oo+HRf+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6KPh0X/rpqSS/+jkIhF/wIBAQE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sQDgC85CgjAP++Ih0A/78i&#10;HQD/vyIdAP+/Ih0A/78iHQD/vyIdAP+/Ih0A/78iHQD/vyIdAP+/Ih0A/78iHQD/vyIdAP+/Ih0A&#10;/78iHQD/vyIdAP+/Ih0A/78iHQD/vyIdAP+/Ih0A/78iHQD/vyIdAP+/Ih0A/78iHQD/vyIdAP+/&#10;Ih0A/78iHQD/vyIdAP+/Ih0A/78iHQD/vyIdAP+/Ih0A/78iHQD/vyIdAP+/Ih0A/78iHQD/vyId&#10;AP+/Ih0A/78iHQD/vyIdAP+/Ih0A/78iHQD/vyIdAP+/Ih0A/78iHQD/viIdAP/mKSMA/y0IBwCL&#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emxlNOm6pJtP/6GOhkX/oo+HRf+i&#10;j4dF/6KPh0X/oo+HRf+ij4dF/6KPh0X/oo+HRf+ij4dF/6KPh0X/oo+HRf+ij4dF/6KPh0X/oo+H&#10;Rf+ij4dF/6KPh0X/oo+HRf+ij4dF/6KPh0X/oo+HRf+ij4dF/6GOhkT/rJiPSf+9p51R/xIQDwh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xf&#10;Wi/gv6mfUf+gjYZE/6KPh0X/oo+HRf+ij4dF/6KPh0X/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ij4dF/6KPh0X/oo+HRf+ij4dF/6KPh0X/oo+HRf+i&#10;j4dF/6KPh0X/oo+HRf+ij4dF/6CNhUT/xq+lVf80LiwWo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xYTANrdJyIA/78iHQD/vyId&#10;AP+/Ih0A/78iHQD/vyIdAP+/Ih0A/78iHQD/vyIdAP+/Ih0A/78iHQD/vyIdAP+/Ih0A/78iHQD/&#10;vyIdAP+/Ih0A/78iHQD/vyIdAP+/Ih0A/78iHQD/vyIdAP+/Ih0A/78iHQD/vyIdAP+/Ih0A/78i&#10;HQD/vyIdAP+/Ih0A/78iHQD/vyIdAP+/Ih0A/78iHQD/vyIdAP+/Ih0A/78iHQD/vyIdAP+/Ih0A&#10;/78iHQD/vyIdAP+/Ih0A/78iHQD/vyIdAP+/Ih0A/78iHQD/viIdAP/kKSMA/1UQDQC1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MfHQ+GxK2kVP+hjoZF/6KPh0X/oo+HRf+ij4dF/6KPh0X/oo+HRf+ij4dF&#10;/6KPh0X/oo+HRf+ij4dF/6KPh0X/oo+HRf+ij4dF/6KPh0X/oo+HRf+ij4dF/6KPh0X/oo+HRf+i&#10;j4dF/6KPh0X/oo+HRf+ij4dF/5+MhET/tJ+WTf+ynZVM/wsKCQV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gkIBFC3oplO/6aTikf/oo+HRf+ij4dF/6KPh0X/&#10;oo+HRf+ij4dF/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o+HRf+ij4dF/6KPh0X/oo+HRf+ij4dF/6KPh0X/oo+HRf+ij4dF/6KPh0X/oo+HRf+hj4dF&#10;/7OdlEz/mYd/QfsAAAAAF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ZmHf0L+&#10;s56VTP+hjodF/6KPh0X/oo+HRf+ij4dF/6KPh0X/oo+HRf+ij4dF/6KPh0X/oo+HRf+ij4dF/6KP&#10;h0X/oo+HRf+ij4dF/6KPh0X/oo+HRf+ij4dF/6KPh0X/oo+HRf+ij4dF/6KPh0X/oo+HRf+ij4dF&#10;/56MhEP/uKOZTv+tmZBK/xIQDwhi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wLBVIIBwcDPQAAAAAAAAAAAAAAAAAAAAAAAAAAAAAAAAAAAAAAAAAAAAAAAAAAAAAAAAAA&#10;AAAAAAAAAAAAAAAAAAAAAAAAAAAAAAAAAAAAAAAAAAAAAAAAAAAAAAAAAAAAAAAAAAAAAAAAAAAA&#10;AAAAAGFWUSnWwquiU/+gjYVE/6KPh0X/oo+HRf+ij4dF/6KPh0X/oo+HRf+ij4dF/6KPh0X/oo+H&#10;Rf+ij4dF/6KPh0X/oo+HRf+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KPh0X/oo+HRf+ij4dF/6KPh0X/oo+HRf+gjYZE/8WupFT/JiEgEI4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XBAOAL7jKSMA/74iHQD/vyIdAP+/Ih0A&#10;/78iHQD/vyIdAP+/Ih0A/78iHQD/vyIdAP+/Ih0A/78iHQD/vyIdAP+/Ih0A/78iHQD/vyIdAP+/&#10;Ih0A/78iHQD/vyIdAP+/Ih0A/78iHQD/vyIdAP+/Ih0A/78iHQD/vyIdAP+/Ih0A/78iHQD/vyId&#10;AP+/Ih0A/78iHQD/vyIdAP+/Ih0A/78iHQD/vyIdAP+/Ih0A/78iHQD/vyIdAP+/Ih0A/78iHQD/&#10;vyIdAP+/Ih0A/78iHQD/vyIdAP+/Ih0A/78iHQD/4igjAP8zCQgAj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ij4dF/6KPh0X/oo+H&#10;Rf+ij4dF/6KPh0X/oY6GRf+3oZhO/4t7dDz2AAAAAA4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YGxgA8NUmIAD/vyIdAP+/Ih0A/78iHQD/&#10;vyIdAP+/Ih0A/78iHQD/vyIdAP+/Ih0A/78iHQD/vyIdAP+/Ih0A/78iHQD/vyIdAP+/Ih0A/78i&#10;HQD/vyIdAP+/Ih0A/78iHQD/vyIdAP+/Ih0A/78iHQD/vyIdAP+/Ih0A/78iHQD/vyIdAP+/Ih0A&#10;/78iHQD/vyIdAP+/Ih0A/78iHQD/vyIdAP+/Ih0A/78iHQD/vyIdAP+/Ih0A/78iHQD/vyIdAP+/&#10;Ih0A/78iHQD/vyIdAP+/Ih0A/74iHQD/5CkjAP9VDw0At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ij4dF/6KPh0X/oo+HRf+ij4dF/6KPh0X/oY6GRf/E&#10;rKNT/xwZGAx9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bMgGwD9zyUf&#10;AP+/Ih0A/78iHQD/vyIdAP+/Ih0A/78iHQD/vyIdAP+/Ih0A/78iHQD/vyIdAP+/Ih0A/78iHQD/&#10;vyIdAP+/Ih0A/78iHQD/vyIdAP+/Ih0A/78iHQD/vyIdAP++Ih0A/74iHQD/zSQfAP/LJB8A/7sh&#10;HAD/vyIdAP+/Ih0A/78iHQD/vyIdAP+/Ih0A/78iHQD/vyIdAP+/Ih0A/78iHQD/vyIdAP+/Ih0A&#10;/78iHQD/vyIdAP+/Ih0A/78iHQD/vyIdAP+/Ih0A/78iHQD/zSUfAP+xIBsA/AIAAAA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o+HRf+ij4dF/6KPh0X/oo+HRf+ij4dF/6GOhkX/u6ScUP98bWc16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gKCQCT4CgiAP+/Ih0A&#10;/78iHQD/vyIdAP+/Ih0A/78iHQD/vyIdAP+/Ih0A/78iHQD/vyIdAP+/Ih0A/78iHQD/vyIdAP+/&#10;Ih0A/78iHQD/vyIdAP+/Ih0A/78iHQD/vyIdAP/EIx4A/6UdGgDxrB8aAP/fKCIA/9snIQD/xSMe&#10;AP++Ih0A/78iHQD/vyIdAP+/Ih0A/78iHQD/vyIdAP+/Ih0A/78iHQD/vyIdAP+/Ih0A/78iHQD/&#10;vyIdAP+/Ih0A/78iHQD/vyIdAP+/Ih0A/78iHQD/ziUfAP+1IRwA/wEAAAAS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OQiEX/v6ifUf8SEA8IZ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wYFAHLgKCIA/78iHQD/vyIdAP+/Ih0A/78iHQD/vyIdAP+/Ih0A/78iHQD/vyIdAP+/Ih0A&#10;/78iHQD/vyIdAP+/Ih0A/74iHQD/vyIdAP/GIx4A/9UmIAD/4ygiAP/TJSAA/58dGADrOgsJAJYC&#10;AAAAJU0ODACg2ichAP+/Ih0A/78iHQD/vyIdAP+/Ih0A/78iHQD/vyIdAP+/Ih0A/78iHQD/vyId&#10;AP+/Ih0A/78iHQD/vyIdAP+/Ih0A/78iHQD/vyIdAP+/Ih0A/78iHQD/vyIdAP/ZJyEA/2IRDwC3&#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gjoZE/76onlH/bWBa&#10;L+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AdvCIdAP/MJB8A/78iHQD/&#10;vyIdAP+/Ih0A/78iHQD/vyIdAP+/Ih0A/78iHQD/wCIdAP/CIh0A/8okHwD/1CYgAP/fKCIA/9on&#10;IQD/xSMeAP+QGhYA4kgNCwCjEgMDAFcBAAAADgAAAAAAAAAAAAB9FhMAvM4kIAD/vyIdAP+/Ih0A&#10;/78iHQD/vyIdAP+/Ih0A/78iHQD/vyIdAP+/Ih0A/78iHQD/vyIdAP+/Ih0A/78iHQD/vyIdAP+/&#10;Ih0A/78iHQD/vyIdAP+/Ih0A/78iHQD/2SchAP9CDAoAl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gMD&#10;AFPPJSAA/8MjHgD/vyIdAP+/Ih0A/78iHQD/vyIdAP+/Ih0A/78iHQD/vyIdAP+/Ih0A/78iHQD/&#10;vyIdAP+/Ih0A/78iHQD/vyIdAP+/Ih0A/78iHQD/vyIdAP+/Ih0A/8wkHwD/tiAbAPoAAAAAAAAA&#10;AAAAAAAAAAAMAgIAQTEJCACDeBYTAM69Ih0A/9gmIQD/4SgiAP/ZJiEA/8skHwD/xCMeAP/AIh0A&#10;/78iHQD/vyIdAP+/Ih0A/78iHQD/vyIdAP+/Ih0A/78iHQD/vyIdAP/fKCIA/xwFBAB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lkopG/7ulnFD/DAsKBV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BAQA/yCQfAP/HIx4A/78iHQD/vyIdAP+/&#10;Ih0A/78iHQD/vyIdAP+/Ih0A/78iHQD/vyIdAP+/Ih0A/78iHQD/vyIdAP+/Ih0A/78iHQD/vyId&#10;AP+/Ih0A/78iHQD/vyIdAP/IIx4A/8EiHgD/BAEBADkAAAAAAAAAAAAAAAAAAAAAAAAAAAAAAAAA&#10;BQEBACweBgQAZkcNCwCifhYTANSzIBsA/8okHwD/0yUgAP/fKCIA/9gmIQD/1CYgAP/WJiEA/88l&#10;HwD/ySQeAP/LJB8A/9snIQD/viIdAP8BAAAAH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I2FRP/Cq6FS/11STSj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YBAQA&#10;Z8MiHQD5qB4ZAPWoHhoA9qYeGQD0jhkVAOOAFxQA2WcSEAC3RgwKAKQwCQcAex0FBABbCAIBACsA&#10;AAAAAwAAAAAAAAAAAAAAAAAAAAAAAAAAAAAAAAAAAAAAAAAAAAAAAAAAAAAAAAAAAn4WEwDb2Sch&#10;AP+/Ih0A/78iHQD/vyIdAP+/Ih0A/78iHQD/vyIdAP+/Ih0A/78iHQD/vyIdAP+/Ih0A/78iHQD/&#10;vyIdAP+/Ih0A/78iHQD/vyIdAP+/Ih0A/78iHQD/wSIdAP/ZJiEA/yoIBgB6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MAgIAI7IgHAD/ySQeAP+/Ih0A/78iHQD/vyIdAP+/Ih0A/78iHQD/vyIdAP+/Ih0A&#10;/78iHQD/vyIdAP+/Ih0A/78iHQD/vyIdAP+/Ih0A/78iHQD/vyIdAP+/Ih0A/78iHQD/xiMeAP/G&#10;Ix4A/wcBAQA6AAAAAAAAAAAAAAAAAAAAAAAAAAAAAAAAAAAAAAAAAAAAAAAAAAAAAAAAAAAABwEB&#10;ACETAwMASicHBgBwQQsKAJpcEQ4AsH8WEwDTjRkVAOCaHBcA7aseGgD4ph4ZAPXHIx8A+1EODAC2&#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JAgEAGQgBAQAVCAEBABYHAQEAFAAA&#10;AAAEAAAAAAAAAAAAAAAAAAAAAAAAAAAAAAAAAAAAAAAAAAAAAAAAAAAAAAAAAAAAAAAAAAAAAAAA&#10;AAAAAAAAAAAAAAAAAAAAAAAAAAAAAAAAAASSGhcA59UmIQD/vyIdAP+/Ih0A/78iHQD/vyIdAP+/&#10;Ih0A/78iHQD/vyIdAP+/Ih0A/78iHQD/vyIdAP+/Ih0A/78iHQD/vyIdAP+/Ih0A/78iHQD/vyId&#10;AP+/Ih0A/8MiHQD/wSIdAP8oBwYAV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AMCACe0IBwA/8gkHgD/&#10;vyIdAP+/Ih0A/78iHQD/vyIdAP+/Ih0A/78iHQD/vyIdAP+/Ih0A/78iHQD/vyIdAP+/Ih0A/78i&#10;HQD/vyIdAP+/Ih0A/78iHQD/vyIdAP+/Ih0A/8cjHgD/xCMeAP8GAQEAOAAAAAAAAAAAAAAAAAAA&#10;AAAAAAAAAAAAAAAAAAAAAAAAAAAAAAAAAAAAAAAAAAAAAAAAAAAAAAAAAAAAAAAAAAAAAAAAAAAA&#10;AAAAAAAAAAABAwEAAA0KAgIAGAcBAQAVCwICABoBAAAA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DjRkWAObYJiEA/78iHQD/vyIdAP+/Ih0A/78iHQD/vyIdAP+/Ih0A/78iHQD/vyIdAP+/Ih0A&#10;/78iHQD/vyIdAP+/Ih0A/78iHQD/vyIdAP+/Ih0A/78iHQD/vyIdAP/BIh0A/9UmIAD/JwcGAH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CAgAish8bAP/JJB4A/78iHQD/vyIdAP+/Ih0A/78iHQD/vyId&#10;AP+/Ih0A/78iHQD/vyIdAP+/Ih0A/78iHQD/vyIdAP+/Ih0A/78iHQD/vyIdAP+/Ih0A/78iHQD/&#10;vyIdAP/HIx4A/8QjHgD/BgEBADg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IUEQDI1iYhAP+/Ih0A/78iHQD/&#10;vyIdAP+/Ih0A/78iHQD/vyIdAP+/Ih0A/78iHQD/vyIdAP+/Ih0A/78iHQD/vyIdAP+/Ih0A/78i&#10;HQD/vyIdAP+/Ih0A/78iHQD/vyIdAP/oKSMA/y0IBwCR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IAgEA&#10;OsMjHgD/yCQfAP+/Ih0A/78iHQD/vyIdAP+/Ih0A/78iHQD/vyIdAP+/Ih0A/78iHQD/vyIdAP+/&#10;Ih0A/78iHQD/vyIdAP+/Ih0A/78iHQD/vyIdAP+/Ih0A/78iHQD/xiMeAP/IJB8A/wcBA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51Z2Iy38KsolL/n42FRP+ij4dF/6KPh0X/oo+HRf+ij4dF/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wFBEAuc0kIAD/vyIdAP+/Ih0A/78iHQD/vyIdAP+/Ih0A/78iHQD/vyId&#10;AP+/Ih0A/78iHQD/vyIdAP+/Ih0A/78iHQD/vyIdAP+/Ih0A/78iHQD/vyIdAP+/Ih0A/78iHQD/&#10;3CchAP88CgkAk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gMCAFHRJSAA/8MjHgD/vyIdAP+/Ih0A/78i&#10;HQD/vyIdAP+/Ih0A/78iHQD/vyIdAP+/Ih0A/78iHQD/vyIdAP+/Ih0A/78iHQD/vyIdAP+/Ih0A&#10;/78iHQD/vyIdAP+/Ih0A/8skHwD/uCEcAPwDAQEAK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yTgXs++MGroVL/n4yE&#10;RP+ij4dF/6KPh0X/oo+HRf+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RMQALnSJSAA&#10;/78iHQD/vyIdAP+/Ih0A/78iHQD/vyIdAP+/Ih0A/78iHQD/vyIdAP+/Ih0A/78iHQD/vyIdAP+/&#10;Ih0A/78iHQD/vyIdAP+/Ih0A/78iHQD/vyIdAP+/Ih0A/9knIQD/WxAOAL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4FBQBi0SUgAP/CIh0A/78iHQD/vyIdAP+/Ih0A/78iHQD/vyIdAP+/Ih0A/78iHQD/&#10;vyIdAP+/Ih0A/78iHQD/vyIdAP+/Ih0A/78iHQD/vyIdAP+/Ih0A/78iHQD/vyIdAP/LJB8A/6ge&#10;GQD3BwEBAB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ICATOZhn9B+sKrolP/oI2FRP+hjoZF/6KPh0X/oo+HRf+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cNCwCr5SkiAP+/Ih0A/78iHQD/vyIdAP+/Ih0A/78i&#10;HQD/vyIdAP+/Ih0A/78iHQD/vyIdAP+/Ih0A/78iHQD/vyIdAP+/Ih0A/78iHQD/vyIdAP+/Ih0A&#10;/78iHQD/vyIdAP/dKCEA/3IVEQDS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zCQgAjeAoIgD/vyIdAP+/&#10;Ih0A/78iHQD/vyIdAP+/Ih0A/78iHQD/vyIdAP+/Ih0A/78iHQD/vyIdAP+/Ih0A/78iHQD/vyId&#10;AP+/Ih0A/78iHQD/vyIdAP+/Ih0A/78iHQD/0CUgAP+aHBcA7AIAAAAJ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ICATSOfXY878KrolP/oo+HRf+hjoZF/6KPh0X/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DAoAk9snIQD/wCIdAP+/Ih0A/78iHQD/vyIdAP+/Ih0A/78iHQD/vyIdAP+/Ih0A/78iHQD/&#10;vyIdAP+/Ih0A/78iHQD/vyIdAP+/Ih0A/78iHQD/vyIdAP+/Ih0A/78iHQD/0CUgAP+kHRkA9QEA&#10;AAA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w8NALLdKCIA/78iHQD/vyIdAP+/Ih0A/78iHQD/vyIdAP+/Ih0A&#10;/78iHQD/vyIdAP+/Ih0A/78iHQD/vyIdAP+/Ih0A/78iHQD/vyIdAP+/Ih0A/78iHQD/vyIdAP+/&#10;Ih0A/9omIQD/gRcUAN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1vYl0v28iwp1X/&#10;ppKKRv+gjYVE/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QcGAG7RJSAA/8AiHQD/vyIdAP+/&#10;Ih0A/78iHQD/vyIdAP+/Ih0A/78iHQD/vyIdAP+/Ih0A/78iHQD/vyIdAP+/Ih0A/78iHQD/vyId&#10;AP+/Ih0A/78iHQD/vyIdAP+/Ih0A/8UjHgD/ySQfAP8KAgIAQ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sZFgDm&#10;1yYgAP+/Ih0A/78iHQD/vyIdAP+/Ih0A/78iHQD/vyIdAP+/Ih0A/78iHQD/vyIdAP+/Ih0A/78i&#10;HQD/vyIdAP+/Ih0A/78iHQD/vyIdAP+/Ih0A/78iHQD/vyIdAP/aJyEA/2ISDwC6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xSSEMiv8StpFT/rpmRSv+fjIVE/6KPh0X/oo+H&#10;Rf+ij4dF/6KPh0X/oo+HRf+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BAQErhXVvOOfCq6JT/6KPh0X/oY6GRf+ij4dF/6KPh0X/oo+HRf+ij4dF/6KPh0X/&#10;oo+HRf+ij4dF/6KPh0X/oo+HRf+ij4dF/7Gck0v/ZlpVLMgAAAAAAAAAAAAAAAAAAAAAAAAAAAAA&#10;AAAAAAAAAAAAAAAAAAAAAAAAAAAAAAAAAAAAAAAAAAAAAAAAAAAAAAAAAAAAAAAAAAAAAAAAAAAA&#10;AAAAAAAAAAAAAAAAAAAAAAAAAAAAAwICASygjYVE/6yYj0n/oo+HRf+ij4dF/6KPh0X/oo+HRf+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ij4dF/6KPh0X/oo+HRf+fjIRE/7Sflk3/v6mfUf8e&#10;GhgNfgAAAAAAAAAAAAAAAAAAAAAAAAAAAAAAAAAAAAAAAAAAAAAAAAAAAAAAAAAAAAAAAAAAAAAA&#10;AAAAAAAAAAAAAAAAAAAAAAAAAAAAAAAAAAAAAAAAAAAAAAAAAAAAAAAAAAAAAAAAAAAAAAAAAAAA&#10;AAAAAAAuKCYTksCpoFL/oo+HRf+ij4dF/6KPh0X/oo+HRf+ij4dF/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EDAwBU0SUgAP/DIh0A/78iHQD/vyIdAP+/Ih0A/78iHQD/vyIdAP+/Ih0A&#10;/78iHQD/vyIdAP+/Ih0A/78iHQD/vyIdAP+/Ih0A/78iHQD/vyIdAP+/Ih0A/78iHQD/vyIdAP+/&#10;Ih0A/98oIgD/KAcGAHw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QEBADDDIx4A/8gjHgD/vyIdAP+/Ih0A/78iHQD/vyId&#10;AP+/Ih0A/78iHQD/vyIdAP+/Ih0A/78iHQD/vyIdAP+/Ih0A/78iHQD/vyIdAP+/Ih0A/78iHQD/&#10;vyIdAP+/Ih0A/78iHQD/4CgiAP9BDAoAn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Val5ZLdXG&#10;r6VU/6SRiUb/oY6GRP+ij4dF/6KPh0X/oo+HRf+ij4dF/6KPh0X/oo+HRf+ij4dF/6KPh0X/oo+H&#10;Rf+xnJNL/2ZaVSzIAAAAAAAAAAAAAAAAAAAAAAAAAAAAAAAAAAAAAAAAAAAAAAAAAAAAAAAAAAAA&#10;AAAAAAAAAAAAAAAAAAAAAAAAAAAAAAAAAAAAAAAAAAAAAAAAAAAAAAAAAAAAAAAAAAAAAAAAAAMC&#10;AgEsoI2FRP+smI9J/6KPh0X/oo+HRf+ij4dF/6KPh0X/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o+HRf+hjodF/5+NhUT/vaeeUf+wnJNL/xYTEglwAAAAAAAAAAAAAAAAAAAAAAAAAAAAAAAA&#10;AAAAAAAAAAAAAAAAAAAAAAAAAAAAAAAAAAAAAAAAAAAAAAAAAAAAAAAAAAAAAAAAAAAAAAAAAAAA&#10;AAAAAAAAAAAAAAAAAAAAAAAAAAAAAAAAAAAAAAAAAAAAAAAAAAAALigmE5LAqaBS/6KPh0X/oo+H&#10;Rf+ij4dF/6KPh0X/oo+HRf+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FAQEAKrohHAD/&#10;yiQfAP+/Ih0A/78iHQD/vyIdAP+/Ih0A/78iHQD/vyIdAP+/Ih0A/78iHQD/vyIdAP+/Ih0A/78i&#10;HQD/vyIdAP+/Ih0A/78iHQD/vyIdAP+/Ih0A/78iHQD/vyIdAP/gKCIA/2QSDwD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8FBQBz4CgiAP+/Ih0A/78iHQD/vyIdAP+/Ih0A/78iHQD/vyIdAP+/Ih0A/78iHQD/vyIdAP+/&#10;Ih0A/78iHQD/vyIdAP+/Ih0A/78iHQD/vyIdAP+/Ih0A/78iHQD/vyIdAP+/Ih0A/9knIQD/JgcG&#10;AH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IVkxIJcLHsKZV/6eUi0f/oI2FRP+ij4dF&#10;/6KPh0X/oo+HRf+ij4dF/6KPh0X/oo+HRf+ij4dF/6KPh0X/sZyTS/9mWlUsyAAAAAAAAAAAAAAA&#10;AAAAAAAAAAAAAAAAAAAAAAAAAAAAAAAAAAAAAAAAAAAAAAAAAAAAAAAAAAAAAAAAAAAAAAAAAAAA&#10;AAAAAAAAAAAAAAAAAAAAAAAAAAAAAAAAAAAAAAAAAAADAgIBLKCNhUT/rJiPSf+ij4dF/6KPh0X/&#10;oo+HRf+ij4dF/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mZGxcA7dQmIAD/vyIdAP+/Ih0A/78iHQD/vyId&#10;AP+/Ih0A/78iHQD/vyIdAP+/Ih0A/78iHQD/vyIdAP+/Ih0A/78iHQD/vyIdAP+/Ih0A/78iHQD/&#10;vyIdAP+/Ih0A/78iHQD/ziUfAP+3IRwA/wAAAAA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EQ4AweEoIgD/viIdAP+/Ih0A/78i&#10;HQD/vyIdAP+/Ih0A/78iHQD/vyIdAP+/Ih0A/78iHQD/vyIdAP+/Ih0A/78iHQD/vyIdAP+/Ih0A&#10;/78iHQD/vyIdAP+/Ih0A/78iHQD/xCMdAP/NJR8A/w8DAgB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&#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xIPAL/eJyIA/78iHQD/vyIdAP+/Ih0A/78iHQD/vyIdAP+/Ih0A/78iHQD/vyIdAP+/&#10;Ih0A/78iHQD/vyIdAP+/Ih0A/78iHQD/vyIdAP+/Ih0A/78iHQD/vyIdAP+/Ih0A/78iHQD/4Sgi&#10;AP8cBQQAb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AAAAgvyIdAP/LJB8A/78iHQD/vyIdAP+/Ih0A/78iHQD/vyIdAP+/Ih0A/78iHQD/&#10;vyIdAP+/Ih0A/78iHQD/vyIdAP+/Ih0A/78iHQD/vyIdAP+/Ih0A/78iHQD/vyIdAP+/Ih0A/80l&#10;HwD/tiEcAP8CAAAAH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lBLJ87Cq6JT/6COhkT/oo+HRf+ij4dF&#10;/6KPh0X/oo+HRf+ij4dF/6KPh0X/oo+HRf+ij4dF/6KPh0X/oo+HRf+ij4dF/6KPh0X/oo+HRf+i&#10;j4dF/6KPh0X/oo+HRf+ij4dF/6COhkT/vqieUf9qXlku3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UJCACN4CgiAP+/Ih0A/78i&#10;HQD/vyIdAP+/Ih0A/78iHQD/vyIdAP+/Ih0A/78iHQD/vyIdAP+/Ih0A/78iHQD/vyIdAP+/Ih0A&#10;/78iHQD/vyIdAP+/Ih0A/78iHQD/vyIdAP++Ih0A/98oIgD/dhUSAN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sCAcAieYpIwD/vSIdAP+/&#10;Ih0A/78iHQD/vyIdAP+/Ih0A/78iHQD/vyIdAP+/Ih0A/78iHQD/vyIdAP+/Ih0A/78iHQD/vyId&#10;AP+/Ih0A/78iHQD/vyIdAP+/Ih0A/78iHQD/vyIdAP/cJyEA/3wWEwD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8NDQdeuqSbT/+kkYlG/6KPh0X/oo+HRf+ij4dF/6KPh0X/oo+HRf+ij4dF/6KP&#10;h0X/oo+HRf+ij4dF/6KPh0X/oo+HRf+ij4dF/6KPh0X/oo+HRf+ij4dF/6KPh0X/oo+HRf+ij4dF&#10;/6WSikb/uqSbT/8KCQkEU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QAwIAUdMmIAD/wyMdAP+/Ih0A/78iHQD/vyIdAP+/Ih0A/78iHQD/&#10;vyIdAP+/Ih0A/78iHQD/vyIdAP+/Ih0A/78iHQD/vyIdAP+/Ih0A/78iHQD/vyIdAP+/Ih0A/78i&#10;HQD/vyIdAP/FIx4A/9MlIAD/BwEBAE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hsXAO/YJyEA/74iHQD/vyIdAP+/Ih0A/78iHQD/vyIdAP+/Ih0A&#10;/78iHQD/vyIdAP+/Ih0A/78iHQD/vyIdAP+/Ih0A/78iHQD/vyIdAP+/Ih0A/78iHQD/vyIdAP+/&#10;Ih0A/74iHQD/4igiAP9DDAsAn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4JzbTjxuKOa&#10;Tv+hjoZF/6KPh0X/oo+HRf+ij4dF/6KPh0X/oo+HRf+ij4dF/6KPh0X/oo+HRf+ij4dF/6KPh0X/&#10;oo+HRf+ij4dF/6KPh0X/oo+HRf+ij4dF/6KPh0X/oo+HRf+gjYZE/8GroVL/W1BMJt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BOy&#10;IBsA/c8lHwD/vyIdAP+/Ih0A/78iHQD/vyIdAP+/Ih0A/78iHQD/vyIdAP+/Ih0A/78iHQD/vyId&#10;AP+/Ih0A/78iHQD/vyIdAP+/Ih0A/78iHQD/vyIdAP+/Ih0A/78iHQD/vSEdAP/lKSIA/2USDwDL&#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WBAQAZ+AoIgD/&#10;wSIdAP+/Ih0A/78iHQD/vyIdAP+/Ih0A/78iHQD/vyIdAP+/Ih0A/78iHQD/vyIdAP+/Ih0A/78i&#10;HQD/vyIdAP+/Ih0A/78iHQD/vyIdAP+/Ih0A/78iHQD/vyIdAP/AIh0A/9knIQD/FgQDAG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oIyERjsOsolP/oY6GRP+ij4dF/6KPh0X/oo+HRf+i&#10;j4dF/6KPh0X/oo+HRf+ij4dF/6KPh0X/oo+HRf+ij4dF/6KPh0X/oo+HRf+ij4dF/6KPh0X/oo+H&#10;Rf+ij4dF/6KPh0X/oo+HRf+nlIxH/7Sflk3/BgUFA0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ZRIPAMXiKCIA/74iHQD/vyIdAP+/Ih0A&#10;/78iHQD/vyIdAP+/Ih0A/78iHQD/vyIdAP+/Ih0A/78iHQD/vyIdAP+/Ih0A/78iHQD/vyIdAP+/&#10;Ih0A/78iHQD/vyIdAP+/Ih0A/78iHQD/xiMeAP/VJiAA/wYBAQA8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FlRsXAOvcJyIA/70iHQD/vyIdAP+/Ih0A/78iHQD/vyId&#10;AP+/Ih0A/78iHQD/vyIdAP+/Ih0A/78iHQD/vyIdAP+/Ih0A/78iHQD/vyIdAP+/Ih0A/78iHQD/&#10;vyIdAP+/Ih0A/78iHQD/zSUfAP+6IR0A/wE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EBASGjkIhF/66ZkUr/oo+HRf+ij4dF/6KPh0X/oo+HRf+ij4dF/6KPh0X/oo+HRf+ij4dF&#10;/6KPh0X/oo+HRf+ij4dF/6KPh0X/oo+HRf+ij4dF/6KPh0X/oo+HRf+ij4dF/6KPh0X/oI2FRP/E&#10;raNT/0tCPy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AFBQBz/i0nAP/mKSMA/+IoIgD/4igiAP/iKCIA/+IoIgD/4igiAP/iKCIA/+Io&#10;IgD/4igiAP/iKCIA/+IoIgD/4igiAP/iKCIA/+IoIgD/4igiAP/iKCIA/+IoIgD/4igiAP/iKCIA&#10;/+AoIgD//y8oAP+tHxoA/QEAAAA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HDQsA&#10;qv8wKQD/4igiAP/iKCIA/+IoIgD/4igiAP/iKCIA/+IoIgD/4igiAP/iKCIA/+IoIgD/4igiAP/i&#10;KCIA/+IoIgD/4igiAP/iKCIA/+IoIgD/4igiAP/iKCIA/+IoIgD/4igiAP/jKCIA//8vKAD/dhUS&#10;AN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S0I/IMDQuK1Y/7Gck0v/&#10;sZyTS/+xnJNL/7Gck0v/sZyTS/+xnJNL/7Gck0v/sZyTS/+xnJNL/7Gck0v/sZyTS/+xnJNL/7Gc&#10;k0v/sZyTS/+xnJNL/7Gck0v/sZyTS/+xnJNL/7Gck0v/uqSbT/++p59R/wgHBwNQAAAAAAg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AGkELCgCgQgwK&#10;AJ0/CwoAnT8LCgCdPwsKAJ0/CwoAnT8LCgCdPwsKAJ0/CwoAnT8LCgCdPwsKAJ0/CwoAnT8LCgCd&#10;PwsKAJ0/CwoAnT8LCgCdPwsKAJ0/CwoAnT8LCgCdPwsKAJ0/CwoAnUEMCgCdTQ4MAK8HAQEAI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MwkIAJBLDgsAnz4LCQCdPwsKAJ0/CwoAnT8L&#10;CgCdPwsKAJ0/CwoAnT8LCgCdPwsKAJ0/CwoAnT8LCgCdPwsKAJ0/CwoAnT8LCgCdPwsKAJ0/CwoA&#10;nT8LCgCdPwsKAJ0/CwoAnT8LCgCdPwsKAJ1MDQsAoQsCAgBK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YFBQM6ZlpUK71eU04ou1tQSya5W1BLJrlbUEsmuVtQSya5W1BL&#10;JrlbUEsmuVtQSya5W1BLJrlbUEsmuVtQSya5W1BLJrlbUEsmuVtQSya5W1BLJrlbUEsmuVtQSya5&#10;W1BLJrlbUEsmuVlPSya5c2VfMcQhHRwOdQQDAwIk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EBARANCwoFOhoXFQtlLyonFIhLQz4gr2BVUCnKgXJsN+ePf3c99ZiGf0H/l4Z+Qf+jkIhF/7Oe&#10;lUz/sZ2US/+xnJRL/7Sflk3/qZWNSP+Yhn5B/5mHgEH/kYB6PviAcWo36GFWUinKS0I+ILIpJSIS&#10;hRgVFApgCwoKBTYBAAAAC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QAAAAAC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gBAQEAC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BAQEIAAAAABUIBwcDJRMREAgvDQsLBj4ODAwGVg0LCwVSDQsLBVIODQwGVQ0MCwZH&#10;EA4OBy0ODAwGLAAAAAAZAQEBAA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IyERiTkzMBiKDQsLBU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JKt39sXGVc9Bkt6bSx9dSuYqm&#10;irdx4ekq6eUAExz089ZHNC4B+jAH3uh690/YzK4vNUceQw2SoMtQStIsVdjKynr6ORonMcqx1NLJ&#10;LC7RyKVYBjYix596691P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U6+a//AGVZ3j/4e9V/7h0XtWnwDppuPV5/8tL/ALJF2J/2vN9f+9fl/bEvx9XXh0fb&#10;231b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vPv&#10;2tfi5f8AwA/ZV+JnjzSrOHUtU8E+FNU1+ztJQTHdTWtnLOkbYIOGaMA4IODQB6DRXwL/AMG8v/BW&#10;vVv+Csn7Huq614yh0m1+I/gjV20rXYtNhMNvcxSL5trdLGWYoHXehGcF4JCAAQB99UAFFFeXXX7a&#10;/wAJ7T9p6x+C58eeHZPipqFpLfReGobjzr5IY4/MdpFQERHy8uFkKsygkAjmgD1G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q13aQXUYW&#10;eGOZf7siBh+tFFYV/wCGyZbGFqvg3QJbKaR9D015Apw7WkZP54ryXxl4d0q1+2+TplnDtT5fLt0X&#10;H0wKKK/Ksz3Z4tbc8m8SQR2/k+VGseeuxQM1kUUV8JU+NnmPcKKKKzEa3h2CK4vpFljWRdnRlBFe&#10;l+E9C0268nztPtZcy4PmQK38xRRXrYLdG1M9d8O+C/DzWqyHQdMMgbhjZx5/PbXQW+i6fZgfZ7C2&#10;g/65wqvf2FFFfpmVbo9ejuaVFFFfcnph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alt="NSW Government Fisheries logo" style="position:absolute;top:71539;width:23999;height:73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">
                  <v:imagedata r:id="rId95" o:title="NSW Government Fisheries logo"/>
                </v:shape>
                <v:shape id="Picture 40" o:spid="_x0000_s1028" type="#_x0000_t75" alt="University of Canberra logo" style="position:absolute;left:31729;top:23247;width:22215;height:74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"/>
                <v:shape id="Picture 41" o:spid="_x0000_s1029" type="#_x0000_t75" alt="Commonwealth Environmental Water Office Logo" style="position:absolute;left:14487;width:31458;height:13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">
                  <v:imagedata r:id="rId96" o:title="Commonwealth Environmental Water Office Logo"/>
                </v:shape>
                <v:shape id="Picture 42" o:spid="_x0000_s1030" type="#_x0000_t75" alt="CSIRO logo" style="position:absolute;left:10391;top:21240;width:11481;height:11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">
                  <v:imagedata r:id="rId97" o:title="CSIRO logo"/>
                </v:shape>
                <v:shape id="Picture 43" o:spid="_x0000_s1031" type="#_x0000_t75" alt="Arthur Rylah Institute logo" style="position:absolute;left:1755;top:58093;width:14186;height:73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">
                  <v:imagedata r:id="rId98" o:title="Arthur Rylah Institute logo"/>
                </v:shape>
                <v:shape id="Picture 44" o:spid="_x0000_s1032" type="#_x0000_t75" alt="Charles Sturt University logo" style="position:absolute;left:1992;top:43424;width:16383;height:6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">
                  <v:imagedata r:id="rId99" o:title="Charles Sturt University logo"/>
                </v:shape>
                <v:shape id="Picture 45" o:spid="_x0000_s1033" type="#_x0000_t75" style="position:absolute;left:21072;top:55898;width:18288;height:11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">
                  <v:imagedata r:id="rId100" o:title=""/>
                </v:shape>
                <v:shape id="Picture 46" o:spid="_x0000_s1034" type="#_x0000_t75" alt="Deakin University logo" style="position:absolute;left:25663;top:42062;width:9106;height:9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">
                  <v:imagedata r:id="rId101" o:title="Deakin University logo"/>
                </v:shape>
                <v:shape id="Picture 47" o:spid="_x0000_s1035" type="#_x0000_t75" alt="University of New England logo" style="position:absolute;left:46397;top:57518;width:11531;height:84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">
                  <v:imagedata r:id="rId102" o:title="University of New England logo"/>
                </v:shape>
                <v:shape id="Picture 48" o:spid="_x0000_s1036" type="#_x0000_t75" alt="Brooks Ecology &amp; Technology logo" style="position:absolute;left:41338;top:44054;width:17099;height:5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">
                  <v:imagedata r:id="rId103" o:title="Brooks Ecology &amp; Technology logo"/>
                </v:shape>
                <v:shape id="Picture 49" o:spid="_x0000_s1037" type="#_x0000_t75" alt="Australian River Restoration Centre logo" style="position:absolute;left:34908;top:73770;width:24308;height:4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">
                  <v:imagedata r:id="rId104" o:title="Australian River Restoration Centre logo"/>
                </v:shape>
              </v:group>
            </w:pict>
          </mc:Fallback>
        </mc:AlternateContent>
      </w:r>
    </w:p>
    <w:p w14:paraId="374DBD2E" w14:textId="77777777" w:rsidR="000A3EFE" w:rsidRDefault="000A3EFE" w:rsidP="000A3EFE">
      <w:pPr>
        <w:spacing w:after="139" w:line="256" w:lineRule="auto"/>
      </w:pPr>
      <w:r>
        <w:t xml:space="preserve"> </w:t>
      </w:r>
    </w:p>
    <w:p w14:paraId="3C5F58F1" w14:textId="77777777" w:rsidR="000A3EFE" w:rsidRDefault="000A3EFE" w:rsidP="000A3EFE">
      <w:pPr>
        <w:spacing w:after="0" w:line="256" w:lineRule="auto"/>
        <w:ind w:right="5102"/>
      </w:pPr>
      <w:r>
        <w:t xml:space="preserve"> </w:t>
      </w:r>
    </w:p>
    <w:p w14:paraId="30E3D71D" w14:textId="77777777" w:rsidR="00606BE6" w:rsidRPr="00606BE6" w:rsidRDefault="00606BE6" w:rsidP="00606BE6"/>
    <w:p w14:paraId="2FC04AE7" w14:textId="77777777" w:rsidR="00606BE6" w:rsidRPr="00606BE6" w:rsidRDefault="00606BE6" w:rsidP="00606BE6"/>
    <w:p w14:paraId="7F0651D0" w14:textId="77777777" w:rsidR="00795EC4" w:rsidRDefault="00795EC4" w:rsidP="00606BE6">
      <w:pPr>
        <w:rPr>
          <w:noProof/>
        </w:rPr>
      </w:pPr>
    </w:p>
    <w:p w14:paraId="307D86DC" w14:textId="77777777" w:rsidR="00606BE6" w:rsidRPr="00606BE6" w:rsidRDefault="00606BE6" w:rsidP="00606BE6"/>
    <w:p w14:paraId="5AAB67C8" w14:textId="77777777" w:rsidR="00ED2F4B" w:rsidRPr="00E06932" w:rsidRDefault="00ED2F4B" w:rsidP="00ED2F4B">
      <w:pPr>
        <w:rPr>
          <w:b/>
          <w:bCs/>
        </w:rPr>
      </w:pPr>
      <w:r w:rsidRPr="00E06932">
        <w:rPr>
          <w:b/>
          <w:bCs/>
        </w:rPr>
        <w:t>Partners</w:t>
      </w:r>
    </w:p>
    <w:p w14:paraId="7CB956E5" w14:textId="77777777" w:rsidR="00606BE6" w:rsidRPr="00606BE6" w:rsidRDefault="00606BE6" w:rsidP="00606BE6"/>
    <w:p w14:paraId="6D4776F7" w14:textId="77777777" w:rsidR="00606BE6" w:rsidRPr="00606BE6" w:rsidRDefault="00606BE6" w:rsidP="00606BE6"/>
    <w:p w14:paraId="69ABD199" w14:textId="77777777" w:rsidR="00606BE6" w:rsidRPr="00606BE6" w:rsidRDefault="00606BE6" w:rsidP="00606BE6"/>
    <w:p w14:paraId="7F94BBC3" w14:textId="77777777" w:rsidR="00606BE6" w:rsidRPr="00606BE6" w:rsidRDefault="00606BE6" w:rsidP="00606BE6"/>
    <w:p w14:paraId="07F4183C" w14:textId="77777777" w:rsidR="00606BE6" w:rsidRPr="00606BE6" w:rsidRDefault="00606BE6" w:rsidP="00606BE6"/>
    <w:p w14:paraId="3A527AF5" w14:textId="77777777" w:rsidR="00606BE6" w:rsidRPr="00606BE6" w:rsidRDefault="00606BE6" w:rsidP="00606BE6"/>
    <w:p w14:paraId="0943D596" w14:textId="77777777" w:rsidR="00606BE6" w:rsidRDefault="00606BE6" w:rsidP="00606BE6"/>
    <w:p w14:paraId="0A658109" w14:textId="77777777" w:rsidR="00A14107" w:rsidRDefault="00A14107" w:rsidP="000A3EFE">
      <w:pPr>
        <w:pStyle w:val="BodyText"/>
        <w:rPr>
          <w:sz w:val="18"/>
        </w:rPr>
      </w:pPr>
    </w:p>
    <w:p w14:paraId="7313E9D1" w14:textId="77777777" w:rsidR="00ED2F4B" w:rsidRDefault="00ED2F4B" w:rsidP="00ED2F4B">
      <w:pPr>
        <w:rPr>
          <w:b/>
          <w:bCs/>
        </w:rPr>
      </w:pPr>
      <w:r w:rsidRPr="00E06932">
        <w:rPr>
          <w:b/>
          <w:bCs/>
        </w:rPr>
        <w:t>Collaborators</w:t>
      </w:r>
    </w:p>
    <w:p w14:paraId="5DFDF5EE" w14:textId="77777777" w:rsidR="00ED2F4B" w:rsidRDefault="00ED2F4B" w:rsidP="000A3EFE">
      <w:pPr>
        <w:pStyle w:val="BodyText"/>
        <w:rPr>
          <w:sz w:val="18"/>
        </w:rPr>
      </w:pPr>
    </w:p>
    <w:p w14:paraId="65FC0B07" w14:textId="77777777" w:rsidR="007702A2" w:rsidRDefault="007702A2" w:rsidP="000A3EFE">
      <w:pPr>
        <w:pStyle w:val="BodyText"/>
        <w:rPr>
          <w:sz w:val="18"/>
        </w:rPr>
      </w:pPr>
    </w:p>
    <w:p w14:paraId="5EDEE947" w14:textId="77777777" w:rsidR="007702A2" w:rsidRDefault="007702A2" w:rsidP="000A3EFE">
      <w:pPr>
        <w:pStyle w:val="BodyText"/>
        <w:rPr>
          <w:sz w:val="18"/>
        </w:rPr>
      </w:pPr>
    </w:p>
    <w:p w14:paraId="7C4DEBB4" w14:textId="77777777" w:rsidR="00C00B42" w:rsidRDefault="00C00B42" w:rsidP="000A3EFE">
      <w:pPr>
        <w:pStyle w:val="BodyText"/>
        <w:rPr>
          <w:sz w:val="18"/>
        </w:rPr>
      </w:pPr>
    </w:p>
    <w:p w14:paraId="5AA503E6" w14:textId="77777777" w:rsidR="00C00B42" w:rsidRDefault="00C00B42" w:rsidP="000A3EFE">
      <w:pPr>
        <w:pStyle w:val="BodyText"/>
        <w:rPr>
          <w:sz w:val="18"/>
        </w:rPr>
      </w:pPr>
    </w:p>
    <w:p w14:paraId="72D080CD" w14:textId="0606F4DC" w:rsidR="00ED2F4B" w:rsidRPr="006C2F7A" w:rsidRDefault="00ED2F4B" w:rsidP="000A3EFE">
      <w:pPr>
        <w:pStyle w:val="BodyText"/>
        <w:rPr>
          <w:sz w:val="18"/>
        </w:rPr>
      </w:pPr>
    </w:p>
    <w:sectPr w:rsidR="00ED2F4B" w:rsidRPr="006C2F7A" w:rsidSect="00A94CEC">
      <w:headerReference w:type="even" r:id="rId105"/>
      <w:headerReference w:type="default" r:id="rId106"/>
      <w:footerReference w:type="even" r:id="rId107"/>
      <w:headerReference w:type="first" r:id="rId108"/>
      <w:type w:val="evenPage"/>
      <w:pgSz w:w="11906" w:h="16838" w:code="9"/>
      <w:pgMar w:top="1134" w:right="1134" w:bottom="1134" w:left="1134" w:header="510" w:footer="624"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285143" w14:textId="77777777" w:rsidR="00C14AA1" w:rsidRDefault="00C14AA1" w:rsidP="009964E7">
      <w:r>
        <w:separator/>
      </w:r>
    </w:p>
    <w:p w14:paraId="05C259CD" w14:textId="77777777" w:rsidR="00C14AA1" w:rsidRDefault="00C14AA1"/>
  </w:endnote>
  <w:endnote w:type="continuationSeparator" w:id="0">
    <w:p w14:paraId="5248D16B" w14:textId="77777777" w:rsidR="00C14AA1" w:rsidRDefault="00C14AA1" w:rsidP="009964E7">
      <w:r>
        <w:continuationSeparator/>
      </w:r>
    </w:p>
    <w:p w14:paraId="4E96C8D1" w14:textId="77777777" w:rsidR="00C14AA1" w:rsidRDefault="00C14AA1"/>
  </w:endnote>
  <w:endnote w:type="continuationNotice" w:id="1">
    <w:p w14:paraId="4712F2D5" w14:textId="77777777" w:rsidR="00C14AA1" w:rsidRDefault="00C14AA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ZWAdobeF">
    <w:panose1 w:val="00000000000000000000"/>
    <w:charset w:val="00"/>
    <w:family w:val="auto"/>
    <w:pitch w:val="variable"/>
    <w:sig w:usb0="20002A87" w:usb1="00000000"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6EC45" w14:textId="58E31D6B" w:rsidR="00C14AA1" w:rsidRDefault="00C14AA1" w:rsidP="00D90434">
    <w:pPr>
      <w:pStyle w:val="Footer"/>
      <w:tabs>
        <w:tab w:val="clear" w:pos="4513"/>
        <w:tab w:val="clear" w:pos="9026"/>
      </w:tabs>
      <w:jc w:val="right"/>
    </w:pPr>
    <w:r>
      <w:rPr>
        <w:noProof/>
      </w:rPr>
      <mc:AlternateContent>
        <mc:Choice Requires="wps">
          <w:drawing>
            <wp:anchor distT="0" distB="0" distL="114300" distR="114300" simplePos="0" relativeHeight="251658240" behindDoc="0" locked="0" layoutInCell="0" allowOverlap="1" wp14:anchorId="593D80C1" wp14:editId="6EF797ED">
              <wp:simplePos x="0" y="0"/>
              <wp:positionH relativeFrom="page">
                <wp:align>center</wp:align>
              </wp:positionH>
              <wp:positionV relativeFrom="page">
                <wp:align>bottom</wp:align>
              </wp:positionV>
              <wp:extent cx="7772400" cy="463550"/>
              <wp:effectExtent l="0" t="0" r="0" b="12700"/>
              <wp:wrapNone/>
              <wp:docPr id="60" name="MSIPCMbacd4215a2e80d265a8d8bb5" descr="{&quot;HashCode&quot;:-1264680268,&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658A71B" w14:textId="66B64637" w:rsidR="00C14AA1" w:rsidRPr="00CE2B8D" w:rsidRDefault="00C14AA1" w:rsidP="00CE2B8D">
                          <w:pPr>
                            <w:spacing w:after="0"/>
                            <w:jc w:val="center"/>
                            <w:rPr>
                              <w:rFonts w:cs="Calibri"/>
                              <w:sz w:val="24"/>
                            </w:rPr>
                          </w:pPr>
                          <w:r w:rsidRPr="00CE2B8D">
                            <w:rPr>
                              <w:rFonts w:cs="Calibri"/>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593D80C1" id="_x0000_t202" coordsize="21600,21600" o:spt="202" path="m,l,21600r21600,l21600,xe">
              <v:stroke joinstyle="miter"/>
              <v:path gradientshapeok="t" o:connecttype="rect"/>
            </v:shapetype>
            <v:shape id="MSIPCMbacd4215a2e80d265a8d8bb5" o:spid="_x0000_s1026" type="#_x0000_t202" alt="{&quot;HashCode&quot;:-1264680268,&quot;Height&quot;:9999999.0,&quot;Width&quot;:9999999.0,&quot;Placement&quot;:&quot;Footer&quot;,&quot;Index&quot;:&quot;Primary&quot;,&quot;Section&quot;:1,&quot;Top&quot;:0.0,&quot;Left&quot;:0.0}" style="position:absolute;left:0;text-align:left;margin-left:0;margin-top:0;width:612pt;height:36.5pt;z-index:251658240;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" o:allowincell="f" filled="f" stroked="f" strokeweight=".5pt">
              <v:textbox inset=",0,,0">
                <w:txbxContent>
                  <w:p w14:paraId="2658A71B" w14:textId="66B64637" w:rsidR="00C14AA1" w:rsidRPr="00CE2B8D" w:rsidRDefault="00C14AA1" w:rsidP="00CE2B8D">
                    <w:pPr>
                      <w:spacing w:after="0"/>
                      <w:jc w:val="center"/>
                      <w:rPr>
                        <w:rFonts w:cs="Calibri"/>
                        <w:sz w:val="24"/>
                      </w:rPr>
                    </w:pPr>
                    <w:r w:rsidRPr="00CE2B8D">
                      <w:rPr>
                        <w:rFonts w:cs="Calibri"/>
                        <w:sz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3998D" w14:textId="5CDE035B" w:rsidR="00C14AA1" w:rsidRDefault="00C14AA1">
    <w:pPr>
      <w:pStyle w:val="Footer"/>
    </w:pPr>
    <w:r>
      <w:rPr>
        <w:noProof/>
      </w:rPr>
      <mc:AlternateContent>
        <mc:Choice Requires="wps">
          <w:drawing>
            <wp:anchor distT="0" distB="0" distL="114300" distR="114300" simplePos="0" relativeHeight="251658241" behindDoc="0" locked="0" layoutInCell="0" allowOverlap="1" wp14:anchorId="4C339805" wp14:editId="5F06FBD0">
              <wp:simplePos x="0" y="0"/>
              <wp:positionH relativeFrom="page">
                <wp:align>center</wp:align>
              </wp:positionH>
              <wp:positionV relativeFrom="page">
                <wp:align>bottom</wp:align>
              </wp:positionV>
              <wp:extent cx="7772400" cy="463550"/>
              <wp:effectExtent l="0" t="0" r="0" b="12700"/>
              <wp:wrapNone/>
              <wp:docPr id="61" name="MSIPCMac51451ea2dc575421eeeef9" descr="{&quot;HashCode&quot;:-1264680268,&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B87A05C" w14:textId="55C100D5" w:rsidR="00C14AA1" w:rsidRPr="00CE2B8D" w:rsidRDefault="00C14AA1" w:rsidP="00CE2B8D">
                          <w:pPr>
                            <w:spacing w:after="0"/>
                            <w:jc w:val="center"/>
                            <w:rPr>
                              <w:rFonts w:cs="Calibri"/>
                              <w:sz w:val="24"/>
                            </w:rPr>
                          </w:pPr>
                          <w:r w:rsidRPr="00CE2B8D">
                            <w:rPr>
                              <w:rFonts w:cs="Calibri"/>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4C339805" id="_x0000_t202" coordsize="21600,21600" o:spt="202" path="m,l,21600r21600,l21600,xe">
              <v:stroke joinstyle="miter"/>
              <v:path gradientshapeok="t" o:connecttype="rect"/>
            </v:shapetype>
            <v:shape id="MSIPCMac51451ea2dc575421eeeef9" o:spid="_x0000_s1027" type="#_x0000_t202" alt="{&quot;HashCode&quot;:-1264680268,&quot;Height&quot;:9999999.0,&quot;Width&quot;:9999999.0,&quot;Placement&quot;:&quot;Footer&quot;,&quot;Index&quot;:&quot;FirstPage&quot;,&quot;Section&quot;:1,&quot;Top&quot;:0.0,&quot;Left&quot;:0.0}" style="position:absolute;margin-left:0;margin-top:0;width:612pt;height:36.5pt;z-index:251658241;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" o:allowincell="f" filled="f" stroked="f" strokeweight=".5pt">
              <v:textbox inset=",0,,0">
                <w:txbxContent>
                  <w:p w14:paraId="6B87A05C" w14:textId="55C100D5" w:rsidR="00C14AA1" w:rsidRPr="00CE2B8D" w:rsidRDefault="00C14AA1" w:rsidP="00CE2B8D">
                    <w:pPr>
                      <w:spacing w:after="0"/>
                      <w:jc w:val="center"/>
                      <w:rPr>
                        <w:rFonts w:cs="Calibri"/>
                        <w:sz w:val="24"/>
                      </w:rPr>
                    </w:pPr>
                    <w:r w:rsidRPr="00CE2B8D">
                      <w:rPr>
                        <w:rFonts w:cs="Calibri"/>
                        <w:sz w:val="24"/>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CA6714" w14:textId="5D3092E1" w:rsidR="00C14AA1" w:rsidRPr="00CF12F8" w:rsidRDefault="00C14AA1" w:rsidP="00CF12F8">
    <w:pPr>
      <w:pStyle w:val="Footer"/>
      <w:tabs>
        <w:tab w:val="clear" w:pos="4513"/>
        <w:tab w:val="clear" w:pos="9026"/>
      </w:tabs>
    </w:pPr>
    <w:r>
      <w:rPr>
        <w:rStyle w:val="PageNumber"/>
      </w:rPr>
      <w:fldChar w:fldCharType="begin"/>
    </w:r>
    <w:r>
      <w:rPr>
        <w:rStyle w:val="PageNumber"/>
      </w:rPr>
      <w:instrText xml:space="preserve"> PAGE </w:instrText>
    </w:r>
    <w:r>
      <w:rPr>
        <w:rStyle w:val="PageNumber"/>
      </w:rPr>
      <w:fldChar w:fldCharType="separate"/>
    </w:r>
    <w:r>
      <w:rPr>
        <w:rStyle w:val="PageNumber"/>
      </w:rPr>
      <w:t>iv</w:t>
    </w:r>
    <w:r>
      <w:rPr>
        <w:rStyle w:val="PageNumber"/>
      </w:rPr>
      <w:fldChar w:fldCharType="end"/>
    </w:r>
    <w:r>
      <w:rPr>
        <w:rStyle w:val="PageNumber"/>
      </w:rPr>
      <w:t xml:space="preserve">  |  </w:t>
    </w:r>
    <w:r w:rsidR="007E4477">
      <w:rPr>
        <w:rStyle w:val="PageNumber"/>
      </w:rPr>
      <w:t>2019-20 - Fish Evaluation Report - Technical Supplement - Final</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F6EB5" w14:textId="643891F5" w:rsidR="00C14AA1" w:rsidRDefault="00C14AA1" w:rsidP="00D90434">
    <w:pPr>
      <w:pStyle w:val="Footer"/>
      <w:tabs>
        <w:tab w:val="clear" w:pos="4513"/>
        <w:tab w:val="clear" w:pos="9026"/>
      </w:tabs>
      <w:jc w:val="right"/>
    </w:pPr>
    <w:r>
      <w:rPr>
        <w:noProof/>
      </w:rPr>
      <w:fldChar w:fldCharType="begin"/>
    </w:r>
    <w:r>
      <w:rPr>
        <w:noProof/>
      </w:rPr>
      <w:instrText xml:space="preserve"> STYLEREF  "Heading 1 not numbered"  \* MERGEFORMAT </w:instrText>
    </w:r>
    <w:r>
      <w:rPr>
        <w:noProof/>
      </w:rPr>
      <w:fldChar w:fldCharType="separate"/>
    </w:r>
    <w:r w:rsidR="007E4477">
      <w:rPr>
        <w:noProof/>
      </w:rPr>
      <w:t>Abbreviations, acronyms and terms used in this report</w:t>
    </w:r>
    <w:r>
      <w:rPr>
        <w:noProof/>
      </w:rPr>
      <w:fldChar w:fldCharType="end"/>
    </w:r>
    <w:r>
      <w:rPr>
        <w:noProof/>
      </w:rPr>
      <w:t xml:space="preserve">  |  </w:t>
    </w: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7C758" w14:textId="5A41010F" w:rsidR="00C14AA1" w:rsidRDefault="00C14AA1" w:rsidP="00D90434">
    <w:pPr>
      <w:pStyle w:val="Footer"/>
      <w:tabs>
        <w:tab w:val="clear" w:pos="4513"/>
        <w:tab w:val="clear" w:pos="9026"/>
      </w:tabs>
      <w:jc w:val="right"/>
    </w:pPr>
    <w:r>
      <w:rPr>
        <w:noProof/>
      </w:rPr>
      <w:fldChar w:fldCharType="begin"/>
    </w:r>
    <w:r>
      <w:rPr>
        <w:noProof/>
      </w:rPr>
      <w:instrText xml:space="preserve"> STYLEREF  "Heading 1 no TOC"  \* MERGEFORMAT </w:instrText>
    </w:r>
    <w:r>
      <w:rPr>
        <w:noProof/>
      </w:rPr>
      <w:fldChar w:fldCharType="separate"/>
    </w:r>
    <w:r w:rsidR="007E4477">
      <w:rPr>
        <w:noProof/>
      </w:rPr>
      <w:t>Contents</w:t>
    </w:r>
    <w:r>
      <w:rPr>
        <w:noProof/>
      </w:rPr>
      <w:fldChar w:fldCharType="end"/>
    </w:r>
    <w:r>
      <w:rPr>
        <w:noProof/>
      </w:rPr>
      <w:t xml:space="preserve">  |  </w:t>
    </w: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BD2BB5" w14:textId="6830C500" w:rsidR="00C14AA1" w:rsidRDefault="00C14AA1" w:rsidP="00D90434">
    <w:pPr>
      <w:pStyle w:val="Footer"/>
      <w:tabs>
        <w:tab w:val="clear" w:pos="4513"/>
        <w:tab w:val="clear" w:pos="9026"/>
      </w:tabs>
      <w:jc w:val="right"/>
    </w:pPr>
    <w:r>
      <w:rPr>
        <w:noProof/>
      </w:rPr>
      <w:fldChar w:fldCharType="begin"/>
    </w:r>
    <w:r>
      <w:rPr>
        <w:noProof/>
      </w:rPr>
      <w:instrText xml:space="preserve"> STYLEREF  "Heading 1"  \* MERGEFORMAT </w:instrText>
    </w:r>
    <w:r w:rsidR="007E4477">
      <w:rPr>
        <w:noProof/>
      </w:rPr>
      <w:fldChar w:fldCharType="separate"/>
    </w:r>
    <w:r w:rsidR="007E4477">
      <w:rPr>
        <w:noProof/>
      </w:rPr>
      <w:t>Fish analyses</w:t>
    </w:r>
    <w:r>
      <w:rPr>
        <w:noProof/>
      </w:rPr>
      <w:fldChar w:fldCharType="end"/>
    </w:r>
    <w:r>
      <w:rPr>
        <w:noProof/>
      </w:rPr>
      <w:t xml:space="preserve">  |  </w:t>
    </w: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50A38" w14:textId="0EF3F0A5" w:rsidR="00C14AA1" w:rsidRDefault="00C14AA1" w:rsidP="00D90434">
    <w:pPr>
      <w:pStyle w:val="Footer"/>
      <w:tabs>
        <w:tab w:val="clear" w:pos="4513"/>
        <w:tab w:val="clear" w:pos="9026"/>
      </w:tabs>
      <w:jc w:val="right"/>
    </w:pPr>
    <w:r>
      <w:rPr>
        <w:noProof/>
      </w:rPr>
      <w:fldChar w:fldCharType="begin"/>
    </w:r>
    <w:r>
      <w:rPr>
        <w:noProof/>
      </w:rPr>
      <w:instrText xml:space="preserve"> STYLEREF  "Heading 9,Appendix Heading 1" \w  \* MERGEFORMAT </w:instrText>
    </w:r>
    <w:r>
      <w:rPr>
        <w:noProof/>
      </w:rPr>
      <w:fldChar w:fldCharType="separate"/>
    </w:r>
    <w:r w:rsidR="007E4477">
      <w:rPr>
        <w:noProof/>
      </w:rPr>
      <w:t>Appendix A</w:t>
    </w:r>
    <w:r>
      <w:rPr>
        <w:noProof/>
      </w:rPr>
      <w:fldChar w:fldCharType="end"/>
    </w:r>
    <w:r>
      <w:rPr>
        <w:noProof/>
      </w:rPr>
      <w:t xml:space="preserve"> </w:t>
    </w:r>
    <w:r>
      <w:rPr>
        <w:noProof/>
      </w:rPr>
      <w:fldChar w:fldCharType="begin"/>
    </w:r>
    <w:r>
      <w:rPr>
        <w:noProof/>
      </w:rPr>
      <w:instrText xml:space="preserve"> STYLEREF  "Heading 9,Appendix Heading 1"  \* MERGEFORMAT </w:instrText>
    </w:r>
    <w:r>
      <w:rPr>
        <w:noProof/>
      </w:rPr>
      <w:fldChar w:fldCharType="separate"/>
    </w:r>
    <w:r w:rsidR="007E4477">
      <w:rPr>
        <w:noProof/>
      </w:rPr>
      <w:t>Details of analyses</w:t>
    </w:r>
    <w:r>
      <w:rPr>
        <w:noProof/>
      </w:rPr>
      <w:fldChar w:fldCharType="end"/>
    </w:r>
    <w:r>
      <w:rPr>
        <w:noProof/>
      </w:rPr>
      <w:t xml:space="preserve">  |  </w:t>
    </w: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8B5F0" w14:textId="19301375" w:rsidR="00C14AA1" w:rsidRPr="00DD7FCD" w:rsidRDefault="00C14AA1" w:rsidP="00DD7F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4E6890" w14:textId="77777777" w:rsidR="00C14AA1" w:rsidRDefault="00C14AA1">
      <w:r>
        <w:separator/>
      </w:r>
    </w:p>
  </w:footnote>
  <w:footnote w:type="continuationSeparator" w:id="0">
    <w:p w14:paraId="0AABFF23" w14:textId="77777777" w:rsidR="00C14AA1" w:rsidRDefault="00C14AA1">
      <w:r>
        <w:continuationSeparator/>
      </w:r>
    </w:p>
  </w:footnote>
  <w:footnote w:type="continuationNotice" w:id="1">
    <w:p w14:paraId="3AB0497F" w14:textId="77777777" w:rsidR="00C14AA1" w:rsidRDefault="00C14AA1">
      <w:pPr>
        <w:spacing w:after="0"/>
      </w:pPr>
    </w:p>
  </w:footnote>
  <w:footnote w:id="2">
    <w:p w14:paraId="511D112A" w14:textId="1F4B7791" w:rsidR="00C14AA1" w:rsidRDefault="00C14AA1">
      <w:pPr>
        <w:pStyle w:val="FootnoteText"/>
      </w:pPr>
      <w:r>
        <w:rPr>
          <w:rStyle w:val="FootnoteReference"/>
        </w:rPr>
        <w:footnoteRef/>
      </w:r>
      <w:r>
        <w:t xml:space="preserve"> Notes: Time of year not yet included as nonlinea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31A15" w14:textId="2099E887" w:rsidR="00C14AA1" w:rsidRPr="007232D6" w:rsidRDefault="00C14AA1" w:rsidP="007232D6">
    <w:pPr>
      <w:pStyle w:val="Header"/>
      <w:jc w:val="center"/>
      <w:rPr>
        <w:color w:val="auto"/>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7402B" w14:textId="22C546E2" w:rsidR="00C14AA1" w:rsidRPr="006B31AE" w:rsidRDefault="00C14AA1" w:rsidP="006B31AE">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E8125" w14:textId="4D77E819" w:rsidR="00C14AA1" w:rsidRPr="006B31AE" w:rsidRDefault="00C14AA1" w:rsidP="006B31AE">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F7783" w14:textId="5D5CD0E5" w:rsidR="00C14AA1" w:rsidRDefault="00C14AA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3E8A1" w14:textId="6F8CDF87" w:rsidR="00C14AA1" w:rsidRDefault="00C14AA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C8FC82" w14:textId="2C3E5D45" w:rsidR="00C14AA1" w:rsidRDefault="00C14AA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95B8C" w14:textId="787AD57F" w:rsidR="00C14AA1" w:rsidRDefault="00C14AA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E047" w14:textId="1B5D5F00" w:rsidR="00C14AA1" w:rsidRDefault="00C14AA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1BDE6" w14:textId="5B4B72AA" w:rsidR="00C14AA1" w:rsidRDefault="00C14A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2F80B276"/>
    <w:lvl w:ilvl="0">
      <w:start w:val="1"/>
      <w:numFmt w:val="decimal"/>
      <w:pStyle w:val="ListBullet10"/>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FFFFFF80"/>
    <w:multiLevelType w:val="singleLevel"/>
    <w:tmpl w:val="B442ECCC"/>
    <w:lvl w:ilvl="0">
      <w:start w:val="1"/>
      <w:numFmt w:val="bullet"/>
      <w:pStyle w:val="ListNumber5"/>
      <w:lvlText w:val=""/>
      <w:lvlJc w:val="left"/>
      <w:pPr>
        <w:tabs>
          <w:tab w:val="num" w:pos="1492"/>
        </w:tabs>
        <w:ind w:left="1492" w:hanging="360"/>
      </w:pPr>
      <w:rPr>
        <w:rFonts w:ascii="Symbol" w:hAnsi="Symbol" w:hint="default"/>
      </w:rPr>
    </w:lvl>
  </w:abstractNum>
  <w:abstractNum w:abstractNumId="2" w15:restartNumberingAfterBreak="0">
    <w:nsid w:val="FFFFFF81"/>
    <w:multiLevelType w:val="singleLevel"/>
    <w:tmpl w:val="B77C9CB0"/>
    <w:lvl w:ilvl="0">
      <w:start w:val="1"/>
      <w:numFmt w:val="bullet"/>
      <w:pStyle w:val="ListNumber4"/>
      <w:lvlText w:val=""/>
      <w:lvlJc w:val="left"/>
      <w:pPr>
        <w:tabs>
          <w:tab w:val="num" w:pos="1209"/>
        </w:tabs>
        <w:ind w:left="1209" w:hanging="360"/>
      </w:pPr>
      <w:rPr>
        <w:rFonts w:ascii="Symbol" w:hAnsi="Symbol" w:hint="default"/>
      </w:rPr>
    </w:lvl>
  </w:abstractNum>
  <w:abstractNum w:abstractNumId="3" w15:restartNumberingAfterBreak="0">
    <w:nsid w:val="FFFFFF83"/>
    <w:multiLevelType w:val="singleLevel"/>
    <w:tmpl w:val="2716FB9A"/>
    <w:lvl w:ilvl="0">
      <w:start w:val="1"/>
      <w:numFmt w:val="bullet"/>
      <w:pStyle w:val="ListBullet5"/>
      <w:lvlText w:val="–"/>
      <w:lvlJc w:val="left"/>
      <w:pPr>
        <w:ind w:left="360" w:hanging="360"/>
      </w:pPr>
      <w:rPr>
        <w:rFonts w:ascii="Feijoa Medium" w:hAnsi="Feijoa Medium" w:hint="default"/>
      </w:rPr>
    </w:lvl>
  </w:abstractNum>
  <w:abstractNum w:abstractNumId="4" w15:restartNumberingAfterBreak="0">
    <w:nsid w:val="FFFFFF88"/>
    <w:multiLevelType w:val="singleLevel"/>
    <w:tmpl w:val="87D43BCA"/>
    <w:lvl w:ilvl="0">
      <w:start w:val="1"/>
      <w:numFmt w:val="decimal"/>
      <w:pStyle w:val="ListBullet4"/>
      <w:lvlText w:val="%1."/>
      <w:lvlJc w:val="left"/>
      <w:pPr>
        <w:ind w:left="360" w:hanging="360"/>
      </w:pPr>
      <w:rPr>
        <w:rFonts w:cs="Times New Roman"/>
      </w:rPr>
    </w:lvl>
  </w:abstractNum>
  <w:abstractNum w:abstractNumId="5" w15:restartNumberingAfterBreak="0">
    <w:nsid w:val="00B4313A"/>
    <w:multiLevelType w:val="multilevel"/>
    <w:tmpl w:val="9432AB92"/>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6" w15:restartNumberingAfterBreak="0">
    <w:nsid w:val="14A82553"/>
    <w:multiLevelType w:val="multilevel"/>
    <w:tmpl w:val="BE88D78C"/>
    <w:lvl w:ilvl="0">
      <w:start w:val="1"/>
      <w:numFmt w:val="decimal"/>
      <w:pStyle w:val="ListNumber"/>
      <w:lvlText w:val="%1."/>
      <w:lvlJc w:val="left"/>
      <w:pPr>
        <w:ind w:left="680" w:hanging="396"/>
      </w:pPr>
      <w:rPr>
        <w:rFonts w:cs="Times New Roman" w:hint="default"/>
      </w:rPr>
    </w:lvl>
    <w:lvl w:ilvl="1">
      <w:start w:val="1"/>
      <w:numFmt w:val="lowerLetter"/>
      <w:pStyle w:val="ListNumber2"/>
      <w:lvlText w:val="%2."/>
      <w:lvlJc w:val="left"/>
      <w:pPr>
        <w:ind w:left="1077" w:hanging="397"/>
      </w:pPr>
      <w:rPr>
        <w:rFonts w:cs="Times New Roman" w:hint="default"/>
      </w:rPr>
    </w:lvl>
    <w:lvl w:ilvl="2">
      <w:start w:val="1"/>
      <w:numFmt w:val="bullet"/>
      <w:pStyle w:val="ListNumber3"/>
      <w:lvlText w:val=""/>
      <w:lvlJc w:val="left"/>
      <w:pPr>
        <w:ind w:left="1474" w:hanging="397"/>
      </w:pPr>
      <w:rPr>
        <w:rFonts w:ascii="Wingdings" w:hAnsi="Wingdings"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7" w15:restartNumberingAfterBreak="0">
    <w:nsid w:val="2086735F"/>
    <w:multiLevelType w:val="multilevel"/>
    <w:tmpl w:val="F1420D32"/>
    <w:styleLink w:val="TableBullets"/>
    <w:lvl w:ilvl="0">
      <w:start w:val="1"/>
      <w:numFmt w:val="bullet"/>
      <w:pStyle w:val="Table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9" w15:restartNumberingAfterBreak="0">
    <w:nsid w:val="367614C6"/>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10" w15:restartNumberingAfterBreak="0">
    <w:nsid w:val="3EA7459B"/>
    <w:multiLevelType w:val="hybridMultilevel"/>
    <w:tmpl w:val="F470F45C"/>
    <w:lvl w:ilvl="0" w:tplc="1FAC625A">
      <w:start w:val="1"/>
      <w:numFmt w:val="bullet"/>
      <w:pStyle w:val="Boxedlistbullet"/>
      <w:lvlText w:val=""/>
      <w:lvlJc w:val="left"/>
      <w:pPr>
        <w:ind w:left="947" w:hanging="360"/>
      </w:pPr>
      <w:rPr>
        <w:rFonts w:ascii="Symbol" w:hAnsi="Symbo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11" w15:restartNumberingAfterBreak="0">
    <w:nsid w:val="4265682E"/>
    <w:multiLevelType w:val="multilevel"/>
    <w:tmpl w:val="6E74B694"/>
    <w:styleLink w:val="Bullets"/>
    <w:lvl w:ilvl="0">
      <w:start w:val="1"/>
      <w:numFmt w:val="bullet"/>
      <w:lvlText w:val=""/>
      <w:lvlJc w:val="left"/>
      <w:pPr>
        <w:tabs>
          <w:tab w:val="num" w:pos="199"/>
        </w:tabs>
        <w:ind w:left="199" w:hanging="199"/>
      </w:pPr>
      <w:rPr>
        <w:rFonts w:ascii="Symbol" w:hAnsi="Symbol" w:hint="default"/>
      </w:rPr>
    </w:lvl>
    <w:lvl w:ilvl="1">
      <w:start w:val="1"/>
      <w:numFmt w:val="bullet"/>
      <w:lvlText w:val="–"/>
      <w:lvlJc w:val="left"/>
      <w:pPr>
        <w:tabs>
          <w:tab w:val="num" w:pos="397"/>
        </w:tabs>
        <w:ind w:left="397" w:hanging="198"/>
      </w:pPr>
      <w:rPr>
        <w:rFonts w:ascii="Arial" w:hAnsi="Arial" w:hint="default"/>
      </w:rPr>
    </w:lvl>
    <w:lvl w:ilvl="2">
      <w:start w:val="1"/>
      <w:numFmt w:val="bullet"/>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12" w15:restartNumberingAfterBreak="0">
    <w:nsid w:val="51F9080A"/>
    <w:multiLevelType w:val="multilevel"/>
    <w:tmpl w:val="D92E5B66"/>
    <w:lvl w:ilvl="0">
      <w:start w:val="1"/>
      <w:numFmt w:val="bullet"/>
      <w:pStyle w:val="ListBullet"/>
      <w:lvlText w:val=""/>
      <w:lvlJc w:val="left"/>
      <w:pPr>
        <w:ind w:left="482" w:hanging="198"/>
      </w:pPr>
      <w:rPr>
        <w:rFonts w:ascii="Symbol" w:hAnsi="Symbol" w:hint="default"/>
      </w:rPr>
    </w:lvl>
    <w:lvl w:ilvl="1">
      <w:start w:val="1"/>
      <w:numFmt w:val="bullet"/>
      <w:pStyle w:val="ListBullet2"/>
      <w:lvlText w:val="–"/>
      <w:lvlJc w:val="left"/>
      <w:pPr>
        <w:ind w:left="680" w:hanging="198"/>
      </w:pPr>
      <w:rPr>
        <w:rFonts w:ascii="Arial" w:hAnsi="Arial" w:hint="default"/>
      </w:rPr>
    </w:lvl>
    <w:lvl w:ilvl="2">
      <w:start w:val="1"/>
      <w:numFmt w:val="bullet"/>
      <w:pStyle w:val="ListBullet3"/>
      <w:lvlText w:val=""/>
      <w:lvlJc w:val="left"/>
      <w:pPr>
        <w:ind w:left="879" w:hanging="199"/>
      </w:pPr>
      <w:rPr>
        <w:rFonts w:ascii="Wingdings" w:hAnsi="Wingdings" w:hint="default"/>
      </w:rPr>
    </w:lvl>
    <w:lvl w:ilvl="3">
      <w:start w:val="1"/>
      <w:numFmt w:val="none"/>
      <w:lvlText w:val=""/>
      <w:lvlJc w:val="left"/>
      <w:pPr>
        <w:ind w:left="2993" w:hanging="360"/>
      </w:pPr>
      <w:rPr>
        <w:rFonts w:cs="Times New Roman" w:hint="default"/>
      </w:rPr>
    </w:lvl>
    <w:lvl w:ilvl="4">
      <w:start w:val="1"/>
      <w:numFmt w:val="none"/>
      <w:lvlText w:val=""/>
      <w:lvlJc w:val="left"/>
      <w:pPr>
        <w:ind w:left="3713" w:hanging="360"/>
      </w:pPr>
      <w:rPr>
        <w:rFonts w:cs="Times New Roman" w:hint="default"/>
      </w:rPr>
    </w:lvl>
    <w:lvl w:ilvl="5">
      <w:start w:val="1"/>
      <w:numFmt w:val="none"/>
      <w:lvlText w:val=""/>
      <w:lvlJc w:val="left"/>
      <w:pPr>
        <w:ind w:left="4433" w:hanging="360"/>
      </w:pPr>
      <w:rPr>
        <w:rFonts w:cs="Times New Roman" w:hint="default"/>
      </w:rPr>
    </w:lvl>
    <w:lvl w:ilvl="6">
      <w:start w:val="1"/>
      <w:numFmt w:val="none"/>
      <w:lvlText w:val=""/>
      <w:lvlJc w:val="left"/>
      <w:pPr>
        <w:ind w:left="5153" w:hanging="360"/>
      </w:pPr>
      <w:rPr>
        <w:rFonts w:cs="Times New Roman" w:hint="default"/>
      </w:rPr>
    </w:lvl>
    <w:lvl w:ilvl="7">
      <w:start w:val="1"/>
      <w:numFmt w:val="none"/>
      <w:lvlText w:val=""/>
      <w:lvlJc w:val="left"/>
      <w:pPr>
        <w:ind w:left="5873" w:hanging="360"/>
      </w:pPr>
      <w:rPr>
        <w:rFonts w:cs="Times New Roman" w:hint="default"/>
      </w:rPr>
    </w:lvl>
    <w:lvl w:ilvl="8">
      <w:start w:val="1"/>
      <w:numFmt w:val="none"/>
      <w:lvlText w:val=""/>
      <w:lvlJc w:val="left"/>
      <w:pPr>
        <w:ind w:left="6593" w:hanging="360"/>
      </w:pPr>
      <w:rPr>
        <w:rFonts w:cs="Times New Roman" w:hint="default"/>
      </w:rPr>
    </w:lvl>
  </w:abstractNum>
  <w:abstractNum w:abstractNumId="13" w15:restartNumberingAfterBreak="0">
    <w:nsid w:val="59444BE6"/>
    <w:multiLevelType w:val="multilevel"/>
    <w:tmpl w:val="A2EE0640"/>
    <w:lvl w:ilvl="0">
      <w:start w:val="1"/>
      <w:numFmt w:val="decimal"/>
      <w:pStyle w:val="Heading1"/>
      <w:lvlText w:val="%1"/>
      <w:lvlJc w:val="left"/>
      <w:pPr>
        <w:ind w:left="1134" w:hanging="1134"/>
      </w:pPr>
      <w:rPr>
        <w:rFonts w:cs="Times New Roman" w:hint="default"/>
      </w:rPr>
    </w:lvl>
    <w:lvl w:ilvl="1">
      <w:start w:val="1"/>
      <w:numFmt w:val="decimal"/>
      <w:pStyle w:val="Heading2"/>
      <w:lvlText w:val="%1.%2"/>
      <w:lvlJc w:val="left"/>
      <w:pPr>
        <w:ind w:left="1134" w:hanging="1134"/>
      </w:pPr>
      <w:rPr>
        <w:rFonts w:cs="Times New Roman" w:hint="default"/>
      </w:rPr>
    </w:lvl>
    <w:lvl w:ilvl="2">
      <w:start w:val="1"/>
      <w:numFmt w:val="decimal"/>
      <w:pStyle w:val="Heading3"/>
      <w:lvlText w:val="%1.%2.%3"/>
      <w:lvlJc w:val="left"/>
      <w:pPr>
        <w:ind w:left="1134" w:hanging="1134"/>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14" w15:restartNumberingAfterBreak="0">
    <w:nsid w:val="5A1767B6"/>
    <w:multiLevelType w:val="multilevel"/>
    <w:tmpl w:val="14C8A526"/>
    <w:styleLink w:val="Numbers"/>
    <w:lvl w:ilvl="0">
      <w:start w:val="1"/>
      <w:numFmt w:val="decimal"/>
      <w:lvlText w:val="%1."/>
      <w:lvlJc w:val="left"/>
      <w:pPr>
        <w:tabs>
          <w:tab w:val="num" w:pos="227"/>
        </w:tabs>
        <w:ind w:left="227" w:hanging="227"/>
      </w:pPr>
      <w:rPr>
        <w:rFonts w:cs="Times New Roman" w:hint="default"/>
      </w:rPr>
    </w:lvl>
    <w:lvl w:ilvl="1">
      <w:start w:val="1"/>
      <w:numFmt w:val="none"/>
      <w:lvlText w:val=""/>
      <w:lvlJc w:val="left"/>
      <w:pPr>
        <w:ind w:left="1440" w:hanging="360"/>
      </w:pPr>
      <w:rPr>
        <w:rFonts w:cs="Times New Roman" w:hint="default"/>
      </w:rPr>
    </w:lvl>
    <w:lvl w:ilvl="2">
      <w:start w:val="1"/>
      <w:numFmt w:val="none"/>
      <w:lvlText w:val=""/>
      <w:lvlJc w:val="right"/>
      <w:pPr>
        <w:ind w:left="2160" w:hanging="180"/>
      </w:pPr>
      <w:rPr>
        <w:rFonts w:cs="Times New Roman"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15" w15:restartNumberingAfterBreak="0">
    <w:nsid w:val="5F4C27FB"/>
    <w:multiLevelType w:val="multilevel"/>
    <w:tmpl w:val="0C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16" w15:restartNumberingAfterBreak="0">
    <w:nsid w:val="66063429"/>
    <w:multiLevelType w:val="multilevel"/>
    <w:tmpl w:val="3A229638"/>
    <w:lvl w:ilvl="0">
      <w:start w:val="1"/>
      <w:numFmt w:val="upperLetter"/>
      <w:pStyle w:val="AppendixHeading1base"/>
      <w:lvlText w:val="Appendix %1"/>
      <w:lvlJc w:val="left"/>
      <w:pPr>
        <w:ind w:left="0" w:firstLine="0"/>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ppendixHeading2"/>
      <w:lvlText w:val="%1.%2"/>
      <w:lvlJc w:val="left"/>
      <w:pPr>
        <w:ind w:left="1134" w:hanging="1134"/>
      </w:pPr>
      <w:rPr>
        <w:rFonts w:hint="default"/>
      </w:rPr>
    </w:lvl>
    <w:lvl w:ilvl="2">
      <w:start w:val="1"/>
      <w:numFmt w:val="decimal"/>
      <w:pStyle w:val="AppendixHeading3"/>
      <w:lvlText w:val="%1.%2.%3"/>
      <w:lvlJc w:val="left"/>
      <w:pPr>
        <w:ind w:left="1134" w:hanging="1134"/>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17" w15:restartNumberingAfterBreak="0">
    <w:nsid w:val="711875DD"/>
    <w:multiLevelType w:val="hybridMultilevel"/>
    <w:tmpl w:val="DDC6B2D8"/>
    <w:lvl w:ilvl="0" w:tplc="0C09000F">
      <w:start w:val="1"/>
      <w:numFmt w:val="decimal"/>
      <w:lvlText w:val="%1."/>
      <w:lvlJc w:val="left"/>
      <w:pPr>
        <w:ind w:left="947" w:hanging="360"/>
      </w:pPr>
    </w:lvl>
    <w:lvl w:ilvl="1" w:tplc="0C090019" w:tentative="1">
      <w:start w:val="1"/>
      <w:numFmt w:val="lowerLetter"/>
      <w:lvlText w:val="%2."/>
      <w:lvlJc w:val="left"/>
      <w:pPr>
        <w:ind w:left="1667" w:hanging="360"/>
      </w:pPr>
    </w:lvl>
    <w:lvl w:ilvl="2" w:tplc="0C09001B" w:tentative="1">
      <w:start w:val="1"/>
      <w:numFmt w:val="lowerRoman"/>
      <w:lvlText w:val="%3."/>
      <w:lvlJc w:val="right"/>
      <w:pPr>
        <w:ind w:left="2387" w:hanging="180"/>
      </w:pPr>
    </w:lvl>
    <w:lvl w:ilvl="3" w:tplc="0C09000F" w:tentative="1">
      <w:start w:val="1"/>
      <w:numFmt w:val="decimal"/>
      <w:lvlText w:val="%4."/>
      <w:lvlJc w:val="left"/>
      <w:pPr>
        <w:ind w:left="3107" w:hanging="360"/>
      </w:pPr>
    </w:lvl>
    <w:lvl w:ilvl="4" w:tplc="0C090019" w:tentative="1">
      <w:start w:val="1"/>
      <w:numFmt w:val="lowerLetter"/>
      <w:lvlText w:val="%5."/>
      <w:lvlJc w:val="left"/>
      <w:pPr>
        <w:ind w:left="3827" w:hanging="360"/>
      </w:pPr>
    </w:lvl>
    <w:lvl w:ilvl="5" w:tplc="0C09001B" w:tentative="1">
      <w:start w:val="1"/>
      <w:numFmt w:val="lowerRoman"/>
      <w:lvlText w:val="%6."/>
      <w:lvlJc w:val="right"/>
      <w:pPr>
        <w:ind w:left="4547" w:hanging="180"/>
      </w:pPr>
    </w:lvl>
    <w:lvl w:ilvl="6" w:tplc="0C09000F" w:tentative="1">
      <w:start w:val="1"/>
      <w:numFmt w:val="decimal"/>
      <w:lvlText w:val="%7."/>
      <w:lvlJc w:val="left"/>
      <w:pPr>
        <w:ind w:left="5267" w:hanging="360"/>
      </w:pPr>
    </w:lvl>
    <w:lvl w:ilvl="7" w:tplc="0C090019" w:tentative="1">
      <w:start w:val="1"/>
      <w:numFmt w:val="lowerLetter"/>
      <w:lvlText w:val="%8."/>
      <w:lvlJc w:val="left"/>
      <w:pPr>
        <w:ind w:left="5987" w:hanging="360"/>
      </w:pPr>
    </w:lvl>
    <w:lvl w:ilvl="8" w:tplc="0C09001B" w:tentative="1">
      <w:start w:val="1"/>
      <w:numFmt w:val="lowerRoman"/>
      <w:lvlText w:val="%9."/>
      <w:lvlJc w:val="right"/>
      <w:pPr>
        <w:ind w:left="6707" w:hanging="180"/>
      </w:pPr>
    </w:lvl>
  </w:abstractNum>
  <w:num w:numId="1">
    <w:abstractNumId w:val="4"/>
  </w:num>
  <w:num w:numId="2">
    <w:abstractNumId w:val="3"/>
  </w:num>
  <w:num w:numId="3">
    <w:abstractNumId w:val="2"/>
  </w:num>
  <w:num w:numId="4">
    <w:abstractNumId w:val="1"/>
  </w:num>
  <w:num w:numId="5">
    <w:abstractNumId w:val="11"/>
  </w:num>
  <w:num w:numId="6">
    <w:abstractNumId w:val="5"/>
  </w:num>
  <w:num w:numId="7">
    <w:abstractNumId w:val="7"/>
  </w:num>
  <w:num w:numId="8">
    <w:abstractNumId w:val="14"/>
  </w:num>
  <w:num w:numId="9">
    <w:abstractNumId w:val="9"/>
  </w:num>
  <w:num w:numId="10">
    <w:abstractNumId w:val="8"/>
  </w:num>
  <w:num w:numId="11">
    <w:abstractNumId w:val="15"/>
  </w:num>
  <w:num w:numId="12">
    <w:abstractNumId w:val="13"/>
  </w:num>
  <w:num w:numId="13">
    <w:abstractNumId w:val="16"/>
  </w:num>
  <w:num w:numId="14">
    <w:abstractNumId w:val="10"/>
  </w:num>
  <w:num w:numId="15">
    <w:abstractNumId w:val="12"/>
  </w:num>
  <w:num w:numId="16">
    <w:abstractNumId w:val="6"/>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13"/>
  </w:num>
  <w:num w:numId="22">
    <w:abstractNumId w:val="13"/>
  </w:num>
  <w:num w:numId="23">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defaultTabStop w:val="720"/>
  <w:defaultTableStyle w:val="TableCSIRO"/>
  <w:evenAndOddHeaders/>
  <w:drawingGridHorizontalSpacing w:val="100"/>
  <w:displayHorizontalDrawingGridEvery w:val="2"/>
  <w:characterSpacingControl w:val="doNotCompress"/>
  <w:hdrShapeDefaults>
    <o:shapedefaults v:ext="edit" spidmax="23553" style="mso-position-vertical-relative:page;v-text-anchor:bottom" fill="f" fillcolor="white" stroke="f">
      <v:fill color="white" on="f"/>
      <v:stroke on="f"/>
      <v:textbox inset="0,0,0,0"/>
      <o:colormru v:ext="edit" colors="#ddd,#f8f8f8"/>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lourChosen" w:val="Core"/>
    <w:docVar w:name="CoverChosen" w:val="Standard"/>
    <w:docVar w:name="dgnword-docGUID" w:val="{C99C5475-6067-4949-86B1-CE33AE19F606}"/>
    <w:docVar w:name="dgnword-eventsink" w:val="1668441355872"/>
    <w:docVar w:name="EN.InstantFormat" w:val="&lt;ENInstantFormat&gt;&lt;Enabled&gt;1&lt;/Enabled&gt;&lt;ScanUnformatted&gt;1&lt;/ScanUnformatted&gt;&lt;ScanChanges&gt;1&lt;/ScanChanges&gt;&lt;Suspended&gt;1&lt;/Suspended&gt;&lt;/ENInstantFormat&gt;"/>
    <w:docVar w:name="EN.Layout" w:val="&lt;ENLayout&gt;&lt;Style&gt;GBA-EndNoteStyle-v4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axsf02nzres6eza5fpeeaztdd9vw9erw5a&quot;&gt;Flow-MER_EndNote Library&lt;record-ids&gt;&lt;item&gt;204&lt;/item&gt;&lt;/record-ids&gt;&lt;/item&gt;&lt;/Libraries&gt;"/>
  </w:docVars>
  <w:rsids>
    <w:rsidRoot w:val="00FC6A95"/>
    <w:rsid w:val="00000168"/>
    <w:rsid w:val="0000048D"/>
    <w:rsid w:val="00000A49"/>
    <w:rsid w:val="00000AD6"/>
    <w:rsid w:val="00000CCD"/>
    <w:rsid w:val="00000CFC"/>
    <w:rsid w:val="00000E0A"/>
    <w:rsid w:val="00000EEA"/>
    <w:rsid w:val="0000101C"/>
    <w:rsid w:val="0000119D"/>
    <w:rsid w:val="0000143C"/>
    <w:rsid w:val="00001592"/>
    <w:rsid w:val="00001699"/>
    <w:rsid w:val="00001864"/>
    <w:rsid w:val="00001A0B"/>
    <w:rsid w:val="00001A62"/>
    <w:rsid w:val="00001B70"/>
    <w:rsid w:val="0000225C"/>
    <w:rsid w:val="00002338"/>
    <w:rsid w:val="00002377"/>
    <w:rsid w:val="0000241B"/>
    <w:rsid w:val="00002647"/>
    <w:rsid w:val="00002804"/>
    <w:rsid w:val="0000280F"/>
    <w:rsid w:val="00002AA7"/>
    <w:rsid w:val="00002E3A"/>
    <w:rsid w:val="00002EFD"/>
    <w:rsid w:val="00002F3B"/>
    <w:rsid w:val="000031E1"/>
    <w:rsid w:val="0000323C"/>
    <w:rsid w:val="000035E9"/>
    <w:rsid w:val="00003F03"/>
    <w:rsid w:val="000042E5"/>
    <w:rsid w:val="00004664"/>
    <w:rsid w:val="0000487A"/>
    <w:rsid w:val="000048D4"/>
    <w:rsid w:val="000049C0"/>
    <w:rsid w:val="00004B8E"/>
    <w:rsid w:val="00004C04"/>
    <w:rsid w:val="00004F61"/>
    <w:rsid w:val="00005993"/>
    <w:rsid w:val="00005B6C"/>
    <w:rsid w:val="00005E15"/>
    <w:rsid w:val="00005E35"/>
    <w:rsid w:val="00005E53"/>
    <w:rsid w:val="00006157"/>
    <w:rsid w:val="00006AA3"/>
    <w:rsid w:val="00006CC8"/>
    <w:rsid w:val="00007106"/>
    <w:rsid w:val="00007120"/>
    <w:rsid w:val="0000759C"/>
    <w:rsid w:val="00007629"/>
    <w:rsid w:val="00007D1A"/>
    <w:rsid w:val="00010290"/>
    <w:rsid w:val="0001036E"/>
    <w:rsid w:val="0001066D"/>
    <w:rsid w:val="0001081A"/>
    <w:rsid w:val="00010A1C"/>
    <w:rsid w:val="00010A98"/>
    <w:rsid w:val="00010D67"/>
    <w:rsid w:val="00010DBA"/>
    <w:rsid w:val="00010EF5"/>
    <w:rsid w:val="00010F6D"/>
    <w:rsid w:val="000111A0"/>
    <w:rsid w:val="0001122B"/>
    <w:rsid w:val="0001179F"/>
    <w:rsid w:val="00011961"/>
    <w:rsid w:val="00011AB2"/>
    <w:rsid w:val="00011BD9"/>
    <w:rsid w:val="00011EF1"/>
    <w:rsid w:val="00011FC6"/>
    <w:rsid w:val="000120CC"/>
    <w:rsid w:val="000126EB"/>
    <w:rsid w:val="00012B05"/>
    <w:rsid w:val="00013078"/>
    <w:rsid w:val="0001317F"/>
    <w:rsid w:val="00013513"/>
    <w:rsid w:val="00013A60"/>
    <w:rsid w:val="00013DA3"/>
    <w:rsid w:val="00014174"/>
    <w:rsid w:val="000141B3"/>
    <w:rsid w:val="000141D8"/>
    <w:rsid w:val="0001426A"/>
    <w:rsid w:val="000143E4"/>
    <w:rsid w:val="00014B1E"/>
    <w:rsid w:val="00014E21"/>
    <w:rsid w:val="00014EBE"/>
    <w:rsid w:val="0001502D"/>
    <w:rsid w:val="00015081"/>
    <w:rsid w:val="0001512D"/>
    <w:rsid w:val="00015212"/>
    <w:rsid w:val="00015229"/>
    <w:rsid w:val="00015637"/>
    <w:rsid w:val="00015A38"/>
    <w:rsid w:val="00015E40"/>
    <w:rsid w:val="00015E82"/>
    <w:rsid w:val="0001641E"/>
    <w:rsid w:val="00016B57"/>
    <w:rsid w:val="00017392"/>
    <w:rsid w:val="000175DC"/>
    <w:rsid w:val="00017669"/>
    <w:rsid w:val="0001775B"/>
    <w:rsid w:val="00017A5A"/>
    <w:rsid w:val="00017C60"/>
    <w:rsid w:val="00017D21"/>
    <w:rsid w:val="00020499"/>
    <w:rsid w:val="00020556"/>
    <w:rsid w:val="000205E8"/>
    <w:rsid w:val="0002063B"/>
    <w:rsid w:val="000206A7"/>
    <w:rsid w:val="000206C5"/>
    <w:rsid w:val="00020D4E"/>
    <w:rsid w:val="00020DCF"/>
    <w:rsid w:val="00020F38"/>
    <w:rsid w:val="00021314"/>
    <w:rsid w:val="00021C70"/>
    <w:rsid w:val="0002229D"/>
    <w:rsid w:val="00022925"/>
    <w:rsid w:val="00022990"/>
    <w:rsid w:val="00022CFC"/>
    <w:rsid w:val="00022D37"/>
    <w:rsid w:val="00022ED4"/>
    <w:rsid w:val="00023277"/>
    <w:rsid w:val="00023778"/>
    <w:rsid w:val="000238B1"/>
    <w:rsid w:val="0002397F"/>
    <w:rsid w:val="000243E7"/>
    <w:rsid w:val="0002459D"/>
    <w:rsid w:val="00024911"/>
    <w:rsid w:val="000249FE"/>
    <w:rsid w:val="00024F6E"/>
    <w:rsid w:val="00025075"/>
    <w:rsid w:val="000254A8"/>
    <w:rsid w:val="000254FE"/>
    <w:rsid w:val="000258C0"/>
    <w:rsid w:val="00025FD5"/>
    <w:rsid w:val="000260F9"/>
    <w:rsid w:val="00026540"/>
    <w:rsid w:val="00026674"/>
    <w:rsid w:val="000266B3"/>
    <w:rsid w:val="0002686D"/>
    <w:rsid w:val="00026D8D"/>
    <w:rsid w:val="00026DBF"/>
    <w:rsid w:val="00027036"/>
    <w:rsid w:val="000271B6"/>
    <w:rsid w:val="00027220"/>
    <w:rsid w:val="00027253"/>
    <w:rsid w:val="00027A21"/>
    <w:rsid w:val="00027B89"/>
    <w:rsid w:val="00027CA1"/>
    <w:rsid w:val="0003006C"/>
    <w:rsid w:val="00030355"/>
    <w:rsid w:val="000303B9"/>
    <w:rsid w:val="00030542"/>
    <w:rsid w:val="00030579"/>
    <w:rsid w:val="00030AE6"/>
    <w:rsid w:val="00030ED4"/>
    <w:rsid w:val="000310FF"/>
    <w:rsid w:val="00031189"/>
    <w:rsid w:val="000312EA"/>
    <w:rsid w:val="00031455"/>
    <w:rsid w:val="00031601"/>
    <w:rsid w:val="000316D4"/>
    <w:rsid w:val="00031895"/>
    <w:rsid w:val="00032140"/>
    <w:rsid w:val="0003217B"/>
    <w:rsid w:val="000329FC"/>
    <w:rsid w:val="00032A32"/>
    <w:rsid w:val="00032ACE"/>
    <w:rsid w:val="00032C10"/>
    <w:rsid w:val="00033154"/>
    <w:rsid w:val="000331D4"/>
    <w:rsid w:val="00033790"/>
    <w:rsid w:val="00033823"/>
    <w:rsid w:val="0003385B"/>
    <w:rsid w:val="00033C45"/>
    <w:rsid w:val="00033EA6"/>
    <w:rsid w:val="0003408C"/>
    <w:rsid w:val="00034216"/>
    <w:rsid w:val="000344AB"/>
    <w:rsid w:val="00034921"/>
    <w:rsid w:val="00034FD7"/>
    <w:rsid w:val="000351DB"/>
    <w:rsid w:val="00035200"/>
    <w:rsid w:val="00035627"/>
    <w:rsid w:val="000356DC"/>
    <w:rsid w:val="00035811"/>
    <w:rsid w:val="00035E3C"/>
    <w:rsid w:val="00035E73"/>
    <w:rsid w:val="00035FB1"/>
    <w:rsid w:val="000361CE"/>
    <w:rsid w:val="000364C8"/>
    <w:rsid w:val="000365A4"/>
    <w:rsid w:val="000365C8"/>
    <w:rsid w:val="00036700"/>
    <w:rsid w:val="0003674C"/>
    <w:rsid w:val="00036A1C"/>
    <w:rsid w:val="00036E3E"/>
    <w:rsid w:val="00036EF5"/>
    <w:rsid w:val="00036FBE"/>
    <w:rsid w:val="00037088"/>
    <w:rsid w:val="00037560"/>
    <w:rsid w:val="00037630"/>
    <w:rsid w:val="00037655"/>
    <w:rsid w:val="00037B21"/>
    <w:rsid w:val="00037DF5"/>
    <w:rsid w:val="000400B0"/>
    <w:rsid w:val="00040170"/>
    <w:rsid w:val="000403B8"/>
    <w:rsid w:val="0004057B"/>
    <w:rsid w:val="00040651"/>
    <w:rsid w:val="00040996"/>
    <w:rsid w:val="00040B1C"/>
    <w:rsid w:val="00040BEA"/>
    <w:rsid w:val="00040BFA"/>
    <w:rsid w:val="00040F4C"/>
    <w:rsid w:val="0004113B"/>
    <w:rsid w:val="000411F4"/>
    <w:rsid w:val="0004137C"/>
    <w:rsid w:val="000417CC"/>
    <w:rsid w:val="00041A4D"/>
    <w:rsid w:val="00041B8A"/>
    <w:rsid w:val="00041C56"/>
    <w:rsid w:val="00041DDF"/>
    <w:rsid w:val="0004253B"/>
    <w:rsid w:val="000427F2"/>
    <w:rsid w:val="00042A1A"/>
    <w:rsid w:val="00042B13"/>
    <w:rsid w:val="00042EC2"/>
    <w:rsid w:val="00042F77"/>
    <w:rsid w:val="00042F90"/>
    <w:rsid w:val="00043036"/>
    <w:rsid w:val="000435F0"/>
    <w:rsid w:val="0004377A"/>
    <w:rsid w:val="00043876"/>
    <w:rsid w:val="000438A6"/>
    <w:rsid w:val="00043B8D"/>
    <w:rsid w:val="00043C6F"/>
    <w:rsid w:val="000440C2"/>
    <w:rsid w:val="0004427F"/>
    <w:rsid w:val="000443AB"/>
    <w:rsid w:val="000443E1"/>
    <w:rsid w:val="00044492"/>
    <w:rsid w:val="00044736"/>
    <w:rsid w:val="00044CE2"/>
    <w:rsid w:val="0004617A"/>
    <w:rsid w:val="000463D0"/>
    <w:rsid w:val="00046533"/>
    <w:rsid w:val="0004676E"/>
    <w:rsid w:val="00046778"/>
    <w:rsid w:val="000467C2"/>
    <w:rsid w:val="00046925"/>
    <w:rsid w:val="00046DF4"/>
    <w:rsid w:val="00046E3A"/>
    <w:rsid w:val="000470D5"/>
    <w:rsid w:val="00047603"/>
    <w:rsid w:val="00047B36"/>
    <w:rsid w:val="00047C6F"/>
    <w:rsid w:val="00050048"/>
    <w:rsid w:val="000503BE"/>
    <w:rsid w:val="000503ED"/>
    <w:rsid w:val="0005048B"/>
    <w:rsid w:val="000504A5"/>
    <w:rsid w:val="000505B6"/>
    <w:rsid w:val="0005065A"/>
    <w:rsid w:val="000506AC"/>
    <w:rsid w:val="00050766"/>
    <w:rsid w:val="0005087A"/>
    <w:rsid w:val="00050AD5"/>
    <w:rsid w:val="00050CF2"/>
    <w:rsid w:val="00050D05"/>
    <w:rsid w:val="00051094"/>
    <w:rsid w:val="000511F3"/>
    <w:rsid w:val="00051219"/>
    <w:rsid w:val="0005121B"/>
    <w:rsid w:val="00051456"/>
    <w:rsid w:val="00051519"/>
    <w:rsid w:val="000518F8"/>
    <w:rsid w:val="00051AA4"/>
    <w:rsid w:val="00051F8F"/>
    <w:rsid w:val="0005226F"/>
    <w:rsid w:val="00052475"/>
    <w:rsid w:val="000526CB"/>
    <w:rsid w:val="00052A23"/>
    <w:rsid w:val="00052B93"/>
    <w:rsid w:val="00052E9D"/>
    <w:rsid w:val="000531E8"/>
    <w:rsid w:val="0005329E"/>
    <w:rsid w:val="0005371F"/>
    <w:rsid w:val="000537FF"/>
    <w:rsid w:val="00053942"/>
    <w:rsid w:val="00053AA7"/>
    <w:rsid w:val="00053E83"/>
    <w:rsid w:val="0005432B"/>
    <w:rsid w:val="00054B99"/>
    <w:rsid w:val="000550BF"/>
    <w:rsid w:val="00055216"/>
    <w:rsid w:val="00055381"/>
    <w:rsid w:val="00055F44"/>
    <w:rsid w:val="00056556"/>
    <w:rsid w:val="0005667D"/>
    <w:rsid w:val="00056A58"/>
    <w:rsid w:val="00056DD4"/>
    <w:rsid w:val="00056E4D"/>
    <w:rsid w:val="00056FD0"/>
    <w:rsid w:val="000570D5"/>
    <w:rsid w:val="000573DA"/>
    <w:rsid w:val="0005783E"/>
    <w:rsid w:val="00057942"/>
    <w:rsid w:val="00057A20"/>
    <w:rsid w:val="00057D2E"/>
    <w:rsid w:val="0006018B"/>
    <w:rsid w:val="0006050F"/>
    <w:rsid w:val="000609FC"/>
    <w:rsid w:val="00060AC4"/>
    <w:rsid w:val="00060EFC"/>
    <w:rsid w:val="0006126F"/>
    <w:rsid w:val="000612D9"/>
    <w:rsid w:val="000615A1"/>
    <w:rsid w:val="0006172B"/>
    <w:rsid w:val="00061930"/>
    <w:rsid w:val="0006239E"/>
    <w:rsid w:val="00062488"/>
    <w:rsid w:val="000624D4"/>
    <w:rsid w:val="0006254F"/>
    <w:rsid w:val="000625FD"/>
    <w:rsid w:val="00062769"/>
    <w:rsid w:val="000627B9"/>
    <w:rsid w:val="00062A93"/>
    <w:rsid w:val="00062F56"/>
    <w:rsid w:val="000634D3"/>
    <w:rsid w:val="000636F8"/>
    <w:rsid w:val="0006371E"/>
    <w:rsid w:val="00063897"/>
    <w:rsid w:val="00063F54"/>
    <w:rsid w:val="000640F5"/>
    <w:rsid w:val="0006422E"/>
    <w:rsid w:val="0006455F"/>
    <w:rsid w:val="00064612"/>
    <w:rsid w:val="000646CB"/>
    <w:rsid w:val="00064860"/>
    <w:rsid w:val="000649CA"/>
    <w:rsid w:val="00064F40"/>
    <w:rsid w:val="0006512F"/>
    <w:rsid w:val="000659FE"/>
    <w:rsid w:val="00065A10"/>
    <w:rsid w:val="00065CA5"/>
    <w:rsid w:val="00066100"/>
    <w:rsid w:val="000667A4"/>
    <w:rsid w:val="00066DD1"/>
    <w:rsid w:val="00067613"/>
    <w:rsid w:val="00067990"/>
    <w:rsid w:val="00067A34"/>
    <w:rsid w:val="00067D2A"/>
    <w:rsid w:val="00067FB9"/>
    <w:rsid w:val="0007064B"/>
    <w:rsid w:val="000707C2"/>
    <w:rsid w:val="00070990"/>
    <w:rsid w:val="00070A2E"/>
    <w:rsid w:val="00070CD0"/>
    <w:rsid w:val="00070FB3"/>
    <w:rsid w:val="000711D0"/>
    <w:rsid w:val="00071334"/>
    <w:rsid w:val="00071968"/>
    <w:rsid w:val="00071A47"/>
    <w:rsid w:val="00071A5E"/>
    <w:rsid w:val="00071FAB"/>
    <w:rsid w:val="0007213D"/>
    <w:rsid w:val="00072235"/>
    <w:rsid w:val="00072360"/>
    <w:rsid w:val="00072B26"/>
    <w:rsid w:val="00072C41"/>
    <w:rsid w:val="00072FC9"/>
    <w:rsid w:val="0007359B"/>
    <w:rsid w:val="00073697"/>
    <w:rsid w:val="000737C6"/>
    <w:rsid w:val="000739D3"/>
    <w:rsid w:val="00073AB9"/>
    <w:rsid w:val="00073BAD"/>
    <w:rsid w:val="00073C12"/>
    <w:rsid w:val="00073C61"/>
    <w:rsid w:val="00073CA1"/>
    <w:rsid w:val="00073E32"/>
    <w:rsid w:val="00073E78"/>
    <w:rsid w:val="0007465B"/>
    <w:rsid w:val="0007484D"/>
    <w:rsid w:val="00074CE8"/>
    <w:rsid w:val="00074DFE"/>
    <w:rsid w:val="000755AA"/>
    <w:rsid w:val="00075774"/>
    <w:rsid w:val="00075A85"/>
    <w:rsid w:val="00075B0B"/>
    <w:rsid w:val="00076059"/>
    <w:rsid w:val="000761B4"/>
    <w:rsid w:val="0007656A"/>
    <w:rsid w:val="000767C2"/>
    <w:rsid w:val="000768A7"/>
    <w:rsid w:val="00076A54"/>
    <w:rsid w:val="00076DAA"/>
    <w:rsid w:val="00076FED"/>
    <w:rsid w:val="00077921"/>
    <w:rsid w:val="00080099"/>
    <w:rsid w:val="00080218"/>
    <w:rsid w:val="00080345"/>
    <w:rsid w:val="000804E2"/>
    <w:rsid w:val="0008059F"/>
    <w:rsid w:val="0008084A"/>
    <w:rsid w:val="00080D8A"/>
    <w:rsid w:val="00080F9C"/>
    <w:rsid w:val="00080FE8"/>
    <w:rsid w:val="0008127D"/>
    <w:rsid w:val="0008147A"/>
    <w:rsid w:val="000815C2"/>
    <w:rsid w:val="000816A2"/>
    <w:rsid w:val="00081709"/>
    <w:rsid w:val="00081AF7"/>
    <w:rsid w:val="00081E1F"/>
    <w:rsid w:val="00081FE2"/>
    <w:rsid w:val="000826ED"/>
    <w:rsid w:val="00082866"/>
    <w:rsid w:val="00082BFB"/>
    <w:rsid w:val="00082CE5"/>
    <w:rsid w:val="00082D8E"/>
    <w:rsid w:val="00082E56"/>
    <w:rsid w:val="0008308B"/>
    <w:rsid w:val="00083214"/>
    <w:rsid w:val="00083619"/>
    <w:rsid w:val="00083A72"/>
    <w:rsid w:val="00083BC2"/>
    <w:rsid w:val="00083CBE"/>
    <w:rsid w:val="00083FBD"/>
    <w:rsid w:val="00084027"/>
    <w:rsid w:val="000840BD"/>
    <w:rsid w:val="000840EE"/>
    <w:rsid w:val="00084451"/>
    <w:rsid w:val="000844C2"/>
    <w:rsid w:val="00084827"/>
    <w:rsid w:val="00084915"/>
    <w:rsid w:val="00084FED"/>
    <w:rsid w:val="000850BC"/>
    <w:rsid w:val="00085411"/>
    <w:rsid w:val="00085595"/>
    <w:rsid w:val="000855EE"/>
    <w:rsid w:val="00085B1E"/>
    <w:rsid w:val="00085D08"/>
    <w:rsid w:val="00085DC0"/>
    <w:rsid w:val="00085DC7"/>
    <w:rsid w:val="00085DCD"/>
    <w:rsid w:val="00085FF8"/>
    <w:rsid w:val="0008608F"/>
    <w:rsid w:val="000862CE"/>
    <w:rsid w:val="000868AA"/>
    <w:rsid w:val="00086ACA"/>
    <w:rsid w:val="00086C1D"/>
    <w:rsid w:val="00086D6A"/>
    <w:rsid w:val="00086F84"/>
    <w:rsid w:val="00086FE1"/>
    <w:rsid w:val="00087154"/>
    <w:rsid w:val="00087598"/>
    <w:rsid w:val="00087899"/>
    <w:rsid w:val="00087982"/>
    <w:rsid w:val="00087ADA"/>
    <w:rsid w:val="00087BC0"/>
    <w:rsid w:val="00087F0A"/>
    <w:rsid w:val="0009013F"/>
    <w:rsid w:val="00090426"/>
    <w:rsid w:val="000909EE"/>
    <w:rsid w:val="00090E97"/>
    <w:rsid w:val="00090F8A"/>
    <w:rsid w:val="000919D1"/>
    <w:rsid w:val="00091A70"/>
    <w:rsid w:val="00091BA7"/>
    <w:rsid w:val="00091F9D"/>
    <w:rsid w:val="00092131"/>
    <w:rsid w:val="000929AF"/>
    <w:rsid w:val="00092F5F"/>
    <w:rsid w:val="00092F6E"/>
    <w:rsid w:val="000937A1"/>
    <w:rsid w:val="00093838"/>
    <w:rsid w:val="000938CD"/>
    <w:rsid w:val="00093B26"/>
    <w:rsid w:val="00093C1F"/>
    <w:rsid w:val="00093F72"/>
    <w:rsid w:val="00093FDF"/>
    <w:rsid w:val="00094082"/>
    <w:rsid w:val="000940C6"/>
    <w:rsid w:val="000946BD"/>
    <w:rsid w:val="000947C8"/>
    <w:rsid w:val="00094A36"/>
    <w:rsid w:val="00094ADF"/>
    <w:rsid w:val="00095057"/>
    <w:rsid w:val="000950D4"/>
    <w:rsid w:val="00095582"/>
    <w:rsid w:val="000955B2"/>
    <w:rsid w:val="000955C4"/>
    <w:rsid w:val="00095FCA"/>
    <w:rsid w:val="000962F5"/>
    <w:rsid w:val="0009638E"/>
    <w:rsid w:val="0009647A"/>
    <w:rsid w:val="0009654E"/>
    <w:rsid w:val="000965E6"/>
    <w:rsid w:val="000968C8"/>
    <w:rsid w:val="00096A79"/>
    <w:rsid w:val="00096BE1"/>
    <w:rsid w:val="00096D41"/>
    <w:rsid w:val="00096DD7"/>
    <w:rsid w:val="00096E76"/>
    <w:rsid w:val="00096E9B"/>
    <w:rsid w:val="00096FC8"/>
    <w:rsid w:val="000970E5"/>
    <w:rsid w:val="000974D7"/>
    <w:rsid w:val="00097655"/>
    <w:rsid w:val="000979AD"/>
    <w:rsid w:val="000A001B"/>
    <w:rsid w:val="000A00F3"/>
    <w:rsid w:val="000A014C"/>
    <w:rsid w:val="000A030B"/>
    <w:rsid w:val="000A0456"/>
    <w:rsid w:val="000A04F7"/>
    <w:rsid w:val="000A0941"/>
    <w:rsid w:val="000A1067"/>
    <w:rsid w:val="000A11BB"/>
    <w:rsid w:val="000A1751"/>
    <w:rsid w:val="000A1765"/>
    <w:rsid w:val="000A197C"/>
    <w:rsid w:val="000A1BDF"/>
    <w:rsid w:val="000A1C74"/>
    <w:rsid w:val="000A2032"/>
    <w:rsid w:val="000A2269"/>
    <w:rsid w:val="000A22F3"/>
    <w:rsid w:val="000A2311"/>
    <w:rsid w:val="000A23CD"/>
    <w:rsid w:val="000A2985"/>
    <w:rsid w:val="000A2CFB"/>
    <w:rsid w:val="000A2D89"/>
    <w:rsid w:val="000A2FBA"/>
    <w:rsid w:val="000A3073"/>
    <w:rsid w:val="000A3AA0"/>
    <w:rsid w:val="000A3BF3"/>
    <w:rsid w:val="000A3DDA"/>
    <w:rsid w:val="000A3EFE"/>
    <w:rsid w:val="000A3FAE"/>
    <w:rsid w:val="000A400F"/>
    <w:rsid w:val="000A4489"/>
    <w:rsid w:val="000A4494"/>
    <w:rsid w:val="000A45B4"/>
    <w:rsid w:val="000A4995"/>
    <w:rsid w:val="000A4997"/>
    <w:rsid w:val="000A4FC5"/>
    <w:rsid w:val="000A5387"/>
    <w:rsid w:val="000A55B8"/>
    <w:rsid w:val="000A5656"/>
    <w:rsid w:val="000A5E3D"/>
    <w:rsid w:val="000A6196"/>
    <w:rsid w:val="000A6747"/>
    <w:rsid w:val="000A69F1"/>
    <w:rsid w:val="000A6BC8"/>
    <w:rsid w:val="000A6C2A"/>
    <w:rsid w:val="000A6F40"/>
    <w:rsid w:val="000A700A"/>
    <w:rsid w:val="000A7040"/>
    <w:rsid w:val="000A7076"/>
    <w:rsid w:val="000A75FA"/>
    <w:rsid w:val="000A791C"/>
    <w:rsid w:val="000A7D79"/>
    <w:rsid w:val="000A7F8B"/>
    <w:rsid w:val="000B010F"/>
    <w:rsid w:val="000B03A4"/>
    <w:rsid w:val="000B07D9"/>
    <w:rsid w:val="000B0A3D"/>
    <w:rsid w:val="000B0E62"/>
    <w:rsid w:val="000B1254"/>
    <w:rsid w:val="000B1470"/>
    <w:rsid w:val="000B1557"/>
    <w:rsid w:val="000B2036"/>
    <w:rsid w:val="000B217F"/>
    <w:rsid w:val="000B23FE"/>
    <w:rsid w:val="000B2451"/>
    <w:rsid w:val="000B24EE"/>
    <w:rsid w:val="000B2A9A"/>
    <w:rsid w:val="000B2E73"/>
    <w:rsid w:val="000B2EA8"/>
    <w:rsid w:val="000B3486"/>
    <w:rsid w:val="000B3536"/>
    <w:rsid w:val="000B37E8"/>
    <w:rsid w:val="000B390D"/>
    <w:rsid w:val="000B3B19"/>
    <w:rsid w:val="000B3BB9"/>
    <w:rsid w:val="000B40F1"/>
    <w:rsid w:val="000B4262"/>
    <w:rsid w:val="000B42DF"/>
    <w:rsid w:val="000B45C1"/>
    <w:rsid w:val="000B464B"/>
    <w:rsid w:val="000B47BF"/>
    <w:rsid w:val="000B47C7"/>
    <w:rsid w:val="000B4A7C"/>
    <w:rsid w:val="000B4F53"/>
    <w:rsid w:val="000B5253"/>
    <w:rsid w:val="000B5499"/>
    <w:rsid w:val="000B5686"/>
    <w:rsid w:val="000B56C8"/>
    <w:rsid w:val="000B59D8"/>
    <w:rsid w:val="000B5A5D"/>
    <w:rsid w:val="000B6174"/>
    <w:rsid w:val="000B630A"/>
    <w:rsid w:val="000B640E"/>
    <w:rsid w:val="000B6797"/>
    <w:rsid w:val="000B6D6E"/>
    <w:rsid w:val="000B6F43"/>
    <w:rsid w:val="000B703F"/>
    <w:rsid w:val="000B7064"/>
    <w:rsid w:val="000B70D7"/>
    <w:rsid w:val="000B714A"/>
    <w:rsid w:val="000B718E"/>
    <w:rsid w:val="000B727E"/>
    <w:rsid w:val="000B7456"/>
    <w:rsid w:val="000B7AB5"/>
    <w:rsid w:val="000B7C2B"/>
    <w:rsid w:val="000C01BD"/>
    <w:rsid w:val="000C0288"/>
    <w:rsid w:val="000C02C0"/>
    <w:rsid w:val="000C0534"/>
    <w:rsid w:val="000C05BA"/>
    <w:rsid w:val="000C05F1"/>
    <w:rsid w:val="000C060C"/>
    <w:rsid w:val="000C0925"/>
    <w:rsid w:val="000C0940"/>
    <w:rsid w:val="000C0BB6"/>
    <w:rsid w:val="000C0E41"/>
    <w:rsid w:val="000C0FCF"/>
    <w:rsid w:val="000C119F"/>
    <w:rsid w:val="000C122A"/>
    <w:rsid w:val="000C1430"/>
    <w:rsid w:val="000C14B3"/>
    <w:rsid w:val="000C16D1"/>
    <w:rsid w:val="000C1782"/>
    <w:rsid w:val="000C1805"/>
    <w:rsid w:val="000C18C5"/>
    <w:rsid w:val="000C1AA7"/>
    <w:rsid w:val="000C1AEA"/>
    <w:rsid w:val="000C1EDD"/>
    <w:rsid w:val="000C1FAF"/>
    <w:rsid w:val="000C222C"/>
    <w:rsid w:val="000C22CC"/>
    <w:rsid w:val="000C245B"/>
    <w:rsid w:val="000C2478"/>
    <w:rsid w:val="000C25C6"/>
    <w:rsid w:val="000C297E"/>
    <w:rsid w:val="000C2A2F"/>
    <w:rsid w:val="000C2F3D"/>
    <w:rsid w:val="000C32A3"/>
    <w:rsid w:val="000C34E0"/>
    <w:rsid w:val="000C393C"/>
    <w:rsid w:val="000C3C86"/>
    <w:rsid w:val="000C3CD1"/>
    <w:rsid w:val="000C4034"/>
    <w:rsid w:val="000C4051"/>
    <w:rsid w:val="000C4125"/>
    <w:rsid w:val="000C4236"/>
    <w:rsid w:val="000C43CA"/>
    <w:rsid w:val="000C43DA"/>
    <w:rsid w:val="000C45D9"/>
    <w:rsid w:val="000C462D"/>
    <w:rsid w:val="000C4856"/>
    <w:rsid w:val="000C4AB1"/>
    <w:rsid w:val="000C4BA8"/>
    <w:rsid w:val="000C4F29"/>
    <w:rsid w:val="000C4FA7"/>
    <w:rsid w:val="000C52B6"/>
    <w:rsid w:val="000C53A8"/>
    <w:rsid w:val="000C5523"/>
    <w:rsid w:val="000C5559"/>
    <w:rsid w:val="000C5746"/>
    <w:rsid w:val="000C5A67"/>
    <w:rsid w:val="000C5B31"/>
    <w:rsid w:val="000C5B47"/>
    <w:rsid w:val="000C5BCE"/>
    <w:rsid w:val="000C5C08"/>
    <w:rsid w:val="000C61C0"/>
    <w:rsid w:val="000C6936"/>
    <w:rsid w:val="000C6971"/>
    <w:rsid w:val="000C6A73"/>
    <w:rsid w:val="000C6AA5"/>
    <w:rsid w:val="000C6B42"/>
    <w:rsid w:val="000C6D98"/>
    <w:rsid w:val="000C7233"/>
    <w:rsid w:val="000C7514"/>
    <w:rsid w:val="000C76C0"/>
    <w:rsid w:val="000C7C3E"/>
    <w:rsid w:val="000C7D15"/>
    <w:rsid w:val="000D0298"/>
    <w:rsid w:val="000D043C"/>
    <w:rsid w:val="000D0553"/>
    <w:rsid w:val="000D0582"/>
    <w:rsid w:val="000D0852"/>
    <w:rsid w:val="000D0B12"/>
    <w:rsid w:val="000D0B33"/>
    <w:rsid w:val="000D0E07"/>
    <w:rsid w:val="000D0E3E"/>
    <w:rsid w:val="000D1015"/>
    <w:rsid w:val="000D19DE"/>
    <w:rsid w:val="000D26A9"/>
    <w:rsid w:val="000D2840"/>
    <w:rsid w:val="000D2855"/>
    <w:rsid w:val="000D2888"/>
    <w:rsid w:val="000D28B5"/>
    <w:rsid w:val="000D3000"/>
    <w:rsid w:val="000D3157"/>
    <w:rsid w:val="000D3A08"/>
    <w:rsid w:val="000D3E10"/>
    <w:rsid w:val="000D410D"/>
    <w:rsid w:val="000D41ED"/>
    <w:rsid w:val="000D4279"/>
    <w:rsid w:val="000D436B"/>
    <w:rsid w:val="000D469C"/>
    <w:rsid w:val="000D476E"/>
    <w:rsid w:val="000D47E4"/>
    <w:rsid w:val="000D47F2"/>
    <w:rsid w:val="000D4986"/>
    <w:rsid w:val="000D4A1F"/>
    <w:rsid w:val="000D4BB6"/>
    <w:rsid w:val="000D4C95"/>
    <w:rsid w:val="000D4D02"/>
    <w:rsid w:val="000D4DA7"/>
    <w:rsid w:val="000D4FCD"/>
    <w:rsid w:val="000D513F"/>
    <w:rsid w:val="000D55BE"/>
    <w:rsid w:val="000D5C07"/>
    <w:rsid w:val="000D60CB"/>
    <w:rsid w:val="000D6797"/>
    <w:rsid w:val="000D6A71"/>
    <w:rsid w:val="000D6CCE"/>
    <w:rsid w:val="000D6D2F"/>
    <w:rsid w:val="000D7060"/>
    <w:rsid w:val="000D7587"/>
    <w:rsid w:val="000D7759"/>
    <w:rsid w:val="000D7F0A"/>
    <w:rsid w:val="000E02C1"/>
    <w:rsid w:val="000E069B"/>
    <w:rsid w:val="000E0707"/>
    <w:rsid w:val="000E0794"/>
    <w:rsid w:val="000E0866"/>
    <w:rsid w:val="000E0ABD"/>
    <w:rsid w:val="000E0B1B"/>
    <w:rsid w:val="000E0D77"/>
    <w:rsid w:val="000E0E58"/>
    <w:rsid w:val="000E149D"/>
    <w:rsid w:val="000E1565"/>
    <w:rsid w:val="000E15B1"/>
    <w:rsid w:val="000E174A"/>
    <w:rsid w:val="000E18A6"/>
    <w:rsid w:val="000E1CF3"/>
    <w:rsid w:val="000E2422"/>
    <w:rsid w:val="000E2477"/>
    <w:rsid w:val="000E24D7"/>
    <w:rsid w:val="000E2A3B"/>
    <w:rsid w:val="000E2D1C"/>
    <w:rsid w:val="000E2F09"/>
    <w:rsid w:val="000E3101"/>
    <w:rsid w:val="000E343C"/>
    <w:rsid w:val="000E3685"/>
    <w:rsid w:val="000E3921"/>
    <w:rsid w:val="000E39EF"/>
    <w:rsid w:val="000E3B25"/>
    <w:rsid w:val="000E3B2C"/>
    <w:rsid w:val="000E3E17"/>
    <w:rsid w:val="000E3F58"/>
    <w:rsid w:val="000E41A7"/>
    <w:rsid w:val="000E41B5"/>
    <w:rsid w:val="000E4669"/>
    <w:rsid w:val="000E4ABB"/>
    <w:rsid w:val="000E4FF9"/>
    <w:rsid w:val="000E50C9"/>
    <w:rsid w:val="000E52A5"/>
    <w:rsid w:val="000E5495"/>
    <w:rsid w:val="000E57CA"/>
    <w:rsid w:val="000E599F"/>
    <w:rsid w:val="000E5BEA"/>
    <w:rsid w:val="000E5D72"/>
    <w:rsid w:val="000E6A5E"/>
    <w:rsid w:val="000E6CD5"/>
    <w:rsid w:val="000E707D"/>
    <w:rsid w:val="000E7084"/>
    <w:rsid w:val="000E75B4"/>
    <w:rsid w:val="000E7709"/>
    <w:rsid w:val="000E787F"/>
    <w:rsid w:val="000E7D53"/>
    <w:rsid w:val="000E7E29"/>
    <w:rsid w:val="000F006E"/>
    <w:rsid w:val="000F008D"/>
    <w:rsid w:val="000F07DB"/>
    <w:rsid w:val="000F0A1B"/>
    <w:rsid w:val="000F0B66"/>
    <w:rsid w:val="000F1704"/>
    <w:rsid w:val="000F177D"/>
    <w:rsid w:val="000F1A08"/>
    <w:rsid w:val="000F1ADE"/>
    <w:rsid w:val="000F1EC3"/>
    <w:rsid w:val="000F1FE4"/>
    <w:rsid w:val="000F21A0"/>
    <w:rsid w:val="000F232E"/>
    <w:rsid w:val="000F2922"/>
    <w:rsid w:val="000F34B4"/>
    <w:rsid w:val="000F4014"/>
    <w:rsid w:val="000F4188"/>
    <w:rsid w:val="000F4354"/>
    <w:rsid w:val="000F4EC7"/>
    <w:rsid w:val="000F4F11"/>
    <w:rsid w:val="000F504E"/>
    <w:rsid w:val="000F53B0"/>
    <w:rsid w:val="000F565C"/>
    <w:rsid w:val="000F57DA"/>
    <w:rsid w:val="000F59C4"/>
    <w:rsid w:val="000F5BAC"/>
    <w:rsid w:val="000F5BE6"/>
    <w:rsid w:val="000F5C55"/>
    <w:rsid w:val="000F5DE2"/>
    <w:rsid w:val="000F5F88"/>
    <w:rsid w:val="000F6224"/>
    <w:rsid w:val="000F640E"/>
    <w:rsid w:val="000F6E27"/>
    <w:rsid w:val="000F6FEE"/>
    <w:rsid w:val="000F7A77"/>
    <w:rsid w:val="00100301"/>
    <w:rsid w:val="001005D1"/>
    <w:rsid w:val="001008B5"/>
    <w:rsid w:val="00100A21"/>
    <w:rsid w:val="00100B5F"/>
    <w:rsid w:val="00100FA9"/>
    <w:rsid w:val="001012B4"/>
    <w:rsid w:val="00101736"/>
    <w:rsid w:val="00101A2A"/>
    <w:rsid w:val="00101FC4"/>
    <w:rsid w:val="001024FF"/>
    <w:rsid w:val="00102845"/>
    <w:rsid w:val="001029F6"/>
    <w:rsid w:val="00103337"/>
    <w:rsid w:val="0010335D"/>
    <w:rsid w:val="001033E4"/>
    <w:rsid w:val="001035A6"/>
    <w:rsid w:val="00103601"/>
    <w:rsid w:val="00103854"/>
    <w:rsid w:val="001038C7"/>
    <w:rsid w:val="00103C71"/>
    <w:rsid w:val="00103D7E"/>
    <w:rsid w:val="00103DAB"/>
    <w:rsid w:val="00103E63"/>
    <w:rsid w:val="00103EE9"/>
    <w:rsid w:val="00103F09"/>
    <w:rsid w:val="001040D6"/>
    <w:rsid w:val="00104211"/>
    <w:rsid w:val="001042BF"/>
    <w:rsid w:val="001043CC"/>
    <w:rsid w:val="00104614"/>
    <w:rsid w:val="00104865"/>
    <w:rsid w:val="001049A2"/>
    <w:rsid w:val="00104CB8"/>
    <w:rsid w:val="00104D76"/>
    <w:rsid w:val="00104D78"/>
    <w:rsid w:val="00104DAF"/>
    <w:rsid w:val="00104FBD"/>
    <w:rsid w:val="00105AED"/>
    <w:rsid w:val="00105DAA"/>
    <w:rsid w:val="00105DD5"/>
    <w:rsid w:val="00105DFA"/>
    <w:rsid w:val="001060E4"/>
    <w:rsid w:val="00106265"/>
    <w:rsid w:val="001067F0"/>
    <w:rsid w:val="001068F9"/>
    <w:rsid w:val="00106A05"/>
    <w:rsid w:val="00106A64"/>
    <w:rsid w:val="00106AB8"/>
    <w:rsid w:val="00106CEB"/>
    <w:rsid w:val="00106E06"/>
    <w:rsid w:val="001071CA"/>
    <w:rsid w:val="00107223"/>
    <w:rsid w:val="00107647"/>
    <w:rsid w:val="00107B30"/>
    <w:rsid w:val="00107E94"/>
    <w:rsid w:val="0010FC9D"/>
    <w:rsid w:val="001100D4"/>
    <w:rsid w:val="001101AF"/>
    <w:rsid w:val="001108AA"/>
    <w:rsid w:val="00110ADD"/>
    <w:rsid w:val="00110CDB"/>
    <w:rsid w:val="0011157A"/>
    <w:rsid w:val="00111631"/>
    <w:rsid w:val="0011172D"/>
    <w:rsid w:val="001117D6"/>
    <w:rsid w:val="001117DB"/>
    <w:rsid w:val="00111900"/>
    <w:rsid w:val="00111B14"/>
    <w:rsid w:val="00111B8B"/>
    <w:rsid w:val="00111BB3"/>
    <w:rsid w:val="00111D3F"/>
    <w:rsid w:val="00112145"/>
    <w:rsid w:val="00112392"/>
    <w:rsid w:val="001124C6"/>
    <w:rsid w:val="0011279F"/>
    <w:rsid w:val="00112976"/>
    <w:rsid w:val="00112A79"/>
    <w:rsid w:val="00112DD2"/>
    <w:rsid w:val="00112E73"/>
    <w:rsid w:val="00112F1C"/>
    <w:rsid w:val="0011310B"/>
    <w:rsid w:val="001133B1"/>
    <w:rsid w:val="0011346D"/>
    <w:rsid w:val="001134E0"/>
    <w:rsid w:val="00113704"/>
    <w:rsid w:val="00113AE7"/>
    <w:rsid w:val="00113AF9"/>
    <w:rsid w:val="00114105"/>
    <w:rsid w:val="0011429B"/>
    <w:rsid w:val="001144F9"/>
    <w:rsid w:val="00114568"/>
    <w:rsid w:val="0011470B"/>
    <w:rsid w:val="0011475B"/>
    <w:rsid w:val="001147C7"/>
    <w:rsid w:val="00114B30"/>
    <w:rsid w:val="00114DE5"/>
    <w:rsid w:val="00115030"/>
    <w:rsid w:val="00115A5B"/>
    <w:rsid w:val="00115B33"/>
    <w:rsid w:val="00115DE8"/>
    <w:rsid w:val="00115EB1"/>
    <w:rsid w:val="0011610B"/>
    <w:rsid w:val="001167BD"/>
    <w:rsid w:val="00116BE0"/>
    <w:rsid w:val="00116C3E"/>
    <w:rsid w:val="00116F35"/>
    <w:rsid w:val="001172BE"/>
    <w:rsid w:val="00117405"/>
    <w:rsid w:val="001174BE"/>
    <w:rsid w:val="001176A7"/>
    <w:rsid w:val="001178A9"/>
    <w:rsid w:val="00117A0A"/>
    <w:rsid w:val="00117E59"/>
    <w:rsid w:val="00117FA5"/>
    <w:rsid w:val="001200BF"/>
    <w:rsid w:val="0012016F"/>
    <w:rsid w:val="00120361"/>
    <w:rsid w:val="001209A2"/>
    <w:rsid w:val="00121377"/>
    <w:rsid w:val="001213D7"/>
    <w:rsid w:val="00121A39"/>
    <w:rsid w:val="00121A99"/>
    <w:rsid w:val="00121D50"/>
    <w:rsid w:val="0012201E"/>
    <w:rsid w:val="00122378"/>
    <w:rsid w:val="00122452"/>
    <w:rsid w:val="00122A7D"/>
    <w:rsid w:val="00122D8C"/>
    <w:rsid w:val="00122DC7"/>
    <w:rsid w:val="001232B8"/>
    <w:rsid w:val="001234D0"/>
    <w:rsid w:val="0012354E"/>
    <w:rsid w:val="00123A8F"/>
    <w:rsid w:val="00123B43"/>
    <w:rsid w:val="00123BCC"/>
    <w:rsid w:val="00123FD7"/>
    <w:rsid w:val="001246EF"/>
    <w:rsid w:val="00124776"/>
    <w:rsid w:val="001249CC"/>
    <w:rsid w:val="00124C68"/>
    <w:rsid w:val="00124FF3"/>
    <w:rsid w:val="0012506C"/>
    <w:rsid w:val="00125101"/>
    <w:rsid w:val="001251E3"/>
    <w:rsid w:val="001253D8"/>
    <w:rsid w:val="00125552"/>
    <w:rsid w:val="001256F8"/>
    <w:rsid w:val="00125E42"/>
    <w:rsid w:val="00125E4C"/>
    <w:rsid w:val="00125E81"/>
    <w:rsid w:val="00126043"/>
    <w:rsid w:val="001262AF"/>
    <w:rsid w:val="0012644D"/>
    <w:rsid w:val="0012687A"/>
    <w:rsid w:val="00126939"/>
    <w:rsid w:val="00126AD6"/>
    <w:rsid w:val="001273B6"/>
    <w:rsid w:val="001273CF"/>
    <w:rsid w:val="001273EF"/>
    <w:rsid w:val="001279BB"/>
    <w:rsid w:val="00127CC2"/>
    <w:rsid w:val="00127DA7"/>
    <w:rsid w:val="00127EA5"/>
    <w:rsid w:val="001300AD"/>
    <w:rsid w:val="001300B9"/>
    <w:rsid w:val="00130144"/>
    <w:rsid w:val="001306D5"/>
    <w:rsid w:val="0013070C"/>
    <w:rsid w:val="001307E1"/>
    <w:rsid w:val="00130804"/>
    <w:rsid w:val="0013089B"/>
    <w:rsid w:val="00130C95"/>
    <w:rsid w:val="00130FEF"/>
    <w:rsid w:val="0013110C"/>
    <w:rsid w:val="001311E5"/>
    <w:rsid w:val="001312F2"/>
    <w:rsid w:val="001313F2"/>
    <w:rsid w:val="00131587"/>
    <w:rsid w:val="001315CB"/>
    <w:rsid w:val="00131662"/>
    <w:rsid w:val="001316A0"/>
    <w:rsid w:val="00131AC7"/>
    <w:rsid w:val="00131B38"/>
    <w:rsid w:val="00132068"/>
    <w:rsid w:val="001323CE"/>
    <w:rsid w:val="00132CE3"/>
    <w:rsid w:val="00132F76"/>
    <w:rsid w:val="001332D3"/>
    <w:rsid w:val="0013341D"/>
    <w:rsid w:val="001336CD"/>
    <w:rsid w:val="0013384F"/>
    <w:rsid w:val="001339B9"/>
    <w:rsid w:val="00133E37"/>
    <w:rsid w:val="00134326"/>
    <w:rsid w:val="00134481"/>
    <w:rsid w:val="00134533"/>
    <w:rsid w:val="001348E8"/>
    <w:rsid w:val="00134A42"/>
    <w:rsid w:val="00134ABB"/>
    <w:rsid w:val="00134B10"/>
    <w:rsid w:val="00134C63"/>
    <w:rsid w:val="00134E1D"/>
    <w:rsid w:val="00134FC3"/>
    <w:rsid w:val="00135056"/>
    <w:rsid w:val="00135416"/>
    <w:rsid w:val="00135501"/>
    <w:rsid w:val="00135702"/>
    <w:rsid w:val="00135893"/>
    <w:rsid w:val="001358BB"/>
    <w:rsid w:val="001358E9"/>
    <w:rsid w:val="0013595E"/>
    <w:rsid w:val="00135C89"/>
    <w:rsid w:val="00135E36"/>
    <w:rsid w:val="00135EC6"/>
    <w:rsid w:val="00136037"/>
    <w:rsid w:val="001362D8"/>
    <w:rsid w:val="0013674E"/>
    <w:rsid w:val="00136B7F"/>
    <w:rsid w:val="00136FFA"/>
    <w:rsid w:val="0013768B"/>
    <w:rsid w:val="001376AF"/>
    <w:rsid w:val="00137703"/>
    <w:rsid w:val="0013779E"/>
    <w:rsid w:val="001379EA"/>
    <w:rsid w:val="00137D35"/>
    <w:rsid w:val="001407F8"/>
    <w:rsid w:val="00140EBE"/>
    <w:rsid w:val="001411CE"/>
    <w:rsid w:val="0014151C"/>
    <w:rsid w:val="00141637"/>
    <w:rsid w:val="00141696"/>
    <w:rsid w:val="001418AF"/>
    <w:rsid w:val="00141D5A"/>
    <w:rsid w:val="001425E2"/>
    <w:rsid w:val="00142D4E"/>
    <w:rsid w:val="00143155"/>
    <w:rsid w:val="001434ED"/>
    <w:rsid w:val="0014384D"/>
    <w:rsid w:val="00143916"/>
    <w:rsid w:val="00143A70"/>
    <w:rsid w:val="00143FC1"/>
    <w:rsid w:val="001445D7"/>
    <w:rsid w:val="00144708"/>
    <w:rsid w:val="00144DA7"/>
    <w:rsid w:val="0014552E"/>
    <w:rsid w:val="0014570F"/>
    <w:rsid w:val="0014572D"/>
    <w:rsid w:val="001459A2"/>
    <w:rsid w:val="001459CB"/>
    <w:rsid w:val="00145BDE"/>
    <w:rsid w:val="00145E4F"/>
    <w:rsid w:val="00146001"/>
    <w:rsid w:val="001460D9"/>
    <w:rsid w:val="001465E7"/>
    <w:rsid w:val="00146634"/>
    <w:rsid w:val="001467FE"/>
    <w:rsid w:val="00146905"/>
    <w:rsid w:val="0014698D"/>
    <w:rsid w:val="00146BE3"/>
    <w:rsid w:val="00146DD5"/>
    <w:rsid w:val="00146DE5"/>
    <w:rsid w:val="00147068"/>
    <w:rsid w:val="00147258"/>
    <w:rsid w:val="00147581"/>
    <w:rsid w:val="001475C0"/>
    <w:rsid w:val="001479E3"/>
    <w:rsid w:val="00147ACD"/>
    <w:rsid w:val="00147BB3"/>
    <w:rsid w:val="00147C7C"/>
    <w:rsid w:val="00147E7E"/>
    <w:rsid w:val="001501A6"/>
    <w:rsid w:val="001509ED"/>
    <w:rsid w:val="00150B82"/>
    <w:rsid w:val="00150BCF"/>
    <w:rsid w:val="00150CF8"/>
    <w:rsid w:val="00150D2B"/>
    <w:rsid w:val="00151044"/>
    <w:rsid w:val="001511EA"/>
    <w:rsid w:val="001513C4"/>
    <w:rsid w:val="00151587"/>
    <w:rsid w:val="0015161D"/>
    <w:rsid w:val="00151927"/>
    <w:rsid w:val="00152176"/>
    <w:rsid w:val="001522A2"/>
    <w:rsid w:val="001522AD"/>
    <w:rsid w:val="0015271D"/>
    <w:rsid w:val="00152783"/>
    <w:rsid w:val="0015296E"/>
    <w:rsid w:val="00152998"/>
    <w:rsid w:val="00152FB1"/>
    <w:rsid w:val="0015315A"/>
    <w:rsid w:val="001534B5"/>
    <w:rsid w:val="00153581"/>
    <w:rsid w:val="001537E2"/>
    <w:rsid w:val="001539AC"/>
    <w:rsid w:val="00153B03"/>
    <w:rsid w:val="00153E6C"/>
    <w:rsid w:val="00153F42"/>
    <w:rsid w:val="00154145"/>
    <w:rsid w:val="00154168"/>
    <w:rsid w:val="001544FC"/>
    <w:rsid w:val="00154537"/>
    <w:rsid w:val="00154783"/>
    <w:rsid w:val="0015497A"/>
    <w:rsid w:val="00154A01"/>
    <w:rsid w:val="00154F2D"/>
    <w:rsid w:val="001550D0"/>
    <w:rsid w:val="00155339"/>
    <w:rsid w:val="00155489"/>
    <w:rsid w:val="0015572F"/>
    <w:rsid w:val="00155D9C"/>
    <w:rsid w:val="00155FAD"/>
    <w:rsid w:val="00155FF4"/>
    <w:rsid w:val="00156044"/>
    <w:rsid w:val="00156050"/>
    <w:rsid w:val="0015605C"/>
    <w:rsid w:val="001564DC"/>
    <w:rsid w:val="00156AD4"/>
    <w:rsid w:val="00156AF9"/>
    <w:rsid w:val="00156BB5"/>
    <w:rsid w:val="00156E04"/>
    <w:rsid w:val="00156E46"/>
    <w:rsid w:val="00157046"/>
    <w:rsid w:val="001571CB"/>
    <w:rsid w:val="0015732F"/>
    <w:rsid w:val="00157491"/>
    <w:rsid w:val="001574FF"/>
    <w:rsid w:val="001576F0"/>
    <w:rsid w:val="00157A06"/>
    <w:rsid w:val="00157AAE"/>
    <w:rsid w:val="00157B8E"/>
    <w:rsid w:val="00157C42"/>
    <w:rsid w:val="00157D43"/>
    <w:rsid w:val="00160169"/>
    <w:rsid w:val="001601C7"/>
    <w:rsid w:val="001602AC"/>
    <w:rsid w:val="001602F4"/>
    <w:rsid w:val="001602FC"/>
    <w:rsid w:val="0016084F"/>
    <w:rsid w:val="00160D0D"/>
    <w:rsid w:val="0016132E"/>
    <w:rsid w:val="00161BB6"/>
    <w:rsid w:val="00161D3E"/>
    <w:rsid w:val="00161E6F"/>
    <w:rsid w:val="001622D3"/>
    <w:rsid w:val="001624E3"/>
    <w:rsid w:val="001627CC"/>
    <w:rsid w:val="0016283D"/>
    <w:rsid w:val="001629B9"/>
    <w:rsid w:val="00162AAA"/>
    <w:rsid w:val="00163031"/>
    <w:rsid w:val="001630B7"/>
    <w:rsid w:val="00163187"/>
    <w:rsid w:val="001633FA"/>
    <w:rsid w:val="00163872"/>
    <w:rsid w:val="001639C7"/>
    <w:rsid w:val="00163DE3"/>
    <w:rsid w:val="00163F97"/>
    <w:rsid w:val="00164159"/>
    <w:rsid w:val="0016416E"/>
    <w:rsid w:val="001643B6"/>
    <w:rsid w:val="0016479D"/>
    <w:rsid w:val="0016494D"/>
    <w:rsid w:val="00164E57"/>
    <w:rsid w:val="00164FDF"/>
    <w:rsid w:val="0016528E"/>
    <w:rsid w:val="00165378"/>
    <w:rsid w:val="0016574E"/>
    <w:rsid w:val="00165874"/>
    <w:rsid w:val="00165A7D"/>
    <w:rsid w:val="00165B5B"/>
    <w:rsid w:val="00166203"/>
    <w:rsid w:val="001664C3"/>
    <w:rsid w:val="0016660A"/>
    <w:rsid w:val="001667EB"/>
    <w:rsid w:val="0016685B"/>
    <w:rsid w:val="001668F9"/>
    <w:rsid w:val="00167185"/>
    <w:rsid w:val="00167491"/>
    <w:rsid w:val="00167716"/>
    <w:rsid w:val="00167794"/>
    <w:rsid w:val="00167D25"/>
    <w:rsid w:val="00167D94"/>
    <w:rsid w:val="00167ED9"/>
    <w:rsid w:val="0017018E"/>
    <w:rsid w:val="001705AA"/>
    <w:rsid w:val="001706A3"/>
    <w:rsid w:val="00170750"/>
    <w:rsid w:val="001708B3"/>
    <w:rsid w:val="00170A57"/>
    <w:rsid w:val="00170BDE"/>
    <w:rsid w:val="00170DA8"/>
    <w:rsid w:val="00170ECF"/>
    <w:rsid w:val="00171002"/>
    <w:rsid w:val="001710D4"/>
    <w:rsid w:val="00171102"/>
    <w:rsid w:val="0017115F"/>
    <w:rsid w:val="001712FA"/>
    <w:rsid w:val="001718D2"/>
    <w:rsid w:val="00171E41"/>
    <w:rsid w:val="0017219F"/>
    <w:rsid w:val="001721E3"/>
    <w:rsid w:val="0017233A"/>
    <w:rsid w:val="00172574"/>
    <w:rsid w:val="0017292D"/>
    <w:rsid w:val="00172A67"/>
    <w:rsid w:val="00172AFD"/>
    <w:rsid w:val="00172D25"/>
    <w:rsid w:val="001732EC"/>
    <w:rsid w:val="001735E2"/>
    <w:rsid w:val="00173659"/>
    <w:rsid w:val="001737CA"/>
    <w:rsid w:val="00173C1D"/>
    <w:rsid w:val="00173C4D"/>
    <w:rsid w:val="00173D2A"/>
    <w:rsid w:val="00173D4F"/>
    <w:rsid w:val="0017459D"/>
    <w:rsid w:val="001747AA"/>
    <w:rsid w:val="00174A49"/>
    <w:rsid w:val="00174C5B"/>
    <w:rsid w:val="00175294"/>
    <w:rsid w:val="0017531C"/>
    <w:rsid w:val="00175388"/>
    <w:rsid w:val="00175424"/>
    <w:rsid w:val="00175581"/>
    <w:rsid w:val="001757F1"/>
    <w:rsid w:val="00175C01"/>
    <w:rsid w:val="00175C6C"/>
    <w:rsid w:val="001761C3"/>
    <w:rsid w:val="0017644F"/>
    <w:rsid w:val="0017668B"/>
    <w:rsid w:val="00176CE1"/>
    <w:rsid w:val="001771D1"/>
    <w:rsid w:val="00177270"/>
    <w:rsid w:val="001772B0"/>
    <w:rsid w:val="001772D6"/>
    <w:rsid w:val="0017758B"/>
    <w:rsid w:val="00177A5D"/>
    <w:rsid w:val="00180266"/>
    <w:rsid w:val="00180648"/>
    <w:rsid w:val="0018076F"/>
    <w:rsid w:val="00180DA7"/>
    <w:rsid w:val="00181251"/>
    <w:rsid w:val="0018142C"/>
    <w:rsid w:val="001814A0"/>
    <w:rsid w:val="00181624"/>
    <w:rsid w:val="0018194F"/>
    <w:rsid w:val="001820C2"/>
    <w:rsid w:val="001824D7"/>
    <w:rsid w:val="00182550"/>
    <w:rsid w:val="00182667"/>
    <w:rsid w:val="00182800"/>
    <w:rsid w:val="00182932"/>
    <w:rsid w:val="00182C8D"/>
    <w:rsid w:val="00182EFE"/>
    <w:rsid w:val="00183044"/>
    <w:rsid w:val="001836B3"/>
    <w:rsid w:val="00183BF3"/>
    <w:rsid w:val="00183BF6"/>
    <w:rsid w:val="00183D00"/>
    <w:rsid w:val="00183F5A"/>
    <w:rsid w:val="00184504"/>
    <w:rsid w:val="001845A9"/>
    <w:rsid w:val="001846CE"/>
    <w:rsid w:val="00184996"/>
    <w:rsid w:val="00184BE3"/>
    <w:rsid w:val="00184CFA"/>
    <w:rsid w:val="00184DF8"/>
    <w:rsid w:val="00184EC7"/>
    <w:rsid w:val="001852BB"/>
    <w:rsid w:val="00185607"/>
    <w:rsid w:val="00185612"/>
    <w:rsid w:val="0018577E"/>
    <w:rsid w:val="001858B3"/>
    <w:rsid w:val="00185AA7"/>
    <w:rsid w:val="00185AB3"/>
    <w:rsid w:val="00186027"/>
    <w:rsid w:val="001865A0"/>
    <w:rsid w:val="00186913"/>
    <w:rsid w:val="00186D62"/>
    <w:rsid w:val="0018758C"/>
    <w:rsid w:val="001875A7"/>
    <w:rsid w:val="001876E1"/>
    <w:rsid w:val="001879AC"/>
    <w:rsid w:val="00187A8E"/>
    <w:rsid w:val="00187B37"/>
    <w:rsid w:val="00187D6E"/>
    <w:rsid w:val="00187D85"/>
    <w:rsid w:val="0019007F"/>
    <w:rsid w:val="00190227"/>
    <w:rsid w:val="00190679"/>
    <w:rsid w:val="00190763"/>
    <w:rsid w:val="00190E0B"/>
    <w:rsid w:val="00190EA3"/>
    <w:rsid w:val="001916ED"/>
    <w:rsid w:val="001918D6"/>
    <w:rsid w:val="00191CF9"/>
    <w:rsid w:val="00191D54"/>
    <w:rsid w:val="00191E2D"/>
    <w:rsid w:val="0019206C"/>
    <w:rsid w:val="001928E7"/>
    <w:rsid w:val="00192973"/>
    <w:rsid w:val="00192D35"/>
    <w:rsid w:val="00192E59"/>
    <w:rsid w:val="00193162"/>
    <w:rsid w:val="00193575"/>
    <w:rsid w:val="0019361B"/>
    <w:rsid w:val="001937D4"/>
    <w:rsid w:val="00194542"/>
    <w:rsid w:val="001946A9"/>
    <w:rsid w:val="001947D0"/>
    <w:rsid w:val="001949FA"/>
    <w:rsid w:val="00194F14"/>
    <w:rsid w:val="00195196"/>
    <w:rsid w:val="00195301"/>
    <w:rsid w:val="00195477"/>
    <w:rsid w:val="0019554A"/>
    <w:rsid w:val="0019574B"/>
    <w:rsid w:val="00195778"/>
    <w:rsid w:val="0019587C"/>
    <w:rsid w:val="00195896"/>
    <w:rsid w:val="00195A09"/>
    <w:rsid w:val="00195A2E"/>
    <w:rsid w:val="00195F2F"/>
    <w:rsid w:val="00196146"/>
    <w:rsid w:val="0019624A"/>
    <w:rsid w:val="001967A5"/>
    <w:rsid w:val="00196BC6"/>
    <w:rsid w:val="00196CEE"/>
    <w:rsid w:val="001972D9"/>
    <w:rsid w:val="001972E2"/>
    <w:rsid w:val="001976DA"/>
    <w:rsid w:val="0019792E"/>
    <w:rsid w:val="00197CDC"/>
    <w:rsid w:val="00197E7F"/>
    <w:rsid w:val="001A00A0"/>
    <w:rsid w:val="001A00C2"/>
    <w:rsid w:val="001A00D8"/>
    <w:rsid w:val="001A0300"/>
    <w:rsid w:val="001A0426"/>
    <w:rsid w:val="001A072C"/>
    <w:rsid w:val="001A0B5A"/>
    <w:rsid w:val="001A0BF0"/>
    <w:rsid w:val="001A0E95"/>
    <w:rsid w:val="001A0ECE"/>
    <w:rsid w:val="001A1005"/>
    <w:rsid w:val="001A1020"/>
    <w:rsid w:val="001A1439"/>
    <w:rsid w:val="001A14F2"/>
    <w:rsid w:val="001A1529"/>
    <w:rsid w:val="001A1630"/>
    <w:rsid w:val="001A1732"/>
    <w:rsid w:val="001A18A2"/>
    <w:rsid w:val="001A18BC"/>
    <w:rsid w:val="001A1B4B"/>
    <w:rsid w:val="001A1DB2"/>
    <w:rsid w:val="001A1F54"/>
    <w:rsid w:val="001A211A"/>
    <w:rsid w:val="001A240A"/>
    <w:rsid w:val="001A2AD9"/>
    <w:rsid w:val="001A2C5A"/>
    <w:rsid w:val="001A314E"/>
    <w:rsid w:val="001A348A"/>
    <w:rsid w:val="001A37D6"/>
    <w:rsid w:val="001A39CD"/>
    <w:rsid w:val="001A3D49"/>
    <w:rsid w:val="001A3EB0"/>
    <w:rsid w:val="001A49C7"/>
    <w:rsid w:val="001A4AB5"/>
    <w:rsid w:val="001A4E0F"/>
    <w:rsid w:val="001A4F9D"/>
    <w:rsid w:val="001A5290"/>
    <w:rsid w:val="001A5518"/>
    <w:rsid w:val="001A573E"/>
    <w:rsid w:val="001A5A97"/>
    <w:rsid w:val="001A5F7D"/>
    <w:rsid w:val="001A611D"/>
    <w:rsid w:val="001A63B8"/>
    <w:rsid w:val="001A647F"/>
    <w:rsid w:val="001A65B3"/>
    <w:rsid w:val="001A6684"/>
    <w:rsid w:val="001A6B8E"/>
    <w:rsid w:val="001A6C5E"/>
    <w:rsid w:val="001A6E22"/>
    <w:rsid w:val="001A75A5"/>
    <w:rsid w:val="001A78A5"/>
    <w:rsid w:val="001A7DD8"/>
    <w:rsid w:val="001A7ED5"/>
    <w:rsid w:val="001B00A0"/>
    <w:rsid w:val="001B03EE"/>
    <w:rsid w:val="001B0467"/>
    <w:rsid w:val="001B1111"/>
    <w:rsid w:val="001B15DD"/>
    <w:rsid w:val="001B16DB"/>
    <w:rsid w:val="001B222E"/>
    <w:rsid w:val="001B226C"/>
    <w:rsid w:val="001B22F3"/>
    <w:rsid w:val="001B23ED"/>
    <w:rsid w:val="001B24F7"/>
    <w:rsid w:val="001B2CF4"/>
    <w:rsid w:val="001B31D3"/>
    <w:rsid w:val="001B32B9"/>
    <w:rsid w:val="001B3396"/>
    <w:rsid w:val="001B3410"/>
    <w:rsid w:val="001B34A2"/>
    <w:rsid w:val="001B34C8"/>
    <w:rsid w:val="001B34D6"/>
    <w:rsid w:val="001B34DE"/>
    <w:rsid w:val="001B3A8B"/>
    <w:rsid w:val="001B3F27"/>
    <w:rsid w:val="001B4538"/>
    <w:rsid w:val="001B4673"/>
    <w:rsid w:val="001B4F10"/>
    <w:rsid w:val="001B4FE9"/>
    <w:rsid w:val="001B511C"/>
    <w:rsid w:val="001B5993"/>
    <w:rsid w:val="001B5D18"/>
    <w:rsid w:val="001B60C2"/>
    <w:rsid w:val="001B6429"/>
    <w:rsid w:val="001B65F2"/>
    <w:rsid w:val="001B660E"/>
    <w:rsid w:val="001B6770"/>
    <w:rsid w:val="001B6CB5"/>
    <w:rsid w:val="001B6DB6"/>
    <w:rsid w:val="001B6FE5"/>
    <w:rsid w:val="001B70C5"/>
    <w:rsid w:val="001B73C7"/>
    <w:rsid w:val="001B7429"/>
    <w:rsid w:val="001B74BD"/>
    <w:rsid w:val="001B7513"/>
    <w:rsid w:val="001B79DA"/>
    <w:rsid w:val="001B7A73"/>
    <w:rsid w:val="001B7BF3"/>
    <w:rsid w:val="001B7EE1"/>
    <w:rsid w:val="001C0375"/>
    <w:rsid w:val="001C06B4"/>
    <w:rsid w:val="001C07F5"/>
    <w:rsid w:val="001C0C0B"/>
    <w:rsid w:val="001C1795"/>
    <w:rsid w:val="001C1DCF"/>
    <w:rsid w:val="001C1F3D"/>
    <w:rsid w:val="001C21EB"/>
    <w:rsid w:val="001C226D"/>
    <w:rsid w:val="001C2618"/>
    <w:rsid w:val="001C2793"/>
    <w:rsid w:val="001C3137"/>
    <w:rsid w:val="001C368D"/>
    <w:rsid w:val="001C3930"/>
    <w:rsid w:val="001C3B1B"/>
    <w:rsid w:val="001C3DBC"/>
    <w:rsid w:val="001C42DB"/>
    <w:rsid w:val="001C45C9"/>
    <w:rsid w:val="001C4AEA"/>
    <w:rsid w:val="001C4DFE"/>
    <w:rsid w:val="001C4E63"/>
    <w:rsid w:val="001C4F93"/>
    <w:rsid w:val="001C5268"/>
    <w:rsid w:val="001C52AF"/>
    <w:rsid w:val="001C538F"/>
    <w:rsid w:val="001C540A"/>
    <w:rsid w:val="001C549F"/>
    <w:rsid w:val="001C58E4"/>
    <w:rsid w:val="001C598B"/>
    <w:rsid w:val="001C5B3B"/>
    <w:rsid w:val="001C5CA5"/>
    <w:rsid w:val="001C6336"/>
    <w:rsid w:val="001C64FF"/>
    <w:rsid w:val="001C663B"/>
    <w:rsid w:val="001C68F9"/>
    <w:rsid w:val="001C6980"/>
    <w:rsid w:val="001C69A6"/>
    <w:rsid w:val="001C6C91"/>
    <w:rsid w:val="001C71F6"/>
    <w:rsid w:val="001C7275"/>
    <w:rsid w:val="001C75DB"/>
    <w:rsid w:val="001C78DC"/>
    <w:rsid w:val="001C790D"/>
    <w:rsid w:val="001C7F68"/>
    <w:rsid w:val="001D033E"/>
    <w:rsid w:val="001D03FA"/>
    <w:rsid w:val="001D0690"/>
    <w:rsid w:val="001D1412"/>
    <w:rsid w:val="001D1539"/>
    <w:rsid w:val="001D1689"/>
    <w:rsid w:val="001D1765"/>
    <w:rsid w:val="001D184B"/>
    <w:rsid w:val="001D221A"/>
    <w:rsid w:val="001D223A"/>
    <w:rsid w:val="001D24AA"/>
    <w:rsid w:val="001D251B"/>
    <w:rsid w:val="001D25FF"/>
    <w:rsid w:val="001D2A70"/>
    <w:rsid w:val="001D3072"/>
    <w:rsid w:val="001D32FB"/>
    <w:rsid w:val="001D33B0"/>
    <w:rsid w:val="001D3492"/>
    <w:rsid w:val="001D36DC"/>
    <w:rsid w:val="001D37B1"/>
    <w:rsid w:val="001D3B66"/>
    <w:rsid w:val="001D3B98"/>
    <w:rsid w:val="001D3B9B"/>
    <w:rsid w:val="001D44A7"/>
    <w:rsid w:val="001D4650"/>
    <w:rsid w:val="001D4715"/>
    <w:rsid w:val="001D47C0"/>
    <w:rsid w:val="001D4805"/>
    <w:rsid w:val="001D49BF"/>
    <w:rsid w:val="001D4A63"/>
    <w:rsid w:val="001D4D59"/>
    <w:rsid w:val="001D5005"/>
    <w:rsid w:val="001D5010"/>
    <w:rsid w:val="001D550B"/>
    <w:rsid w:val="001D5623"/>
    <w:rsid w:val="001D56B1"/>
    <w:rsid w:val="001D5868"/>
    <w:rsid w:val="001D58DE"/>
    <w:rsid w:val="001D5AF9"/>
    <w:rsid w:val="001D5C7E"/>
    <w:rsid w:val="001D5D4B"/>
    <w:rsid w:val="001D5EBE"/>
    <w:rsid w:val="001D6064"/>
    <w:rsid w:val="001D6255"/>
    <w:rsid w:val="001D6437"/>
    <w:rsid w:val="001D648F"/>
    <w:rsid w:val="001D6A80"/>
    <w:rsid w:val="001D6AB7"/>
    <w:rsid w:val="001D6C58"/>
    <w:rsid w:val="001D6C9E"/>
    <w:rsid w:val="001D6D58"/>
    <w:rsid w:val="001D6DDE"/>
    <w:rsid w:val="001D713C"/>
    <w:rsid w:val="001D71D1"/>
    <w:rsid w:val="001D74BB"/>
    <w:rsid w:val="001D759C"/>
    <w:rsid w:val="001D778E"/>
    <w:rsid w:val="001D7840"/>
    <w:rsid w:val="001D7E73"/>
    <w:rsid w:val="001D7E8D"/>
    <w:rsid w:val="001E02C8"/>
    <w:rsid w:val="001E053A"/>
    <w:rsid w:val="001E0542"/>
    <w:rsid w:val="001E0710"/>
    <w:rsid w:val="001E08E9"/>
    <w:rsid w:val="001E09AA"/>
    <w:rsid w:val="001E0B0F"/>
    <w:rsid w:val="001E1132"/>
    <w:rsid w:val="001E15BD"/>
    <w:rsid w:val="001E1C0B"/>
    <w:rsid w:val="001E1E68"/>
    <w:rsid w:val="001E1FC9"/>
    <w:rsid w:val="001E20F1"/>
    <w:rsid w:val="001E21C4"/>
    <w:rsid w:val="001E2431"/>
    <w:rsid w:val="001E2B00"/>
    <w:rsid w:val="001E2D97"/>
    <w:rsid w:val="001E2E0B"/>
    <w:rsid w:val="001E30E8"/>
    <w:rsid w:val="001E3126"/>
    <w:rsid w:val="001E3597"/>
    <w:rsid w:val="001E373A"/>
    <w:rsid w:val="001E393F"/>
    <w:rsid w:val="001E3C3F"/>
    <w:rsid w:val="001E40C6"/>
    <w:rsid w:val="001E433D"/>
    <w:rsid w:val="001E46F3"/>
    <w:rsid w:val="001E48C9"/>
    <w:rsid w:val="001E4A92"/>
    <w:rsid w:val="001E4B26"/>
    <w:rsid w:val="001E4C59"/>
    <w:rsid w:val="001E4CB8"/>
    <w:rsid w:val="001E4E8F"/>
    <w:rsid w:val="001E5270"/>
    <w:rsid w:val="001E531C"/>
    <w:rsid w:val="001E53B4"/>
    <w:rsid w:val="001E56C8"/>
    <w:rsid w:val="001E57F7"/>
    <w:rsid w:val="001E5D2A"/>
    <w:rsid w:val="001E60CC"/>
    <w:rsid w:val="001E6237"/>
    <w:rsid w:val="001E623F"/>
    <w:rsid w:val="001E6307"/>
    <w:rsid w:val="001E6577"/>
    <w:rsid w:val="001E6636"/>
    <w:rsid w:val="001E6B32"/>
    <w:rsid w:val="001E6F22"/>
    <w:rsid w:val="001E74C6"/>
    <w:rsid w:val="001E7C0F"/>
    <w:rsid w:val="001F010E"/>
    <w:rsid w:val="001F01CC"/>
    <w:rsid w:val="001F025D"/>
    <w:rsid w:val="001F02B8"/>
    <w:rsid w:val="001F0495"/>
    <w:rsid w:val="001F0521"/>
    <w:rsid w:val="001F084C"/>
    <w:rsid w:val="001F0A33"/>
    <w:rsid w:val="001F0CD8"/>
    <w:rsid w:val="001F0EEC"/>
    <w:rsid w:val="001F1221"/>
    <w:rsid w:val="001F12BC"/>
    <w:rsid w:val="001F1350"/>
    <w:rsid w:val="001F1B3E"/>
    <w:rsid w:val="001F1E1B"/>
    <w:rsid w:val="001F1F9E"/>
    <w:rsid w:val="001F2063"/>
    <w:rsid w:val="001F2512"/>
    <w:rsid w:val="001F27F5"/>
    <w:rsid w:val="001F2A15"/>
    <w:rsid w:val="001F2B01"/>
    <w:rsid w:val="001F35E9"/>
    <w:rsid w:val="001F3A29"/>
    <w:rsid w:val="001F3A33"/>
    <w:rsid w:val="001F3BE9"/>
    <w:rsid w:val="001F3CDF"/>
    <w:rsid w:val="001F3DEE"/>
    <w:rsid w:val="001F3EAF"/>
    <w:rsid w:val="001F43ED"/>
    <w:rsid w:val="001F44A2"/>
    <w:rsid w:val="001F4DAD"/>
    <w:rsid w:val="001F513F"/>
    <w:rsid w:val="001F565C"/>
    <w:rsid w:val="001F581A"/>
    <w:rsid w:val="001F694C"/>
    <w:rsid w:val="001F6FEF"/>
    <w:rsid w:val="001F7048"/>
    <w:rsid w:val="001F71AB"/>
    <w:rsid w:val="001F71E3"/>
    <w:rsid w:val="001F7341"/>
    <w:rsid w:val="001F778A"/>
    <w:rsid w:val="001F7A4F"/>
    <w:rsid w:val="001F7B08"/>
    <w:rsid w:val="001F7E07"/>
    <w:rsid w:val="001F7FC5"/>
    <w:rsid w:val="0020034E"/>
    <w:rsid w:val="00200AEB"/>
    <w:rsid w:val="002012C9"/>
    <w:rsid w:val="00201AA7"/>
    <w:rsid w:val="00201C06"/>
    <w:rsid w:val="00201F10"/>
    <w:rsid w:val="00201F46"/>
    <w:rsid w:val="00201F61"/>
    <w:rsid w:val="0020248E"/>
    <w:rsid w:val="002025C5"/>
    <w:rsid w:val="00202731"/>
    <w:rsid w:val="002027C9"/>
    <w:rsid w:val="00202938"/>
    <w:rsid w:val="00202A4E"/>
    <w:rsid w:val="00203057"/>
    <w:rsid w:val="002031DB"/>
    <w:rsid w:val="002034C8"/>
    <w:rsid w:val="00203A4C"/>
    <w:rsid w:val="00203AC1"/>
    <w:rsid w:val="00203C72"/>
    <w:rsid w:val="00203FD2"/>
    <w:rsid w:val="002040A3"/>
    <w:rsid w:val="00204302"/>
    <w:rsid w:val="002049A6"/>
    <w:rsid w:val="00204B42"/>
    <w:rsid w:val="00205037"/>
    <w:rsid w:val="0020525A"/>
    <w:rsid w:val="00205399"/>
    <w:rsid w:val="0020552C"/>
    <w:rsid w:val="002058E6"/>
    <w:rsid w:val="002059B8"/>
    <w:rsid w:val="002059FD"/>
    <w:rsid w:val="00205B01"/>
    <w:rsid w:val="00205E05"/>
    <w:rsid w:val="00205E6B"/>
    <w:rsid w:val="00206146"/>
    <w:rsid w:val="002061D7"/>
    <w:rsid w:val="002065DD"/>
    <w:rsid w:val="002066C9"/>
    <w:rsid w:val="002067DF"/>
    <w:rsid w:val="002069E0"/>
    <w:rsid w:val="00207117"/>
    <w:rsid w:val="00207181"/>
    <w:rsid w:val="00207182"/>
    <w:rsid w:val="0020759C"/>
    <w:rsid w:val="00207715"/>
    <w:rsid w:val="00207AB5"/>
    <w:rsid w:val="00207ED6"/>
    <w:rsid w:val="002101A4"/>
    <w:rsid w:val="002101BF"/>
    <w:rsid w:val="00210259"/>
    <w:rsid w:val="00210422"/>
    <w:rsid w:val="00210901"/>
    <w:rsid w:val="002109F9"/>
    <w:rsid w:val="00210A4E"/>
    <w:rsid w:val="00210E87"/>
    <w:rsid w:val="00210F95"/>
    <w:rsid w:val="002112C6"/>
    <w:rsid w:val="0021147D"/>
    <w:rsid w:val="00211654"/>
    <w:rsid w:val="00211667"/>
    <w:rsid w:val="002118F6"/>
    <w:rsid w:val="00211C23"/>
    <w:rsid w:val="00211CA0"/>
    <w:rsid w:val="00211EAD"/>
    <w:rsid w:val="00211F9B"/>
    <w:rsid w:val="0021221C"/>
    <w:rsid w:val="002123B1"/>
    <w:rsid w:val="00212635"/>
    <w:rsid w:val="00212768"/>
    <w:rsid w:val="00212902"/>
    <w:rsid w:val="00212B41"/>
    <w:rsid w:val="00212BEB"/>
    <w:rsid w:val="00212CC0"/>
    <w:rsid w:val="00212E78"/>
    <w:rsid w:val="00212EC5"/>
    <w:rsid w:val="00213128"/>
    <w:rsid w:val="0021328A"/>
    <w:rsid w:val="00213771"/>
    <w:rsid w:val="002137D2"/>
    <w:rsid w:val="00213A13"/>
    <w:rsid w:val="00213C57"/>
    <w:rsid w:val="00213C94"/>
    <w:rsid w:val="00213CCF"/>
    <w:rsid w:val="00213FB0"/>
    <w:rsid w:val="00214440"/>
    <w:rsid w:val="002146EC"/>
    <w:rsid w:val="00214717"/>
    <w:rsid w:val="0021481E"/>
    <w:rsid w:val="002150E6"/>
    <w:rsid w:val="00215132"/>
    <w:rsid w:val="002154A2"/>
    <w:rsid w:val="002156B7"/>
    <w:rsid w:val="002156C8"/>
    <w:rsid w:val="00215751"/>
    <w:rsid w:val="00215C87"/>
    <w:rsid w:val="00215E28"/>
    <w:rsid w:val="0021618C"/>
    <w:rsid w:val="00216713"/>
    <w:rsid w:val="002167D2"/>
    <w:rsid w:val="00216895"/>
    <w:rsid w:val="00216941"/>
    <w:rsid w:val="00216C3B"/>
    <w:rsid w:val="0021785E"/>
    <w:rsid w:val="00217DE6"/>
    <w:rsid w:val="0021B653"/>
    <w:rsid w:val="00220679"/>
    <w:rsid w:val="002206A3"/>
    <w:rsid w:val="00220786"/>
    <w:rsid w:val="00220AB7"/>
    <w:rsid w:val="00220C06"/>
    <w:rsid w:val="00220D68"/>
    <w:rsid w:val="00220E1D"/>
    <w:rsid w:val="0022107E"/>
    <w:rsid w:val="002211B7"/>
    <w:rsid w:val="00221313"/>
    <w:rsid w:val="00221401"/>
    <w:rsid w:val="00221581"/>
    <w:rsid w:val="002216CE"/>
    <w:rsid w:val="002217FC"/>
    <w:rsid w:val="00221A8F"/>
    <w:rsid w:val="00221BA0"/>
    <w:rsid w:val="00221D5A"/>
    <w:rsid w:val="00221E38"/>
    <w:rsid w:val="002222C6"/>
    <w:rsid w:val="0022243A"/>
    <w:rsid w:val="0022245D"/>
    <w:rsid w:val="00222586"/>
    <w:rsid w:val="0022267B"/>
    <w:rsid w:val="00222898"/>
    <w:rsid w:val="00222AEA"/>
    <w:rsid w:val="00222CE9"/>
    <w:rsid w:val="0022336A"/>
    <w:rsid w:val="002237E0"/>
    <w:rsid w:val="00223D1A"/>
    <w:rsid w:val="00223EA8"/>
    <w:rsid w:val="0022401D"/>
    <w:rsid w:val="00224115"/>
    <w:rsid w:val="00224167"/>
    <w:rsid w:val="0022431B"/>
    <w:rsid w:val="00224464"/>
    <w:rsid w:val="00224557"/>
    <w:rsid w:val="00224641"/>
    <w:rsid w:val="00224AEB"/>
    <w:rsid w:val="00224F5B"/>
    <w:rsid w:val="002254A0"/>
    <w:rsid w:val="002254B2"/>
    <w:rsid w:val="002256CA"/>
    <w:rsid w:val="0022587C"/>
    <w:rsid w:val="00226413"/>
    <w:rsid w:val="002267F3"/>
    <w:rsid w:val="00226C03"/>
    <w:rsid w:val="00226C13"/>
    <w:rsid w:val="00226D2B"/>
    <w:rsid w:val="00226F8F"/>
    <w:rsid w:val="00226FAA"/>
    <w:rsid w:val="002274F9"/>
    <w:rsid w:val="0022754A"/>
    <w:rsid w:val="0022778F"/>
    <w:rsid w:val="00227984"/>
    <w:rsid w:val="00227A4A"/>
    <w:rsid w:val="00227C57"/>
    <w:rsid w:val="00227D09"/>
    <w:rsid w:val="002307FE"/>
    <w:rsid w:val="0023091D"/>
    <w:rsid w:val="00230AB1"/>
    <w:rsid w:val="00230DCF"/>
    <w:rsid w:val="00230F7D"/>
    <w:rsid w:val="0023120F"/>
    <w:rsid w:val="00231651"/>
    <w:rsid w:val="0023168B"/>
    <w:rsid w:val="00231827"/>
    <w:rsid w:val="00231BCD"/>
    <w:rsid w:val="002323A5"/>
    <w:rsid w:val="0023243C"/>
    <w:rsid w:val="0023270F"/>
    <w:rsid w:val="00232B45"/>
    <w:rsid w:val="00232B56"/>
    <w:rsid w:val="00232D23"/>
    <w:rsid w:val="00232F0B"/>
    <w:rsid w:val="00233053"/>
    <w:rsid w:val="0023308E"/>
    <w:rsid w:val="0023310C"/>
    <w:rsid w:val="00233261"/>
    <w:rsid w:val="0023342E"/>
    <w:rsid w:val="002335B2"/>
    <w:rsid w:val="00233836"/>
    <w:rsid w:val="00233C14"/>
    <w:rsid w:val="00234050"/>
    <w:rsid w:val="0023409B"/>
    <w:rsid w:val="002342B2"/>
    <w:rsid w:val="0023436C"/>
    <w:rsid w:val="0023443B"/>
    <w:rsid w:val="0023444F"/>
    <w:rsid w:val="00234641"/>
    <w:rsid w:val="00234688"/>
    <w:rsid w:val="00234CFB"/>
    <w:rsid w:val="00234D40"/>
    <w:rsid w:val="00234DA1"/>
    <w:rsid w:val="00234F6B"/>
    <w:rsid w:val="0023520B"/>
    <w:rsid w:val="0023529E"/>
    <w:rsid w:val="00235543"/>
    <w:rsid w:val="00235A04"/>
    <w:rsid w:val="00235A2F"/>
    <w:rsid w:val="00235DA1"/>
    <w:rsid w:val="00235F86"/>
    <w:rsid w:val="00235FD1"/>
    <w:rsid w:val="00236172"/>
    <w:rsid w:val="00236328"/>
    <w:rsid w:val="0023658E"/>
    <w:rsid w:val="002365A5"/>
    <w:rsid w:val="002365F1"/>
    <w:rsid w:val="00236847"/>
    <w:rsid w:val="00236905"/>
    <w:rsid w:val="00236B1B"/>
    <w:rsid w:val="00236C28"/>
    <w:rsid w:val="00236D44"/>
    <w:rsid w:val="00237119"/>
    <w:rsid w:val="002371D9"/>
    <w:rsid w:val="00237817"/>
    <w:rsid w:val="0023783E"/>
    <w:rsid w:val="002378D8"/>
    <w:rsid w:val="00237C80"/>
    <w:rsid w:val="00240091"/>
    <w:rsid w:val="00240498"/>
    <w:rsid w:val="002405D7"/>
    <w:rsid w:val="0024060A"/>
    <w:rsid w:val="002409C2"/>
    <w:rsid w:val="00240D89"/>
    <w:rsid w:val="00240F07"/>
    <w:rsid w:val="00240FD3"/>
    <w:rsid w:val="00241075"/>
    <w:rsid w:val="00241221"/>
    <w:rsid w:val="002412F2"/>
    <w:rsid w:val="0024144A"/>
    <w:rsid w:val="00241554"/>
    <w:rsid w:val="002416F4"/>
    <w:rsid w:val="002418DA"/>
    <w:rsid w:val="00241BAC"/>
    <w:rsid w:val="002421F2"/>
    <w:rsid w:val="002422B8"/>
    <w:rsid w:val="00242372"/>
    <w:rsid w:val="002425BB"/>
    <w:rsid w:val="00242679"/>
    <w:rsid w:val="00242DC5"/>
    <w:rsid w:val="00242E21"/>
    <w:rsid w:val="00242F9D"/>
    <w:rsid w:val="0024346B"/>
    <w:rsid w:val="002434B1"/>
    <w:rsid w:val="00243699"/>
    <w:rsid w:val="002437BD"/>
    <w:rsid w:val="00243BC1"/>
    <w:rsid w:val="00243EDC"/>
    <w:rsid w:val="00244188"/>
    <w:rsid w:val="00244355"/>
    <w:rsid w:val="0024437D"/>
    <w:rsid w:val="002444CB"/>
    <w:rsid w:val="002449E4"/>
    <w:rsid w:val="00244B15"/>
    <w:rsid w:val="00244D3D"/>
    <w:rsid w:val="00244E60"/>
    <w:rsid w:val="0024502D"/>
    <w:rsid w:val="0024556B"/>
    <w:rsid w:val="002455D5"/>
    <w:rsid w:val="002457CB"/>
    <w:rsid w:val="0024596F"/>
    <w:rsid w:val="00245B04"/>
    <w:rsid w:val="002464B8"/>
    <w:rsid w:val="002465AE"/>
    <w:rsid w:val="002465DD"/>
    <w:rsid w:val="00246752"/>
    <w:rsid w:val="002477B6"/>
    <w:rsid w:val="00247A7C"/>
    <w:rsid w:val="00247BAC"/>
    <w:rsid w:val="00250112"/>
    <w:rsid w:val="00250561"/>
    <w:rsid w:val="002506CA"/>
    <w:rsid w:val="002507EC"/>
    <w:rsid w:val="00250BAC"/>
    <w:rsid w:val="00250F4C"/>
    <w:rsid w:val="00251361"/>
    <w:rsid w:val="00251692"/>
    <w:rsid w:val="002516AE"/>
    <w:rsid w:val="0025177C"/>
    <w:rsid w:val="00251D83"/>
    <w:rsid w:val="00251DDE"/>
    <w:rsid w:val="00251E23"/>
    <w:rsid w:val="00252164"/>
    <w:rsid w:val="0025236E"/>
    <w:rsid w:val="002524D8"/>
    <w:rsid w:val="00252594"/>
    <w:rsid w:val="002525E0"/>
    <w:rsid w:val="00252BBB"/>
    <w:rsid w:val="00252BD3"/>
    <w:rsid w:val="00252CBB"/>
    <w:rsid w:val="00253E2C"/>
    <w:rsid w:val="0025527A"/>
    <w:rsid w:val="00255397"/>
    <w:rsid w:val="00255531"/>
    <w:rsid w:val="002555A8"/>
    <w:rsid w:val="00255CB4"/>
    <w:rsid w:val="00255DF4"/>
    <w:rsid w:val="00255E89"/>
    <w:rsid w:val="00256047"/>
    <w:rsid w:val="0025682D"/>
    <w:rsid w:val="00256B89"/>
    <w:rsid w:val="00256D4F"/>
    <w:rsid w:val="002574E8"/>
    <w:rsid w:val="00257971"/>
    <w:rsid w:val="002579B2"/>
    <w:rsid w:val="00257E82"/>
    <w:rsid w:val="00257ECA"/>
    <w:rsid w:val="0026024C"/>
    <w:rsid w:val="00260411"/>
    <w:rsid w:val="0026046B"/>
    <w:rsid w:val="00260BE6"/>
    <w:rsid w:val="00260C92"/>
    <w:rsid w:val="00260CC9"/>
    <w:rsid w:val="00260DFF"/>
    <w:rsid w:val="00260E56"/>
    <w:rsid w:val="00260E6E"/>
    <w:rsid w:val="00261AE7"/>
    <w:rsid w:val="002620B1"/>
    <w:rsid w:val="00262100"/>
    <w:rsid w:val="0026237F"/>
    <w:rsid w:val="00262553"/>
    <w:rsid w:val="0026271A"/>
    <w:rsid w:val="00262AE7"/>
    <w:rsid w:val="00262E1C"/>
    <w:rsid w:val="0026306C"/>
    <w:rsid w:val="002630A1"/>
    <w:rsid w:val="002631EC"/>
    <w:rsid w:val="002631EF"/>
    <w:rsid w:val="0026332D"/>
    <w:rsid w:val="002634B8"/>
    <w:rsid w:val="002639FA"/>
    <w:rsid w:val="00263A58"/>
    <w:rsid w:val="00263CEC"/>
    <w:rsid w:val="00263F9A"/>
    <w:rsid w:val="00264093"/>
    <w:rsid w:val="00264830"/>
    <w:rsid w:val="00264C2E"/>
    <w:rsid w:val="00264E7D"/>
    <w:rsid w:val="00264F02"/>
    <w:rsid w:val="00265168"/>
    <w:rsid w:val="002652D4"/>
    <w:rsid w:val="00265533"/>
    <w:rsid w:val="00265542"/>
    <w:rsid w:val="00265722"/>
    <w:rsid w:val="00265A6C"/>
    <w:rsid w:val="00265E75"/>
    <w:rsid w:val="00266A35"/>
    <w:rsid w:val="00266B05"/>
    <w:rsid w:val="00266D41"/>
    <w:rsid w:val="00266D9B"/>
    <w:rsid w:val="00266EF6"/>
    <w:rsid w:val="00266F08"/>
    <w:rsid w:val="00267037"/>
    <w:rsid w:val="0026710E"/>
    <w:rsid w:val="002671B5"/>
    <w:rsid w:val="002672CC"/>
    <w:rsid w:val="00267364"/>
    <w:rsid w:val="0026739B"/>
    <w:rsid w:val="002673B8"/>
    <w:rsid w:val="00267B78"/>
    <w:rsid w:val="00267C40"/>
    <w:rsid w:val="00267C8D"/>
    <w:rsid w:val="002703D2"/>
    <w:rsid w:val="00270537"/>
    <w:rsid w:val="00270B8E"/>
    <w:rsid w:val="00270CFB"/>
    <w:rsid w:val="00270E80"/>
    <w:rsid w:val="00270FE8"/>
    <w:rsid w:val="0027128E"/>
    <w:rsid w:val="00271577"/>
    <w:rsid w:val="00271B49"/>
    <w:rsid w:val="00271C98"/>
    <w:rsid w:val="00272061"/>
    <w:rsid w:val="002720C6"/>
    <w:rsid w:val="00272189"/>
    <w:rsid w:val="00272258"/>
    <w:rsid w:val="002723FC"/>
    <w:rsid w:val="0027255C"/>
    <w:rsid w:val="00272DDA"/>
    <w:rsid w:val="002735E1"/>
    <w:rsid w:val="00273A31"/>
    <w:rsid w:val="00273F1D"/>
    <w:rsid w:val="00273F22"/>
    <w:rsid w:val="00274483"/>
    <w:rsid w:val="002747AE"/>
    <w:rsid w:val="00274B9F"/>
    <w:rsid w:val="00274DF1"/>
    <w:rsid w:val="00274FEA"/>
    <w:rsid w:val="00275104"/>
    <w:rsid w:val="0027520E"/>
    <w:rsid w:val="0027543D"/>
    <w:rsid w:val="00275636"/>
    <w:rsid w:val="00275AD6"/>
    <w:rsid w:val="00275BD9"/>
    <w:rsid w:val="002760CD"/>
    <w:rsid w:val="00276146"/>
    <w:rsid w:val="00276364"/>
    <w:rsid w:val="00276879"/>
    <w:rsid w:val="00276A29"/>
    <w:rsid w:val="00276E3E"/>
    <w:rsid w:val="00276EA0"/>
    <w:rsid w:val="00277240"/>
    <w:rsid w:val="0027739C"/>
    <w:rsid w:val="00277545"/>
    <w:rsid w:val="00277610"/>
    <w:rsid w:val="00277661"/>
    <w:rsid w:val="00277A23"/>
    <w:rsid w:val="00277BB0"/>
    <w:rsid w:val="00277E4F"/>
    <w:rsid w:val="00280110"/>
    <w:rsid w:val="0028021C"/>
    <w:rsid w:val="00280C99"/>
    <w:rsid w:val="00280DB4"/>
    <w:rsid w:val="00280E02"/>
    <w:rsid w:val="00280E4B"/>
    <w:rsid w:val="00281492"/>
    <w:rsid w:val="002815A0"/>
    <w:rsid w:val="00281673"/>
    <w:rsid w:val="002816F6"/>
    <w:rsid w:val="0028185A"/>
    <w:rsid w:val="00281951"/>
    <w:rsid w:val="00281A06"/>
    <w:rsid w:val="00281F75"/>
    <w:rsid w:val="002822AA"/>
    <w:rsid w:val="0028261D"/>
    <w:rsid w:val="002826B2"/>
    <w:rsid w:val="00282738"/>
    <w:rsid w:val="00282882"/>
    <w:rsid w:val="00282E1D"/>
    <w:rsid w:val="0028327B"/>
    <w:rsid w:val="002832F6"/>
    <w:rsid w:val="0028336A"/>
    <w:rsid w:val="002834E3"/>
    <w:rsid w:val="0028366F"/>
    <w:rsid w:val="00284290"/>
    <w:rsid w:val="00284435"/>
    <w:rsid w:val="00284449"/>
    <w:rsid w:val="00284C7F"/>
    <w:rsid w:val="00284D9F"/>
    <w:rsid w:val="00284FAB"/>
    <w:rsid w:val="0028525B"/>
    <w:rsid w:val="002852DB"/>
    <w:rsid w:val="00285728"/>
    <w:rsid w:val="0028580F"/>
    <w:rsid w:val="00285952"/>
    <w:rsid w:val="00285F27"/>
    <w:rsid w:val="00285F86"/>
    <w:rsid w:val="00286312"/>
    <w:rsid w:val="00286399"/>
    <w:rsid w:val="002867B0"/>
    <w:rsid w:val="0028691E"/>
    <w:rsid w:val="002869CA"/>
    <w:rsid w:val="00286B88"/>
    <w:rsid w:val="00286F6F"/>
    <w:rsid w:val="002871F6"/>
    <w:rsid w:val="002873A1"/>
    <w:rsid w:val="002874FA"/>
    <w:rsid w:val="0028768E"/>
    <w:rsid w:val="002876BC"/>
    <w:rsid w:val="00287792"/>
    <w:rsid w:val="00287F92"/>
    <w:rsid w:val="00287FBB"/>
    <w:rsid w:val="0028984E"/>
    <w:rsid w:val="00290232"/>
    <w:rsid w:val="0029026E"/>
    <w:rsid w:val="002903CE"/>
    <w:rsid w:val="002903D6"/>
    <w:rsid w:val="002907DC"/>
    <w:rsid w:val="00290874"/>
    <w:rsid w:val="002909BA"/>
    <w:rsid w:val="00290A10"/>
    <w:rsid w:val="00290DC8"/>
    <w:rsid w:val="00290E46"/>
    <w:rsid w:val="00291677"/>
    <w:rsid w:val="00291BB1"/>
    <w:rsid w:val="00291C79"/>
    <w:rsid w:val="00291D47"/>
    <w:rsid w:val="002924C6"/>
    <w:rsid w:val="00292556"/>
    <w:rsid w:val="00292A48"/>
    <w:rsid w:val="00292A49"/>
    <w:rsid w:val="00292AA1"/>
    <w:rsid w:val="00292B61"/>
    <w:rsid w:val="00292D52"/>
    <w:rsid w:val="00293336"/>
    <w:rsid w:val="00293395"/>
    <w:rsid w:val="002934A2"/>
    <w:rsid w:val="0029362B"/>
    <w:rsid w:val="0029371B"/>
    <w:rsid w:val="00293873"/>
    <w:rsid w:val="00293EB0"/>
    <w:rsid w:val="0029409A"/>
    <w:rsid w:val="0029426C"/>
    <w:rsid w:val="002942DE"/>
    <w:rsid w:val="002943D7"/>
    <w:rsid w:val="002944FC"/>
    <w:rsid w:val="002946A4"/>
    <w:rsid w:val="002948CC"/>
    <w:rsid w:val="0029496E"/>
    <w:rsid w:val="00294AD9"/>
    <w:rsid w:val="00294D67"/>
    <w:rsid w:val="00294EC5"/>
    <w:rsid w:val="002955C9"/>
    <w:rsid w:val="0029563D"/>
    <w:rsid w:val="002956FC"/>
    <w:rsid w:val="00295D01"/>
    <w:rsid w:val="00295D76"/>
    <w:rsid w:val="00296698"/>
    <w:rsid w:val="00296788"/>
    <w:rsid w:val="00296C03"/>
    <w:rsid w:val="00296C57"/>
    <w:rsid w:val="00296FDF"/>
    <w:rsid w:val="00297176"/>
    <w:rsid w:val="00297579"/>
    <w:rsid w:val="002975B1"/>
    <w:rsid w:val="00297899"/>
    <w:rsid w:val="00297A30"/>
    <w:rsid w:val="00297A87"/>
    <w:rsid w:val="002A04EF"/>
    <w:rsid w:val="002A055C"/>
    <w:rsid w:val="002A0AA7"/>
    <w:rsid w:val="002A10F6"/>
    <w:rsid w:val="002A1339"/>
    <w:rsid w:val="002A13EC"/>
    <w:rsid w:val="002A1A10"/>
    <w:rsid w:val="002A1B6F"/>
    <w:rsid w:val="002A1BFD"/>
    <w:rsid w:val="002A1DD5"/>
    <w:rsid w:val="002A1F59"/>
    <w:rsid w:val="002A2233"/>
    <w:rsid w:val="002A2374"/>
    <w:rsid w:val="002A2609"/>
    <w:rsid w:val="002A2813"/>
    <w:rsid w:val="002A287D"/>
    <w:rsid w:val="002A28B6"/>
    <w:rsid w:val="002A2999"/>
    <w:rsid w:val="002A29B6"/>
    <w:rsid w:val="002A2EDB"/>
    <w:rsid w:val="002A309E"/>
    <w:rsid w:val="002A320A"/>
    <w:rsid w:val="002A359F"/>
    <w:rsid w:val="002A3840"/>
    <w:rsid w:val="002A38E7"/>
    <w:rsid w:val="002A3D5A"/>
    <w:rsid w:val="002A40B4"/>
    <w:rsid w:val="002A40DD"/>
    <w:rsid w:val="002A4580"/>
    <w:rsid w:val="002A47DB"/>
    <w:rsid w:val="002A50C0"/>
    <w:rsid w:val="002A527F"/>
    <w:rsid w:val="002A5293"/>
    <w:rsid w:val="002A5452"/>
    <w:rsid w:val="002A569B"/>
    <w:rsid w:val="002A57C8"/>
    <w:rsid w:val="002A5A18"/>
    <w:rsid w:val="002A5D45"/>
    <w:rsid w:val="002A5D51"/>
    <w:rsid w:val="002A5D8F"/>
    <w:rsid w:val="002A658F"/>
    <w:rsid w:val="002A6678"/>
    <w:rsid w:val="002A6943"/>
    <w:rsid w:val="002A6A0B"/>
    <w:rsid w:val="002A70AB"/>
    <w:rsid w:val="002A7261"/>
    <w:rsid w:val="002A7B65"/>
    <w:rsid w:val="002B064A"/>
    <w:rsid w:val="002B096F"/>
    <w:rsid w:val="002B0ACD"/>
    <w:rsid w:val="002B0CF3"/>
    <w:rsid w:val="002B0D72"/>
    <w:rsid w:val="002B0D87"/>
    <w:rsid w:val="002B0F48"/>
    <w:rsid w:val="002B10E0"/>
    <w:rsid w:val="002B1617"/>
    <w:rsid w:val="002B186E"/>
    <w:rsid w:val="002B18BE"/>
    <w:rsid w:val="002B1CF2"/>
    <w:rsid w:val="002B1FC0"/>
    <w:rsid w:val="002B204C"/>
    <w:rsid w:val="002B2096"/>
    <w:rsid w:val="002B20FE"/>
    <w:rsid w:val="002B211D"/>
    <w:rsid w:val="002B28E9"/>
    <w:rsid w:val="002B2964"/>
    <w:rsid w:val="002B2A12"/>
    <w:rsid w:val="002B2DBF"/>
    <w:rsid w:val="002B316E"/>
    <w:rsid w:val="002B31E3"/>
    <w:rsid w:val="002B33AE"/>
    <w:rsid w:val="002B34E7"/>
    <w:rsid w:val="002B3594"/>
    <w:rsid w:val="002B3841"/>
    <w:rsid w:val="002B3A15"/>
    <w:rsid w:val="002B3B0B"/>
    <w:rsid w:val="002B3C59"/>
    <w:rsid w:val="002B3D26"/>
    <w:rsid w:val="002B3DC7"/>
    <w:rsid w:val="002B3E6E"/>
    <w:rsid w:val="002B3EDE"/>
    <w:rsid w:val="002B421F"/>
    <w:rsid w:val="002B4280"/>
    <w:rsid w:val="002B4524"/>
    <w:rsid w:val="002B46FD"/>
    <w:rsid w:val="002B4974"/>
    <w:rsid w:val="002B4BDC"/>
    <w:rsid w:val="002B4D46"/>
    <w:rsid w:val="002B503E"/>
    <w:rsid w:val="002B5498"/>
    <w:rsid w:val="002B5669"/>
    <w:rsid w:val="002B5A74"/>
    <w:rsid w:val="002B5BCB"/>
    <w:rsid w:val="002B5C41"/>
    <w:rsid w:val="002B5D88"/>
    <w:rsid w:val="002B603D"/>
    <w:rsid w:val="002B60E3"/>
    <w:rsid w:val="002B6219"/>
    <w:rsid w:val="002B6269"/>
    <w:rsid w:val="002B62B6"/>
    <w:rsid w:val="002B635C"/>
    <w:rsid w:val="002B657E"/>
    <w:rsid w:val="002B658B"/>
    <w:rsid w:val="002B6B33"/>
    <w:rsid w:val="002B6DD1"/>
    <w:rsid w:val="002B6E40"/>
    <w:rsid w:val="002B719D"/>
    <w:rsid w:val="002B746B"/>
    <w:rsid w:val="002B749D"/>
    <w:rsid w:val="002B7794"/>
    <w:rsid w:val="002B7A41"/>
    <w:rsid w:val="002B7EE4"/>
    <w:rsid w:val="002C00BD"/>
    <w:rsid w:val="002C051D"/>
    <w:rsid w:val="002C06B8"/>
    <w:rsid w:val="002C0866"/>
    <w:rsid w:val="002C0ABF"/>
    <w:rsid w:val="002C0E80"/>
    <w:rsid w:val="002C1103"/>
    <w:rsid w:val="002C1279"/>
    <w:rsid w:val="002C143B"/>
    <w:rsid w:val="002C1655"/>
    <w:rsid w:val="002C169D"/>
    <w:rsid w:val="002C1DBA"/>
    <w:rsid w:val="002C1E0D"/>
    <w:rsid w:val="002C1EA6"/>
    <w:rsid w:val="002C1EB7"/>
    <w:rsid w:val="002C2080"/>
    <w:rsid w:val="002C231B"/>
    <w:rsid w:val="002C24E0"/>
    <w:rsid w:val="002C27E4"/>
    <w:rsid w:val="002C298B"/>
    <w:rsid w:val="002C2A18"/>
    <w:rsid w:val="002C2A4C"/>
    <w:rsid w:val="002C2B83"/>
    <w:rsid w:val="002C2BB9"/>
    <w:rsid w:val="002C2F9C"/>
    <w:rsid w:val="002C2FE5"/>
    <w:rsid w:val="002C3319"/>
    <w:rsid w:val="002C336A"/>
    <w:rsid w:val="002C37C1"/>
    <w:rsid w:val="002C38CC"/>
    <w:rsid w:val="002C3946"/>
    <w:rsid w:val="002C3C33"/>
    <w:rsid w:val="002C3D5D"/>
    <w:rsid w:val="002C3D98"/>
    <w:rsid w:val="002C3F48"/>
    <w:rsid w:val="002C4193"/>
    <w:rsid w:val="002C45D0"/>
    <w:rsid w:val="002C5002"/>
    <w:rsid w:val="002C5045"/>
    <w:rsid w:val="002C5384"/>
    <w:rsid w:val="002C53C4"/>
    <w:rsid w:val="002C54A6"/>
    <w:rsid w:val="002C573A"/>
    <w:rsid w:val="002C58FB"/>
    <w:rsid w:val="002C5C1C"/>
    <w:rsid w:val="002C5C61"/>
    <w:rsid w:val="002C5D79"/>
    <w:rsid w:val="002C624D"/>
    <w:rsid w:val="002C685E"/>
    <w:rsid w:val="002C69AA"/>
    <w:rsid w:val="002C6A76"/>
    <w:rsid w:val="002C6D11"/>
    <w:rsid w:val="002C6DA5"/>
    <w:rsid w:val="002C6DC2"/>
    <w:rsid w:val="002C6E7F"/>
    <w:rsid w:val="002C705A"/>
    <w:rsid w:val="002C7091"/>
    <w:rsid w:val="002C756A"/>
    <w:rsid w:val="002C75D2"/>
    <w:rsid w:val="002C7BEE"/>
    <w:rsid w:val="002C7F0E"/>
    <w:rsid w:val="002D01E1"/>
    <w:rsid w:val="002D034A"/>
    <w:rsid w:val="002D083F"/>
    <w:rsid w:val="002D0948"/>
    <w:rsid w:val="002D1255"/>
    <w:rsid w:val="002D1274"/>
    <w:rsid w:val="002D1332"/>
    <w:rsid w:val="002D1955"/>
    <w:rsid w:val="002D19CD"/>
    <w:rsid w:val="002D1DAE"/>
    <w:rsid w:val="002D227C"/>
    <w:rsid w:val="002D2363"/>
    <w:rsid w:val="002D2612"/>
    <w:rsid w:val="002D2AB2"/>
    <w:rsid w:val="002D2ADB"/>
    <w:rsid w:val="002D2C7F"/>
    <w:rsid w:val="002D3146"/>
    <w:rsid w:val="002D32E7"/>
    <w:rsid w:val="002D3902"/>
    <w:rsid w:val="002D41DB"/>
    <w:rsid w:val="002D42AE"/>
    <w:rsid w:val="002D4368"/>
    <w:rsid w:val="002D4580"/>
    <w:rsid w:val="002D5422"/>
    <w:rsid w:val="002D5438"/>
    <w:rsid w:val="002D5578"/>
    <w:rsid w:val="002D5637"/>
    <w:rsid w:val="002D5731"/>
    <w:rsid w:val="002D581E"/>
    <w:rsid w:val="002D582A"/>
    <w:rsid w:val="002D5CE7"/>
    <w:rsid w:val="002D6117"/>
    <w:rsid w:val="002D6669"/>
    <w:rsid w:val="002D67CF"/>
    <w:rsid w:val="002D688F"/>
    <w:rsid w:val="002D7079"/>
    <w:rsid w:val="002D75E2"/>
    <w:rsid w:val="002D78DF"/>
    <w:rsid w:val="002D798D"/>
    <w:rsid w:val="002D7B7F"/>
    <w:rsid w:val="002D7BB7"/>
    <w:rsid w:val="002D7F8A"/>
    <w:rsid w:val="002E00BA"/>
    <w:rsid w:val="002E0171"/>
    <w:rsid w:val="002E01F0"/>
    <w:rsid w:val="002E0442"/>
    <w:rsid w:val="002E0556"/>
    <w:rsid w:val="002E0844"/>
    <w:rsid w:val="002E0969"/>
    <w:rsid w:val="002E0C1E"/>
    <w:rsid w:val="002E10E8"/>
    <w:rsid w:val="002E11E5"/>
    <w:rsid w:val="002E1307"/>
    <w:rsid w:val="002E165D"/>
    <w:rsid w:val="002E1818"/>
    <w:rsid w:val="002E1971"/>
    <w:rsid w:val="002E21BD"/>
    <w:rsid w:val="002E2274"/>
    <w:rsid w:val="002E2490"/>
    <w:rsid w:val="002E2638"/>
    <w:rsid w:val="002E272D"/>
    <w:rsid w:val="002E28B7"/>
    <w:rsid w:val="002E33B4"/>
    <w:rsid w:val="002E36D9"/>
    <w:rsid w:val="002E3B33"/>
    <w:rsid w:val="002E3B92"/>
    <w:rsid w:val="002E3BB0"/>
    <w:rsid w:val="002E3BC7"/>
    <w:rsid w:val="002E3C23"/>
    <w:rsid w:val="002E4139"/>
    <w:rsid w:val="002E41DB"/>
    <w:rsid w:val="002E4A25"/>
    <w:rsid w:val="002E4A94"/>
    <w:rsid w:val="002E4AE1"/>
    <w:rsid w:val="002E4B35"/>
    <w:rsid w:val="002E4BDE"/>
    <w:rsid w:val="002E4E06"/>
    <w:rsid w:val="002E52C1"/>
    <w:rsid w:val="002E5DC2"/>
    <w:rsid w:val="002E6000"/>
    <w:rsid w:val="002E605E"/>
    <w:rsid w:val="002E60A0"/>
    <w:rsid w:val="002E6265"/>
    <w:rsid w:val="002E6286"/>
    <w:rsid w:val="002E6461"/>
    <w:rsid w:val="002E6619"/>
    <w:rsid w:val="002E6B59"/>
    <w:rsid w:val="002E6BBB"/>
    <w:rsid w:val="002E71E1"/>
    <w:rsid w:val="002E7220"/>
    <w:rsid w:val="002E7497"/>
    <w:rsid w:val="002E7707"/>
    <w:rsid w:val="002E7A87"/>
    <w:rsid w:val="002E7AB1"/>
    <w:rsid w:val="002E7DC9"/>
    <w:rsid w:val="002E7FFC"/>
    <w:rsid w:val="002F0071"/>
    <w:rsid w:val="002F0650"/>
    <w:rsid w:val="002F06CC"/>
    <w:rsid w:val="002F075B"/>
    <w:rsid w:val="002F07EF"/>
    <w:rsid w:val="002F0843"/>
    <w:rsid w:val="002F0871"/>
    <w:rsid w:val="002F0B32"/>
    <w:rsid w:val="002F0BE4"/>
    <w:rsid w:val="002F0F46"/>
    <w:rsid w:val="002F12A0"/>
    <w:rsid w:val="002F1B0E"/>
    <w:rsid w:val="002F1B97"/>
    <w:rsid w:val="002F1D42"/>
    <w:rsid w:val="002F1D95"/>
    <w:rsid w:val="002F200D"/>
    <w:rsid w:val="002F2189"/>
    <w:rsid w:val="002F22C7"/>
    <w:rsid w:val="002F22F3"/>
    <w:rsid w:val="002F263C"/>
    <w:rsid w:val="002F2A71"/>
    <w:rsid w:val="002F2CA2"/>
    <w:rsid w:val="002F2F03"/>
    <w:rsid w:val="002F3251"/>
    <w:rsid w:val="002F3265"/>
    <w:rsid w:val="002F3317"/>
    <w:rsid w:val="002F35C2"/>
    <w:rsid w:val="002F3632"/>
    <w:rsid w:val="002F37A8"/>
    <w:rsid w:val="002F37E8"/>
    <w:rsid w:val="002F3D7F"/>
    <w:rsid w:val="002F3DE0"/>
    <w:rsid w:val="002F3DE9"/>
    <w:rsid w:val="002F3E7F"/>
    <w:rsid w:val="002F3F8B"/>
    <w:rsid w:val="002F3FDE"/>
    <w:rsid w:val="002F40B2"/>
    <w:rsid w:val="002F4109"/>
    <w:rsid w:val="002F4157"/>
    <w:rsid w:val="002F4399"/>
    <w:rsid w:val="002F4510"/>
    <w:rsid w:val="002F47E2"/>
    <w:rsid w:val="002F4DE6"/>
    <w:rsid w:val="002F4DED"/>
    <w:rsid w:val="002F4E5D"/>
    <w:rsid w:val="002F5075"/>
    <w:rsid w:val="002F533E"/>
    <w:rsid w:val="002F54C8"/>
    <w:rsid w:val="002F5550"/>
    <w:rsid w:val="002F5747"/>
    <w:rsid w:val="002F57DF"/>
    <w:rsid w:val="002F582A"/>
    <w:rsid w:val="002F5AF5"/>
    <w:rsid w:val="002F5AFB"/>
    <w:rsid w:val="002F5E20"/>
    <w:rsid w:val="002F60CF"/>
    <w:rsid w:val="002F6156"/>
    <w:rsid w:val="002F627B"/>
    <w:rsid w:val="002F6355"/>
    <w:rsid w:val="002F6563"/>
    <w:rsid w:val="002F66D7"/>
    <w:rsid w:val="002F6753"/>
    <w:rsid w:val="002F6911"/>
    <w:rsid w:val="002F6CC2"/>
    <w:rsid w:val="002F6E5A"/>
    <w:rsid w:val="002F70D6"/>
    <w:rsid w:val="002F714D"/>
    <w:rsid w:val="002F7199"/>
    <w:rsid w:val="002F73F7"/>
    <w:rsid w:val="002F7421"/>
    <w:rsid w:val="002F7472"/>
    <w:rsid w:val="002F7A19"/>
    <w:rsid w:val="002F7FB3"/>
    <w:rsid w:val="003003A2"/>
    <w:rsid w:val="00300679"/>
    <w:rsid w:val="003006AA"/>
    <w:rsid w:val="003006C1"/>
    <w:rsid w:val="00300750"/>
    <w:rsid w:val="00300AEE"/>
    <w:rsid w:val="00300D64"/>
    <w:rsid w:val="00301720"/>
    <w:rsid w:val="00301C5C"/>
    <w:rsid w:val="003020FF"/>
    <w:rsid w:val="00302168"/>
    <w:rsid w:val="003022A2"/>
    <w:rsid w:val="003022F0"/>
    <w:rsid w:val="003023B1"/>
    <w:rsid w:val="003024F1"/>
    <w:rsid w:val="0030273E"/>
    <w:rsid w:val="00302ADB"/>
    <w:rsid w:val="00302E01"/>
    <w:rsid w:val="00302EB0"/>
    <w:rsid w:val="00303371"/>
    <w:rsid w:val="0030339B"/>
    <w:rsid w:val="003036A2"/>
    <w:rsid w:val="003036FB"/>
    <w:rsid w:val="00303948"/>
    <w:rsid w:val="003039AA"/>
    <w:rsid w:val="00303D2F"/>
    <w:rsid w:val="00303E40"/>
    <w:rsid w:val="003041F7"/>
    <w:rsid w:val="00304352"/>
    <w:rsid w:val="003046FE"/>
    <w:rsid w:val="003048DF"/>
    <w:rsid w:val="00304AFA"/>
    <w:rsid w:val="00304C6E"/>
    <w:rsid w:val="00304D4C"/>
    <w:rsid w:val="00304E1F"/>
    <w:rsid w:val="00304EBA"/>
    <w:rsid w:val="003053C7"/>
    <w:rsid w:val="00305653"/>
    <w:rsid w:val="0030566A"/>
    <w:rsid w:val="00305925"/>
    <w:rsid w:val="003059EB"/>
    <w:rsid w:val="00305A9F"/>
    <w:rsid w:val="003062E6"/>
    <w:rsid w:val="0030630F"/>
    <w:rsid w:val="003063F5"/>
    <w:rsid w:val="00306493"/>
    <w:rsid w:val="00306A12"/>
    <w:rsid w:val="00306A4B"/>
    <w:rsid w:val="00306AD6"/>
    <w:rsid w:val="00306E04"/>
    <w:rsid w:val="003071B9"/>
    <w:rsid w:val="003072A4"/>
    <w:rsid w:val="003076E2"/>
    <w:rsid w:val="003079C3"/>
    <w:rsid w:val="00307B3C"/>
    <w:rsid w:val="00307E75"/>
    <w:rsid w:val="003101C7"/>
    <w:rsid w:val="00310421"/>
    <w:rsid w:val="003107A0"/>
    <w:rsid w:val="00310A87"/>
    <w:rsid w:val="00310DF3"/>
    <w:rsid w:val="00310F67"/>
    <w:rsid w:val="00310F90"/>
    <w:rsid w:val="0031103B"/>
    <w:rsid w:val="003110FD"/>
    <w:rsid w:val="003112D4"/>
    <w:rsid w:val="003116A5"/>
    <w:rsid w:val="003118BD"/>
    <w:rsid w:val="003122E2"/>
    <w:rsid w:val="0031231B"/>
    <w:rsid w:val="00312715"/>
    <w:rsid w:val="0031292D"/>
    <w:rsid w:val="00312A6A"/>
    <w:rsid w:val="00312B44"/>
    <w:rsid w:val="00312C6C"/>
    <w:rsid w:val="00313449"/>
    <w:rsid w:val="00313656"/>
    <w:rsid w:val="0031374D"/>
    <w:rsid w:val="003139EB"/>
    <w:rsid w:val="00313BED"/>
    <w:rsid w:val="00313CAE"/>
    <w:rsid w:val="00313D89"/>
    <w:rsid w:val="00313F91"/>
    <w:rsid w:val="00313FA2"/>
    <w:rsid w:val="00313FAC"/>
    <w:rsid w:val="00314558"/>
    <w:rsid w:val="00314623"/>
    <w:rsid w:val="0031478E"/>
    <w:rsid w:val="00314AA7"/>
    <w:rsid w:val="0031511E"/>
    <w:rsid w:val="003151E4"/>
    <w:rsid w:val="00315261"/>
    <w:rsid w:val="0031529E"/>
    <w:rsid w:val="003152FE"/>
    <w:rsid w:val="00315934"/>
    <w:rsid w:val="00315E87"/>
    <w:rsid w:val="00315FCB"/>
    <w:rsid w:val="0031605A"/>
    <w:rsid w:val="003161AC"/>
    <w:rsid w:val="003161F9"/>
    <w:rsid w:val="003162BD"/>
    <w:rsid w:val="00316D14"/>
    <w:rsid w:val="00317013"/>
    <w:rsid w:val="0031718B"/>
    <w:rsid w:val="00317E6E"/>
    <w:rsid w:val="0032029E"/>
    <w:rsid w:val="00320328"/>
    <w:rsid w:val="003203F7"/>
    <w:rsid w:val="00320448"/>
    <w:rsid w:val="0032048D"/>
    <w:rsid w:val="003204A7"/>
    <w:rsid w:val="003204ED"/>
    <w:rsid w:val="00320AD3"/>
    <w:rsid w:val="00320B27"/>
    <w:rsid w:val="00320C16"/>
    <w:rsid w:val="00320C8B"/>
    <w:rsid w:val="00321022"/>
    <w:rsid w:val="003211F0"/>
    <w:rsid w:val="00321273"/>
    <w:rsid w:val="003212AB"/>
    <w:rsid w:val="003213C8"/>
    <w:rsid w:val="003215EC"/>
    <w:rsid w:val="00321A77"/>
    <w:rsid w:val="00321C6B"/>
    <w:rsid w:val="003224E1"/>
    <w:rsid w:val="003227C3"/>
    <w:rsid w:val="003228C9"/>
    <w:rsid w:val="00322B6B"/>
    <w:rsid w:val="00322BA1"/>
    <w:rsid w:val="00322E71"/>
    <w:rsid w:val="00322F8D"/>
    <w:rsid w:val="00323067"/>
    <w:rsid w:val="003238F1"/>
    <w:rsid w:val="00323AB8"/>
    <w:rsid w:val="00323E07"/>
    <w:rsid w:val="00323F00"/>
    <w:rsid w:val="003243F5"/>
    <w:rsid w:val="0032457D"/>
    <w:rsid w:val="003247A5"/>
    <w:rsid w:val="0032486F"/>
    <w:rsid w:val="00324A3A"/>
    <w:rsid w:val="00324B88"/>
    <w:rsid w:val="00324C21"/>
    <w:rsid w:val="00324C3A"/>
    <w:rsid w:val="00324C3E"/>
    <w:rsid w:val="003253B4"/>
    <w:rsid w:val="00325531"/>
    <w:rsid w:val="00326C62"/>
    <w:rsid w:val="00326D66"/>
    <w:rsid w:val="00326DD6"/>
    <w:rsid w:val="00326DEE"/>
    <w:rsid w:val="0032711B"/>
    <w:rsid w:val="0032713C"/>
    <w:rsid w:val="0032744F"/>
    <w:rsid w:val="003275B0"/>
    <w:rsid w:val="0032784F"/>
    <w:rsid w:val="00327899"/>
    <w:rsid w:val="0032796C"/>
    <w:rsid w:val="003279DB"/>
    <w:rsid w:val="00327A03"/>
    <w:rsid w:val="00327A07"/>
    <w:rsid w:val="00327C71"/>
    <w:rsid w:val="00327D8D"/>
    <w:rsid w:val="00330028"/>
    <w:rsid w:val="00330119"/>
    <w:rsid w:val="003303C7"/>
    <w:rsid w:val="00330441"/>
    <w:rsid w:val="00330814"/>
    <w:rsid w:val="00330CC1"/>
    <w:rsid w:val="00330D06"/>
    <w:rsid w:val="003310AC"/>
    <w:rsid w:val="00331387"/>
    <w:rsid w:val="003314E2"/>
    <w:rsid w:val="00331731"/>
    <w:rsid w:val="0033176E"/>
    <w:rsid w:val="00331928"/>
    <w:rsid w:val="0033197A"/>
    <w:rsid w:val="003319CF"/>
    <w:rsid w:val="00331CE6"/>
    <w:rsid w:val="00331D74"/>
    <w:rsid w:val="00331F7E"/>
    <w:rsid w:val="003321E1"/>
    <w:rsid w:val="0033239E"/>
    <w:rsid w:val="00332597"/>
    <w:rsid w:val="00332618"/>
    <w:rsid w:val="003327C2"/>
    <w:rsid w:val="003328A6"/>
    <w:rsid w:val="00332910"/>
    <w:rsid w:val="00332A32"/>
    <w:rsid w:val="00332A9B"/>
    <w:rsid w:val="00332B98"/>
    <w:rsid w:val="00332E13"/>
    <w:rsid w:val="00332FF0"/>
    <w:rsid w:val="003330EE"/>
    <w:rsid w:val="00333268"/>
    <w:rsid w:val="00333387"/>
    <w:rsid w:val="00333BF2"/>
    <w:rsid w:val="00333D5D"/>
    <w:rsid w:val="00333EED"/>
    <w:rsid w:val="00334157"/>
    <w:rsid w:val="00334204"/>
    <w:rsid w:val="00334327"/>
    <w:rsid w:val="00334955"/>
    <w:rsid w:val="00334E11"/>
    <w:rsid w:val="00335066"/>
    <w:rsid w:val="00335242"/>
    <w:rsid w:val="0033551F"/>
    <w:rsid w:val="00335624"/>
    <w:rsid w:val="00335722"/>
    <w:rsid w:val="0033598B"/>
    <w:rsid w:val="00335BAF"/>
    <w:rsid w:val="00335E74"/>
    <w:rsid w:val="00335FC3"/>
    <w:rsid w:val="003360C7"/>
    <w:rsid w:val="00336405"/>
    <w:rsid w:val="003364C4"/>
    <w:rsid w:val="00337240"/>
    <w:rsid w:val="00337253"/>
    <w:rsid w:val="00337335"/>
    <w:rsid w:val="003375C6"/>
    <w:rsid w:val="003376C7"/>
    <w:rsid w:val="00337B61"/>
    <w:rsid w:val="00337CCC"/>
    <w:rsid w:val="00337CCD"/>
    <w:rsid w:val="00337D1B"/>
    <w:rsid w:val="00337F95"/>
    <w:rsid w:val="0034001F"/>
    <w:rsid w:val="00340047"/>
    <w:rsid w:val="003403CF"/>
    <w:rsid w:val="003404D2"/>
    <w:rsid w:val="003404FD"/>
    <w:rsid w:val="003405F4"/>
    <w:rsid w:val="00340603"/>
    <w:rsid w:val="00340806"/>
    <w:rsid w:val="00340AA3"/>
    <w:rsid w:val="00340CD7"/>
    <w:rsid w:val="00340CDC"/>
    <w:rsid w:val="00340D08"/>
    <w:rsid w:val="00340D38"/>
    <w:rsid w:val="003416C7"/>
    <w:rsid w:val="003417BD"/>
    <w:rsid w:val="00341A68"/>
    <w:rsid w:val="00341B42"/>
    <w:rsid w:val="00341E33"/>
    <w:rsid w:val="00341F12"/>
    <w:rsid w:val="00341F98"/>
    <w:rsid w:val="00341FFE"/>
    <w:rsid w:val="003422CF"/>
    <w:rsid w:val="00342330"/>
    <w:rsid w:val="0034247C"/>
    <w:rsid w:val="003425BE"/>
    <w:rsid w:val="00342982"/>
    <w:rsid w:val="00342DE9"/>
    <w:rsid w:val="00342F53"/>
    <w:rsid w:val="0034300D"/>
    <w:rsid w:val="003431C7"/>
    <w:rsid w:val="00343203"/>
    <w:rsid w:val="003434E2"/>
    <w:rsid w:val="0034388F"/>
    <w:rsid w:val="003438DF"/>
    <w:rsid w:val="00343979"/>
    <w:rsid w:val="00343B87"/>
    <w:rsid w:val="00343C23"/>
    <w:rsid w:val="00343C61"/>
    <w:rsid w:val="00343EDD"/>
    <w:rsid w:val="003443AA"/>
    <w:rsid w:val="003444DB"/>
    <w:rsid w:val="0034464E"/>
    <w:rsid w:val="0034498A"/>
    <w:rsid w:val="003449B4"/>
    <w:rsid w:val="00344A19"/>
    <w:rsid w:val="003450A8"/>
    <w:rsid w:val="00345100"/>
    <w:rsid w:val="0034513C"/>
    <w:rsid w:val="0034539F"/>
    <w:rsid w:val="003459B5"/>
    <w:rsid w:val="00345A6C"/>
    <w:rsid w:val="00346030"/>
    <w:rsid w:val="00346125"/>
    <w:rsid w:val="003461B2"/>
    <w:rsid w:val="00346220"/>
    <w:rsid w:val="00346311"/>
    <w:rsid w:val="003469C3"/>
    <w:rsid w:val="00346BCE"/>
    <w:rsid w:val="00346C0B"/>
    <w:rsid w:val="00346D80"/>
    <w:rsid w:val="00346FE4"/>
    <w:rsid w:val="003470C1"/>
    <w:rsid w:val="003470F4"/>
    <w:rsid w:val="00347373"/>
    <w:rsid w:val="003474B5"/>
    <w:rsid w:val="003475CD"/>
    <w:rsid w:val="00347907"/>
    <w:rsid w:val="00347910"/>
    <w:rsid w:val="00347F57"/>
    <w:rsid w:val="00347F7D"/>
    <w:rsid w:val="00350219"/>
    <w:rsid w:val="00350393"/>
    <w:rsid w:val="003505B3"/>
    <w:rsid w:val="00351889"/>
    <w:rsid w:val="00351970"/>
    <w:rsid w:val="00351A19"/>
    <w:rsid w:val="00351F0A"/>
    <w:rsid w:val="0035201E"/>
    <w:rsid w:val="003524C6"/>
    <w:rsid w:val="0035291F"/>
    <w:rsid w:val="0035299E"/>
    <w:rsid w:val="003529B9"/>
    <w:rsid w:val="003529DD"/>
    <w:rsid w:val="00352B73"/>
    <w:rsid w:val="00352C7E"/>
    <w:rsid w:val="00353311"/>
    <w:rsid w:val="003533D4"/>
    <w:rsid w:val="00353457"/>
    <w:rsid w:val="00353667"/>
    <w:rsid w:val="00353798"/>
    <w:rsid w:val="00353CA8"/>
    <w:rsid w:val="00353EDB"/>
    <w:rsid w:val="003540BF"/>
    <w:rsid w:val="0035442D"/>
    <w:rsid w:val="003547C8"/>
    <w:rsid w:val="00354F9A"/>
    <w:rsid w:val="00355471"/>
    <w:rsid w:val="003554D8"/>
    <w:rsid w:val="003555CE"/>
    <w:rsid w:val="00355B43"/>
    <w:rsid w:val="00355E9D"/>
    <w:rsid w:val="00355EF1"/>
    <w:rsid w:val="003565FE"/>
    <w:rsid w:val="00356967"/>
    <w:rsid w:val="00356A66"/>
    <w:rsid w:val="00356B61"/>
    <w:rsid w:val="00356C41"/>
    <w:rsid w:val="003571CF"/>
    <w:rsid w:val="00357251"/>
    <w:rsid w:val="00357658"/>
    <w:rsid w:val="0035798D"/>
    <w:rsid w:val="003579A8"/>
    <w:rsid w:val="00357C59"/>
    <w:rsid w:val="00357F24"/>
    <w:rsid w:val="00357F33"/>
    <w:rsid w:val="0036047E"/>
    <w:rsid w:val="00360560"/>
    <w:rsid w:val="003605B2"/>
    <w:rsid w:val="00360664"/>
    <w:rsid w:val="00360872"/>
    <w:rsid w:val="003609B6"/>
    <w:rsid w:val="00360C47"/>
    <w:rsid w:val="00361120"/>
    <w:rsid w:val="00361195"/>
    <w:rsid w:val="003612C3"/>
    <w:rsid w:val="003613A8"/>
    <w:rsid w:val="0036145B"/>
    <w:rsid w:val="0036155B"/>
    <w:rsid w:val="00361812"/>
    <w:rsid w:val="00361973"/>
    <w:rsid w:val="00361E95"/>
    <w:rsid w:val="00361EE2"/>
    <w:rsid w:val="003623B5"/>
    <w:rsid w:val="00362485"/>
    <w:rsid w:val="003625AA"/>
    <w:rsid w:val="0036297A"/>
    <w:rsid w:val="003629A1"/>
    <w:rsid w:val="003629DB"/>
    <w:rsid w:val="00362A31"/>
    <w:rsid w:val="00362C0E"/>
    <w:rsid w:val="00362C8D"/>
    <w:rsid w:val="00362DDE"/>
    <w:rsid w:val="00362F41"/>
    <w:rsid w:val="0036319D"/>
    <w:rsid w:val="003638E5"/>
    <w:rsid w:val="00363A43"/>
    <w:rsid w:val="00363ADD"/>
    <w:rsid w:val="00363D91"/>
    <w:rsid w:val="00363FA3"/>
    <w:rsid w:val="003641BB"/>
    <w:rsid w:val="0036471E"/>
    <w:rsid w:val="003649A7"/>
    <w:rsid w:val="00364A2A"/>
    <w:rsid w:val="00364E6E"/>
    <w:rsid w:val="0036518E"/>
    <w:rsid w:val="00365341"/>
    <w:rsid w:val="00365643"/>
    <w:rsid w:val="003656AC"/>
    <w:rsid w:val="003658E1"/>
    <w:rsid w:val="00365B30"/>
    <w:rsid w:val="00366538"/>
    <w:rsid w:val="003665AF"/>
    <w:rsid w:val="003665DE"/>
    <w:rsid w:val="003669E0"/>
    <w:rsid w:val="00366C13"/>
    <w:rsid w:val="00366DCE"/>
    <w:rsid w:val="003671F8"/>
    <w:rsid w:val="0036742A"/>
    <w:rsid w:val="00367797"/>
    <w:rsid w:val="00367F83"/>
    <w:rsid w:val="00370206"/>
    <w:rsid w:val="00370620"/>
    <w:rsid w:val="00370CC3"/>
    <w:rsid w:val="0037116D"/>
    <w:rsid w:val="00371464"/>
    <w:rsid w:val="003718C5"/>
    <w:rsid w:val="00371916"/>
    <w:rsid w:val="00371B48"/>
    <w:rsid w:val="00372532"/>
    <w:rsid w:val="0037288D"/>
    <w:rsid w:val="00372C4D"/>
    <w:rsid w:val="00373169"/>
    <w:rsid w:val="0037328B"/>
    <w:rsid w:val="00373420"/>
    <w:rsid w:val="00373434"/>
    <w:rsid w:val="00373971"/>
    <w:rsid w:val="00373CEA"/>
    <w:rsid w:val="0037460E"/>
    <w:rsid w:val="003747E8"/>
    <w:rsid w:val="00374CBE"/>
    <w:rsid w:val="00376051"/>
    <w:rsid w:val="003768F2"/>
    <w:rsid w:val="00376B7C"/>
    <w:rsid w:val="00376E67"/>
    <w:rsid w:val="00376EC6"/>
    <w:rsid w:val="00377398"/>
    <w:rsid w:val="003773C3"/>
    <w:rsid w:val="0037772F"/>
    <w:rsid w:val="0037783C"/>
    <w:rsid w:val="003779D2"/>
    <w:rsid w:val="00377D6C"/>
    <w:rsid w:val="00377EBE"/>
    <w:rsid w:val="00377EEC"/>
    <w:rsid w:val="00380394"/>
    <w:rsid w:val="00380709"/>
    <w:rsid w:val="00380859"/>
    <w:rsid w:val="003808C3"/>
    <w:rsid w:val="00380DBF"/>
    <w:rsid w:val="00381461"/>
    <w:rsid w:val="0038162F"/>
    <w:rsid w:val="00381972"/>
    <w:rsid w:val="00381C0C"/>
    <w:rsid w:val="00382339"/>
    <w:rsid w:val="00382371"/>
    <w:rsid w:val="003824F8"/>
    <w:rsid w:val="003826AD"/>
    <w:rsid w:val="00382F7D"/>
    <w:rsid w:val="003832DD"/>
    <w:rsid w:val="00383540"/>
    <w:rsid w:val="003837D3"/>
    <w:rsid w:val="003838CB"/>
    <w:rsid w:val="00383A77"/>
    <w:rsid w:val="00383ADF"/>
    <w:rsid w:val="00383B12"/>
    <w:rsid w:val="00383D54"/>
    <w:rsid w:val="00383E9A"/>
    <w:rsid w:val="0038407D"/>
    <w:rsid w:val="0038416A"/>
    <w:rsid w:val="00384974"/>
    <w:rsid w:val="00384BDF"/>
    <w:rsid w:val="00384E55"/>
    <w:rsid w:val="00384F33"/>
    <w:rsid w:val="0038515E"/>
    <w:rsid w:val="003852E7"/>
    <w:rsid w:val="00385464"/>
    <w:rsid w:val="00385592"/>
    <w:rsid w:val="003855FB"/>
    <w:rsid w:val="0038573F"/>
    <w:rsid w:val="00385836"/>
    <w:rsid w:val="00385FE1"/>
    <w:rsid w:val="00386095"/>
    <w:rsid w:val="00386136"/>
    <w:rsid w:val="00386291"/>
    <w:rsid w:val="003866C0"/>
    <w:rsid w:val="00386BB7"/>
    <w:rsid w:val="00386D44"/>
    <w:rsid w:val="00386E61"/>
    <w:rsid w:val="003871D5"/>
    <w:rsid w:val="00387628"/>
    <w:rsid w:val="0038762B"/>
    <w:rsid w:val="003876C1"/>
    <w:rsid w:val="00387974"/>
    <w:rsid w:val="00387D19"/>
    <w:rsid w:val="00390015"/>
    <w:rsid w:val="00390464"/>
    <w:rsid w:val="00390939"/>
    <w:rsid w:val="00390ADD"/>
    <w:rsid w:val="00390C6A"/>
    <w:rsid w:val="00390E13"/>
    <w:rsid w:val="00390E9C"/>
    <w:rsid w:val="003913B2"/>
    <w:rsid w:val="00391849"/>
    <w:rsid w:val="00391A6E"/>
    <w:rsid w:val="00391C35"/>
    <w:rsid w:val="00391CDE"/>
    <w:rsid w:val="00391CFB"/>
    <w:rsid w:val="00391FA5"/>
    <w:rsid w:val="00392298"/>
    <w:rsid w:val="00392510"/>
    <w:rsid w:val="00392624"/>
    <w:rsid w:val="0039270B"/>
    <w:rsid w:val="00392768"/>
    <w:rsid w:val="00392D0B"/>
    <w:rsid w:val="00392DB8"/>
    <w:rsid w:val="0039319A"/>
    <w:rsid w:val="003934D2"/>
    <w:rsid w:val="003935A9"/>
    <w:rsid w:val="00393B6A"/>
    <w:rsid w:val="00393E69"/>
    <w:rsid w:val="00393F35"/>
    <w:rsid w:val="003941D1"/>
    <w:rsid w:val="00394412"/>
    <w:rsid w:val="003946F4"/>
    <w:rsid w:val="003946F7"/>
    <w:rsid w:val="00395813"/>
    <w:rsid w:val="00395966"/>
    <w:rsid w:val="00395EF5"/>
    <w:rsid w:val="00396677"/>
    <w:rsid w:val="0039669F"/>
    <w:rsid w:val="00396706"/>
    <w:rsid w:val="003967D7"/>
    <w:rsid w:val="00396C3B"/>
    <w:rsid w:val="0039705B"/>
    <w:rsid w:val="0039729E"/>
    <w:rsid w:val="0039736B"/>
    <w:rsid w:val="003973A0"/>
    <w:rsid w:val="0039751B"/>
    <w:rsid w:val="003978DB"/>
    <w:rsid w:val="0039790D"/>
    <w:rsid w:val="00397CF3"/>
    <w:rsid w:val="00397DEB"/>
    <w:rsid w:val="00397E43"/>
    <w:rsid w:val="00397E65"/>
    <w:rsid w:val="003A0027"/>
    <w:rsid w:val="003A0389"/>
    <w:rsid w:val="003A06E1"/>
    <w:rsid w:val="003A0A08"/>
    <w:rsid w:val="003A0A6C"/>
    <w:rsid w:val="003A0A8D"/>
    <w:rsid w:val="003A0C47"/>
    <w:rsid w:val="003A0F49"/>
    <w:rsid w:val="003A0F9D"/>
    <w:rsid w:val="003A146C"/>
    <w:rsid w:val="003A1E57"/>
    <w:rsid w:val="003A2070"/>
    <w:rsid w:val="003A218A"/>
    <w:rsid w:val="003A2BF8"/>
    <w:rsid w:val="003A2D7E"/>
    <w:rsid w:val="003A2FF2"/>
    <w:rsid w:val="003A300B"/>
    <w:rsid w:val="003A3052"/>
    <w:rsid w:val="003A3919"/>
    <w:rsid w:val="003A3DCD"/>
    <w:rsid w:val="003A408B"/>
    <w:rsid w:val="003A40ED"/>
    <w:rsid w:val="003A4571"/>
    <w:rsid w:val="003A476E"/>
    <w:rsid w:val="003A47F0"/>
    <w:rsid w:val="003A49A2"/>
    <w:rsid w:val="003A4AC6"/>
    <w:rsid w:val="003A4AF4"/>
    <w:rsid w:val="003A4CE9"/>
    <w:rsid w:val="003A4F0E"/>
    <w:rsid w:val="003A4F82"/>
    <w:rsid w:val="003A501A"/>
    <w:rsid w:val="003A511E"/>
    <w:rsid w:val="003A51D3"/>
    <w:rsid w:val="003A53B4"/>
    <w:rsid w:val="003A53BE"/>
    <w:rsid w:val="003A5933"/>
    <w:rsid w:val="003A5A14"/>
    <w:rsid w:val="003A5AA5"/>
    <w:rsid w:val="003A5CC4"/>
    <w:rsid w:val="003A5EC0"/>
    <w:rsid w:val="003A60AC"/>
    <w:rsid w:val="003A60BE"/>
    <w:rsid w:val="003A60C6"/>
    <w:rsid w:val="003A6142"/>
    <w:rsid w:val="003A6179"/>
    <w:rsid w:val="003A63AC"/>
    <w:rsid w:val="003A63C3"/>
    <w:rsid w:val="003A6449"/>
    <w:rsid w:val="003A647C"/>
    <w:rsid w:val="003A6642"/>
    <w:rsid w:val="003A6AF8"/>
    <w:rsid w:val="003A6B4F"/>
    <w:rsid w:val="003A710E"/>
    <w:rsid w:val="003A7387"/>
    <w:rsid w:val="003A73B2"/>
    <w:rsid w:val="003A7C60"/>
    <w:rsid w:val="003A7D68"/>
    <w:rsid w:val="003B0196"/>
    <w:rsid w:val="003B0A67"/>
    <w:rsid w:val="003B0AE2"/>
    <w:rsid w:val="003B0C97"/>
    <w:rsid w:val="003B0CF2"/>
    <w:rsid w:val="003B1238"/>
    <w:rsid w:val="003B1735"/>
    <w:rsid w:val="003B17CF"/>
    <w:rsid w:val="003B18F7"/>
    <w:rsid w:val="003B1ABC"/>
    <w:rsid w:val="003B1C45"/>
    <w:rsid w:val="003B1E74"/>
    <w:rsid w:val="003B203F"/>
    <w:rsid w:val="003B2051"/>
    <w:rsid w:val="003B20C5"/>
    <w:rsid w:val="003B20ED"/>
    <w:rsid w:val="003B2670"/>
    <w:rsid w:val="003B2901"/>
    <w:rsid w:val="003B2EAC"/>
    <w:rsid w:val="003B3085"/>
    <w:rsid w:val="003B30A8"/>
    <w:rsid w:val="003B3127"/>
    <w:rsid w:val="003B3212"/>
    <w:rsid w:val="003B34D8"/>
    <w:rsid w:val="003B3538"/>
    <w:rsid w:val="003B371C"/>
    <w:rsid w:val="003B3B75"/>
    <w:rsid w:val="003B3BD4"/>
    <w:rsid w:val="003B4380"/>
    <w:rsid w:val="003B4394"/>
    <w:rsid w:val="003B472C"/>
    <w:rsid w:val="003B4917"/>
    <w:rsid w:val="003B4AA9"/>
    <w:rsid w:val="003B4D15"/>
    <w:rsid w:val="003B4FCC"/>
    <w:rsid w:val="003B50EE"/>
    <w:rsid w:val="003B5131"/>
    <w:rsid w:val="003B529B"/>
    <w:rsid w:val="003B5361"/>
    <w:rsid w:val="003B5504"/>
    <w:rsid w:val="003B56FF"/>
    <w:rsid w:val="003B58A6"/>
    <w:rsid w:val="003B58C9"/>
    <w:rsid w:val="003B5AC7"/>
    <w:rsid w:val="003B5BFA"/>
    <w:rsid w:val="003B60B9"/>
    <w:rsid w:val="003B6105"/>
    <w:rsid w:val="003B63FD"/>
    <w:rsid w:val="003B66CF"/>
    <w:rsid w:val="003B6728"/>
    <w:rsid w:val="003B6B89"/>
    <w:rsid w:val="003B6CE3"/>
    <w:rsid w:val="003B6F90"/>
    <w:rsid w:val="003B700F"/>
    <w:rsid w:val="003B70F4"/>
    <w:rsid w:val="003B756F"/>
    <w:rsid w:val="003B7BB0"/>
    <w:rsid w:val="003B7D5F"/>
    <w:rsid w:val="003C0069"/>
    <w:rsid w:val="003C0385"/>
    <w:rsid w:val="003C0389"/>
    <w:rsid w:val="003C0865"/>
    <w:rsid w:val="003C09EC"/>
    <w:rsid w:val="003C0A25"/>
    <w:rsid w:val="003C0B7A"/>
    <w:rsid w:val="003C0B7E"/>
    <w:rsid w:val="003C0C91"/>
    <w:rsid w:val="003C0D3F"/>
    <w:rsid w:val="003C1031"/>
    <w:rsid w:val="003C103C"/>
    <w:rsid w:val="003C1349"/>
    <w:rsid w:val="003C1356"/>
    <w:rsid w:val="003C141A"/>
    <w:rsid w:val="003C1B20"/>
    <w:rsid w:val="003C1F11"/>
    <w:rsid w:val="003C2896"/>
    <w:rsid w:val="003C29C6"/>
    <w:rsid w:val="003C2C42"/>
    <w:rsid w:val="003C3084"/>
    <w:rsid w:val="003C33B4"/>
    <w:rsid w:val="003C33EE"/>
    <w:rsid w:val="003C35DC"/>
    <w:rsid w:val="003C37C8"/>
    <w:rsid w:val="003C3A8D"/>
    <w:rsid w:val="003C3D85"/>
    <w:rsid w:val="003C40B6"/>
    <w:rsid w:val="003C4422"/>
    <w:rsid w:val="003C45CA"/>
    <w:rsid w:val="003C47BF"/>
    <w:rsid w:val="003C4826"/>
    <w:rsid w:val="003C4E88"/>
    <w:rsid w:val="003C5045"/>
    <w:rsid w:val="003C55D6"/>
    <w:rsid w:val="003C5CBC"/>
    <w:rsid w:val="003C5D1F"/>
    <w:rsid w:val="003C6236"/>
    <w:rsid w:val="003C67D0"/>
    <w:rsid w:val="003C6C35"/>
    <w:rsid w:val="003C6D9B"/>
    <w:rsid w:val="003C6E91"/>
    <w:rsid w:val="003C6FBF"/>
    <w:rsid w:val="003C6FD5"/>
    <w:rsid w:val="003C704A"/>
    <w:rsid w:val="003C713B"/>
    <w:rsid w:val="003C77B3"/>
    <w:rsid w:val="003C78AF"/>
    <w:rsid w:val="003C7ACB"/>
    <w:rsid w:val="003C7C43"/>
    <w:rsid w:val="003C7EA5"/>
    <w:rsid w:val="003C7F3D"/>
    <w:rsid w:val="003D0440"/>
    <w:rsid w:val="003D045E"/>
    <w:rsid w:val="003D04AC"/>
    <w:rsid w:val="003D0CD6"/>
    <w:rsid w:val="003D1604"/>
    <w:rsid w:val="003D1855"/>
    <w:rsid w:val="003D1C4E"/>
    <w:rsid w:val="003D219B"/>
    <w:rsid w:val="003D21AB"/>
    <w:rsid w:val="003D22B0"/>
    <w:rsid w:val="003D26A3"/>
    <w:rsid w:val="003D293F"/>
    <w:rsid w:val="003D3115"/>
    <w:rsid w:val="003D3196"/>
    <w:rsid w:val="003D3253"/>
    <w:rsid w:val="003D32AE"/>
    <w:rsid w:val="003D37A9"/>
    <w:rsid w:val="003D3CCB"/>
    <w:rsid w:val="003D3FA3"/>
    <w:rsid w:val="003D4220"/>
    <w:rsid w:val="003D43E1"/>
    <w:rsid w:val="003D4C92"/>
    <w:rsid w:val="003D5083"/>
    <w:rsid w:val="003D587A"/>
    <w:rsid w:val="003D59CD"/>
    <w:rsid w:val="003D5C77"/>
    <w:rsid w:val="003D62C9"/>
    <w:rsid w:val="003D641F"/>
    <w:rsid w:val="003D6565"/>
    <w:rsid w:val="003D6968"/>
    <w:rsid w:val="003D6D6E"/>
    <w:rsid w:val="003D7057"/>
    <w:rsid w:val="003D719D"/>
    <w:rsid w:val="003D7407"/>
    <w:rsid w:val="003D75D3"/>
    <w:rsid w:val="003D75F2"/>
    <w:rsid w:val="003D778D"/>
    <w:rsid w:val="003D796E"/>
    <w:rsid w:val="003E0027"/>
    <w:rsid w:val="003E0244"/>
    <w:rsid w:val="003E03FB"/>
    <w:rsid w:val="003E07C1"/>
    <w:rsid w:val="003E0C0E"/>
    <w:rsid w:val="003E105A"/>
    <w:rsid w:val="003E1161"/>
    <w:rsid w:val="003E1456"/>
    <w:rsid w:val="003E17DE"/>
    <w:rsid w:val="003E17E1"/>
    <w:rsid w:val="003E1801"/>
    <w:rsid w:val="003E21D7"/>
    <w:rsid w:val="003E26B0"/>
    <w:rsid w:val="003E27E2"/>
    <w:rsid w:val="003E2AA9"/>
    <w:rsid w:val="003E2C22"/>
    <w:rsid w:val="003E2ECA"/>
    <w:rsid w:val="003E2FA2"/>
    <w:rsid w:val="003E302F"/>
    <w:rsid w:val="003E35EB"/>
    <w:rsid w:val="003E381C"/>
    <w:rsid w:val="003E3882"/>
    <w:rsid w:val="003E3972"/>
    <w:rsid w:val="003E3FFB"/>
    <w:rsid w:val="003E4B82"/>
    <w:rsid w:val="003E4B94"/>
    <w:rsid w:val="003E4BB1"/>
    <w:rsid w:val="003E4C1C"/>
    <w:rsid w:val="003E514E"/>
    <w:rsid w:val="003E55D4"/>
    <w:rsid w:val="003E591B"/>
    <w:rsid w:val="003E5BD4"/>
    <w:rsid w:val="003E5F2C"/>
    <w:rsid w:val="003E5F9D"/>
    <w:rsid w:val="003E644A"/>
    <w:rsid w:val="003E67C9"/>
    <w:rsid w:val="003E6AA2"/>
    <w:rsid w:val="003E6ADA"/>
    <w:rsid w:val="003E6D62"/>
    <w:rsid w:val="003E732A"/>
    <w:rsid w:val="003E751C"/>
    <w:rsid w:val="003E764C"/>
    <w:rsid w:val="003E7AC6"/>
    <w:rsid w:val="003E7F2F"/>
    <w:rsid w:val="003F0066"/>
    <w:rsid w:val="003F0080"/>
    <w:rsid w:val="003F012D"/>
    <w:rsid w:val="003F05DE"/>
    <w:rsid w:val="003F061A"/>
    <w:rsid w:val="003F063F"/>
    <w:rsid w:val="003F09E6"/>
    <w:rsid w:val="003F1164"/>
    <w:rsid w:val="003F1184"/>
    <w:rsid w:val="003F177A"/>
    <w:rsid w:val="003F1806"/>
    <w:rsid w:val="003F1DD6"/>
    <w:rsid w:val="003F1E7F"/>
    <w:rsid w:val="003F1FBD"/>
    <w:rsid w:val="003F2755"/>
    <w:rsid w:val="003F2824"/>
    <w:rsid w:val="003F2898"/>
    <w:rsid w:val="003F2BF1"/>
    <w:rsid w:val="003F2C80"/>
    <w:rsid w:val="003F2E48"/>
    <w:rsid w:val="003F3512"/>
    <w:rsid w:val="003F39B0"/>
    <w:rsid w:val="003F39E5"/>
    <w:rsid w:val="003F3B2F"/>
    <w:rsid w:val="003F3B91"/>
    <w:rsid w:val="003F4157"/>
    <w:rsid w:val="003F41CB"/>
    <w:rsid w:val="003F447A"/>
    <w:rsid w:val="003F4513"/>
    <w:rsid w:val="003F48B0"/>
    <w:rsid w:val="003F49EA"/>
    <w:rsid w:val="003F4F53"/>
    <w:rsid w:val="003F52A8"/>
    <w:rsid w:val="003F5655"/>
    <w:rsid w:val="003F5D80"/>
    <w:rsid w:val="003F62C7"/>
    <w:rsid w:val="003F658A"/>
    <w:rsid w:val="003F6610"/>
    <w:rsid w:val="003F6707"/>
    <w:rsid w:val="003F6B9A"/>
    <w:rsid w:val="003F6BDF"/>
    <w:rsid w:val="003F6EAD"/>
    <w:rsid w:val="003F71F1"/>
    <w:rsid w:val="003F731D"/>
    <w:rsid w:val="003F7416"/>
    <w:rsid w:val="003F75C1"/>
    <w:rsid w:val="003F76C1"/>
    <w:rsid w:val="003F79FF"/>
    <w:rsid w:val="003F7DD6"/>
    <w:rsid w:val="003F7DE3"/>
    <w:rsid w:val="003FD0D7"/>
    <w:rsid w:val="0040016A"/>
    <w:rsid w:val="00400309"/>
    <w:rsid w:val="004006EC"/>
    <w:rsid w:val="004006FA"/>
    <w:rsid w:val="00400E13"/>
    <w:rsid w:val="0040106A"/>
    <w:rsid w:val="0040108B"/>
    <w:rsid w:val="0040129D"/>
    <w:rsid w:val="004013E3"/>
    <w:rsid w:val="00401C9F"/>
    <w:rsid w:val="004022AE"/>
    <w:rsid w:val="004022BB"/>
    <w:rsid w:val="004026EE"/>
    <w:rsid w:val="0040290D"/>
    <w:rsid w:val="00402A66"/>
    <w:rsid w:val="00402B10"/>
    <w:rsid w:val="00403113"/>
    <w:rsid w:val="00403130"/>
    <w:rsid w:val="00403770"/>
    <w:rsid w:val="004039D6"/>
    <w:rsid w:val="00403A66"/>
    <w:rsid w:val="00403D44"/>
    <w:rsid w:val="00404153"/>
    <w:rsid w:val="00404439"/>
    <w:rsid w:val="00404638"/>
    <w:rsid w:val="004047C4"/>
    <w:rsid w:val="00404875"/>
    <w:rsid w:val="004049BB"/>
    <w:rsid w:val="004049D5"/>
    <w:rsid w:val="00404DE5"/>
    <w:rsid w:val="00404FFA"/>
    <w:rsid w:val="0040505E"/>
    <w:rsid w:val="004054A3"/>
    <w:rsid w:val="004054CE"/>
    <w:rsid w:val="00405515"/>
    <w:rsid w:val="00405580"/>
    <w:rsid w:val="004057F6"/>
    <w:rsid w:val="00405BCD"/>
    <w:rsid w:val="00405CC2"/>
    <w:rsid w:val="004061FE"/>
    <w:rsid w:val="004066A4"/>
    <w:rsid w:val="004068CE"/>
    <w:rsid w:val="00406EFC"/>
    <w:rsid w:val="00406FA1"/>
    <w:rsid w:val="004070AA"/>
    <w:rsid w:val="0040744A"/>
    <w:rsid w:val="00407522"/>
    <w:rsid w:val="00407797"/>
    <w:rsid w:val="00407889"/>
    <w:rsid w:val="0040796E"/>
    <w:rsid w:val="00407B97"/>
    <w:rsid w:val="0041037C"/>
    <w:rsid w:val="0041048D"/>
    <w:rsid w:val="00410CB7"/>
    <w:rsid w:val="00410EDE"/>
    <w:rsid w:val="004111B6"/>
    <w:rsid w:val="00411210"/>
    <w:rsid w:val="00411581"/>
    <w:rsid w:val="00411649"/>
    <w:rsid w:val="00411796"/>
    <w:rsid w:val="004117CD"/>
    <w:rsid w:val="00411A35"/>
    <w:rsid w:val="00411BC6"/>
    <w:rsid w:val="00411FA7"/>
    <w:rsid w:val="00412553"/>
    <w:rsid w:val="00412642"/>
    <w:rsid w:val="00412658"/>
    <w:rsid w:val="00412712"/>
    <w:rsid w:val="00412E7B"/>
    <w:rsid w:val="00413458"/>
    <w:rsid w:val="004134DD"/>
    <w:rsid w:val="0041369C"/>
    <w:rsid w:val="004136CE"/>
    <w:rsid w:val="0041398C"/>
    <w:rsid w:val="00413C7B"/>
    <w:rsid w:val="00413E37"/>
    <w:rsid w:val="004141EA"/>
    <w:rsid w:val="0041451E"/>
    <w:rsid w:val="004145D6"/>
    <w:rsid w:val="00414666"/>
    <w:rsid w:val="0041470B"/>
    <w:rsid w:val="004147DB"/>
    <w:rsid w:val="00414AEF"/>
    <w:rsid w:val="00414B09"/>
    <w:rsid w:val="00414FC1"/>
    <w:rsid w:val="00415105"/>
    <w:rsid w:val="0041517D"/>
    <w:rsid w:val="00415248"/>
    <w:rsid w:val="0041550B"/>
    <w:rsid w:val="004156DE"/>
    <w:rsid w:val="00415CEC"/>
    <w:rsid w:val="00416CA9"/>
    <w:rsid w:val="00416DF7"/>
    <w:rsid w:val="00417039"/>
    <w:rsid w:val="004170AC"/>
    <w:rsid w:val="0041734C"/>
    <w:rsid w:val="004174FF"/>
    <w:rsid w:val="004176AB"/>
    <w:rsid w:val="0041799C"/>
    <w:rsid w:val="00417C35"/>
    <w:rsid w:val="00417E78"/>
    <w:rsid w:val="0042010E"/>
    <w:rsid w:val="004207C3"/>
    <w:rsid w:val="00420B92"/>
    <w:rsid w:val="00420C98"/>
    <w:rsid w:val="00420CA8"/>
    <w:rsid w:val="00420CC0"/>
    <w:rsid w:val="00420EA3"/>
    <w:rsid w:val="00420F0C"/>
    <w:rsid w:val="0042113F"/>
    <w:rsid w:val="00421509"/>
    <w:rsid w:val="00421965"/>
    <w:rsid w:val="00422484"/>
    <w:rsid w:val="00422CF0"/>
    <w:rsid w:val="00423016"/>
    <w:rsid w:val="004231AF"/>
    <w:rsid w:val="004236BA"/>
    <w:rsid w:val="00423E8F"/>
    <w:rsid w:val="0042406F"/>
    <w:rsid w:val="0042409A"/>
    <w:rsid w:val="00424719"/>
    <w:rsid w:val="00425438"/>
    <w:rsid w:val="00425439"/>
    <w:rsid w:val="004254CA"/>
    <w:rsid w:val="00425603"/>
    <w:rsid w:val="004257D5"/>
    <w:rsid w:val="00425966"/>
    <w:rsid w:val="00425985"/>
    <w:rsid w:val="00425A64"/>
    <w:rsid w:val="00425B20"/>
    <w:rsid w:val="00426389"/>
    <w:rsid w:val="004268E6"/>
    <w:rsid w:val="00426E97"/>
    <w:rsid w:val="00427427"/>
    <w:rsid w:val="00427543"/>
    <w:rsid w:val="0042762F"/>
    <w:rsid w:val="0043016C"/>
    <w:rsid w:val="00430371"/>
    <w:rsid w:val="00430386"/>
    <w:rsid w:val="004305D9"/>
    <w:rsid w:val="0043088D"/>
    <w:rsid w:val="00430C4D"/>
    <w:rsid w:val="0043174C"/>
    <w:rsid w:val="00431846"/>
    <w:rsid w:val="00431CAA"/>
    <w:rsid w:val="00431CF7"/>
    <w:rsid w:val="00431EB5"/>
    <w:rsid w:val="00432023"/>
    <w:rsid w:val="0043276F"/>
    <w:rsid w:val="00432892"/>
    <w:rsid w:val="00432CC5"/>
    <w:rsid w:val="00433249"/>
    <w:rsid w:val="0043362F"/>
    <w:rsid w:val="00433796"/>
    <w:rsid w:val="00433FC7"/>
    <w:rsid w:val="004342A8"/>
    <w:rsid w:val="004343CE"/>
    <w:rsid w:val="004349BF"/>
    <w:rsid w:val="00434B5E"/>
    <w:rsid w:val="00434BF1"/>
    <w:rsid w:val="004350D8"/>
    <w:rsid w:val="00435332"/>
    <w:rsid w:val="0043571D"/>
    <w:rsid w:val="004357BA"/>
    <w:rsid w:val="00435CB4"/>
    <w:rsid w:val="00435D24"/>
    <w:rsid w:val="00435F11"/>
    <w:rsid w:val="00435F4B"/>
    <w:rsid w:val="0043611B"/>
    <w:rsid w:val="00436131"/>
    <w:rsid w:val="004362E3"/>
    <w:rsid w:val="004365B6"/>
    <w:rsid w:val="0043715A"/>
    <w:rsid w:val="0043763B"/>
    <w:rsid w:val="00437749"/>
    <w:rsid w:val="0044027D"/>
    <w:rsid w:val="004402B0"/>
    <w:rsid w:val="0044099B"/>
    <w:rsid w:val="00440AD1"/>
    <w:rsid w:val="00440CFE"/>
    <w:rsid w:val="004415BF"/>
    <w:rsid w:val="0044166B"/>
    <w:rsid w:val="0044169B"/>
    <w:rsid w:val="004416A5"/>
    <w:rsid w:val="004417AB"/>
    <w:rsid w:val="00441BEE"/>
    <w:rsid w:val="00441C7D"/>
    <w:rsid w:val="00441D99"/>
    <w:rsid w:val="00441E3D"/>
    <w:rsid w:val="00441F26"/>
    <w:rsid w:val="004427F3"/>
    <w:rsid w:val="00442C45"/>
    <w:rsid w:val="0044331A"/>
    <w:rsid w:val="00443372"/>
    <w:rsid w:val="004433B6"/>
    <w:rsid w:val="004435FA"/>
    <w:rsid w:val="004437A0"/>
    <w:rsid w:val="004437BC"/>
    <w:rsid w:val="00443A98"/>
    <w:rsid w:val="00443C29"/>
    <w:rsid w:val="0044406A"/>
    <w:rsid w:val="0044417A"/>
    <w:rsid w:val="0044419D"/>
    <w:rsid w:val="0044441E"/>
    <w:rsid w:val="00444893"/>
    <w:rsid w:val="00444967"/>
    <w:rsid w:val="00444B93"/>
    <w:rsid w:val="00444D4A"/>
    <w:rsid w:val="00445678"/>
    <w:rsid w:val="0044571C"/>
    <w:rsid w:val="0044599D"/>
    <w:rsid w:val="004459B1"/>
    <w:rsid w:val="00445FD7"/>
    <w:rsid w:val="004460C1"/>
    <w:rsid w:val="004460E4"/>
    <w:rsid w:val="0044619B"/>
    <w:rsid w:val="004462D5"/>
    <w:rsid w:val="00446978"/>
    <w:rsid w:val="004469F5"/>
    <w:rsid w:val="00446A5C"/>
    <w:rsid w:val="00446B89"/>
    <w:rsid w:val="00446CE9"/>
    <w:rsid w:val="00446DD9"/>
    <w:rsid w:val="00446FAC"/>
    <w:rsid w:val="00447083"/>
    <w:rsid w:val="004476FB"/>
    <w:rsid w:val="00447E3D"/>
    <w:rsid w:val="004503F0"/>
    <w:rsid w:val="00450438"/>
    <w:rsid w:val="00450609"/>
    <w:rsid w:val="004508AF"/>
    <w:rsid w:val="00450934"/>
    <w:rsid w:val="00450B08"/>
    <w:rsid w:val="00450B4F"/>
    <w:rsid w:val="00450B7D"/>
    <w:rsid w:val="00450C41"/>
    <w:rsid w:val="00450F46"/>
    <w:rsid w:val="00451186"/>
    <w:rsid w:val="00451209"/>
    <w:rsid w:val="00451213"/>
    <w:rsid w:val="00451787"/>
    <w:rsid w:val="00451925"/>
    <w:rsid w:val="00451BB1"/>
    <w:rsid w:val="00451E79"/>
    <w:rsid w:val="004521DD"/>
    <w:rsid w:val="00452211"/>
    <w:rsid w:val="004522D6"/>
    <w:rsid w:val="0045254A"/>
    <w:rsid w:val="00452C3A"/>
    <w:rsid w:val="00452E6B"/>
    <w:rsid w:val="00452F39"/>
    <w:rsid w:val="004534A4"/>
    <w:rsid w:val="0045353C"/>
    <w:rsid w:val="004537DC"/>
    <w:rsid w:val="00453882"/>
    <w:rsid w:val="00453E82"/>
    <w:rsid w:val="004547A1"/>
    <w:rsid w:val="00454CBB"/>
    <w:rsid w:val="00454CFF"/>
    <w:rsid w:val="00454EA6"/>
    <w:rsid w:val="004550CB"/>
    <w:rsid w:val="0045517E"/>
    <w:rsid w:val="004552E3"/>
    <w:rsid w:val="004554B7"/>
    <w:rsid w:val="004557B8"/>
    <w:rsid w:val="00455807"/>
    <w:rsid w:val="00455AFC"/>
    <w:rsid w:val="00455DEC"/>
    <w:rsid w:val="00455E11"/>
    <w:rsid w:val="00456AB4"/>
    <w:rsid w:val="00456F00"/>
    <w:rsid w:val="0045701C"/>
    <w:rsid w:val="0045716F"/>
    <w:rsid w:val="0045724C"/>
    <w:rsid w:val="00457375"/>
    <w:rsid w:val="00457440"/>
    <w:rsid w:val="00457FC5"/>
    <w:rsid w:val="004603F2"/>
    <w:rsid w:val="00460850"/>
    <w:rsid w:val="00460A31"/>
    <w:rsid w:val="00461065"/>
    <w:rsid w:val="004610A5"/>
    <w:rsid w:val="004613C5"/>
    <w:rsid w:val="004614A8"/>
    <w:rsid w:val="00461C03"/>
    <w:rsid w:val="00461D92"/>
    <w:rsid w:val="00462040"/>
    <w:rsid w:val="0046209B"/>
    <w:rsid w:val="004620BC"/>
    <w:rsid w:val="00462182"/>
    <w:rsid w:val="00462535"/>
    <w:rsid w:val="00462ADD"/>
    <w:rsid w:val="0046340F"/>
    <w:rsid w:val="004634AC"/>
    <w:rsid w:val="00463A7C"/>
    <w:rsid w:val="00463E0B"/>
    <w:rsid w:val="00463ED6"/>
    <w:rsid w:val="00463FA3"/>
    <w:rsid w:val="004645A6"/>
    <w:rsid w:val="00464D77"/>
    <w:rsid w:val="00464DF1"/>
    <w:rsid w:val="0046519C"/>
    <w:rsid w:val="00465298"/>
    <w:rsid w:val="00465DFF"/>
    <w:rsid w:val="00465E6E"/>
    <w:rsid w:val="00465FCA"/>
    <w:rsid w:val="0046602C"/>
    <w:rsid w:val="00466349"/>
    <w:rsid w:val="00466556"/>
    <w:rsid w:val="00466649"/>
    <w:rsid w:val="004666B7"/>
    <w:rsid w:val="00466743"/>
    <w:rsid w:val="00466C94"/>
    <w:rsid w:val="00466D43"/>
    <w:rsid w:val="00466EB8"/>
    <w:rsid w:val="00467133"/>
    <w:rsid w:val="00467438"/>
    <w:rsid w:val="0046765B"/>
    <w:rsid w:val="00467AE6"/>
    <w:rsid w:val="00470027"/>
    <w:rsid w:val="00470183"/>
    <w:rsid w:val="00470712"/>
    <w:rsid w:val="00470769"/>
    <w:rsid w:val="00470DA6"/>
    <w:rsid w:val="004711CB"/>
    <w:rsid w:val="004712A8"/>
    <w:rsid w:val="00471301"/>
    <w:rsid w:val="00471355"/>
    <w:rsid w:val="004714C8"/>
    <w:rsid w:val="00471759"/>
    <w:rsid w:val="00471AD3"/>
    <w:rsid w:val="00471DED"/>
    <w:rsid w:val="0047283E"/>
    <w:rsid w:val="004729C6"/>
    <w:rsid w:val="00472C1D"/>
    <w:rsid w:val="00472CD6"/>
    <w:rsid w:val="00472F29"/>
    <w:rsid w:val="0047312A"/>
    <w:rsid w:val="004734A7"/>
    <w:rsid w:val="00473568"/>
    <w:rsid w:val="0047390A"/>
    <w:rsid w:val="004739F9"/>
    <w:rsid w:val="00473FE5"/>
    <w:rsid w:val="00474395"/>
    <w:rsid w:val="004743D0"/>
    <w:rsid w:val="00474845"/>
    <w:rsid w:val="00474872"/>
    <w:rsid w:val="004749AA"/>
    <w:rsid w:val="00474AF9"/>
    <w:rsid w:val="00474CC5"/>
    <w:rsid w:val="00475111"/>
    <w:rsid w:val="004753C5"/>
    <w:rsid w:val="00475BB5"/>
    <w:rsid w:val="00475C57"/>
    <w:rsid w:val="00475CCA"/>
    <w:rsid w:val="00475EB7"/>
    <w:rsid w:val="00476363"/>
    <w:rsid w:val="0047637C"/>
    <w:rsid w:val="004766E5"/>
    <w:rsid w:val="00476704"/>
    <w:rsid w:val="00476854"/>
    <w:rsid w:val="00476A64"/>
    <w:rsid w:val="00476C6F"/>
    <w:rsid w:val="00476FCF"/>
    <w:rsid w:val="00477321"/>
    <w:rsid w:val="004773CA"/>
    <w:rsid w:val="0047784E"/>
    <w:rsid w:val="00477BD0"/>
    <w:rsid w:val="004803FA"/>
    <w:rsid w:val="0048042A"/>
    <w:rsid w:val="00480A7A"/>
    <w:rsid w:val="00480CA6"/>
    <w:rsid w:val="00481105"/>
    <w:rsid w:val="00481277"/>
    <w:rsid w:val="004814F0"/>
    <w:rsid w:val="004815B3"/>
    <w:rsid w:val="0048161C"/>
    <w:rsid w:val="00481C66"/>
    <w:rsid w:val="00481CD2"/>
    <w:rsid w:val="00481E2E"/>
    <w:rsid w:val="00482410"/>
    <w:rsid w:val="004824F1"/>
    <w:rsid w:val="004826CF"/>
    <w:rsid w:val="004829A7"/>
    <w:rsid w:val="00482B6D"/>
    <w:rsid w:val="00482F95"/>
    <w:rsid w:val="00483009"/>
    <w:rsid w:val="0048333B"/>
    <w:rsid w:val="00483A28"/>
    <w:rsid w:val="00483F64"/>
    <w:rsid w:val="004843B0"/>
    <w:rsid w:val="0048459C"/>
    <w:rsid w:val="00484AF9"/>
    <w:rsid w:val="004852B1"/>
    <w:rsid w:val="004853B3"/>
    <w:rsid w:val="0048555B"/>
    <w:rsid w:val="004855C3"/>
    <w:rsid w:val="00485610"/>
    <w:rsid w:val="00485715"/>
    <w:rsid w:val="00485921"/>
    <w:rsid w:val="00485968"/>
    <w:rsid w:val="00485C5A"/>
    <w:rsid w:val="00485D5E"/>
    <w:rsid w:val="00486234"/>
    <w:rsid w:val="004863C8"/>
    <w:rsid w:val="004863D9"/>
    <w:rsid w:val="00486AA9"/>
    <w:rsid w:val="00486B35"/>
    <w:rsid w:val="00486F4F"/>
    <w:rsid w:val="0048734E"/>
    <w:rsid w:val="00487435"/>
    <w:rsid w:val="004874AB"/>
    <w:rsid w:val="00487542"/>
    <w:rsid w:val="0048768F"/>
    <w:rsid w:val="004879F7"/>
    <w:rsid w:val="00487ADF"/>
    <w:rsid w:val="00487B8A"/>
    <w:rsid w:val="00487BAA"/>
    <w:rsid w:val="00487BD7"/>
    <w:rsid w:val="00487D3D"/>
    <w:rsid w:val="00488A46"/>
    <w:rsid w:val="00490391"/>
    <w:rsid w:val="0049047F"/>
    <w:rsid w:val="004904FC"/>
    <w:rsid w:val="00490DC7"/>
    <w:rsid w:val="0049149A"/>
    <w:rsid w:val="00491AFC"/>
    <w:rsid w:val="00491B05"/>
    <w:rsid w:val="00491B3C"/>
    <w:rsid w:val="00491E1A"/>
    <w:rsid w:val="00492127"/>
    <w:rsid w:val="0049243A"/>
    <w:rsid w:val="00492547"/>
    <w:rsid w:val="00492582"/>
    <w:rsid w:val="0049263D"/>
    <w:rsid w:val="00492738"/>
    <w:rsid w:val="00492BC2"/>
    <w:rsid w:val="00492BC4"/>
    <w:rsid w:val="004931DA"/>
    <w:rsid w:val="004939F0"/>
    <w:rsid w:val="00493BC2"/>
    <w:rsid w:val="0049453A"/>
    <w:rsid w:val="00494587"/>
    <w:rsid w:val="00494651"/>
    <w:rsid w:val="00494667"/>
    <w:rsid w:val="004946FB"/>
    <w:rsid w:val="00494743"/>
    <w:rsid w:val="004947BD"/>
    <w:rsid w:val="00494C96"/>
    <w:rsid w:val="004952FB"/>
    <w:rsid w:val="00495448"/>
    <w:rsid w:val="004954D5"/>
    <w:rsid w:val="00495EF2"/>
    <w:rsid w:val="00495F27"/>
    <w:rsid w:val="0049605C"/>
    <w:rsid w:val="0049617E"/>
    <w:rsid w:val="004961A7"/>
    <w:rsid w:val="00496B18"/>
    <w:rsid w:val="00496B7D"/>
    <w:rsid w:val="00497152"/>
    <w:rsid w:val="00497256"/>
    <w:rsid w:val="00497554"/>
    <w:rsid w:val="0049760D"/>
    <w:rsid w:val="0049795F"/>
    <w:rsid w:val="00497D32"/>
    <w:rsid w:val="00497E6A"/>
    <w:rsid w:val="004A01BB"/>
    <w:rsid w:val="004A031B"/>
    <w:rsid w:val="004A046C"/>
    <w:rsid w:val="004A0578"/>
    <w:rsid w:val="004A067D"/>
    <w:rsid w:val="004A0693"/>
    <w:rsid w:val="004A06B0"/>
    <w:rsid w:val="004A08AE"/>
    <w:rsid w:val="004A0D6F"/>
    <w:rsid w:val="004A0F47"/>
    <w:rsid w:val="004A10C9"/>
    <w:rsid w:val="004A119D"/>
    <w:rsid w:val="004A1266"/>
    <w:rsid w:val="004A16E9"/>
    <w:rsid w:val="004A19CD"/>
    <w:rsid w:val="004A1AB7"/>
    <w:rsid w:val="004A22CF"/>
    <w:rsid w:val="004A2362"/>
    <w:rsid w:val="004A2551"/>
    <w:rsid w:val="004A257D"/>
    <w:rsid w:val="004A264F"/>
    <w:rsid w:val="004A29DB"/>
    <w:rsid w:val="004A2D44"/>
    <w:rsid w:val="004A2E61"/>
    <w:rsid w:val="004A2FE6"/>
    <w:rsid w:val="004A3CE2"/>
    <w:rsid w:val="004A3FC7"/>
    <w:rsid w:val="004A3FD1"/>
    <w:rsid w:val="004A4028"/>
    <w:rsid w:val="004A41E1"/>
    <w:rsid w:val="004A4C19"/>
    <w:rsid w:val="004A506F"/>
    <w:rsid w:val="004A544C"/>
    <w:rsid w:val="004A555B"/>
    <w:rsid w:val="004A575F"/>
    <w:rsid w:val="004A58E0"/>
    <w:rsid w:val="004A5BB0"/>
    <w:rsid w:val="004A5C33"/>
    <w:rsid w:val="004A6158"/>
    <w:rsid w:val="004A6215"/>
    <w:rsid w:val="004A6378"/>
    <w:rsid w:val="004A63ED"/>
    <w:rsid w:val="004A6516"/>
    <w:rsid w:val="004A655C"/>
    <w:rsid w:val="004A6A46"/>
    <w:rsid w:val="004A6A49"/>
    <w:rsid w:val="004A6B06"/>
    <w:rsid w:val="004A6BA4"/>
    <w:rsid w:val="004A6CCC"/>
    <w:rsid w:val="004A6CFE"/>
    <w:rsid w:val="004A7009"/>
    <w:rsid w:val="004A7086"/>
    <w:rsid w:val="004A76D1"/>
    <w:rsid w:val="004A771B"/>
    <w:rsid w:val="004A7C46"/>
    <w:rsid w:val="004A7C4E"/>
    <w:rsid w:val="004A7CB6"/>
    <w:rsid w:val="004A7CC5"/>
    <w:rsid w:val="004A7DFE"/>
    <w:rsid w:val="004A7FA7"/>
    <w:rsid w:val="004B0084"/>
    <w:rsid w:val="004B02A8"/>
    <w:rsid w:val="004B0A1F"/>
    <w:rsid w:val="004B0BDD"/>
    <w:rsid w:val="004B0C38"/>
    <w:rsid w:val="004B0CB0"/>
    <w:rsid w:val="004B0F64"/>
    <w:rsid w:val="004B1153"/>
    <w:rsid w:val="004B1330"/>
    <w:rsid w:val="004B13E6"/>
    <w:rsid w:val="004B1447"/>
    <w:rsid w:val="004B149D"/>
    <w:rsid w:val="004B1651"/>
    <w:rsid w:val="004B178C"/>
    <w:rsid w:val="004B18E6"/>
    <w:rsid w:val="004B18F4"/>
    <w:rsid w:val="004B1925"/>
    <w:rsid w:val="004B2125"/>
    <w:rsid w:val="004B228B"/>
    <w:rsid w:val="004B240B"/>
    <w:rsid w:val="004B2510"/>
    <w:rsid w:val="004B262A"/>
    <w:rsid w:val="004B276E"/>
    <w:rsid w:val="004B27AA"/>
    <w:rsid w:val="004B29BC"/>
    <w:rsid w:val="004B2C1D"/>
    <w:rsid w:val="004B2DAA"/>
    <w:rsid w:val="004B31EA"/>
    <w:rsid w:val="004B343D"/>
    <w:rsid w:val="004B3460"/>
    <w:rsid w:val="004B354D"/>
    <w:rsid w:val="004B389B"/>
    <w:rsid w:val="004B3AE6"/>
    <w:rsid w:val="004B3F0E"/>
    <w:rsid w:val="004B403F"/>
    <w:rsid w:val="004B4413"/>
    <w:rsid w:val="004B445D"/>
    <w:rsid w:val="004B4470"/>
    <w:rsid w:val="004B47E9"/>
    <w:rsid w:val="004B51AD"/>
    <w:rsid w:val="004B543F"/>
    <w:rsid w:val="004B5725"/>
    <w:rsid w:val="004B5AC9"/>
    <w:rsid w:val="004B5BC8"/>
    <w:rsid w:val="004B5D61"/>
    <w:rsid w:val="004B629A"/>
    <w:rsid w:val="004B6376"/>
    <w:rsid w:val="004B6795"/>
    <w:rsid w:val="004B6825"/>
    <w:rsid w:val="004B72CF"/>
    <w:rsid w:val="004B77DD"/>
    <w:rsid w:val="004B7A34"/>
    <w:rsid w:val="004B7CAF"/>
    <w:rsid w:val="004B7D75"/>
    <w:rsid w:val="004B7EE9"/>
    <w:rsid w:val="004C08B6"/>
    <w:rsid w:val="004C0D00"/>
    <w:rsid w:val="004C11D3"/>
    <w:rsid w:val="004C13D1"/>
    <w:rsid w:val="004C14AB"/>
    <w:rsid w:val="004C15BC"/>
    <w:rsid w:val="004C21BC"/>
    <w:rsid w:val="004C2343"/>
    <w:rsid w:val="004C28B3"/>
    <w:rsid w:val="004C2D61"/>
    <w:rsid w:val="004C3270"/>
    <w:rsid w:val="004C3298"/>
    <w:rsid w:val="004C33AB"/>
    <w:rsid w:val="004C3462"/>
    <w:rsid w:val="004C367C"/>
    <w:rsid w:val="004C3740"/>
    <w:rsid w:val="004C3BB9"/>
    <w:rsid w:val="004C3CA7"/>
    <w:rsid w:val="004C3E2A"/>
    <w:rsid w:val="004C41EE"/>
    <w:rsid w:val="004C4508"/>
    <w:rsid w:val="004C468A"/>
    <w:rsid w:val="004C4874"/>
    <w:rsid w:val="004C4970"/>
    <w:rsid w:val="004C49B5"/>
    <w:rsid w:val="004C4D4C"/>
    <w:rsid w:val="004C50B5"/>
    <w:rsid w:val="004C5421"/>
    <w:rsid w:val="004C5474"/>
    <w:rsid w:val="004C54DF"/>
    <w:rsid w:val="004C5772"/>
    <w:rsid w:val="004C5A8D"/>
    <w:rsid w:val="004C5CBC"/>
    <w:rsid w:val="004C5E7E"/>
    <w:rsid w:val="004C60CD"/>
    <w:rsid w:val="004C6108"/>
    <w:rsid w:val="004C6184"/>
    <w:rsid w:val="004C6427"/>
    <w:rsid w:val="004C645F"/>
    <w:rsid w:val="004C69CF"/>
    <w:rsid w:val="004C6A3E"/>
    <w:rsid w:val="004C6ADC"/>
    <w:rsid w:val="004C6C97"/>
    <w:rsid w:val="004C6D52"/>
    <w:rsid w:val="004C70B2"/>
    <w:rsid w:val="004C71DC"/>
    <w:rsid w:val="004C7355"/>
    <w:rsid w:val="004C73C8"/>
    <w:rsid w:val="004C73E8"/>
    <w:rsid w:val="004C73FD"/>
    <w:rsid w:val="004C77D0"/>
    <w:rsid w:val="004C79E4"/>
    <w:rsid w:val="004C7C05"/>
    <w:rsid w:val="004D0017"/>
    <w:rsid w:val="004D02B8"/>
    <w:rsid w:val="004D032D"/>
    <w:rsid w:val="004D0558"/>
    <w:rsid w:val="004D0634"/>
    <w:rsid w:val="004D064D"/>
    <w:rsid w:val="004D065E"/>
    <w:rsid w:val="004D0A90"/>
    <w:rsid w:val="004D0B64"/>
    <w:rsid w:val="004D1335"/>
    <w:rsid w:val="004D1381"/>
    <w:rsid w:val="004D139E"/>
    <w:rsid w:val="004D1617"/>
    <w:rsid w:val="004D17EF"/>
    <w:rsid w:val="004D19B0"/>
    <w:rsid w:val="004D1AAE"/>
    <w:rsid w:val="004D1AEE"/>
    <w:rsid w:val="004D1CC9"/>
    <w:rsid w:val="004D1CE2"/>
    <w:rsid w:val="004D1F12"/>
    <w:rsid w:val="004D1F82"/>
    <w:rsid w:val="004D22B6"/>
    <w:rsid w:val="004D2346"/>
    <w:rsid w:val="004D243E"/>
    <w:rsid w:val="004D25A1"/>
    <w:rsid w:val="004D289D"/>
    <w:rsid w:val="004D2C82"/>
    <w:rsid w:val="004D2D5C"/>
    <w:rsid w:val="004D2D92"/>
    <w:rsid w:val="004D2F7C"/>
    <w:rsid w:val="004D31A1"/>
    <w:rsid w:val="004D323C"/>
    <w:rsid w:val="004D3293"/>
    <w:rsid w:val="004D3553"/>
    <w:rsid w:val="004D373A"/>
    <w:rsid w:val="004D38D7"/>
    <w:rsid w:val="004D3C2E"/>
    <w:rsid w:val="004D3DB4"/>
    <w:rsid w:val="004D412D"/>
    <w:rsid w:val="004D44AC"/>
    <w:rsid w:val="004D469B"/>
    <w:rsid w:val="004D47DD"/>
    <w:rsid w:val="004D4AB3"/>
    <w:rsid w:val="004D4AC6"/>
    <w:rsid w:val="004D4CB6"/>
    <w:rsid w:val="004D4FE8"/>
    <w:rsid w:val="004D521C"/>
    <w:rsid w:val="004D55F7"/>
    <w:rsid w:val="004D5BCD"/>
    <w:rsid w:val="004D5ED7"/>
    <w:rsid w:val="004D5F59"/>
    <w:rsid w:val="004D6587"/>
    <w:rsid w:val="004D6DA2"/>
    <w:rsid w:val="004D7733"/>
    <w:rsid w:val="004D785A"/>
    <w:rsid w:val="004D7860"/>
    <w:rsid w:val="004D7CA2"/>
    <w:rsid w:val="004D7D2D"/>
    <w:rsid w:val="004D7D5D"/>
    <w:rsid w:val="004D7E07"/>
    <w:rsid w:val="004E0092"/>
    <w:rsid w:val="004E0608"/>
    <w:rsid w:val="004E099B"/>
    <w:rsid w:val="004E09BF"/>
    <w:rsid w:val="004E0F9A"/>
    <w:rsid w:val="004E11B5"/>
    <w:rsid w:val="004E11C5"/>
    <w:rsid w:val="004E1262"/>
    <w:rsid w:val="004E1422"/>
    <w:rsid w:val="004E1507"/>
    <w:rsid w:val="004E1682"/>
    <w:rsid w:val="004E16C0"/>
    <w:rsid w:val="004E1755"/>
    <w:rsid w:val="004E18FC"/>
    <w:rsid w:val="004E1C7E"/>
    <w:rsid w:val="004E1F27"/>
    <w:rsid w:val="004E203A"/>
    <w:rsid w:val="004E2179"/>
    <w:rsid w:val="004E2301"/>
    <w:rsid w:val="004E23A4"/>
    <w:rsid w:val="004E252A"/>
    <w:rsid w:val="004E2909"/>
    <w:rsid w:val="004E2910"/>
    <w:rsid w:val="004E29E5"/>
    <w:rsid w:val="004E2F68"/>
    <w:rsid w:val="004E3049"/>
    <w:rsid w:val="004E30B4"/>
    <w:rsid w:val="004E3125"/>
    <w:rsid w:val="004E3312"/>
    <w:rsid w:val="004E3537"/>
    <w:rsid w:val="004E39B8"/>
    <w:rsid w:val="004E3FB0"/>
    <w:rsid w:val="004E4015"/>
    <w:rsid w:val="004E411B"/>
    <w:rsid w:val="004E432C"/>
    <w:rsid w:val="004E4653"/>
    <w:rsid w:val="004E4960"/>
    <w:rsid w:val="004E4E25"/>
    <w:rsid w:val="004E4ED8"/>
    <w:rsid w:val="004E5109"/>
    <w:rsid w:val="004E5374"/>
    <w:rsid w:val="004E5514"/>
    <w:rsid w:val="004E5C69"/>
    <w:rsid w:val="004E5EED"/>
    <w:rsid w:val="004E60D0"/>
    <w:rsid w:val="004E654E"/>
    <w:rsid w:val="004E69C6"/>
    <w:rsid w:val="004E69CD"/>
    <w:rsid w:val="004E6AEA"/>
    <w:rsid w:val="004E6CA0"/>
    <w:rsid w:val="004E6F69"/>
    <w:rsid w:val="004E70BF"/>
    <w:rsid w:val="004E71F9"/>
    <w:rsid w:val="004E7386"/>
    <w:rsid w:val="004E7606"/>
    <w:rsid w:val="004E783E"/>
    <w:rsid w:val="004E79CA"/>
    <w:rsid w:val="004E7B44"/>
    <w:rsid w:val="004F0267"/>
    <w:rsid w:val="004F064D"/>
    <w:rsid w:val="004F07F4"/>
    <w:rsid w:val="004F100D"/>
    <w:rsid w:val="004F107D"/>
    <w:rsid w:val="004F122C"/>
    <w:rsid w:val="004F12A6"/>
    <w:rsid w:val="004F1565"/>
    <w:rsid w:val="004F17DF"/>
    <w:rsid w:val="004F17FC"/>
    <w:rsid w:val="004F1878"/>
    <w:rsid w:val="004F1936"/>
    <w:rsid w:val="004F1A26"/>
    <w:rsid w:val="004F1A4A"/>
    <w:rsid w:val="004F1D29"/>
    <w:rsid w:val="004F2304"/>
    <w:rsid w:val="004F23C1"/>
    <w:rsid w:val="004F26F8"/>
    <w:rsid w:val="004F287F"/>
    <w:rsid w:val="004F29E2"/>
    <w:rsid w:val="004F2B0F"/>
    <w:rsid w:val="004F2F9E"/>
    <w:rsid w:val="004F3310"/>
    <w:rsid w:val="004F3438"/>
    <w:rsid w:val="004F3517"/>
    <w:rsid w:val="004F3885"/>
    <w:rsid w:val="004F3AA8"/>
    <w:rsid w:val="004F3B0B"/>
    <w:rsid w:val="004F3B7F"/>
    <w:rsid w:val="004F3ED6"/>
    <w:rsid w:val="004F409A"/>
    <w:rsid w:val="004F417A"/>
    <w:rsid w:val="004F443B"/>
    <w:rsid w:val="004F4543"/>
    <w:rsid w:val="004F4773"/>
    <w:rsid w:val="004F49DA"/>
    <w:rsid w:val="004F4CC9"/>
    <w:rsid w:val="004F4E82"/>
    <w:rsid w:val="004F522E"/>
    <w:rsid w:val="004F56AC"/>
    <w:rsid w:val="004F56F8"/>
    <w:rsid w:val="004F59DF"/>
    <w:rsid w:val="004F5A9E"/>
    <w:rsid w:val="004F5B37"/>
    <w:rsid w:val="004F5D23"/>
    <w:rsid w:val="004F60CC"/>
    <w:rsid w:val="004F6486"/>
    <w:rsid w:val="004F64E3"/>
    <w:rsid w:val="004F6CED"/>
    <w:rsid w:val="004F6D33"/>
    <w:rsid w:val="004F6EC8"/>
    <w:rsid w:val="004F6FA0"/>
    <w:rsid w:val="004F70A8"/>
    <w:rsid w:val="004F710F"/>
    <w:rsid w:val="004F72DC"/>
    <w:rsid w:val="004F757B"/>
    <w:rsid w:val="004F75D8"/>
    <w:rsid w:val="004F7819"/>
    <w:rsid w:val="004F7851"/>
    <w:rsid w:val="004F7AAE"/>
    <w:rsid w:val="004F7C44"/>
    <w:rsid w:val="004F7DB8"/>
    <w:rsid w:val="005001B8"/>
    <w:rsid w:val="00500443"/>
    <w:rsid w:val="00500451"/>
    <w:rsid w:val="005004B6"/>
    <w:rsid w:val="005005C8"/>
    <w:rsid w:val="005007BA"/>
    <w:rsid w:val="00500CBE"/>
    <w:rsid w:val="00500CD0"/>
    <w:rsid w:val="00500D3C"/>
    <w:rsid w:val="0050179B"/>
    <w:rsid w:val="00501C64"/>
    <w:rsid w:val="00502115"/>
    <w:rsid w:val="00502548"/>
    <w:rsid w:val="005025FE"/>
    <w:rsid w:val="00502808"/>
    <w:rsid w:val="00502868"/>
    <w:rsid w:val="00502AE6"/>
    <w:rsid w:val="00503222"/>
    <w:rsid w:val="00503440"/>
    <w:rsid w:val="0050366A"/>
    <w:rsid w:val="00503841"/>
    <w:rsid w:val="00503A8C"/>
    <w:rsid w:val="00503E10"/>
    <w:rsid w:val="00504118"/>
    <w:rsid w:val="0050445F"/>
    <w:rsid w:val="00504585"/>
    <w:rsid w:val="0050464D"/>
    <w:rsid w:val="0050491C"/>
    <w:rsid w:val="00504AE4"/>
    <w:rsid w:val="00504BF5"/>
    <w:rsid w:val="00504EB7"/>
    <w:rsid w:val="00504F94"/>
    <w:rsid w:val="00505580"/>
    <w:rsid w:val="005055C1"/>
    <w:rsid w:val="005056EF"/>
    <w:rsid w:val="00506368"/>
    <w:rsid w:val="0050648F"/>
    <w:rsid w:val="005068EC"/>
    <w:rsid w:val="00506A99"/>
    <w:rsid w:val="00506DDE"/>
    <w:rsid w:val="005070B9"/>
    <w:rsid w:val="00507883"/>
    <w:rsid w:val="005079F2"/>
    <w:rsid w:val="00507B7D"/>
    <w:rsid w:val="00507DAA"/>
    <w:rsid w:val="00507DEB"/>
    <w:rsid w:val="00510064"/>
    <w:rsid w:val="005100FC"/>
    <w:rsid w:val="005103A0"/>
    <w:rsid w:val="0051045A"/>
    <w:rsid w:val="005108EE"/>
    <w:rsid w:val="005108FC"/>
    <w:rsid w:val="00510AB2"/>
    <w:rsid w:val="00510B15"/>
    <w:rsid w:val="00510EFC"/>
    <w:rsid w:val="00511065"/>
    <w:rsid w:val="005110FD"/>
    <w:rsid w:val="0051145F"/>
    <w:rsid w:val="005115ED"/>
    <w:rsid w:val="00511866"/>
    <w:rsid w:val="00511987"/>
    <w:rsid w:val="00511BF0"/>
    <w:rsid w:val="00511F9A"/>
    <w:rsid w:val="005127EA"/>
    <w:rsid w:val="005128FF"/>
    <w:rsid w:val="00512A25"/>
    <w:rsid w:val="00512D65"/>
    <w:rsid w:val="00512FD0"/>
    <w:rsid w:val="005130BA"/>
    <w:rsid w:val="00513480"/>
    <w:rsid w:val="005135D6"/>
    <w:rsid w:val="005136AD"/>
    <w:rsid w:val="005138BA"/>
    <w:rsid w:val="00513923"/>
    <w:rsid w:val="00513A90"/>
    <w:rsid w:val="00513AB0"/>
    <w:rsid w:val="00513AF9"/>
    <w:rsid w:val="00513B3C"/>
    <w:rsid w:val="00513DB5"/>
    <w:rsid w:val="00513DC7"/>
    <w:rsid w:val="00513E48"/>
    <w:rsid w:val="00513FCD"/>
    <w:rsid w:val="0051417C"/>
    <w:rsid w:val="00514C7A"/>
    <w:rsid w:val="00514D9D"/>
    <w:rsid w:val="00515292"/>
    <w:rsid w:val="00515438"/>
    <w:rsid w:val="0051564C"/>
    <w:rsid w:val="00515690"/>
    <w:rsid w:val="00515A82"/>
    <w:rsid w:val="00515E5C"/>
    <w:rsid w:val="00515FF6"/>
    <w:rsid w:val="005160B2"/>
    <w:rsid w:val="005160FC"/>
    <w:rsid w:val="00516480"/>
    <w:rsid w:val="005164F2"/>
    <w:rsid w:val="00516657"/>
    <w:rsid w:val="005167E5"/>
    <w:rsid w:val="00516904"/>
    <w:rsid w:val="00516AD3"/>
    <w:rsid w:val="00517303"/>
    <w:rsid w:val="005173B1"/>
    <w:rsid w:val="00517C35"/>
    <w:rsid w:val="00517F12"/>
    <w:rsid w:val="00520015"/>
    <w:rsid w:val="00520617"/>
    <w:rsid w:val="00520690"/>
    <w:rsid w:val="00520A12"/>
    <w:rsid w:val="00520CA4"/>
    <w:rsid w:val="00520CB5"/>
    <w:rsid w:val="00520DA1"/>
    <w:rsid w:val="005210CC"/>
    <w:rsid w:val="005211AF"/>
    <w:rsid w:val="0052137D"/>
    <w:rsid w:val="005213E2"/>
    <w:rsid w:val="005214DD"/>
    <w:rsid w:val="005215A1"/>
    <w:rsid w:val="00521D7B"/>
    <w:rsid w:val="00521F1E"/>
    <w:rsid w:val="00522C9B"/>
    <w:rsid w:val="00522EAD"/>
    <w:rsid w:val="00522F04"/>
    <w:rsid w:val="0052343B"/>
    <w:rsid w:val="0052367E"/>
    <w:rsid w:val="00523C85"/>
    <w:rsid w:val="0052429D"/>
    <w:rsid w:val="005242C7"/>
    <w:rsid w:val="0052465F"/>
    <w:rsid w:val="0052472D"/>
    <w:rsid w:val="00524743"/>
    <w:rsid w:val="00524746"/>
    <w:rsid w:val="005249FB"/>
    <w:rsid w:val="00524AD5"/>
    <w:rsid w:val="00524B18"/>
    <w:rsid w:val="00524CE2"/>
    <w:rsid w:val="00525885"/>
    <w:rsid w:val="00525B5A"/>
    <w:rsid w:val="00525BC5"/>
    <w:rsid w:val="00525F9A"/>
    <w:rsid w:val="00526141"/>
    <w:rsid w:val="00526267"/>
    <w:rsid w:val="005262B5"/>
    <w:rsid w:val="0052694A"/>
    <w:rsid w:val="00526985"/>
    <w:rsid w:val="00527159"/>
    <w:rsid w:val="00527179"/>
    <w:rsid w:val="00527226"/>
    <w:rsid w:val="00527495"/>
    <w:rsid w:val="005275A1"/>
    <w:rsid w:val="005276C2"/>
    <w:rsid w:val="00527B8D"/>
    <w:rsid w:val="00527C9D"/>
    <w:rsid w:val="00527F5D"/>
    <w:rsid w:val="0053017E"/>
    <w:rsid w:val="005304BC"/>
    <w:rsid w:val="00530706"/>
    <w:rsid w:val="00530C39"/>
    <w:rsid w:val="0053104B"/>
    <w:rsid w:val="00531338"/>
    <w:rsid w:val="005315E4"/>
    <w:rsid w:val="00531701"/>
    <w:rsid w:val="0053173F"/>
    <w:rsid w:val="00531828"/>
    <w:rsid w:val="00531BC1"/>
    <w:rsid w:val="00531DF1"/>
    <w:rsid w:val="00531F13"/>
    <w:rsid w:val="0053223C"/>
    <w:rsid w:val="005322DC"/>
    <w:rsid w:val="005324EF"/>
    <w:rsid w:val="005328FC"/>
    <w:rsid w:val="0053319A"/>
    <w:rsid w:val="00533384"/>
    <w:rsid w:val="00533736"/>
    <w:rsid w:val="00533BC0"/>
    <w:rsid w:val="00533DAF"/>
    <w:rsid w:val="00533E5B"/>
    <w:rsid w:val="00534508"/>
    <w:rsid w:val="005349F1"/>
    <w:rsid w:val="00534C48"/>
    <w:rsid w:val="00534FDC"/>
    <w:rsid w:val="005357B3"/>
    <w:rsid w:val="00535B64"/>
    <w:rsid w:val="00535E3B"/>
    <w:rsid w:val="00535FE1"/>
    <w:rsid w:val="00536443"/>
    <w:rsid w:val="005366EC"/>
    <w:rsid w:val="00536748"/>
    <w:rsid w:val="00536923"/>
    <w:rsid w:val="005369DD"/>
    <w:rsid w:val="00536D07"/>
    <w:rsid w:val="00536D99"/>
    <w:rsid w:val="0053701F"/>
    <w:rsid w:val="005371DD"/>
    <w:rsid w:val="005371E4"/>
    <w:rsid w:val="0053723A"/>
    <w:rsid w:val="005374FD"/>
    <w:rsid w:val="005376C1"/>
    <w:rsid w:val="00537B8A"/>
    <w:rsid w:val="005401D8"/>
    <w:rsid w:val="0054051A"/>
    <w:rsid w:val="00540698"/>
    <w:rsid w:val="005406F8"/>
    <w:rsid w:val="00540CCA"/>
    <w:rsid w:val="00540D95"/>
    <w:rsid w:val="00540E50"/>
    <w:rsid w:val="00540EA6"/>
    <w:rsid w:val="005411DE"/>
    <w:rsid w:val="0054144F"/>
    <w:rsid w:val="0054169B"/>
    <w:rsid w:val="005417D2"/>
    <w:rsid w:val="00541EE7"/>
    <w:rsid w:val="00542107"/>
    <w:rsid w:val="00542187"/>
    <w:rsid w:val="005421A6"/>
    <w:rsid w:val="005421D6"/>
    <w:rsid w:val="005422E4"/>
    <w:rsid w:val="005424E0"/>
    <w:rsid w:val="00542B1A"/>
    <w:rsid w:val="00542D5F"/>
    <w:rsid w:val="0054318D"/>
    <w:rsid w:val="00543340"/>
    <w:rsid w:val="0054354A"/>
    <w:rsid w:val="005436A7"/>
    <w:rsid w:val="00543721"/>
    <w:rsid w:val="00543851"/>
    <w:rsid w:val="00543B77"/>
    <w:rsid w:val="00543B8C"/>
    <w:rsid w:val="00543C40"/>
    <w:rsid w:val="00543EF7"/>
    <w:rsid w:val="00544161"/>
    <w:rsid w:val="00544275"/>
    <w:rsid w:val="0054436C"/>
    <w:rsid w:val="0054457F"/>
    <w:rsid w:val="00544798"/>
    <w:rsid w:val="00544ACC"/>
    <w:rsid w:val="00544ADE"/>
    <w:rsid w:val="00544CC5"/>
    <w:rsid w:val="005451A4"/>
    <w:rsid w:val="005451C6"/>
    <w:rsid w:val="00545473"/>
    <w:rsid w:val="0054594D"/>
    <w:rsid w:val="00545CF8"/>
    <w:rsid w:val="00545E99"/>
    <w:rsid w:val="0054605C"/>
    <w:rsid w:val="00546550"/>
    <w:rsid w:val="00546755"/>
    <w:rsid w:val="00546BF0"/>
    <w:rsid w:val="00546BF5"/>
    <w:rsid w:val="005470EA"/>
    <w:rsid w:val="00547417"/>
    <w:rsid w:val="005475B1"/>
    <w:rsid w:val="00547A4E"/>
    <w:rsid w:val="00547D57"/>
    <w:rsid w:val="00547EBD"/>
    <w:rsid w:val="00547FFD"/>
    <w:rsid w:val="00550535"/>
    <w:rsid w:val="00550899"/>
    <w:rsid w:val="00550D74"/>
    <w:rsid w:val="00550E38"/>
    <w:rsid w:val="00550E4D"/>
    <w:rsid w:val="00550F69"/>
    <w:rsid w:val="005511FC"/>
    <w:rsid w:val="00551686"/>
    <w:rsid w:val="0055176E"/>
    <w:rsid w:val="0055180E"/>
    <w:rsid w:val="00551B18"/>
    <w:rsid w:val="00551D2F"/>
    <w:rsid w:val="005523C6"/>
    <w:rsid w:val="00552474"/>
    <w:rsid w:val="00552484"/>
    <w:rsid w:val="00552AAE"/>
    <w:rsid w:val="00552B93"/>
    <w:rsid w:val="00552E04"/>
    <w:rsid w:val="0055306F"/>
    <w:rsid w:val="005535C1"/>
    <w:rsid w:val="005535DF"/>
    <w:rsid w:val="005536A3"/>
    <w:rsid w:val="0055382C"/>
    <w:rsid w:val="005538F2"/>
    <w:rsid w:val="005538F6"/>
    <w:rsid w:val="00553F0C"/>
    <w:rsid w:val="0055441C"/>
    <w:rsid w:val="00554498"/>
    <w:rsid w:val="00554790"/>
    <w:rsid w:val="00554828"/>
    <w:rsid w:val="00554A98"/>
    <w:rsid w:val="00554C54"/>
    <w:rsid w:val="00554CEC"/>
    <w:rsid w:val="00554E2C"/>
    <w:rsid w:val="005554C9"/>
    <w:rsid w:val="00555792"/>
    <w:rsid w:val="005557E9"/>
    <w:rsid w:val="00555A87"/>
    <w:rsid w:val="005560CB"/>
    <w:rsid w:val="00556145"/>
    <w:rsid w:val="0055641E"/>
    <w:rsid w:val="005564AF"/>
    <w:rsid w:val="005565B0"/>
    <w:rsid w:val="005567FF"/>
    <w:rsid w:val="00556D40"/>
    <w:rsid w:val="00556EC3"/>
    <w:rsid w:val="00557279"/>
    <w:rsid w:val="00557482"/>
    <w:rsid w:val="00557731"/>
    <w:rsid w:val="005600A4"/>
    <w:rsid w:val="00560445"/>
    <w:rsid w:val="005604D3"/>
    <w:rsid w:val="005606E5"/>
    <w:rsid w:val="0056109E"/>
    <w:rsid w:val="00561265"/>
    <w:rsid w:val="00561545"/>
    <w:rsid w:val="0056163D"/>
    <w:rsid w:val="005616AE"/>
    <w:rsid w:val="005616D8"/>
    <w:rsid w:val="005616DF"/>
    <w:rsid w:val="0056179C"/>
    <w:rsid w:val="00561B96"/>
    <w:rsid w:val="00561F06"/>
    <w:rsid w:val="0056220A"/>
    <w:rsid w:val="0056277E"/>
    <w:rsid w:val="005627A5"/>
    <w:rsid w:val="0056285D"/>
    <w:rsid w:val="00562B06"/>
    <w:rsid w:val="00562C56"/>
    <w:rsid w:val="00562CA1"/>
    <w:rsid w:val="00562E61"/>
    <w:rsid w:val="0056370D"/>
    <w:rsid w:val="00564219"/>
    <w:rsid w:val="00564281"/>
    <w:rsid w:val="0056428A"/>
    <w:rsid w:val="0056468E"/>
    <w:rsid w:val="005648F2"/>
    <w:rsid w:val="005649C0"/>
    <w:rsid w:val="00564A6D"/>
    <w:rsid w:val="00564F28"/>
    <w:rsid w:val="005651B0"/>
    <w:rsid w:val="00565213"/>
    <w:rsid w:val="0056550D"/>
    <w:rsid w:val="005658CB"/>
    <w:rsid w:val="00565A71"/>
    <w:rsid w:val="00565C97"/>
    <w:rsid w:val="0056601C"/>
    <w:rsid w:val="00566187"/>
    <w:rsid w:val="00566290"/>
    <w:rsid w:val="005667A4"/>
    <w:rsid w:val="00566829"/>
    <w:rsid w:val="00566BDE"/>
    <w:rsid w:val="00566FFF"/>
    <w:rsid w:val="005670C9"/>
    <w:rsid w:val="00567351"/>
    <w:rsid w:val="005674C9"/>
    <w:rsid w:val="005678B9"/>
    <w:rsid w:val="00567B13"/>
    <w:rsid w:val="00567D50"/>
    <w:rsid w:val="00567EB4"/>
    <w:rsid w:val="005700DB"/>
    <w:rsid w:val="005702B8"/>
    <w:rsid w:val="00570771"/>
    <w:rsid w:val="00570862"/>
    <w:rsid w:val="00570B1E"/>
    <w:rsid w:val="00570B77"/>
    <w:rsid w:val="00570DCF"/>
    <w:rsid w:val="00571116"/>
    <w:rsid w:val="00571AAC"/>
    <w:rsid w:val="00571ADF"/>
    <w:rsid w:val="00571BE8"/>
    <w:rsid w:val="00571CEA"/>
    <w:rsid w:val="00571F8F"/>
    <w:rsid w:val="00571F91"/>
    <w:rsid w:val="00572241"/>
    <w:rsid w:val="00572572"/>
    <w:rsid w:val="00572600"/>
    <w:rsid w:val="005728B0"/>
    <w:rsid w:val="00572964"/>
    <w:rsid w:val="00572A96"/>
    <w:rsid w:val="00572ACD"/>
    <w:rsid w:val="00572B3A"/>
    <w:rsid w:val="00572F4D"/>
    <w:rsid w:val="00573095"/>
    <w:rsid w:val="00573305"/>
    <w:rsid w:val="0057337F"/>
    <w:rsid w:val="005733D6"/>
    <w:rsid w:val="00573B09"/>
    <w:rsid w:val="00573CDA"/>
    <w:rsid w:val="00573E27"/>
    <w:rsid w:val="00574146"/>
    <w:rsid w:val="00574368"/>
    <w:rsid w:val="005743CE"/>
    <w:rsid w:val="005747B7"/>
    <w:rsid w:val="00574835"/>
    <w:rsid w:val="0057486C"/>
    <w:rsid w:val="005748B2"/>
    <w:rsid w:val="005749F3"/>
    <w:rsid w:val="00574B7B"/>
    <w:rsid w:val="00575033"/>
    <w:rsid w:val="0057507A"/>
    <w:rsid w:val="005750B4"/>
    <w:rsid w:val="005750C2"/>
    <w:rsid w:val="0057516A"/>
    <w:rsid w:val="00575898"/>
    <w:rsid w:val="00575B88"/>
    <w:rsid w:val="00575E35"/>
    <w:rsid w:val="00575E75"/>
    <w:rsid w:val="00576105"/>
    <w:rsid w:val="00576159"/>
    <w:rsid w:val="005765B9"/>
    <w:rsid w:val="005765C7"/>
    <w:rsid w:val="0057661D"/>
    <w:rsid w:val="005769BF"/>
    <w:rsid w:val="00576A9E"/>
    <w:rsid w:val="0057712F"/>
    <w:rsid w:val="005772DE"/>
    <w:rsid w:val="00577432"/>
    <w:rsid w:val="005774BE"/>
    <w:rsid w:val="005774DC"/>
    <w:rsid w:val="0057759D"/>
    <w:rsid w:val="00577627"/>
    <w:rsid w:val="005777D7"/>
    <w:rsid w:val="0057787A"/>
    <w:rsid w:val="0057787D"/>
    <w:rsid w:val="00577B95"/>
    <w:rsid w:val="005801E3"/>
    <w:rsid w:val="005802D3"/>
    <w:rsid w:val="0058059E"/>
    <w:rsid w:val="00580627"/>
    <w:rsid w:val="005806F7"/>
    <w:rsid w:val="0058085F"/>
    <w:rsid w:val="0058105D"/>
    <w:rsid w:val="00581148"/>
    <w:rsid w:val="005816CF"/>
    <w:rsid w:val="005818A6"/>
    <w:rsid w:val="00581B36"/>
    <w:rsid w:val="00581B8A"/>
    <w:rsid w:val="00581C04"/>
    <w:rsid w:val="00581C8A"/>
    <w:rsid w:val="00581D51"/>
    <w:rsid w:val="00581E00"/>
    <w:rsid w:val="00581F9F"/>
    <w:rsid w:val="00581FCC"/>
    <w:rsid w:val="00582055"/>
    <w:rsid w:val="005822E5"/>
    <w:rsid w:val="00582360"/>
    <w:rsid w:val="00582A6B"/>
    <w:rsid w:val="00582C69"/>
    <w:rsid w:val="0058300C"/>
    <w:rsid w:val="00583012"/>
    <w:rsid w:val="00583141"/>
    <w:rsid w:val="005831A8"/>
    <w:rsid w:val="005832FF"/>
    <w:rsid w:val="0058348D"/>
    <w:rsid w:val="005834A9"/>
    <w:rsid w:val="0058366E"/>
    <w:rsid w:val="00583712"/>
    <w:rsid w:val="00583912"/>
    <w:rsid w:val="00583CAE"/>
    <w:rsid w:val="00584408"/>
    <w:rsid w:val="0058464D"/>
    <w:rsid w:val="00584B7B"/>
    <w:rsid w:val="00584BCF"/>
    <w:rsid w:val="005854C9"/>
    <w:rsid w:val="005858C9"/>
    <w:rsid w:val="00585B37"/>
    <w:rsid w:val="00585C76"/>
    <w:rsid w:val="00585EFC"/>
    <w:rsid w:val="00585FF3"/>
    <w:rsid w:val="0058601D"/>
    <w:rsid w:val="00586353"/>
    <w:rsid w:val="005865C6"/>
    <w:rsid w:val="0058674B"/>
    <w:rsid w:val="005871BD"/>
    <w:rsid w:val="005871E7"/>
    <w:rsid w:val="00587468"/>
    <w:rsid w:val="005876AA"/>
    <w:rsid w:val="0058773F"/>
    <w:rsid w:val="00587779"/>
    <w:rsid w:val="00587BEF"/>
    <w:rsid w:val="00587C09"/>
    <w:rsid w:val="00587DA5"/>
    <w:rsid w:val="005900A1"/>
    <w:rsid w:val="00590941"/>
    <w:rsid w:val="00590B01"/>
    <w:rsid w:val="00590B62"/>
    <w:rsid w:val="00590ECA"/>
    <w:rsid w:val="00590EFF"/>
    <w:rsid w:val="005911BB"/>
    <w:rsid w:val="0059199F"/>
    <w:rsid w:val="005919AE"/>
    <w:rsid w:val="00591D1B"/>
    <w:rsid w:val="00591DC1"/>
    <w:rsid w:val="0059237B"/>
    <w:rsid w:val="00592473"/>
    <w:rsid w:val="00592517"/>
    <w:rsid w:val="00592527"/>
    <w:rsid w:val="0059289C"/>
    <w:rsid w:val="00592A30"/>
    <w:rsid w:val="00592C1F"/>
    <w:rsid w:val="00592D76"/>
    <w:rsid w:val="00592DC2"/>
    <w:rsid w:val="005937E7"/>
    <w:rsid w:val="00593913"/>
    <w:rsid w:val="00593EBF"/>
    <w:rsid w:val="00593FEE"/>
    <w:rsid w:val="00594003"/>
    <w:rsid w:val="0059431A"/>
    <w:rsid w:val="00594464"/>
    <w:rsid w:val="0059459B"/>
    <w:rsid w:val="0059473C"/>
    <w:rsid w:val="00594A8C"/>
    <w:rsid w:val="00594C63"/>
    <w:rsid w:val="0059527B"/>
    <w:rsid w:val="005952D0"/>
    <w:rsid w:val="00595936"/>
    <w:rsid w:val="00595DC0"/>
    <w:rsid w:val="005963C0"/>
    <w:rsid w:val="00596487"/>
    <w:rsid w:val="0059683E"/>
    <w:rsid w:val="00596C10"/>
    <w:rsid w:val="00596CA5"/>
    <w:rsid w:val="00596DE6"/>
    <w:rsid w:val="00596E1E"/>
    <w:rsid w:val="005970CC"/>
    <w:rsid w:val="005977B0"/>
    <w:rsid w:val="005977C9"/>
    <w:rsid w:val="00597C78"/>
    <w:rsid w:val="005A0009"/>
    <w:rsid w:val="005A0224"/>
    <w:rsid w:val="005A0383"/>
    <w:rsid w:val="005A0596"/>
    <w:rsid w:val="005A09E3"/>
    <w:rsid w:val="005A0BA6"/>
    <w:rsid w:val="005A0BB7"/>
    <w:rsid w:val="005A113B"/>
    <w:rsid w:val="005A11B9"/>
    <w:rsid w:val="005A1201"/>
    <w:rsid w:val="005A1467"/>
    <w:rsid w:val="005A15E8"/>
    <w:rsid w:val="005A164E"/>
    <w:rsid w:val="005A18AA"/>
    <w:rsid w:val="005A18E8"/>
    <w:rsid w:val="005A1A6C"/>
    <w:rsid w:val="005A1B53"/>
    <w:rsid w:val="005A1CFD"/>
    <w:rsid w:val="005A200F"/>
    <w:rsid w:val="005A21A6"/>
    <w:rsid w:val="005A21D0"/>
    <w:rsid w:val="005A26F8"/>
    <w:rsid w:val="005A27D5"/>
    <w:rsid w:val="005A3097"/>
    <w:rsid w:val="005A30A6"/>
    <w:rsid w:val="005A35B2"/>
    <w:rsid w:val="005A365E"/>
    <w:rsid w:val="005A3671"/>
    <w:rsid w:val="005A3A6D"/>
    <w:rsid w:val="005A3C0B"/>
    <w:rsid w:val="005A3E8B"/>
    <w:rsid w:val="005A3F38"/>
    <w:rsid w:val="005A4393"/>
    <w:rsid w:val="005A43C3"/>
    <w:rsid w:val="005A4448"/>
    <w:rsid w:val="005A448F"/>
    <w:rsid w:val="005A4640"/>
    <w:rsid w:val="005A4691"/>
    <w:rsid w:val="005A4898"/>
    <w:rsid w:val="005A48E2"/>
    <w:rsid w:val="005A4A77"/>
    <w:rsid w:val="005A4E37"/>
    <w:rsid w:val="005A4EC7"/>
    <w:rsid w:val="005A501C"/>
    <w:rsid w:val="005A5831"/>
    <w:rsid w:val="005A602E"/>
    <w:rsid w:val="005A60D3"/>
    <w:rsid w:val="005A6513"/>
    <w:rsid w:val="005A6816"/>
    <w:rsid w:val="005A68C6"/>
    <w:rsid w:val="005A6A2B"/>
    <w:rsid w:val="005A6C20"/>
    <w:rsid w:val="005A6F02"/>
    <w:rsid w:val="005A723A"/>
    <w:rsid w:val="005A77D5"/>
    <w:rsid w:val="005A79F7"/>
    <w:rsid w:val="005A7D19"/>
    <w:rsid w:val="005B0741"/>
    <w:rsid w:val="005B07B4"/>
    <w:rsid w:val="005B0982"/>
    <w:rsid w:val="005B0A35"/>
    <w:rsid w:val="005B0BCB"/>
    <w:rsid w:val="005B0BEB"/>
    <w:rsid w:val="005B0DCE"/>
    <w:rsid w:val="005B12D6"/>
    <w:rsid w:val="005B1505"/>
    <w:rsid w:val="005B170A"/>
    <w:rsid w:val="005B1AAF"/>
    <w:rsid w:val="005B1CEF"/>
    <w:rsid w:val="005B22A7"/>
    <w:rsid w:val="005B2784"/>
    <w:rsid w:val="005B2A10"/>
    <w:rsid w:val="005B2A50"/>
    <w:rsid w:val="005B2B2E"/>
    <w:rsid w:val="005B3143"/>
    <w:rsid w:val="005B3359"/>
    <w:rsid w:val="005B344F"/>
    <w:rsid w:val="005B34CB"/>
    <w:rsid w:val="005B34E1"/>
    <w:rsid w:val="005B367D"/>
    <w:rsid w:val="005B393A"/>
    <w:rsid w:val="005B3AB6"/>
    <w:rsid w:val="005B3C14"/>
    <w:rsid w:val="005B3E48"/>
    <w:rsid w:val="005B3F36"/>
    <w:rsid w:val="005B40FE"/>
    <w:rsid w:val="005B4368"/>
    <w:rsid w:val="005B45A0"/>
    <w:rsid w:val="005B4742"/>
    <w:rsid w:val="005B4A49"/>
    <w:rsid w:val="005B4ECD"/>
    <w:rsid w:val="005B50F8"/>
    <w:rsid w:val="005B5130"/>
    <w:rsid w:val="005B51BC"/>
    <w:rsid w:val="005B54EF"/>
    <w:rsid w:val="005B56E6"/>
    <w:rsid w:val="005B5B9A"/>
    <w:rsid w:val="005B5DCC"/>
    <w:rsid w:val="005B5E18"/>
    <w:rsid w:val="005B6209"/>
    <w:rsid w:val="005B63C3"/>
    <w:rsid w:val="005B68AA"/>
    <w:rsid w:val="005B6BC1"/>
    <w:rsid w:val="005B6E59"/>
    <w:rsid w:val="005B70DC"/>
    <w:rsid w:val="005B72D4"/>
    <w:rsid w:val="005B753C"/>
    <w:rsid w:val="005B75E5"/>
    <w:rsid w:val="005B7728"/>
    <w:rsid w:val="005B77B6"/>
    <w:rsid w:val="005B7A31"/>
    <w:rsid w:val="005B7B0E"/>
    <w:rsid w:val="005C004C"/>
    <w:rsid w:val="005C0150"/>
    <w:rsid w:val="005C0AF0"/>
    <w:rsid w:val="005C0CAE"/>
    <w:rsid w:val="005C12D9"/>
    <w:rsid w:val="005C1B4B"/>
    <w:rsid w:val="005C1CD8"/>
    <w:rsid w:val="005C1D09"/>
    <w:rsid w:val="005C1D0B"/>
    <w:rsid w:val="005C237E"/>
    <w:rsid w:val="005C2541"/>
    <w:rsid w:val="005C259D"/>
    <w:rsid w:val="005C25C2"/>
    <w:rsid w:val="005C2762"/>
    <w:rsid w:val="005C2ECF"/>
    <w:rsid w:val="005C2F46"/>
    <w:rsid w:val="005C2FCE"/>
    <w:rsid w:val="005C306B"/>
    <w:rsid w:val="005C309F"/>
    <w:rsid w:val="005C30D9"/>
    <w:rsid w:val="005C346E"/>
    <w:rsid w:val="005C35E6"/>
    <w:rsid w:val="005C3C27"/>
    <w:rsid w:val="005C3C5D"/>
    <w:rsid w:val="005C3D90"/>
    <w:rsid w:val="005C45DD"/>
    <w:rsid w:val="005C4783"/>
    <w:rsid w:val="005C4AD9"/>
    <w:rsid w:val="005C517A"/>
    <w:rsid w:val="005C5566"/>
    <w:rsid w:val="005C5971"/>
    <w:rsid w:val="005C5B93"/>
    <w:rsid w:val="005C61EE"/>
    <w:rsid w:val="005C650E"/>
    <w:rsid w:val="005C665E"/>
    <w:rsid w:val="005C6907"/>
    <w:rsid w:val="005C697D"/>
    <w:rsid w:val="005C6C2B"/>
    <w:rsid w:val="005C71E9"/>
    <w:rsid w:val="005C7911"/>
    <w:rsid w:val="005C7AA4"/>
    <w:rsid w:val="005C7D1D"/>
    <w:rsid w:val="005C7EBE"/>
    <w:rsid w:val="005C7FC1"/>
    <w:rsid w:val="005D033B"/>
    <w:rsid w:val="005D0AE7"/>
    <w:rsid w:val="005D0D13"/>
    <w:rsid w:val="005D0E6A"/>
    <w:rsid w:val="005D1161"/>
    <w:rsid w:val="005D1226"/>
    <w:rsid w:val="005D1350"/>
    <w:rsid w:val="005D159F"/>
    <w:rsid w:val="005D1693"/>
    <w:rsid w:val="005D1832"/>
    <w:rsid w:val="005D1A20"/>
    <w:rsid w:val="005D1DB0"/>
    <w:rsid w:val="005D21CB"/>
    <w:rsid w:val="005D22A0"/>
    <w:rsid w:val="005D22F6"/>
    <w:rsid w:val="005D2384"/>
    <w:rsid w:val="005D29B8"/>
    <w:rsid w:val="005D2B7C"/>
    <w:rsid w:val="005D2BA1"/>
    <w:rsid w:val="005D2CE5"/>
    <w:rsid w:val="005D2ECA"/>
    <w:rsid w:val="005D31F2"/>
    <w:rsid w:val="005D3773"/>
    <w:rsid w:val="005D3A61"/>
    <w:rsid w:val="005D3DCE"/>
    <w:rsid w:val="005D3E3F"/>
    <w:rsid w:val="005D3E9A"/>
    <w:rsid w:val="005D3EB3"/>
    <w:rsid w:val="005D40C9"/>
    <w:rsid w:val="005D41CB"/>
    <w:rsid w:val="005D433F"/>
    <w:rsid w:val="005D47AC"/>
    <w:rsid w:val="005D4842"/>
    <w:rsid w:val="005D48B1"/>
    <w:rsid w:val="005D4E7C"/>
    <w:rsid w:val="005D4F05"/>
    <w:rsid w:val="005D50B0"/>
    <w:rsid w:val="005D5416"/>
    <w:rsid w:val="005D576D"/>
    <w:rsid w:val="005D5A53"/>
    <w:rsid w:val="005D5C26"/>
    <w:rsid w:val="005D5D01"/>
    <w:rsid w:val="005D5D80"/>
    <w:rsid w:val="005D5D93"/>
    <w:rsid w:val="005D6476"/>
    <w:rsid w:val="005D6850"/>
    <w:rsid w:val="005D68BA"/>
    <w:rsid w:val="005D6CF3"/>
    <w:rsid w:val="005D6D01"/>
    <w:rsid w:val="005D71AD"/>
    <w:rsid w:val="005D74DB"/>
    <w:rsid w:val="005D7700"/>
    <w:rsid w:val="005D78B3"/>
    <w:rsid w:val="005D79E1"/>
    <w:rsid w:val="005D7BD8"/>
    <w:rsid w:val="005D7ECD"/>
    <w:rsid w:val="005E039C"/>
    <w:rsid w:val="005E0490"/>
    <w:rsid w:val="005E0556"/>
    <w:rsid w:val="005E0803"/>
    <w:rsid w:val="005E0831"/>
    <w:rsid w:val="005E0A27"/>
    <w:rsid w:val="005E0AFB"/>
    <w:rsid w:val="005E0BF4"/>
    <w:rsid w:val="005E0BF7"/>
    <w:rsid w:val="005E0DD8"/>
    <w:rsid w:val="005E10AA"/>
    <w:rsid w:val="005E1162"/>
    <w:rsid w:val="005E1281"/>
    <w:rsid w:val="005E12B3"/>
    <w:rsid w:val="005E1672"/>
    <w:rsid w:val="005E16FB"/>
    <w:rsid w:val="005E1CC8"/>
    <w:rsid w:val="005E1E58"/>
    <w:rsid w:val="005E2300"/>
    <w:rsid w:val="005E23E3"/>
    <w:rsid w:val="005E26C9"/>
    <w:rsid w:val="005E2ABA"/>
    <w:rsid w:val="005E2CD5"/>
    <w:rsid w:val="005E3B23"/>
    <w:rsid w:val="005E458C"/>
    <w:rsid w:val="005E46A7"/>
    <w:rsid w:val="005E48DA"/>
    <w:rsid w:val="005E49B0"/>
    <w:rsid w:val="005E4FB4"/>
    <w:rsid w:val="005E50C1"/>
    <w:rsid w:val="005E55ED"/>
    <w:rsid w:val="005E5C06"/>
    <w:rsid w:val="005E5EEE"/>
    <w:rsid w:val="005E611A"/>
    <w:rsid w:val="005E633B"/>
    <w:rsid w:val="005E6521"/>
    <w:rsid w:val="005E67AD"/>
    <w:rsid w:val="005E6FCF"/>
    <w:rsid w:val="005E7012"/>
    <w:rsid w:val="005E710A"/>
    <w:rsid w:val="005E713C"/>
    <w:rsid w:val="005E74AE"/>
    <w:rsid w:val="005E7C76"/>
    <w:rsid w:val="005E7C85"/>
    <w:rsid w:val="005E7D5D"/>
    <w:rsid w:val="005F04C0"/>
    <w:rsid w:val="005F0533"/>
    <w:rsid w:val="005F0B81"/>
    <w:rsid w:val="005F0BF8"/>
    <w:rsid w:val="005F0C6D"/>
    <w:rsid w:val="005F0D0D"/>
    <w:rsid w:val="005F0DA6"/>
    <w:rsid w:val="005F125D"/>
    <w:rsid w:val="005F12C4"/>
    <w:rsid w:val="005F137D"/>
    <w:rsid w:val="005F13F1"/>
    <w:rsid w:val="005F14AF"/>
    <w:rsid w:val="005F14FE"/>
    <w:rsid w:val="005F1601"/>
    <w:rsid w:val="005F19C7"/>
    <w:rsid w:val="005F1FAE"/>
    <w:rsid w:val="005F280F"/>
    <w:rsid w:val="005F2839"/>
    <w:rsid w:val="005F284B"/>
    <w:rsid w:val="005F2D31"/>
    <w:rsid w:val="005F2DC3"/>
    <w:rsid w:val="005F30A7"/>
    <w:rsid w:val="005F3299"/>
    <w:rsid w:val="005F32AD"/>
    <w:rsid w:val="005F3541"/>
    <w:rsid w:val="005F3797"/>
    <w:rsid w:val="005F3809"/>
    <w:rsid w:val="005F3819"/>
    <w:rsid w:val="005F3A8C"/>
    <w:rsid w:val="005F41CD"/>
    <w:rsid w:val="005F4241"/>
    <w:rsid w:val="005F4263"/>
    <w:rsid w:val="005F43EF"/>
    <w:rsid w:val="005F4415"/>
    <w:rsid w:val="005F450F"/>
    <w:rsid w:val="005F4631"/>
    <w:rsid w:val="005F4B1F"/>
    <w:rsid w:val="005F4E40"/>
    <w:rsid w:val="005F52F7"/>
    <w:rsid w:val="005F5472"/>
    <w:rsid w:val="005F573F"/>
    <w:rsid w:val="005F5A34"/>
    <w:rsid w:val="005F5DCD"/>
    <w:rsid w:val="005F5DED"/>
    <w:rsid w:val="005F629F"/>
    <w:rsid w:val="005F679B"/>
    <w:rsid w:val="005F694F"/>
    <w:rsid w:val="005F6DB9"/>
    <w:rsid w:val="005F6E88"/>
    <w:rsid w:val="005F7092"/>
    <w:rsid w:val="005F713D"/>
    <w:rsid w:val="005F7263"/>
    <w:rsid w:val="005F7724"/>
    <w:rsid w:val="005F7916"/>
    <w:rsid w:val="005F7B94"/>
    <w:rsid w:val="005F7C32"/>
    <w:rsid w:val="005F7C77"/>
    <w:rsid w:val="005F7D53"/>
    <w:rsid w:val="00600632"/>
    <w:rsid w:val="00600CA8"/>
    <w:rsid w:val="00600DD5"/>
    <w:rsid w:val="00600E6A"/>
    <w:rsid w:val="00600FA0"/>
    <w:rsid w:val="00601080"/>
    <w:rsid w:val="006010B1"/>
    <w:rsid w:val="006012CE"/>
    <w:rsid w:val="00601A8F"/>
    <w:rsid w:val="00601B0F"/>
    <w:rsid w:val="00601B19"/>
    <w:rsid w:val="00601BC7"/>
    <w:rsid w:val="00601BED"/>
    <w:rsid w:val="00602375"/>
    <w:rsid w:val="00602385"/>
    <w:rsid w:val="0060264D"/>
    <w:rsid w:val="00602FF1"/>
    <w:rsid w:val="006030DA"/>
    <w:rsid w:val="006031E3"/>
    <w:rsid w:val="006032A3"/>
    <w:rsid w:val="006034C0"/>
    <w:rsid w:val="00603BB8"/>
    <w:rsid w:val="00603D1D"/>
    <w:rsid w:val="006041E0"/>
    <w:rsid w:val="00604567"/>
    <w:rsid w:val="00604CBA"/>
    <w:rsid w:val="00604D00"/>
    <w:rsid w:val="0060577B"/>
    <w:rsid w:val="0060577C"/>
    <w:rsid w:val="00605ECB"/>
    <w:rsid w:val="00606264"/>
    <w:rsid w:val="00606333"/>
    <w:rsid w:val="006063F9"/>
    <w:rsid w:val="006065A9"/>
    <w:rsid w:val="006068D1"/>
    <w:rsid w:val="00606AA7"/>
    <w:rsid w:val="00606BE6"/>
    <w:rsid w:val="00607129"/>
    <w:rsid w:val="006073B1"/>
    <w:rsid w:val="006075B1"/>
    <w:rsid w:val="00607651"/>
    <w:rsid w:val="006076A0"/>
    <w:rsid w:val="00607882"/>
    <w:rsid w:val="00607A6D"/>
    <w:rsid w:val="00607C24"/>
    <w:rsid w:val="006101EB"/>
    <w:rsid w:val="006103AF"/>
    <w:rsid w:val="0061043E"/>
    <w:rsid w:val="00610509"/>
    <w:rsid w:val="00610703"/>
    <w:rsid w:val="00610801"/>
    <w:rsid w:val="00610C1D"/>
    <w:rsid w:val="00610D17"/>
    <w:rsid w:val="00610E21"/>
    <w:rsid w:val="006110BC"/>
    <w:rsid w:val="006110BF"/>
    <w:rsid w:val="006114E9"/>
    <w:rsid w:val="006115FA"/>
    <w:rsid w:val="0061160E"/>
    <w:rsid w:val="00611AA4"/>
    <w:rsid w:val="00611D85"/>
    <w:rsid w:val="00611E1C"/>
    <w:rsid w:val="0061208C"/>
    <w:rsid w:val="006126DD"/>
    <w:rsid w:val="0061299A"/>
    <w:rsid w:val="00612A9F"/>
    <w:rsid w:val="00612CAA"/>
    <w:rsid w:val="00612F3A"/>
    <w:rsid w:val="006131D3"/>
    <w:rsid w:val="006132F6"/>
    <w:rsid w:val="006137A9"/>
    <w:rsid w:val="00613A86"/>
    <w:rsid w:val="00613A89"/>
    <w:rsid w:val="00613CB0"/>
    <w:rsid w:val="00613D81"/>
    <w:rsid w:val="00613FAF"/>
    <w:rsid w:val="006142BC"/>
    <w:rsid w:val="00614309"/>
    <w:rsid w:val="006145DD"/>
    <w:rsid w:val="0061484B"/>
    <w:rsid w:val="00614B17"/>
    <w:rsid w:val="00614D74"/>
    <w:rsid w:val="006155C1"/>
    <w:rsid w:val="00615984"/>
    <w:rsid w:val="00616228"/>
    <w:rsid w:val="00616338"/>
    <w:rsid w:val="00616594"/>
    <w:rsid w:val="0061662F"/>
    <w:rsid w:val="0061669D"/>
    <w:rsid w:val="006166FF"/>
    <w:rsid w:val="006169AC"/>
    <w:rsid w:val="006171D3"/>
    <w:rsid w:val="00617B06"/>
    <w:rsid w:val="00617C90"/>
    <w:rsid w:val="00617EC8"/>
    <w:rsid w:val="00617FC3"/>
    <w:rsid w:val="006200E0"/>
    <w:rsid w:val="006201A3"/>
    <w:rsid w:val="00620397"/>
    <w:rsid w:val="006203DD"/>
    <w:rsid w:val="00620673"/>
    <w:rsid w:val="006206ED"/>
    <w:rsid w:val="0062092E"/>
    <w:rsid w:val="00620AB1"/>
    <w:rsid w:val="00620BAD"/>
    <w:rsid w:val="00620C5C"/>
    <w:rsid w:val="00621244"/>
    <w:rsid w:val="00621534"/>
    <w:rsid w:val="0062159F"/>
    <w:rsid w:val="00621D28"/>
    <w:rsid w:val="00621D9E"/>
    <w:rsid w:val="00621E67"/>
    <w:rsid w:val="00622370"/>
    <w:rsid w:val="00622516"/>
    <w:rsid w:val="0062252A"/>
    <w:rsid w:val="00622851"/>
    <w:rsid w:val="006229AF"/>
    <w:rsid w:val="00622A43"/>
    <w:rsid w:val="00622CEA"/>
    <w:rsid w:val="00622E5A"/>
    <w:rsid w:val="00623160"/>
    <w:rsid w:val="00623373"/>
    <w:rsid w:val="006236D5"/>
    <w:rsid w:val="006238D3"/>
    <w:rsid w:val="006239AD"/>
    <w:rsid w:val="00623A02"/>
    <w:rsid w:val="00623FEA"/>
    <w:rsid w:val="00624677"/>
    <w:rsid w:val="0062470C"/>
    <w:rsid w:val="00624748"/>
    <w:rsid w:val="00624B19"/>
    <w:rsid w:val="00624B80"/>
    <w:rsid w:val="006251DC"/>
    <w:rsid w:val="00625318"/>
    <w:rsid w:val="006254B5"/>
    <w:rsid w:val="006254E9"/>
    <w:rsid w:val="00625BAE"/>
    <w:rsid w:val="00625DDA"/>
    <w:rsid w:val="00625FC9"/>
    <w:rsid w:val="006264D4"/>
    <w:rsid w:val="00626514"/>
    <w:rsid w:val="00626CA8"/>
    <w:rsid w:val="00626CDB"/>
    <w:rsid w:val="006270F1"/>
    <w:rsid w:val="00627195"/>
    <w:rsid w:val="0062722F"/>
    <w:rsid w:val="0062738C"/>
    <w:rsid w:val="00627B68"/>
    <w:rsid w:val="00627C13"/>
    <w:rsid w:val="00627E1D"/>
    <w:rsid w:val="0063002A"/>
    <w:rsid w:val="0063005C"/>
    <w:rsid w:val="00630278"/>
    <w:rsid w:val="00630A3F"/>
    <w:rsid w:val="00630DDF"/>
    <w:rsid w:val="00630E7C"/>
    <w:rsid w:val="00630EEE"/>
    <w:rsid w:val="0063113F"/>
    <w:rsid w:val="006314B1"/>
    <w:rsid w:val="006314EF"/>
    <w:rsid w:val="00631675"/>
    <w:rsid w:val="00631EF0"/>
    <w:rsid w:val="00631F8B"/>
    <w:rsid w:val="006320DA"/>
    <w:rsid w:val="0063211A"/>
    <w:rsid w:val="00632198"/>
    <w:rsid w:val="006321BB"/>
    <w:rsid w:val="006329D3"/>
    <w:rsid w:val="00633485"/>
    <w:rsid w:val="006339E8"/>
    <w:rsid w:val="00633A96"/>
    <w:rsid w:val="00633B52"/>
    <w:rsid w:val="0063414E"/>
    <w:rsid w:val="006348F0"/>
    <w:rsid w:val="006349C8"/>
    <w:rsid w:val="00634B9D"/>
    <w:rsid w:val="00635240"/>
    <w:rsid w:val="006354CE"/>
    <w:rsid w:val="0063561B"/>
    <w:rsid w:val="00635675"/>
    <w:rsid w:val="00635993"/>
    <w:rsid w:val="00635C3C"/>
    <w:rsid w:val="00635C41"/>
    <w:rsid w:val="00635F52"/>
    <w:rsid w:val="00635FC6"/>
    <w:rsid w:val="00636355"/>
    <w:rsid w:val="00636795"/>
    <w:rsid w:val="006367A2"/>
    <w:rsid w:val="006367D3"/>
    <w:rsid w:val="00636D1B"/>
    <w:rsid w:val="00637295"/>
    <w:rsid w:val="006372B7"/>
    <w:rsid w:val="0063757E"/>
    <w:rsid w:val="00637B9B"/>
    <w:rsid w:val="00637D6F"/>
    <w:rsid w:val="00637F76"/>
    <w:rsid w:val="0064042D"/>
    <w:rsid w:val="006405D4"/>
    <w:rsid w:val="006408A5"/>
    <w:rsid w:val="00640AB2"/>
    <w:rsid w:val="00640AF5"/>
    <w:rsid w:val="00640FF1"/>
    <w:rsid w:val="00641193"/>
    <w:rsid w:val="0064120B"/>
    <w:rsid w:val="00641AEC"/>
    <w:rsid w:val="006420C3"/>
    <w:rsid w:val="0064266B"/>
    <w:rsid w:val="00642BE4"/>
    <w:rsid w:val="00642D41"/>
    <w:rsid w:val="00643017"/>
    <w:rsid w:val="006432E3"/>
    <w:rsid w:val="00643337"/>
    <w:rsid w:val="00643937"/>
    <w:rsid w:val="00643B39"/>
    <w:rsid w:val="00643BB8"/>
    <w:rsid w:val="00643C0F"/>
    <w:rsid w:val="00643DEA"/>
    <w:rsid w:val="00643DF6"/>
    <w:rsid w:val="00643F84"/>
    <w:rsid w:val="00643FA0"/>
    <w:rsid w:val="0064432C"/>
    <w:rsid w:val="006447AD"/>
    <w:rsid w:val="00644CE1"/>
    <w:rsid w:val="00644CE4"/>
    <w:rsid w:val="00644DBA"/>
    <w:rsid w:val="00645014"/>
    <w:rsid w:val="0064517E"/>
    <w:rsid w:val="0064524B"/>
    <w:rsid w:val="0064525D"/>
    <w:rsid w:val="00645540"/>
    <w:rsid w:val="00645AC1"/>
    <w:rsid w:val="00645FE2"/>
    <w:rsid w:val="00646025"/>
    <w:rsid w:val="006464C1"/>
    <w:rsid w:val="006468A3"/>
    <w:rsid w:val="006469A4"/>
    <w:rsid w:val="006469BE"/>
    <w:rsid w:val="00646CDE"/>
    <w:rsid w:val="00646FB6"/>
    <w:rsid w:val="0064708F"/>
    <w:rsid w:val="0064726C"/>
    <w:rsid w:val="00647377"/>
    <w:rsid w:val="00647407"/>
    <w:rsid w:val="00647693"/>
    <w:rsid w:val="00647827"/>
    <w:rsid w:val="00647A04"/>
    <w:rsid w:val="00647A37"/>
    <w:rsid w:val="00647BB4"/>
    <w:rsid w:val="00647C8B"/>
    <w:rsid w:val="00647D6F"/>
    <w:rsid w:val="00647DE3"/>
    <w:rsid w:val="00647E07"/>
    <w:rsid w:val="00647EAF"/>
    <w:rsid w:val="006503B7"/>
    <w:rsid w:val="006509AA"/>
    <w:rsid w:val="00650A8F"/>
    <w:rsid w:val="00650AC3"/>
    <w:rsid w:val="00650D40"/>
    <w:rsid w:val="00650F92"/>
    <w:rsid w:val="00650FB3"/>
    <w:rsid w:val="0065136E"/>
    <w:rsid w:val="006513D6"/>
    <w:rsid w:val="006515CE"/>
    <w:rsid w:val="0065164B"/>
    <w:rsid w:val="006516F6"/>
    <w:rsid w:val="00651877"/>
    <w:rsid w:val="00651EF6"/>
    <w:rsid w:val="0065214F"/>
    <w:rsid w:val="006521DA"/>
    <w:rsid w:val="006522F3"/>
    <w:rsid w:val="00652365"/>
    <w:rsid w:val="00652447"/>
    <w:rsid w:val="00652514"/>
    <w:rsid w:val="00652613"/>
    <w:rsid w:val="006526DF"/>
    <w:rsid w:val="0065286E"/>
    <w:rsid w:val="0065297B"/>
    <w:rsid w:val="00652BFD"/>
    <w:rsid w:val="00652E13"/>
    <w:rsid w:val="00652ED3"/>
    <w:rsid w:val="00653184"/>
    <w:rsid w:val="006531B0"/>
    <w:rsid w:val="00653F81"/>
    <w:rsid w:val="006540D8"/>
    <w:rsid w:val="0065464C"/>
    <w:rsid w:val="0065465B"/>
    <w:rsid w:val="0065484B"/>
    <w:rsid w:val="00654A01"/>
    <w:rsid w:val="00654C0A"/>
    <w:rsid w:val="0065507B"/>
    <w:rsid w:val="00655198"/>
    <w:rsid w:val="00655282"/>
    <w:rsid w:val="00655388"/>
    <w:rsid w:val="00655666"/>
    <w:rsid w:val="006557E6"/>
    <w:rsid w:val="00655A9F"/>
    <w:rsid w:val="00655D42"/>
    <w:rsid w:val="00655F1C"/>
    <w:rsid w:val="00656061"/>
    <w:rsid w:val="00656199"/>
    <w:rsid w:val="0065658B"/>
    <w:rsid w:val="00656894"/>
    <w:rsid w:val="00656A5C"/>
    <w:rsid w:val="00656C90"/>
    <w:rsid w:val="006575D3"/>
    <w:rsid w:val="006576DE"/>
    <w:rsid w:val="006578A6"/>
    <w:rsid w:val="006578AB"/>
    <w:rsid w:val="00657D12"/>
    <w:rsid w:val="00657F85"/>
    <w:rsid w:val="0066027E"/>
    <w:rsid w:val="00660665"/>
    <w:rsid w:val="00660C2E"/>
    <w:rsid w:val="0066102D"/>
    <w:rsid w:val="00661553"/>
    <w:rsid w:val="00661864"/>
    <w:rsid w:val="00661C5D"/>
    <w:rsid w:val="00662036"/>
    <w:rsid w:val="006620C4"/>
    <w:rsid w:val="00662386"/>
    <w:rsid w:val="0066244E"/>
    <w:rsid w:val="006624A4"/>
    <w:rsid w:val="00662525"/>
    <w:rsid w:val="00662545"/>
    <w:rsid w:val="00662574"/>
    <w:rsid w:val="00662937"/>
    <w:rsid w:val="00662A48"/>
    <w:rsid w:val="00662AC0"/>
    <w:rsid w:val="00662D5E"/>
    <w:rsid w:val="00662E1E"/>
    <w:rsid w:val="006634CA"/>
    <w:rsid w:val="006635C8"/>
    <w:rsid w:val="00663A32"/>
    <w:rsid w:val="00663C16"/>
    <w:rsid w:val="00664144"/>
    <w:rsid w:val="0066435D"/>
    <w:rsid w:val="0066442F"/>
    <w:rsid w:val="00664D3A"/>
    <w:rsid w:val="00664EB4"/>
    <w:rsid w:val="00664FCB"/>
    <w:rsid w:val="0066557B"/>
    <w:rsid w:val="00665744"/>
    <w:rsid w:val="00665768"/>
    <w:rsid w:val="00665BF9"/>
    <w:rsid w:val="00666634"/>
    <w:rsid w:val="006667BF"/>
    <w:rsid w:val="00666801"/>
    <w:rsid w:val="00666B96"/>
    <w:rsid w:val="00666BA0"/>
    <w:rsid w:val="00666C67"/>
    <w:rsid w:val="00666D6D"/>
    <w:rsid w:val="00667244"/>
    <w:rsid w:val="0066769D"/>
    <w:rsid w:val="00667C26"/>
    <w:rsid w:val="00667D53"/>
    <w:rsid w:val="00667E47"/>
    <w:rsid w:val="00667F36"/>
    <w:rsid w:val="00670321"/>
    <w:rsid w:val="00670781"/>
    <w:rsid w:val="006707ED"/>
    <w:rsid w:val="006707F0"/>
    <w:rsid w:val="00670AF0"/>
    <w:rsid w:val="00670DD2"/>
    <w:rsid w:val="00670E42"/>
    <w:rsid w:val="0067108C"/>
    <w:rsid w:val="0067122D"/>
    <w:rsid w:val="00671385"/>
    <w:rsid w:val="006713A1"/>
    <w:rsid w:val="00671C31"/>
    <w:rsid w:val="00671DA6"/>
    <w:rsid w:val="00671F0B"/>
    <w:rsid w:val="006721F9"/>
    <w:rsid w:val="00672545"/>
    <w:rsid w:val="0067262B"/>
    <w:rsid w:val="00672983"/>
    <w:rsid w:val="00672B42"/>
    <w:rsid w:val="00673AEC"/>
    <w:rsid w:val="00673C14"/>
    <w:rsid w:val="00673DBD"/>
    <w:rsid w:val="00673F1F"/>
    <w:rsid w:val="00673FF7"/>
    <w:rsid w:val="0067436D"/>
    <w:rsid w:val="00674752"/>
    <w:rsid w:val="00674F56"/>
    <w:rsid w:val="00675060"/>
    <w:rsid w:val="0067555C"/>
    <w:rsid w:val="0067556F"/>
    <w:rsid w:val="00675834"/>
    <w:rsid w:val="006759C2"/>
    <w:rsid w:val="00675ACA"/>
    <w:rsid w:val="00675F59"/>
    <w:rsid w:val="0067631B"/>
    <w:rsid w:val="0067632B"/>
    <w:rsid w:val="00676709"/>
    <w:rsid w:val="00676831"/>
    <w:rsid w:val="00676840"/>
    <w:rsid w:val="00676B70"/>
    <w:rsid w:val="00676FAC"/>
    <w:rsid w:val="006771E5"/>
    <w:rsid w:val="006773D3"/>
    <w:rsid w:val="00677472"/>
    <w:rsid w:val="0067774C"/>
    <w:rsid w:val="0067775D"/>
    <w:rsid w:val="00677810"/>
    <w:rsid w:val="00677A9F"/>
    <w:rsid w:val="00677C71"/>
    <w:rsid w:val="00677C76"/>
    <w:rsid w:val="00677D1D"/>
    <w:rsid w:val="006801D0"/>
    <w:rsid w:val="006804DE"/>
    <w:rsid w:val="00681130"/>
    <w:rsid w:val="0068118A"/>
    <w:rsid w:val="0068130D"/>
    <w:rsid w:val="0068153D"/>
    <w:rsid w:val="00681A19"/>
    <w:rsid w:val="00681A1E"/>
    <w:rsid w:val="00681A91"/>
    <w:rsid w:val="00681B82"/>
    <w:rsid w:val="00681BB4"/>
    <w:rsid w:val="00681CA4"/>
    <w:rsid w:val="00682027"/>
    <w:rsid w:val="00682331"/>
    <w:rsid w:val="006823DD"/>
    <w:rsid w:val="00682CCE"/>
    <w:rsid w:val="00682EB0"/>
    <w:rsid w:val="00682F15"/>
    <w:rsid w:val="006830C1"/>
    <w:rsid w:val="00683283"/>
    <w:rsid w:val="0068358E"/>
    <w:rsid w:val="00683620"/>
    <w:rsid w:val="006836C1"/>
    <w:rsid w:val="006837E0"/>
    <w:rsid w:val="00683927"/>
    <w:rsid w:val="006839AA"/>
    <w:rsid w:val="00683B47"/>
    <w:rsid w:val="00683CCA"/>
    <w:rsid w:val="00683D3B"/>
    <w:rsid w:val="00683DF7"/>
    <w:rsid w:val="00683EAF"/>
    <w:rsid w:val="00683F95"/>
    <w:rsid w:val="00684746"/>
    <w:rsid w:val="00684ABF"/>
    <w:rsid w:val="00684C15"/>
    <w:rsid w:val="00684E7B"/>
    <w:rsid w:val="00684EFF"/>
    <w:rsid w:val="00685660"/>
    <w:rsid w:val="0068575A"/>
    <w:rsid w:val="00685B63"/>
    <w:rsid w:val="006862D5"/>
    <w:rsid w:val="006864BC"/>
    <w:rsid w:val="0068680F"/>
    <w:rsid w:val="00686BBC"/>
    <w:rsid w:val="00686C5C"/>
    <w:rsid w:val="00686CE1"/>
    <w:rsid w:val="00686E33"/>
    <w:rsid w:val="00687387"/>
    <w:rsid w:val="00687676"/>
    <w:rsid w:val="006877E9"/>
    <w:rsid w:val="00687F52"/>
    <w:rsid w:val="0069000F"/>
    <w:rsid w:val="00690191"/>
    <w:rsid w:val="006901E3"/>
    <w:rsid w:val="00690252"/>
    <w:rsid w:val="006902F5"/>
    <w:rsid w:val="00690446"/>
    <w:rsid w:val="00690876"/>
    <w:rsid w:val="00690957"/>
    <w:rsid w:val="00690CCA"/>
    <w:rsid w:val="00690F86"/>
    <w:rsid w:val="00691007"/>
    <w:rsid w:val="0069105F"/>
    <w:rsid w:val="0069108E"/>
    <w:rsid w:val="0069113B"/>
    <w:rsid w:val="00691162"/>
    <w:rsid w:val="006912ED"/>
    <w:rsid w:val="006913E6"/>
    <w:rsid w:val="006918B5"/>
    <w:rsid w:val="00691B33"/>
    <w:rsid w:val="00691CA0"/>
    <w:rsid w:val="00692134"/>
    <w:rsid w:val="00692629"/>
    <w:rsid w:val="006928D9"/>
    <w:rsid w:val="00692933"/>
    <w:rsid w:val="00692B62"/>
    <w:rsid w:val="00692F37"/>
    <w:rsid w:val="00693F64"/>
    <w:rsid w:val="00693FA6"/>
    <w:rsid w:val="006945AD"/>
    <w:rsid w:val="00694768"/>
    <w:rsid w:val="0069479C"/>
    <w:rsid w:val="00694A1C"/>
    <w:rsid w:val="00694B7A"/>
    <w:rsid w:val="00694E1A"/>
    <w:rsid w:val="00694F87"/>
    <w:rsid w:val="006950D1"/>
    <w:rsid w:val="00695633"/>
    <w:rsid w:val="00695709"/>
    <w:rsid w:val="00695A1E"/>
    <w:rsid w:val="00695B68"/>
    <w:rsid w:val="006967A0"/>
    <w:rsid w:val="006969F0"/>
    <w:rsid w:val="00696A2C"/>
    <w:rsid w:val="00696A4E"/>
    <w:rsid w:val="00696E51"/>
    <w:rsid w:val="0069711A"/>
    <w:rsid w:val="006972D4"/>
    <w:rsid w:val="00697334"/>
    <w:rsid w:val="00697343"/>
    <w:rsid w:val="0069741B"/>
    <w:rsid w:val="00697566"/>
    <w:rsid w:val="0069790E"/>
    <w:rsid w:val="00697CCF"/>
    <w:rsid w:val="00697D19"/>
    <w:rsid w:val="006A00DD"/>
    <w:rsid w:val="006A0424"/>
    <w:rsid w:val="006A046E"/>
    <w:rsid w:val="006A0604"/>
    <w:rsid w:val="006A0801"/>
    <w:rsid w:val="006A1271"/>
    <w:rsid w:val="006A14FC"/>
    <w:rsid w:val="006A1D71"/>
    <w:rsid w:val="006A1F0E"/>
    <w:rsid w:val="006A2171"/>
    <w:rsid w:val="006A227B"/>
    <w:rsid w:val="006A245C"/>
    <w:rsid w:val="006A24EF"/>
    <w:rsid w:val="006A25BB"/>
    <w:rsid w:val="006A2F65"/>
    <w:rsid w:val="006A3204"/>
    <w:rsid w:val="006A35D5"/>
    <w:rsid w:val="006A3819"/>
    <w:rsid w:val="006A39FF"/>
    <w:rsid w:val="006A3BED"/>
    <w:rsid w:val="006A3EA4"/>
    <w:rsid w:val="006A431A"/>
    <w:rsid w:val="006A4384"/>
    <w:rsid w:val="006A45C3"/>
    <w:rsid w:val="006A4913"/>
    <w:rsid w:val="006A4BDE"/>
    <w:rsid w:val="006A4E81"/>
    <w:rsid w:val="006A4ECC"/>
    <w:rsid w:val="006A5226"/>
    <w:rsid w:val="006A5689"/>
    <w:rsid w:val="006A58EB"/>
    <w:rsid w:val="006A5C65"/>
    <w:rsid w:val="006A5C6D"/>
    <w:rsid w:val="006A5C98"/>
    <w:rsid w:val="006A5CE7"/>
    <w:rsid w:val="006A5D0B"/>
    <w:rsid w:val="006A5D92"/>
    <w:rsid w:val="006A5DD0"/>
    <w:rsid w:val="006A6180"/>
    <w:rsid w:val="006A62BC"/>
    <w:rsid w:val="006A693D"/>
    <w:rsid w:val="006A69B5"/>
    <w:rsid w:val="006A6DAA"/>
    <w:rsid w:val="006A71FB"/>
    <w:rsid w:val="006A74CB"/>
    <w:rsid w:val="006A7740"/>
    <w:rsid w:val="006A7D0D"/>
    <w:rsid w:val="006A7E05"/>
    <w:rsid w:val="006B00F1"/>
    <w:rsid w:val="006B02BA"/>
    <w:rsid w:val="006B030C"/>
    <w:rsid w:val="006B050A"/>
    <w:rsid w:val="006B0A8A"/>
    <w:rsid w:val="006B0B2B"/>
    <w:rsid w:val="006B10B6"/>
    <w:rsid w:val="006B1377"/>
    <w:rsid w:val="006B13DE"/>
    <w:rsid w:val="006B1482"/>
    <w:rsid w:val="006B1681"/>
    <w:rsid w:val="006B1759"/>
    <w:rsid w:val="006B176B"/>
    <w:rsid w:val="006B17F2"/>
    <w:rsid w:val="006B1EE0"/>
    <w:rsid w:val="006B2067"/>
    <w:rsid w:val="006B23D0"/>
    <w:rsid w:val="006B26A0"/>
    <w:rsid w:val="006B2726"/>
    <w:rsid w:val="006B2D92"/>
    <w:rsid w:val="006B31AE"/>
    <w:rsid w:val="006B3293"/>
    <w:rsid w:val="006B337A"/>
    <w:rsid w:val="006B33D4"/>
    <w:rsid w:val="006B366D"/>
    <w:rsid w:val="006B38AC"/>
    <w:rsid w:val="006B3A9A"/>
    <w:rsid w:val="006B3BDE"/>
    <w:rsid w:val="006B3F4A"/>
    <w:rsid w:val="006B429E"/>
    <w:rsid w:val="006B46AE"/>
    <w:rsid w:val="006B4738"/>
    <w:rsid w:val="006B47C6"/>
    <w:rsid w:val="006B4AD0"/>
    <w:rsid w:val="006B4C16"/>
    <w:rsid w:val="006B4C69"/>
    <w:rsid w:val="006B50D8"/>
    <w:rsid w:val="006B54D8"/>
    <w:rsid w:val="006B57B2"/>
    <w:rsid w:val="006B5932"/>
    <w:rsid w:val="006B5954"/>
    <w:rsid w:val="006B5F02"/>
    <w:rsid w:val="006B6084"/>
    <w:rsid w:val="006B70B3"/>
    <w:rsid w:val="006B743E"/>
    <w:rsid w:val="006B7E86"/>
    <w:rsid w:val="006B7FA3"/>
    <w:rsid w:val="006B7FE0"/>
    <w:rsid w:val="006C0036"/>
    <w:rsid w:val="006C0071"/>
    <w:rsid w:val="006C0231"/>
    <w:rsid w:val="006C0426"/>
    <w:rsid w:val="006C04BC"/>
    <w:rsid w:val="006C08F2"/>
    <w:rsid w:val="006C0A59"/>
    <w:rsid w:val="006C0EDC"/>
    <w:rsid w:val="006C0F71"/>
    <w:rsid w:val="006C109B"/>
    <w:rsid w:val="006C14AF"/>
    <w:rsid w:val="006C1585"/>
    <w:rsid w:val="006C1744"/>
    <w:rsid w:val="006C176C"/>
    <w:rsid w:val="006C1809"/>
    <w:rsid w:val="006C180F"/>
    <w:rsid w:val="006C1CA4"/>
    <w:rsid w:val="006C1CB3"/>
    <w:rsid w:val="006C1CDD"/>
    <w:rsid w:val="006C2056"/>
    <w:rsid w:val="006C22DF"/>
    <w:rsid w:val="006C261B"/>
    <w:rsid w:val="006C291B"/>
    <w:rsid w:val="006C2D30"/>
    <w:rsid w:val="006C2F28"/>
    <w:rsid w:val="006C2F7A"/>
    <w:rsid w:val="006C3331"/>
    <w:rsid w:val="006C33D9"/>
    <w:rsid w:val="006C389F"/>
    <w:rsid w:val="006C3A6D"/>
    <w:rsid w:val="006C3AA4"/>
    <w:rsid w:val="006C3BF0"/>
    <w:rsid w:val="006C3E63"/>
    <w:rsid w:val="006C3EAE"/>
    <w:rsid w:val="006C4214"/>
    <w:rsid w:val="006C430A"/>
    <w:rsid w:val="006C5011"/>
    <w:rsid w:val="006C502D"/>
    <w:rsid w:val="006C56E9"/>
    <w:rsid w:val="006C58C9"/>
    <w:rsid w:val="006C5C4C"/>
    <w:rsid w:val="006C5D7A"/>
    <w:rsid w:val="006C5ECB"/>
    <w:rsid w:val="006C63D3"/>
    <w:rsid w:val="006C6535"/>
    <w:rsid w:val="006C6975"/>
    <w:rsid w:val="006C6A30"/>
    <w:rsid w:val="006C6A7E"/>
    <w:rsid w:val="006C6E55"/>
    <w:rsid w:val="006C6EEF"/>
    <w:rsid w:val="006C6FE1"/>
    <w:rsid w:val="006C6FE3"/>
    <w:rsid w:val="006C71D7"/>
    <w:rsid w:val="006C7702"/>
    <w:rsid w:val="006C7993"/>
    <w:rsid w:val="006C79B5"/>
    <w:rsid w:val="006C7B06"/>
    <w:rsid w:val="006C7B79"/>
    <w:rsid w:val="006C7CFA"/>
    <w:rsid w:val="006D01B6"/>
    <w:rsid w:val="006D0A90"/>
    <w:rsid w:val="006D0C3C"/>
    <w:rsid w:val="006D0CFB"/>
    <w:rsid w:val="006D0F1C"/>
    <w:rsid w:val="006D1294"/>
    <w:rsid w:val="006D19E6"/>
    <w:rsid w:val="006D1A0D"/>
    <w:rsid w:val="006D1B2D"/>
    <w:rsid w:val="006D1C66"/>
    <w:rsid w:val="006D1E80"/>
    <w:rsid w:val="006D2070"/>
    <w:rsid w:val="006D2240"/>
    <w:rsid w:val="006D26AA"/>
    <w:rsid w:val="006D2775"/>
    <w:rsid w:val="006D2BBD"/>
    <w:rsid w:val="006D37F5"/>
    <w:rsid w:val="006D3A60"/>
    <w:rsid w:val="006D3D92"/>
    <w:rsid w:val="006D3F79"/>
    <w:rsid w:val="006D4156"/>
    <w:rsid w:val="006D44D7"/>
    <w:rsid w:val="006D45D2"/>
    <w:rsid w:val="006D4A28"/>
    <w:rsid w:val="006D4AF0"/>
    <w:rsid w:val="006D4C17"/>
    <w:rsid w:val="006D5016"/>
    <w:rsid w:val="006D5549"/>
    <w:rsid w:val="006D555F"/>
    <w:rsid w:val="006D591E"/>
    <w:rsid w:val="006D5A51"/>
    <w:rsid w:val="006D5F82"/>
    <w:rsid w:val="006D5FE4"/>
    <w:rsid w:val="006D650A"/>
    <w:rsid w:val="006D651D"/>
    <w:rsid w:val="006D6651"/>
    <w:rsid w:val="006D6789"/>
    <w:rsid w:val="006D67CA"/>
    <w:rsid w:val="006D6A3D"/>
    <w:rsid w:val="006D6A7A"/>
    <w:rsid w:val="006D6E65"/>
    <w:rsid w:val="006D6E8C"/>
    <w:rsid w:val="006D71CC"/>
    <w:rsid w:val="006D75EC"/>
    <w:rsid w:val="006D7724"/>
    <w:rsid w:val="006D7847"/>
    <w:rsid w:val="006D78C0"/>
    <w:rsid w:val="006D7B12"/>
    <w:rsid w:val="006D7B17"/>
    <w:rsid w:val="006D7E28"/>
    <w:rsid w:val="006D7E8A"/>
    <w:rsid w:val="006D7EB3"/>
    <w:rsid w:val="006D7F1A"/>
    <w:rsid w:val="006D7FF1"/>
    <w:rsid w:val="006E066A"/>
    <w:rsid w:val="006E0C1E"/>
    <w:rsid w:val="006E102E"/>
    <w:rsid w:val="006E1548"/>
    <w:rsid w:val="006E15B7"/>
    <w:rsid w:val="006E15BE"/>
    <w:rsid w:val="006E1758"/>
    <w:rsid w:val="006E17CD"/>
    <w:rsid w:val="006E1D18"/>
    <w:rsid w:val="006E1D5A"/>
    <w:rsid w:val="006E1EBE"/>
    <w:rsid w:val="006E212C"/>
    <w:rsid w:val="006E23B6"/>
    <w:rsid w:val="006E23D2"/>
    <w:rsid w:val="006E2456"/>
    <w:rsid w:val="006E25AB"/>
    <w:rsid w:val="006E25D7"/>
    <w:rsid w:val="006E26A7"/>
    <w:rsid w:val="006E2848"/>
    <w:rsid w:val="006E2B30"/>
    <w:rsid w:val="006E2B47"/>
    <w:rsid w:val="006E2E1F"/>
    <w:rsid w:val="006E3152"/>
    <w:rsid w:val="006E3262"/>
    <w:rsid w:val="006E3474"/>
    <w:rsid w:val="006E34FF"/>
    <w:rsid w:val="006E3A6D"/>
    <w:rsid w:val="006E3ACC"/>
    <w:rsid w:val="006E3D46"/>
    <w:rsid w:val="006E3E74"/>
    <w:rsid w:val="006E3FAF"/>
    <w:rsid w:val="006E42B1"/>
    <w:rsid w:val="006E43FB"/>
    <w:rsid w:val="006E440A"/>
    <w:rsid w:val="006E4531"/>
    <w:rsid w:val="006E4615"/>
    <w:rsid w:val="006E4748"/>
    <w:rsid w:val="006E4872"/>
    <w:rsid w:val="006E4878"/>
    <w:rsid w:val="006E488C"/>
    <w:rsid w:val="006E49F8"/>
    <w:rsid w:val="006E4A0B"/>
    <w:rsid w:val="006E4AD2"/>
    <w:rsid w:val="006E4D29"/>
    <w:rsid w:val="006E4F14"/>
    <w:rsid w:val="006E56F5"/>
    <w:rsid w:val="006E57D8"/>
    <w:rsid w:val="006E5973"/>
    <w:rsid w:val="006E5CF5"/>
    <w:rsid w:val="006E5DD8"/>
    <w:rsid w:val="006E5FD2"/>
    <w:rsid w:val="006E6360"/>
    <w:rsid w:val="006E63A6"/>
    <w:rsid w:val="006E6652"/>
    <w:rsid w:val="006E697E"/>
    <w:rsid w:val="006E6A36"/>
    <w:rsid w:val="006E6E4A"/>
    <w:rsid w:val="006E6EAF"/>
    <w:rsid w:val="006E6F7E"/>
    <w:rsid w:val="006E70D4"/>
    <w:rsid w:val="006E7390"/>
    <w:rsid w:val="006E73D6"/>
    <w:rsid w:val="006E75DD"/>
    <w:rsid w:val="006E7694"/>
    <w:rsid w:val="006E7746"/>
    <w:rsid w:val="006E7785"/>
    <w:rsid w:val="006E7BBE"/>
    <w:rsid w:val="006E7D35"/>
    <w:rsid w:val="006E7F70"/>
    <w:rsid w:val="006F0036"/>
    <w:rsid w:val="006F01B7"/>
    <w:rsid w:val="006F02F8"/>
    <w:rsid w:val="006F045A"/>
    <w:rsid w:val="006F08C5"/>
    <w:rsid w:val="006F0A36"/>
    <w:rsid w:val="006F0A7F"/>
    <w:rsid w:val="006F0D72"/>
    <w:rsid w:val="006F1699"/>
    <w:rsid w:val="006F189E"/>
    <w:rsid w:val="006F1C8F"/>
    <w:rsid w:val="006F1EE9"/>
    <w:rsid w:val="006F2209"/>
    <w:rsid w:val="006F23EA"/>
    <w:rsid w:val="006F25E5"/>
    <w:rsid w:val="006F2973"/>
    <w:rsid w:val="006F2F6D"/>
    <w:rsid w:val="006F3194"/>
    <w:rsid w:val="006F3261"/>
    <w:rsid w:val="006F352C"/>
    <w:rsid w:val="006F3566"/>
    <w:rsid w:val="006F3784"/>
    <w:rsid w:val="006F3B8A"/>
    <w:rsid w:val="006F3C24"/>
    <w:rsid w:val="006F3CBB"/>
    <w:rsid w:val="006F428F"/>
    <w:rsid w:val="006F44EF"/>
    <w:rsid w:val="006F4826"/>
    <w:rsid w:val="006F4A08"/>
    <w:rsid w:val="006F4D0E"/>
    <w:rsid w:val="006F53FD"/>
    <w:rsid w:val="006F5420"/>
    <w:rsid w:val="006F5468"/>
    <w:rsid w:val="006F558C"/>
    <w:rsid w:val="006F5855"/>
    <w:rsid w:val="006F5AF9"/>
    <w:rsid w:val="006F60BC"/>
    <w:rsid w:val="006F637B"/>
    <w:rsid w:val="006F6626"/>
    <w:rsid w:val="006F6662"/>
    <w:rsid w:val="006F67FA"/>
    <w:rsid w:val="006F6C66"/>
    <w:rsid w:val="006F6C96"/>
    <w:rsid w:val="006F710C"/>
    <w:rsid w:val="006F738D"/>
    <w:rsid w:val="006F73A9"/>
    <w:rsid w:val="006F76BE"/>
    <w:rsid w:val="006F7939"/>
    <w:rsid w:val="006F7D7B"/>
    <w:rsid w:val="006F7DB2"/>
    <w:rsid w:val="006F7DE0"/>
    <w:rsid w:val="006F7F6B"/>
    <w:rsid w:val="007005E2"/>
    <w:rsid w:val="00700718"/>
    <w:rsid w:val="00700738"/>
    <w:rsid w:val="00700CB3"/>
    <w:rsid w:val="00700D35"/>
    <w:rsid w:val="00700E95"/>
    <w:rsid w:val="00700F52"/>
    <w:rsid w:val="00701275"/>
    <w:rsid w:val="00701607"/>
    <w:rsid w:val="00701B4F"/>
    <w:rsid w:val="00701DB8"/>
    <w:rsid w:val="0070203C"/>
    <w:rsid w:val="00702230"/>
    <w:rsid w:val="00702571"/>
    <w:rsid w:val="0070266D"/>
    <w:rsid w:val="007029DC"/>
    <w:rsid w:val="00702B29"/>
    <w:rsid w:val="00703044"/>
    <w:rsid w:val="0070328F"/>
    <w:rsid w:val="007032F8"/>
    <w:rsid w:val="00703566"/>
    <w:rsid w:val="00703689"/>
    <w:rsid w:val="00703F8C"/>
    <w:rsid w:val="007041CB"/>
    <w:rsid w:val="00704391"/>
    <w:rsid w:val="007044A7"/>
    <w:rsid w:val="00704D9A"/>
    <w:rsid w:val="00705677"/>
    <w:rsid w:val="007056B8"/>
    <w:rsid w:val="0070574B"/>
    <w:rsid w:val="00705B84"/>
    <w:rsid w:val="00705C64"/>
    <w:rsid w:val="00705C6E"/>
    <w:rsid w:val="0070618F"/>
    <w:rsid w:val="007065F8"/>
    <w:rsid w:val="00706655"/>
    <w:rsid w:val="00706905"/>
    <w:rsid w:val="00706A08"/>
    <w:rsid w:val="00706A6A"/>
    <w:rsid w:val="00706F5F"/>
    <w:rsid w:val="00707116"/>
    <w:rsid w:val="0070727B"/>
    <w:rsid w:val="007072EC"/>
    <w:rsid w:val="00707866"/>
    <w:rsid w:val="00707997"/>
    <w:rsid w:val="00707B93"/>
    <w:rsid w:val="00707BDE"/>
    <w:rsid w:val="00707D53"/>
    <w:rsid w:val="0071004D"/>
    <w:rsid w:val="0071025A"/>
    <w:rsid w:val="0071029B"/>
    <w:rsid w:val="0071043A"/>
    <w:rsid w:val="0071052E"/>
    <w:rsid w:val="0071058F"/>
    <w:rsid w:val="0071076D"/>
    <w:rsid w:val="007107C5"/>
    <w:rsid w:val="00710A32"/>
    <w:rsid w:val="00710C61"/>
    <w:rsid w:val="00710E2F"/>
    <w:rsid w:val="007111C0"/>
    <w:rsid w:val="0071152D"/>
    <w:rsid w:val="007115A2"/>
    <w:rsid w:val="00711760"/>
    <w:rsid w:val="00711762"/>
    <w:rsid w:val="007119BE"/>
    <w:rsid w:val="00711E36"/>
    <w:rsid w:val="00711F46"/>
    <w:rsid w:val="0071219C"/>
    <w:rsid w:val="00712421"/>
    <w:rsid w:val="007125EC"/>
    <w:rsid w:val="00712791"/>
    <w:rsid w:val="007128AE"/>
    <w:rsid w:val="00712BE1"/>
    <w:rsid w:val="00712E75"/>
    <w:rsid w:val="0071300B"/>
    <w:rsid w:val="00713250"/>
    <w:rsid w:val="0071340A"/>
    <w:rsid w:val="00713437"/>
    <w:rsid w:val="007134AA"/>
    <w:rsid w:val="00713838"/>
    <w:rsid w:val="0071386A"/>
    <w:rsid w:val="00713882"/>
    <w:rsid w:val="00713AEB"/>
    <w:rsid w:val="00713D1E"/>
    <w:rsid w:val="00714057"/>
    <w:rsid w:val="007141C7"/>
    <w:rsid w:val="00714B67"/>
    <w:rsid w:val="00714DB2"/>
    <w:rsid w:val="00714F46"/>
    <w:rsid w:val="007155FA"/>
    <w:rsid w:val="00715B48"/>
    <w:rsid w:val="00716026"/>
    <w:rsid w:val="00716588"/>
    <w:rsid w:val="00716E84"/>
    <w:rsid w:val="00717470"/>
    <w:rsid w:val="00717595"/>
    <w:rsid w:val="00717844"/>
    <w:rsid w:val="00717B81"/>
    <w:rsid w:val="00717C47"/>
    <w:rsid w:val="00720716"/>
    <w:rsid w:val="007209E7"/>
    <w:rsid w:val="00720ABA"/>
    <w:rsid w:val="00720AC5"/>
    <w:rsid w:val="00720E67"/>
    <w:rsid w:val="00721018"/>
    <w:rsid w:val="007212BE"/>
    <w:rsid w:val="007212E4"/>
    <w:rsid w:val="00721552"/>
    <w:rsid w:val="00721954"/>
    <w:rsid w:val="007219C9"/>
    <w:rsid w:val="00721A71"/>
    <w:rsid w:val="00721DB8"/>
    <w:rsid w:val="00721F0E"/>
    <w:rsid w:val="0072226F"/>
    <w:rsid w:val="007222B9"/>
    <w:rsid w:val="007224AB"/>
    <w:rsid w:val="00722524"/>
    <w:rsid w:val="00722A84"/>
    <w:rsid w:val="00722F3F"/>
    <w:rsid w:val="007230F1"/>
    <w:rsid w:val="00723104"/>
    <w:rsid w:val="007232D6"/>
    <w:rsid w:val="00723375"/>
    <w:rsid w:val="007237DC"/>
    <w:rsid w:val="00723DAF"/>
    <w:rsid w:val="00723DC2"/>
    <w:rsid w:val="00723FF0"/>
    <w:rsid w:val="00724034"/>
    <w:rsid w:val="0072411F"/>
    <w:rsid w:val="0072460B"/>
    <w:rsid w:val="00724751"/>
    <w:rsid w:val="007248EE"/>
    <w:rsid w:val="0072498F"/>
    <w:rsid w:val="00724A3C"/>
    <w:rsid w:val="00724E52"/>
    <w:rsid w:val="007250DF"/>
    <w:rsid w:val="0072535D"/>
    <w:rsid w:val="00725504"/>
    <w:rsid w:val="007256B7"/>
    <w:rsid w:val="00725734"/>
    <w:rsid w:val="00725821"/>
    <w:rsid w:val="00725CF7"/>
    <w:rsid w:val="00725DD5"/>
    <w:rsid w:val="00725E0A"/>
    <w:rsid w:val="00725F49"/>
    <w:rsid w:val="007260D1"/>
    <w:rsid w:val="007261E3"/>
    <w:rsid w:val="00726222"/>
    <w:rsid w:val="0072648F"/>
    <w:rsid w:val="0072649F"/>
    <w:rsid w:val="007268CD"/>
    <w:rsid w:val="00726CA5"/>
    <w:rsid w:val="00726E5E"/>
    <w:rsid w:val="00727105"/>
    <w:rsid w:val="00727180"/>
    <w:rsid w:val="00727789"/>
    <w:rsid w:val="00727E0B"/>
    <w:rsid w:val="00727E38"/>
    <w:rsid w:val="0073017D"/>
    <w:rsid w:val="007302A9"/>
    <w:rsid w:val="00730324"/>
    <w:rsid w:val="0073041D"/>
    <w:rsid w:val="007305D5"/>
    <w:rsid w:val="007309B4"/>
    <w:rsid w:val="00730F97"/>
    <w:rsid w:val="0073143E"/>
    <w:rsid w:val="0073183E"/>
    <w:rsid w:val="007318D9"/>
    <w:rsid w:val="00731B4C"/>
    <w:rsid w:val="00731FF5"/>
    <w:rsid w:val="007321D3"/>
    <w:rsid w:val="007325B1"/>
    <w:rsid w:val="007327F4"/>
    <w:rsid w:val="007329CD"/>
    <w:rsid w:val="00732AC0"/>
    <w:rsid w:val="00732B1A"/>
    <w:rsid w:val="00733256"/>
    <w:rsid w:val="00733361"/>
    <w:rsid w:val="007335F4"/>
    <w:rsid w:val="0073375F"/>
    <w:rsid w:val="00733D17"/>
    <w:rsid w:val="0073421D"/>
    <w:rsid w:val="00734292"/>
    <w:rsid w:val="00734822"/>
    <w:rsid w:val="007348EE"/>
    <w:rsid w:val="00734BE1"/>
    <w:rsid w:val="00734C59"/>
    <w:rsid w:val="00734E62"/>
    <w:rsid w:val="00735079"/>
    <w:rsid w:val="00735305"/>
    <w:rsid w:val="00735640"/>
    <w:rsid w:val="0073590C"/>
    <w:rsid w:val="00735A7D"/>
    <w:rsid w:val="00735C09"/>
    <w:rsid w:val="00735CAC"/>
    <w:rsid w:val="00735EC6"/>
    <w:rsid w:val="00736216"/>
    <w:rsid w:val="007367A7"/>
    <w:rsid w:val="00736C13"/>
    <w:rsid w:val="00736E1E"/>
    <w:rsid w:val="00736E76"/>
    <w:rsid w:val="00736F0E"/>
    <w:rsid w:val="00737746"/>
    <w:rsid w:val="00737756"/>
    <w:rsid w:val="00737928"/>
    <w:rsid w:val="0073797F"/>
    <w:rsid w:val="00737A40"/>
    <w:rsid w:val="00737F36"/>
    <w:rsid w:val="00740049"/>
    <w:rsid w:val="007402A8"/>
    <w:rsid w:val="00740959"/>
    <w:rsid w:val="00740B37"/>
    <w:rsid w:val="0074100F"/>
    <w:rsid w:val="00741185"/>
    <w:rsid w:val="00741229"/>
    <w:rsid w:val="0074134F"/>
    <w:rsid w:val="00741BDF"/>
    <w:rsid w:val="00741C98"/>
    <w:rsid w:val="00741F89"/>
    <w:rsid w:val="00741FD6"/>
    <w:rsid w:val="00742002"/>
    <w:rsid w:val="007420F7"/>
    <w:rsid w:val="00742189"/>
    <w:rsid w:val="00742284"/>
    <w:rsid w:val="007424EF"/>
    <w:rsid w:val="0074273D"/>
    <w:rsid w:val="007427AA"/>
    <w:rsid w:val="00742E07"/>
    <w:rsid w:val="00743825"/>
    <w:rsid w:val="007438C7"/>
    <w:rsid w:val="00743BC4"/>
    <w:rsid w:val="00743C86"/>
    <w:rsid w:val="00743D21"/>
    <w:rsid w:val="00743DA9"/>
    <w:rsid w:val="00743E0A"/>
    <w:rsid w:val="00744172"/>
    <w:rsid w:val="00744198"/>
    <w:rsid w:val="007441E8"/>
    <w:rsid w:val="0074443B"/>
    <w:rsid w:val="007445DB"/>
    <w:rsid w:val="007449BB"/>
    <w:rsid w:val="00744A98"/>
    <w:rsid w:val="00744AEE"/>
    <w:rsid w:val="00744D6B"/>
    <w:rsid w:val="00744F02"/>
    <w:rsid w:val="007450FE"/>
    <w:rsid w:val="0074569B"/>
    <w:rsid w:val="00745904"/>
    <w:rsid w:val="00745927"/>
    <w:rsid w:val="00745B2F"/>
    <w:rsid w:val="00745ED7"/>
    <w:rsid w:val="0074651E"/>
    <w:rsid w:val="007466B1"/>
    <w:rsid w:val="0074691B"/>
    <w:rsid w:val="00746AC3"/>
    <w:rsid w:val="00746B8C"/>
    <w:rsid w:val="00746BF7"/>
    <w:rsid w:val="00746C4C"/>
    <w:rsid w:val="00746FE8"/>
    <w:rsid w:val="00747618"/>
    <w:rsid w:val="00747ACC"/>
    <w:rsid w:val="00747BE0"/>
    <w:rsid w:val="00750270"/>
    <w:rsid w:val="00750366"/>
    <w:rsid w:val="007505E7"/>
    <w:rsid w:val="00750749"/>
    <w:rsid w:val="00750B03"/>
    <w:rsid w:val="00750D0A"/>
    <w:rsid w:val="00750D6A"/>
    <w:rsid w:val="00750F93"/>
    <w:rsid w:val="007510E2"/>
    <w:rsid w:val="00751196"/>
    <w:rsid w:val="007513AA"/>
    <w:rsid w:val="007517B5"/>
    <w:rsid w:val="007517EB"/>
    <w:rsid w:val="0075194E"/>
    <w:rsid w:val="00751B7E"/>
    <w:rsid w:val="00752314"/>
    <w:rsid w:val="00752473"/>
    <w:rsid w:val="007526A9"/>
    <w:rsid w:val="00752903"/>
    <w:rsid w:val="007529C7"/>
    <w:rsid w:val="00752B21"/>
    <w:rsid w:val="00752BDA"/>
    <w:rsid w:val="00752DDB"/>
    <w:rsid w:val="00752EF0"/>
    <w:rsid w:val="007535B3"/>
    <w:rsid w:val="00753A11"/>
    <w:rsid w:val="00753A1F"/>
    <w:rsid w:val="00753C00"/>
    <w:rsid w:val="00753EAA"/>
    <w:rsid w:val="007545AD"/>
    <w:rsid w:val="0075521E"/>
    <w:rsid w:val="00755402"/>
    <w:rsid w:val="007556E1"/>
    <w:rsid w:val="0075594D"/>
    <w:rsid w:val="007559C8"/>
    <w:rsid w:val="00755F08"/>
    <w:rsid w:val="00755FC2"/>
    <w:rsid w:val="0075618D"/>
    <w:rsid w:val="00756487"/>
    <w:rsid w:val="007565D0"/>
    <w:rsid w:val="007567D1"/>
    <w:rsid w:val="007567E7"/>
    <w:rsid w:val="0075680D"/>
    <w:rsid w:val="00756847"/>
    <w:rsid w:val="00756B54"/>
    <w:rsid w:val="00756C62"/>
    <w:rsid w:val="00757056"/>
    <w:rsid w:val="007571E2"/>
    <w:rsid w:val="0075730F"/>
    <w:rsid w:val="00757B29"/>
    <w:rsid w:val="00757C08"/>
    <w:rsid w:val="00757C8A"/>
    <w:rsid w:val="00757D44"/>
    <w:rsid w:val="00760849"/>
    <w:rsid w:val="007608FB"/>
    <w:rsid w:val="00760F6E"/>
    <w:rsid w:val="00761236"/>
    <w:rsid w:val="00761261"/>
    <w:rsid w:val="00761728"/>
    <w:rsid w:val="00761901"/>
    <w:rsid w:val="00761E12"/>
    <w:rsid w:val="00761E79"/>
    <w:rsid w:val="007620B2"/>
    <w:rsid w:val="007621E7"/>
    <w:rsid w:val="00762875"/>
    <w:rsid w:val="007631EE"/>
    <w:rsid w:val="0076332E"/>
    <w:rsid w:val="0076361C"/>
    <w:rsid w:val="00763623"/>
    <w:rsid w:val="00763672"/>
    <w:rsid w:val="00763AF4"/>
    <w:rsid w:val="00764203"/>
    <w:rsid w:val="007644AD"/>
    <w:rsid w:val="0076455F"/>
    <w:rsid w:val="00764899"/>
    <w:rsid w:val="00764925"/>
    <w:rsid w:val="00764B24"/>
    <w:rsid w:val="00764C86"/>
    <w:rsid w:val="00764DAC"/>
    <w:rsid w:val="007653C8"/>
    <w:rsid w:val="0076588A"/>
    <w:rsid w:val="00765E81"/>
    <w:rsid w:val="007660BB"/>
    <w:rsid w:val="0076644E"/>
    <w:rsid w:val="00766728"/>
    <w:rsid w:val="007667A9"/>
    <w:rsid w:val="007668CD"/>
    <w:rsid w:val="00766BBE"/>
    <w:rsid w:val="0076707E"/>
    <w:rsid w:val="007672EC"/>
    <w:rsid w:val="00767521"/>
    <w:rsid w:val="007678B8"/>
    <w:rsid w:val="00767D8C"/>
    <w:rsid w:val="007701E1"/>
    <w:rsid w:val="00770258"/>
    <w:rsid w:val="007702A2"/>
    <w:rsid w:val="00770343"/>
    <w:rsid w:val="00770580"/>
    <w:rsid w:val="0077075C"/>
    <w:rsid w:val="00770851"/>
    <w:rsid w:val="007716B0"/>
    <w:rsid w:val="00771B7A"/>
    <w:rsid w:val="00771CB6"/>
    <w:rsid w:val="00771DEE"/>
    <w:rsid w:val="00771E1C"/>
    <w:rsid w:val="00772244"/>
    <w:rsid w:val="007727D1"/>
    <w:rsid w:val="007727DC"/>
    <w:rsid w:val="00772C5B"/>
    <w:rsid w:val="00772D2F"/>
    <w:rsid w:val="00772F21"/>
    <w:rsid w:val="00772F59"/>
    <w:rsid w:val="00773100"/>
    <w:rsid w:val="007732C9"/>
    <w:rsid w:val="007733B7"/>
    <w:rsid w:val="0077359D"/>
    <w:rsid w:val="007736D3"/>
    <w:rsid w:val="007738F3"/>
    <w:rsid w:val="00773970"/>
    <w:rsid w:val="00773DFE"/>
    <w:rsid w:val="00774267"/>
    <w:rsid w:val="007743DF"/>
    <w:rsid w:val="00774606"/>
    <w:rsid w:val="0077477B"/>
    <w:rsid w:val="00774CB6"/>
    <w:rsid w:val="00774DB4"/>
    <w:rsid w:val="00774E83"/>
    <w:rsid w:val="00774F8D"/>
    <w:rsid w:val="007751EE"/>
    <w:rsid w:val="0077537F"/>
    <w:rsid w:val="00775AD6"/>
    <w:rsid w:val="00775C97"/>
    <w:rsid w:val="00775EC3"/>
    <w:rsid w:val="00775FB6"/>
    <w:rsid w:val="00776066"/>
    <w:rsid w:val="00776228"/>
    <w:rsid w:val="00776367"/>
    <w:rsid w:val="00776570"/>
    <w:rsid w:val="007765B3"/>
    <w:rsid w:val="00776738"/>
    <w:rsid w:val="00776751"/>
    <w:rsid w:val="00776A3D"/>
    <w:rsid w:val="00776B49"/>
    <w:rsid w:val="00776D6C"/>
    <w:rsid w:val="00776E02"/>
    <w:rsid w:val="00776E13"/>
    <w:rsid w:val="00776E4C"/>
    <w:rsid w:val="007772E1"/>
    <w:rsid w:val="00777498"/>
    <w:rsid w:val="00777989"/>
    <w:rsid w:val="00777A1D"/>
    <w:rsid w:val="00777DA4"/>
    <w:rsid w:val="00777E23"/>
    <w:rsid w:val="00780381"/>
    <w:rsid w:val="0078040E"/>
    <w:rsid w:val="007807A5"/>
    <w:rsid w:val="007807CF"/>
    <w:rsid w:val="007807E0"/>
    <w:rsid w:val="0078148F"/>
    <w:rsid w:val="00781600"/>
    <w:rsid w:val="00781964"/>
    <w:rsid w:val="00781E02"/>
    <w:rsid w:val="007822F0"/>
    <w:rsid w:val="00782421"/>
    <w:rsid w:val="00782488"/>
    <w:rsid w:val="00782B18"/>
    <w:rsid w:val="007835B1"/>
    <w:rsid w:val="00783D35"/>
    <w:rsid w:val="00784069"/>
    <w:rsid w:val="0078413D"/>
    <w:rsid w:val="007841CC"/>
    <w:rsid w:val="0078461B"/>
    <w:rsid w:val="0078477C"/>
    <w:rsid w:val="007847AB"/>
    <w:rsid w:val="00784EFE"/>
    <w:rsid w:val="007850EB"/>
    <w:rsid w:val="00785850"/>
    <w:rsid w:val="00785E49"/>
    <w:rsid w:val="00785E8A"/>
    <w:rsid w:val="0078637C"/>
    <w:rsid w:val="00786861"/>
    <w:rsid w:val="00786865"/>
    <w:rsid w:val="007868C5"/>
    <w:rsid w:val="00786A8D"/>
    <w:rsid w:val="00786B17"/>
    <w:rsid w:val="00786C09"/>
    <w:rsid w:val="00786C6F"/>
    <w:rsid w:val="00786DEF"/>
    <w:rsid w:val="00786E6B"/>
    <w:rsid w:val="00787338"/>
    <w:rsid w:val="0078738C"/>
    <w:rsid w:val="00787651"/>
    <w:rsid w:val="007878D9"/>
    <w:rsid w:val="00787988"/>
    <w:rsid w:val="00787ABB"/>
    <w:rsid w:val="00787C62"/>
    <w:rsid w:val="00787C90"/>
    <w:rsid w:val="00787CC8"/>
    <w:rsid w:val="00787CD1"/>
    <w:rsid w:val="00787E25"/>
    <w:rsid w:val="00787E49"/>
    <w:rsid w:val="0079019B"/>
    <w:rsid w:val="007904F4"/>
    <w:rsid w:val="00790523"/>
    <w:rsid w:val="0079071E"/>
    <w:rsid w:val="00790A1F"/>
    <w:rsid w:val="00790A3C"/>
    <w:rsid w:val="00790B61"/>
    <w:rsid w:val="00790C6D"/>
    <w:rsid w:val="00790C99"/>
    <w:rsid w:val="00790F18"/>
    <w:rsid w:val="0079126A"/>
    <w:rsid w:val="00791670"/>
    <w:rsid w:val="00791B22"/>
    <w:rsid w:val="00792197"/>
    <w:rsid w:val="00792580"/>
    <w:rsid w:val="00792839"/>
    <w:rsid w:val="00792A3B"/>
    <w:rsid w:val="00792C83"/>
    <w:rsid w:val="00792E84"/>
    <w:rsid w:val="0079324C"/>
    <w:rsid w:val="007933BB"/>
    <w:rsid w:val="00793427"/>
    <w:rsid w:val="007934F4"/>
    <w:rsid w:val="007939B7"/>
    <w:rsid w:val="00793B7A"/>
    <w:rsid w:val="00793C15"/>
    <w:rsid w:val="00793DA2"/>
    <w:rsid w:val="00793DF2"/>
    <w:rsid w:val="0079432F"/>
    <w:rsid w:val="00794742"/>
    <w:rsid w:val="00794744"/>
    <w:rsid w:val="007948EC"/>
    <w:rsid w:val="007948F0"/>
    <w:rsid w:val="007949C3"/>
    <w:rsid w:val="00794C77"/>
    <w:rsid w:val="00794C7A"/>
    <w:rsid w:val="00794E77"/>
    <w:rsid w:val="00794FAD"/>
    <w:rsid w:val="007950DE"/>
    <w:rsid w:val="00795A5C"/>
    <w:rsid w:val="00795C71"/>
    <w:rsid w:val="00795C83"/>
    <w:rsid w:val="00795EC4"/>
    <w:rsid w:val="00796170"/>
    <w:rsid w:val="00796411"/>
    <w:rsid w:val="0079660C"/>
    <w:rsid w:val="00796736"/>
    <w:rsid w:val="007967E6"/>
    <w:rsid w:val="00796A9B"/>
    <w:rsid w:val="007974E5"/>
    <w:rsid w:val="00797621"/>
    <w:rsid w:val="00797715"/>
    <w:rsid w:val="00797805"/>
    <w:rsid w:val="0079786F"/>
    <w:rsid w:val="007A0016"/>
    <w:rsid w:val="007A014E"/>
    <w:rsid w:val="007A01EB"/>
    <w:rsid w:val="007A0504"/>
    <w:rsid w:val="007A0820"/>
    <w:rsid w:val="007A085A"/>
    <w:rsid w:val="007A0F95"/>
    <w:rsid w:val="007A129B"/>
    <w:rsid w:val="007A146E"/>
    <w:rsid w:val="007A14DA"/>
    <w:rsid w:val="007A1A2C"/>
    <w:rsid w:val="007A1A8C"/>
    <w:rsid w:val="007A25C5"/>
    <w:rsid w:val="007A2816"/>
    <w:rsid w:val="007A2BC2"/>
    <w:rsid w:val="007A2D1C"/>
    <w:rsid w:val="007A331D"/>
    <w:rsid w:val="007A3834"/>
    <w:rsid w:val="007A38A4"/>
    <w:rsid w:val="007A39BC"/>
    <w:rsid w:val="007A4128"/>
    <w:rsid w:val="007A462E"/>
    <w:rsid w:val="007A483A"/>
    <w:rsid w:val="007A579C"/>
    <w:rsid w:val="007A5903"/>
    <w:rsid w:val="007A5A63"/>
    <w:rsid w:val="007A5C6F"/>
    <w:rsid w:val="007A5C84"/>
    <w:rsid w:val="007A5E7A"/>
    <w:rsid w:val="007A6049"/>
    <w:rsid w:val="007A63FB"/>
    <w:rsid w:val="007A6507"/>
    <w:rsid w:val="007A66F8"/>
    <w:rsid w:val="007A69AD"/>
    <w:rsid w:val="007A6F34"/>
    <w:rsid w:val="007A706F"/>
    <w:rsid w:val="007A710A"/>
    <w:rsid w:val="007A7410"/>
    <w:rsid w:val="007A74F2"/>
    <w:rsid w:val="007A77B7"/>
    <w:rsid w:val="007A7954"/>
    <w:rsid w:val="007A7C31"/>
    <w:rsid w:val="007A7E86"/>
    <w:rsid w:val="007A7E99"/>
    <w:rsid w:val="007B037D"/>
    <w:rsid w:val="007B0408"/>
    <w:rsid w:val="007B05E2"/>
    <w:rsid w:val="007B07C5"/>
    <w:rsid w:val="007B0850"/>
    <w:rsid w:val="007B0D83"/>
    <w:rsid w:val="007B0F4F"/>
    <w:rsid w:val="007B115A"/>
    <w:rsid w:val="007B13AE"/>
    <w:rsid w:val="007B1428"/>
    <w:rsid w:val="007B146F"/>
    <w:rsid w:val="007B1556"/>
    <w:rsid w:val="007B1627"/>
    <w:rsid w:val="007B1756"/>
    <w:rsid w:val="007B2183"/>
    <w:rsid w:val="007B22D9"/>
    <w:rsid w:val="007B23FC"/>
    <w:rsid w:val="007B245A"/>
    <w:rsid w:val="007B2466"/>
    <w:rsid w:val="007B2475"/>
    <w:rsid w:val="007B249F"/>
    <w:rsid w:val="007B267E"/>
    <w:rsid w:val="007B269C"/>
    <w:rsid w:val="007B2828"/>
    <w:rsid w:val="007B2E77"/>
    <w:rsid w:val="007B2ECC"/>
    <w:rsid w:val="007B3254"/>
    <w:rsid w:val="007B333E"/>
    <w:rsid w:val="007B35D6"/>
    <w:rsid w:val="007B35E1"/>
    <w:rsid w:val="007B381F"/>
    <w:rsid w:val="007B3984"/>
    <w:rsid w:val="007B3BAE"/>
    <w:rsid w:val="007B3D7C"/>
    <w:rsid w:val="007B3E1C"/>
    <w:rsid w:val="007B3E98"/>
    <w:rsid w:val="007B41CE"/>
    <w:rsid w:val="007B42CC"/>
    <w:rsid w:val="007B4B56"/>
    <w:rsid w:val="007B4BCB"/>
    <w:rsid w:val="007B4D26"/>
    <w:rsid w:val="007B4FD7"/>
    <w:rsid w:val="007B501E"/>
    <w:rsid w:val="007B51AA"/>
    <w:rsid w:val="007B57C9"/>
    <w:rsid w:val="007B5A65"/>
    <w:rsid w:val="007B5AD6"/>
    <w:rsid w:val="007B5B73"/>
    <w:rsid w:val="007B5BB7"/>
    <w:rsid w:val="007B5FA3"/>
    <w:rsid w:val="007B5FE6"/>
    <w:rsid w:val="007B5FED"/>
    <w:rsid w:val="007B67D0"/>
    <w:rsid w:val="007B69DE"/>
    <w:rsid w:val="007B6C1A"/>
    <w:rsid w:val="007B6C97"/>
    <w:rsid w:val="007B6CA9"/>
    <w:rsid w:val="007B6E5E"/>
    <w:rsid w:val="007B71A7"/>
    <w:rsid w:val="007B75DE"/>
    <w:rsid w:val="007B7609"/>
    <w:rsid w:val="007B797F"/>
    <w:rsid w:val="007B7AE6"/>
    <w:rsid w:val="007B7CA9"/>
    <w:rsid w:val="007B7CF4"/>
    <w:rsid w:val="007C00DE"/>
    <w:rsid w:val="007C08F6"/>
    <w:rsid w:val="007C12CB"/>
    <w:rsid w:val="007C14A6"/>
    <w:rsid w:val="007C168C"/>
    <w:rsid w:val="007C1DF4"/>
    <w:rsid w:val="007C1E86"/>
    <w:rsid w:val="007C20E8"/>
    <w:rsid w:val="007C22BB"/>
    <w:rsid w:val="007C231A"/>
    <w:rsid w:val="007C232F"/>
    <w:rsid w:val="007C2458"/>
    <w:rsid w:val="007C33D9"/>
    <w:rsid w:val="007C3B78"/>
    <w:rsid w:val="007C3D9C"/>
    <w:rsid w:val="007C40BF"/>
    <w:rsid w:val="007C49DA"/>
    <w:rsid w:val="007C4F01"/>
    <w:rsid w:val="007C5034"/>
    <w:rsid w:val="007C5112"/>
    <w:rsid w:val="007C5394"/>
    <w:rsid w:val="007C540D"/>
    <w:rsid w:val="007C54A7"/>
    <w:rsid w:val="007C54EE"/>
    <w:rsid w:val="007C59B8"/>
    <w:rsid w:val="007C5A45"/>
    <w:rsid w:val="007C5C1F"/>
    <w:rsid w:val="007C5E8F"/>
    <w:rsid w:val="007C6032"/>
    <w:rsid w:val="007C6084"/>
    <w:rsid w:val="007C61BD"/>
    <w:rsid w:val="007C6455"/>
    <w:rsid w:val="007C6786"/>
    <w:rsid w:val="007C68D3"/>
    <w:rsid w:val="007C6A5C"/>
    <w:rsid w:val="007C6BB9"/>
    <w:rsid w:val="007C6C47"/>
    <w:rsid w:val="007C6C91"/>
    <w:rsid w:val="007C6E95"/>
    <w:rsid w:val="007C6FE6"/>
    <w:rsid w:val="007C728A"/>
    <w:rsid w:val="007C77E9"/>
    <w:rsid w:val="007C7A95"/>
    <w:rsid w:val="007C7BD9"/>
    <w:rsid w:val="007C7D16"/>
    <w:rsid w:val="007C7EF3"/>
    <w:rsid w:val="007D009C"/>
    <w:rsid w:val="007D03DA"/>
    <w:rsid w:val="007D0438"/>
    <w:rsid w:val="007D074A"/>
    <w:rsid w:val="007D0C7D"/>
    <w:rsid w:val="007D0D8E"/>
    <w:rsid w:val="007D0F91"/>
    <w:rsid w:val="007D12A4"/>
    <w:rsid w:val="007D1633"/>
    <w:rsid w:val="007D1B60"/>
    <w:rsid w:val="007D1E9B"/>
    <w:rsid w:val="007D21FF"/>
    <w:rsid w:val="007D2565"/>
    <w:rsid w:val="007D256B"/>
    <w:rsid w:val="007D2784"/>
    <w:rsid w:val="007D2A42"/>
    <w:rsid w:val="007D2E6D"/>
    <w:rsid w:val="007D3067"/>
    <w:rsid w:val="007D3415"/>
    <w:rsid w:val="007D344A"/>
    <w:rsid w:val="007D3454"/>
    <w:rsid w:val="007D3938"/>
    <w:rsid w:val="007D42B8"/>
    <w:rsid w:val="007D4514"/>
    <w:rsid w:val="007D453C"/>
    <w:rsid w:val="007D4543"/>
    <w:rsid w:val="007D45D6"/>
    <w:rsid w:val="007D462B"/>
    <w:rsid w:val="007D467B"/>
    <w:rsid w:val="007D49CF"/>
    <w:rsid w:val="007D5189"/>
    <w:rsid w:val="007D53C7"/>
    <w:rsid w:val="007D545A"/>
    <w:rsid w:val="007D5501"/>
    <w:rsid w:val="007D550F"/>
    <w:rsid w:val="007D564B"/>
    <w:rsid w:val="007D5788"/>
    <w:rsid w:val="007D57D6"/>
    <w:rsid w:val="007D5ACC"/>
    <w:rsid w:val="007D5CE0"/>
    <w:rsid w:val="007D5D3D"/>
    <w:rsid w:val="007D60D5"/>
    <w:rsid w:val="007D63F1"/>
    <w:rsid w:val="007D657B"/>
    <w:rsid w:val="007D6D37"/>
    <w:rsid w:val="007D6DB1"/>
    <w:rsid w:val="007D6F6E"/>
    <w:rsid w:val="007D71D7"/>
    <w:rsid w:val="007D71E8"/>
    <w:rsid w:val="007D72C1"/>
    <w:rsid w:val="007D751D"/>
    <w:rsid w:val="007D7552"/>
    <w:rsid w:val="007D75A6"/>
    <w:rsid w:val="007D7A34"/>
    <w:rsid w:val="007D7A92"/>
    <w:rsid w:val="007D7D46"/>
    <w:rsid w:val="007D7F23"/>
    <w:rsid w:val="007E0198"/>
    <w:rsid w:val="007E0491"/>
    <w:rsid w:val="007E06BE"/>
    <w:rsid w:val="007E073D"/>
    <w:rsid w:val="007E0890"/>
    <w:rsid w:val="007E09AF"/>
    <w:rsid w:val="007E0AE0"/>
    <w:rsid w:val="007E0EA1"/>
    <w:rsid w:val="007E0EA7"/>
    <w:rsid w:val="007E1523"/>
    <w:rsid w:val="007E181B"/>
    <w:rsid w:val="007E1958"/>
    <w:rsid w:val="007E1CD6"/>
    <w:rsid w:val="007E1EAD"/>
    <w:rsid w:val="007E1EED"/>
    <w:rsid w:val="007E21A4"/>
    <w:rsid w:val="007E260F"/>
    <w:rsid w:val="007E28B9"/>
    <w:rsid w:val="007E2A0E"/>
    <w:rsid w:val="007E2A3E"/>
    <w:rsid w:val="007E2DCC"/>
    <w:rsid w:val="007E2E81"/>
    <w:rsid w:val="007E2EF1"/>
    <w:rsid w:val="007E2F0C"/>
    <w:rsid w:val="007E3169"/>
    <w:rsid w:val="007E33BF"/>
    <w:rsid w:val="007E35CB"/>
    <w:rsid w:val="007E3E50"/>
    <w:rsid w:val="007E3F30"/>
    <w:rsid w:val="007E4456"/>
    <w:rsid w:val="007E4477"/>
    <w:rsid w:val="007E44C5"/>
    <w:rsid w:val="007E47FA"/>
    <w:rsid w:val="007E4B05"/>
    <w:rsid w:val="007E4D89"/>
    <w:rsid w:val="007E50C1"/>
    <w:rsid w:val="007E50FC"/>
    <w:rsid w:val="007E57F6"/>
    <w:rsid w:val="007E5EC3"/>
    <w:rsid w:val="007E6002"/>
    <w:rsid w:val="007E606C"/>
    <w:rsid w:val="007E6322"/>
    <w:rsid w:val="007E63B1"/>
    <w:rsid w:val="007E6822"/>
    <w:rsid w:val="007E6CF1"/>
    <w:rsid w:val="007E726B"/>
    <w:rsid w:val="007E7609"/>
    <w:rsid w:val="007E7791"/>
    <w:rsid w:val="007E7848"/>
    <w:rsid w:val="007E7CF2"/>
    <w:rsid w:val="007EBF7B"/>
    <w:rsid w:val="007F02F9"/>
    <w:rsid w:val="007F03BE"/>
    <w:rsid w:val="007F06BA"/>
    <w:rsid w:val="007F0B24"/>
    <w:rsid w:val="007F0E18"/>
    <w:rsid w:val="007F1430"/>
    <w:rsid w:val="007F14CD"/>
    <w:rsid w:val="007F16A8"/>
    <w:rsid w:val="007F173D"/>
    <w:rsid w:val="007F17B2"/>
    <w:rsid w:val="007F1824"/>
    <w:rsid w:val="007F1843"/>
    <w:rsid w:val="007F1C03"/>
    <w:rsid w:val="007F24A6"/>
    <w:rsid w:val="007F2C11"/>
    <w:rsid w:val="007F2D25"/>
    <w:rsid w:val="007F2E06"/>
    <w:rsid w:val="007F3332"/>
    <w:rsid w:val="007F34A0"/>
    <w:rsid w:val="007F3573"/>
    <w:rsid w:val="007F3664"/>
    <w:rsid w:val="007F3791"/>
    <w:rsid w:val="007F3857"/>
    <w:rsid w:val="007F38E0"/>
    <w:rsid w:val="007F3958"/>
    <w:rsid w:val="007F418B"/>
    <w:rsid w:val="007F48CF"/>
    <w:rsid w:val="007F4971"/>
    <w:rsid w:val="007F5256"/>
    <w:rsid w:val="007F535C"/>
    <w:rsid w:val="007F5919"/>
    <w:rsid w:val="007F5B7C"/>
    <w:rsid w:val="007F5E1E"/>
    <w:rsid w:val="007F5EC0"/>
    <w:rsid w:val="007F6024"/>
    <w:rsid w:val="007F6149"/>
    <w:rsid w:val="007F618C"/>
    <w:rsid w:val="007F638E"/>
    <w:rsid w:val="007F63D6"/>
    <w:rsid w:val="007F65E5"/>
    <w:rsid w:val="007F6888"/>
    <w:rsid w:val="007F688D"/>
    <w:rsid w:val="007F6DAE"/>
    <w:rsid w:val="007F6F1E"/>
    <w:rsid w:val="007F6FF8"/>
    <w:rsid w:val="007F794F"/>
    <w:rsid w:val="007F7CBD"/>
    <w:rsid w:val="008002AE"/>
    <w:rsid w:val="008005FB"/>
    <w:rsid w:val="008007F0"/>
    <w:rsid w:val="00800830"/>
    <w:rsid w:val="00800878"/>
    <w:rsid w:val="00800969"/>
    <w:rsid w:val="00800A46"/>
    <w:rsid w:val="008011A7"/>
    <w:rsid w:val="00801625"/>
    <w:rsid w:val="0080165C"/>
    <w:rsid w:val="008016C2"/>
    <w:rsid w:val="008017BD"/>
    <w:rsid w:val="00801852"/>
    <w:rsid w:val="00801C97"/>
    <w:rsid w:val="00802325"/>
    <w:rsid w:val="00802621"/>
    <w:rsid w:val="00802BC0"/>
    <w:rsid w:val="00802D87"/>
    <w:rsid w:val="00802E8D"/>
    <w:rsid w:val="00802FC9"/>
    <w:rsid w:val="00803C25"/>
    <w:rsid w:val="00804154"/>
    <w:rsid w:val="0080447A"/>
    <w:rsid w:val="0080450D"/>
    <w:rsid w:val="00804A09"/>
    <w:rsid w:val="00804BF9"/>
    <w:rsid w:val="00804D44"/>
    <w:rsid w:val="00804D73"/>
    <w:rsid w:val="00805506"/>
    <w:rsid w:val="00805BF9"/>
    <w:rsid w:val="00805BFA"/>
    <w:rsid w:val="00805F6B"/>
    <w:rsid w:val="00806002"/>
    <w:rsid w:val="008060E8"/>
    <w:rsid w:val="008062B9"/>
    <w:rsid w:val="0080631F"/>
    <w:rsid w:val="00806F44"/>
    <w:rsid w:val="0080706D"/>
    <w:rsid w:val="008071B9"/>
    <w:rsid w:val="008071FC"/>
    <w:rsid w:val="0080758A"/>
    <w:rsid w:val="00807954"/>
    <w:rsid w:val="008079E0"/>
    <w:rsid w:val="00810237"/>
    <w:rsid w:val="00810E57"/>
    <w:rsid w:val="00810FFA"/>
    <w:rsid w:val="00811027"/>
    <w:rsid w:val="008112D4"/>
    <w:rsid w:val="00811B70"/>
    <w:rsid w:val="00811DB9"/>
    <w:rsid w:val="00812128"/>
    <w:rsid w:val="00812574"/>
    <w:rsid w:val="00812AD2"/>
    <w:rsid w:val="00812AEA"/>
    <w:rsid w:val="00812CE7"/>
    <w:rsid w:val="00812D02"/>
    <w:rsid w:val="00812E7D"/>
    <w:rsid w:val="00813157"/>
    <w:rsid w:val="008134AE"/>
    <w:rsid w:val="00814791"/>
    <w:rsid w:val="008147C3"/>
    <w:rsid w:val="00814A01"/>
    <w:rsid w:val="00814B66"/>
    <w:rsid w:val="00814C7F"/>
    <w:rsid w:val="00814F5F"/>
    <w:rsid w:val="00814F8C"/>
    <w:rsid w:val="008150A3"/>
    <w:rsid w:val="00815256"/>
    <w:rsid w:val="00815373"/>
    <w:rsid w:val="00815870"/>
    <w:rsid w:val="00815AAB"/>
    <w:rsid w:val="00815C87"/>
    <w:rsid w:val="00815CF2"/>
    <w:rsid w:val="00815D5D"/>
    <w:rsid w:val="00815DBC"/>
    <w:rsid w:val="008165A3"/>
    <w:rsid w:val="008169BB"/>
    <w:rsid w:val="00816F1C"/>
    <w:rsid w:val="008170E4"/>
    <w:rsid w:val="00817231"/>
    <w:rsid w:val="00817451"/>
    <w:rsid w:val="008175AA"/>
    <w:rsid w:val="008178B1"/>
    <w:rsid w:val="00817A60"/>
    <w:rsid w:val="00817BB6"/>
    <w:rsid w:val="00817D9B"/>
    <w:rsid w:val="0081D177"/>
    <w:rsid w:val="0082045E"/>
    <w:rsid w:val="00820528"/>
    <w:rsid w:val="008208E8"/>
    <w:rsid w:val="0082093C"/>
    <w:rsid w:val="00820CDD"/>
    <w:rsid w:val="00820EB2"/>
    <w:rsid w:val="00820ED3"/>
    <w:rsid w:val="008211F9"/>
    <w:rsid w:val="008212A6"/>
    <w:rsid w:val="00821423"/>
    <w:rsid w:val="0082144F"/>
    <w:rsid w:val="00821822"/>
    <w:rsid w:val="00821880"/>
    <w:rsid w:val="00821B74"/>
    <w:rsid w:val="00822070"/>
    <w:rsid w:val="00822161"/>
    <w:rsid w:val="008223E2"/>
    <w:rsid w:val="008223E7"/>
    <w:rsid w:val="00822797"/>
    <w:rsid w:val="00822CAD"/>
    <w:rsid w:val="00822FDA"/>
    <w:rsid w:val="008230CF"/>
    <w:rsid w:val="00823101"/>
    <w:rsid w:val="008234E0"/>
    <w:rsid w:val="0082359E"/>
    <w:rsid w:val="00823A32"/>
    <w:rsid w:val="00823E38"/>
    <w:rsid w:val="00823E7A"/>
    <w:rsid w:val="00824562"/>
    <w:rsid w:val="00824641"/>
    <w:rsid w:val="00824742"/>
    <w:rsid w:val="008248E5"/>
    <w:rsid w:val="00824CD0"/>
    <w:rsid w:val="00824D0F"/>
    <w:rsid w:val="0082549A"/>
    <w:rsid w:val="00825A85"/>
    <w:rsid w:val="00825DD4"/>
    <w:rsid w:val="00825E6F"/>
    <w:rsid w:val="00826C2D"/>
    <w:rsid w:val="00826D20"/>
    <w:rsid w:val="00826D5A"/>
    <w:rsid w:val="00826D5D"/>
    <w:rsid w:val="00826E37"/>
    <w:rsid w:val="00826E9F"/>
    <w:rsid w:val="00826F85"/>
    <w:rsid w:val="00827C8C"/>
    <w:rsid w:val="00827D37"/>
    <w:rsid w:val="00827E30"/>
    <w:rsid w:val="00827F0B"/>
    <w:rsid w:val="00830706"/>
    <w:rsid w:val="00830B23"/>
    <w:rsid w:val="00830B7C"/>
    <w:rsid w:val="00830D58"/>
    <w:rsid w:val="00830FC3"/>
    <w:rsid w:val="0083105A"/>
    <w:rsid w:val="008310A7"/>
    <w:rsid w:val="008311A9"/>
    <w:rsid w:val="0083142B"/>
    <w:rsid w:val="0083189B"/>
    <w:rsid w:val="00831969"/>
    <w:rsid w:val="00831C15"/>
    <w:rsid w:val="00831CC0"/>
    <w:rsid w:val="00831E7C"/>
    <w:rsid w:val="008327A2"/>
    <w:rsid w:val="008327AF"/>
    <w:rsid w:val="00832A06"/>
    <w:rsid w:val="00832AB5"/>
    <w:rsid w:val="00832BE4"/>
    <w:rsid w:val="00832E0C"/>
    <w:rsid w:val="00832FC9"/>
    <w:rsid w:val="00833043"/>
    <w:rsid w:val="008330CB"/>
    <w:rsid w:val="00833678"/>
    <w:rsid w:val="00833899"/>
    <w:rsid w:val="00833D8C"/>
    <w:rsid w:val="00833F0A"/>
    <w:rsid w:val="00834003"/>
    <w:rsid w:val="00834244"/>
    <w:rsid w:val="00834476"/>
    <w:rsid w:val="008348BE"/>
    <w:rsid w:val="008348E0"/>
    <w:rsid w:val="00834B4A"/>
    <w:rsid w:val="00834B55"/>
    <w:rsid w:val="00834B96"/>
    <w:rsid w:val="0083539F"/>
    <w:rsid w:val="0083541B"/>
    <w:rsid w:val="0083542C"/>
    <w:rsid w:val="00835477"/>
    <w:rsid w:val="00835541"/>
    <w:rsid w:val="00835914"/>
    <w:rsid w:val="00835BF5"/>
    <w:rsid w:val="00835F63"/>
    <w:rsid w:val="008360E6"/>
    <w:rsid w:val="008362A9"/>
    <w:rsid w:val="008363CD"/>
    <w:rsid w:val="0083642A"/>
    <w:rsid w:val="00836608"/>
    <w:rsid w:val="0083662B"/>
    <w:rsid w:val="00836B05"/>
    <w:rsid w:val="00836C5E"/>
    <w:rsid w:val="00836F1E"/>
    <w:rsid w:val="00837014"/>
    <w:rsid w:val="008376FE"/>
    <w:rsid w:val="008378AC"/>
    <w:rsid w:val="008400C6"/>
    <w:rsid w:val="00840460"/>
    <w:rsid w:val="008404A3"/>
    <w:rsid w:val="008404D8"/>
    <w:rsid w:val="00840866"/>
    <w:rsid w:val="008408C1"/>
    <w:rsid w:val="0084092E"/>
    <w:rsid w:val="0084098A"/>
    <w:rsid w:val="00840B15"/>
    <w:rsid w:val="00841377"/>
    <w:rsid w:val="00841379"/>
    <w:rsid w:val="008413D6"/>
    <w:rsid w:val="008415CB"/>
    <w:rsid w:val="00841642"/>
    <w:rsid w:val="0084169F"/>
    <w:rsid w:val="008417A3"/>
    <w:rsid w:val="00841D7C"/>
    <w:rsid w:val="008424A7"/>
    <w:rsid w:val="00842663"/>
    <w:rsid w:val="008427B8"/>
    <w:rsid w:val="00842B45"/>
    <w:rsid w:val="00842D92"/>
    <w:rsid w:val="0084335B"/>
    <w:rsid w:val="008433DE"/>
    <w:rsid w:val="008436E3"/>
    <w:rsid w:val="00843A62"/>
    <w:rsid w:val="0084466E"/>
    <w:rsid w:val="00844858"/>
    <w:rsid w:val="00844AD6"/>
    <w:rsid w:val="0084514F"/>
    <w:rsid w:val="00845329"/>
    <w:rsid w:val="00845759"/>
    <w:rsid w:val="008460B6"/>
    <w:rsid w:val="00846371"/>
    <w:rsid w:val="00846554"/>
    <w:rsid w:val="008465C4"/>
    <w:rsid w:val="008467C7"/>
    <w:rsid w:val="008467F0"/>
    <w:rsid w:val="008468A0"/>
    <w:rsid w:val="00846B99"/>
    <w:rsid w:val="00846C16"/>
    <w:rsid w:val="00846CBD"/>
    <w:rsid w:val="00846ED7"/>
    <w:rsid w:val="008472C9"/>
    <w:rsid w:val="00847494"/>
    <w:rsid w:val="0084763A"/>
    <w:rsid w:val="008477CE"/>
    <w:rsid w:val="00847BF5"/>
    <w:rsid w:val="00847BFA"/>
    <w:rsid w:val="00847E78"/>
    <w:rsid w:val="00847E8D"/>
    <w:rsid w:val="00847F52"/>
    <w:rsid w:val="00850016"/>
    <w:rsid w:val="00850187"/>
    <w:rsid w:val="0085034E"/>
    <w:rsid w:val="0085035A"/>
    <w:rsid w:val="008503AA"/>
    <w:rsid w:val="008508E6"/>
    <w:rsid w:val="00850FE1"/>
    <w:rsid w:val="008512BA"/>
    <w:rsid w:val="00851815"/>
    <w:rsid w:val="00851E0C"/>
    <w:rsid w:val="0085234E"/>
    <w:rsid w:val="00852620"/>
    <w:rsid w:val="00852985"/>
    <w:rsid w:val="00852E13"/>
    <w:rsid w:val="00852F1C"/>
    <w:rsid w:val="008530AC"/>
    <w:rsid w:val="008530B6"/>
    <w:rsid w:val="008535EF"/>
    <w:rsid w:val="008537DF"/>
    <w:rsid w:val="00853C98"/>
    <w:rsid w:val="00853F25"/>
    <w:rsid w:val="008540EC"/>
    <w:rsid w:val="0085422E"/>
    <w:rsid w:val="00854A23"/>
    <w:rsid w:val="00854B48"/>
    <w:rsid w:val="00854B5F"/>
    <w:rsid w:val="00854B78"/>
    <w:rsid w:val="00854D18"/>
    <w:rsid w:val="00854DAD"/>
    <w:rsid w:val="00854DD9"/>
    <w:rsid w:val="00854DE2"/>
    <w:rsid w:val="00854E3D"/>
    <w:rsid w:val="00854F18"/>
    <w:rsid w:val="008550DC"/>
    <w:rsid w:val="00855D56"/>
    <w:rsid w:val="00855FB2"/>
    <w:rsid w:val="00856069"/>
    <w:rsid w:val="0085641A"/>
    <w:rsid w:val="00856649"/>
    <w:rsid w:val="008567E5"/>
    <w:rsid w:val="00856B82"/>
    <w:rsid w:val="00856CA0"/>
    <w:rsid w:val="00856E91"/>
    <w:rsid w:val="00856E94"/>
    <w:rsid w:val="0085742C"/>
    <w:rsid w:val="00857D68"/>
    <w:rsid w:val="00857D93"/>
    <w:rsid w:val="00857E65"/>
    <w:rsid w:val="00857EF6"/>
    <w:rsid w:val="008601C5"/>
    <w:rsid w:val="0086041E"/>
    <w:rsid w:val="00860B35"/>
    <w:rsid w:val="00860D41"/>
    <w:rsid w:val="00860D50"/>
    <w:rsid w:val="008610C4"/>
    <w:rsid w:val="00861199"/>
    <w:rsid w:val="0086120E"/>
    <w:rsid w:val="00861579"/>
    <w:rsid w:val="0086165F"/>
    <w:rsid w:val="00861726"/>
    <w:rsid w:val="008617F3"/>
    <w:rsid w:val="0086181C"/>
    <w:rsid w:val="008618E6"/>
    <w:rsid w:val="00861991"/>
    <w:rsid w:val="00861A3D"/>
    <w:rsid w:val="00861C17"/>
    <w:rsid w:val="008624C5"/>
    <w:rsid w:val="0086270E"/>
    <w:rsid w:val="00862B09"/>
    <w:rsid w:val="00862C03"/>
    <w:rsid w:val="008631BE"/>
    <w:rsid w:val="008631D7"/>
    <w:rsid w:val="008632CD"/>
    <w:rsid w:val="00863709"/>
    <w:rsid w:val="00863C8C"/>
    <w:rsid w:val="00863DC8"/>
    <w:rsid w:val="00863F9A"/>
    <w:rsid w:val="00864126"/>
    <w:rsid w:val="008642C5"/>
    <w:rsid w:val="00864516"/>
    <w:rsid w:val="0086526C"/>
    <w:rsid w:val="008653AF"/>
    <w:rsid w:val="008653D7"/>
    <w:rsid w:val="0086587C"/>
    <w:rsid w:val="00865BEA"/>
    <w:rsid w:val="00865D4F"/>
    <w:rsid w:val="00865EFB"/>
    <w:rsid w:val="00865F66"/>
    <w:rsid w:val="008666A5"/>
    <w:rsid w:val="00866A97"/>
    <w:rsid w:val="00867518"/>
    <w:rsid w:val="00867951"/>
    <w:rsid w:val="008679F8"/>
    <w:rsid w:val="00867B49"/>
    <w:rsid w:val="00867B65"/>
    <w:rsid w:val="00867D0E"/>
    <w:rsid w:val="00867F8E"/>
    <w:rsid w:val="00870070"/>
    <w:rsid w:val="008701E1"/>
    <w:rsid w:val="0087037B"/>
    <w:rsid w:val="008704E4"/>
    <w:rsid w:val="00870EF0"/>
    <w:rsid w:val="008710A0"/>
    <w:rsid w:val="00871287"/>
    <w:rsid w:val="008713EF"/>
    <w:rsid w:val="0087168F"/>
    <w:rsid w:val="00871763"/>
    <w:rsid w:val="00871E87"/>
    <w:rsid w:val="00872185"/>
    <w:rsid w:val="00872554"/>
    <w:rsid w:val="00872DB5"/>
    <w:rsid w:val="00872FB7"/>
    <w:rsid w:val="00873250"/>
    <w:rsid w:val="008738B9"/>
    <w:rsid w:val="00874101"/>
    <w:rsid w:val="00874483"/>
    <w:rsid w:val="008744F1"/>
    <w:rsid w:val="0087478F"/>
    <w:rsid w:val="008747C0"/>
    <w:rsid w:val="008749C4"/>
    <w:rsid w:val="00874B0E"/>
    <w:rsid w:val="00874BD9"/>
    <w:rsid w:val="00875397"/>
    <w:rsid w:val="008754B2"/>
    <w:rsid w:val="008754CF"/>
    <w:rsid w:val="0087598D"/>
    <w:rsid w:val="00875D8B"/>
    <w:rsid w:val="00875DC9"/>
    <w:rsid w:val="00876062"/>
    <w:rsid w:val="0087618C"/>
    <w:rsid w:val="00876274"/>
    <w:rsid w:val="00876CFC"/>
    <w:rsid w:val="0087717F"/>
    <w:rsid w:val="00877295"/>
    <w:rsid w:val="008775F7"/>
    <w:rsid w:val="00877676"/>
    <w:rsid w:val="008779D6"/>
    <w:rsid w:val="00877C6D"/>
    <w:rsid w:val="00877D55"/>
    <w:rsid w:val="00878DBA"/>
    <w:rsid w:val="008799B6"/>
    <w:rsid w:val="0088029D"/>
    <w:rsid w:val="008802CB"/>
    <w:rsid w:val="0088062E"/>
    <w:rsid w:val="00880650"/>
    <w:rsid w:val="00880AA1"/>
    <w:rsid w:val="00880AF3"/>
    <w:rsid w:val="00880DE8"/>
    <w:rsid w:val="00880E80"/>
    <w:rsid w:val="00880F39"/>
    <w:rsid w:val="00880F50"/>
    <w:rsid w:val="008812B9"/>
    <w:rsid w:val="008817CF"/>
    <w:rsid w:val="00881DB1"/>
    <w:rsid w:val="0088213C"/>
    <w:rsid w:val="0088245B"/>
    <w:rsid w:val="00882654"/>
    <w:rsid w:val="00882BDC"/>
    <w:rsid w:val="008833F7"/>
    <w:rsid w:val="00883506"/>
    <w:rsid w:val="0088352F"/>
    <w:rsid w:val="00883F0B"/>
    <w:rsid w:val="00884040"/>
    <w:rsid w:val="008843D9"/>
    <w:rsid w:val="0088485F"/>
    <w:rsid w:val="00884B76"/>
    <w:rsid w:val="00884BA7"/>
    <w:rsid w:val="00884CB1"/>
    <w:rsid w:val="00884FFE"/>
    <w:rsid w:val="0088563E"/>
    <w:rsid w:val="00885B7E"/>
    <w:rsid w:val="00885DE5"/>
    <w:rsid w:val="008860D1"/>
    <w:rsid w:val="0088670F"/>
    <w:rsid w:val="00886DA0"/>
    <w:rsid w:val="0088705A"/>
    <w:rsid w:val="008870DB"/>
    <w:rsid w:val="00887490"/>
    <w:rsid w:val="008879C3"/>
    <w:rsid w:val="00887AD9"/>
    <w:rsid w:val="00887FE0"/>
    <w:rsid w:val="00887FFE"/>
    <w:rsid w:val="008900B3"/>
    <w:rsid w:val="008902A7"/>
    <w:rsid w:val="008902F0"/>
    <w:rsid w:val="0089052B"/>
    <w:rsid w:val="0089054D"/>
    <w:rsid w:val="00890771"/>
    <w:rsid w:val="00890796"/>
    <w:rsid w:val="00890A31"/>
    <w:rsid w:val="00890BD7"/>
    <w:rsid w:val="00890F42"/>
    <w:rsid w:val="00891124"/>
    <w:rsid w:val="00891236"/>
    <w:rsid w:val="008912E7"/>
    <w:rsid w:val="00891461"/>
    <w:rsid w:val="0089159E"/>
    <w:rsid w:val="008916E0"/>
    <w:rsid w:val="00891998"/>
    <w:rsid w:val="00891A6E"/>
    <w:rsid w:val="00892052"/>
    <w:rsid w:val="00892081"/>
    <w:rsid w:val="008923D3"/>
    <w:rsid w:val="00892791"/>
    <w:rsid w:val="00892A56"/>
    <w:rsid w:val="00892F2A"/>
    <w:rsid w:val="00892FA8"/>
    <w:rsid w:val="0089307D"/>
    <w:rsid w:val="008930BB"/>
    <w:rsid w:val="00893161"/>
    <w:rsid w:val="0089370C"/>
    <w:rsid w:val="00893713"/>
    <w:rsid w:val="008937AA"/>
    <w:rsid w:val="008941B7"/>
    <w:rsid w:val="008941F2"/>
    <w:rsid w:val="0089458C"/>
    <w:rsid w:val="00894835"/>
    <w:rsid w:val="00894B8A"/>
    <w:rsid w:val="00894BDB"/>
    <w:rsid w:val="00894C3A"/>
    <w:rsid w:val="00894C7B"/>
    <w:rsid w:val="00894C88"/>
    <w:rsid w:val="00894D8B"/>
    <w:rsid w:val="00895051"/>
    <w:rsid w:val="008951FB"/>
    <w:rsid w:val="0089526D"/>
    <w:rsid w:val="00895300"/>
    <w:rsid w:val="00895991"/>
    <w:rsid w:val="008959D1"/>
    <w:rsid w:val="00895A41"/>
    <w:rsid w:val="00895EFA"/>
    <w:rsid w:val="00895FEB"/>
    <w:rsid w:val="00896197"/>
    <w:rsid w:val="0089676F"/>
    <w:rsid w:val="008968EB"/>
    <w:rsid w:val="00896933"/>
    <w:rsid w:val="00896B42"/>
    <w:rsid w:val="00896BFA"/>
    <w:rsid w:val="00896E1D"/>
    <w:rsid w:val="008970F1"/>
    <w:rsid w:val="00897689"/>
    <w:rsid w:val="00897796"/>
    <w:rsid w:val="00897CE3"/>
    <w:rsid w:val="00897FEE"/>
    <w:rsid w:val="008A02DE"/>
    <w:rsid w:val="008A0353"/>
    <w:rsid w:val="008A04D0"/>
    <w:rsid w:val="008A07C8"/>
    <w:rsid w:val="008A0857"/>
    <w:rsid w:val="008A0F9F"/>
    <w:rsid w:val="008A134A"/>
    <w:rsid w:val="008A1481"/>
    <w:rsid w:val="008A15C5"/>
    <w:rsid w:val="008A1DF1"/>
    <w:rsid w:val="008A24C4"/>
    <w:rsid w:val="008A25BF"/>
    <w:rsid w:val="008A2686"/>
    <w:rsid w:val="008A26F2"/>
    <w:rsid w:val="008A2E07"/>
    <w:rsid w:val="008A30FF"/>
    <w:rsid w:val="008A3399"/>
    <w:rsid w:val="008A3678"/>
    <w:rsid w:val="008A36CA"/>
    <w:rsid w:val="008A3785"/>
    <w:rsid w:val="008A3A56"/>
    <w:rsid w:val="008A3B04"/>
    <w:rsid w:val="008A3BE7"/>
    <w:rsid w:val="008A3D55"/>
    <w:rsid w:val="008A3FF4"/>
    <w:rsid w:val="008A405E"/>
    <w:rsid w:val="008A40B3"/>
    <w:rsid w:val="008A4108"/>
    <w:rsid w:val="008A4701"/>
    <w:rsid w:val="008A4DD1"/>
    <w:rsid w:val="008A4EBA"/>
    <w:rsid w:val="008A4FC1"/>
    <w:rsid w:val="008A51A2"/>
    <w:rsid w:val="008A51C6"/>
    <w:rsid w:val="008A51D2"/>
    <w:rsid w:val="008A55E8"/>
    <w:rsid w:val="008A5738"/>
    <w:rsid w:val="008A5968"/>
    <w:rsid w:val="008A5A3E"/>
    <w:rsid w:val="008A5B8C"/>
    <w:rsid w:val="008A5C1B"/>
    <w:rsid w:val="008A5D9E"/>
    <w:rsid w:val="008A5DFA"/>
    <w:rsid w:val="008A5FA7"/>
    <w:rsid w:val="008A6360"/>
    <w:rsid w:val="008A6642"/>
    <w:rsid w:val="008A686E"/>
    <w:rsid w:val="008A69DC"/>
    <w:rsid w:val="008A6C15"/>
    <w:rsid w:val="008A6E03"/>
    <w:rsid w:val="008A6FDF"/>
    <w:rsid w:val="008A7128"/>
    <w:rsid w:val="008A71F8"/>
    <w:rsid w:val="008A71FB"/>
    <w:rsid w:val="008A7746"/>
    <w:rsid w:val="008A79D8"/>
    <w:rsid w:val="008A7A7C"/>
    <w:rsid w:val="008B018D"/>
    <w:rsid w:val="008B0888"/>
    <w:rsid w:val="008B0935"/>
    <w:rsid w:val="008B0F70"/>
    <w:rsid w:val="008B1053"/>
    <w:rsid w:val="008B111F"/>
    <w:rsid w:val="008B1194"/>
    <w:rsid w:val="008B121C"/>
    <w:rsid w:val="008B12C0"/>
    <w:rsid w:val="008B1417"/>
    <w:rsid w:val="008B17FA"/>
    <w:rsid w:val="008B1AE0"/>
    <w:rsid w:val="008B1B41"/>
    <w:rsid w:val="008B1D45"/>
    <w:rsid w:val="008B22EC"/>
    <w:rsid w:val="008B232A"/>
    <w:rsid w:val="008B2457"/>
    <w:rsid w:val="008B26CE"/>
    <w:rsid w:val="008B296A"/>
    <w:rsid w:val="008B2C5E"/>
    <w:rsid w:val="008B2EB2"/>
    <w:rsid w:val="008B36B0"/>
    <w:rsid w:val="008B3841"/>
    <w:rsid w:val="008B3B77"/>
    <w:rsid w:val="008B427F"/>
    <w:rsid w:val="008B43C1"/>
    <w:rsid w:val="008B47A3"/>
    <w:rsid w:val="008B4A65"/>
    <w:rsid w:val="008B4BEA"/>
    <w:rsid w:val="008B4C71"/>
    <w:rsid w:val="008B51B5"/>
    <w:rsid w:val="008B51F2"/>
    <w:rsid w:val="008B523B"/>
    <w:rsid w:val="008B5354"/>
    <w:rsid w:val="008B5384"/>
    <w:rsid w:val="008B5857"/>
    <w:rsid w:val="008B585B"/>
    <w:rsid w:val="008B58DB"/>
    <w:rsid w:val="008B5A48"/>
    <w:rsid w:val="008B5DDC"/>
    <w:rsid w:val="008B5E2F"/>
    <w:rsid w:val="008B5E9D"/>
    <w:rsid w:val="008B6793"/>
    <w:rsid w:val="008B67E4"/>
    <w:rsid w:val="008B68EB"/>
    <w:rsid w:val="008B68F4"/>
    <w:rsid w:val="008B6F95"/>
    <w:rsid w:val="008B6FFA"/>
    <w:rsid w:val="008B74BD"/>
    <w:rsid w:val="008B76E6"/>
    <w:rsid w:val="008B78EF"/>
    <w:rsid w:val="008B7ACF"/>
    <w:rsid w:val="008B7AF1"/>
    <w:rsid w:val="008B7B81"/>
    <w:rsid w:val="008B7C30"/>
    <w:rsid w:val="008B7D66"/>
    <w:rsid w:val="008B7DF1"/>
    <w:rsid w:val="008B7EDA"/>
    <w:rsid w:val="008B7F00"/>
    <w:rsid w:val="008B7F89"/>
    <w:rsid w:val="008B7FEB"/>
    <w:rsid w:val="008C012B"/>
    <w:rsid w:val="008C02AA"/>
    <w:rsid w:val="008C0386"/>
    <w:rsid w:val="008C052F"/>
    <w:rsid w:val="008C060B"/>
    <w:rsid w:val="008C068C"/>
    <w:rsid w:val="008C083B"/>
    <w:rsid w:val="008C08C0"/>
    <w:rsid w:val="008C0EA3"/>
    <w:rsid w:val="008C0F4A"/>
    <w:rsid w:val="008C0F87"/>
    <w:rsid w:val="008C1405"/>
    <w:rsid w:val="008C1772"/>
    <w:rsid w:val="008C1EB4"/>
    <w:rsid w:val="008C2169"/>
    <w:rsid w:val="008C2546"/>
    <w:rsid w:val="008C29D2"/>
    <w:rsid w:val="008C2C4A"/>
    <w:rsid w:val="008C2EA2"/>
    <w:rsid w:val="008C2EA3"/>
    <w:rsid w:val="008C3220"/>
    <w:rsid w:val="008C32AD"/>
    <w:rsid w:val="008C32CC"/>
    <w:rsid w:val="008C3A96"/>
    <w:rsid w:val="008C3B3C"/>
    <w:rsid w:val="008C3B7D"/>
    <w:rsid w:val="008C3BDD"/>
    <w:rsid w:val="008C3EB9"/>
    <w:rsid w:val="008C4059"/>
    <w:rsid w:val="008C4441"/>
    <w:rsid w:val="008C44EF"/>
    <w:rsid w:val="008C45D7"/>
    <w:rsid w:val="008C4747"/>
    <w:rsid w:val="008C4AAF"/>
    <w:rsid w:val="008C4CE7"/>
    <w:rsid w:val="008C4DB8"/>
    <w:rsid w:val="008C4DBB"/>
    <w:rsid w:val="008C4DFD"/>
    <w:rsid w:val="008C538E"/>
    <w:rsid w:val="008C591C"/>
    <w:rsid w:val="008C60C8"/>
    <w:rsid w:val="008C627C"/>
    <w:rsid w:val="008C6393"/>
    <w:rsid w:val="008C64A5"/>
    <w:rsid w:val="008C64BD"/>
    <w:rsid w:val="008C66FC"/>
    <w:rsid w:val="008C6882"/>
    <w:rsid w:val="008C69B1"/>
    <w:rsid w:val="008C69FF"/>
    <w:rsid w:val="008C6ACC"/>
    <w:rsid w:val="008C6D94"/>
    <w:rsid w:val="008C7150"/>
    <w:rsid w:val="008C7821"/>
    <w:rsid w:val="008D0161"/>
    <w:rsid w:val="008D05F3"/>
    <w:rsid w:val="008D0832"/>
    <w:rsid w:val="008D0EB3"/>
    <w:rsid w:val="008D0FB9"/>
    <w:rsid w:val="008D1195"/>
    <w:rsid w:val="008D1829"/>
    <w:rsid w:val="008D1B8D"/>
    <w:rsid w:val="008D1C16"/>
    <w:rsid w:val="008D217E"/>
    <w:rsid w:val="008D2646"/>
    <w:rsid w:val="008D2B34"/>
    <w:rsid w:val="008D2CCB"/>
    <w:rsid w:val="008D2E42"/>
    <w:rsid w:val="008D332C"/>
    <w:rsid w:val="008D34E3"/>
    <w:rsid w:val="008D39E4"/>
    <w:rsid w:val="008D3C3C"/>
    <w:rsid w:val="008D3E18"/>
    <w:rsid w:val="008D441E"/>
    <w:rsid w:val="008D44E7"/>
    <w:rsid w:val="008D455B"/>
    <w:rsid w:val="008D45F6"/>
    <w:rsid w:val="008D4899"/>
    <w:rsid w:val="008D493C"/>
    <w:rsid w:val="008D4E01"/>
    <w:rsid w:val="008D4F2E"/>
    <w:rsid w:val="008D505C"/>
    <w:rsid w:val="008D52B5"/>
    <w:rsid w:val="008D58E3"/>
    <w:rsid w:val="008D5E14"/>
    <w:rsid w:val="008D5E56"/>
    <w:rsid w:val="008D5FD3"/>
    <w:rsid w:val="008D61EC"/>
    <w:rsid w:val="008D6360"/>
    <w:rsid w:val="008D6579"/>
    <w:rsid w:val="008D6A10"/>
    <w:rsid w:val="008D6BE2"/>
    <w:rsid w:val="008D6FDC"/>
    <w:rsid w:val="008D7232"/>
    <w:rsid w:val="008D74B4"/>
    <w:rsid w:val="008D74D1"/>
    <w:rsid w:val="008D764A"/>
    <w:rsid w:val="008D78D0"/>
    <w:rsid w:val="008D7DF8"/>
    <w:rsid w:val="008DA4A5"/>
    <w:rsid w:val="008E05CB"/>
    <w:rsid w:val="008E0762"/>
    <w:rsid w:val="008E0ADE"/>
    <w:rsid w:val="008E0E16"/>
    <w:rsid w:val="008E0FB7"/>
    <w:rsid w:val="008E12B6"/>
    <w:rsid w:val="008E1363"/>
    <w:rsid w:val="008E1370"/>
    <w:rsid w:val="008E1660"/>
    <w:rsid w:val="008E17F7"/>
    <w:rsid w:val="008E1D53"/>
    <w:rsid w:val="008E2061"/>
    <w:rsid w:val="008E24AD"/>
    <w:rsid w:val="008E2893"/>
    <w:rsid w:val="008E2A6D"/>
    <w:rsid w:val="008E2D6E"/>
    <w:rsid w:val="008E2D99"/>
    <w:rsid w:val="008E2EF4"/>
    <w:rsid w:val="008E3031"/>
    <w:rsid w:val="008E30EE"/>
    <w:rsid w:val="008E34B4"/>
    <w:rsid w:val="008E3595"/>
    <w:rsid w:val="008E3696"/>
    <w:rsid w:val="008E36EC"/>
    <w:rsid w:val="008E3767"/>
    <w:rsid w:val="008E3854"/>
    <w:rsid w:val="008E3905"/>
    <w:rsid w:val="008E39E9"/>
    <w:rsid w:val="008E3A6A"/>
    <w:rsid w:val="008E3AC5"/>
    <w:rsid w:val="008E3D8D"/>
    <w:rsid w:val="008E3EC2"/>
    <w:rsid w:val="008E4123"/>
    <w:rsid w:val="008E413E"/>
    <w:rsid w:val="008E4341"/>
    <w:rsid w:val="008E44E9"/>
    <w:rsid w:val="008E45EC"/>
    <w:rsid w:val="008E462D"/>
    <w:rsid w:val="008E4A35"/>
    <w:rsid w:val="008E4F45"/>
    <w:rsid w:val="008E51B5"/>
    <w:rsid w:val="008E5286"/>
    <w:rsid w:val="008E5C8C"/>
    <w:rsid w:val="008E5CE3"/>
    <w:rsid w:val="008E5D9D"/>
    <w:rsid w:val="008E5F67"/>
    <w:rsid w:val="008E6152"/>
    <w:rsid w:val="008E64C6"/>
    <w:rsid w:val="008E6588"/>
    <w:rsid w:val="008E69BB"/>
    <w:rsid w:val="008E6F98"/>
    <w:rsid w:val="008E7180"/>
    <w:rsid w:val="008E7477"/>
    <w:rsid w:val="008E7577"/>
    <w:rsid w:val="008E76F5"/>
    <w:rsid w:val="008E7C05"/>
    <w:rsid w:val="008E7D0C"/>
    <w:rsid w:val="008E7F28"/>
    <w:rsid w:val="008F025D"/>
    <w:rsid w:val="008F0651"/>
    <w:rsid w:val="008F0E2E"/>
    <w:rsid w:val="008F0E72"/>
    <w:rsid w:val="008F0F0F"/>
    <w:rsid w:val="008F1036"/>
    <w:rsid w:val="008F1044"/>
    <w:rsid w:val="008F10C0"/>
    <w:rsid w:val="008F1194"/>
    <w:rsid w:val="008F1411"/>
    <w:rsid w:val="008F15E7"/>
    <w:rsid w:val="008F161B"/>
    <w:rsid w:val="008F16F7"/>
    <w:rsid w:val="008F1A26"/>
    <w:rsid w:val="008F1A28"/>
    <w:rsid w:val="008F1B47"/>
    <w:rsid w:val="008F1D61"/>
    <w:rsid w:val="008F2005"/>
    <w:rsid w:val="008F212F"/>
    <w:rsid w:val="008F273A"/>
    <w:rsid w:val="008F273F"/>
    <w:rsid w:val="008F27F1"/>
    <w:rsid w:val="008F2C3D"/>
    <w:rsid w:val="008F2F7D"/>
    <w:rsid w:val="008F2FF6"/>
    <w:rsid w:val="008F3628"/>
    <w:rsid w:val="008F3786"/>
    <w:rsid w:val="008F3B0E"/>
    <w:rsid w:val="008F3EA2"/>
    <w:rsid w:val="008F435F"/>
    <w:rsid w:val="008F46F0"/>
    <w:rsid w:val="008F4CEC"/>
    <w:rsid w:val="008F50E8"/>
    <w:rsid w:val="008F5658"/>
    <w:rsid w:val="008F576F"/>
    <w:rsid w:val="008F5771"/>
    <w:rsid w:val="008F5D57"/>
    <w:rsid w:val="008F5EE2"/>
    <w:rsid w:val="008F5FA6"/>
    <w:rsid w:val="008F606F"/>
    <w:rsid w:val="008F64BD"/>
    <w:rsid w:val="008F698B"/>
    <w:rsid w:val="008F6F72"/>
    <w:rsid w:val="008F721A"/>
    <w:rsid w:val="008F7560"/>
    <w:rsid w:val="008F761E"/>
    <w:rsid w:val="008F7A9C"/>
    <w:rsid w:val="008F7D7C"/>
    <w:rsid w:val="008F7F0A"/>
    <w:rsid w:val="00900000"/>
    <w:rsid w:val="00900503"/>
    <w:rsid w:val="00900795"/>
    <w:rsid w:val="00900AAF"/>
    <w:rsid w:val="00900F5B"/>
    <w:rsid w:val="009011B3"/>
    <w:rsid w:val="0090135C"/>
    <w:rsid w:val="00901731"/>
    <w:rsid w:val="0090178D"/>
    <w:rsid w:val="00901820"/>
    <w:rsid w:val="009019C5"/>
    <w:rsid w:val="00901CED"/>
    <w:rsid w:val="00902547"/>
    <w:rsid w:val="00902BDC"/>
    <w:rsid w:val="00902D57"/>
    <w:rsid w:val="00902E8B"/>
    <w:rsid w:val="00902FCA"/>
    <w:rsid w:val="0090307C"/>
    <w:rsid w:val="00903263"/>
    <w:rsid w:val="009032C6"/>
    <w:rsid w:val="009033EF"/>
    <w:rsid w:val="00903690"/>
    <w:rsid w:val="00903A2D"/>
    <w:rsid w:val="00904055"/>
    <w:rsid w:val="0090433A"/>
    <w:rsid w:val="00904658"/>
    <w:rsid w:val="00904ABF"/>
    <w:rsid w:val="00904BF9"/>
    <w:rsid w:val="00904CB9"/>
    <w:rsid w:val="00904F84"/>
    <w:rsid w:val="009050E9"/>
    <w:rsid w:val="0090513D"/>
    <w:rsid w:val="009051FC"/>
    <w:rsid w:val="00905343"/>
    <w:rsid w:val="009053AE"/>
    <w:rsid w:val="009053D6"/>
    <w:rsid w:val="009057A8"/>
    <w:rsid w:val="00905969"/>
    <w:rsid w:val="009060BD"/>
    <w:rsid w:val="009060DC"/>
    <w:rsid w:val="00906350"/>
    <w:rsid w:val="00906381"/>
    <w:rsid w:val="00906457"/>
    <w:rsid w:val="0090649A"/>
    <w:rsid w:val="00906A81"/>
    <w:rsid w:val="00906C41"/>
    <w:rsid w:val="00906ED5"/>
    <w:rsid w:val="00906FE6"/>
    <w:rsid w:val="0090710D"/>
    <w:rsid w:val="00907159"/>
    <w:rsid w:val="009071FA"/>
    <w:rsid w:val="00907241"/>
    <w:rsid w:val="009074E3"/>
    <w:rsid w:val="00907631"/>
    <w:rsid w:val="009077C0"/>
    <w:rsid w:val="00907AEE"/>
    <w:rsid w:val="00907E13"/>
    <w:rsid w:val="00907E4D"/>
    <w:rsid w:val="00910139"/>
    <w:rsid w:val="0091062F"/>
    <w:rsid w:val="00910755"/>
    <w:rsid w:val="0091088E"/>
    <w:rsid w:val="00910B8B"/>
    <w:rsid w:val="00910C87"/>
    <w:rsid w:val="00911738"/>
    <w:rsid w:val="00911C72"/>
    <w:rsid w:val="00911D4A"/>
    <w:rsid w:val="00911D6C"/>
    <w:rsid w:val="00911E4E"/>
    <w:rsid w:val="00912783"/>
    <w:rsid w:val="0091299A"/>
    <w:rsid w:val="00912C55"/>
    <w:rsid w:val="00913141"/>
    <w:rsid w:val="009131A8"/>
    <w:rsid w:val="0091321E"/>
    <w:rsid w:val="00913585"/>
    <w:rsid w:val="009137B6"/>
    <w:rsid w:val="0091402B"/>
    <w:rsid w:val="009141D0"/>
    <w:rsid w:val="009142E5"/>
    <w:rsid w:val="00914319"/>
    <w:rsid w:val="00914481"/>
    <w:rsid w:val="009145C9"/>
    <w:rsid w:val="009146B1"/>
    <w:rsid w:val="00914764"/>
    <w:rsid w:val="009148B4"/>
    <w:rsid w:val="009149B6"/>
    <w:rsid w:val="00914DFB"/>
    <w:rsid w:val="00914EED"/>
    <w:rsid w:val="00914FA4"/>
    <w:rsid w:val="0091515D"/>
    <w:rsid w:val="00915347"/>
    <w:rsid w:val="0091539C"/>
    <w:rsid w:val="009155C9"/>
    <w:rsid w:val="0091563A"/>
    <w:rsid w:val="00915677"/>
    <w:rsid w:val="00915A99"/>
    <w:rsid w:val="0091604E"/>
    <w:rsid w:val="0091606D"/>
    <w:rsid w:val="009160B4"/>
    <w:rsid w:val="009162E8"/>
    <w:rsid w:val="00916436"/>
    <w:rsid w:val="00916631"/>
    <w:rsid w:val="00916824"/>
    <w:rsid w:val="00916967"/>
    <w:rsid w:val="00917458"/>
    <w:rsid w:val="00917577"/>
    <w:rsid w:val="0091761B"/>
    <w:rsid w:val="00917822"/>
    <w:rsid w:val="00917A22"/>
    <w:rsid w:val="00917C6D"/>
    <w:rsid w:val="00917CCA"/>
    <w:rsid w:val="00917DC2"/>
    <w:rsid w:val="0092013B"/>
    <w:rsid w:val="0092040F"/>
    <w:rsid w:val="009207A3"/>
    <w:rsid w:val="009208A2"/>
    <w:rsid w:val="00920B96"/>
    <w:rsid w:val="00920CA0"/>
    <w:rsid w:val="00920D5C"/>
    <w:rsid w:val="009213BC"/>
    <w:rsid w:val="0092179A"/>
    <w:rsid w:val="00921B3F"/>
    <w:rsid w:val="00921D88"/>
    <w:rsid w:val="00921ECD"/>
    <w:rsid w:val="0092216A"/>
    <w:rsid w:val="0092240D"/>
    <w:rsid w:val="00922887"/>
    <w:rsid w:val="00922CA0"/>
    <w:rsid w:val="00922E6A"/>
    <w:rsid w:val="00922E90"/>
    <w:rsid w:val="00922F26"/>
    <w:rsid w:val="009236D5"/>
    <w:rsid w:val="009236FC"/>
    <w:rsid w:val="009238C0"/>
    <w:rsid w:val="009238ED"/>
    <w:rsid w:val="00923C0E"/>
    <w:rsid w:val="0092428D"/>
    <w:rsid w:val="0092435C"/>
    <w:rsid w:val="009245FB"/>
    <w:rsid w:val="00924AAC"/>
    <w:rsid w:val="00924B89"/>
    <w:rsid w:val="00924D99"/>
    <w:rsid w:val="00924EFF"/>
    <w:rsid w:val="009251DA"/>
    <w:rsid w:val="0092523A"/>
    <w:rsid w:val="0092525F"/>
    <w:rsid w:val="00925335"/>
    <w:rsid w:val="009253DD"/>
    <w:rsid w:val="009254D1"/>
    <w:rsid w:val="0092559F"/>
    <w:rsid w:val="00925BAA"/>
    <w:rsid w:val="00925DDF"/>
    <w:rsid w:val="00925EE3"/>
    <w:rsid w:val="00926051"/>
    <w:rsid w:val="00926123"/>
    <w:rsid w:val="00926250"/>
    <w:rsid w:val="00926780"/>
    <w:rsid w:val="0092689E"/>
    <w:rsid w:val="009269DC"/>
    <w:rsid w:val="00926B9C"/>
    <w:rsid w:val="00926D40"/>
    <w:rsid w:val="00926DE5"/>
    <w:rsid w:val="00927217"/>
    <w:rsid w:val="00927227"/>
    <w:rsid w:val="009277D2"/>
    <w:rsid w:val="00927812"/>
    <w:rsid w:val="00927953"/>
    <w:rsid w:val="00927959"/>
    <w:rsid w:val="0092796F"/>
    <w:rsid w:val="00927A96"/>
    <w:rsid w:val="00927C51"/>
    <w:rsid w:val="009300BC"/>
    <w:rsid w:val="00930239"/>
    <w:rsid w:val="00930423"/>
    <w:rsid w:val="009306A1"/>
    <w:rsid w:val="00930AB8"/>
    <w:rsid w:val="00930C87"/>
    <w:rsid w:val="00930FBB"/>
    <w:rsid w:val="009317E8"/>
    <w:rsid w:val="009317F7"/>
    <w:rsid w:val="00931A82"/>
    <w:rsid w:val="00931C39"/>
    <w:rsid w:val="00931EF4"/>
    <w:rsid w:val="00932207"/>
    <w:rsid w:val="009325AC"/>
    <w:rsid w:val="00932845"/>
    <w:rsid w:val="009328FC"/>
    <w:rsid w:val="00932904"/>
    <w:rsid w:val="00932B5B"/>
    <w:rsid w:val="00932BB0"/>
    <w:rsid w:val="00932BB3"/>
    <w:rsid w:val="00932DDF"/>
    <w:rsid w:val="00933D7D"/>
    <w:rsid w:val="00933E88"/>
    <w:rsid w:val="00933F53"/>
    <w:rsid w:val="009340C5"/>
    <w:rsid w:val="00934202"/>
    <w:rsid w:val="009343F0"/>
    <w:rsid w:val="00934462"/>
    <w:rsid w:val="0093490D"/>
    <w:rsid w:val="00934B89"/>
    <w:rsid w:val="00934D64"/>
    <w:rsid w:val="009352EE"/>
    <w:rsid w:val="009354FC"/>
    <w:rsid w:val="009357DB"/>
    <w:rsid w:val="00935F54"/>
    <w:rsid w:val="009360C5"/>
    <w:rsid w:val="0093619D"/>
    <w:rsid w:val="00936294"/>
    <w:rsid w:val="009363F8"/>
    <w:rsid w:val="00936496"/>
    <w:rsid w:val="00936AAC"/>
    <w:rsid w:val="009372FB"/>
    <w:rsid w:val="0093743B"/>
    <w:rsid w:val="0093761B"/>
    <w:rsid w:val="0093770A"/>
    <w:rsid w:val="009379B1"/>
    <w:rsid w:val="00937A1F"/>
    <w:rsid w:val="00937D0D"/>
    <w:rsid w:val="00937D56"/>
    <w:rsid w:val="00937DE5"/>
    <w:rsid w:val="00940086"/>
    <w:rsid w:val="0094069B"/>
    <w:rsid w:val="009407AF"/>
    <w:rsid w:val="00940B26"/>
    <w:rsid w:val="00940EC0"/>
    <w:rsid w:val="00941117"/>
    <w:rsid w:val="009412F2"/>
    <w:rsid w:val="0094142E"/>
    <w:rsid w:val="009414DE"/>
    <w:rsid w:val="00941561"/>
    <w:rsid w:val="00941675"/>
    <w:rsid w:val="00941EEE"/>
    <w:rsid w:val="00941F30"/>
    <w:rsid w:val="00942351"/>
    <w:rsid w:val="009424B0"/>
    <w:rsid w:val="009427C4"/>
    <w:rsid w:val="00942C70"/>
    <w:rsid w:val="00942D02"/>
    <w:rsid w:val="00942E18"/>
    <w:rsid w:val="00943416"/>
    <w:rsid w:val="00943689"/>
    <w:rsid w:val="00943990"/>
    <w:rsid w:val="00943C25"/>
    <w:rsid w:val="00943E65"/>
    <w:rsid w:val="00944242"/>
    <w:rsid w:val="00944443"/>
    <w:rsid w:val="0094482D"/>
    <w:rsid w:val="00944868"/>
    <w:rsid w:val="00944905"/>
    <w:rsid w:val="00944BA8"/>
    <w:rsid w:val="00945547"/>
    <w:rsid w:val="009456D0"/>
    <w:rsid w:val="00945845"/>
    <w:rsid w:val="009459CE"/>
    <w:rsid w:val="009459D4"/>
    <w:rsid w:val="00945E0D"/>
    <w:rsid w:val="00945EF3"/>
    <w:rsid w:val="009461B1"/>
    <w:rsid w:val="00946519"/>
    <w:rsid w:val="00946836"/>
    <w:rsid w:val="00946894"/>
    <w:rsid w:val="00946911"/>
    <w:rsid w:val="00946FAE"/>
    <w:rsid w:val="00947254"/>
    <w:rsid w:val="00947535"/>
    <w:rsid w:val="0094780B"/>
    <w:rsid w:val="00947992"/>
    <w:rsid w:val="00950002"/>
    <w:rsid w:val="009503E7"/>
    <w:rsid w:val="009506CE"/>
    <w:rsid w:val="0095080B"/>
    <w:rsid w:val="00950842"/>
    <w:rsid w:val="00950A76"/>
    <w:rsid w:val="00950B24"/>
    <w:rsid w:val="00950B7A"/>
    <w:rsid w:val="00950D27"/>
    <w:rsid w:val="00950DDB"/>
    <w:rsid w:val="00950EC7"/>
    <w:rsid w:val="0095111A"/>
    <w:rsid w:val="009517F2"/>
    <w:rsid w:val="009522DF"/>
    <w:rsid w:val="00952406"/>
    <w:rsid w:val="00952689"/>
    <w:rsid w:val="00952AC1"/>
    <w:rsid w:val="00952D1F"/>
    <w:rsid w:val="00952FBD"/>
    <w:rsid w:val="00953586"/>
    <w:rsid w:val="009536E0"/>
    <w:rsid w:val="0095380B"/>
    <w:rsid w:val="0095391F"/>
    <w:rsid w:val="00953983"/>
    <w:rsid w:val="00953AF6"/>
    <w:rsid w:val="00953C6D"/>
    <w:rsid w:val="00953E90"/>
    <w:rsid w:val="009548CA"/>
    <w:rsid w:val="00954954"/>
    <w:rsid w:val="00954AAD"/>
    <w:rsid w:val="00954BCC"/>
    <w:rsid w:val="00954E46"/>
    <w:rsid w:val="00954ECD"/>
    <w:rsid w:val="00954EEF"/>
    <w:rsid w:val="00955A84"/>
    <w:rsid w:val="0095618A"/>
    <w:rsid w:val="00956C62"/>
    <w:rsid w:val="0095714C"/>
    <w:rsid w:val="00957152"/>
    <w:rsid w:val="009571E4"/>
    <w:rsid w:val="00957558"/>
    <w:rsid w:val="0095786D"/>
    <w:rsid w:val="00957EA0"/>
    <w:rsid w:val="00957EEF"/>
    <w:rsid w:val="00957F92"/>
    <w:rsid w:val="00960386"/>
    <w:rsid w:val="0096064B"/>
    <w:rsid w:val="00960A13"/>
    <w:rsid w:val="00960DF1"/>
    <w:rsid w:val="009614BE"/>
    <w:rsid w:val="00961524"/>
    <w:rsid w:val="009617BF"/>
    <w:rsid w:val="00961AD6"/>
    <w:rsid w:val="00961CDC"/>
    <w:rsid w:val="00962348"/>
    <w:rsid w:val="0096267C"/>
    <w:rsid w:val="0096275D"/>
    <w:rsid w:val="00962C63"/>
    <w:rsid w:val="00962E7D"/>
    <w:rsid w:val="00962FFC"/>
    <w:rsid w:val="009633F8"/>
    <w:rsid w:val="00963447"/>
    <w:rsid w:val="00963463"/>
    <w:rsid w:val="00963568"/>
    <w:rsid w:val="009635CA"/>
    <w:rsid w:val="00963C1C"/>
    <w:rsid w:val="00963F23"/>
    <w:rsid w:val="00963F3C"/>
    <w:rsid w:val="0096426E"/>
    <w:rsid w:val="009642B5"/>
    <w:rsid w:val="00964391"/>
    <w:rsid w:val="00964931"/>
    <w:rsid w:val="00964947"/>
    <w:rsid w:val="00964A47"/>
    <w:rsid w:val="00964B6E"/>
    <w:rsid w:val="00964B95"/>
    <w:rsid w:val="00964E3A"/>
    <w:rsid w:val="00964F2D"/>
    <w:rsid w:val="00964FCE"/>
    <w:rsid w:val="00965253"/>
    <w:rsid w:val="00965AFE"/>
    <w:rsid w:val="00965F2F"/>
    <w:rsid w:val="0096610F"/>
    <w:rsid w:val="009664CB"/>
    <w:rsid w:val="0096689F"/>
    <w:rsid w:val="009668DC"/>
    <w:rsid w:val="00966BC2"/>
    <w:rsid w:val="00966C8B"/>
    <w:rsid w:val="00966EBB"/>
    <w:rsid w:val="0096704F"/>
    <w:rsid w:val="009673C5"/>
    <w:rsid w:val="00967537"/>
    <w:rsid w:val="00967C77"/>
    <w:rsid w:val="00967D05"/>
    <w:rsid w:val="00967F2A"/>
    <w:rsid w:val="00967F42"/>
    <w:rsid w:val="009704AF"/>
    <w:rsid w:val="009704B0"/>
    <w:rsid w:val="00970D02"/>
    <w:rsid w:val="0097137C"/>
    <w:rsid w:val="00971685"/>
    <w:rsid w:val="009716ED"/>
    <w:rsid w:val="009718DF"/>
    <w:rsid w:val="00971A26"/>
    <w:rsid w:val="00971C89"/>
    <w:rsid w:val="00971DCA"/>
    <w:rsid w:val="00971F64"/>
    <w:rsid w:val="00971FBF"/>
    <w:rsid w:val="00972036"/>
    <w:rsid w:val="009721AF"/>
    <w:rsid w:val="009726C9"/>
    <w:rsid w:val="00972BC6"/>
    <w:rsid w:val="00972DF3"/>
    <w:rsid w:val="00973079"/>
    <w:rsid w:val="0097308D"/>
    <w:rsid w:val="00973505"/>
    <w:rsid w:val="00973776"/>
    <w:rsid w:val="0097384F"/>
    <w:rsid w:val="00973B15"/>
    <w:rsid w:val="00973F5E"/>
    <w:rsid w:val="00974282"/>
    <w:rsid w:val="00974759"/>
    <w:rsid w:val="009747C5"/>
    <w:rsid w:val="00974936"/>
    <w:rsid w:val="00974965"/>
    <w:rsid w:val="00974CA0"/>
    <w:rsid w:val="00974D88"/>
    <w:rsid w:val="00975002"/>
    <w:rsid w:val="009750B7"/>
    <w:rsid w:val="0097514C"/>
    <w:rsid w:val="00975291"/>
    <w:rsid w:val="009754DC"/>
    <w:rsid w:val="00975746"/>
    <w:rsid w:val="0097576E"/>
    <w:rsid w:val="00975810"/>
    <w:rsid w:val="00975B90"/>
    <w:rsid w:val="00975D69"/>
    <w:rsid w:val="00976041"/>
    <w:rsid w:val="00976193"/>
    <w:rsid w:val="009763EF"/>
    <w:rsid w:val="009765B1"/>
    <w:rsid w:val="0097677B"/>
    <w:rsid w:val="00976869"/>
    <w:rsid w:val="00976918"/>
    <w:rsid w:val="00976AE8"/>
    <w:rsid w:val="00976C61"/>
    <w:rsid w:val="00976C74"/>
    <w:rsid w:val="00977359"/>
    <w:rsid w:val="0097741B"/>
    <w:rsid w:val="00977451"/>
    <w:rsid w:val="00977987"/>
    <w:rsid w:val="009779CE"/>
    <w:rsid w:val="00977A42"/>
    <w:rsid w:val="00977E48"/>
    <w:rsid w:val="00980224"/>
    <w:rsid w:val="009803C2"/>
    <w:rsid w:val="00980510"/>
    <w:rsid w:val="00980D98"/>
    <w:rsid w:val="00980DBA"/>
    <w:rsid w:val="00980F2B"/>
    <w:rsid w:val="009813B8"/>
    <w:rsid w:val="009813F5"/>
    <w:rsid w:val="00981720"/>
    <w:rsid w:val="0098192B"/>
    <w:rsid w:val="00981B09"/>
    <w:rsid w:val="00981C80"/>
    <w:rsid w:val="00981CB9"/>
    <w:rsid w:val="00981D17"/>
    <w:rsid w:val="0098201B"/>
    <w:rsid w:val="00982312"/>
    <w:rsid w:val="0098242E"/>
    <w:rsid w:val="009825A9"/>
    <w:rsid w:val="00982859"/>
    <w:rsid w:val="00982AE0"/>
    <w:rsid w:val="00982FF5"/>
    <w:rsid w:val="009835B6"/>
    <w:rsid w:val="009837DB"/>
    <w:rsid w:val="00983E49"/>
    <w:rsid w:val="00983E63"/>
    <w:rsid w:val="00983F19"/>
    <w:rsid w:val="00983FB4"/>
    <w:rsid w:val="009840CF"/>
    <w:rsid w:val="009843B4"/>
    <w:rsid w:val="009844E6"/>
    <w:rsid w:val="0098463F"/>
    <w:rsid w:val="00984812"/>
    <w:rsid w:val="00984A18"/>
    <w:rsid w:val="00984A75"/>
    <w:rsid w:val="00985021"/>
    <w:rsid w:val="0098522F"/>
    <w:rsid w:val="00985562"/>
    <w:rsid w:val="0098563F"/>
    <w:rsid w:val="009857B9"/>
    <w:rsid w:val="00985902"/>
    <w:rsid w:val="00985BC6"/>
    <w:rsid w:val="00985C45"/>
    <w:rsid w:val="00985D08"/>
    <w:rsid w:val="00985ED9"/>
    <w:rsid w:val="00985FA2"/>
    <w:rsid w:val="00986174"/>
    <w:rsid w:val="0098647E"/>
    <w:rsid w:val="009866FC"/>
    <w:rsid w:val="009868FD"/>
    <w:rsid w:val="00986E31"/>
    <w:rsid w:val="00987335"/>
    <w:rsid w:val="009873B4"/>
    <w:rsid w:val="009873F1"/>
    <w:rsid w:val="00987548"/>
    <w:rsid w:val="00987853"/>
    <w:rsid w:val="00987864"/>
    <w:rsid w:val="00987A67"/>
    <w:rsid w:val="00987D86"/>
    <w:rsid w:val="00987DD5"/>
    <w:rsid w:val="00987E78"/>
    <w:rsid w:val="0099002F"/>
    <w:rsid w:val="0099006F"/>
    <w:rsid w:val="009901CA"/>
    <w:rsid w:val="0099022C"/>
    <w:rsid w:val="00990289"/>
    <w:rsid w:val="0099042F"/>
    <w:rsid w:val="0099063B"/>
    <w:rsid w:val="009906E1"/>
    <w:rsid w:val="00991299"/>
    <w:rsid w:val="0099189F"/>
    <w:rsid w:val="00991AF4"/>
    <w:rsid w:val="00991DAF"/>
    <w:rsid w:val="009920D4"/>
    <w:rsid w:val="00992295"/>
    <w:rsid w:val="0099247C"/>
    <w:rsid w:val="0099249F"/>
    <w:rsid w:val="009925AD"/>
    <w:rsid w:val="009926B5"/>
    <w:rsid w:val="00992750"/>
    <w:rsid w:val="00992BB6"/>
    <w:rsid w:val="00993C33"/>
    <w:rsid w:val="0099400E"/>
    <w:rsid w:val="0099432F"/>
    <w:rsid w:val="0099447F"/>
    <w:rsid w:val="009948B7"/>
    <w:rsid w:val="00994B72"/>
    <w:rsid w:val="009951B1"/>
    <w:rsid w:val="009952EB"/>
    <w:rsid w:val="009959BB"/>
    <w:rsid w:val="00995AD4"/>
    <w:rsid w:val="00995B80"/>
    <w:rsid w:val="00995C7F"/>
    <w:rsid w:val="00995D43"/>
    <w:rsid w:val="00995D8E"/>
    <w:rsid w:val="009960AC"/>
    <w:rsid w:val="00996109"/>
    <w:rsid w:val="00996387"/>
    <w:rsid w:val="009964E7"/>
    <w:rsid w:val="0099692C"/>
    <w:rsid w:val="009969B8"/>
    <w:rsid w:val="00996B6F"/>
    <w:rsid w:val="00996B8A"/>
    <w:rsid w:val="00996C1B"/>
    <w:rsid w:val="00996C77"/>
    <w:rsid w:val="00997278"/>
    <w:rsid w:val="00997899"/>
    <w:rsid w:val="0099794B"/>
    <w:rsid w:val="00997EF9"/>
    <w:rsid w:val="00997F9C"/>
    <w:rsid w:val="009A054A"/>
    <w:rsid w:val="009A0774"/>
    <w:rsid w:val="009A0A44"/>
    <w:rsid w:val="009A0BAA"/>
    <w:rsid w:val="009A0C2A"/>
    <w:rsid w:val="009A0C8F"/>
    <w:rsid w:val="009A0D87"/>
    <w:rsid w:val="009A1134"/>
    <w:rsid w:val="009A1592"/>
    <w:rsid w:val="009A180A"/>
    <w:rsid w:val="009A180F"/>
    <w:rsid w:val="009A181A"/>
    <w:rsid w:val="009A1861"/>
    <w:rsid w:val="009A18E5"/>
    <w:rsid w:val="009A20E5"/>
    <w:rsid w:val="009A24E9"/>
    <w:rsid w:val="009A267B"/>
    <w:rsid w:val="009A29E0"/>
    <w:rsid w:val="009A2B94"/>
    <w:rsid w:val="009A2BFF"/>
    <w:rsid w:val="009A30B7"/>
    <w:rsid w:val="009A32BA"/>
    <w:rsid w:val="009A3693"/>
    <w:rsid w:val="009A3B68"/>
    <w:rsid w:val="009A3DBC"/>
    <w:rsid w:val="009A3E64"/>
    <w:rsid w:val="009A403A"/>
    <w:rsid w:val="009A418F"/>
    <w:rsid w:val="009A45D7"/>
    <w:rsid w:val="009A4633"/>
    <w:rsid w:val="009A4BC9"/>
    <w:rsid w:val="009A4C1E"/>
    <w:rsid w:val="009A4D43"/>
    <w:rsid w:val="009A4F6A"/>
    <w:rsid w:val="009A5117"/>
    <w:rsid w:val="009A5CCF"/>
    <w:rsid w:val="009A6072"/>
    <w:rsid w:val="009A623A"/>
    <w:rsid w:val="009A63C7"/>
    <w:rsid w:val="009A64F2"/>
    <w:rsid w:val="009A71E2"/>
    <w:rsid w:val="009A794F"/>
    <w:rsid w:val="009A7C55"/>
    <w:rsid w:val="009A7D4B"/>
    <w:rsid w:val="009AF166"/>
    <w:rsid w:val="009B035F"/>
    <w:rsid w:val="009B069C"/>
    <w:rsid w:val="009B0A08"/>
    <w:rsid w:val="009B0D58"/>
    <w:rsid w:val="009B0F8C"/>
    <w:rsid w:val="009B0F9F"/>
    <w:rsid w:val="009B13CB"/>
    <w:rsid w:val="009B186A"/>
    <w:rsid w:val="009B1A44"/>
    <w:rsid w:val="009B1C8F"/>
    <w:rsid w:val="009B1E08"/>
    <w:rsid w:val="009B21FD"/>
    <w:rsid w:val="009B22E5"/>
    <w:rsid w:val="009B2370"/>
    <w:rsid w:val="009B2631"/>
    <w:rsid w:val="009B26F6"/>
    <w:rsid w:val="009B2B77"/>
    <w:rsid w:val="009B3319"/>
    <w:rsid w:val="009B35C2"/>
    <w:rsid w:val="009B3608"/>
    <w:rsid w:val="009B3655"/>
    <w:rsid w:val="009B377C"/>
    <w:rsid w:val="009B3AD0"/>
    <w:rsid w:val="009B3B31"/>
    <w:rsid w:val="009B3CE4"/>
    <w:rsid w:val="009B40BF"/>
    <w:rsid w:val="009B430D"/>
    <w:rsid w:val="009B44E7"/>
    <w:rsid w:val="009B47A8"/>
    <w:rsid w:val="009B496A"/>
    <w:rsid w:val="009B4B17"/>
    <w:rsid w:val="009B4B43"/>
    <w:rsid w:val="009B4D85"/>
    <w:rsid w:val="009B4ED5"/>
    <w:rsid w:val="009B532B"/>
    <w:rsid w:val="009B5900"/>
    <w:rsid w:val="009B5F04"/>
    <w:rsid w:val="009B5F0E"/>
    <w:rsid w:val="009B6399"/>
    <w:rsid w:val="009B6765"/>
    <w:rsid w:val="009B6903"/>
    <w:rsid w:val="009B6A71"/>
    <w:rsid w:val="009B6B20"/>
    <w:rsid w:val="009B6C2B"/>
    <w:rsid w:val="009B6CBD"/>
    <w:rsid w:val="009B6E08"/>
    <w:rsid w:val="009B716F"/>
    <w:rsid w:val="009B719A"/>
    <w:rsid w:val="009B7246"/>
    <w:rsid w:val="009B7560"/>
    <w:rsid w:val="009B764A"/>
    <w:rsid w:val="009B778C"/>
    <w:rsid w:val="009B77E9"/>
    <w:rsid w:val="009B7BDE"/>
    <w:rsid w:val="009B7FF9"/>
    <w:rsid w:val="009C01CF"/>
    <w:rsid w:val="009C07D1"/>
    <w:rsid w:val="009C09D2"/>
    <w:rsid w:val="009C185F"/>
    <w:rsid w:val="009C197E"/>
    <w:rsid w:val="009C1D3E"/>
    <w:rsid w:val="009C1F30"/>
    <w:rsid w:val="009C22FA"/>
    <w:rsid w:val="009C25AE"/>
    <w:rsid w:val="009C2648"/>
    <w:rsid w:val="009C266F"/>
    <w:rsid w:val="009C2803"/>
    <w:rsid w:val="009C2919"/>
    <w:rsid w:val="009C2996"/>
    <w:rsid w:val="009C2D73"/>
    <w:rsid w:val="009C3220"/>
    <w:rsid w:val="009C32B1"/>
    <w:rsid w:val="009C3708"/>
    <w:rsid w:val="009C389C"/>
    <w:rsid w:val="009C3B9F"/>
    <w:rsid w:val="009C3CC3"/>
    <w:rsid w:val="009C3D98"/>
    <w:rsid w:val="009C3E19"/>
    <w:rsid w:val="009C3F33"/>
    <w:rsid w:val="009C3F70"/>
    <w:rsid w:val="009C4031"/>
    <w:rsid w:val="009C4176"/>
    <w:rsid w:val="009C41E2"/>
    <w:rsid w:val="009C4684"/>
    <w:rsid w:val="009C4A57"/>
    <w:rsid w:val="009C4C37"/>
    <w:rsid w:val="009C532F"/>
    <w:rsid w:val="009C53B8"/>
    <w:rsid w:val="009C56F7"/>
    <w:rsid w:val="009C5B80"/>
    <w:rsid w:val="009C5BA2"/>
    <w:rsid w:val="009C5CA3"/>
    <w:rsid w:val="009C5DBD"/>
    <w:rsid w:val="009C5DC9"/>
    <w:rsid w:val="009C5F92"/>
    <w:rsid w:val="009C5F9C"/>
    <w:rsid w:val="009C6938"/>
    <w:rsid w:val="009C6D00"/>
    <w:rsid w:val="009C6DF0"/>
    <w:rsid w:val="009C7039"/>
    <w:rsid w:val="009C708D"/>
    <w:rsid w:val="009C7142"/>
    <w:rsid w:val="009C7330"/>
    <w:rsid w:val="009C75D5"/>
    <w:rsid w:val="009C7BF0"/>
    <w:rsid w:val="009C7C25"/>
    <w:rsid w:val="009C7C31"/>
    <w:rsid w:val="009C7DA3"/>
    <w:rsid w:val="009C7E20"/>
    <w:rsid w:val="009D001A"/>
    <w:rsid w:val="009D0163"/>
    <w:rsid w:val="009D0CE1"/>
    <w:rsid w:val="009D0D51"/>
    <w:rsid w:val="009D124F"/>
    <w:rsid w:val="009D130F"/>
    <w:rsid w:val="009D13CA"/>
    <w:rsid w:val="009D13D2"/>
    <w:rsid w:val="009D148C"/>
    <w:rsid w:val="009D151B"/>
    <w:rsid w:val="009D158A"/>
    <w:rsid w:val="009D1595"/>
    <w:rsid w:val="009D1C55"/>
    <w:rsid w:val="009D2217"/>
    <w:rsid w:val="009D23A0"/>
    <w:rsid w:val="009D2A3A"/>
    <w:rsid w:val="009D2B3E"/>
    <w:rsid w:val="009D2BDD"/>
    <w:rsid w:val="009D2C0D"/>
    <w:rsid w:val="009D2C1F"/>
    <w:rsid w:val="009D2F94"/>
    <w:rsid w:val="009D3706"/>
    <w:rsid w:val="009D3884"/>
    <w:rsid w:val="009D39D6"/>
    <w:rsid w:val="009D3EDC"/>
    <w:rsid w:val="009D3EE1"/>
    <w:rsid w:val="009D4119"/>
    <w:rsid w:val="009D4368"/>
    <w:rsid w:val="009D476E"/>
    <w:rsid w:val="009D4BDA"/>
    <w:rsid w:val="009D4EFB"/>
    <w:rsid w:val="009D4F2A"/>
    <w:rsid w:val="009D54EA"/>
    <w:rsid w:val="009D5528"/>
    <w:rsid w:val="009D565C"/>
    <w:rsid w:val="009D583E"/>
    <w:rsid w:val="009D5EF7"/>
    <w:rsid w:val="009D6055"/>
    <w:rsid w:val="009D607F"/>
    <w:rsid w:val="009D61F9"/>
    <w:rsid w:val="009D6466"/>
    <w:rsid w:val="009D6993"/>
    <w:rsid w:val="009D69C3"/>
    <w:rsid w:val="009D6C7B"/>
    <w:rsid w:val="009D6D58"/>
    <w:rsid w:val="009D7E49"/>
    <w:rsid w:val="009D7E60"/>
    <w:rsid w:val="009E038E"/>
    <w:rsid w:val="009E070C"/>
    <w:rsid w:val="009E0EE7"/>
    <w:rsid w:val="009E1113"/>
    <w:rsid w:val="009E12DB"/>
    <w:rsid w:val="009E15F1"/>
    <w:rsid w:val="009E1659"/>
    <w:rsid w:val="009E1843"/>
    <w:rsid w:val="009E1937"/>
    <w:rsid w:val="009E196A"/>
    <w:rsid w:val="009E1A1E"/>
    <w:rsid w:val="009E1AA0"/>
    <w:rsid w:val="009E1AD1"/>
    <w:rsid w:val="009E1B79"/>
    <w:rsid w:val="009E1E7D"/>
    <w:rsid w:val="009E220B"/>
    <w:rsid w:val="009E2F2C"/>
    <w:rsid w:val="009E2FD8"/>
    <w:rsid w:val="009E32EE"/>
    <w:rsid w:val="009E354F"/>
    <w:rsid w:val="009E3673"/>
    <w:rsid w:val="009E3759"/>
    <w:rsid w:val="009E3A83"/>
    <w:rsid w:val="009E3E67"/>
    <w:rsid w:val="009E3F13"/>
    <w:rsid w:val="009E3F8B"/>
    <w:rsid w:val="009E4102"/>
    <w:rsid w:val="009E4159"/>
    <w:rsid w:val="009E41B9"/>
    <w:rsid w:val="009E4393"/>
    <w:rsid w:val="009E44E9"/>
    <w:rsid w:val="009E45ED"/>
    <w:rsid w:val="009E49B9"/>
    <w:rsid w:val="009E4B2C"/>
    <w:rsid w:val="009E4D8F"/>
    <w:rsid w:val="009E51CE"/>
    <w:rsid w:val="009E563E"/>
    <w:rsid w:val="009E586F"/>
    <w:rsid w:val="009E59C5"/>
    <w:rsid w:val="009E5A9D"/>
    <w:rsid w:val="009E5C1B"/>
    <w:rsid w:val="009E5D18"/>
    <w:rsid w:val="009E5D82"/>
    <w:rsid w:val="009E5E5F"/>
    <w:rsid w:val="009E6016"/>
    <w:rsid w:val="009E616E"/>
    <w:rsid w:val="009E6232"/>
    <w:rsid w:val="009E6297"/>
    <w:rsid w:val="009E635E"/>
    <w:rsid w:val="009E65AE"/>
    <w:rsid w:val="009E6706"/>
    <w:rsid w:val="009E682D"/>
    <w:rsid w:val="009E6B5E"/>
    <w:rsid w:val="009E6E9A"/>
    <w:rsid w:val="009E6EC5"/>
    <w:rsid w:val="009E6F63"/>
    <w:rsid w:val="009E7287"/>
    <w:rsid w:val="009E734D"/>
    <w:rsid w:val="009E7485"/>
    <w:rsid w:val="009E752B"/>
    <w:rsid w:val="009E758B"/>
    <w:rsid w:val="009E76C3"/>
    <w:rsid w:val="009E798E"/>
    <w:rsid w:val="009E7BC6"/>
    <w:rsid w:val="009E7CEF"/>
    <w:rsid w:val="009F017C"/>
    <w:rsid w:val="009F0391"/>
    <w:rsid w:val="009F04A9"/>
    <w:rsid w:val="009F051A"/>
    <w:rsid w:val="009F05EF"/>
    <w:rsid w:val="009F0618"/>
    <w:rsid w:val="009F0667"/>
    <w:rsid w:val="009F0672"/>
    <w:rsid w:val="009F07A4"/>
    <w:rsid w:val="009F0D1C"/>
    <w:rsid w:val="009F0D9A"/>
    <w:rsid w:val="009F0EAA"/>
    <w:rsid w:val="009F1279"/>
    <w:rsid w:val="009F14F0"/>
    <w:rsid w:val="009F17DF"/>
    <w:rsid w:val="009F189E"/>
    <w:rsid w:val="009F1D39"/>
    <w:rsid w:val="009F1EFB"/>
    <w:rsid w:val="009F2203"/>
    <w:rsid w:val="009F2495"/>
    <w:rsid w:val="009F251F"/>
    <w:rsid w:val="009F25F5"/>
    <w:rsid w:val="009F25F8"/>
    <w:rsid w:val="009F26C7"/>
    <w:rsid w:val="009F29D1"/>
    <w:rsid w:val="009F2A34"/>
    <w:rsid w:val="009F2B0C"/>
    <w:rsid w:val="009F3385"/>
    <w:rsid w:val="009F36AE"/>
    <w:rsid w:val="009F38A2"/>
    <w:rsid w:val="009F3916"/>
    <w:rsid w:val="009F3DE5"/>
    <w:rsid w:val="009F419A"/>
    <w:rsid w:val="009F42AB"/>
    <w:rsid w:val="009F469C"/>
    <w:rsid w:val="009F4966"/>
    <w:rsid w:val="009F4FFF"/>
    <w:rsid w:val="009F55BB"/>
    <w:rsid w:val="009F5623"/>
    <w:rsid w:val="009F56EF"/>
    <w:rsid w:val="009F59E0"/>
    <w:rsid w:val="009F5A9B"/>
    <w:rsid w:val="009F5B36"/>
    <w:rsid w:val="009F5FB6"/>
    <w:rsid w:val="009F6376"/>
    <w:rsid w:val="009F655A"/>
    <w:rsid w:val="009F6668"/>
    <w:rsid w:val="009F6963"/>
    <w:rsid w:val="009F6984"/>
    <w:rsid w:val="009F7000"/>
    <w:rsid w:val="009F7160"/>
    <w:rsid w:val="009F74D0"/>
    <w:rsid w:val="009F74D1"/>
    <w:rsid w:val="009F7634"/>
    <w:rsid w:val="009F785F"/>
    <w:rsid w:val="009F78CB"/>
    <w:rsid w:val="009F79DC"/>
    <w:rsid w:val="009F7A3C"/>
    <w:rsid w:val="00A006BA"/>
    <w:rsid w:val="00A00896"/>
    <w:rsid w:val="00A00958"/>
    <w:rsid w:val="00A00A06"/>
    <w:rsid w:val="00A00E4A"/>
    <w:rsid w:val="00A0136F"/>
    <w:rsid w:val="00A01B2E"/>
    <w:rsid w:val="00A01B67"/>
    <w:rsid w:val="00A01CB8"/>
    <w:rsid w:val="00A0233B"/>
    <w:rsid w:val="00A02534"/>
    <w:rsid w:val="00A027E5"/>
    <w:rsid w:val="00A0309C"/>
    <w:rsid w:val="00A03A1E"/>
    <w:rsid w:val="00A03B76"/>
    <w:rsid w:val="00A03CBE"/>
    <w:rsid w:val="00A040C4"/>
    <w:rsid w:val="00A04394"/>
    <w:rsid w:val="00A0480B"/>
    <w:rsid w:val="00A04C99"/>
    <w:rsid w:val="00A04DB6"/>
    <w:rsid w:val="00A05767"/>
    <w:rsid w:val="00A0599B"/>
    <w:rsid w:val="00A05AB6"/>
    <w:rsid w:val="00A05CE7"/>
    <w:rsid w:val="00A05D39"/>
    <w:rsid w:val="00A0608A"/>
    <w:rsid w:val="00A06157"/>
    <w:rsid w:val="00A064F8"/>
    <w:rsid w:val="00A06B12"/>
    <w:rsid w:val="00A06C70"/>
    <w:rsid w:val="00A06E9A"/>
    <w:rsid w:val="00A0721F"/>
    <w:rsid w:val="00A07252"/>
    <w:rsid w:val="00A074FE"/>
    <w:rsid w:val="00A0773A"/>
    <w:rsid w:val="00A07A73"/>
    <w:rsid w:val="00A07C07"/>
    <w:rsid w:val="00A07E91"/>
    <w:rsid w:val="00A1003A"/>
    <w:rsid w:val="00A10290"/>
    <w:rsid w:val="00A106F5"/>
    <w:rsid w:val="00A11377"/>
    <w:rsid w:val="00A1142A"/>
    <w:rsid w:val="00A11E84"/>
    <w:rsid w:val="00A12852"/>
    <w:rsid w:val="00A12967"/>
    <w:rsid w:val="00A12A86"/>
    <w:rsid w:val="00A12E27"/>
    <w:rsid w:val="00A12F50"/>
    <w:rsid w:val="00A12FAF"/>
    <w:rsid w:val="00A1307A"/>
    <w:rsid w:val="00A134B2"/>
    <w:rsid w:val="00A13540"/>
    <w:rsid w:val="00A135D8"/>
    <w:rsid w:val="00A137D8"/>
    <w:rsid w:val="00A13C14"/>
    <w:rsid w:val="00A13F28"/>
    <w:rsid w:val="00A14107"/>
    <w:rsid w:val="00A14246"/>
    <w:rsid w:val="00A142F8"/>
    <w:rsid w:val="00A14664"/>
    <w:rsid w:val="00A150B6"/>
    <w:rsid w:val="00A15177"/>
    <w:rsid w:val="00A15210"/>
    <w:rsid w:val="00A1531F"/>
    <w:rsid w:val="00A153BF"/>
    <w:rsid w:val="00A15410"/>
    <w:rsid w:val="00A15427"/>
    <w:rsid w:val="00A1552E"/>
    <w:rsid w:val="00A1555B"/>
    <w:rsid w:val="00A1628D"/>
    <w:rsid w:val="00A16452"/>
    <w:rsid w:val="00A170B0"/>
    <w:rsid w:val="00A17191"/>
    <w:rsid w:val="00A17470"/>
    <w:rsid w:val="00A17606"/>
    <w:rsid w:val="00A17938"/>
    <w:rsid w:val="00A17AA9"/>
    <w:rsid w:val="00A17B07"/>
    <w:rsid w:val="00A17BC3"/>
    <w:rsid w:val="00A17D04"/>
    <w:rsid w:val="00A17EA8"/>
    <w:rsid w:val="00A20135"/>
    <w:rsid w:val="00A2018D"/>
    <w:rsid w:val="00A20481"/>
    <w:rsid w:val="00A20A7E"/>
    <w:rsid w:val="00A20AF2"/>
    <w:rsid w:val="00A20C0A"/>
    <w:rsid w:val="00A20D72"/>
    <w:rsid w:val="00A20DBC"/>
    <w:rsid w:val="00A20E0A"/>
    <w:rsid w:val="00A20ED0"/>
    <w:rsid w:val="00A20FEB"/>
    <w:rsid w:val="00A21067"/>
    <w:rsid w:val="00A2111F"/>
    <w:rsid w:val="00A2149D"/>
    <w:rsid w:val="00A21684"/>
    <w:rsid w:val="00A21905"/>
    <w:rsid w:val="00A21B34"/>
    <w:rsid w:val="00A21EC4"/>
    <w:rsid w:val="00A22376"/>
    <w:rsid w:val="00A2247A"/>
    <w:rsid w:val="00A22667"/>
    <w:rsid w:val="00A226D4"/>
    <w:rsid w:val="00A22943"/>
    <w:rsid w:val="00A22A83"/>
    <w:rsid w:val="00A22DFB"/>
    <w:rsid w:val="00A22F04"/>
    <w:rsid w:val="00A236FC"/>
    <w:rsid w:val="00A23A41"/>
    <w:rsid w:val="00A23FA1"/>
    <w:rsid w:val="00A23FE4"/>
    <w:rsid w:val="00A24016"/>
    <w:rsid w:val="00A241DD"/>
    <w:rsid w:val="00A24407"/>
    <w:rsid w:val="00A24DA7"/>
    <w:rsid w:val="00A25286"/>
    <w:rsid w:val="00A25404"/>
    <w:rsid w:val="00A25652"/>
    <w:rsid w:val="00A25761"/>
    <w:rsid w:val="00A25F5E"/>
    <w:rsid w:val="00A26017"/>
    <w:rsid w:val="00A264B3"/>
    <w:rsid w:val="00A266FD"/>
    <w:rsid w:val="00A26B53"/>
    <w:rsid w:val="00A26EE1"/>
    <w:rsid w:val="00A26F78"/>
    <w:rsid w:val="00A273C0"/>
    <w:rsid w:val="00A27577"/>
    <w:rsid w:val="00A2768D"/>
    <w:rsid w:val="00A2785A"/>
    <w:rsid w:val="00A27B10"/>
    <w:rsid w:val="00A27BFA"/>
    <w:rsid w:val="00A3006F"/>
    <w:rsid w:val="00A30281"/>
    <w:rsid w:val="00A3029B"/>
    <w:rsid w:val="00A303EE"/>
    <w:rsid w:val="00A30B41"/>
    <w:rsid w:val="00A30BFF"/>
    <w:rsid w:val="00A312F7"/>
    <w:rsid w:val="00A31502"/>
    <w:rsid w:val="00A3153D"/>
    <w:rsid w:val="00A316D0"/>
    <w:rsid w:val="00A31A70"/>
    <w:rsid w:val="00A31BB8"/>
    <w:rsid w:val="00A31C35"/>
    <w:rsid w:val="00A31EE2"/>
    <w:rsid w:val="00A31EF4"/>
    <w:rsid w:val="00A32728"/>
    <w:rsid w:val="00A328F3"/>
    <w:rsid w:val="00A32A76"/>
    <w:rsid w:val="00A32AE3"/>
    <w:rsid w:val="00A32B39"/>
    <w:rsid w:val="00A32EDC"/>
    <w:rsid w:val="00A332FA"/>
    <w:rsid w:val="00A33A3C"/>
    <w:rsid w:val="00A33A78"/>
    <w:rsid w:val="00A33B9D"/>
    <w:rsid w:val="00A33CD6"/>
    <w:rsid w:val="00A34070"/>
    <w:rsid w:val="00A341DF"/>
    <w:rsid w:val="00A34278"/>
    <w:rsid w:val="00A3467D"/>
    <w:rsid w:val="00A34925"/>
    <w:rsid w:val="00A3527D"/>
    <w:rsid w:val="00A35817"/>
    <w:rsid w:val="00A35A2F"/>
    <w:rsid w:val="00A35B96"/>
    <w:rsid w:val="00A35B99"/>
    <w:rsid w:val="00A35CD6"/>
    <w:rsid w:val="00A35E7C"/>
    <w:rsid w:val="00A35FDB"/>
    <w:rsid w:val="00A362CF"/>
    <w:rsid w:val="00A3679F"/>
    <w:rsid w:val="00A369AD"/>
    <w:rsid w:val="00A36C54"/>
    <w:rsid w:val="00A36CCC"/>
    <w:rsid w:val="00A370F3"/>
    <w:rsid w:val="00A37466"/>
    <w:rsid w:val="00A37903"/>
    <w:rsid w:val="00A37AD9"/>
    <w:rsid w:val="00A40539"/>
    <w:rsid w:val="00A4085B"/>
    <w:rsid w:val="00A40AAE"/>
    <w:rsid w:val="00A40B00"/>
    <w:rsid w:val="00A40C14"/>
    <w:rsid w:val="00A40CC4"/>
    <w:rsid w:val="00A40F58"/>
    <w:rsid w:val="00A40FF4"/>
    <w:rsid w:val="00A410CD"/>
    <w:rsid w:val="00A411D8"/>
    <w:rsid w:val="00A413A3"/>
    <w:rsid w:val="00A41431"/>
    <w:rsid w:val="00A4146A"/>
    <w:rsid w:val="00A41483"/>
    <w:rsid w:val="00A417CB"/>
    <w:rsid w:val="00A41851"/>
    <w:rsid w:val="00A41A49"/>
    <w:rsid w:val="00A4203D"/>
    <w:rsid w:val="00A42178"/>
    <w:rsid w:val="00A4271E"/>
    <w:rsid w:val="00A42AC0"/>
    <w:rsid w:val="00A42F28"/>
    <w:rsid w:val="00A42F7C"/>
    <w:rsid w:val="00A42F9D"/>
    <w:rsid w:val="00A4301D"/>
    <w:rsid w:val="00A430B6"/>
    <w:rsid w:val="00A433CB"/>
    <w:rsid w:val="00A43440"/>
    <w:rsid w:val="00A435F3"/>
    <w:rsid w:val="00A43631"/>
    <w:rsid w:val="00A43CA7"/>
    <w:rsid w:val="00A43F05"/>
    <w:rsid w:val="00A442A5"/>
    <w:rsid w:val="00A4450D"/>
    <w:rsid w:val="00A4450E"/>
    <w:rsid w:val="00A44613"/>
    <w:rsid w:val="00A44CD7"/>
    <w:rsid w:val="00A45125"/>
    <w:rsid w:val="00A45164"/>
    <w:rsid w:val="00A453A5"/>
    <w:rsid w:val="00A45770"/>
    <w:rsid w:val="00A45D05"/>
    <w:rsid w:val="00A45D6F"/>
    <w:rsid w:val="00A4676C"/>
    <w:rsid w:val="00A46F1F"/>
    <w:rsid w:val="00A4730F"/>
    <w:rsid w:val="00A4749B"/>
    <w:rsid w:val="00A479F2"/>
    <w:rsid w:val="00A50075"/>
    <w:rsid w:val="00A502B4"/>
    <w:rsid w:val="00A502DC"/>
    <w:rsid w:val="00A504BF"/>
    <w:rsid w:val="00A5050E"/>
    <w:rsid w:val="00A509A9"/>
    <w:rsid w:val="00A50AC1"/>
    <w:rsid w:val="00A50BA6"/>
    <w:rsid w:val="00A50FDE"/>
    <w:rsid w:val="00A512BB"/>
    <w:rsid w:val="00A51980"/>
    <w:rsid w:val="00A51997"/>
    <w:rsid w:val="00A51A26"/>
    <w:rsid w:val="00A51E78"/>
    <w:rsid w:val="00A525F9"/>
    <w:rsid w:val="00A52C01"/>
    <w:rsid w:val="00A52F83"/>
    <w:rsid w:val="00A53019"/>
    <w:rsid w:val="00A5315A"/>
    <w:rsid w:val="00A532C6"/>
    <w:rsid w:val="00A535EE"/>
    <w:rsid w:val="00A5390F"/>
    <w:rsid w:val="00A5423D"/>
    <w:rsid w:val="00A542D7"/>
    <w:rsid w:val="00A545E9"/>
    <w:rsid w:val="00A54908"/>
    <w:rsid w:val="00A54936"/>
    <w:rsid w:val="00A55022"/>
    <w:rsid w:val="00A5505D"/>
    <w:rsid w:val="00A551FB"/>
    <w:rsid w:val="00A552F5"/>
    <w:rsid w:val="00A55391"/>
    <w:rsid w:val="00A553AE"/>
    <w:rsid w:val="00A555FC"/>
    <w:rsid w:val="00A55603"/>
    <w:rsid w:val="00A55E1F"/>
    <w:rsid w:val="00A55EB0"/>
    <w:rsid w:val="00A55FD0"/>
    <w:rsid w:val="00A560C8"/>
    <w:rsid w:val="00A56122"/>
    <w:rsid w:val="00A56129"/>
    <w:rsid w:val="00A566FD"/>
    <w:rsid w:val="00A56C48"/>
    <w:rsid w:val="00A56D13"/>
    <w:rsid w:val="00A57492"/>
    <w:rsid w:val="00A57AC1"/>
    <w:rsid w:val="00A57BDE"/>
    <w:rsid w:val="00A57C9A"/>
    <w:rsid w:val="00A57D0A"/>
    <w:rsid w:val="00A600DF"/>
    <w:rsid w:val="00A60203"/>
    <w:rsid w:val="00A6052A"/>
    <w:rsid w:val="00A606AC"/>
    <w:rsid w:val="00A60CBC"/>
    <w:rsid w:val="00A60CE3"/>
    <w:rsid w:val="00A60E3B"/>
    <w:rsid w:val="00A60EE7"/>
    <w:rsid w:val="00A61620"/>
    <w:rsid w:val="00A61B44"/>
    <w:rsid w:val="00A620B4"/>
    <w:rsid w:val="00A620F8"/>
    <w:rsid w:val="00A62592"/>
    <w:rsid w:val="00A625EC"/>
    <w:rsid w:val="00A627F3"/>
    <w:rsid w:val="00A63020"/>
    <w:rsid w:val="00A6309E"/>
    <w:rsid w:val="00A63179"/>
    <w:rsid w:val="00A631BB"/>
    <w:rsid w:val="00A63318"/>
    <w:rsid w:val="00A633B4"/>
    <w:rsid w:val="00A6361F"/>
    <w:rsid w:val="00A63771"/>
    <w:rsid w:val="00A63D2E"/>
    <w:rsid w:val="00A63E1A"/>
    <w:rsid w:val="00A63ECA"/>
    <w:rsid w:val="00A642AB"/>
    <w:rsid w:val="00A6443C"/>
    <w:rsid w:val="00A6466C"/>
    <w:rsid w:val="00A646CD"/>
    <w:rsid w:val="00A64869"/>
    <w:rsid w:val="00A64961"/>
    <w:rsid w:val="00A64B0E"/>
    <w:rsid w:val="00A64BC7"/>
    <w:rsid w:val="00A64DBF"/>
    <w:rsid w:val="00A65013"/>
    <w:rsid w:val="00A65148"/>
    <w:rsid w:val="00A654CD"/>
    <w:rsid w:val="00A65678"/>
    <w:rsid w:val="00A65B88"/>
    <w:rsid w:val="00A65C82"/>
    <w:rsid w:val="00A65D6E"/>
    <w:rsid w:val="00A65FB5"/>
    <w:rsid w:val="00A661B2"/>
    <w:rsid w:val="00A667CE"/>
    <w:rsid w:val="00A669F3"/>
    <w:rsid w:val="00A67114"/>
    <w:rsid w:val="00A673A2"/>
    <w:rsid w:val="00A6757E"/>
    <w:rsid w:val="00A675BD"/>
    <w:rsid w:val="00A67859"/>
    <w:rsid w:val="00A67939"/>
    <w:rsid w:val="00A67DC7"/>
    <w:rsid w:val="00A68E89"/>
    <w:rsid w:val="00A709E8"/>
    <w:rsid w:val="00A70DD1"/>
    <w:rsid w:val="00A71229"/>
    <w:rsid w:val="00A71556"/>
    <w:rsid w:val="00A716CA"/>
    <w:rsid w:val="00A717AE"/>
    <w:rsid w:val="00A717AF"/>
    <w:rsid w:val="00A71B31"/>
    <w:rsid w:val="00A71D32"/>
    <w:rsid w:val="00A7256F"/>
    <w:rsid w:val="00A72796"/>
    <w:rsid w:val="00A727BA"/>
    <w:rsid w:val="00A729CD"/>
    <w:rsid w:val="00A72A65"/>
    <w:rsid w:val="00A72B08"/>
    <w:rsid w:val="00A73065"/>
    <w:rsid w:val="00A733AF"/>
    <w:rsid w:val="00A7397B"/>
    <w:rsid w:val="00A73BEB"/>
    <w:rsid w:val="00A7405A"/>
    <w:rsid w:val="00A74159"/>
    <w:rsid w:val="00A742DB"/>
    <w:rsid w:val="00A74762"/>
    <w:rsid w:val="00A74764"/>
    <w:rsid w:val="00A74908"/>
    <w:rsid w:val="00A74BAD"/>
    <w:rsid w:val="00A74E98"/>
    <w:rsid w:val="00A74F93"/>
    <w:rsid w:val="00A7542E"/>
    <w:rsid w:val="00A7552B"/>
    <w:rsid w:val="00A7595C"/>
    <w:rsid w:val="00A75C1C"/>
    <w:rsid w:val="00A75C24"/>
    <w:rsid w:val="00A75DB9"/>
    <w:rsid w:val="00A75F70"/>
    <w:rsid w:val="00A76082"/>
    <w:rsid w:val="00A76903"/>
    <w:rsid w:val="00A76B92"/>
    <w:rsid w:val="00A771CA"/>
    <w:rsid w:val="00A77221"/>
    <w:rsid w:val="00A778CA"/>
    <w:rsid w:val="00A77D40"/>
    <w:rsid w:val="00A77FCA"/>
    <w:rsid w:val="00A8038A"/>
    <w:rsid w:val="00A80A59"/>
    <w:rsid w:val="00A80A6A"/>
    <w:rsid w:val="00A80BCC"/>
    <w:rsid w:val="00A810BA"/>
    <w:rsid w:val="00A81299"/>
    <w:rsid w:val="00A8132E"/>
    <w:rsid w:val="00A81834"/>
    <w:rsid w:val="00A81A07"/>
    <w:rsid w:val="00A81A3C"/>
    <w:rsid w:val="00A81BBA"/>
    <w:rsid w:val="00A81EB7"/>
    <w:rsid w:val="00A821FA"/>
    <w:rsid w:val="00A82227"/>
    <w:rsid w:val="00A825FC"/>
    <w:rsid w:val="00A828BC"/>
    <w:rsid w:val="00A828F0"/>
    <w:rsid w:val="00A829EC"/>
    <w:rsid w:val="00A82B72"/>
    <w:rsid w:val="00A8328E"/>
    <w:rsid w:val="00A83603"/>
    <w:rsid w:val="00A8371F"/>
    <w:rsid w:val="00A83952"/>
    <w:rsid w:val="00A83954"/>
    <w:rsid w:val="00A83CD1"/>
    <w:rsid w:val="00A83DA2"/>
    <w:rsid w:val="00A83EE5"/>
    <w:rsid w:val="00A841DE"/>
    <w:rsid w:val="00A84342"/>
    <w:rsid w:val="00A84490"/>
    <w:rsid w:val="00A847E1"/>
    <w:rsid w:val="00A84944"/>
    <w:rsid w:val="00A849CB"/>
    <w:rsid w:val="00A8504D"/>
    <w:rsid w:val="00A853EC"/>
    <w:rsid w:val="00A857EE"/>
    <w:rsid w:val="00A859F6"/>
    <w:rsid w:val="00A85A27"/>
    <w:rsid w:val="00A85C20"/>
    <w:rsid w:val="00A86058"/>
    <w:rsid w:val="00A8626C"/>
    <w:rsid w:val="00A863B8"/>
    <w:rsid w:val="00A8660F"/>
    <w:rsid w:val="00A86985"/>
    <w:rsid w:val="00A872DA"/>
    <w:rsid w:val="00A872E3"/>
    <w:rsid w:val="00A8783C"/>
    <w:rsid w:val="00A87B52"/>
    <w:rsid w:val="00A90052"/>
    <w:rsid w:val="00A90222"/>
    <w:rsid w:val="00A90511"/>
    <w:rsid w:val="00A907A9"/>
    <w:rsid w:val="00A909E9"/>
    <w:rsid w:val="00A90BD5"/>
    <w:rsid w:val="00A90E67"/>
    <w:rsid w:val="00A90F41"/>
    <w:rsid w:val="00A91431"/>
    <w:rsid w:val="00A9168A"/>
    <w:rsid w:val="00A9180C"/>
    <w:rsid w:val="00A91C80"/>
    <w:rsid w:val="00A91D45"/>
    <w:rsid w:val="00A91EEC"/>
    <w:rsid w:val="00A920B1"/>
    <w:rsid w:val="00A923DB"/>
    <w:rsid w:val="00A92541"/>
    <w:rsid w:val="00A92570"/>
    <w:rsid w:val="00A926EF"/>
    <w:rsid w:val="00A92ABF"/>
    <w:rsid w:val="00A92E19"/>
    <w:rsid w:val="00A93462"/>
    <w:rsid w:val="00A93522"/>
    <w:rsid w:val="00A93576"/>
    <w:rsid w:val="00A935D7"/>
    <w:rsid w:val="00A93660"/>
    <w:rsid w:val="00A9367A"/>
    <w:rsid w:val="00A938FF"/>
    <w:rsid w:val="00A93AFF"/>
    <w:rsid w:val="00A93BFA"/>
    <w:rsid w:val="00A93E0B"/>
    <w:rsid w:val="00A93ED1"/>
    <w:rsid w:val="00A940D3"/>
    <w:rsid w:val="00A943B2"/>
    <w:rsid w:val="00A9448E"/>
    <w:rsid w:val="00A94A3C"/>
    <w:rsid w:val="00A94CEC"/>
    <w:rsid w:val="00A94D60"/>
    <w:rsid w:val="00A95259"/>
    <w:rsid w:val="00A9549F"/>
    <w:rsid w:val="00A954F1"/>
    <w:rsid w:val="00A955B9"/>
    <w:rsid w:val="00A95798"/>
    <w:rsid w:val="00A957F9"/>
    <w:rsid w:val="00A95E92"/>
    <w:rsid w:val="00A95EAD"/>
    <w:rsid w:val="00A9602E"/>
    <w:rsid w:val="00A964C7"/>
    <w:rsid w:val="00A965CC"/>
    <w:rsid w:val="00A96A49"/>
    <w:rsid w:val="00A96C5C"/>
    <w:rsid w:val="00A96DF2"/>
    <w:rsid w:val="00A96DF3"/>
    <w:rsid w:val="00A96F1C"/>
    <w:rsid w:val="00A9701D"/>
    <w:rsid w:val="00A970F2"/>
    <w:rsid w:val="00A973A4"/>
    <w:rsid w:val="00A973D6"/>
    <w:rsid w:val="00A97521"/>
    <w:rsid w:val="00A976BC"/>
    <w:rsid w:val="00A97A15"/>
    <w:rsid w:val="00A97D4F"/>
    <w:rsid w:val="00AA0012"/>
    <w:rsid w:val="00AA0180"/>
    <w:rsid w:val="00AA0222"/>
    <w:rsid w:val="00AA04A7"/>
    <w:rsid w:val="00AA0858"/>
    <w:rsid w:val="00AA0873"/>
    <w:rsid w:val="00AA0A2F"/>
    <w:rsid w:val="00AA0F1B"/>
    <w:rsid w:val="00AA113B"/>
    <w:rsid w:val="00AA16B8"/>
    <w:rsid w:val="00AA186F"/>
    <w:rsid w:val="00AA1875"/>
    <w:rsid w:val="00AA1AFD"/>
    <w:rsid w:val="00AA2149"/>
    <w:rsid w:val="00AA21EB"/>
    <w:rsid w:val="00AA22FB"/>
    <w:rsid w:val="00AA26B7"/>
    <w:rsid w:val="00AA2852"/>
    <w:rsid w:val="00AA2BA4"/>
    <w:rsid w:val="00AA2BB9"/>
    <w:rsid w:val="00AA309B"/>
    <w:rsid w:val="00AA3314"/>
    <w:rsid w:val="00AA33AF"/>
    <w:rsid w:val="00AA381F"/>
    <w:rsid w:val="00AA3D7A"/>
    <w:rsid w:val="00AA490B"/>
    <w:rsid w:val="00AA4BB9"/>
    <w:rsid w:val="00AA4D38"/>
    <w:rsid w:val="00AA5172"/>
    <w:rsid w:val="00AA51A3"/>
    <w:rsid w:val="00AA5224"/>
    <w:rsid w:val="00AA5EBD"/>
    <w:rsid w:val="00AA5F6F"/>
    <w:rsid w:val="00AA5FD9"/>
    <w:rsid w:val="00AA606C"/>
    <w:rsid w:val="00AA671C"/>
    <w:rsid w:val="00AA67DB"/>
    <w:rsid w:val="00AA68B2"/>
    <w:rsid w:val="00AA6AE3"/>
    <w:rsid w:val="00AA6D80"/>
    <w:rsid w:val="00AA6D99"/>
    <w:rsid w:val="00AA6DE2"/>
    <w:rsid w:val="00AA6E53"/>
    <w:rsid w:val="00AA6F9D"/>
    <w:rsid w:val="00AA7237"/>
    <w:rsid w:val="00AA730B"/>
    <w:rsid w:val="00AA7B6A"/>
    <w:rsid w:val="00AA7BFA"/>
    <w:rsid w:val="00AA7C4A"/>
    <w:rsid w:val="00AA7CAB"/>
    <w:rsid w:val="00AA7F92"/>
    <w:rsid w:val="00AB0044"/>
    <w:rsid w:val="00AB07A4"/>
    <w:rsid w:val="00AB080A"/>
    <w:rsid w:val="00AB083C"/>
    <w:rsid w:val="00AB0F4C"/>
    <w:rsid w:val="00AB1079"/>
    <w:rsid w:val="00AB1230"/>
    <w:rsid w:val="00AB1355"/>
    <w:rsid w:val="00AB1380"/>
    <w:rsid w:val="00AB157A"/>
    <w:rsid w:val="00AB181B"/>
    <w:rsid w:val="00AB18A3"/>
    <w:rsid w:val="00AB1EC7"/>
    <w:rsid w:val="00AB2793"/>
    <w:rsid w:val="00AB2E64"/>
    <w:rsid w:val="00AB3113"/>
    <w:rsid w:val="00AB330E"/>
    <w:rsid w:val="00AB3483"/>
    <w:rsid w:val="00AB3869"/>
    <w:rsid w:val="00AB3CFE"/>
    <w:rsid w:val="00AB3E21"/>
    <w:rsid w:val="00AB436B"/>
    <w:rsid w:val="00AB4570"/>
    <w:rsid w:val="00AB4836"/>
    <w:rsid w:val="00AB4AD4"/>
    <w:rsid w:val="00AB4BCF"/>
    <w:rsid w:val="00AB4D75"/>
    <w:rsid w:val="00AB5293"/>
    <w:rsid w:val="00AB5388"/>
    <w:rsid w:val="00AB5F33"/>
    <w:rsid w:val="00AB6342"/>
    <w:rsid w:val="00AB64A4"/>
    <w:rsid w:val="00AB6AD4"/>
    <w:rsid w:val="00AB6B29"/>
    <w:rsid w:val="00AB6EC6"/>
    <w:rsid w:val="00AB6FEE"/>
    <w:rsid w:val="00AB7156"/>
    <w:rsid w:val="00AB7188"/>
    <w:rsid w:val="00AB72CE"/>
    <w:rsid w:val="00AB775F"/>
    <w:rsid w:val="00AB77DF"/>
    <w:rsid w:val="00AB77EC"/>
    <w:rsid w:val="00AB7A3D"/>
    <w:rsid w:val="00AB7B79"/>
    <w:rsid w:val="00AB7D87"/>
    <w:rsid w:val="00AB7E00"/>
    <w:rsid w:val="00AC0035"/>
    <w:rsid w:val="00AC0064"/>
    <w:rsid w:val="00AC0828"/>
    <w:rsid w:val="00AC09BB"/>
    <w:rsid w:val="00AC0A05"/>
    <w:rsid w:val="00AC0AAF"/>
    <w:rsid w:val="00AC146F"/>
    <w:rsid w:val="00AC1678"/>
    <w:rsid w:val="00AC16B0"/>
    <w:rsid w:val="00AC1890"/>
    <w:rsid w:val="00AC19B3"/>
    <w:rsid w:val="00AC1B32"/>
    <w:rsid w:val="00AC2098"/>
    <w:rsid w:val="00AC215E"/>
    <w:rsid w:val="00AC2269"/>
    <w:rsid w:val="00AC2453"/>
    <w:rsid w:val="00AC25A9"/>
    <w:rsid w:val="00AC272D"/>
    <w:rsid w:val="00AC2B28"/>
    <w:rsid w:val="00AC2B87"/>
    <w:rsid w:val="00AC2EDB"/>
    <w:rsid w:val="00AC3163"/>
    <w:rsid w:val="00AC31A2"/>
    <w:rsid w:val="00AC32BC"/>
    <w:rsid w:val="00AC3475"/>
    <w:rsid w:val="00AC36FC"/>
    <w:rsid w:val="00AC3897"/>
    <w:rsid w:val="00AC390D"/>
    <w:rsid w:val="00AC3B69"/>
    <w:rsid w:val="00AC3E58"/>
    <w:rsid w:val="00AC3FB4"/>
    <w:rsid w:val="00AC4FA0"/>
    <w:rsid w:val="00AC5082"/>
    <w:rsid w:val="00AC53E3"/>
    <w:rsid w:val="00AC5702"/>
    <w:rsid w:val="00AC58EF"/>
    <w:rsid w:val="00AC5A4E"/>
    <w:rsid w:val="00AC5ABF"/>
    <w:rsid w:val="00AC6199"/>
    <w:rsid w:val="00AC6452"/>
    <w:rsid w:val="00AC66FC"/>
    <w:rsid w:val="00AC6720"/>
    <w:rsid w:val="00AC6764"/>
    <w:rsid w:val="00AC6859"/>
    <w:rsid w:val="00AC6872"/>
    <w:rsid w:val="00AC6D1F"/>
    <w:rsid w:val="00AC71F8"/>
    <w:rsid w:val="00AC761E"/>
    <w:rsid w:val="00AC7AFE"/>
    <w:rsid w:val="00AC7ECD"/>
    <w:rsid w:val="00ACE0CA"/>
    <w:rsid w:val="00AD00AE"/>
    <w:rsid w:val="00AD052E"/>
    <w:rsid w:val="00AD0766"/>
    <w:rsid w:val="00AD083F"/>
    <w:rsid w:val="00AD0A6B"/>
    <w:rsid w:val="00AD0C02"/>
    <w:rsid w:val="00AD0C94"/>
    <w:rsid w:val="00AD0E37"/>
    <w:rsid w:val="00AD0FA3"/>
    <w:rsid w:val="00AD16C3"/>
    <w:rsid w:val="00AD192C"/>
    <w:rsid w:val="00AD1974"/>
    <w:rsid w:val="00AD199F"/>
    <w:rsid w:val="00AD1B5D"/>
    <w:rsid w:val="00AD2170"/>
    <w:rsid w:val="00AD2180"/>
    <w:rsid w:val="00AD21D5"/>
    <w:rsid w:val="00AD275A"/>
    <w:rsid w:val="00AD2806"/>
    <w:rsid w:val="00AD2858"/>
    <w:rsid w:val="00AD2B2B"/>
    <w:rsid w:val="00AD2CD8"/>
    <w:rsid w:val="00AD2DA3"/>
    <w:rsid w:val="00AD2FE3"/>
    <w:rsid w:val="00AD3009"/>
    <w:rsid w:val="00AD312D"/>
    <w:rsid w:val="00AD34C5"/>
    <w:rsid w:val="00AD372F"/>
    <w:rsid w:val="00AD37F3"/>
    <w:rsid w:val="00AD3D6D"/>
    <w:rsid w:val="00AD466B"/>
    <w:rsid w:val="00AD4738"/>
    <w:rsid w:val="00AD4DBD"/>
    <w:rsid w:val="00AD5174"/>
    <w:rsid w:val="00AD5323"/>
    <w:rsid w:val="00AD5898"/>
    <w:rsid w:val="00AD5A11"/>
    <w:rsid w:val="00AD5BE8"/>
    <w:rsid w:val="00AD5DC2"/>
    <w:rsid w:val="00AD5F87"/>
    <w:rsid w:val="00AD6067"/>
    <w:rsid w:val="00AD618D"/>
    <w:rsid w:val="00AD62BD"/>
    <w:rsid w:val="00AD6694"/>
    <w:rsid w:val="00AD66B9"/>
    <w:rsid w:val="00AD67CC"/>
    <w:rsid w:val="00AD68ED"/>
    <w:rsid w:val="00AD69CB"/>
    <w:rsid w:val="00AD6C91"/>
    <w:rsid w:val="00AD6CF1"/>
    <w:rsid w:val="00AD6D1A"/>
    <w:rsid w:val="00AD6F91"/>
    <w:rsid w:val="00AD704F"/>
    <w:rsid w:val="00AD741F"/>
    <w:rsid w:val="00AD7584"/>
    <w:rsid w:val="00AD7886"/>
    <w:rsid w:val="00AD7CDA"/>
    <w:rsid w:val="00AD7F00"/>
    <w:rsid w:val="00AE0089"/>
    <w:rsid w:val="00AE042B"/>
    <w:rsid w:val="00AE0559"/>
    <w:rsid w:val="00AE067F"/>
    <w:rsid w:val="00AE085B"/>
    <w:rsid w:val="00AE0D0D"/>
    <w:rsid w:val="00AE0D3E"/>
    <w:rsid w:val="00AE0D86"/>
    <w:rsid w:val="00AE0D97"/>
    <w:rsid w:val="00AE0EDA"/>
    <w:rsid w:val="00AE10AD"/>
    <w:rsid w:val="00AE1167"/>
    <w:rsid w:val="00AE1465"/>
    <w:rsid w:val="00AE15E1"/>
    <w:rsid w:val="00AE165F"/>
    <w:rsid w:val="00AE1BCA"/>
    <w:rsid w:val="00AE1C26"/>
    <w:rsid w:val="00AE1CEA"/>
    <w:rsid w:val="00AE1E2D"/>
    <w:rsid w:val="00AE1F1C"/>
    <w:rsid w:val="00AE1FBB"/>
    <w:rsid w:val="00AE22BA"/>
    <w:rsid w:val="00AE23FC"/>
    <w:rsid w:val="00AE2496"/>
    <w:rsid w:val="00AE2640"/>
    <w:rsid w:val="00AE2677"/>
    <w:rsid w:val="00AE27A5"/>
    <w:rsid w:val="00AE2884"/>
    <w:rsid w:val="00AE291F"/>
    <w:rsid w:val="00AE292C"/>
    <w:rsid w:val="00AE2A29"/>
    <w:rsid w:val="00AE2B39"/>
    <w:rsid w:val="00AE3242"/>
    <w:rsid w:val="00AE3B5F"/>
    <w:rsid w:val="00AE3B9A"/>
    <w:rsid w:val="00AE3CD3"/>
    <w:rsid w:val="00AE3CFD"/>
    <w:rsid w:val="00AE3D1D"/>
    <w:rsid w:val="00AE3D78"/>
    <w:rsid w:val="00AE4039"/>
    <w:rsid w:val="00AE486F"/>
    <w:rsid w:val="00AE4975"/>
    <w:rsid w:val="00AE4AEA"/>
    <w:rsid w:val="00AE4AF5"/>
    <w:rsid w:val="00AE4BA9"/>
    <w:rsid w:val="00AE4BE1"/>
    <w:rsid w:val="00AE5050"/>
    <w:rsid w:val="00AE5055"/>
    <w:rsid w:val="00AE5151"/>
    <w:rsid w:val="00AE52D2"/>
    <w:rsid w:val="00AE55D2"/>
    <w:rsid w:val="00AE576C"/>
    <w:rsid w:val="00AE586A"/>
    <w:rsid w:val="00AE61A9"/>
    <w:rsid w:val="00AE6292"/>
    <w:rsid w:val="00AE648A"/>
    <w:rsid w:val="00AE6738"/>
    <w:rsid w:val="00AE67C4"/>
    <w:rsid w:val="00AE6C36"/>
    <w:rsid w:val="00AE6DF3"/>
    <w:rsid w:val="00AE6E96"/>
    <w:rsid w:val="00AE7106"/>
    <w:rsid w:val="00AE7107"/>
    <w:rsid w:val="00AE7215"/>
    <w:rsid w:val="00AE74B9"/>
    <w:rsid w:val="00AE7AC8"/>
    <w:rsid w:val="00AE7D39"/>
    <w:rsid w:val="00AF0193"/>
    <w:rsid w:val="00AF031D"/>
    <w:rsid w:val="00AF0321"/>
    <w:rsid w:val="00AF03C0"/>
    <w:rsid w:val="00AF0542"/>
    <w:rsid w:val="00AF06CB"/>
    <w:rsid w:val="00AF082E"/>
    <w:rsid w:val="00AF0B88"/>
    <w:rsid w:val="00AF0C90"/>
    <w:rsid w:val="00AF0F5A"/>
    <w:rsid w:val="00AF14CC"/>
    <w:rsid w:val="00AF1B84"/>
    <w:rsid w:val="00AF1BEF"/>
    <w:rsid w:val="00AF202B"/>
    <w:rsid w:val="00AF255A"/>
    <w:rsid w:val="00AF2716"/>
    <w:rsid w:val="00AF2834"/>
    <w:rsid w:val="00AF2DA3"/>
    <w:rsid w:val="00AF2FB0"/>
    <w:rsid w:val="00AF324C"/>
    <w:rsid w:val="00AF3267"/>
    <w:rsid w:val="00AF3361"/>
    <w:rsid w:val="00AF37BE"/>
    <w:rsid w:val="00AF3824"/>
    <w:rsid w:val="00AF38A7"/>
    <w:rsid w:val="00AF3948"/>
    <w:rsid w:val="00AF40F8"/>
    <w:rsid w:val="00AF41A4"/>
    <w:rsid w:val="00AF42FB"/>
    <w:rsid w:val="00AF47D8"/>
    <w:rsid w:val="00AF4BC4"/>
    <w:rsid w:val="00AF4D16"/>
    <w:rsid w:val="00AF52B7"/>
    <w:rsid w:val="00AF55A7"/>
    <w:rsid w:val="00AF572B"/>
    <w:rsid w:val="00AF58B1"/>
    <w:rsid w:val="00AF5961"/>
    <w:rsid w:val="00AF5AB6"/>
    <w:rsid w:val="00AF5B4A"/>
    <w:rsid w:val="00AF5D38"/>
    <w:rsid w:val="00AF5EE7"/>
    <w:rsid w:val="00AF5F28"/>
    <w:rsid w:val="00AF6012"/>
    <w:rsid w:val="00AF6215"/>
    <w:rsid w:val="00AF65A2"/>
    <w:rsid w:val="00AF6689"/>
    <w:rsid w:val="00AF69BE"/>
    <w:rsid w:val="00AF6A80"/>
    <w:rsid w:val="00AF6CEE"/>
    <w:rsid w:val="00AF6EE8"/>
    <w:rsid w:val="00AF6F73"/>
    <w:rsid w:val="00AF7A9A"/>
    <w:rsid w:val="00AF7E2A"/>
    <w:rsid w:val="00B00186"/>
    <w:rsid w:val="00B001F7"/>
    <w:rsid w:val="00B002B0"/>
    <w:rsid w:val="00B00423"/>
    <w:rsid w:val="00B00746"/>
    <w:rsid w:val="00B00A32"/>
    <w:rsid w:val="00B00ABA"/>
    <w:rsid w:val="00B00ADD"/>
    <w:rsid w:val="00B00CFD"/>
    <w:rsid w:val="00B00F39"/>
    <w:rsid w:val="00B01128"/>
    <w:rsid w:val="00B0120E"/>
    <w:rsid w:val="00B015B2"/>
    <w:rsid w:val="00B015EF"/>
    <w:rsid w:val="00B018C0"/>
    <w:rsid w:val="00B01AFF"/>
    <w:rsid w:val="00B01BA7"/>
    <w:rsid w:val="00B01D00"/>
    <w:rsid w:val="00B01E00"/>
    <w:rsid w:val="00B01E15"/>
    <w:rsid w:val="00B02581"/>
    <w:rsid w:val="00B02DB0"/>
    <w:rsid w:val="00B03428"/>
    <w:rsid w:val="00B035CC"/>
    <w:rsid w:val="00B0419B"/>
    <w:rsid w:val="00B0434D"/>
    <w:rsid w:val="00B04604"/>
    <w:rsid w:val="00B0497F"/>
    <w:rsid w:val="00B04A42"/>
    <w:rsid w:val="00B04D2F"/>
    <w:rsid w:val="00B04EC4"/>
    <w:rsid w:val="00B0534E"/>
    <w:rsid w:val="00B054CA"/>
    <w:rsid w:val="00B055A2"/>
    <w:rsid w:val="00B05959"/>
    <w:rsid w:val="00B06042"/>
    <w:rsid w:val="00B060F5"/>
    <w:rsid w:val="00B0622D"/>
    <w:rsid w:val="00B062DF"/>
    <w:rsid w:val="00B064E9"/>
    <w:rsid w:val="00B0655E"/>
    <w:rsid w:val="00B06606"/>
    <w:rsid w:val="00B06637"/>
    <w:rsid w:val="00B06640"/>
    <w:rsid w:val="00B06660"/>
    <w:rsid w:val="00B067B6"/>
    <w:rsid w:val="00B068D9"/>
    <w:rsid w:val="00B06B08"/>
    <w:rsid w:val="00B06C69"/>
    <w:rsid w:val="00B06D96"/>
    <w:rsid w:val="00B06E83"/>
    <w:rsid w:val="00B072B4"/>
    <w:rsid w:val="00B074CC"/>
    <w:rsid w:val="00B0780D"/>
    <w:rsid w:val="00B1038E"/>
    <w:rsid w:val="00B103A9"/>
    <w:rsid w:val="00B103CA"/>
    <w:rsid w:val="00B10A76"/>
    <w:rsid w:val="00B10C82"/>
    <w:rsid w:val="00B10CA6"/>
    <w:rsid w:val="00B11430"/>
    <w:rsid w:val="00B11A92"/>
    <w:rsid w:val="00B11AFB"/>
    <w:rsid w:val="00B11D84"/>
    <w:rsid w:val="00B11E73"/>
    <w:rsid w:val="00B12023"/>
    <w:rsid w:val="00B122D4"/>
    <w:rsid w:val="00B126B9"/>
    <w:rsid w:val="00B12912"/>
    <w:rsid w:val="00B12A76"/>
    <w:rsid w:val="00B12C9B"/>
    <w:rsid w:val="00B12E96"/>
    <w:rsid w:val="00B13089"/>
    <w:rsid w:val="00B13BF4"/>
    <w:rsid w:val="00B13C07"/>
    <w:rsid w:val="00B14087"/>
    <w:rsid w:val="00B14502"/>
    <w:rsid w:val="00B145A3"/>
    <w:rsid w:val="00B14671"/>
    <w:rsid w:val="00B14752"/>
    <w:rsid w:val="00B14B76"/>
    <w:rsid w:val="00B14D0B"/>
    <w:rsid w:val="00B14DCB"/>
    <w:rsid w:val="00B14F0A"/>
    <w:rsid w:val="00B1573B"/>
    <w:rsid w:val="00B15B63"/>
    <w:rsid w:val="00B15E3F"/>
    <w:rsid w:val="00B163CE"/>
    <w:rsid w:val="00B16422"/>
    <w:rsid w:val="00B1671E"/>
    <w:rsid w:val="00B1683C"/>
    <w:rsid w:val="00B16D8E"/>
    <w:rsid w:val="00B16E4C"/>
    <w:rsid w:val="00B16F8A"/>
    <w:rsid w:val="00B171BE"/>
    <w:rsid w:val="00B173B2"/>
    <w:rsid w:val="00B17469"/>
    <w:rsid w:val="00B17A9F"/>
    <w:rsid w:val="00B17B82"/>
    <w:rsid w:val="00B202D5"/>
    <w:rsid w:val="00B20634"/>
    <w:rsid w:val="00B2089D"/>
    <w:rsid w:val="00B20D1E"/>
    <w:rsid w:val="00B20DCB"/>
    <w:rsid w:val="00B2119F"/>
    <w:rsid w:val="00B217AB"/>
    <w:rsid w:val="00B219B4"/>
    <w:rsid w:val="00B21AC7"/>
    <w:rsid w:val="00B21CCB"/>
    <w:rsid w:val="00B21E17"/>
    <w:rsid w:val="00B21FAF"/>
    <w:rsid w:val="00B222AD"/>
    <w:rsid w:val="00B22565"/>
    <w:rsid w:val="00B22790"/>
    <w:rsid w:val="00B22839"/>
    <w:rsid w:val="00B22A54"/>
    <w:rsid w:val="00B22A56"/>
    <w:rsid w:val="00B22C04"/>
    <w:rsid w:val="00B22D27"/>
    <w:rsid w:val="00B23045"/>
    <w:rsid w:val="00B2352F"/>
    <w:rsid w:val="00B23782"/>
    <w:rsid w:val="00B23BD1"/>
    <w:rsid w:val="00B23CE0"/>
    <w:rsid w:val="00B23E7C"/>
    <w:rsid w:val="00B23FDA"/>
    <w:rsid w:val="00B2405A"/>
    <w:rsid w:val="00B24504"/>
    <w:rsid w:val="00B245A2"/>
    <w:rsid w:val="00B24BAD"/>
    <w:rsid w:val="00B25164"/>
    <w:rsid w:val="00B25203"/>
    <w:rsid w:val="00B25363"/>
    <w:rsid w:val="00B25570"/>
    <w:rsid w:val="00B258C2"/>
    <w:rsid w:val="00B25F74"/>
    <w:rsid w:val="00B26347"/>
    <w:rsid w:val="00B26843"/>
    <w:rsid w:val="00B26878"/>
    <w:rsid w:val="00B268F6"/>
    <w:rsid w:val="00B26DAB"/>
    <w:rsid w:val="00B27071"/>
    <w:rsid w:val="00B2714D"/>
    <w:rsid w:val="00B276F2"/>
    <w:rsid w:val="00B279E4"/>
    <w:rsid w:val="00B27A5F"/>
    <w:rsid w:val="00B27ACD"/>
    <w:rsid w:val="00B27B96"/>
    <w:rsid w:val="00B27C0F"/>
    <w:rsid w:val="00B27E7D"/>
    <w:rsid w:val="00B27FB1"/>
    <w:rsid w:val="00B27FC3"/>
    <w:rsid w:val="00B300BB"/>
    <w:rsid w:val="00B30272"/>
    <w:rsid w:val="00B30437"/>
    <w:rsid w:val="00B30581"/>
    <w:rsid w:val="00B30630"/>
    <w:rsid w:val="00B306B8"/>
    <w:rsid w:val="00B30789"/>
    <w:rsid w:val="00B30819"/>
    <w:rsid w:val="00B3090B"/>
    <w:rsid w:val="00B3096B"/>
    <w:rsid w:val="00B30A0B"/>
    <w:rsid w:val="00B30EB2"/>
    <w:rsid w:val="00B31183"/>
    <w:rsid w:val="00B311A9"/>
    <w:rsid w:val="00B31E8B"/>
    <w:rsid w:val="00B3258D"/>
    <w:rsid w:val="00B3267A"/>
    <w:rsid w:val="00B3270B"/>
    <w:rsid w:val="00B32860"/>
    <w:rsid w:val="00B32B62"/>
    <w:rsid w:val="00B32BF6"/>
    <w:rsid w:val="00B32E40"/>
    <w:rsid w:val="00B330BD"/>
    <w:rsid w:val="00B33492"/>
    <w:rsid w:val="00B334D3"/>
    <w:rsid w:val="00B33732"/>
    <w:rsid w:val="00B3385B"/>
    <w:rsid w:val="00B33A50"/>
    <w:rsid w:val="00B33C84"/>
    <w:rsid w:val="00B33D2B"/>
    <w:rsid w:val="00B33EE9"/>
    <w:rsid w:val="00B33F82"/>
    <w:rsid w:val="00B341E4"/>
    <w:rsid w:val="00B34418"/>
    <w:rsid w:val="00B3452A"/>
    <w:rsid w:val="00B346D2"/>
    <w:rsid w:val="00B349D3"/>
    <w:rsid w:val="00B34BEB"/>
    <w:rsid w:val="00B34D8D"/>
    <w:rsid w:val="00B34EE8"/>
    <w:rsid w:val="00B34F64"/>
    <w:rsid w:val="00B34F68"/>
    <w:rsid w:val="00B3525B"/>
    <w:rsid w:val="00B35408"/>
    <w:rsid w:val="00B358A9"/>
    <w:rsid w:val="00B35B1B"/>
    <w:rsid w:val="00B35CF7"/>
    <w:rsid w:val="00B35D3A"/>
    <w:rsid w:val="00B35E65"/>
    <w:rsid w:val="00B3643F"/>
    <w:rsid w:val="00B36837"/>
    <w:rsid w:val="00B36A07"/>
    <w:rsid w:val="00B36B10"/>
    <w:rsid w:val="00B36D1A"/>
    <w:rsid w:val="00B37417"/>
    <w:rsid w:val="00B37AC5"/>
    <w:rsid w:val="00B37AF7"/>
    <w:rsid w:val="00B37DFA"/>
    <w:rsid w:val="00B4038A"/>
    <w:rsid w:val="00B4058A"/>
    <w:rsid w:val="00B4085C"/>
    <w:rsid w:val="00B408F8"/>
    <w:rsid w:val="00B40928"/>
    <w:rsid w:val="00B40A8C"/>
    <w:rsid w:val="00B40AA9"/>
    <w:rsid w:val="00B40B3F"/>
    <w:rsid w:val="00B40B5B"/>
    <w:rsid w:val="00B40B65"/>
    <w:rsid w:val="00B40C78"/>
    <w:rsid w:val="00B40C7B"/>
    <w:rsid w:val="00B40C7C"/>
    <w:rsid w:val="00B40E73"/>
    <w:rsid w:val="00B40FA4"/>
    <w:rsid w:val="00B4171C"/>
    <w:rsid w:val="00B417DB"/>
    <w:rsid w:val="00B41952"/>
    <w:rsid w:val="00B41C6B"/>
    <w:rsid w:val="00B42093"/>
    <w:rsid w:val="00B423F9"/>
    <w:rsid w:val="00B429EE"/>
    <w:rsid w:val="00B42A13"/>
    <w:rsid w:val="00B42A9C"/>
    <w:rsid w:val="00B42B2A"/>
    <w:rsid w:val="00B42BA2"/>
    <w:rsid w:val="00B42E91"/>
    <w:rsid w:val="00B435E0"/>
    <w:rsid w:val="00B43894"/>
    <w:rsid w:val="00B43D12"/>
    <w:rsid w:val="00B43EC0"/>
    <w:rsid w:val="00B4478E"/>
    <w:rsid w:val="00B449F5"/>
    <w:rsid w:val="00B453BE"/>
    <w:rsid w:val="00B45A9B"/>
    <w:rsid w:val="00B45E08"/>
    <w:rsid w:val="00B46391"/>
    <w:rsid w:val="00B465A7"/>
    <w:rsid w:val="00B466F6"/>
    <w:rsid w:val="00B46844"/>
    <w:rsid w:val="00B468DE"/>
    <w:rsid w:val="00B46AE8"/>
    <w:rsid w:val="00B4710A"/>
    <w:rsid w:val="00B47119"/>
    <w:rsid w:val="00B471C9"/>
    <w:rsid w:val="00B47582"/>
    <w:rsid w:val="00B47870"/>
    <w:rsid w:val="00B47A0F"/>
    <w:rsid w:val="00B47C60"/>
    <w:rsid w:val="00B47CC2"/>
    <w:rsid w:val="00B47D59"/>
    <w:rsid w:val="00B47E78"/>
    <w:rsid w:val="00B47EB6"/>
    <w:rsid w:val="00B503C1"/>
    <w:rsid w:val="00B503DC"/>
    <w:rsid w:val="00B50406"/>
    <w:rsid w:val="00B508F3"/>
    <w:rsid w:val="00B50B2E"/>
    <w:rsid w:val="00B51180"/>
    <w:rsid w:val="00B511DE"/>
    <w:rsid w:val="00B512C1"/>
    <w:rsid w:val="00B51346"/>
    <w:rsid w:val="00B514B7"/>
    <w:rsid w:val="00B51622"/>
    <w:rsid w:val="00B51661"/>
    <w:rsid w:val="00B51810"/>
    <w:rsid w:val="00B51B97"/>
    <w:rsid w:val="00B51E8B"/>
    <w:rsid w:val="00B5216D"/>
    <w:rsid w:val="00B522B8"/>
    <w:rsid w:val="00B522CB"/>
    <w:rsid w:val="00B522E9"/>
    <w:rsid w:val="00B52792"/>
    <w:rsid w:val="00B529A6"/>
    <w:rsid w:val="00B53061"/>
    <w:rsid w:val="00B530D2"/>
    <w:rsid w:val="00B5338E"/>
    <w:rsid w:val="00B53409"/>
    <w:rsid w:val="00B53DFA"/>
    <w:rsid w:val="00B53FDA"/>
    <w:rsid w:val="00B54031"/>
    <w:rsid w:val="00B5420B"/>
    <w:rsid w:val="00B5431A"/>
    <w:rsid w:val="00B54381"/>
    <w:rsid w:val="00B545DE"/>
    <w:rsid w:val="00B545E5"/>
    <w:rsid w:val="00B54618"/>
    <w:rsid w:val="00B54F22"/>
    <w:rsid w:val="00B55210"/>
    <w:rsid w:val="00B5561F"/>
    <w:rsid w:val="00B55881"/>
    <w:rsid w:val="00B55C14"/>
    <w:rsid w:val="00B55C76"/>
    <w:rsid w:val="00B55F0E"/>
    <w:rsid w:val="00B5654E"/>
    <w:rsid w:val="00B566EC"/>
    <w:rsid w:val="00B5684C"/>
    <w:rsid w:val="00B56ED7"/>
    <w:rsid w:val="00B56F3B"/>
    <w:rsid w:val="00B5745C"/>
    <w:rsid w:val="00B5766E"/>
    <w:rsid w:val="00B579F7"/>
    <w:rsid w:val="00B57BDB"/>
    <w:rsid w:val="00B57C14"/>
    <w:rsid w:val="00B60033"/>
    <w:rsid w:val="00B601A8"/>
    <w:rsid w:val="00B60213"/>
    <w:rsid w:val="00B6036B"/>
    <w:rsid w:val="00B60574"/>
    <w:rsid w:val="00B606A9"/>
    <w:rsid w:val="00B60B8D"/>
    <w:rsid w:val="00B60C3C"/>
    <w:rsid w:val="00B60CDD"/>
    <w:rsid w:val="00B60D30"/>
    <w:rsid w:val="00B60D37"/>
    <w:rsid w:val="00B610A1"/>
    <w:rsid w:val="00B612D9"/>
    <w:rsid w:val="00B61410"/>
    <w:rsid w:val="00B6179E"/>
    <w:rsid w:val="00B6182A"/>
    <w:rsid w:val="00B61FC5"/>
    <w:rsid w:val="00B620D7"/>
    <w:rsid w:val="00B622A7"/>
    <w:rsid w:val="00B623E2"/>
    <w:rsid w:val="00B624BF"/>
    <w:rsid w:val="00B62935"/>
    <w:rsid w:val="00B62D5E"/>
    <w:rsid w:val="00B63132"/>
    <w:rsid w:val="00B63885"/>
    <w:rsid w:val="00B639BB"/>
    <w:rsid w:val="00B642EB"/>
    <w:rsid w:val="00B642F8"/>
    <w:rsid w:val="00B6466B"/>
    <w:rsid w:val="00B64E87"/>
    <w:rsid w:val="00B64EC1"/>
    <w:rsid w:val="00B64F99"/>
    <w:rsid w:val="00B65290"/>
    <w:rsid w:val="00B657C3"/>
    <w:rsid w:val="00B6585D"/>
    <w:rsid w:val="00B65913"/>
    <w:rsid w:val="00B65AE6"/>
    <w:rsid w:val="00B65C5F"/>
    <w:rsid w:val="00B662D7"/>
    <w:rsid w:val="00B66392"/>
    <w:rsid w:val="00B6672D"/>
    <w:rsid w:val="00B6676C"/>
    <w:rsid w:val="00B66862"/>
    <w:rsid w:val="00B668BC"/>
    <w:rsid w:val="00B66915"/>
    <w:rsid w:val="00B66ABF"/>
    <w:rsid w:val="00B66D68"/>
    <w:rsid w:val="00B66F77"/>
    <w:rsid w:val="00B6769A"/>
    <w:rsid w:val="00B67862"/>
    <w:rsid w:val="00B6788A"/>
    <w:rsid w:val="00B67896"/>
    <w:rsid w:val="00B67A08"/>
    <w:rsid w:val="00B67ACE"/>
    <w:rsid w:val="00B67B3F"/>
    <w:rsid w:val="00B67C09"/>
    <w:rsid w:val="00B67EC8"/>
    <w:rsid w:val="00B70378"/>
    <w:rsid w:val="00B703FF"/>
    <w:rsid w:val="00B7064D"/>
    <w:rsid w:val="00B70659"/>
    <w:rsid w:val="00B707C1"/>
    <w:rsid w:val="00B70B76"/>
    <w:rsid w:val="00B70F12"/>
    <w:rsid w:val="00B70FA8"/>
    <w:rsid w:val="00B71022"/>
    <w:rsid w:val="00B71278"/>
    <w:rsid w:val="00B7155A"/>
    <w:rsid w:val="00B7178D"/>
    <w:rsid w:val="00B717AF"/>
    <w:rsid w:val="00B71906"/>
    <w:rsid w:val="00B719F5"/>
    <w:rsid w:val="00B71B48"/>
    <w:rsid w:val="00B71CA5"/>
    <w:rsid w:val="00B71DA2"/>
    <w:rsid w:val="00B72190"/>
    <w:rsid w:val="00B7261D"/>
    <w:rsid w:val="00B726F6"/>
    <w:rsid w:val="00B727AD"/>
    <w:rsid w:val="00B72834"/>
    <w:rsid w:val="00B7291B"/>
    <w:rsid w:val="00B72E69"/>
    <w:rsid w:val="00B73B44"/>
    <w:rsid w:val="00B73C29"/>
    <w:rsid w:val="00B74306"/>
    <w:rsid w:val="00B74524"/>
    <w:rsid w:val="00B74611"/>
    <w:rsid w:val="00B7467D"/>
    <w:rsid w:val="00B7479C"/>
    <w:rsid w:val="00B74EF9"/>
    <w:rsid w:val="00B750F6"/>
    <w:rsid w:val="00B750FC"/>
    <w:rsid w:val="00B7554B"/>
    <w:rsid w:val="00B7558A"/>
    <w:rsid w:val="00B75713"/>
    <w:rsid w:val="00B76A61"/>
    <w:rsid w:val="00B76EA3"/>
    <w:rsid w:val="00B76F86"/>
    <w:rsid w:val="00B771B0"/>
    <w:rsid w:val="00B77389"/>
    <w:rsid w:val="00B773F6"/>
    <w:rsid w:val="00B775BA"/>
    <w:rsid w:val="00B80037"/>
    <w:rsid w:val="00B80076"/>
    <w:rsid w:val="00B80087"/>
    <w:rsid w:val="00B80238"/>
    <w:rsid w:val="00B80364"/>
    <w:rsid w:val="00B80470"/>
    <w:rsid w:val="00B807A3"/>
    <w:rsid w:val="00B80ADC"/>
    <w:rsid w:val="00B80C32"/>
    <w:rsid w:val="00B80CFF"/>
    <w:rsid w:val="00B80E2A"/>
    <w:rsid w:val="00B815BA"/>
    <w:rsid w:val="00B815D5"/>
    <w:rsid w:val="00B816CE"/>
    <w:rsid w:val="00B81758"/>
    <w:rsid w:val="00B81851"/>
    <w:rsid w:val="00B818D5"/>
    <w:rsid w:val="00B81B9A"/>
    <w:rsid w:val="00B81BD4"/>
    <w:rsid w:val="00B81D4B"/>
    <w:rsid w:val="00B81EC0"/>
    <w:rsid w:val="00B8215D"/>
    <w:rsid w:val="00B82431"/>
    <w:rsid w:val="00B82456"/>
    <w:rsid w:val="00B824BD"/>
    <w:rsid w:val="00B824EC"/>
    <w:rsid w:val="00B8252C"/>
    <w:rsid w:val="00B8273C"/>
    <w:rsid w:val="00B8277F"/>
    <w:rsid w:val="00B827FF"/>
    <w:rsid w:val="00B82A50"/>
    <w:rsid w:val="00B82BC7"/>
    <w:rsid w:val="00B83202"/>
    <w:rsid w:val="00B832E9"/>
    <w:rsid w:val="00B83442"/>
    <w:rsid w:val="00B83631"/>
    <w:rsid w:val="00B83A42"/>
    <w:rsid w:val="00B83D0C"/>
    <w:rsid w:val="00B84082"/>
    <w:rsid w:val="00B84180"/>
    <w:rsid w:val="00B843B4"/>
    <w:rsid w:val="00B8445D"/>
    <w:rsid w:val="00B845EA"/>
    <w:rsid w:val="00B846E1"/>
    <w:rsid w:val="00B84897"/>
    <w:rsid w:val="00B84976"/>
    <w:rsid w:val="00B84E60"/>
    <w:rsid w:val="00B852A6"/>
    <w:rsid w:val="00B858CF"/>
    <w:rsid w:val="00B85A46"/>
    <w:rsid w:val="00B85E74"/>
    <w:rsid w:val="00B85F88"/>
    <w:rsid w:val="00B85F9A"/>
    <w:rsid w:val="00B862D8"/>
    <w:rsid w:val="00B86A3A"/>
    <w:rsid w:val="00B86B98"/>
    <w:rsid w:val="00B87272"/>
    <w:rsid w:val="00B87474"/>
    <w:rsid w:val="00B874B6"/>
    <w:rsid w:val="00B87686"/>
    <w:rsid w:val="00B876C0"/>
    <w:rsid w:val="00B87968"/>
    <w:rsid w:val="00B87B9E"/>
    <w:rsid w:val="00B87CDE"/>
    <w:rsid w:val="00B87DBD"/>
    <w:rsid w:val="00B87E71"/>
    <w:rsid w:val="00B87EEB"/>
    <w:rsid w:val="00B87F84"/>
    <w:rsid w:val="00B9000E"/>
    <w:rsid w:val="00B9010E"/>
    <w:rsid w:val="00B9030B"/>
    <w:rsid w:val="00B9061C"/>
    <w:rsid w:val="00B9065A"/>
    <w:rsid w:val="00B909F8"/>
    <w:rsid w:val="00B90A67"/>
    <w:rsid w:val="00B90B66"/>
    <w:rsid w:val="00B911E8"/>
    <w:rsid w:val="00B91441"/>
    <w:rsid w:val="00B91474"/>
    <w:rsid w:val="00B914F5"/>
    <w:rsid w:val="00B91F90"/>
    <w:rsid w:val="00B92182"/>
    <w:rsid w:val="00B9226A"/>
    <w:rsid w:val="00B92697"/>
    <w:rsid w:val="00B92DFD"/>
    <w:rsid w:val="00B92E7C"/>
    <w:rsid w:val="00B92FC8"/>
    <w:rsid w:val="00B930A1"/>
    <w:rsid w:val="00B93351"/>
    <w:rsid w:val="00B9354B"/>
    <w:rsid w:val="00B939B4"/>
    <w:rsid w:val="00B93B43"/>
    <w:rsid w:val="00B93C8E"/>
    <w:rsid w:val="00B93FAF"/>
    <w:rsid w:val="00B94248"/>
    <w:rsid w:val="00B943C6"/>
    <w:rsid w:val="00B946DA"/>
    <w:rsid w:val="00B94DCE"/>
    <w:rsid w:val="00B95389"/>
    <w:rsid w:val="00B9556D"/>
    <w:rsid w:val="00B95585"/>
    <w:rsid w:val="00B956FB"/>
    <w:rsid w:val="00B9584C"/>
    <w:rsid w:val="00B95963"/>
    <w:rsid w:val="00B95CBC"/>
    <w:rsid w:val="00B962BF"/>
    <w:rsid w:val="00B965BE"/>
    <w:rsid w:val="00B96AC7"/>
    <w:rsid w:val="00B96B9D"/>
    <w:rsid w:val="00B96DB1"/>
    <w:rsid w:val="00B96DBD"/>
    <w:rsid w:val="00B97122"/>
    <w:rsid w:val="00B9720C"/>
    <w:rsid w:val="00B9744A"/>
    <w:rsid w:val="00B975BB"/>
    <w:rsid w:val="00B979F7"/>
    <w:rsid w:val="00B97ABC"/>
    <w:rsid w:val="00BA018C"/>
    <w:rsid w:val="00BA02D6"/>
    <w:rsid w:val="00BA0350"/>
    <w:rsid w:val="00BA05C4"/>
    <w:rsid w:val="00BA0C9B"/>
    <w:rsid w:val="00BA0D89"/>
    <w:rsid w:val="00BA0EE4"/>
    <w:rsid w:val="00BA0F2B"/>
    <w:rsid w:val="00BA138D"/>
    <w:rsid w:val="00BA13F9"/>
    <w:rsid w:val="00BA14D3"/>
    <w:rsid w:val="00BA15B2"/>
    <w:rsid w:val="00BA15F2"/>
    <w:rsid w:val="00BA1608"/>
    <w:rsid w:val="00BA1661"/>
    <w:rsid w:val="00BA18E0"/>
    <w:rsid w:val="00BA190B"/>
    <w:rsid w:val="00BA1916"/>
    <w:rsid w:val="00BA1C9A"/>
    <w:rsid w:val="00BA1CCF"/>
    <w:rsid w:val="00BA230D"/>
    <w:rsid w:val="00BA24B0"/>
    <w:rsid w:val="00BA2552"/>
    <w:rsid w:val="00BA2595"/>
    <w:rsid w:val="00BA2870"/>
    <w:rsid w:val="00BA2A0E"/>
    <w:rsid w:val="00BA2A46"/>
    <w:rsid w:val="00BA2D50"/>
    <w:rsid w:val="00BA31D4"/>
    <w:rsid w:val="00BA36C6"/>
    <w:rsid w:val="00BA3A7F"/>
    <w:rsid w:val="00BA3ACC"/>
    <w:rsid w:val="00BA40A3"/>
    <w:rsid w:val="00BA4212"/>
    <w:rsid w:val="00BA444E"/>
    <w:rsid w:val="00BA4CF3"/>
    <w:rsid w:val="00BA4EC7"/>
    <w:rsid w:val="00BA51D2"/>
    <w:rsid w:val="00BA549B"/>
    <w:rsid w:val="00BA576D"/>
    <w:rsid w:val="00BA578D"/>
    <w:rsid w:val="00BA5A82"/>
    <w:rsid w:val="00BA5AEB"/>
    <w:rsid w:val="00BA5B5E"/>
    <w:rsid w:val="00BA5D65"/>
    <w:rsid w:val="00BA6868"/>
    <w:rsid w:val="00BA6871"/>
    <w:rsid w:val="00BA6B52"/>
    <w:rsid w:val="00BA6C89"/>
    <w:rsid w:val="00BA715E"/>
    <w:rsid w:val="00BA7428"/>
    <w:rsid w:val="00BA77EE"/>
    <w:rsid w:val="00BA8C1F"/>
    <w:rsid w:val="00BB07AB"/>
    <w:rsid w:val="00BB0CAF"/>
    <w:rsid w:val="00BB0E84"/>
    <w:rsid w:val="00BB154A"/>
    <w:rsid w:val="00BB22ED"/>
    <w:rsid w:val="00BB2332"/>
    <w:rsid w:val="00BB237F"/>
    <w:rsid w:val="00BB241E"/>
    <w:rsid w:val="00BB2768"/>
    <w:rsid w:val="00BB2A08"/>
    <w:rsid w:val="00BB2D11"/>
    <w:rsid w:val="00BB2F79"/>
    <w:rsid w:val="00BB3208"/>
    <w:rsid w:val="00BB348E"/>
    <w:rsid w:val="00BB34B5"/>
    <w:rsid w:val="00BB3B06"/>
    <w:rsid w:val="00BB3CA3"/>
    <w:rsid w:val="00BB3D87"/>
    <w:rsid w:val="00BB406C"/>
    <w:rsid w:val="00BB40AB"/>
    <w:rsid w:val="00BB418D"/>
    <w:rsid w:val="00BB4423"/>
    <w:rsid w:val="00BB44B4"/>
    <w:rsid w:val="00BB45D7"/>
    <w:rsid w:val="00BB4613"/>
    <w:rsid w:val="00BB4679"/>
    <w:rsid w:val="00BB4785"/>
    <w:rsid w:val="00BB47F1"/>
    <w:rsid w:val="00BB47F2"/>
    <w:rsid w:val="00BB48B1"/>
    <w:rsid w:val="00BB4973"/>
    <w:rsid w:val="00BB53FD"/>
    <w:rsid w:val="00BB543D"/>
    <w:rsid w:val="00BB5482"/>
    <w:rsid w:val="00BB5AE7"/>
    <w:rsid w:val="00BB5C5E"/>
    <w:rsid w:val="00BB5E5A"/>
    <w:rsid w:val="00BB6128"/>
    <w:rsid w:val="00BB6312"/>
    <w:rsid w:val="00BB69B9"/>
    <w:rsid w:val="00BB6B40"/>
    <w:rsid w:val="00BB6BB0"/>
    <w:rsid w:val="00BB6BFC"/>
    <w:rsid w:val="00BB6D0E"/>
    <w:rsid w:val="00BB7066"/>
    <w:rsid w:val="00BB71BF"/>
    <w:rsid w:val="00BB781B"/>
    <w:rsid w:val="00BB7C31"/>
    <w:rsid w:val="00BB7E2A"/>
    <w:rsid w:val="00BB7E47"/>
    <w:rsid w:val="00BC0031"/>
    <w:rsid w:val="00BC0057"/>
    <w:rsid w:val="00BC00A2"/>
    <w:rsid w:val="00BC0648"/>
    <w:rsid w:val="00BC06F2"/>
    <w:rsid w:val="00BC0E01"/>
    <w:rsid w:val="00BC0F7A"/>
    <w:rsid w:val="00BC0F7E"/>
    <w:rsid w:val="00BC139F"/>
    <w:rsid w:val="00BC16EF"/>
    <w:rsid w:val="00BC1BD3"/>
    <w:rsid w:val="00BC1C41"/>
    <w:rsid w:val="00BC1D2E"/>
    <w:rsid w:val="00BC1ED6"/>
    <w:rsid w:val="00BC2074"/>
    <w:rsid w:val="00BC21F0"/>
    <w:rsid w:val="00BC22FF"/>
    <w:rsid w:val="00BC24C1"/>
    <w:rsid w:val="00BC251D"/>
    <w:rsid w:val="00BC2548"/>
    <w:rsid w:val="00BC25DB"/>
    <w:rsid w:val="00BC290D"/>
    <w:rsid w:val="00BC29CA"/>
    <w:rsid w:val="00BC2D37"/>
    <w:rsid w:val="00BC3232"/>
    <w:rsid w:val="00BC3242"/>
    <w:rsid w:val="00BC34E4"/>
    <w:rsid w:val="00BC3576"/>
    <w:rsid w:val="00BC375C"/>
    <w:rsid w:val="00BC38DE"/>
    <w:rsid w:val="00BC395C"/>
    <w:rsid w:val="00BC3C2E"/>
    <w:rsid w:val="00BC3F9F"/>
    <w:rsid w:val="00BC3FC8"/>
    <w:rsid w:val="00BC4529"/>
    <w:rsid w:val="00BC46FA"/>
    <w:rsid w:val="00BC489F"/>
    <w:rsid w:val="00BC4D10"/>
    <w:rsid w:val="00BC4EC4"/>
    <w:rsid w:val="00BC5492"/>
    <w:rsid w:val="00BC5938"/>
    <w:rsid w:val="00BC5A3F"/>
    <w:rsid w:val="00BC5A4B"/>
    <w:rsid w:val="00BC5E4B"/>
    <w:rsid w:val="00BC5E9B"/>
    <w:rsid w:val="00BC5EB0"/>
    <w:rsid w:val="00BC6025"/>
    <w:rsid w:val="00BC622C"/>
    <w:rsid w:val="00BC656D"/>
    <w:rsid w:val="00BC65F2"/>
    <w:rsid w:val="00BC68B4"/>
    <w:rsid w:val="00BC69D9"/>
    <w:rsid w:val="00BC6A87"/>
    <w:rsid w:val="00BC714C"/>
    <w:rsid w:val="00BC7297"/>
    <w:rsid w:val="00BC73F0"/>
    <w:rsid w:val="00BC7509"/>
    <w:rsid w:val="00BC75F9"/>
    <w:rsid w:val="00BC7D05"/>
    <w:rsid w:val="00BC7DCD"/>
    <w:rsid w:val="00BC7F2B"/>
    <w:rsid w:val="00BC7FB2"/>
    <w:rsid w:val="00BCC9F4"/>
    <w:rsid w:val="00BD03D4"/>
    <w:rsid w:val="00BD03DB"/>
    <w:rsid w:val="00BD0813"/>
    <w:rsid w:val="00BD0B47"/>
    <w:rsid w:val="00BD0C83"/>
    <w:rsid w:val="00BD0D90"/>
    <w:rsid w:val="00BD11AE"/>
    <w:rsid w:val="00BD120D"/>
    <w:rsid w:val="00BD1622"/>
    <w:rsid w:val="00BD172F"/>
    <w:rsid w:val="00BD1A80"/>
    <w:rsid w:val="00BD1BDF"/>
    <w:rsid w:val="00BD1C54"/>
    <w:rsid w:val="00BD1E63"/>
    <w:rsid w:val="00BD241F"/>
    <w:rsid w:val="00BD255E"/>
    <w:rsid w:val="00BD258D"/>
    <w:rsid w:val="00BD26A8"/>
    <w:rsid w:val="00BD2CE2"/>
    <w:rsid w:val="00BD2DFC"/>
    <w:rsid w:val="00BD327A"/>
    <w:rsid w:val="00BD35C1"/>
    <w:rsid w:val="00BD37F6"/>
    <w:rsid w:val="00BD3A06"/>
    <w:rsid w:val="00BD3D0B"/>
    <w:rsid w:val="00BD403D"/>
    <w:rsid w:val="00BD40B7"/>
    <w:rsid w:val="00BD41F7"/>
    <w:rsid w:val="00BD451C"/>
    <w:rsid w:val="00BD46ED"/>
    <w:rsid w:val="00BD4A5E"/>
    <w:rsid w:val="00BD4BFC"/>
    <w:rsid w:val="00BD4CB3"/>
    <w:rsid w:val="00BD4E1F"/>
    <w:rsid w:val="00BD4EEC"/>
    <w:rsid w:val="00BD5210"/>
    <w:rsid w:val="00BD5292"/>
    <w:rsid w:val="00BD53D0"/>
    <w:rsid w:val="00BD53FF"/>
    <w:rsid w:val="00BD559E"/>
    <w:rsid w:val="00BD567E"/>
    <w:rsid w:val="00BD5901"/>
    <w:rsid w:val="00BD5C05"/>
    <w:rsid w:val="00BD5EA2"/>
    <w:rsid w:val="00BD681D"/>
    <w:rsid w:val="00BD68CE"/>
    <w:rsid w:val="00BD6BA8"/>
    <w:rsid w:val="00BD6D90"/>
    <w:rsid w:val="00BD7002"/>
    <w:rsid w:val="00BD7633"/>
    <w:rsid w:val="00BD7D7D"/>
    <w:rsid w:val="00BD7E22"/>
    <w:rsid w:val="00BD7FEB"/>
    <w:rsid w:val="00BE051A"/>
    <w:rsid w:val="00BE058A"/>
    <w:rsid w:val="00BE079F"/>
    <w:rsid w:val="00BE0830"/>
    <w:rsid w:val="00BE09FD"/>
    <w:rsid w:val="00BE0B63"/>
    <w:rsid w:val="00BE1757"/>
    <w:rsid w:val="00BE1CC3"/>
    <w:rsid w:val="00BE21BF"/>
    <w:rsid w:val="00BE24D0"/>
    <w:rsid w:val="00BE2C3E"/>
    <w:rsid w:val="00BE2EB2"/>
    <w:rsid w:val="00BE31F1"/>
    <w:rsid w:val="00BE3282"/>
    <w:rsid w:val="00BE3664"/>
    <w:rsid w:val="00BE3BAB"/>
    <w:rsid w:val="00BE3C7B"/>
    <w:rsid w:val="00BE3E99"/>
    <w:rsid w:val="00BE40AB"/>
    <w:rsid w:val="00BE415E"/>
    <w:rsid w:val="00BE4187"/>
    <w:rsid w:val="00BE42B5"/>
    <w:rsid w:val="00BE42F0"/>
    <w:rsid w:val="00BE435A"/>
    <w:rsid w:val="00BE463A"/>
    <w:rsid w:val="00BE4A05"/>
    <w:rsid w:val="00BE4C9C"/>
    <w:rsid w:val="00BE56FE"/>
    <w:rsid w:val="00BE5D8A"/>
    <w:rsid w:val="00BE618F"/>
    <w:rsid w:val="00BE64FC"/>
    <w:rsid w:val="00BE6694"/>
    <w:rsid w:val="00BE70E1"/>
    <w:rsid w:val="00BE726E"/>
    <w:rsid w:val="00BE79E6"/>
    <w:rsid w:val="00BE7AA0"/>
    <w:rsid w:val="00BE7AFC"/>
    <w:rsid w:val="00BE7B48"/>
    <w:rsid w:val="00BE7BCD"/>
    <w:rsid w:val="00BE7BE5"/>
    <w:rsid w:val="00BE7F2C"/>
    <w:rsid w:val="00BF01C2"/>
    <w:rsid w:val="00BF0624"/>
    <w:rsid w:val="00BF09C6"/>
    <w:rsid w:val="00BF0B9F"/>
    <w:rsid w:val="00BF0CF7"/>
    <w:rsid w:val="00BF1098"/>
    <w:rsid w:val="00BF1150"/>
    <w:rsid w:val="00BF130B"/>
    <w:rsid w:val="00BF182E"/>
    <w:rsid w:val="00BF1CD5"/>
    <w:rsid w:val="00BF1F58"/>
    <w:rsid w:val="00BF23DE"/>
    <w:rsid w:val="00BF23F0"/>
    <w:rsid w:val="00BF246C"/>
    <w:rsid w:val="00BF273C"/>
    <w:rsid w:val="00BF2E42"/>
    <w:rsid w:val="00BF319D"/>
    <w:rsid w:val="00BF354C"/>
    <w:rsid w:val="00BF36C8"/>
    <w:rsid w:val="00BF3BA2"/>
    <w:rsid w:val="00BF3F28"/>
    <w:rsid w:val="00BF4C71"/>
    <w:rsid w:val="00BF4D33"/>
    <w:rsid w:val="00BF4D62"/>
    <w:rsid w:val="00BF4FFA"/>
    <w:rsid w:val="00BF5134"/>
    <w:rsid w:val="00BF5303"/>
    <w:rsid w:val="00BF5628"/>
    <w:rsid w:val="00BF56EF"/>
    <w:rsid w:val="00BF570D"/>
    <w:rsid w:val="00BF5DE7"/>
    <w:rsid w:val="00BF6102"/>
    <w:rsid w:val="00BF62CC"/>
    <w:rsid w:val="00BF6512"/>
    <w:rsid w:val="00BF729B"/>
    <w:rsid w:val="00BF7374"/>
    <w:rsid w:val="00BF7A35"/>
    <w:rsid w:val="00C001DD"/>
    <w:rsid w:val="00C00B42"/>
    <w:rsid w:val="00C00D03"/>
    <w:rsid w:val="00C00D0B"/>
    <w:rsid w:val="00C00DD1"/>
    <w:rsid w:val="00C00EB6"/>
    <w:rsid w:val="00C012E1"/>
    <w:rsid w:val="00C013FB"/>
    <w:rsid w:val="00C0147E"/>
    <w:rsid w:val="00C015A5"/>
    <w:rsid w:val="00C016E5"/>
    <w:rsid w:val="00C01797"/>
    <w:rsid w:val="00C02181"/>
    <w:rsid w:val="00C027C4"/>
    <w:rsid w:val="00C0283F"/>
    <w:rsid w:val="00C02B95"/>
    <w:rsid w:val="00C02C57"/>
    <w:rsid w:val="00C03004"/>
    <w:rsid w:val="00C032D7"/>
    <w:rsid w:val="00C037C3"/>
    <w:rsid w:val="00C039E3"/>
    <w:rsid w:val="00C03F7B"/>
    <w:rsid w:val="00C0427F"/>
    <w:rsid w:val="00C04774"/>
    <w:rsid w:val="00C049D5"/>
    <w:rsid w:val="00C04C6E"/>
    <w:rsid w:val="00C05604"/>
    <w:rsid w:val="00C05743"/>
    <w:rsid w:val="00C05E0A"/>
    <w:rsid w:val="00C0624B"/>
    <w:rsid w:val="00C0686C"/>
    <w:rsid w:val="00C06988"/>
    <w:rsid w:val="00C06BCE"/>
    <w:rsid w:val="00C06D24"/>
    <w:rsid w:val="00C06DD6"/>
    <w:rsid w:val="00C06EAE"/>
    <w:rsid w:val="00C06F89"/>
    <w:rsid w:val="00C0704C"/>
    <w:rsid w:val="00C07069"/>
    <w:rsid w:val="00C0725B"/>
    <w:rsid w:val="00C077DB"/>
    <w:rsid w:val="00C07962"/>
    <w:rsid w:val="00C079A1"/>
    <w:rsid w:val="00C10080"/>
    <w:rsid w:val="00C102B5"/>
    <w:rsid w:val="00C104B2"/>
    <w:rsid w:val="00C10629"/>
    <w:rsid w:val="00C10AC1"/>
    <w:rsid w:val="00C10B13"/>
    <w:rsid w:val="00C10BF5"/>
    <w:rsid w:val="00C10FDC"/>
    <w:rsid w:val="00C1111B"/>
    <w:rsid w:val="00C1134A"/>
    <w:rsid w:val="00C11CB5"/>
    <w:rsid w:val="00C11F08"/>
    <w:rsid w:val="00C122B7"/>
    <w:rsid w:val="00C12448"/>
    <w:rsid w:val="00C12CA0"/>
    <w:rsid w:val="00C133EF"/>
    <w:rsid w:val="00C1376C"/>
    <w:rsid w:val="00C13ED6"/>
    <w:rsid w:val="00C14057"/>
    <w:rsid w:val="00C1407E"/>
    <w:rsid w:val="00C14222"/>
    <w:rsid w:val="00C14296"/>
    <w:rsid w:val="00C143AC"/>
    <w:rsid w:val="00C143BE"/>
    <w:rsid w:val="00C14608"/>
    <w:rsid w:val="00C146B5"/>
    <w:rsid w:val="00C147D7"/>
    <w:rsid w:val="00C148C1"/>
    <w:rsid w:val="00C14AA1"/>
    <w:rsid w:val="00C14C02"/>
    <w:rsid w:val="00C14D9F"/>
    <w:rsid w:val="00C14ECE"/>
    <w:rsid w:val="00C14EFF"/>
    <w:rsid w:val="00C15429"/>
    <w:rsid w:val="00C1544A"/>
    <w:rsid w:val="00C15454"/>
    <w:rsid w:val="00C154CC"/>
    <w:rsid w:val="00C155B7"/>
    <w:rsid w:val="00C15765"/>
    <w:rsid w:val="00C15B5D"/>
    <w:rsid w:val="00C15CD7"/>
    <w:rsid w:val="00C16A88"/>
    <w:rsid w:val="00C171C1"/>
    <w:rsid w:val="00C173A6"/>
    <w:rsid w:val="00C17AAA"/>
    <w:rsid w:val="00C17B7C"/>
    <w:rsid w:val="00C1F472"/>
    <w:rsid w:val="00C2044F"/>
    <w:rsid w:val="00C2059C"/>
    <w:rsid w:val="00C20823"/>
    <w:rsid w:val="00C20981"/>
    <w:rsid w:val="00C20BE4"/>
    <w:rsid w:val="00C21037"/>
    <w:rsid w:val="00C2105F"/>
    <w:rsid w:val="00C210BA"/>
    <w:rsid w:val="00C21407"/>
    <w:rsid w:val="00C215FB"/>
    <w:rsid w:val="00C21B4C"/>
    <w:rsid w:val="00C21D5D"/>
    <w:rsid w:val="00C21EF9"/>
    <w:rsid w:val="00C22083"/>
    <w:rsid w:val="00C22415"/>
    <w:rsid w:val="00C224AD"/>
    <w:rsid w:val="00C22661"/>
    <w:rsid w:val="00C22730"/>
    <w:rsid w:val="00C22935"/>
    <w:rsid w:val="00C22A2C"/>
    <w:rsid w:val="00C22A6D"/>
    <w:rsid w:val="00C230BF"/>
    <w:rsid w:val="00C23138"/>
    <w:rsid w:val="00C235CA"/>
    <w:rsid w:val="00C2390D"/>
    <w:rsid w:val="00C2409E"/>
    <w:rsid w:val="00C240D8"/>
    <w:rsid w:val="00C240E2"/>
    <w:rsid w:val="00C243B7"/>
    <w:rsid w:val="00C243D8"/>
    <w:rsid w:val="00C244E8"/>
    <w:rsid w:val="00C24A25"/>
    <w:rsid w:val="00C24A92"/>
    <w:rsid w:val="00C24C30"/>
    <w:rsid w:val="00C24C56"/>
    <w:rsid w:val="00C24D56"/>
    <w:rsid w:val="00C24E06"/>
    <w:rsid w:val="00C24E27"/>
    <w:rsid w:val="00C250BF"/>
    <w:rsid w:val="00C25281"/>
    <w:rsid w:val="00C25291"/>
    <w:rsid w:val="00C253C1"/>
    <w:rsid w:val="00C2552A"/>
    <w:rsid w:val="00C25778"/>
    <w:rsid w:val="00C25AF4"/>
    <w:rsid w:val="00C25B1E"/>
    <w:rsid w:val="00C25BB4"/>
    <w:rsid w:val="00C25CB9"/>
    <w:rsid w:val="00C260C4"/>
    <w:rsid w:val="00C2651A"/>
    <w:rsid w:val="00C26839"/>
    <w:rsid w:val="00C27411"/>
    <w:rsid w:val="00C27641"/>
    <w:rsid w:val="00C27E0A"/>
    <w:rsid w:val="00C30161"/>
    <w:rsid w:val="00C3018F"/>
    <w:rsid w:val="00C301D7"/>
    <w:rsid w:val="00C3039A"/>
    <w:rsid w:val="00C305B8"/>
    <w:rsid w:val="00C30614"/>
    <w:rsid w:val="00C3064B"/>
    <w:rsid w:val="00C30786"/>
    <w:rsid w:val="00C307BB"/>
    <w:rsid w:val="00C30B8C"/>
    <w:rsid w:val="00C30BBA"/>
    <w:rsid w:val="00C30C77"/>
    <w:rsid w:val="00C3116B"/>
    <w:rsid w:val="00C31598"/>
    <w:rsid w:val="00C321C4"/>
    <w:rsid w:val="00C32C12"/>
    <w:rsid w:val="00C32C39"/>
    <w:rsid w:val="00C32C7C"/>
    <w:rsid w:val="00C32E7A"/>
    <w:rsid w:val="00C33806"/>
    <w:rsid w:val="00C33B16"/>
    <w:rsid w:val="00C33B93"/>
    <w:rsid w:val="00C33D06"/>
    <w:rsid w:val="00C34011"/>
    <w:rsid w:val="00C341F6"/>
    <w:rsid w:val="00C342E7"/>
    <w:rsid w:val="00C34557"/>
    <w:rsid w:val="00C34686"/>
    <w:rsid w:val="00C346F6"/>
    <w:rsid w:val="00C3472F"/>
    <w:rsid w:val="00C34B9F"/>
    <w:rsid w:val="00C34CA0"/>
    <w:rsid w:val="00C34D22"/>
    <w:rsid w:val="00C34D84"/>
    <w:rsid w:val="00C34F4C"/>
    <w:rsid w:val="00C34F8B"/>
    <w:rsid w:val="00C35035"/>
    <w:rsid w:val="00C354E3"/>
    <w:rsid w:val="00C35877"/>
    <w:rsid w:val="00C35983"/>
    <w:rsid w:val="00C35D9A"/>
    <w:rsid w:val="00C35E3E"/>
    <w:rsid w:val="00C3616F"/>
    <w:rsid w:val="00C3671B"/>
    <w:rsid w:val="00C368B8"/>
    <w:rsid w:val="00C3693D"/>
    <w:rsid w:val="00C36AF7"/>
    <w:rsid w:val="00C36BF6"/>
    <w:rsid w:val="00C36D9F"/>
    <w:rsid w:val="00C372AB"/>
    <w:rsid w:val="00C3752A"/>
    <w:rsid w:val="00C37654"/>
    <w:rsid w:val="00C377DB"/>
    <w:rsid w:val="00C37848"/>
    <w:rsid w:val="00C3790C"/>
    <w:rsid w:val="00C379E1"/>
    <w:rsid w:val="00C37C01"/>
    <w:rsid w:val="00C37D64"/>
    <w:rsid w:val="00C37FF5"/>
    <w:rsid w:val="00C400CA"/>
    <w:rsid w:val="00C40B42"/>
    <w:rsid w:val="00C41484"/>
    <w:rsid w:val="00C41773"/>
    <w:rsid w:val="00C419BD"/>
    <w:rsid w:val="00C419EE"/>
    <w:rsid w:val="00C41A8B"/>
    <w:rsid w:val="00C41CD8"/>
    <w:rsid w:val="00C41E3C"/>
    <w:rsid w:val="00C41FA8"/>
    <w:rsid w:val="00C42096"/>
    <w:rsid w:val="00C42114"/>
    <w:rsid w:val="00C4227D"/>
    <w:rsid w:val="00C422BC"/>
    <w:rsid w:val="00C427FB"/>
    <w:rsid w:val="00C429A2"/>
    <w:rsid w:val="00C42A78"/>
    <w:rsid w:val="00C42B47"/>
    <w:rsid w:val="00C42C53"/>
    <w:rsid w:val="00C42E29"/>
    <w:rsid w:val="00C42E6B"/>
    <w:rsid w:val="00C42F4F"/>
    <w:rsid w:val="00C42FFE"/>
    <w:rsid w:val="00C433E9"/>
    <w:rsid w:val="00C434C6"/>
    <w:rsid w:val="00C435CD"/>
    <w:rsid w:val="00C44017"/>
    <w:rsid w:val="00C44729"/>
    <w:rsid w:val="00C44746"/>
    <w:rsid w:val="00C44BBE"/>
    <w:rsid w:val="00C44EAF"/>
    <w:rsid w:val="00C44FCA"/>
    <w:rsid w:val="00C45132"/>
    <w:rsid w:val="00C4535F"/>
    <w:rsid w:val="00C45486"/>
    <w:rsid w:val="00C46053"/>
    <w:rsid w:val="00C4620A"/>
    <w:rsid w:val="00C464DB"/>
    <w:rsid w:val="00C468EF"/>
    <w:rsid w:val="00C469A4"/>
    <w:rsid w:val="00C46F27"/>
    <w:rsid w:val="00C471EC"/>
    <w:rsid w:val="00C474D7"/>
    <w:rsid w:val="00C47630"/>
    <w:rsid w:val="00C47D58"/>
    <w:rsid w:val="00C47DC7"/>
    <w:rsid w:val="00C50136"/>
    <w:rsid w:val="00C502C8"/>
    <w:rsid w:val="00C50305"/>
    <w:rsid w:val="00C507C3"/>
    <w:rsid w:val="00C50866"/>
    <w:rsid w:val="00C50BCF"/>
    <w:rsid w:val="00C50D65"/>
    <w:rsid w:val="00C51233"/>
    <w:rsid w:val="00C51830"/>
    <w:rsid w:val="00C51861"/>
    <w:rsid w:val="00C51CF5"/>
    <w:rsid w:val="00C51E2F"/>
    <w:rsid w:val="00C51F63"/>
    <w:rsid w:val="00C51FAB"/>
    <w:rsid w:val="00C5208B"/>
    <w:rsid w:val="00C52188"/>
    <w:rsid w:val="00C521B7"/>
    <w:rsid w:val="00C52442"/>
    <w:rsid w:val="00C52761"/>
    <w:rsid w:val="00C527B7"/>
    <w:rsid w:val="00C52C49"/>
    <w:rsid w:val="00C52F68"/>
    <w:rsid w:val="00C530A0"/>
    <w:rsid w:val="00C5358D"/>
    <w:rsid w:val="00C537DA"/>
    <w:rsid w:val="00C537FB"/>
    <w:rsid w:val="00C538CA"/>
    <w:rsid w:val="00C53DDB"/>
    <w:rsid w:val="00C5406D"/>
    <w:rsid w:val="00C543B5"/>
    <w:rsid w:val="00C546AB"/>
    <w:rsid w:val="00C54A2C"/>
    <w:rsid w:val="00C54A3D"/>
    <w:rsid w:val="00C54B83"/>
    <w:rsid w:val="00C5501B"/>
    <w:rsid w:val="00C55357"/>
    <w:rsid w:val="00C554F9"/>
    <w:rsid w:val="00C55945"/>
    <w:rsid w:val="00C55A8C"/>
    <w:rsid w:val="00C55A97"/>
    <w:rsid w:val="00C55BCD"/>
    <w:rsid w:val="00C55D88"/>
    <w:rsid w:val="00C55DF2"/>
    <w:rsid w:val="00C55E7E"/>
    <w:rsid w:val="00C563A6"/>
    <w:rsid w:val="00C563EE"/>
    <w:rsid w:val="00C56659"/>
    <w:rsid w:val="00C56AB8"/>
    <w:rsid w:val="00C56B76"/>
    <w:rsid w:val="00C56C25"/>
    <w:rsid w:val="00C56D03"/>
    <w:rsid w:val="00C56DB6"/>
    <w:rsid w:val="00C5774C"/>
    <w:rsid w:val="00C57C9A"/>
    <w:rsid w:val="00C57DA5"/>
    <w:rsid w:val="00C57E70"/>
    <w:rsid w:val="00C57F09"/>
    <w:rsid w:val="00C604B0"/>
    <w:rsid w:val="00C607F8"/>
    <w:rsid w:val="00C608C0"/>
    <w:rsid w:val="00C60A86"/>
    <w:rsid w:val="00C61170"/>
    <w:rsid w:val="00C61603"/>
    <w:rsid w:val="00C6178A"/>
    <w:rsid w:val="00C61A02"/>
    <w:rsid w:val="00C61B87"/>
    <w:rsid w:val="00C61C8D"/>
    <w:rsid w:val="00C61ECD"/>
    <w:rsid w:val="00C61ED3"/>
    <w:rsid w:val="00C62460"/>
    <w:rsid w:val="00C628A1"/>
    <w:rsid w:val="00C62B94"/>
    <w:rsid w:val="00C62BBB"/>
    <w:rsid w:val="00C62C37"/>
    <w:rsid w:val="00C62D4B"/>
    <w:rsid w:val="00C6302E"/>
    <w:rsid w:val="00C63351"/>
    <w:rsid w:val="00C6337F"/>
    <w:rsid w:val="00C639D7"/>
    <w:rsid w:val="00C63ABE"/>
    <w:rsid w:val="00C63B3B"/>
    <w:rsid w:val="00C63B90"/>
    <w:rsid w:val="00C63BCB"/>
    <w:rsid w:val="00C63C1B"/>
    <w:rsid w:val="00C63CAA"/>
    <w:rsid w:val="00C63E0D"/>
    <w:rsid w:val="00C64151"/>
    <w:rsid w:val="00C647EE"/>
    <w:rsid w:val="00C6494F"/>
    <w:rsid w:val="00C64AD3"/>
    <w:rsid w:val="00C64DF3"/>
    <w:rsid w:val="00C64F48"/>
    <w:rsid w:val="00C64F93"/>
    <w:rsid w:val="00C652F3"/>
    <w:rsid w:val="00C659BA"/>
    <w:rsid w:val="00C659E7"/>
    <w:rsid w:val="00C65B8D"/>
    <w:rsid w:val="00C65DAE"/>
    <w:rsid w:val="00C66163"/>
    <w:rsid w:val="00C661E0"/>
    <w:rsid w:val="00C66236"/>
    <w:rsid w:val="00C6654D"/>
    <w:rsid w:val="00C6664B"/>
    <w:rsid w:val="00C66A8B"/>
    <w:rsid w:val="00C6713A"/>
    <w:rsid w:val="00C674E1"/>
    <w:rsid w:val="00C675D4"/>
    <w:rsid w:val="00C67631"/>
    <w:rsid w:val="00C67818"/>
    <w:rsid w:val="00C67935"/>
    <w:rsid w:val="00C67DF7"/>
    <w:rsid w:val="00C701B2"/>
    <w:rsid w:val="00C7022D"/>
    <w:rsid w:val="00C705E9"/>
    <w:rsid w:val="00C7061F"/>
    <w:rsid w:val="00C706B6"/>
    <w:rsid w:val="00C707C9"/>
    <w:rsid w:val="00C70A2B"/>
    <w:rsid w:val="00C70C5B"/>
    <w:rsid w:val="00C70CFE"/>
    <w:rsid w:val="00C7119B"/>
    <w:rsid w:val="00C71261"/>
    <w:rsid w:val="00C714C0"/>
    <w:rsid w:val="00C715DA"/>
    <w:rsid w:val="00C71867"/>
    <w:rsid w:val="00C71B3C"/>
    <w:rsid w:val="00C72238"/>
    <w:rsid w:val="00C722AB"/>
    <w:rsid w:val="00C72A4C"/>
    <w:rsid w:val="00C72C50"/>
    <w:rsid w:val="00C72DE6"/>
    <w:rsid w:val="00C73099"/>
    <w:rsid w:val="00C731E8"/>
    <w:rsid w:val="00C732FE"/>
    <w:rsid w:val="00C7333F"/>
    <w:rsid w:val="00C733F1"/>
    <w:rsid w:val="00C7356B"/>
    <w:rsid w:val="00C736A4"/>
    <w:rsid w:val="00C73923"/>
    <w:rsid w:val="00C73B90"/>
    <w:rsid w:val="00C73E9D"/>
    <w:rsid w:val="00C741F9"/>
    <w:rsid w:val="00C74453"/>
    <w:rsid w:val="00C74554"/>
    <w:rsid w:val="00C746A5"/>
    <w:rsid w:val="00C749AC"/>
    <w:rsid w:val="00C74D5A"/>
    <w:rsid w:val="00C74FF5"/>
    <w:rsid w:val="00C75299"/>
    <w:rsid w:val="00C75847"/>
    <w:rsid w:val="00C75974"/>
    <w:rsid w:val="00C75D7B"/>
    <w:rsid w:val="00C766C0"/>
    <w:rsid w:val="00C766D5"/>
    <w:rsid w:val="00C768E5"/>
    <w:rsid w:val="00C76AC6"/>
    <w:rsid w:val="00C76C2C"/>
    <w:rsid w:val="00C76FED"/>
    <w:rsid w:val="00C770B0"/>
    <w:rsid w:val="00C77290"/>
    <w:rsid w:val="00C773F3"/>
    <w:rsid w:val="00C773FB"/>
    <w:rsid w:val="00C775CF"/>
    <w:rsid w:val="00C77891"/>
    <w:rsid w:val="00C778C7"/>
    <w:rsid w:val="00C77E8B"/>
    <w:rsid w:val="00C80108"/>
    <w:rsid w:val="00C8046B"/>
    <w:rsid w:val="00C8085F"/>
    <w:rsid w:val="00C809A1"/>
    <w:rsid w:val="00C80BD8"/>
    <w:rsid w:val="00C81259"/>
    <w:rsid w:val="00C812CB"/>
    <w:rsid w:val="00C81D0A"/>
    <w:rsid w:val="00C81DE0"/>
    <w:rsid w:val="00C8202F"/>
    <w:rsid w:val="00C82242"/>
    <w:rsid w:val="00C822AF"/>
    <w:rsid w:val="00C826C0"/>
    <w:rsid w:val="00C82B46"/>
    <w:rsid w:val="00C82B88"/>
    <w:rsid w:val="00C82DCA"/>
    <w:rsid w:val="00C83017"/>
    <w:rsid w:val="00C83233"/>
    <w:rsid w:val="00C832CE"/>
    <w:rsid w:val="00C832E2"/>
    <w:rsid w:val="00C833A4"/>
    <w:rsid w:val="00C8352C"/>
    <w:rsid w:val="00C83689"/>
    <w:rsid w:val="00C837CE"/>
    <w:rsid w:val="00C83B2F"/>
    <w:rsid w:val="00C83DF8"/>
    <w:rsid w:val="00C83E6A"/>
    <w:rsid w:val="00C83E7B"/>
    <w:rsid w:val="00C844F9"/>
    <w:rsid w:val="00C8456A"/>
    <w:rsid w:val="00C8479C"/>
    <w:rsid w:val="00C848EC"/>
    <w:rsid w:val="00C8491D"/>
    <w:rsid w:val="00C84BA0"/>
    <w:rsid w:val="00C84CD7"/>
    <w:rsid w:val="00C84ED4"/>
    <w:rsid w:val="00C84FA2"/>
    <w:rsid w:val="00C85239"/>
    <w:rsid w:val="00C857FD"/>
    <w:rsid w:val="00C858FA"/>
    <w:rsid w:val="00C863FF"/>
    <w:rsid w:val="00C86690"/>
    <w:rsid w:val="00C8699C"/>
    <w:rsid w:val="00C86A37"/>
    <w:rsid w:val="00C86C27"/>
    <w:rsid w:val="00C874F4"/>
    <w:rsid w:val="00C87900"/>
    <w:rsid w:val="00C879B3"/>
    <w:rsid w:val="00C87E9B"/>
    <w:rsid w:val="00C87ED7"/>
    <w:rsid w:val="00C87EE8"/>
    <w:rsid w:val="00C90888"/>
    <w:rsid w:val="00C9097F"/>
    <w:rsid w:val="00C909E9"/>
    <w:rsid w:val="00C90A00"/>
    <w:rsid w:val="00C90AE8"/>
    <w:rsid w:val="00C90C18"/>
    <w:rsid w:val="00C90F47"/>
    <w:rsid w:val="00C911D2"/>
    <w:rsid w:val="00C91253"/>
    <w:rsid w:val="00C91386"/>
    <w:rsid w:val="00C914C4"/>
    <w:rsid w:val="00C91552"/>
    <w:rsid w:val="00C9176D"/>
    <w:rsid w:val="00C9177E"/>
    <w:rsid w:val="00C91DDE"/>
    <w:rsid w:val="00C91F74"/>
    <w:rsid w:val="00C9274E"/>
    <w:rsid w:val="00C92817"/>
    <w:rsid w:val="00C92E84"/>
    <w:rsid w:val="00C92EF6"/>
    <w:rsid w:val="00C93333"/>
    <w:rsid w:val="00C939EA"/>
    <w:rsid w:val="00C94211"/>
    <w:rsid w:val="00C9426F"/>
    <w:rsid w:val="00C9443A"/>
    <w:rsid w:val="00C945DD"/>
    <w:rsid w:val="00C947A9"/>
    <w:rsid w:val="00C947B5"/>
    <w:rsid w:val="00C9485A"/>
    <w:rsid w:val="00C948A8"/>
    <w:rsid w:val="00C94DDE"/>
    <w:rsid w:val="00C94E8E"/>
    <w:rsid w:val="00C952CE"/>
    <w:rsid w:val="00C953ED"/>
    <w:rsid w:val="00C95EDD"/>
    <w:rsid w:val="00C96274"/>
    <w:rsid w:val="00C962C0"/>
    <w:rsid w:val="00C96423"/>
    <w:rsid w:val="00C964D4"/>
    <w:rsid w:val="00C96680"/>
    <w:rsid w:val="00C966B6"/>
    <w:rsid w:val="00C968E3"/>
    <w:rsid w:val="00C96939"/>
    <w:rsid w:val="00C96AD8"/>
    <w:rsid w:val="00C96E90"/>
    <w:rsid w:val="00C97028"/>
    <w:rsid w:val="00C97242"/>
    <w:rsid w:val="00C973C0"/>
    <w:rsid w:val="00C974BB"/>
    <w:rsid w:val="00C97518"/>
    <w:rsid w:val="00C97616"/>
    <w:rsid w:val="00C977EE"/>
    <w:rsid w:val="00C97917"/>
    <w:rsid w:val="00C97A59"/>
    <w:rsid w:val="00C97CCC"/>
    <w:rsid w:val="00C97DD7"/>
    <w:rsid w:val="00C97FBF"/>
    <w:rsid w:val="00CA026E"/>
    <w:rsid w:val="00CA0322"/>
    <w:rsid w:val="00CA0497"/>
    <w:rsid w:val="00CA09E4"/>
    <w:rsid w:val="00CA0A43"/>
    <w:rsid w:val="00CA0BA9"/>
    <w:rsid w:val="00CA0D89"/>
    <w:rsid w:val="00CA0DC9"/>
    <w:rsid w:val="00CA1788"/>
    <w:rsid w:val="00CA17A9"/>
    <w:rsid w:val="00CA17B7"/>
    <w:rsid w:val="00CA1B8F"/>
    <w:rsid w:val="00CA1CE7"/>
    <w:rsid w:val="00CA1FC8"/>
    <w:rsid w:val="00CA200F"/>
    <w:rsid w:val="00CA26F5"/>
    <w:rsid w:val="00CA2B75"/>
    <w:rsid w:val="00CA2C7E"/>
    <w:rsid w:val="00CA2D61"/>
    <w:rsid w:val="00CA2DC6"/>
    <w:rsid w:val="00CA2EE0"/>
    <w:rsid w:val="00CA33A5"/>
    <w:rsid w:val="00CA34B0"/>
    <w:rsid w:val="00CA35C2"/>
    <w:rsid w:val="00CA35DF"/>
    <w:rsid w:val="00CA391F"/>
    <w:rsid w:val="00CA3B35"/>
    <w:rsid w:val="00CA3F79"/>
    <w:rsid w:val="00CA409D"/>
    <w:rsid w:val="00CA4331"/>
    <w:rsid w:val="00CA43A1"/>
    <w:rsid w:val="00CA4901"/>
    <w:rsid w:val="00CA49FD"/>
    <w:rsid w:val="00CA4D95"/>
    <w:rsid w:val="00CA4E3F"/>
    <w:rsid w:val="00CA4E97"/>
    <w:rsid w:val="00CA50BE"/>
    <w:rsid w:val="00CA5249"/>
    <w:rsid w:val="00CA536D"/>
    <w:rsid w:val="00CA5955"/>
    <w:rsid w:val="00CA5A0B"/>
    <w:rsid w:val="00CA5B38"/>
    <w:rsid w:val="00CA5B5A"/>
    <w:rsid w:val="00CA5E1F"/>
    <w:rsid w:val="00CA60FD"/>
    <w:rsid w:val="00CA6154"/>
    <w:rsid w:val="00CA6370"/>
    <w:rsid w:val="00CA63CF"/>
    <w:rsid w:val="00CA6A20"/>
    <w:rsid w:val="00CA6E20"/>
    <w:rsid w:val="00CA6FF4"/>
    <w:rsid w:val="00CA7AFA"/>
    <w:rsid w:val="00CA7C46"/>
    <w:rsid w:val="00CB0357"/>
    <w:rsid w:val="00CB04F1"/>
    <w:rsid w:val="00CB08C7"/>
    <w:rsid w:val="00CB096E"/>
    <w:rsid w:val="00CB0ADC"/>
    <w:rsid w:val="00CB0F94"/>
    <w:rsid w:val="00CB13D0"/>
    <w:rsid w:val="00CB16ED"/>
    <w:rsid w:val="00CB188F"/>
    <w:rsid w:val="00CB18F0"/>
    <w:rsid w:val="00CB19F4"/>
    <w:rsid w:val="00CB1AAA"/>
    <w:rsid w:val="00CB1AF7"/>
    <w:rsid w:val="00CB1BE5"/>
    <w:rsid w:val="00CB1CE9"/>
    <w:rsid w:val="00CB22BD"/>
    <w:rsid w:val="00CB2857"/>
    <w:rsid w:val="00CB28CA"/>
    <w:rsid w:val="00CB2DEC"/>
    <w:rsid w:val="00CB3022"/>
    <w:rsid w:val="00CB375F"/>
    <w:rsid w:val="00CB3A95"/>
    <w:rsid w:val="00CB3AAD"/>
    <w:rsid w:val="00CB3CFA"/>
    <w:rsid w:val="00CB3EA2"/>
    <w:rsid w:val="00CB3FBF"/>
    <w:rsid w:val="00CB4115"/>
    <w:rsid w:val="00CB416A"/>
    <w:rsid w:val="00CB4315"/>
    <w:rsid w:val="00CB4700"/>
    <w:rsid w:val="00CB4742"/>
    <w:rsid w:val="00CB4840"/>
    <w:rsid w:val="00CB4922"/>
    <w:rsid w:val="00CB49D6"/>
    <w:rsid w:val="00CB49E0"/>
    <w:rsid w:val="00CB4A67"/>
    <w:rsid w:val="00CB4E69"/>
    <w:rsid w:val="00CB4EEB"/>
    <w:rsid w:val="00CB5061"/>
    <w:rsid w:val="00CB535D"/>
    <w:rsid w:val="00CB58B2"/>
    <w:rsid w:val="00CB592F"/>
    <w:rsid w:val="00CB59D1"/>
    <w:rsid w:val="00CB5FA3"/>
    <w:rsid w:val="00CB60FC"/>
    <w:rsid w:val="00CB6307"/>
    <w:rsid w:val="00CB65DD"/>
    <w:rsid w:val="00CB6649"/>
    <w:rsid w:val="00CB693F"/>
    <w:rsid w:val="00CB70B8"/>
    <w:rsid w:val="00CB718D"/>
    <w:rsid w:val="00CB79CC"/>
    <w:rsid w:val="00CC02DD"/>
    <w:rsid w:val="00CC0472"/>
    <w:rsid w:val="00CC05E0"/>
    <w:rsid w:val="00CC0851"/>
    <w:rsid w:val="00CC0BCD"/>
    <w:rsid w:val="00CC0BE5"/>
    <w:rsid w:val="00CC0DAF"/>
    <w:rsid w:val="00CC0E08"/>
    <w:rsid w:val="00CC0F54"/>
    <w:rsid w:val="00CC17F2"/>
    <w:rsid w:val="00CC1906"/>
    <w:rsid w:val="00CC1A96"/>
    <w:rsid w:val="00CC1CC4"/>
    <w:rsid w:val="00CC1D31"/>
    <w:rsid w:val="00CC1F0E"/>
    <w:rsid w:val="00CC2828"/>
    <w:rsid w:val="00CC29A0"/>
    <w:rsid w:val="00CC32BC"/>
    <w:rsid w:val="00CC3485"/>
    <w:rsid w:val="00CC35CA"/>
    <w:rsid w:val="00CC36B9"/>
    <w:rsid w:val="00CC3878"/>
    <w:rsid w:val="00CC3A76"/>
    <w:rsid w:val="00CC3BBB"/>
    <w:rsid w:val="00CC3D0D"/>
    <w:rsid w:val="00CC3D48"/>
    <w:rsid w:val="00CC405B"/>
    <w:rsid w:val="00CC42FF"/>
    <w:rsid w:val="00CC4502"/>
    <w:rsid w:val="00CC46DD"/>
    <w:rsid w:val="00CC4736"/>
    <w:rsid w:val="00CC4CB3"/>
    <w:rsid w:val="00CC4D4A"/>
    <w:rsid w:val="00CC4D8E"/>
    <w:rsid w:val="00CC4F34"/>
    <w:rsid w:val="00CC5213"/>
    <w:rsid w:val="00CC535D"/>
    <w:rsid w:val="00CC5379"/>
    <w:rsid w:val="00CC5393"/>
    <w:rsid w:val="00CC5554"/>
    <w:rsid w:val="00CC5A7C"/>
    <w:rsid w:val="00CC5B4E"/>
    <w:rsid w:val="00CC5BFE"/>
    <w:rsid w:val="00CC5DCF"/>
    <w:rsid w:val="00CC5E4F"/>
    <w:rsid w:val="00CC6364"/>
    <w:rsid w:val="00CC63A2"/>
    <w:rsid w:val="00CC647F"/>
    <w:rsid w:val="00CC67A5"/>
    <w:rsid w:val="00CC68E4"/>
    <w:rsid w:val="00CC6FA2"/>
    <w:rsid w:val="00CC751A"/>
    <w:rsid w:val="00CC7739"/>
    <w:rsid w:val="00CC7FE8"/>
    <w:rsid w:val="00CD00DD"/>
    <w:rsid w:val="00CD02EE"/>
    <w:rsid w:val="00CD03DC"/>
    <w:rsid w:val="00CD0538"/>
    <w:rsid w:val="00CD11B5"/>
    <w:rsid w:val="00CD16EA"/>
    <w:rsid w:val="00CD20F7"/>
    <w:rsid w:val="00CD23DC"/>
    <w:rsid w:val="00CD2748"/>
    <w:rsid w:val="00CD27C9"/>
    <w:rsid w:val="00CD2ABA"/>
    <w:rsid w:val="00CD2BEC"/>
    <w:rsid w:val="00CD33C4"/>
    <w:rsid w:val="00CD3458"/>
    <w:rsid w:val="00CD359A"/>
    <w:rsid w:val="00CD3687"/>
    <w:rsid w:val="00CD3BE3"/>
    <w:rsid w:val="00CD3C4A"/>
    <w:rsid w:val="00CD40E0"/>
    <w:rsid w:val="00CD4144"/>
    <w:rsid w:val="00CD41B9"/>
    <w:rsid w:val="00CD4367"/>
    <w:rsid w:val="00CD43E2"/>
    <w:rsid w:val="00CD4424"/>
    <w:rsid w:val="00CD452F"/>
    <w:rsid w:val="00CD454B"/>
    <w:rsid w:val="00CD49B4"/>
    <w:rsid w:val="00CD4F8C"/>
    <w:rsid w:val="00CD4FAE"/>
    <w:rsid w:val="00CD524C"/>
    <w:rsid w:val="00CD5281"/>
    <w:rsid w:val="00CD5318"/>
    <w:rsid w:val="00CD5730"/>
    <w:rsid w:val="00CD58F6"/>
    <w:rsid w:val="00CD5929"/>
    <w:rsid w:val="00CD5B9E"/>
    <w:rsid w:val="00CD62B7"/>
    <w:rsid w:val="00CD6396"/>
    <w:rsid w:val="00CD6408"/>
    <w:rsid w:val="00CD67E6"/>
    <w:rsid w:val="00CD6E42"/>
    <w:rsid w:val="00CD6EA8"/>
    <w:rsid w:val="00CD75CF"/>
    <w:rsid w:val="00CD7777"/>
    <w:rsid w:val="00CD79F8"/>
    <w:rsid w:val="00CD7B31"/>
    <w:rsid w:val="00CD7C29"/>
    <w:rsid w:val="00CD7CD6"/>
    <w:rsid w:val="00CD7E96"/>
    <w:rsid w:val="00CD7F67"/>
    <w:rsid w:val="00CE0092"/>
    <w:rsid w:val="00CE0139"/>
    <w:rsid w:val="00CE0BD5"/>
    <w:rsid w:val="00CE0E3A"/>
    <w:rsid w:val="00CE0EFF"/>
    <w:rsid w:val="00CE17A5"/>
    <w:rsid w:val="00CE194A"/>
    <w:rsid w:val="00CE1A78"/>
    <w:rsid w:val="00CE1B0E"/>
    <w:rsid w:val="00CE1E0B"/>
    <w:rsid w:val="00CE23D1"/>
    <w:rsid w:val="00CE2474"/>
    <w:rsid w:val="00CE27FF"/>
    <w:rsid w:val="00CE29BD"/>
    <w:rsid w:val="00CE2A1E"/>
    <w:rsid w:val="00CE2A2F"/>
    <w:rsid w:val="00CE2ABA"/>
    <w:rsid w:val="00CE2B00"/>
    <w:rsid w:val="00CE2B8D"/>
    <w:rsid w:val="00CE2D4D"/>
    <w:rsid w:val="00CE30A2"/>
    <w:rsid w:val="00CE34A1"/>
    <w:rsid w:val="00CE384E"/>
    <w:rsid w:val="00CE3BDD"/>
    <w:rsid w:val="00CE40D1"/>
    <w:rsid w:val="00CE4347"/>
    <w:rsid w:val="00CE44C5"/>
    <w:rsid w:val="00CE45D6"/>
    <w:rsid w:val="00CE4937"/>
    <w:rsid w:val="00CE49AA"/>
    <w:rsid w:val="00CE4D07"/>
    <w:rsid w:val="00CE4F51"/>
    <w:rsid w:val="00CE51CF"/>
    <w:rsid w:val="00CE54DA"/>
    <w:rsid w:val="00CE5E6F"/>
    <w:rsid w:val="00CE5F71"/>
    <w:rsid w:val="00CE621E"/>
    <w:rsid w:val="00CE64AB"/>
    <w:rsid w:val="00CE6947"/>
    <w:rsid w:val="00CE6D6D"/>
    <w:rsid w:val="00CE6E0D"/>
    <w:rsid w:val="00CE6FDC"/>
    <w:rsid w:val="00CE6FF0"/>
    <w:rsid w:val="00CE7276"/>
    <w:rsid w:val="00CE75B6"/>
    <w:rsid w:val="00CE7AE1"/>
    <w:rsid w:val="00CE7CEF"/>
    <w:rsid w:val="00CE85E7"/>
    <w:rsid w:val="00CF007C"/>
    <w:rsid w:val="00CF0170"/>
    <w:rsid w:val="00CF0422"/>
    <w:rsid w:val="00CF0426"/>
    <w:rsid w:val="00CF09A7"/>
    <w:rsid w:val="00CF0A27"/>
    <w:rsid w:val="00CF121B"/>
    <w:rsid w:val="00CF12F8"/>
    <w:rsid w:val="00CF13F6"/>
    <w:rsid w:val="00CF1A72"/>
    <w:rsid w:val="00CF1B0D"/>
    <w:rsid w:val="00CF1B4A"/>
    <w:rsid w:val="00CF1C3C"/>
    <w:rsid w:val="00CF1F0A"/>
    <w:rsid w:val="00CF20D8"/>
    <w:rsid w:val="00CF22B0"/>
    <w:rsid w:val="00CF23AE"/>
    <w:rsid w:val="00CF244B"/>
    <w:rsid w:val="00CF249C"/>
    <w:rsid w:val="00CF25B9"/>
    <w:rsid w:val="00CF287E"/>
    <w:rsid w:val="00CF2C2C"/>
    <w:rsid w:val="00CF2CD1"/>
    <w:rsid w:val="00CF33F4"/>
    <w:rsid w:val="00CF36D3"/>
    <w:rsid w:val="00CF3AE6"/>
    <w:rsid w:val="00CF3E2A"/>
    <w:rsid w:val="00CF3EB0"/>
    <w:rsid w:val="00CF43CF"/>
    <w:rsid w:val="00CF442F"/>
    <w:rsid w:val="00CF4654"/>
    <w:rsid w:val="00CF4970"/>
    <w:rsid w:val="00CF49BB"/>
    <w:rsid w:val="00CF4A88"/>
    <w:rsid w:val="00CF5176"/>
    <w:rsid w:val="00CF51A8"/>
    <w:rsid w:val="00CF5263"/>
    <w:rsid w:val="00CF558D"/>
    <w:rsid w:val="00CF561E"/>
    <w:rsid w:val="00CF57D3"/>
    <w:rsid w:val="00CF5F35"/>
    <w:rsid w:val="00CF6200"/>
    <w:rsid w:val="00CF622C"/>
    <w:rsid w:val="00CF6520"/>
    <w:rsid w:val="00CF65CD"/>
    <w:rsid w:val="00CF664B"/>
    <w:rsid w:val="00CF68FA"/>
    <w:rsid w:val="00CF6D86"/>
    <w:rsid w:val="00CF6F76"/>
    <w:rsid w:val="00CF7170"/>
    <w:rsid w:val="00CF7499"/>
    <w:rsid w:val="00CF7589"/>
    <w:rsid w:val="00CF7872"/>
    <w:rsid w:val="00CF7B71"/>
    <w:rsid w:val="00CF7E9F"/>
    <w:rsid w:val="00CF7F7D"/>
    <w:rsid w:val="00D000D2"/>
    <w:rsid w:val="00D000FC"/>
    <w:rsid w:val="00D00237"/>
    <w:rsid w:val="00D006AB"/>
    <w:rsid w:val="00D00728"/>
    <w:rsid w:val="00D008C9"/>
    <w:rsid w:val="00D0097B"/>
    <w:rsid w:val="00D00B5D"/>
    <w:rsid w:val="00D00B6F"/>
    <w:rsid w:val="00D00FC9"/>
    <w:rsid w:val="00D0123D"/>
    <w:rsid w:val="00D01505"/>
    <w:rsid w:val="00D01993"/>
    <w:rsid w:val="00D019DE"/>
    <w:rsid w:val="00D01C71"/>
    <w:rsid w:val="00D02424"/>
    <w:rsid w:val="00D025AE"/>
    <w:rsid w:val="00D027FE"/>
    <w:rsid w:val="00D02B53"/>
    <w:rsid w:val="00D02BEE"/>
    <w:rsid w:val="00D02C80"/>
    <w:rsid w:val="00D02E77"/>
    <w:rsid w:val="00D02EC8"/>
    <w:rsid w:val="00D02ED0"/>
    <w:rsid w:val="00D0303B"/>
    <w:rsid w:val="00D0306B"/>
    <w:rsid w:val="00D030F8"/>
    <w:rsid w:val="00D0366F"/>
    <w:rsid w:val="00D03839"/>
    <w:rsid w:val="00D03ADA"/>
    <w:rsid w:val="00D03D5E"/>
    <w:rsid w:val="00D03FDF"/>
    <w:rsid w:val="00D044DD"/>
    <w:rsid w:val="00D048EC"/>
    <w:rsid w:val="00D04CCE"/>
    <w:rsid w:val="00D04EB8"/>
    <w:rsid w:val="00D05127"/>
    <w:rsid w:val="00D051DE"/>
    <w:rsid w:val="00D05323"/>
    <w:rsid w:val="00D05547"/>
    <w:rsid w:val="00D05747"/>
    <w:rsid w:val="00D0576C"/>
    <w:rsid w:val="00D058FB"/>
    <w:rsid w:val="00D05A59"/>
    <w:rsid w:val="00D05A90"/>
    <w:rsid w:val="00D0604F"/>
    <w:rsid w:val="00D0624A"/>
    <w:rsid w:val="00D06305"/>
    <w:rsid w:val="00D06790"/>
    <w:rsid w:val="00D06982"/>
    <w:rsid w:val="00D06E18"/>
    <w:rsid w:val="00D0713C"/>
    <w:rsid w:val="00D0713F"/>
    <w:rsid w:val="00D07203"/>
    <w:rsid w:val="00D07264"/>
    <w:rsid w:val="00D072BC"/>
    <w:rsid w:val="00D0780E"/>
    <w:rsid w:val="00D07885"/>
    <w:rsid w:val="00D07D3B"/>
    <w:rsid w:val="00D07D5D"/>
    <w:rsid w:val="00D07EB8"/>
    <w:rsid w:val="00D07F84"/>
    <w:rsid w:val="00D10055"/>
    <w:rsid w:val="00D10369"/>
    <w:rsid w:val="00D1044D"/>
    <w:rsid w:val="00D1059D"/>
    <w:rsid w:val="00D105D7"/>
    <w:rsid w:val="00D105F3"/>
    <w:rsid w:val="00D108BD"/>
    <w:rsid w:val="00D10D82"/>
    <w:rsid w:val="00D10EC9"/>
    <w:rsid w:val="00D11090"/>
    <w:rsid w:val="00D11221"/>
    <w:rsid w:val="00D11255"/>
    <w:rsid w:val="00D11353"/>
    <w:rsid w:val="00D11503"/>
    <w:rsid w:val="00D1150B"/>
    <w:rsid w:val="00D119A6"/>
    <w:rsid w:val="00D11C54"/>
    <w:rsid w:val="00D11DF6"/>
    <w:rsid w:val="00D11E5B"/>
    <w:rsid w:val="00D12166"/>
    <w:rsid w:val="00D12608"/>
    <w:rsid w:val="00D12798"/>
    <w:rsid w:val="00D12877"/>
    <w:rsid w:val="00D130D9"/>
    <w:rsid w:val="00D1339B"/>
    <w:rsid w:val="00D134E9"/>
    <w:rsid w:val="00D13616"/>
    <w:rsid w:val="00D13766"/>
    <w:rsid w:val="00D1387F"/>
    <w:rsid w:val="00D13A6C"/>
    <w:rsid w:val="00D13E23"/>
    <w:rsid w:val="00D13E61"/>
    <w:rsid w:val="00D13EBB"/>
    <w:rsid w:val="00D142C0"/>
    <w:rsid w:val="00D14796"/>
    <w:rsid w:val="00D1480E"/>
    <w:rsid w:val="00D148DB"/>
    <w:rsid w:val="00D14A1E"/>
    <w:rsid w:val="00D15046"/>
    <w:rsid w:val="00D15200"/>
    <w:rsid w:val="00D152F8"/>
    <w:rsid w:val="00D15413"/>
    <w:rsid w:val="00D15462"/>
    <w:rsid w:val="00D15816"/>
    <w:rsid w:val="00D15A5E"/>
    <w:rsid w:val="00D15B7D"/>
    <w:rsid w:val="00D15C9A"/>
    <w:rsid w:val="00D15F47"/>
    <w:rsid w:val="00D1613E"/>
    <w:rsid w:val="00D163E6"/>
    <w:rsid w:val="00D1673A"/>
    <w:rsid w:val="00D16758"/>
    <w:rsid w:val="00D167A8"/>
    <w:rsid w:val="00D1690B"/>
    <w:rsid w:val="00D16D7D"/>
    <w:rsid w:val="00D16DD5"/>
    <w:rsid w:val="00D16E38"/>
    <w:rsid w:val="00D16FE4"/>
    <w:rsid w:val="00D17024"/>
    <w:rsid w:val="00D1702E"/>
    <w:rsid w:val="00D17272"/>
    <w:rsid w:val="00D172D5"/>
    <w:rsid w:val="00D173CD"/>
    <w:rsid w:val="00D17547"/>
    <w:rsid w:val="00D1759B"/>
    <w:rsid w:val="00D175C1"/>
    <w:rsid w:val="00D1793A"/>
    <w:rsid w:val="00D17ACB"/>
    <w:rsid w:val="00D20077"/>
    <w:rsid w:val="00D20126"/>
    <w:rsid w:val="00D2015F"/>
    <w:rsid w:val="00D203C1"/>
    <w:rsid w:val="00D206DF"/>
    <w:rsid w:val="00D20923"/>
    <w:rsid w:val="00D20F6F"/>
    <w:rsid w:val="00D211CE"/>
    <w:rsid w:val="00D214EF"/>
    <w:rsid w:val="00D21786"/>
    <w:rsid w:val="00D217FA"/>
    <w:rsid w:val="00D21906"/>
    <w:rsid w:val="00D21EFA"/>
    <w:rsid w:val="00D21FE0"/>
    <w:rsid w:val="00D224D9"/>
    <w:rsid w:val="00D22829"/>
    <w:rsid w:val="00D228A6"/>
    <w:rsid w:val="00D229EB"/>
    <w:rsid w:val="00D22B32"/>
    <w:rsid w:val="00D23077"/>
    <w:rsid w:val="00D23119"/>
    <w:rsid w:val="00D23152"/>
    <w:rsid w:val="00D231DC"/>
    <w:rsid w:val="00D233CD"/>
    <w:rsid w:val="00D23445"/>
    <w:rsid w:val="00D236E6"/>
    <w:rsid w:val="00D23AEE"/>
    <w:rsid w:val="00D23F5F"/>
    <w:rsid w:val="00D24084"/>
    <w:rsid w:val="00D24249"/>
    <w:rsid w:val="00D244A8"/>
    <w:rsid w:val="00D2465B"/>
    <w:rsid w:val="00D24E67"/>
    <w:rsid w:val="00D24FBC"/>
    <w:rsid w:val="00D253AA"/>
    <w:rsid w:val="00D2569D"/>
    <w:rsid w:val="00D2582D"/>
    <w:rsid w:val="00D26110"/>
    <w:rsid w:val="00D262F5"/>
    <w:rsid w:val="00D26831"/>
    <w:rsid w:val="00D26EB7"/>
    <w:rsid w:val="00D26F07"/>
    <w:rsid w:val="00D27499"/>
    <w:rsid w:val="00D27C98"/>
    <w:rsid w:val="00D27CC0"/>
    <w:rsid w:val="00D27D27"/>
    <w:rsid w:val="00D27E08"/>
    <w:rsid w:val="00D302CA"/>
    <w:rsid w:val="00D308D9"/>
    <w:rsid w:val="00D30C10"/>
    <w:rsid w:val="00D30C30"/>
    <w:rsid w:val="00D30DD9"/>
    <w:rsid w:val="00D30F31"/>
    <w:rsid w:val="00D31E6F"/>
    <w:rsid w:val="00D31F39"/>
    <w:rsid w:val="00D322C0"/>
    <w:rsid w:val="00D322D4"/>
    <w:rsid w:val="00D328D6"/>
    <w:rsid w:val="00D32A9A"/>
    <w:rsid w:val="00D32EBA"/>
    <w:rsid w:val="00D331E1"/>
    <w:rsid w:val="00D3333C"/>
    <w:rsid w:val="00D33583"/>
    <w:rsid w:val="00D337B5"/>
    <w:rsid w:val="00D33A1E"/>
    <w:rsid w:val="00D33A42"/>
    <w:rsid w:val="00D33B1D"/>
    <w:rsid w:val="00D34091"/>
    <w:rsid w:val="00D340C9"/>
    <w:rsid w:val="00D344FD"/>
    <w:rsid w:val="00D349D1"/>
    <w:rsid w:val="00D34CD6"/>
    <w:rsid w:val="00D34EE1"/>
    <w:rsid w:val="00D34F47"/>
    <w:rsid w:val="00D351DA"/>
    <w:rsid w:val="00D351EA"/>
    <w:rsid w:val="00D352B1"/>
    <w:rsid w:val="00D35627"/>
    <w:rsid w:val="00D356B6"/>
    <w:rsid w:val="00D356EE"/>
    <w:rsid w:val="00D35C81"/>
    <w:rsid w:val="00D36177"/>
    <w:rsid w:val="00D3670A"/>
    <w:rsid w:val="00D36A90"/>
    <w:rsid w:val="00D36AFC"/>
    <w:rsid w:val="00D36E3B"/>
    <w:rsid w:val="00D36E8D"/>
    <w:rsid w:val="00D36ECD"/>
    <w:rsid w:val="00D3725E"/>
    <w:rsid w:val="00D37653"/>
    <w:rsid w:val="00D37861"/>
    <w:rsid w:val="00D37CC2"/>
    <w:rsid w:val="00D37E99"/>
    <w:rsid w:val="00D40207"/>
    <w:rsid w:val="00D40461"/>
    <w:rsid w:val="00D4073F"/>
    <w:rsid w:val="00D4075E"/>
    <w:rsid w:val="00D40A72"/>
    <w:rsid w:val="00D40AA3"/>
    <w:rsid w:val="00D40B2D"/>
    <w:rsid w:val="00D414BC"/>
    <w:rsid w:val="00D4169D"/>
    <w:rsid w:val="00D41761"/>
    <w:rsid w:val="00D41BFB"/>
    <w:rsid w:val="00D41FB8"/>
    <w:rsid w:val="00D4229E"/>
    <w:rsid w:val="00D42925"/>
    <w:rsid w:val="00D43015"/>
    <w:rsid w:val="00D430D6"/>
    <w:rsid w:val="00D43630"/>
    <w:rsid w:val="00D436E4"/>
    <w:rsid w:val="00D43ACA"/>
    <w:rsid w:val="00D43D88"/>
    <w:rsid w:val="00D443FB"/>
    <w:rsid w:val="00D44B3B"/>
    <w:rsid w:val="00D44DB8"/>
    <w:rsid w:val="00D44DBE"/>
    <w:rsid w:val="00D4506D"/>
    <w:rsid w:val="00D4519E"/>
    <w:rsid w:val="00D4535E"/>
    <w:rsid w:val="00D456AA"/>
    <w:rsid w:val="00D4571E"/>
    <w:rsid w:val="00D45893"/>
    <w:rsid w:val="00D45B7D"/>
    <w:rsid w:val="00D45C8E"/>
    <w:rsid w:val="00D45DC9"/>
    <w:rsid w:val="00D4602D"/>
    <w:rsid w:val="00D46085"/>
    <w:rsid w:val="00D460A1"/>
    <w:rsid w:val="00D465C5"/>
    <w:rsid w:val="00D46642"/>
    <w:rsid w:val="00D4665F"/>
    <w:rsid w:val="00D467DB"/>
    <w:rsid w:val="00D46A51"/>
    <w:rsid w:val="00D46CFC"/>
    <w:rsid w:val="00D46FA5"/>
    <w:rsid w:val="00D470E1"/>
    <w:rsid w:val="00D47987"/>
    <w:rsid w:val="00D47AAA"/>
    <w:rsid w:val="00D47EBB"/>
    <w:rsid w:val="00D47EC6"/>
    <w:rsid w:val="00D4EB00"/>
    <w:rsid w:val="00D50E32"/>
    <w:rsid w:val="00D51269"/>
    <w:rsid w:val="00D515DC"/>
    <w:rsid w:val="00D51647"/>
    <w:rsid w:val="00D51C64"/>
    <w:rsid w:val="00D51D0B"/>
    <w:rsid w:val="00D523AA"/>
    <w:rsid w:val="00D52988"/>
    <w:rsid w:val="00D529DC"/>
    <w:rsid w:val="00D52CDB"/>
    <w:rsid w:val="00D52CDD"/>
    <w:rsid w:val="00D52F2E"/>
    <w:rsid w:val="00D52FD8"/>
    <w:rsid w:val="00D5330C"/>
    <w:rsid w:val="00D53D07"/>
    <w:rsid w:val="00D53EA1"/>
    <w:rsid w:val="00D54097"/>
    <w:rsid w:val="00D544B5"/>
    <w:rsid w:val="00D54517"/>
    <w:rsid w:val="00D545C6"/>
    <w:rsid w:val="00D5483C"/>
    <w:rsid w:val="00D54931"/>
    <w:rsid w:val="00D54A50"/>
    <w:rsid w:val="00D54AA3"/>
    <w:rsid w:val="00D54C32"/>
    <w:rsid w:val="00D54D97"/>
    <w:rsid w:val="00D54E55"/>
    <w:rsid w:val="00D5513A"/>
    <w:rsid w:val="00D5535A"/>
    <w:rsid w:val="00D55411"/>
    <w:rsid w:val="00D55436"/>
    <w:rsid w:val="00D5567A"/>
    <w:rsid w:val="00D55811"/>
    <w:rsid w:val="00D5595F"/>
    <w:rsid w:val="00D55A83"/>
    <w:rsid w:val="00D55C71"/>
    <w:rsid w:val="00D55FE4"/>
    <w:rsid w:val="00D566EA"/>
    <w:rsid w:val="00D56C0F"/>
    <w:rsid w:val="00D56CA3"/>
    <w:rsid w:val="00D572EB"/>
    <w:rsid w:val="00D578AD"/>
    <w:rsid w:val="00D57959"/>
    <w:rsid w:val="00D57C0F"/>
    <w:rsid w:val="00D60290"/>
    <w:rsid w:val="00D609AC"/>
    <w:rsid w:val="00D60C2C"/>
    <w:rsid w:val="00D60D01"/>
    <w:rsid w:val="00D60FAC"/>
    <w:rsid w:val="00D6112F"/>
    <w:rsid w:val="00D61174"/>
    <w:rsid w:val="00D611EB"/>
    <w:rsid w:val="00D61203"/>
    <w:rsid w:val="00D613C8"/>
    <w:rsid w:val="00D61428"/>
    <w:rsid w:val="00D618E1"/>
    <w:rsid w:val="00D61909"/>
    <w:rsid w:val="00D61F01"/>
    <w:rsid w:val="00D61F0C"/>
    <w:rsid w:val="00D61F41"/>
    <w:rsid w:val="00D62164"/>
    <w:rsid w:val="00D622A6"/>
    <w:rsid w:val="00D62422"/>
    <w:rsid w:val="00D625CF"/>
    <w:rsid w:val="00D625D0"/>
    <w:rsid w:val="00D62789"/>
    <w:rsid w:val="00D627E9"/>
    <w:rsid w:val="00D6284A"/>
    <w:rsid w:val="00D62C77"/>
    <w:rsid w:val="00D62DA7"/>
    <w:rsid w:val="00D63099"/>
    <w:rsid w:val="00D630DA"/>
    <w:rsid w:val="00D636C9"/>
    <w:rsid w:val="00D63897"/>
    <w:rsid w:val="00D641E2"/>
    <w:rsid w:val="00D645D5"/>
    <w:rsid w:val="00D6472F"/>
    <w:rsid w:val="00D64C8E"/>
    <w:rsid w:val="00D64CAA"/>
    <w:rsid w:val="00D64EDD"/>
    <w:rsid w:val="00D64EFC"/>
    <w:rsid w:val="00D6529C"/>
    <w:rsid w:val="00D6546F"/>
    <w:rsid w:val="00D65D11"/>
    <w:rsid w:val="00D65F36"/>
    <w:rsid w:val="00D660B9"/>
    <w:rsid w:val="00D664D8"/>
    <w:rsid w:val="00D6663D"/>
    <w:rsid w:val="00D66DDE"/>
    <w:rsid w:val="00D6729A"/>
    <w:rsid w:val="00D672FA"/>
    <w:rsid w:val="00D6751D"/>
    <w:rsid w:val="00D6797A"/>
    <w:rsid w:val="00D679DE"/>
    <w:rsid w:val="00D67A2B"/>
    <w:rsid w:val="00D67B7F"/>
    <w:rsid w:val="00D67D2B"/>
    <w:rsid w:val="00D67F02"/>
    <w:rsid w:val="00D67F72"/>
    <w:rsid w:val="00D6B820"/>
    <w:rsid w:val="00D7015E"/>
    <w:rsid w:val="00D7081E"/>
    <w:rsid w:val="00D70F8B"/>
    <w:rsid w:val="00D712CB"/>
    <w:rsid w:val="00D71739"/>
    <w:rsid w:val="00D71916"/>
    <w:rsid w:val="00D71998"/>
    <w:rsid w:val="00D71BD5"/>
    <w:rsid w:val="00D71DA2"/>
    <w:rsid w:val="00D71DCB"/>
    <w:rsid w:val="00D72124"/>
    <w:rsid w:val="00D7226F"/>
    <w:rsid w:val="00D7252D"/>
    <w:rsid w:val="00D726E8"/>
    <w:rsid w:val="00D728B7"/>
    <w:rsid w:val="00D72A14"/>
    <w:rsid w:val="00D72DE7"/>
    <w:rsid w:val="00D7361C"/>
    <w:rsid w:val="00D73676"/>
    <w:rsid w:val="00D73A16"/>
    <w:rsid w:val="00D73AF3"/>
    <w:rsid w:val="00D73BC4"/>
    <w:rsid w:val="00D73D5D"/>
    <w:rsid w:val="00D742AE"/>
    <w:rsid w:val="00D743B6"/>
    <w:rsid w:val="00D7458B"/>
    <w:rsid w:val="00D748C3"/>
    <w:rsid w:val="00D74957"/>
    <w:rsid w:val="00D74ED6"/>
    <w:rsid w:val="00D753D2"/>
    <w:rsid w:val="00D75E95"/>
    <w:rsid w:val="00D76300"/>
    <w:rsid w:val="00D76544"/>
    <w:rsid w:val="00D765D4"/>
    <w:rsid w:val="00D76E95"/>
    <w:rsid w:val="00D77006"/>
    <w:rsid w:val="00D770EA"/>
    <w:rsid w:val="00D77A89"/>
    <w:rsid w:val="00D77F94"/>
    <w:rsid w:val="00D80059"/>
    <w:rsid w:val="00D80770"/>
    <w:rsid w:val="00D80BEC"/>
    <w:rsid w:val="00D80D30"/>
    <w:rsid w:val="00D80E6F"/>
    <w:rsid w:val="00D80EE3"/>
    <w:rsid w:val="00D813BE"/>
    <w:rsid w:val="00D81600"/>
    <w:rsid w:val="00D81B3B"/>
    <w:rsid w:val="00D81BE5"/>
    <w:rsid w:val="00D81F7E"/>
    <w:rsid w:val="00D821BD"/>
    <w:rsid w:val="00D8235B"/>
    <w:rsid w:val="00D823D9"/>
    <w:rsid w:val="00D825D6"/>
    <w:rsid w:val="00D82E36"/>
    <w:rsid w:val="00D83371"/>
    <w:rsid w:val="00D835C8"/>
    <w:rsid w:val="00D836BD"/>
    <w:rsid w:val="00D83814"/>
    <w:rsid w:val="00D83C4D"/>
    <w:rsid w:val="00D83F00"/>
    <w:rsid w:val="00D84113"/>
    <w:rsid w:val="00D8435B"/>
    <w:rsid w:val="00D845DE"/>
    <w:rsid w:val="00D846F1"/>
    <w:rsid w:val="00D84883"/>
    <w:rsid w:val="00D84902"/>
    <w:rsid w:val="00D85212"/>
    <w:rsid w:val="00D85340"/>
    <w:rsid w:val="00D8560D"/>
    <w:rsid w:val="00D85745"/>
    <w:rsid w:val="00D85912"/>
    <w:rsid w:val="00D85DF8"/>
    <w:rsid w:val="00D85F5A"/>
    <w:rsid w:val="00D86099"/>
    <w:rsid w:val="00D86132"/>
    <w:rsid w:val="00D86367"/>
    <w:rsid w:val="00D865C4"/>
    <w:rsid w:val="00D86E38"/>
    <w:rsid w:val="00D8783C"/>
    <w:rsid w:val="00D878C0"/>
    <w:rsid w:val="00D87B94"/>
    <w:rsid w:val="00D87C0D"/>
    <w:rsid w:val="00D87F97"/>
    <w:rsid w:val="00D90029"/>
    <w:rsid w:val="00D90434"/>
    <w:rsid w:val="00D90563"/>
    <w:rsid w:val="00D90681"/>
    <w:rsid w:val="00D90CF3"/>
    <w:rsid w:val="00D90D61"/>
    <w:rsid w:val="00D90DFB"/>
    <w:rsid w:val="00D91343"/>
    <w:rsid w:val="00D9171E"/>
    <w:rsid w:val="00D9173B"/>
    <w:rsid w:val="00D919DD"/>
    <w:rsid w:val="00D91B73"/>
    <w:rsid w:val="00D91D3D"/>
    <w:rsid w:val="00D91DD4"/>
    <w:rsid w:val="00D91E65"/>
    <w:rsid w:val="00D92179"/>
    <w:rsid w:val="00D921CA"/>
    <w:rsid w:val="00D92546"/>
    <w:rsid w:val="00D9288B"/>
    <w:rsid w:val="00D92A09"/>
    <w:rsid w:val="00D92A80"/>
    <w:rsid w:val="00D92DC5"/>
    <w:rsid w:val="00D92E2E"/>
    <w:rsid w:val="00D92E62"/>
    <w:rsid w:val="00D92E8A"/>
    <w:rsid w:val="00D935E9"/>
    <w:rsid w:val="00D94011"/>
    <w:rsid w:val="00D9419E"/>
    <w:rsid w:val="00D94288"/>
    <w:rsid w:val="00D94C09"/>
    <w:rsid w:val="00D94DC8"/>
    <w:rsid w:val="00D94F12"/>
    <w:rsid w:val="00D95002"/>
    <w:rsid w:val="00D95009"/>
    <w:rsid w:val="00D952CB"/>
    <w:rsid w:val="00D95377"/>
    <w:rsid w:val="00D95797"/>
    <w:rsid w:val="00D959B2"/>
    <w:rsid w:val="00D95D4F"/>
    <w:rsid w:val="00D95EA2"/>
    <w:rsid w:val="00D9613A"/>
    <w:rsid w:val="00D962B2"/>
    <w:rsid w:val="00D96BDE"/>
    <w:rsid w:val="00D96D5E"/>
    <w:rsid w:val="00D96D9E"/>
    <w:rsid w:val="00D96E91"/>
    <w:rsid w:val="00D9750F"/>
    <w:rsid w:val="00D9754D"/>
    <w:rsid w:val="00D97695"/>
    <w:rsid w:val="00D97BCA"/>
    <w:rsid w:val="00D97E7D"/>
    <w:rsid w:val="00D97F94"/>
    <w:rsid w:val="00DA01FB"/>
    <w:rsid w:val="00DA067E"/>
    <w:rsid w:val="00DA0878"/>
    <w:rsid w:val="00DA0A83"/>
    <w:rsid w:val="00DA0F71"/>
    <w:rsid w:val="00DA1102"/>
    <w:rsid w:val="00DA182B"/>
    <w:rsid w:val="00DA186C"/>
    <w:rsid w:val="00DA1A87"/>
    <w:rsid w:val="00DA1CE2"/>
    <w:rsid w:val="00DA200C"/>
    <w:rsid w:val="00DA272F"/>
    <w:rsid w:val="00DA29A4"/>
    <w:rsid w:val="00DA29FA"/>
    <w:rsid w:val="00DA2D52"/>
    <w:rsid w:val="00DA2FFC"/>
    <w:rsid w:val="00DA30DB"/>
    <w:rsid w:val="00DA31CD"/>
    <w:rsid w:val="00DA3728"/>
    <w:rsid w:val="00DA377C"/>
    <w:rsid w:val="00DA37D8"/>
    <w:rsid w:val="00DA3A81"/>
    <w:rsid w:val="00DA3BB8"/>
    <w:rsid w:val="00DA3E39"/>
    <w:rsid w:val="00DA3E41"/>
    <w:rsid w:val="00DA3EC0"/>
    <w:rsid w:val="00DA3EEB"/>
    <w:rsid w:val="00DA4223"/>
    <w:rsid w:val="00DA42EA"/>
    <w:rsid w:val="00DA43E3"/>
    <w:rsid w:val="00DA46F5"/>
    <w:rsid w:val="00DA498E"/>
    <w:rsid w:val="00DA4B5B"/>
    <w:rsid w:val="00DA4D91"/>
    <w:rsid w:val="00DA52EF"/>
    <w:rsid w:val="00DA571D"/>
    <w:rsid w:val="00DA588E"/>
    <w:rsid w:val="00DA59C5"/>
    <w:rsid w:val="00DA5D1B"/>
    <w:rsid w:val="00DA5FCE"/>
    <w:rsid w:val="00DA6024"/>
    <w:rsid w:val="00DA6389"/>
    <w:rsid w:val="00DA6775"/>
    <w:rsid w:val="00DA6DBE"/>
    <w:rsid w:val="00DA6DFE"/>
    <w:rsid w:val="00DA6FA8"/>
    <w:rsid w:val="00DA729F"/>
    <w:rsid w:val="00DA769A"/>
    <w:rsid w:val="00DA77D1"/>
    <w:rsid w:val="00DA7831"/>
    <w:rsid w:val="00DA79C9"/>
    <w:rsid w:val="00DA7E68"/>
    <w:rsid w:val="00DA7E9B"/>
    <w:rsid w:val="00DB002A"/>
    <w:rsid w:val="00DB004D"/>
    <w:rsid w:val="00DB00C6"/>
    <w:rsid w:val="00DB00E2"/>
    <w:rsid w:val="00DB0BAE"/>
    <w:rsid w:val="00DB1026"/>
    <w:rsid w:val="00DB10B5"/>
    <w:rsid w:val="00DB115F"/>
    <w:rsid w:val="00DB1366"/>
    <w:rsid w:val="00DB1815"/>
    <w:rsid w:val="00DB1A47"/>
    <w:rsid w:val="00DB1C26"/>
    <w:rsid w:val="00DB1E4E"/>
    <w:rsid w:val="00DB1F30"/>
    <w:rsid w:val="00DB2075"/>
    <w:rsid w:val="00DB2184"/>
    <w:rsid w:val="00DB24AF"/>
    <w:rsid w:val="00DB2891"/>
    <w:rsid w:val="00DB2BB8"/>
    <w:rsid w:val="00DB2CD3"/>
    <w:rsid w:val="00DB30D8"/>
    <w:rsid w:val="00DB3649"/>
    <w:rsid w:val="00DB3A63"/>
    <w:rsid w:val="00DB3B5A"/>
    <w:rsid w:val="00DB3C48"/>
    <w:rsid w:val="00DB3D27"/>
    <w:rsid w:val="00DB3F39"/>
    <w:rsid w:val="00DB447A"/>
    <w:rsid w:val="00DB447F"/>
    <w:rsid w:val="00DB4623"/>
    <w:rsid w:val="00DB4877"/>
    <w:rsid w:val="00DB4CC0"/>
    <w:rsid w:val="00DB525D"/>
    <w:rsid w:val="00DB533E"/>
    <w:rsid w:val="00DB539A"/>
    <w:rsid w:val="00DB55B9"/>
    <w:rsid w:val="00DB55E8"/>
    <w:rsid w:val="00DB56B0"/>
    <w:rsid w:val="00DB5752"/>
    <w:rsid w:val="00DB58A8"/>
    <w:rsid w:val="00DB5D0B"/>
    <w:rsid w:val="00DB5DC3"/>
    <w:rsid w:val="00DB68BE"/>
    <w:rsid w:val="00DB6CE1"/>
    <w:rsid w:val="00DB6D4A"/>
    <w:rsid w:val="00DB6D7E"/>
    <w:rsid w:val="00DB6EE5"/>
    <w:rsid w:val="00DB704A"/>
    <w:rsid w:val="00DB7287"/>
    <w:rsid w:val="00DB7331"/>
    <w:rsid w:val="00DB7626"/>
    <w:rsid w:val="00DB7EE4"/>
    <w:rsid w:val="00DC0015"/>
    <w:rsid w:val="00DC0109"/>
    <w:rsid w:val="00DC01A8"/>
    <w:rsid w:val="00DC057D"/>
    <w:rsid w:val="00DC0761"/>
    <w:rsid w:val="00DC0A7A"/>
    <w:rsid w:val="00DC0CC4"/>
    <w:rsid w:val="00DC0CF3"/>
    <w:rsid w:val="00DC0D5E"/>
    <w:rsid w:val="00DC126B"/>
    <w:rsid w:val="00DC171F"/>
    <w:rsid w:val="00DC1803"/>
    <w:rsid w:val="00DC1986"/>
    <w:rsid w:val="00DC1AC5"/>
    <w:rsid w:val="00DC2034"/>
    <w:rsid w:val="00DC21E3"/>
    <w:rsid w:val="00DC2413"/>
    <w:rsid w:val="00DC2502"/>
    <w:rsid w:val="00DC29A6"/>
    <w:rsid w:val="00DC2F89"/>
    <w:rsid w:val="00DC34EE"/>
    <w:rsid w:val="00DC357B"/>
    <w:rsid w:val="00DC35C0"/>
    <w:rsid w:val="00DC379E"/>
    <w:rsid w:val="00DC39DF"/>
    <w:rsid w:val="00DC3CE7"/>
    <w:rsid w:val="00DC3DB3"/>
    <w:rsid w:val="00DC3E09"/>
    <w:rsid w:val="00DC44E9"/>
    <w:rsid w:val="00DC4940"/>
    <w:rsid w:val="00DC4957"/>
    <w:rsid w:val="00DC4A25"/>
    <w:rsid w:val="00DC4ACE"/>
    <w:rsid w:val="00DC4C25"/>
    <w:rsid w:val="00DC4CEE"/>
    <w:rsid w:val="00DC506C"/>
    <w:rsid w:val="00DC539B"/>
    <w:rsid w:val="00DC57D5"/>
    <w:rsid w:val="00DC5857"/>
    <w:rsid w:val="00DC5D73"/>
    <w:rsid w:val="00DC5ECF"/>
    <w:rsid w:val="00DC5FF3"/>
    <w:rsid w:val="00DC60CB"/>
    <w:rsid w:val="00DC62A6"/>
    <w:rsid w:val="00DC63F1"/>
    <w:rsid w:val="00DC655E"/>
    <w:rsid w:val="00DC68D3"/>
    <w:rsid w:val="00DC6C93"/>
    <w:rsid w:val="00DC6DA6"/>
    <w:rsid w:val="00DC6E5A"/>
    <w:rsid w:val="00DC70EB"/>
    <w:rsid w:val="00DC739A"/>
    <w:rsid w:val="00DC7492"/>
    <w:rsid w:val="00DC7573"/>
    <w:rsid w:val="00DC76B5"/>
    <w:rsid w:val="00DC7832"/>
    <w:rsid w:val="00DC7841"/>
    <w:rsid w:val="00DC7A6D"/>
    <w:rsid w:val="00DC7BB8"/>
    <w:rsid w:val="00DD0036"/>
    <w:rsid w:val="00DD0316"/>
    <w:rsid w:val="00DD033B"/>
    <w:rsid w:val="00DD08F8"/>
    <w:rsid w:val="00DD0B2D"/>
    <w:rsid w:val="00DD0D01"/>
    <w:rsid w:val="00DD0FEA"/>
    <w:rsid w:val="00DD1082"/>
    <w:rsid w:val="00DD1501"/>
    <w:rsid w:val="00DD1A78"/>
    <w:rsid w:val="00DD1AC3"/>
    <w:rsid w:val="00DD2022"/>
    <w:rsid w:val="00DD2230"/>
    <w:rsid w:val="00DD2356"/>
    <w:rsid w:val="00DD282C"/>
    <w:rsid w:val="00DD29DC"/>
    <w:rsid w:val="00DD2A02"/>
    <w:rsid w:val="00DD2CB1"/>
    <w:rsid w:val="00DD2CCA"/>
    <w:rsid w:val="00DD2D5B"/>
    <w:rsid w:val="00DD2EA9"/>
    <w:rsid w:val="00DD305C"/>
    <w:rsid w:val="00DD328D"/>
    <w:rsid w:val="00DD33AC"/>
    <w:rsid w:val="00DD360D"/>
    <w:rsid w:val="00DD3987"/>
    <w:rsid w:val="00DD39BD"/>
    <w:rsid w:val="00DD3EAE"/>
    <w:rsid w:val="00DD473D"/>
    <w:rsid w:val="00DD47FF"/>
    <w:rsid w:val="00DD48CF"/>
    <w:rsid w:val="00DD4E93"/>
    <w:rsid w:val="00DD4F5E"/>
    <w:rsid w:val="00DD50E4"/>
    <w:rsid w:val="00DD5273"/>
    <w:rsid w:val="00DD57C5"/>
    <w:rsid w:val="00DD5A1F"/>
    <w:rsid w:val="00DD5BBB"/>
    <w:rsid w:val="00DD5F9B"/>
    <w:rsid w:val="00DD6421"/>
    <w:rsid w:val="00DD6489"/>
    <w:rsid w:val="00DD6504"/>
    <w:rsid w:val="00DD6789"/>
    <w:rsid w:val="00DD6989"/>
    <w:rsid w:val="00DD6ACE"/>
    <w:rsid w:val="00DD6D9C"/>
    <w:rsid w:val="00DD7127"/>
    <w:rsid w:val="00DD72F6"/>
    <w:rsid w:val="00DD74C8"/>
    <w:rsid w:val="00DD799F"/>
    <w:rsid w:val="00DD7F03"/>
    <w:rsid w:val="00DD7FCD"/>
    <w:rsid w:val="00DE02D9"/>
    <w:rsid w:val="00DE04E8"/>
    <w:rsid w:val="00DE05B8"/>
    <w:rsid w:val="00DE09D9"/>
    <w:rsid w:val="00DE0C29"/>
    <w:rsid w:val="00DE0CA5"/>
    <w:rsid w:val="00DE0FA1"/>
    <w:rsid w:val="00DE119C"/>
    <w:rsid w:val="00DE149F"/>
    <w:rsid w:val="00DE15FF"/>
    <w:rsid w:val="00DE1B5D"/>
    <w:rsid w:val="00DE1C54"/>
    <w:rsid w:val="00DE1FE6"/>
    <w:rsid w:val="00DE2139"/>
    <w:rsid w:val="00DE21B6"/>
    <w:rsid w:val="00DE2300"/>
    <w:rsid w:val="00DE23E7"/>
    <w:rsid w:val="00DE2424"/>
    <w:rsid w:val="00DE25A9"/>
    <w:rsid w:val="00DE262C"/>
    <w:rsid w:val="00DE26A0"/>
    <w:rsid w:val="00DE277D"/>
    <w:rsid w:val="00DE28A1"/>
    <w:rsid w:val="00DE2E77"/>
    <w:rsid w:val="00DE30A8"/>
    <w:rsid w:val="00DE3430"/>
    <w:rsid w:val="00DE362F"/>
    <w:rsid w:val="00DE36DA"/>
    <w:rsid w:val="00DE36EC"/>
    <w:rsid w:val="00DE3D74"/>
    <w:rsid w:val="00DE3FD9"/>
    <w:rsid w:val="00DE4795"/>
    <w:rsid w:val="00DE4B27"/>
    <w:rsid w:val="00DE4B48"/>
    <w:rsid w:val="00DE4F92"/>
    <w:rsid w:val="00DE5261"/>
    <w:rsid w:val="00DE5339"/>
    <w:rsid w:val="00DE5615"/>
    <w:rsid w:val="00DE587A"/>
    <w:rsid w:val="00DE5882"/>
    <w:rsid w:val="00DE59CC"/>
    <w:rsid w:val="00DE63F9"/>
    <w:rsid w:val="00DE650A"/>
    <w:rsid w:val="00DE6A0B"/>
    <w:rsid w:val="00DE6D71"/>
    <w:rsid w:val="00DE6DDF"/>
    <w:rsid w:val="00DE6F68"/>
    <w:rsid w:val="00DE6F71"/>
    <w:rsid w:val="00DE7169"/>
    <w:rsid w:val="00DE71B2"/>
    <w:rsid w:val="00DE75C2"/>
    <w:rsid w:val="00DE78C2"/>
    <w:rsid w:val="00DE7A69"/>
    <w:rsid w:val="00DE7B5F"/>
    <w:rsid w:val="00DE7D4D"/>
    <w:rsid w:val="00DF0025"/>
    <w:rsid w:val="00DF0040"/>
    <w:rsid w:val="00DF0478"/>
    <w:rsid w:val="00DF074F"/>
    <w:rsid w:val="00DF0750"/>
    <w:rsid w:val="00DF14B1"/>
    <w:rsid w:val="00DF1A83"/>
    <w:rsid w:val="00DF1B00"/>
    <w:rsid w:val="00DF1DA9"/>
    <w:rsid w:val="00DF22DC"/>
    <w:rsid w:val="00DF238C"/>
    <w:rsid w:val="00DF23C9"/>
    <w:rsid w:val="00DF28C1"/>
    <w:rsid w:val="00DF2A35"/>
    <w:rsid w:val="00DF307B"/>
    <w:rsid w:val="00DF3135"/>
    <w:rsid w:val="00DF3696"/>
    <w:rsid w:val="00DF37C1"/>
    <w:rsid w:val="00DF38E0"/>
    <w:rsid w:val="00DF3F3B"/>
    <w:rsid w:val="00DF4093"/>
    <w:rsid w:val="00DF4268"/>
    <w:rsid w:val="00DF4389"/>
    <w:rsid w:val="00DF4393"/>
    <w:rsid w:val="00DF450E"/>
    <w:rsid w:val="00DF4A3D"/>
    <w:rsid w:val="00DF4C92"/>
    <w:rsid w:val="00DF5059"/>
    <w:rsid w:val="00DF539F"/>
    <w:rsid w:val="00DF5660"/>
    <w:rsid w:val="00DF5F78"/>
    <w:rsid w:val="00DF630F"/>
    <w:rsid w:val="00DF6502"/>
    <w:rsid w:val="00DF6528"/>
    <w:rsid w:val="00DF652B"/>
    <w:rsid w:val="00DF6A10"/>
    <w:rsid w:val="00DF6BBA"/>
    <w:rsid w:val="00DF6CEA"/>
    <w:rsid w:val="00DF6E42"/>
    <w:rsid w:val="00DF6E9F"/>
    <w:rsid w:val="00DF6FC6"/>
    <w:rsid w:val="00DF705C"/>
    <w:rsid w:val="00DF732E"/>
    <w:rsid w:val="00DF7484"/>
    <w:rsid w:val="00DF7561"/>
    <w:rsid w:val="00DF7919"/>
    <w:rsid w:val="00DF7B88"/>
    <w:rsid w:val="00DF7F19"/>
    <w:rsid w:val="00E0004C"/>
    <w:rsid w:val="00E000B6"/>
    <w:rsid w:val="00E001AA"/>
    <w:rsid w:val="00E002C9"/>
    <w:rsid w:val="00E007FE"/>
    <w:rsid w:val="00E008EF"/>
    <w:rsid w:val="00E00A49"/>
    <w:rsid w:val="00E00A7B"/>
    <w:rsid w:val="00E01053"/>
    <w:rsid w:val="00E01202"/>
    <w:rsid w:val="00E0173B"/>
    <w:rsid w:val="00E01C21"/>
    <w:rsid w:val="00E02036"/>
    <w:rsid w:val="00E021E3"/>
    <w:rsid w:val="00E02279"/>
    <w:rsid w:val="00E022E3"/>
    <w:rsid w:val="00E02524"/>
    <w:rsid w:val="00E028D6"/>
    <w:rsid w:val="00E02AC3"/>
    <w:rsid w:val="00E02CFF"/>
    <w:rsid w:val="00E035E2"/>
    <w:rsid w:val="00E03D25"/>
    <w:rsid w:val="00E03EA5"/>
    <w:rsid w:val="00E03FA7"/>
    <w:rsid w:val="00E04191"/>
    <w:rsid w:val="00E04248"/>
    <w:rsid w:val="00E0434A"/>
    <w:rsid w:val="00E0436B"/>
    <w:rsid w:val="00E04447"/>
    <w:rsid w:val="00E0456C"/>
    <w:rsid w:val="00E04A8E"/>
    <w:rsid w:val="00E04C28"/>
    <w:rsid w:val="00E04DA4"/>
    <w:rsid w:val="00E050F8"/>
    <w:rsid w:val="00E05454"/>
    <w:rsid w:val="00E05534"/>
    <w:rsid w:val="00E05592"/>
    <w:rsid w:val="00E0582E"/>
    <w:rsid w:val="00E058FA"/>
    <w:rsid w:val="00E0593A"/>
    <w:rsid w:val="00E05B2E"/>
    <w:rsid w:val="00E05EEA"/>
    <w:rsid w:val="00E06501"/>
    <w:rsid w:val="00E06718"/>
    <w:rsid w:val="00E0672D"/>
    <w:rsid w:val="00E06910"/>
    <w:rsid w:val="00E06970"/>
    <w:rsid w:val="00E06FF4"/>
    <w:rsid w:val="00E07095"/>
    <w:rsid w:val="00E07172"/>
    <w:rsid w:val="00E072CA"/>
    <w:rsid w:val="00E072E8"/>
    <w:rsid w:val="00E074FE"/>
    <w:rsid w:val="00E079CA"/>
    <w:rsid w:val="00E07BD1"/>
    <w:rsid w:val="00E100FB"/>
    <w:rsid w:val="00E1017E"/>
    <w:rsid w:val="00E1038C"/>
    <w:rsid w:val="00E106AD"/>
    <w:rsid w:val="00E106E4"/>
    <w:rsid w:val="00E108FE"/>
    <w:rsid w:val="00E1094B"/>
    <w:rsid w:val="00E10DB4"/>
    <w:rsid w:val="00E10FA8"/>
    <w:rsid w:val="00E10FCE"/>
    <w:rsid w:val="00E1138F"/>
    <w:rsid w:val="00E1167F"/>
    <w:rsid w:val="00E11BDD"/>
    <w:rsid w:val="00E11C72"/>
    <w:rsid w:val="00E11E6A"/>
    <w:rsid w:val="00E12331"/>
    <w:rsid w:val="00E12357"/>
    <w:rsid w:val="00E123B6"/>
    <w:rsid w:val="00E126BF"/>
    <w:rsid w:val="00E127DE"/>
    <w:rsid w:val="00E12A34"/>
    <w:rsid w:val="00E12C3E"/>
    <w:rsid w:val="00E12D94"/>
    <w:rsid w:val="00E130B0"/>
    <w:rsid w:val="00E130DC"/>
    <w:rsid w:val="00E130F0"/>
    <w:rsid w:val="00E1342E"/>
    <w:rsid w:val="00E135F0"/>
    <w:rsid w:val="00E1367A"/>
    <w:rsid w:val="00E1374A"/>
    <w:rsid w:val="00E139C7"/>
    <w:rsid w:val="00E1462C"/>
    <w:rsid w:val="00E149F2"/>
    <w:rsid w:val="00E14C0E"/>
    <w:rsid w:val="00E14CC0"/>
    <w:rsid w:val="00E14DA5"/>
    <w:rsid w:val="00E14DAF"/>
    <w:rsid w:val="00E14FCD"/>
    <w:rsid w:val="00E150B9"/>
    <w:rsid w:val="00E153D6"/>
    <w:rsid w:val="00E155CC"/>
    <w:rsid w:val="00E157ED"/>
    <w:rsid w:val="00E15CA5"/>
    <w:rsid w:val="00E15DEE"/>
    <w:rsid w:val="00E15EF4"/>
    <w:rsid w:val="00E16142"/>
    <w:rsid w:val="00E1693A"/>
    <w:rsid w:val="00E171E8"/>
    <w:rsid w:val="00E17359"/>
    <w:rsid w:val="00E17645"/>
    <w:rsid w:val="00E17702"/>
    <w:rsid w:val="00E179C4"/>
    <w:rsid w:val="00E17A5D"/>
    <w:rsid w:val="00E200F4"/>
    <w:rsid w:val="00E20859"/>
    <w:rsid w:val="00E208B6"/>
    <w:rsid w:val="00E20958"/>
    <w:rsid w:val="00E20A2C"/>
    <w:rsid w:val="00E20B9E"/>
    <w:rsid w:val="00E20D6C"/>
    <w:rsid w:val="00E20F3F"/>
    <w:rsid w:val="00E213EC"/>
    <w:rsid w:val="00E214A4"/>
    <w:rsid w:val="00E216ED"/>
    <w:rsid w:val="00E217B5"/>
    <w:rsid w:val="00E2194C"/>
    <w:rsid w:val="00E22258"/>
    <w:rsid w:val="00E22315"/>
    <w:rsid w:val="00E22398"/>
    <w:rsid w:val="00E22515"/>
    <w:rsid w:val="00E225D2"/>
    <w:rsid w:val="00E2293B"/>
    <w:rsid w:val="00E22E63"/>
    <w:rsid w:val="00E22E65"/>
    <w:rsid w:val="00E23599"/>
    <w:rsid w:val="00E236C7"/>
    <w:rsid w:val="00E236F2"/>
    <w:rsid w:val="00E23989"/>
    <w:rsid w:val="00E23A72"/>
    <w:rsid w:val="00E23BA7"/>
    <w:rsid w:val="00E24113"/>
    <w:rsid w:val="00E24656"/>
    <w:rsid w:val="00E246E9"/>
    <w:rsid w:val="00E24DAE"/>
    <w:rsid w:val="00E24DD2"/>
    <w:rsid w:val="00E24E7A"/>
    <w:rsid w:val="00E24EE1"/>
    <w:rsid w:val="00E25018"/>
    <w:rsid w:val="00E251B6"/>
    <w:rsid w:val="00E252E0"/>
    <w:rsid w:val="00E25D59"/>
    <w:rsid w:val="00E25E2B"/>
    <w:rsid w:val="00E26081"/>
    <w:rsid w:val="00E263C9"/>
    <w:rsid w:val="00E26C56"/>
    <w:rsid w:val="00E26DC0"/>
    <w:rsid w:val="00E27077"/>
    <w:rsid w:val="00E270E7"/>
    <w:rsid w:val="00E27728"/>
    <w:rsid w:val="00E27E29"/>
    <w:rsid w:val="00E3019B"/>
    <w:rsid w:val="00E30437"/>
    <w:rsid w:val="00E30689"/>
    <w:rsid w:val="00E308EB"/>
    <w:rsid w:val="00E31109"/>
    <w:rsid w:val="00E313DA"/>
    <w:rsid w:val="00E31654"/>
    <w:rsid w:val="00E317C9"/>
    <w:rsid w:val="00E31917"/>
    <w:rsid w:val="00E31943"/>
    <w:rsid w:val="00E31A17"/>
    <w:rsid w:val="00E31A94"/>
    <w:rsid w:val="00E32162"/>
    <w:rsid w:val="00E3292D"/>
    <w:rsid w:val="00E32A95"/>
    <w:rsid w:val="00E32C71"/>
    <w:rsid w:val="00E3310C"/>
    <w:rsid w:val="00E331BC"/>
    <w:rsid w:val="00E3333A"/>
    <w:rsid w:val="00E33392"/>
    <w:rsid w:val="00E3381C"/>
    <w:rsid w:val="00E338B0"/>
    <w:rsid w:val="00E34923"/>
    <w:rsid w:val="00E34987"/>
    <w:rsid w:val="00E34A4E"/>
    <w:rsid w:val="00E34C3E"/>
    <w:rsid w:val="00E34CA5"/>
    <w:rsid w:val="00E34E8C"/>
    <w:rsid w:val="00E34FA0"/>
    <w:rsid w:val="00E351CC"/>
    <w:rsid w:val="00E35351"/>
    <w:rsid w:val="00E35703"/>
    <w:rsid w:val="00E357FE"/>
    <w:rsid w:val="00E35BCA"/>
    <w:rsid w:val="00E35C34"/>
    <w:rsid w:val="00E35E89"/>
    <w:rsid w:val="00E35F17"/>
    <w:rsid w:val="00E35F86"/>
    <w:rsid w:val="00E36083"/>
    <w:rsid w:val="00E360E8"/>
    <w:rsid w:val="00E36818"/>
    <w:rsid w:val="00E36862"/>
    <w:rsid w:val="00E3688C"/>
    <w:rsid w:val="00E36898"/>
    <w:rsid w:val="00E368C3"/>
    <w:rsid w:val="00E36925"/>
    <w:rsid w:val="00E36B2D"/>
    <w:rsid w:val="00E36B34"/>
    <w:rsid w:val="00E36F49"/>
    <w:rsid w:val="00E3703A"/>
    <w:rsid w:val="00E3717F"/>
    <w:rsid w:val="00E3759E"/>
    <w:rsid w:val="00E37910"/>
    <w:rsid w:val="00E379B9"/>
    <w:rsid w:val="00E37A43"/>
    <w:rsid w:val="00E400CB"/>
    <w:rsid w:val="00E4014D"/>
    <w:rsid w:val="00E40403"/>
    <w:rsid w:val="00E404B4"/>
    <w:rsid w:val="00E404F2"/>
    <w:rsid w:val="00E404F9"/>
    <w:rsid w:val="00E40581"/>
    <w:rsid w:val="00E40655"/>
    <w:rsid w:val="00E40706"/>
    <w:rsid w:val="00E411CF"/>
    <w:rsid w:val="00E414CC"/>
    <w:rsid w:val="00E41B65"/>
    <w:rsid w:val="00E41DA2"/>
    <w:rsid w:val="00E41DF5"/>
    <w:rsid w:val="00E4204B"/>
    <w:rsid w:val="00E42277"/>
    <w:rsid w:val="00E42401"/>
    <w:rsid w:val="00E42691"/>
    <w:rsid w:val="00E427B5"/>
    <w:rsid w:val="00E42FE9"/>
    <w:rsid w:val="00E434F5"/>
    <w:rsid w:val="00E436FB"/>
    <w:rsid w:val="00E4399C"/>
    <w:rsid w:val="00E43AB2"/>
    <w:rsid w:val="00E43C6D"/>
    <w:rsid w:val="00E443D5"/>
    <w:rsid w:val="00E4440B"/>
    <w:rsid w:val="00E4491D"/>
    <w:rsid w:val="00E44FD6"/>
    <w:rsid w:val="00E45311"/>
    <w:rsid w:val="00E455AD"/>
    <w:rsid w:val="00E457E8"/>
    <w:rsid w:val="00E45A52"/>
    <w:rsid w:val="00E45C5C"/>
    <w:rsid w:val="00E467E7"/>
    <w:rsid w:val="00E46C31"/>
    <w:rsid w:val="00E46C72"/>
    <w:rsid w:val="00E46F50"/>
    <w:rsid w:val="00E4780A"/>
    <w:rsid w:val="00E4788D"/>
    <w:rsid w:val="00E479BF"/>
    <w:rsid w:val="00E47BF8"/>
    <w:rsid w:val="00E47D32"/>
    <w:rsid w:val="00E47FBC"/>
    <w:rsid w:val="00E50662"/>
    <w:rsid w:val="00E50751"/>
    <w:rsid w:val="00E50ADA"/>
    <w:rsid w:val="00E50BDB"/>
    <w:rsid w:val="00E50E24"/>
    <w:rsid w:val="00E50F60"/>
    <w:rsid w:val="00E51145"/>
    <w:rsid w:val="00E51298"/>
    <w:rsid w:val="00E512E9"/>
    <w:rsid w:val="00E51BCA"/>
    <w:rsid w:val="00E51C18"/>
    <w:rsid w:val="00E51DFD"/>
    <w:rsid w:val="00E52841"/>
    <w:rsid w:val="00E52FF1"/>
    <w:rsid w:val="00E5309B"/>
    <w:rsid w:val="00E531B0"/>
    <w:rsid w:val="00E53303"/>
    <w:rsid w:val="00E53922"/>
    <w:rsid w:val="00E53937"/>
    <w:rsid w:val="00E53995"/>
    <w:rsid w:val="00E539E7"/>
    <w:rsid w:val="00E53E06"/>
    <w:rsid w:val="00E54228"/>
    <w:rsid w:val="00E54278"/>
    <w:rsid w:val="00E542B4"/>
    <w:rsid w:val="00E547D7"/>
    <w:rsid w:val="00E54827"/>
    <w:rsid w:val="00E549E1"/>
    <w:rsid w:val="00E54A4C"/>
    <w:rsid w:val="00E54C8B"/>
    <w:rsid w:val="00E54F4C"/>
    <w:rsid w:val="00E550A1"/>
    <w:rsid w:val="00E555C1"/>
    <w:rsid w:val="00E556ED"/>
    <w:rsid w:val="00E557B5"/>
    <w:rsid w:val="00E55CAC"/>
    <w:rsid w:val="00E55CB7"/>
    <w:rsid w:val="00E55D04"/>
    <w:rsid w:val="00E55D48"/>
    <w:rsid w:val="00E55E96"/>
    <w:rsid w:val="00E5619D"/>
    <w:rsid w:val="00E56688"/>
    <w:rsid w:val="00E56878"/>
    <w:rsid w:val="00E56C70"/>
    <w:rsid w:val="00E56F76"/>
    <w:rsid w:val="00E56F82"/>
    <w:rsid w:val="00E57394"/>
    <w:rsid w:val="00E57464"/>
    <w:rsid w:val="00E578AC"/>
    <w:rsid w:val="00E579B5"/>
    <w:rsid w:val="00E57F8D"/>
    <w:rsid w:val="00E60631"/>
    <w:rsid w:val="00E60664"/>
    <w:rsid w:val="00E6077E"/>
    <w:rsid w:val="00E607A8"/>
    <w:rsid w:val="00E607F1"/>
    <w:rsid w:val="00E60A58"/>
    <w:rsid w:val="00E60C46"/>
    <w:rsid w:val="00E60CF0"/>
    <w:rsid w:val="00E60F8C"/>
    <w:rsid w:val="00E61093"/>
    <w:rsid w:val="00E6124D"/>
    <w:rsid w:val="00E612FF"/>
    <w:rsid w:val="00E6141C"/>
    <w:rsid w:val="00E61FA6"/>
    <w:rsid w:val="00E62259"/>
    <w:rsid w:val="00E62318"/>
    <w:rsid w:val="00E62358"/>
    <w:rsid w:val="00E62451"/>
    <w:rsid w:val="00E6288F"/>
    <w:rsid w:val="00E62C58"/>
    <w:rsid w:val="00E62C98"/>
    <w:rsid w:val="00E62D25"/>
    <w:rsid w:val="00E62F62"/>
    <w:rsid w:val="00E63115"/>
    <w:rsid w:val="00E634F8"/>
    <w:rsid w:val="00E635C9"/>
    <w:rsid w:val="00E6394F"/>
    <w:rsid w:val="00E639BF"/>
    <w:rsid w:val="00E63A1A"/>
    <w:rsid w:val="00E640DF"/>
    <w:rsid w:val="00E64289"/>
    <w:rsid w:val="00E64544"/>
    <w:rsid w:val="00E64CC9"/>
    <w:rsid w:val="00E64E24"/>
    <w:rsid w:val="00E6516E"/>
    <w:rsid w:val="00E6542F"/>
    <w:rsid w:val="00E65500"/>
    <w:rsid w:val="00E6575F"/>
    <w:rsid w:val="00E65ACF"/>
    <w:rsid w:val="00E660AF"/>
    <w:rsid w:val="00E661B4"/>
    <w:rsid w:val="00E661CA"/>
    <w:rsid w:val="00E66295"/>
    <w:rsid w:val="00E663C7"/>
    <w:rsid w:val="00E666FF"/>
    <w:rsid w:val="00E668C0"/>
    <w:rsid w:val="00E6694E"/>
    <w:rsid w:val="00E66958"/>
    <w:rsid w:val="00E66BA4"/>
    <w:rsid w:val="00E66E09"/>
    <w:rsid w:val="00E66F0F"/>
    <w:rsid w:val="00E67199"/>
    <w:rsid w:val="00E6719C"/>
    <w:rsid w:val="00E673E5"/>
    <w:rsid w:val="00E67671"/>
    <w:rsid w:val="00E67FAD"/>
    <w:rsid w:val="00E700A0"/>
    <w:rsid w:val="00E7060D"/>
    <w:rsid w:val="00E7074E"/>
    <w:rsid w:val="00E7095D"/>
    <w:rsid w:val="00E70CBB"/>
    <w:rsid w:val="00E70ED5"/>
    <w:rsid w:val="00E70EF2"/>
    <w:rsid w:val="00E7129D"/>
    <w:rsid w:val="00E71547"/>
    <w:rsid w:val="00E71582"/>
    <w:rsid w:val="00E71C6D"/>
    <w:rsid w:val="00E71E54"/>
    <w:rsid w:val="00E71F2C"/>
    <w:rsid w:val="00E72621"/>
    <w:rsid w:val="00E72BD4"/>
    <w:rsid w:val="00E72D43"/>
    <w:rsid w:val="00E72DCD"/>
    <w:rsid w:val="00E72FFF"/>
    <w:rsid w:val="00E7368F"/>
    <w:rsid w:val="00E739EC"/>
    <w:rsid w:val="00E73E39"/>
    <w:rsid w:val="00E7498D"/>
    <w:rsid w:val="00E74B22"/>
    <w:rsid w:val="00E74B3B"/>
    <w:rsid w:val="00E74CCB"/>
    <w:rsid w:val="00E74F77"/>
    <w:rsid w:val="00E7503A"/>
    <w:rsid w:val="00E75741"/>
    <w:rsid w:val="00E758E2"/>
    <w:rsid w:val="00E75A4B"/>
    <w:rsid w:val="00E75AFA"/>
    <w:rsid w:val="00E75CBB"/>
    <w:rsid w:val="00E760A5"/>
    <w:rsid w:val="00E764A9"/>
    <w:rsid w:val="00E764B9"/>
    <w:rsid w:val="00E7657B"/>
    <w:rsid w:val="00E76704"/>
    <w:rsid w:val="00E7673A"/>
    <w:rsid w:val="00E770CA"/>
    <w:rsid w:val="00E7712A"/>
    <w:rsid w:val="00E7726B"/>
    <w:rsid w:val="00E77A6C"/>
    <w:rsid w:val="00E77E2F"/>
    <w:rsid w:val="00E80029"/>
    <w:rsid w:val="00E8071B"/>
    <w:rsid w:val="00E80946"/>
    <w:rsid w:val="00E80BC9"/>
    <w:rsid w:val="00E80C39"/>
    <w:rsid w:val="00E80CC5"/>
    <w:rsid w:val="00E80EED"/>
    <w:rsid w:val="00E81097"/>
    <w:rsid w:val="00E8199E"/>
    <w:rsid w:val="00E819B3"/>
    <w:rsid w:val="00E81A47"/>
    <w:rsid w:val="00E81CC9"/>
    <w:rsid w:val="00E825CA"/>
    <w:rsid w:val="00E82860"/>
    <w:rsid w:val="00E82AF8"/>
    <w:rsid w:val="00E82B30"/>
    <w:rsid w:val="00E82E0E"/>
    <w:rsid w:val="00E83644"/>
    <w:rsid w:val="00E83987"/>
    <w:rsid w:val="00E839BD"/>
    <w:rsid w:val="00E83CC5"/>
    <w:rsid w:val="00E83ECC"/>
    <w:rsid w:val="00E84118"/>
    <w:rsid w:val="00E844D2"/>
    <w:rsid w:val="00E847A1"/>
    <w:rsid w:val="00E848AE"/>
    <w:rsid w:val="00E84B8C"/>
    <w:rsid w:val="00E84DF6"/>
    <w:rsid w:val="00E85045"/>
    <w:rsid w:val="00E852E7"/>
    <w:rsid w:val="00E857E0"/>
    <w:rsid w:val="00E85A20"/>
    <w:rsid w:val="00E8615B"/>
    <w:rsid w:val="00E864C3"/>
    <w:rsid w:val="00E86521"/>
    <w:rsid w:val="00E86721"/>
    <w:rsid w:val="00E868FF"/>
    <w:rsid w:val="00E86979"/>
    <w:rsid w:val="00E86B0B"/>
    <w:rsid w:val="00E86C68"/>
    <w:rsid w:val="00E86D34"/>
    <w:rsid w:val="00E86E63"/>
    <w:rsid w:val="00E870C6"/>
    <w:rsid w:val="00E87294"/>
    <w:rsid w:val="00E87A9B"/>
    <w:rsid w:val="00E87C6B"/>
    <w:rsid w:val="00E87E56"/>
    <w:rsid w:val="00E901C9"/>
    <w:rsid w:val="00E9022A"/>
    <w:rsid w:val="00E9095F"/>
    <w:rsid w:val="00E909DE"/>
    <w:rsid w:val="00E90B89"/>
    <w:rsid w:val="00E91034"/>
    <w:rsid w:val="00E916D9"/>
    <w:rsid w:val="00E9170D"/>
    <w:rsid w:val="00E919DC"/>
    <w:rsid w:val="00E91B04"/>
    <w:rsid w:val="00E91C74"/>
    <w:rsid w:val="00E91F17"/>
    <w:rsid w:val="00E92194"/>
    <w:rsid w:val="00E922F0"/>
    <w:rsid w:val="00E92596"/>
    <w:rsid w:val="00E925C4"/>
    <w:rsid w:val="00E92A51"/>
    <w:rsid w:val="00E92DA8"/>
    <w:rsid w:val="00E92EF9"/>
    <w:rsid w:val="00E93120"/>
    <w:rsid w:val="00E93171"/>
    <w:rsid w:val="00E93E1C"/>
    <w:rsid w:val="00E940FD"/>
    <w:rsid w:val="00E9420D"/>
    <w:rsid w:val="00E942CE"/>
    <w:rsid w:val="00E94634"/>
    <w:rsid w:val="00E94B7A"/>
    <w:rsid w:val="00E94E10"/>
    <w:rsid w:val="00E953D0"/>
    <w:rsid w:val="00E9562F"/>
    <w:rsid w:val="00E95814"/>
    <w:rsid w:val="00E95956"/>
    <w:rsid w:val="00E95A72"/>
    <w:rsid w:val="00E95BCD"/>
    <w:rsid w:val="00E95C82"/>
    <w:rsid w:val="00E95D1F"/>
    <w:rsid w:val="00E95DD5"/>
    <w:rsid w:val="00E960FF"/>
    <w:rsid w:val="00E96392"/>
    <w:rsid w:val="00E96423"/>
    <w:rsid w:val="00E967B8"/>
    <w:rsid w:val="00E9693E"/>
    <w:rsid w:val="00E96CCF"/>
    <w:rsid w:val="00E96DAD"/>
    <w:rsid w:val="00E96E35"/>
    <w:rsid w:val="00E96FC6"/>
    <w:rsid w:val="00E97434"/>
    <w:rsid w:val="00E97601"/>
    <w:rsid w:val="00E97727"/>
    <w:rsid w:val="00E977F6"/>
    <w:rsid w:val="00E97909"/>
    <w:rsid w:val="00E97F3F"/>
    <w:rsid w:val="00EA01B4"/>
    <w:rsid w:val="00EA026D"/>
    <w:rsid w:val="00EA0274"/>
    <w:rsid w:val="00EA0B00"/>
    <w:rsid w:val="00EA0D46"/>
    <w:rsid w:val="00EA0F05"/>
    <w:rsid w:val="00EA1519"/>
    <w:rsid w:val="00EA162D"/>
    <w:rsid w:val="00EA1D11"/>
    <w:rsid w:val="00EA1EA4"/>
    <w:rsid w:val="00EA224F"/>
    <w:rsid w:val="00EA2441"/>
    <w:rsid w:val="00EA24F8"/>
    <w:rsid w:val="00EA24FB"/>
    <w:rsid w:val="00EA2629"/>
    <w:rsid w:val="00EA263F"/>
    <w:rsid w:val="00EA278E"/>
    <w:rsid w:val="00EA2A0C"/>
    <w:rsid w:val="00EA2E79"/>
    <w:rsid w:val="00EA2F42"/>
    <w:rsid w:val="00EA3214"/>
    <w:rsid w:val="00EA3520"/>
    <w:rsid w:val="00EA371C"/>
    <w:rsid w:val="00EA3AA5"/>
    <w:rsid w:val="00EA3C5B"/>
    <w:rsid w:val="00EA3D03"/>
    <w:rsid w:val="00EA3D82"/>
    <w:rsid w:val="00EA3E42"/>
    <w:rsid w:val="00EA3F1E"/>
    <w:rsid w:val="00EA4546"/>
    <w:rsid w:val="00EA46A8"/>
    <w:rsid w:val="00EA47B2"/>
    <w:rsid w:val="00EA4803"/>
    <w:rsid w:val="00EA4B48"/>
    <w:rsid w:val="00EA5192"/>
    <w:rsid w:val="00EA58C3"/>
    <w:rsid w:val="00EA5935"/>
    <w:rsid w:val="00EA5C69"/>
    <w:rsid w:val="00EA5CDB"/>
    <w:rsid w:val="00EA5D94"/>
    <w:rsid w:val="00EA679F"/>
    <w:rsid w:val="00EA6BE2"/>
    <w:rsid w:val="00EA6C63"/>
    <w:rsid w:val="00EA6D11"/>
    <w:rsid w:val="00EA6D60"/>
    <w:rsid w:val="00EA6FC3"/>
    <w:rsid w:val="00EA7127"/>
    <w:rsid w:val="00EA713F"/>
    <w:rsid w:val="00EA73B6"/>
    <w:rsid w:val="00EA795F"/>
    <w:rsid w:val="00EB0315"/>
    <w:rsid w:val="00EB0407"/>
    <w:rsid w:val="00EB0536"/>
    <w:rsid w:val="00EB0D60"/>
    <w:rsid w:val="00EB0DED"/>
    <w:rsid w:val="00EB0E10"/>
    <w:rsid w:val="00EB0E8A"/>
    <w:rsid w:val="00EB14A0"/>
    <w:rsid w:val="00EB167C"/>
    <w:rsid w:val="00EB1904"/>
    <w:rsid w:val="00EB1940"/>
    <w:rsid w:val="00EB1962"/>
    <w:rsid w:val="00EB19AB"/>
    <w:rsid w:val="00EB20EE"/>
    <w:rsid w:val="00EB2165"/>
    <w:rsid w:val="00EB218F"/>
    <w:rsid w:val="00EB235E"/>
    <w:rsid w:val="00EB2424"/>
    <w:rsid w:val="00EB246A"/>
    <w:rsid w:val="00EB24B9"/>
    <w:rsid w:val="00EB2587"/>
    <w:rsid w:val="00EB25BF"/>
    <w:rsid w:val="00EB2799"/>
    <w:rsid w:val="00EB2E69"/>
    <w:rsid w:val="00EB38B1"/>
    <w:rsid w:val="00EB3E7D"/>
    <w:rsid w:val="00EB42A8"/>
    <w:rsid w:val="00EB46B7"/>
    <w:rsid w:val="00EB4779"/>
    <w:rsid w:val="00EB4885"/>
    <w:rsid w:val="00EB4A37"/>
    <w:rsid w:val="00EB4AB9"/>
    <w:rsid w:val="00EB4EDA"/>
    <w:rsid w:val="00EB558A"/>
    <w:rsid w:val="00EB5601"/>
    <w:rsid w:val="00EB5A72"/>
    <w:rsid w:val="00EB5C53"/>
    <w:rsid w:val="00EB6095"/>
    <w:rsid w:val="00EB66F8"/>
    <w:rsid w:val="00EB72DE"/>
    <w:rsid w:val="00EB7465"/>
    <w:rsid w:val="00EB7633"/>
    <w:rsid w:val="00EB7C67"/>
    <w:rsid w:val="00EC0000"/>
    <w:rsid w:val="00EC0357"/>
    <w:rsid w:val="00EC0364"/>
    <w:rsid w:val="00EC0407"/>
    <w:rsid w:val="00EC0540"/>
    <w:rsid w:val="00EC05FD"/>
    <w:rsid w:val="00EC0880"/>
    <w:rsid w:val="00EC0921"/>
    <w:rsid w:val="00EC0E4B"/>
    <w:rsid w:val="00EC0EA1"/>
    <w:rsid w:val="00EC1103"/>
    <w:rsid w:val="00EC11B9"/>
    <w:rsid w:val="00EC1490"/>
    <w:rsid w:val="00EC1A19"/>
    <w:rsid w:val="00EC1BCB"/>
    <w:rsid w:val="00EC1D4B"/>
    <w:rsid w:val="00EC1E06"/>
    <w:rsid w:val="00EC1F90"/>
    <w:rsid w:val="00EC2180"/>
    <w:rsid w:val="00EC2221"/>
    <w:rsid w:val="00EC2535"/>
    <w:rsid w:val="00EC26DB"/>
    <w:rsid w:val="00EC286C"/>
    <w:rsid w:val="00EC2917"/>
    <w:rsid w:val="00EC2995"/>
    <w:rsid w:val="00EC2B76"/>
    <w:rsid w:val="00EC2B9E"/>
    <w:rsid w:val="00EC2C71"/>
    <w:rsid w:val="00EC44C9"/>
    <w:rsid w:val="00EC501A"/>
    <w:rsid w:val="00EC5204"/>
    <w:rsid w:val="00EC5268"/>
    <w:rsid w:val="00EC526F"/>
    <w:rsid w:val="00EC5824"/>
    <w:rsid w:val="00EC59A2"/>
    <w:rsid w:val="00EC5C01"/>
    <w:rsid w:val="00EC5C2A"/>
    <w:rsid w:val="00EC5F10"/>
    <w:rsid w:val="00EC5F8F"/>
    <w:rsid w:val="00EC60F3"/>
    <w:rsid w:val="00EC685B"/>
    <w:rsid w:val="00EC6CDE"/>
    <w:rsid w:val="00EC6D02"/>
    <w:rsid w:val="00EC6EF7"/>
    <w:rsid w:val="00EC6FEA"/>
    <w:rsid w:val="00EC7103"/>
    <w:rsid w:val="00EC727F"/>
    <w:rsid w:val="00EC7875"/>
    <w:rsid w:val="00EC78D7"/>
    <w:rsid w:val="00EC7AB3"/>
    <w:rsid w:val="00EC7C2F"/>
    <w:rsid w:val="00EC7E37"/>
    <w:rsid w:val="00ED02E1"/>
    <w:rsid w:val="00ED0443"/>
    <w:rsid w:val="00ED0A75"/>
    <w:rsid w:val="00ED0BEA"/>
    <w:rsid w:val="00ED0D7D"/>
    <w:rsid w:val="00ED0FDC"/>
    <w:rsid w:val="00ED114A"/>
    <w:rsid w:val="00ED1548"/>
    <w:rsid w:val="00ED16E6"/>
    <w:rsid w:val="00ED1834"/>
    <w:rsid w:val="00ED1CDF"/>
    <w:rsid w:val="00ED20B4"/>
    <w:rsid w:val="00ED2702"/>
    <w:rsid w:val="00ED2867"/>
    <w:rsid w:val="00ED286C"/>
    <w:rsid w:val="00ED28D9"/>
    <w:rsid w:val="00ED291A"/>
    <w:rsid w:val="00ED2BB4"/>
    <w:rsid w:val="00ED2C31"/>
    <w:rsid w:val="00ED2F4B"/>
    <w:rsid w:val="00ED3017"/>
    <w:rsid w:val="00ED3298"/>
    <w:rsid w:val="00ED3449"/>
    <w:rsid w:val="00ED39D3"/>
    <w:rsid w:val="00ED3D10"/>
    <w:rsid w:val="00ED45BF"/>
    <w:rsid w:val="00ED4FCB"/>
    <w:rsid w:val="00ED5236"/>
    <w:rsid w:val="00ED5368"/>
    <w:rsid w:val="00ED5B03"/>
    <w:rsid w:val="00ED5CEC"/>
    <w:rsid w:val="00ED5CF2"/>
    <w:rsid w:val="00ED5FBD"/>
    <w:rsid w:val="00ED6266"/>
    <w:rsid w:val="00ED62F7"/>
    <w:rsid w:val="00ED6301"/>
    <w:rsid w:val="00ED6551"/>
    <w:rsid w:val="00ED66FF"/>
    <w:rsid w:val="00ED678F"/>
    <w:rsid w:val="00ED6829"/>
    <w:rsid w:val="00ED696B"/>
    <w:rsid w:val="00ED69E6"/>
    <w:rsid w:val="00ED713F"/>
    <w:rsid w:val="00ED75A4"/>
    <w:rsid w:val="00ED75F3"/>
    <w:rsid w:val="00ED765A"/>
    <w:rsid w:val="00ED7790"/>
    <w:rsid w:val="00ED7D44"/>
    <w:rsid w:val="00ED7DDB"/>
    <w:rsid w:val="00ED7E99"/>
    <w:rsid w:val="00ED7EE2"/>
    <w:rsid w:val="00ED7FC0"/>
    <w:rsid w:val="00EE014C"/>
    <w:rsid w:val="00EE0236"/>
    <w:rsid w:val="00EE02FA"/>
    <w:rsid w:val="00EE032A"/>
    <w:rsid w:val="00EE07FC"/>
    <w:rsid w:val="00EE091A"/>
    <w:rsid w:val="00EE0E73"/>
    <w:rsid w:val="00EE1112"/>
    <w:rsid w:val="00EE1256"/>
    <w:rsid w:val="00EE1274"/>
    <w:rsid w:val="00EE138C"/>
    <w:rsid w:val="00EE14A7"/>
    <w:rsid w:val="00EE15AE"/>
    <w:rsid w:val="00EE1979"/>
    <w:rsid w:val="00EE1FE6"/>
    <w:rsid w:val="00EE2523"/>
    <w:rsid w:val="00EE2710"/>
    <w:rsid w:val="00EE2E2B"/>
    <w:rsid w:val="00EE2E35"/>
    <w:rsid w:val="00EE2FDC"/>
    <w:rsid w:val="00EE3060"/>
    <w:rsid w:val="00EE3062"/>
    <w:rsid w:val="00EE3247"/>
    <w:rsid w:val="00EE3504"/>
    <w:rsid w:val="00EE3BC4"/>
    <w:rsid w:val="00EE3DBB"/>
    <w:rsid w:val="00EE3EA7"/>
    <w:rsid w:val="00EE3EEC"/>
    <w:rsid w:val="00EE40C6"/>
    <w:rsid w:val="00EE44D9"/>
    <w:rsid w:val="00EE456D"/>
    <w:rsid w:val="00EE45DA"/>
    <w:rsid w:val="00EE4718"/>
    <w:rsid w:val="00EE4D74"/>
    <w:rsid w:val="00EE4E4A"/>
    <w:rsid w:val="00EE4EA5"/>
    <w:rsid w:val="00EE4F1C"/>
    <w:rsid w:val="00EE4FF1"/>
    <w:rsid w:val="00EE50F7"/>
    <w:rsid w:val="00EE52A8"/>
    <w:rsid w:val="00EE5377"/>
    <w:rsid w:val="00EE5495"/>
    <w:rsid w:val="00EE5740"/>
    <w:rsid w:val="00EE59E4"/>
    <w:rsid w:val="00EE5DB8"/>
    <w:rsid w:val="00EE5F8A"/>
    <w:rsid w:val="00EE6075"/>
    <w:rsid w:val="00EE6123"/>
    <w:rsid w:val="00EE673B"/>
    <w:rsid w:val="00EE681B"/>
    <w:rsid w:val="00EE6F74"/>
    <w:rsid w:val="00EE70A8"/>
    <w:rsid w:val="00EE70F0"/>
    <w:rsid w:val="00EE7321"/>
    <w:rsid w:val="00EE7399"/>
    <w:rsid w:val="00EE787A"/>
    <w:rsid w:val="00EE798A"/>
    <w:rsid w:val="00EE7B2F"/>
    <w:rsid w:val="00EE7DA9"/>
    <w:rsid w:val="00EE7DF5"/>
    <w:rsid w:val="00EE7EDF"/>
    <w:rsid w:val="00EE7F08"/>
    <w:rsid w:val="00EE7FA2"/>
    <w:rsid w:val="00EF00CF"/>
    <w:rsid w:val="00EF01DA"/>
    <w:rsid w:val="00EF0519"/>
    <w:rsid w:val="00EF08E3"/>
    <w:rsid w:val="00EF09C7"/>
    <w:rsid w:val="00EF0D2A"/>
    <w:rsid w:val="00EF100A"/>
    <w:rsid w:val="00EF124C"/>
    <w:rsid w:val="00EF1357"/>
    <w:rsid w:val="00EF151E"/>
    <w:rsid w:val="00EF1536"/>
    <w:rsid w:val="00EF1C69"/>
    <w:rsid w:val="00EF1D79"/>
    <w:rsid w:val="00EF2443"/>
    <w:rsid w:val="00EF25A1"/>
    <w:rsid w:val="00EF2646"/>
    <w:rsid w:val="00EF26CA"/>
    <w:rsid w:val="00EF26F9"/>
    <w:rsid w:val="00EF2707"/>
    <w:rsid w:val="00EF27D7"/>
    <w:rsid w:val="00EF29C8"/>
    <w:rsid w:val="00EF2DED"/>
    <w:rsid w:val="00EF2E4D"/>
    <w:rsid w:val="00EF302C"/>
    <w:rsid w:val="00EF30B7"/>
    <w:rsid w:val="00EF30CC"/>
    <w:rsid w:val="00EF3151"/>
    <w:rsid w:val="00EF316C"/>
    <w:rsid w:val="00EF3293"/>
    <w:rsid w:val="00EF3396"/>
    <w:rsid w:val="00EF3427"/>
    <w:rsid w:val="00EF3531"/>
    <w:rsid w:val="00EF367E"/>
    <w:rsid w:val="00EF3C78"/>
    <w:rsid w:val="00EF3DBD"/>
    <w:rsid w:val="00EF3E82"/>
    <w:rsid w:val="00EF432E"/>
    <w:rsid w:val="00EF44D6"/>
    <w:rsid w:val="00EF467F"/>
    <w:rsid w:val="00EF4AEF"/>
    <w:rsid w:val="00EF4BD3"/>
    <w:rsid w:val="00EF4CD7"/>
    <w:rsid w:val="00EF4E8B"/>
    <w:rsid w:val="00EF5074"/>
    <w:rsid w:val="00EF5351"/>
    <w:rsid w:val="00EF5592"/>
    <w:rsid w:val="00EF570B"/>
    <w:rsid w:val="00EF5773"/>
    <w:rsid w:val="00EF5A0D"/>
    <w:rsid w:val="00EF5FA1"/>
    <w:rsid w:val="00EF63E5"/>
    <w:rsid w:val="00EF6D7C"/>
    <w:rsid w:val="00EF6E78"/>
    <w:rsid w:val="00EF6ED3"/>
    <w:rsid w:val="00EF6FC1"/>
    <w:rsid w:val="00EF6FD2"/>
    <w:rsid w:val="00EF75C6"/>
    <w:rsid w:val="00EF7ACB"/>
    <w:rsid w:val="00EF7BF7"/>
    <w:rsid w:val="00EF7E18"/>
    <w:rsid w:val="00F002F4"/>
    <w:rsid w:val="00F00396"/>
    <w:rsid w:val="00F00690"/>
    <w:rsid w:val="00F00970"/>
    <w:rsid w:val="00F009C3"/>
    <w:rsid w:val="00F00AAF"/>
    <w:rsid w:val="00F00B3D"/>
    <w:rsid w:val="00F00C28"/>
    <w:rsid w:val="00F00CBB"/>
    <w:rsid w:val="00F0103A"/>
    <w:rsid w:val="00F01245"/>
    <w:rsid w:val="00F012E3"/>
    <w:rsid w:val="00F01402"/>
    <w:rsid w:val="00F01614"/>
    <w:rsid w:val="00F01902"/>
    <w:rsid w:val="00F01E1C"/>
    <w:rsid w:val="00F01E83"/>
    <w:rsid w:val="00F020F8"/>
    <w:rsid w:val="00F02196"/>
    <w:rsid w:val="00F02435"/>
    <w:rsid w:val="00F0276C"/>
    <w:rsid w:val="00F0278D"/>
    <w:rsid w:val="00F02857"/>
    <w:rsid w:val="00F029A8"/>
    <w:rsid w:val="00F03546"/>
    <w:rsid w:val="00F036DD"/>
    <w:rsid w:val="00F03953"/>
    <w:rsid w:val="00F03C23"/>
    <w:rsid w:val="00F03D50"/>
    <w:rsid w:val="00F04020"/>
    <w:rsid w:val="00F041E9"/>
    <w:rsid w:val="00F044BE"/>
    <w:rsid w:val="00F048E8"/>
    <w:rsid w:val="00F04972"/>
    <w:rsid w:val="00F04B08"/>
    <w:rsid w:val="00F0517F"/>
    <w:rsid w:val="00F05416"/>
    <w:rsid w:val="00F05482"/>
    <w:rsid w:val="00F05B18"/>
    <w:rsid w:val="00F05BA3"/>
    <w:rsid w:val="00F06B38"/>
    <w:rsid w:val="00F06F40"/>
    <w:rsid w:val="00F0703D"/>
    <w:rsid w:val="00F07105"/>
    <w:rsid w:val="00F072EC"/>
    <w:rsid w:val="00F07DA6"/>
    <w:rsid w:val="00F100B3"/>
    <w:rsid w:val="00F10410"/>
    <w:rsid w:val="00F1073D"/>
    <w:rsid w:val="00F10924"/>
    <w:rsid w:val="00F10F1C"/>
    <w:rsid w:val="00F1129C"/>
    <w:rsid w:val="00F113F7"/>
    <w:rsid w:val="00F11701"/>
    <w:rsid w:val="00F11D87"/>
    <w:rsid w:val="00F11EE0"/>
    <w:rsid w:val="00F11EF4"/>
    <w:rsid w:val="00F11FF7"/>
    <w:rsid w:val="00F12212"/>
    <w:rsid w:val="00F123FA"/>
    <w:rsid w:val="00F12400"/>
    <w:rsid w:val="00F125D5"/>
    <w:rsid w:val="00F12770"/>
    <w:rsid w:val="00F128FB"/>
    <w:rsid w:val="00F12E4E"/>
    <w:rsid w:val="00F13304"/>
    <w:rsid w:val="00F13397"/>
    <w:rsid w:val="00F13AFF"/>
    <w:rsid w:val="00F1416A"/>
    <w:rsid w:val="00F1441A"/>
    <w:rsid w:val="00F14604"/>
    <w:rsid w:val="00F147E3"/>
    <w:rsid w:val="00F148EF"/>
    <w:rsid w:val="00F14994"/>
    <w:rsid w:val="00F14A38"/>
    <w:rsid w:val="00F14DD3"/>
    <w:rsid w:val="00F1502F"/>
    <w:rsid w:val="00F1503A"/>
    <w:rsid w:val="00F150C9"/>
    <w:rsid w:val="00F1521E"/>
    <w:rsid w:val="00F1548E"/>
    <w:rsid w:val="00F155A7"/>
    <w:rsid w:val="00F1596D"/>
    <w:rsid w:val="00F15C26"/>
    <w:rsid w:val="00F15CEC"/>
    <w:rsid w:val="00F16518"/>
    <w:rsid w:val="00F16552"/>
    <w:rsid w:val="00F16569"/>
    <w:rsid w:val="00F16573"/>
    <w:rsid w:val="00F1663C"/>
    <w:rsid w:val="00F16BD8"/>
    <w:rsid w:val="00F171FD"/>
    <w:rsid w:val="00F177B1"/>
    <w:rsid w:val="00F17885"/>
    <w:rsid w:val="00F178DE"/>
    <w:rsid w:val="00F17D4C"/>
    <w:rsid w:val="00F17EF3"/>
    <w:rsid w:val="00F203BD"/>
    <w:rsid w:val="00F204AD"/>
    <w:rsid w:val="00F2052C"/>
    <w:rsid w:val="00F2059C"/>
    <w:rsid w:val="00F209B5"/>
    <w:rsid w:val="00F20A57"/>
    <w:rsid w:val="00F20A66"/>
    <w:rsid w:val="00F20D60"/>
    <w:rsid w:val="00F20E59"/>
    <w:rsid w:val="00F20F15"/>
    <w:rsid w:val="00F21049"/>
    <w:rsid w:val="00F215BB"/>
    <w:rsid w:val="00F21964"/>
    <w:rsid w:val="00F21D5E"/>
    <w:rsid w:val="00F21DA5"/>
    <w:rsid w:val="00F221AF"/>
    <w:rsid w:val="00F221F0"/>
    <w:rsid w:val="00F22670"/>
    <w:rsid w:val="00F228AB"/>
    <w:rsid w:val="00F22936"/>
    <w:rsid w:val="00F22B99"/>
    <w:rsid w:val="00F22C33"/>
    <w:rsid w:val="00F22C99"/>
    <w:rsid w:val="00F23129"/>
    <w:rsid w:val="00F232CE"/>
    <w:rsid w:val="00F236A6"/>
    <w:rsid w:val="00F2393A"/>
    <w:rsid w:val="00F23C1E"/>
    <w:rsid w:val="00F23C8C"/>
    <w:rsid w:val="00F23DB3"/>
    <w:rsid w:val="00F2406B"/>
    <w:rsid w:val="00F249B5"/>
    <w:rsid w:val="00F24AB7"/>
    <w:rsid w:val="00F24D08"/>
    <w:rsid w:val="00F24D8C"/>
    <w:rsid w:val="00F24DD5"/>
    <w:rsid w:val="00F24DF7"/>
    <w:rsid w:val="00F255F7"/>
    <w:rsid w:val="00F25677"/>
    <w:rsid w:val="00F25775"/>
    <w:rsid w:val="00F25DA2"/>
    <w:rsid w:val="00F25FA9"/>
    <w:rsid w:val="00F26298"/>
    <w:rsid w:val="00F263ED"/>
    <w:rsid w:val="00F26794"/>
    <w:rsid w:val="00F267BF"/>
    <w:rsid w:val="00F275E2"/>
    <w:rsid w:val="00F275FB"/>
    <w:rsid w:val="00F27BAB"/>
    <w:rsid w:val="00F27D3C"/>
    <w:rsid w:val="00F305F3"/>
    <w:rsid w:val="00F30B9D"/>
    <w:rsid w:val="00F30F7C"/>
    <w:rsid w:val="00F30FE2"/>
    <w:rsid w:val="00F3162F"/>
    <w:rsid w:val="00F31ECF"/>
    <w:rsid w:val="00F3206A"/>
    <w:rsid w:val="00F3286B"/>
    <w:rsid w:val="00F32A37"/>
    <w:rsid w:val="00F32A3E"/>
    <w:rsid w:val="00F32C88"/>
    <w:rsid w:val="00F32D82"/>
    <w:rsid w:val="00F334F2"/>
    <w:rsid w:val="00F3382F"/>
    <w:rsid w:val="00F3392E"/>
    <w:rsid w:val="00F33F92"/>
    <w:rsid w:val="00F33FAC"/>
    <w:rsid w:val="00F340AE"/>
    <w:rsid w:val="00F343DF"/>
    <w:rsid w:val="00F34445"/>
    <w:rsid w:val="00F346E9"/>
    <w:rsid w:val="00F3483F"/>
    <w:rsid w:val="00F34A31"/>
    <w:rsid w:val="00F34BA1"/>
    <w:rsid w:val="00F34BA8"/>
    <w:rsid w:val="00F34D1E"/>
    <w:rsid w:val="00F34E4D"/>
    <w:rsid w:val="00F34FB6"/>
    <w:rsid w:val="00F35182"/>
    <w:rsid w:val="00F3578C"/>
    <w:rsid w:val="00F35807"/>
    <w:rsid w:val="00F35AE1"/>
    <w:rsid w:val="00F35C1C"/>
    <w:rsid w:val="00F35D56"/>
    <w:rsid w:val="00F36506"/>
    <w:rsid w:val="00F366A0"/>
    <w:rsid w:val="00F3671E"/>
    <w:rsid w:val="00F36945"/>
    <w:rsid w:val="00F36D80"/>
    <w:rsid w:val="00F37293"/>
    <w:rsid w:val="00F37547"/>
    <w:rsid w:val="00F375DC"/>
    <w:rsid w:val="00F37671"/>
    <w:rsid w:val="00F37B95"/>
    <w:rsid w:val="00F37BD5"/>
    <w:rsid w:val="00F37C89"/>
    <w:rsid w:val="00F4000C"/>
    <w:rsid w:val="00F40809"/>
    <w:rsid w:val="00F40A82"/>
    <w:rsid w:val="00F40B38"/>
    <w:rsid w:val="00F40BAF"/>
    <w:rsid w:val="00F41224"/>
    <w:rsid w:val="00F41273"/>
    <w:rsid w:val="00F41420"/>
    <w:rsid w:val="00F41704"/>
    <w:rsid w:val="00F4184D"/>
    <w:rsid w:val="00F42409"/>
    <w:rsid w:val="00F42A76"/>
    <w:rsid w:val="00F42BB7"/>
    <w:rsid w:val="00F42C0A"/>
    <w:rsid w:val="00F42F58"/>
    <w:rsid w:val="00F43209"/>
    <w:rsid w:val="00F43740"/>
    <w:rsid w:val="00F437EA"/>
    <w:rsid w:val="00F438FF"/>
    <w:rsid w:val="00F439E5"/>
    <w:rsid w:val="00F439E6"/>
    <w:rsid w:val="00F444B7"/>
    <w:rsid w:val="00F448CF"/>
    <w:rsid w:val="00F44A86"/>
    <w:rsid w:val="00F44B33"/>
    <w:rsid w:val="00F44D5D"/>
    <w:rsid w:val="00F45304"/>
    <w:rsid w:val="00F45A45"/>
    <w:rsid w:val="00F4625E"/>
    <w:rsid w:val="00F462EF"/>
    <w:rsid w:val="00F46AB9"/>
    <w:rsid w:val="00F46B5A"/>
    <w:rsid w:val="00F46BDB"/>
    <w:rsid w:val="00F46CC7"/>
    <w:rsid w:val="00F46DFE"/>
    <w:rsid w:val="00F46F0A"/>
    <w:rsid w:val="00F4750E"/>
    <w:rsid w:val="00F476E3"/>
    <w:rsid w:val="00F47807"/>
    <w:rsid w:val="00F47949"/>
    <w:rsid w:val="00F47D77"/>
    <w:rsid w:val="00F5062C"/>
    <w:rsid w:val="00F50DD9"/>
    <w:rsid w:val="00F50E71"/>
    <w:rsid w:val="00F51331"/>
    <w:rsid w:val="00F5164B"/>
    <w:rsid w:val="00F51755"/>
    <w:rsid w:val="00F51778"/>
    <w:rsid w:val="00F517CF"/>
    <w:rsid w:val="00F5197F"/>
    <w:rsid w:val="00F519E6"/>
    <w:rsid w:val="00F51A91"/>
    <w:rsid w:val="00F52195"/>
    <w:rsid w:val="00F522CF"/>
    <w:rsid w:val="00F52469"/>
    <w:rsid w:val="00F52633"/>
    <w:rsid w:val="00F5295D"/>
    <w:rsid w:val="00F52A5B"/>
    <w:rsid w:val="00F52FBC"/>
    <w:rsid w:val="00F530A3"/>
    <w:rsid w:val="00F53295"/>
    <w:rsid w:val="00F533E8"/>
    <w:rsid w:val="00F53DC4"/>
    <w:rsid w:val="00F53E22"/>
    <w:rsid w:val="00F53FE5"/>
    <w:rsid w:val="00F5410C"/>
    <w:rsid w:val="00F54617"/>
    <w:rsid w:val="00F54855"/>
    <w:rsid w:val="00F5513F"/>
    <w:rsid w:val="00F551E3"/>
    <w:rsid w:val="00F555F5"/>
    <w:rsid w:val="00F55813"/>
    <w:rsid w:val="00F55A1F"/>
    <w:rsid w:val="00F55B33"/>
    <w:rsid w:val="00F55D71"/>
    <w:rsid w:val="00F55F47"/>
    <w:rsid w:val="00F56281"/>
    <w:rsid w:val="00F563DD"/>
    <w:rsid w:val="00F56955"/>
    <w:rsid w:val="00F56977"/>
    <w:rsid w:val="00F56B76"/>
    <w:rsid w:val="00F57032"/>
    <w:rsid w:val="00F57109"/>
    <w:rsid w:val="00F57183"/>
    <w:rsid w:val="00F571CF"/>
    <w:rsid w:val="00F5724A"/>
    <w:rsid w:val="00F57490"/>
    <w:rsid w:val="00F574D7"/>
    <w:rsid w:val="00F577DB"/>
    <w:rsid w:val="00F579D3"/>
    <w:rsid w:val="00F57D7F"/>
    <w:rsid w:val="00F602CC"/>
    <w:rsid w:val="00F604D7"/>
    <w:rsid w:val="00F605D5"/>
    <w:rsid w:val="00F607C7"/>
    <w:rsid w:val="00F60D97"/>
    <w:rsid w:val="00F61029"/>
    <w:rsid w:val="00F6104A"/>
    <w:rsid w:val="00F61171"/>
    <w:rsid w:val="00F61175"/>
    <w:rsid w:val="00F61193"/>
    <w:rsid w:val="00F611AB"/>
    <w:rsid w:val="00F6122D"/>
    <w:rsid w:val="00F612C9"/>
    <w:rsid w:val="00F616EC"/>
    <w:rsid w:val="00F618F9"/>
    <w:rsid w:val="00F619F7"/>
    <w:rsid w:val="00F61A93"/>
    <w:rsid w:val="00F61BAD"/>
    <w:rsid w:val="00F61FB8"/>
    <w:rsid w:val="00F621B0"/>
    <w:rsid w:val="00F62376"/>
    <w:rsid w:val="00F626F0"/>
    <w:rsid w:val="00F62D7C"/>
    <w:rsid w:val="00F62DCA"/>
    <w:rsid w:val="00F62F4E"/>
    <w:rsid w:val="00F62F64"/>
    <w:rsid w:val="00F63138"/>
    <w:rsid w:val="00F63377"/>
    <w:rsid w:val="00F63409"/>
    <w:rsid w:val="00F63735"/>
    <w:rsid w:val="00F63A53"/>
    <w:rsid w:val="00F63B78"/>
    <w:rsid w:val="00F63D92"/>
    <w:rsid w:val="00F64095"/>
    <w:rsid w:val="00F64156"/>
    <w:rsid w:val="00F642A5"/>
    <w:rsid w:val="00F64782"/>
    <w:rsid w:val="00F64B04"/>
    <w:rsid w:val="00F64B29"/>
    <w:rsid w:val="00F64CA0"/>
    <w:rsid w:val="00F650D1"/>
    <w:rsid w:val="00F6513D"/>
    <w:rsid w:val="00F65270"/>
    <w:rsid w:val="00F65292"/>
    <w:rsid w:val="00F6572A"/>
    <w:rsid w:val="00F659A6"/>
    <w:rsid w:val="00F65B67"/>
    <w:rsid w:val="00F65E24"/>
    <w:rsid w:val="00F6602D"/>
    <w:rsid w:val="00F66101"/>
    <w:rsid w:val="00F66234"/>
    <w:rsid w:val="00F6645B"/>
    <w:rsid w:val="00F664E0"/>
    <w:rsid w:val="00F66876"/>
    <w:rsid w:val="00F66A9C"/>
    <w:rsid w:val="00F66AA8"/>
    <w:rsid w:val="00F66D03"/>
    <w:rsid w:val="00F66D21"/>
    <w:rsid w:val="00F66E3C"/>
    <w:rsid w:val="00F6736D"/>
    <w:rsid w:val="00F6758B"/>
    <w:rsid w:val="00F677EA"/>
    <w:rsid w:val="00F678A3"/>
    <w:rsid w:val="00F67CE0"/>
    <w:rsid w:val="00F67DF6"/>
    <w:rsid w:val="00F70061"/>
    <w:rsid w:val="00F7006D"/>
    <w:rsid w:val="00F701B9"/>
    <w:rsid w:val="00F70245"/>
    <w:rsid w:val="00F70353"/>
    <w:rsid w:val="00F70786"/>
    <w:rsid w:val="00F70C56"/>
    <w:rsid w:val="00F70EF1"/>
    <w:rsid w:val="00F71445"/>
    <w:rsid w:val="00F71522"/>
    <w:rsid w:val="00F7160D"/>
    <w:rsid w:val="00F71855"/>
    <w:rsid w:val="00F71864"/>
    <w:rsid w:val="00F71D6C"/>
    <w:rsid w:val="00F72240"/>
    <w:rsid w:val="00F723FD"/>
    <w:rsid w:val="00F72524"/>
    <w:rsid w:val="00F732DD"/>
    <w:rsid w:val="00F734E3"/>
    <w:rsid w:val="00F738A6"/>
    <w:rsid w:val="00F73A62"/>
    <w:rsid w:val="00F73BD4"/>
    <w:rsid w:val="00F74146"/>
    <w:rsid w:val="00F7414A"/>
    <w:rsid w:val="00F743E6"/>
    <w:rsid w:val="00F7450A"/>
    <w:rsid w:val="00F7468E"/>
    <w:rsid w:val="00F748B1"/>
    <w:rsid w:val="00F74A0A"/>
    <w:rsid w:val="00F75262"/>
    <w:rsid w:val="00F7547C"/>
    <w:rsid w:val="00F75532"/>
    <w:rsid w:val="00F755C3"/>
    <w:rsid w:val="00F75A18"/>
    <w:rsid w:val="00F75CA3"/>
    <w:rsid w:val="00F75CE2"/>
    <w:rsid w:val="00F76160"/>
    <w:rsid w:val="00F7629F"/>
    <w:rsid w:val="00F7646F"/>
    <w:rsid w:val="00F76541"/>
    <w:rsid w:val="00F7685D"/>
    <w:rsid w:val="00F76B77"/>
    <w:rsid w:val="00F76BED"/>
    <w:rsid w:val="00F77070"/>
    <w:rsid w:val="00F7716D"/>
    <w:rsid w:val="00F77457"/>
    <w:rsid w:val="00F77BF1"/>
    <w:rsid w:val="00F77E48"/>
    <w:rsid w:val="00F80133"/>
    <w:rsid w:val="00F80238"/>
    <w:rsid w:val="00F80422"/>
    <w:rsid w:val="00F80C12"/>
    <w:rsid w:val="00F80CA4"/>
    <w:rsid w:val="00F80F4A"/>
    <w:rsid w:val="00F81122"/>
    <w:rsid w:val="00F8198A"/>
    <w:rsid w:val="00F81B60"/>
    <w:rsid w:val="00F81BDF"/>
    <w:rsid w:val="00F81C04"/>
    <w:rsid w:val="00F81C1B"/>
    <w:rsid w:val="00F81F80"/>
    <w:rsid w:val="00F82990"/>
    <w:rsid w:val="00F82D99"/>
    <w:rsid w:val="00F82F08"/>
    <w:rsid w:val="00F8313E"/>
    <w:rsid w:val="00F834B1"/>
    <w:rsid w:val="00F83556"/>
    <w:rsid w:val="00F83572"/>
    <w:rsid w:val="00F8357C"/>
    <w:rsid w:val="00F83B5B"/>
    <w:rsid w:val="00F83D00"/>
    <w:rsid w:val="00F84061"/>
    <w:rsid w:val="00F8422A"/>
    <w:rsid w:val="00F844CB"/>
    <w:rsid w:val="00F84A0C"/>
    <w:rsid w:val="00F84D3E"/>
    <w:rsid w:val="00F8508A"/>
    <w:rsid w:val="00F85100"/>
    <w:rsid w:val="00F85311"/>
    <w:rsid w:val="00F85509"/>
    <w:rsid w:val="00F85887"/>
    <w:rsid w:val="00F85896"/>
    <w:rsid w:val="00F85D7F"/>
    <w:rsid w:val="00F85DF9"/>
    <w:rsid w:val="00F85E4C"/>
    <w:rsid w:val="00F86215"/>
    <w:rsid w:val="00F86349"/>
    <w:rsid w:val="00F8636F"/>
    <w:rsid w:val="00F86688"/>
    <w:rsid w:val="00F8679C"/>
    <w:rsid w:val="00F87130"/>
    <w:rsid w:val="00F8713D"/>
    <w:rsid w:val="00F87273"/>
    <w:rsid w:val="00F8749E"/>
    <w:rsid w:val="00F874E0"/>
    <w:rsid w:val="00F8766B"/>
    <w:rsid w:val="00F876D6"/>
    <w:rsid w:val="00F87724"/>
    <w:rsid w:val="00F8783D"/>
    <w:rsid w:val="00F87D76"/>
    <w:rsid w:val="00F87DC6"/>
    <w:rsid w:val="00F87ECD"/>
    <w:rsid w:val="00F901AF"/>
    <w:rsid w:val="00F90321"/>
    <w:rsid w:val="00F90B68"/>
    <w:rsid w:val="00F90BFC"/>
    <w:rsid w:val="00F90D6D"/>
    <w:rsid w:val="00F90DC2"/>
    <w:rsid w:val="00F91249"/>
    <w:rsid w:val="00F91429"/>
    <w:rsid w:val="00F91512"/>
    <w:rsid w:val="00F91888"/>
    <w:rsid w:val="00F91890"/>
    <w:rsid w:val="00F92212"/>
    <w:rsid w:val="00F92554"/>
    <w:rsid w:val="00F9266E"/>
    <w:rsid w:val="00F928EF"/>
    <w:rsid w:val="00F9293E"/>
    <w:rsid w:val="00F92A26"/>
    <w:rsid w:val="00F92A3D"/>
    <w:rsid w:val="00F92B77"/>
    <w:rsid w:val="00F92B82"/>
    <w:rsid w:val="00F92EFA"/>
    <w:rsid w:val="00F9310F"/>
    <w:rsid w:val="00F93397"/>
    <w:rsid w:val="00F93490"/>
    <w:rsid w:val="00F9351F"/>
    <w:rsid w:val="00F937D0"/>
    <w:rsid w:val="00F93B98"/>
    <w:rsid w:val="00F93D89"/>
    <w:rsid w:val="00F93E7F"/>
    <w:rsid w:val="00F93FC3"/>
    <w:rsid w:val="00F941E1"/>
    <w:rsid w:val="00F94301"/>
    <w:rsid w:val="00F947AE"/>
    <w:rsid w:val="00F9480C"/>
    <w:rsid w:val="00F949DF"/>
    <w:rsid w:val="00F94EF4"/>
    <w:rsid w:val="00F951C7"/>
    <w:rsid w:val="00F962B5"/>
    <w:rsid w:val="00F96419"/>
    <w:rsid w:val="00F9658F"/>
    <w:rsid w:val="00F9678D"/>
    <w:rsid w:val="00F976F6"/>
    <w:rsid w:val="00F97A25"/>
    <w:rsid w:val="00FA041E"/>
    <w:rsid w:val="00FA04A9"/>
    <w:rsid w:val="00FA0806"/>
    <w:rsid w:val="00FA0A5E"/>
    <w:rsid w:val="00FA1109"/>
    <w:rsid w:val="00FA1196"/>
    <w:rsid w:val="00FA1568"/>
    <w:rsid w:val="00FA187E"/>
    <w:rsid w:val="00FA18E5"/>
    <w:rsid w:val="00FA199D"/>
    <w:rsid w:val="00FA1AB9"/>
    <w:rsid w:val="00FA1BAA"/>
    <w:rsid w:val="00FA1C4A"/>
    <w:rsid w:val="00FA1EB6"/>
    <w:rsid w:val="00FA2072"/>
    <w:rsid w:val="00FA21C7"/>
    <w:rsid w:val="00FA23DB"/>
    <w:rsid w:val="00FA23EF"/>
    <w:rsid w:val="00FA2AE0"/>
    <w:rsid w:val="00FA35A1"/>
    <w:rsid w:val="00FA3625"/>
    <w:rsid w:val="00FA36E1"/>
    <w:rsid w:val="00FA392D"/>
    <w:rsid w:val="00FA3B1E"/>
    <w:rsid w:val="00FA3F03"/>
    <w:rsid w:val="00FA43D9"/>
    <w:rsid w:val="00FA47F4"/>
    <w:rsid w:val="00FA48CB"/>
    <w:rsid w:val="00FA5725"/>
    <w:rsid w:val="00FA5C7A"/>
    <w:rsid w:val="00FA5CE9"/>
    <w:rsid w:val="00FA5D4D"/>
    <w:rsid w:val="00FA5D84"/>
    <w:rsid w:val="00FA5E28"/>
    <w:rsid w:val="00FA5F6A"/>
    <w:rsid w:val="00FA6038"/>
    <w:rsid w:val="00FA617F"/>
    <w:rsid w:val="00FA631E"/>
    <w:rsid w:val="00FA63B6"/>
    <w:rsid w:val="00FA63DE"/>
    <w:rsid w:val="00FA645C"/>
    <w:rsid w:val="00FA64DA"/>
    <w:rsid w:val="00FA652A"/>
    <w:rsid w:val="00FA6737"/>
    <w:rsid w:val="00FA6815"/>
    <w:rsid w:val="00FA6A36"/>
    <w:rsid w:val="00FA6E94"/>
    <w:rsid w:val="00FA6F02"/>
    <w:rsid w:val="00FA7626"/>
    <w:rsid w:val="00FA7785"/>
    <w:rsid w:val="00FA79A4"/>
    <w:rsid w:val="00FA7B50"/>
    <w:rsid w:val="00FA7C4C"/>
    <w:rsid w:val="00FA7D66"/>
    <w:rsid w:val="00FA7D7E"/>
    <w:rsid w:val="00FA7D9D"/>
    <w:rsid w:val="00FA7E36"/>
    <w:rsid w:val="00FA7F05"/>
    <w:rsid w:val="00FB0286"/>
    <w:rsid w:val="00FB0415"/>
    <w:rsid w:val="00FB0A10"/>
    <w:rsid w:val="00FB0A78"/>
    <w:rsid w:val="00FB0AA8"/>
    <w:rsid w:val="00FB0B1E"/>
    <w:rsid w:val="00FB0D62"/>
    <w:rsid w:val="00FB1059"/>
    <w:rsid w:val="00FB1188"/>
    <w:rsid w:val="00FB16C1"/>
    <w:rsid w:val="00FB1762"/>
    <w:rsid w:val="00FB1D03"/>
    <w:rsid w:val="00FB2031"/>
    <w:rsid w:val="00FB20DA"/>
    <w:rsid w:val="00FB25F8"/>
    <w:rsid w:val="00FB2626"/>
    <w:rsid w:val="00FB2F84"/>
    <w:rsid w:val="00FB3361"/>
    <w:rsid w:val="00FB351E"/>
    <w:rsid w:val="00FB37D7"/>
    <w:rsid w:val="00FB3AC7"/>
    <w:rsid w:val="00FB3B96"/>
    <w:rsid w:val="00FB3E47"/>
    <w:rsid w:val="00FB41D5"/>
    <w:rsid w:val="00FB4425"/>
    <w:rsid w:val="00FB445E"/>
    <w:rsid w:val="00FB4C0B"/>
    <w:rsid w:val="00FB5765"/>
    <w:rsid w:val="00FB585D"/>
    <w:rsid w:val="00FB59CF"/>
    <w:rsid w:val="00FB5BF5"/>
    <w:rsid w:val="00FB6038"/>
    <w:rsid w:val="00FB60C7"/>
    <w:rsid w:val="00FB6188"/>
    <w:rsid w:val="00FB636B"/>
    <w:rsid w:val="00FB63E1"/>
    <w:rsid w:val="00FB691C"/>
    <w:rsid w:val="00FB6967"/>
    <w:rsid w:val="00FB6A92"/>
    <w:rsid w:val="00FB6BA8"/>
    <w:rsid w:val="00FB6C47"/>
    <w:rsid w:val="00FB702E"/>
    <w:rsid w:val="00FB7474"/>
    <w:rsid w:val="00FB7489"/>
    <w:rsid w:val="00FB762C"/>
    <w:rsid w:val="00FB77F9"/>
    <w:rsid w:val="00FB7AF0"/>
    <w:rsid w:val="00FB7DC7"/>
    <w:rsid w:val="00FB7E2B"/>
    <w:rsid w:val="00FB7E40"/>
    <w:rsid w:val="00FB7EEB"/>
    <w:rsid w:val="00FB7F89"/>
    <w:rsid w:val="00FB7FD9"/>
    <w:rsid w:val="00FC03DA"/>
    <w:rsid w:val="00FC0407"/>
    <w:rsid w:val="00FC0578"/>
    <w:rsid w:val="00FC0B17"/>
    <w:rsid w:val="00FC102D"/>
    <w:rsid w:val="00FC14B7"/>
    <w:rsid w:val="00FC167B"/>
    <w:rsid w:val="00FC16FC"/>
    <w:rsid w:val="00FC1729"/>
    <w:rsid w:val="00FC1809"/>
    <w:rsid w:val="00FC1CB7"/>
    <w:rsid w:val="00FC1CD5"/>
    <w:rsid w:val="00FC2131"/>
    <w:rsid w:val="00FC21E2"/>
    <w:rsid w:val="00FC24CE"/>
    <w:rsid w:val="00FC255B"/>
    <w:rsid w:val="00FC2995"/>
    <w:rsid w:val="00FC2DA2"/>
    <w:rsid w:val="00FC2E7E"/>
    <w:rsid w:val="00FC345F"/>
    <w:rsid w:val="00FC365A"/>
    <w:rsid w:val="00FC3C7E"/>
    <w:rsid w:val="00FC4131"/>
    <w:rsid w:val="00FC4403"/>
    <w:rsid w:val="00FC4626"/>
    <w:rsid w:val="00FC497C"/>
    <w:rsid w:val="00FC4B08"/>
    <w:rsid w:val="00FC4B72"/>
    <w:rsid w:val="00FC4D2A"/>
    <w:rsid w:val="00FC4D89"/>
    <w:rsid w:val="00FC4E1D"/>
    <w:rsid w:val="00FC4FF2"/>
    <w:rsid w:val="00FC5206"/>
    <w:rsid w:val="00FC5299"/>
    <w:rsid w:val="00FC52DE"/>
    <w:rsid w:val="00FC5AF1"/>
    <w:rsid w:val="00FC5EFD"/>
    <w:rsid w:val="00FC608E"/>
    <w:rsid w:val="00FC6A95"/>
    <w:rsid w:val="00FC6CFC"/>
    <w:rsid w:val="00FC6DAF"/>
    <w:rsid w:val="00FC75A7"/>
    <w:rsid w:val="00FC7AB5"/>
    <w:rsid w:val="00FC7D3C"/>
    <w:rsid w:val="00FC7D3E"/>
    <w:rsid w:val="00FC7F40"/>
    <w:rsid w:val="00FC7F46"/>
    <w:rsid w:val="00FD00BE"/>
    <w:rsid w:val="00FD028C"/>
    <w:rsid w:val="00FD0356"/>
    <w:rsid w:val="00FD07AB"/>
    <w:rsid w:val="00FD0886"/>
    <w:rsid w:val="00FD08A4"/>
    <w:rsid w:val="00FD0A3A"/>
    <w:rsid w:val="00FD0D73"/>
    <w:rsid w:val="00FD0DFF"/>
    <w:rsid w:val="00FD12A9"/>
    <w:rsid w:val="00FD14D4"/>
    <w:rsid w:val="00FD1567"/>
    <w:rsid w:val="00FD1B21"/>
    <w:rsid w:val="00FD1E35"/>
    <w:rsid w:val="00FD1EB5"/>
    <w:rsid w:val="00FD1FB0"/>
    <w:rsid w:val="00FD2217"/>
    <w:rsid w:val="00FD23F8"/>
    <w:rsid w:val="00FD23FA"/>
    <w:rsid w:val="00FD26B6"/>
    <w:rsid w:val="00FD2805"/>
    <w:rsid w:val="00FD28F1"/>
    <w:rsid w:val="00FD2923"/>
    <w:rsid w:val="00FD294D"/>
    <w:rsid w:val="00FD29EC"/>
    <w:rsid w:val="00FD2CE4"/>
    <w:rsid w:val="00FD2D68"/>
    <w:rsid w:val="00FD306D"/>
    <w:rsid w:val="00FD3545"/>
    <w:rsid w:val="00FD3D92"/>
    <w:rsid w:val="00FD404A"/>
    <w:rsid w:val="00FD4100"/>
    <w:rsid w:val="00FD454F"/>
    <w:rsid w:val="00FD464D"/>
    <w:rsid w:val="00FD477D"/>
    <w:rsid w:val="00FD4BCD"/>
    <w:rsid w:val="00FD4C76"/>
    <w:rsid w:val="00FD5184"/>
    <w:rsid w:val="00FD53C1"/>
    <w:rsid w:val="00FD5532"/>
    <w:rsid w:val="00FD5535"/>
    <w:rsid w:val="00FD578E"/>
    <w:rsid w:val="00FD5AA1"/>
    <w:rsid w:val="00FD5F94"/>
    <w:rsid w:val="00FD60B9"/>
    <w:rsid w:val="00FD61C1"/>
    <w:rsid w:val="00FD644C"/>
    <w:rsid w:val="00FD6649"/>
    <w:rsid w:val="00FD6797"/>
    <w:rsid w:val="00FD67FB"/>
    <w:rsid w:val="00FD69DE"/>
    <w:rsid w:val="00FD6AEB"/>
    <w:rsid w:val="00FD6B69"/>
    <w:rsid w:val="00FD6E35"/>
    <w:rsid w:val="00FD6ED7"/>
    <w:rsid w:val="00FD704A"/>
    <w:rsid w:val="00FD7116"/>
    <w:rsid w:val="00FD7364"/>
    <w:rsid w:val="00FD7491"/>
    <w:rsid w:val="00FD7676"/>
    <w:rsid w:val="00FD76CC"/>
    <w:rsid w:val="00FD7726"/>
    <w:rsid w:val="00FD798E"/>
    <w:rsid w:val="00FD7AA9"/>
    <w:rsid w:val="00FD7C40"/>
    <w:rsid w:val="00FD7C56"/>
    <w:rsid w:val="00FE075F"/>
    <w:rsid w:val="00FE0849"/>
    <w:rsid w:val="00FE097C"/>
    <w:rsid w:val="00FE09FB"/>
    <w:rsid w:val="00FE0A4D"/>
    <w:rsid w:val="00FE0C74"/>
    <w:rsid w:val="00FE0CF9"/>
    <w:rsid w:val="00FE113F"/>
    <w:rsid w:val="00FE14E5"/>
    <w:rsid w:val="00FE155E"/>
    <w:rsid w:val="00FE1580"/>
    <w:rsid w:val="00FE1AB0"/>
    <w:rsid w:val="00FE1AC1"/>
    <w:rsid w:val="00FE1DDA"/>
    <w:rsid w:val="00FE1E14"/>
    <w:rsid w:val="00FE1FE0"/>
    <w:rsid w:val="00FE2183"/>
    <w:rsid w:val="00FE2357"/>
    <w:rsid w:val="00FE238A"/>
    <w:rsid w:val="00FE2D6F"/>
    <w:rsid w:val="00FE2DC2"/>
    <w:rsid w:val="00FE2E95"/>
    <w:rsid w:val="00FE2EF8"/>
    <w:rsid w:val="00FE32A2"/>
    <w:rsid w:val="00FE3780"/>
    <w:rsid w:val="00FE3A6E"/>
    <w:rsid w:val="00FE3D21"/>
    <w:rsid w:val="00FE3F4D"/>
    <w:rsid w:val="00FE4174"/>
    <w:rsid w:val="00FE4471"/>
    <w:rsid w:val="00FE4587"/>
    <w:rsid w:val="00FE45A9"/>
    <w:rsid w:val="00FE4761"/>
    <w:rsid w:val="00FE4A8B"/>
    <w:rsid w:val="00FE4ED1"/>
    <w:rsid w:val="00FE5074"/>
    <w:rsid w:val="00FE511F"/>
    <w:rsid w:val="00FE524E"/>
    <w:rsid w:val="00FE5538"/>
    <w:rsid w:val="00FE5620"/>
    <w:rsid w:val="00FE5722"/>
    <w:rsid w:val="00FE586B"/>
    <w:rsid w:val="00FE5B83"/>
    <w:rsid w:val="00FE5D8A"/>
    <w:rsid w:val="00FE5DBC"/>
    <w:rsid w:val="00FE63E4"/>
    <w:rsid w:val="00FE674E"/>
    <w:rsid w:val="00FE6982"/>
    <w:rsid w:val="00FE6CBC"/>
    <w:rsid w:val="00FE6CD0"/>
    <w:rsid w:val="00FE6D7C"/>
    <w:rsid w:val="00FE6ED5"/>
    <w:rsid w:val="00FE6FDC"/>
    <w:rsid w:val="00FE71D7"/>
    <w:rsid w:val="00FE740A"/>
    <w:rsid w:val="00FE7BB9"/>
    <w:rsid w:val="00FE7D4E"/>
    <w:rsid w:val="00FE7E1F"/>
    <w:rsid w:val="00FF014F"/>
    <w:rsid w:val="00FF036B"/>
    <w:rsid w:val="00FF03D7"/>
    <w:rsid w:val="00FF05EB"/>
    <w:rsid w:val="00FF069C"/>
    <w:rsid w:val="00FF094B"/>
    <w:rsid w:val="00FF0E4C"/>
    <w:rsid w:val="00FF16F8"/>
    <w:rsid w:val="00FF17E7"/>
    <w:rsid w:val="00FF1980"/>
    <w:rsid w:val="00FF1C67"/>
    <w:rsid w:val="00FF1EB4"/>
    <w:rsid w:val="00FF1EE3"/>
    <w:rsid w:val="00FF2236"/>
    <w:rsid w:val="00FF2326"/>
    <w:rsid w:val="00FF243D"/>
    <w:rsid w:val="00FF28C4"/>
    <w:rsid w:val="00FF2B7D"/>
    <w:rsid w:val="00FF2C0F"/>
    <w:rsid w:val="00FF2F5D"/>
    <w:rsid w:val="00FF317F"/>
    <w:rsid w:val="00FF3366"/>
    <w:rsid w:val="00FF359A"/>
    <w:rsid w:val="00FF3689"/>
    <w:rsid w:val="00FF37EF"/>
    <w:rsid w:val="00FF3CF8"/>
    <w:rsid w:val="00FF3ECC"/>
    <w:rsid w:val="00FF3F5E"/>
    <w:rsid w:val="00FF45C6"/>
    <w:rsid w:val="00FF48C8"/>
    <w:rsid w:val="00FF50BD"/>
    <w:rsid w:val="00FF50D7"/>
    <w:rsid w:val="00FF5291"/>
    <w:rsid w:val="00FF5306"/>
    <w:rsid w:val="00FF567C"/>
    <w:rsid w:val="00FF56A7"/>
    <w:rsid w:val="00FF582A"/>
    <w:rsid w:val="00FF5A78"/>
    <w:rsid w:val="00FF5BB7"/>
    <w:rsid w:val="00FF5F0B"/>
    <w:rsid w:val="00FF5FDA"/>
    <w:rsid w:val="00FF6197"/>
    <w:rsid w:val="00FF63D0"/>
    <w:rsid w:val="00FF6451"/>
    <w:rsid w:val="00FF6BE3"/>
    <w:rsid w:val="00FF6D58"/>
    <w:rsid w:val="00FF6EC6"/>
    <w:rsid w:val="00FF6FE8"/>
    <w:rsid w:val="00FF702E"/>
    <w:rsid w:val="00FF7054"/>
    <w:rsid w:val="00FF7603"/>
    <w:rsid w:val="00FF793B"/>
    <w:rsid w:val="00FF7977"/>
    <w:rsid w:val="00FF7A6B"/>
    <w:rsid w:val="00FF7CC4"/>
    <w:rsid w:val="01018AAD"/>
    <w:rsid w:val="0109DF0D"/>
    <w:rsid w:val="010AE301"/>
    <w:rsid w:val="01111DA0"/>
    <w:rsid w:val="011B553A"/>
    <w:rsid w:val="0130C676"/>
    <w:rsid w:val="013708EA"/>
    <w:rsid w:val="013BB80C"/>
    <w:rsid w:val="01524167"/>
    <w:rsid w:val="016D32B6"/>
    <w:rsid w:val="01720F52"/>
    <w:rsid w:val="01997C00"/>
    <w:rsid w:val="0199D0A1"/>
    <w:rsid w:val="01A19FD4"/>
    <w:rsid w:val="01A45BC1"/>
    <w:rsid w:val="01A94814"/>
    <w:rsid w:val="01AE7F13"/>
    <w:rsid w:val="01B5078F"/>
    <w:rsid w:val="01B8D6F7"/>
    <w:rsid w:val="01BFCF06"/>
    <w:rsid w:val="01C7C93A"/>
    <w:rsid w:val="01CF7020"/>
    <w:rsid w:val="01DC5562"/>
    <w:rsid w:val="01EF0166"/>
    <w:rsid w:val="01F0935D"/>
    <w:rsid w:val="02015C21"/>
    <w:rsid w:val="0214B9B5"/>
    <w:rsid w:val="0216D4E4"/>
    <w:rsid w:val="021C42A5"/>
    <w:rsid w:val="02231909"/>
    <w:rsid w:val="022C42F2"/>
    <w:rsid w:val="0233D70E"/>
    <w:rsid w:val="0233FB82"/>
    <w:rsid w:val="02346EDE"/>
    <w:rsid w:val="023D0919"/>
    <w:rsid w:val="024727BD"/>
    <w:rsid w:val="024B2EB9"/>
    <w:rsid w:val="024C06F8"/>
    <w:rsid w:val="026B5578"/>
    <w:rsid w:val="0278C6E8"/>
    <w:rsid w:val="028496C8"/>
    <w:rsid w:val="0284A25B"/>
    <w:rsid w:val="0289CE8D"/>
    <w:rsid w:val="028C205E"/>
    <w:rsid w:val="028E7FCA"/>
    <w:rsid w:val="028EBB83"/>
    <w:rsid w:val="02970ED4"/>
    <w:rsid w:val="0298C47F"/>
    <w:rsid w:val="029FA138"/>
    <w:rsid w:val="02A4B472"/>
    <w:rsid w:val="02B955D9"/>
    <w:rsid w:val="02BE86DE"/>
    <w:rsid w:val="02C35ADD"/>
    <w:rsid w:val="02C4D57A"/>
    <w:rsid w:val="02C5F650"/>
    <w:rsid w:val="02DFF291"/>
    <w:rsid w:val="02E38E00"/>
    <w:rsid w:val="02E52D44"/>
    <w:rsid w:val="02E6E740"/>
    <w:rsid w:val="02FC9A78"/>
    <w:rsid w:val="0316E49D"/>
    <w:rsid w:val="031C61E2"/>
    <w:rsid w:val="0321AC41"/>
    <w:rsid w:val="0329CDB9"/>
    <w:rsid w:val="03371CEB"/>
    <w:rsid w:val="0343ADC7"/>
    <w:rsid w:val="035554FF"/>
    <w:rsid w:val="03587305"/>
    <w:rsid w:val="0358F272"/>
    <w:rsid w:val="035AB56A"/>
    <w:rsid w:val="0365B5E2"/>
    <w:rsid w:val="0372F3C6"/>
    <w:rsid w:val="0378A3C4"/>
    <w:rsid w:val="03A2E838"/>
    <w:rsid w:val="03A770E0"/>
    <w:rsid w:val="03B9F3BF"/>
    <w:rsid w:val="03BB14B4"/>
    <w:rsid w:val="03C688CE"/>
    <w:rsid w:val="03DCE36D"/>
    <w:rsid w:val="03E22A83"/>
    <w:rsid w:val="03E6FFC0"/>
    <w:rsid w:val="03F1175A"/>
    <w:rsid w:val="03F5543F"/>
    <w:rsid w:val="03F65545"/>
    <w:rsid w:val="03F7F4C2"/>
    <w:rsid w:val="03F8C9FF"/>
    <w:rsid w:val="040EA48D"/>
    <w:rsid w:val="041705B3"/>
    <w:rsid w:val="0417A108"/>
    <w:rsid w:val="041CBEBC"/>
    <w:rsid w:val="041F1B40"/>
    <w:rsid w:val="0424D1E0"/>
    <w:rsid w:val="042B65E8"/>
    <w:rsid w:val="042EE2D5"/>
    <w:rsid w:val="04362AEF"/>
    <w:rsid w:val="043B7531"/>
    <w:rsid w:val="044417A3"/>
    <w:rsid w:val="04685CE6"/>
    <w:rsid w:val="046F4A02"/>
    <w:rsid w:val="0482BFEB"/>
    <w:rsid w:val="0484F941"/>
    <w:rsid w:val="048504FC"/>
    <w:rsid w:val="0496815C"/>
    <w:rsid w:val="049B3794"/>
    <w:rsid w:val="04A468E4"/>
    <w:rsid w:val="04A67D6E"/>
    <w:rsid w:val="04C0CB97"/>
    <w:rsid w:val="04D61C58"/>
    <w:rsid w:val="04DB4241"/>
    <w:rsid w:val="04DEE600"/>
    <w:rsid w:val="04DEEEB9"/>
    <w:rsid w:val="04E496D6"/>
    <w:rsid w:val="04F09C16"/>
    <w:rsid w:val="04F33EB6"/>
    <w:rsid w:val="04F3B53C"/>
    <w:rsid w:val="04F58854"/>
    <w:rsid w:val="0501C95B"/>
    <w:rsid w:val="050941F9"/>
    <w:rsid w:val="0509D7DF"/>
    <w:rsid w:val="050A2EE5"/>
    <w:rsid w:val="0518EE60"/>
    <w:rsid w:val="051A0A4A"/>
    <w:rsid w:val="0522AE90"/>
    <w:rsid w:val="05271331"/>
    <w:rsid w:val="0527F4A9"/>
    <w:rsid w:val="0532ECB7"/>
    <w:rsid w:val="0535130D"/>
    <w:rsid w:val="0535A702"/>
    <w:rsid w:val="05395776"/>
    <w:rsid w:val="0539EE39"/>
    <w:rsid w:val="053A0806"/>
    <w:rsid w:val="053C803A"/>
    <w:rsid w:val="054223BD"/>
    <w:rsid w:val="0552EE71"/>
    <w:rsid w:val="0556B1EC"/>
    <w:rsid w:val="0559710E"/>
    <w:rsid w:val="055CA043"/>
    <w:rsid w:val="055E803E"/>
    <w:rsid w:val="05657F08"/>
    <w:rsid w:val="056A22A2"/>
    <w:rsid w:val="056EDE37"/>
    <w:rsid w:val="05745881"/>
    <w:rsid w:val="0577EBF9"/>
    <w:rsid w:val="057D1EC7"/>
    <w:rsid w:val="0589D179"/>
    <w:rsid w:val="058BFBB7"/>
    <w:rsid w:val="058EE0AA"/>
    <w:rsid w:val="058F791C"/>
    <w:rsid w:val="05A567B2"/>
    <w:rsid w:val="05CF84EA"/>
    <w:rsid w:val="05E65C03"/>
    <w:rsid w:val="05FA055D"/>
    <w:rsid w:val="060D66D5"/>
    <w:rsid w:val="060E0ED0"/>
    <w:rsid w:val="060E49B0"/>
    <w:rsid w:val="061307B5"/>
    <w:rsid w:val="06162267"/>
    <w:rsid w:val="06187EE6"/>
    <w:rsid w:val="062A86F7"/>
    <w:rsid w:val="0633DA7E"/>
    <w:rsid w:val="06392E48"/>
    <w:rsid w:val="06454B9E"/>
    <w:rsid w:val="067CD797"/>
    <w:rsid w:val="067E766A"/>
    <w:rsid w:val="0695F155"/>
    <w:rsid w:val="06A6950B"/>
    <w:rsid w:val="06A6CF2B"/>
    <w:rsid w:val="06AD136A"/>
    <w:rsid w:val="06B412EC"/>
    <w:rsid w:val="06BF406D"/>
    <w:rsid w:val="06C54DC6"/>
    <w:rsid w:val="06C6CDE9"/>
    <w:rsid w:val="06D1DC4D"/>
    <w:rsid w:val="06D37A65"/>
    <w:rsid w:val="06D55CF2"/>
    <w:rsid w:val="06DB080B"/>
    <w:rsid w:val="06DBA5F1"/>
    <w:rsid w:val="06DFD5DC"/>
    <w:rsid w:val="06EDDD80"/>
    <w:rsid w:val="06F6B75E"/>
    <w:rsid w:val="06FD4430"/>
    <w:rsid w:val="070C34EB"/>
    <w:rsid w:val="070EB804"/>
    <w:rsid w:val="07100DB2"/>
    <w:rsid w:val="0713BE14"/>
    <w:rsid w:val="07146462"/>
    <w:rsid w:val="0718FDA0"/>
    <w:rsid w:val="0719AED2"/>
    <w:rsid w:val="0724392E"/>
    <w:rsid w:val="072E6718"/>
    <w:rsid w:val="0732ABA9"/>
    <w:rsid w:val="0732BF59"/>
    <w:rsid w:val="073B6D97"/>
    <w:rsid w:val="075AB81B"/>
    <w:rsid w:val="075FF4CD"/>
    <w:rsid w:val="0762F977"/>
    <w:rsid w:val="076C4379"/>
    <w:rsid w:val="076F117C"/>
    <w:rsid w:val="078ADB55"/>
    <w:rsid w:val="078C9F5F"/>
    <w:rsid w:val="078D9B7E"/>
    <w:rsid w:val="0790C264"/>
    <w:rsid w:val="0792F383"/>
    <w:rsid w:val="079352A2"/>
    <w:rsid w:val="079C4024"/>
    <w:rsid w:val="079F59E9"/>
    <w:rsid w:val="07A10DD4"/>
    <w:rsid w:val="07A85242"/>
    <w:rsid w:val="07B33D72"/>
    <w:rsid w:val="07CEAD4F"/>
    <w:rsid w:val="07D43E20"/>
    <w:rsid w:val="07D9B20B"/>
    <w:rsid w:val="07DA19B5"/>
    <w:rsid w:val="07E2123B"/>
    <w:rsid w:val="07F640A9"/>
    <w:rsid w:val="07FA08DC"/>
    <w:rsid w:val="07FA7B5E"/>
    <w:rsid w:val="0804B893"/>
    <w:rsid w:val="080B242E"/>
    <w:rsid w:val="0815C7B0"/>
    <w:rsid w:val="08252179"/>
    <w:rsid w:val="082D6EC9"/>
    <w:rsid w:val="08323724"/>
    <w:rsid w:val="0838EEC5"/>
    <w:rsid w:val="0849D29F"/>
    <w:rsid w:val="084DAD9D"/>
    <w:rsid w:val="084E0C21"/>
    <w:rsid w:val="08574777"/>
    <w:rsid w:val="085BCA15"/>
    <w:rsid w:val="086C7B1F"/>
    <w:rsid w:val="087E0FC2"/>
    <w:rsid w:val="0881BC9D"/>
    <w:rsid w:val="08824882"/>
    <w:rsid w:val="088E0624"/>
    <w:rsid w:val="08982AC6"/>
    <w:rsid w:val="089C5931"/>
    <w:rsid w:val="089DC08C"/>
    <w:rsid w:val="08AE7E05"/>
    <w:rsid w:val="08AF08C1"/>
    <w:rsid w:val="08BA448D"/>
    <w:rsid w:val="08BD04B9"/>
    <w:rsid w:val="08E1EA75"/>
    <w:rsid w:val="08F31644"/>
    <w:rsid w:val="08FA0688"/>
    <w:rsid w:val="0906FFCE"/>
    <w:rsid w:val="090FAFB4"/>
    <w:rsid w:val="091D22C8"/>
    <w:rsid w:val="091F984D"/>
    <w:rsid w:val="092E640D"/>
    <w:rsid w:val="0933B042"/>
    <w:rsid w:val="09343266"/>
    <w:rsid w:val="09343F0B"/>
    <w:rsid w:val="093B9479"/>
    <w:rsid w:val="093B9C30"/>
    <w:rsid w:val="094EA831"/>
    <w:rsid w:val="0950C968"/>
    <w:rsid w:val="09531AB2"/>
    <w:rsid w:val="0957EF7F"/>
    <w:rsid w:val="09590634"/>
    <w:rsid w:val="095AA9D8"/>
    <w:rsid w:val="09662630"/>
    <w:rsid w:val="0972AC67"/>
    <w:rsid w:val="097D0D86"/>
    <w:rsid w:val="097D69E7"/>
    <w:rsid w:val="0991EBE9"/>
    <w:rsid w:val="099E2AB4"/>
    <w:rsid w:val="09A82839"/>
    <w:rsid w:val="09AFCFB7"/>
    <w:rsid w:val="09B0CE91"/>
    <w:rsid w:val="09B2F89C"/>
    <w:rsid w:val="09B5F40E"/>
    <w:rsid w:val="09C96A8C"/>
    <w:rsid w:val="09DD7438"/>
    <w:rsid w:val="09E2B237"/>
    <w:rsid w:val="09E4F83E"/>
    <w:rsid w:val="09E506AA"/>
    <w:rsid w:val="09EA677B"/>
    <w:rsid w:val="09EFA59C"/>
    <w:rsid w:val="0A009465"/>
    <w:rsid w:val="0A035E77"/>
    <w:rsid w:val="0A0D6622"/>
    <w:rsid w:val="0A0F6F0B"/>
    <w:rsid w:val="0A0FE14B"/>
    <w:rsid w:val="0A14013E"/>
    <w:rsid w:val="0A14FD68"/>
    <w:rsid w:val="0A1F3C59"/>
    <w:rsid w:val="0A21685A"/>
    <w:rsid w:val="0A2DDE7E"/>
    <w:rsid w:val="0A2FA42D"/>
    <w:rsid w:val="0A4AA8B5"/>
    <w:rsid w:val="0A5246E9"/>
    <w:rsid w:val="0A52B8C3"/>
    <w:rsid w:val="0A625902"/>
    <w:rsid w:val="0A6B3AC1"/>
    <w:rsid w:val="0A78F953"/>
    <w:rsid w:val="0A7F92FE"/>
    <w:rsid w:val="0A812CBA"/>
    <w:rsid w:val="0A85EBE0"/>
    <w:rsid w:val="0A8AC1F1"/>
    <w:rsid w:val="0A8AD4F5"/>
    <w:rsid w:val="0A8AEE43"/>
    <w:rsid w:val="0A97998A"/>
    <w:rsid w:val="0A9C7648"/>
    <w:rsid w:val="0A9DE682"/>
    <w:rsid w:val="0AA01B05"/>
    <w:rsid w:val="0AA1DF60"/>
    <w:rsid w:val="0AA99317"/>
    <w:rsid w:val="0AAB795A"/>
    <w:rsid w:val="0AAE290F"/>
    <w:rsid w:val="0ABA74C1"/>
    <w:rsid w:val="0AC27867"/>
    <w:rsid w:val="0AC50E2B"/>
    <w:rsid w:val="0AD3C802"/>
    <w:rsid w:val="0AD87AB3"/>
    <w:rsid w:val="0ADACC6A"/>
    <w:rsid w:val="0AE026E6"/>
    <w:rsid w:val="0AE46599"/>
    <w:rsid w:val="0AE5E6DE"/>
    <w:rsid w:val="0AE5F75A"/>
    <w:rsid w:val="0AEB13D2"/>
    <w:rsid w:val="0AECBD7F"/>
    <w:rsid w:val="0AF16867"/>
    <w:rsid w:val="0AFAA571"/>
    <w:rsid w:val="0B22DC04"/>
    <w:rsid w:val="0B32E40E"/>
    <w:rsid w:val="0B36E01D"/>
    <w:rsid w:val="0B49FF7E"/>
    <w:rsid w:val="0B737765"/>
    <w:rsid w:val="0B769F7A"/>
    <w:rsid w:val="0B771748"/>
    <w:rsid w:val="0B7B70E2"/>
    <w:rsid w:val="0B80560E"/>
    <w:rsid w:val="0B82589D"/>
    <w:rsid w:val="0B83F665"/>
    <w:rsid w:val="0B881B86"/>
    <w:rsid w:val="0B89EA62"/>
    <w:rsid w:val="0B8ADA91"/>
    <w:rsid w:val="0B91B5C7"/>
    <w:rsid w:val="0B9364C6"/>
    <w:rsid w:val="0BAB32E9"/>
    <w:rsid w:val="0BBC6D10"/>
    <w:rsid w:val="0BBDF761"/>
    <w:rsid w:val="0BC308A9"/>
    <w:rsid w:val="0BD509DF"/>
    <w:rsid w:val="0BEB3034"/>
    <w:rsid w:val="0BF20CEC"/>
    <w:rsid w:val="0BF7A987"/>
    <w:rsid w:val="0BF8928A"/>
    <w:rsid w:val="0BFB8F40"/>
    <w:rsid w:val="0BFFBD1D"/>
    <w:rsid w:val="0C0E75B3"/>
    <w:rsid w:val="0C0EE786"/>
    <w:rsid w:val="0C0EF793"/>
    <w:rsid w:val="0C10C16C"/>
    <w:rsid w:val="0C21FF2F"/>
    <w:rsid w:val="0C276932"/>
    <w:rsid w:val="0C3339A2"/>
    <w:rsid w:val="0C36ABCB"/>
    <w:rsid w:val="0C418BAF"/>
    <w:rsid w:val="0C4CF99F"/>
    <w:rsid w:val="0C5370BC"/>
    <w:rsid w:val="0C53FAC7"/>
    <w:rsid w:val="0C58C816"/>
    <w:rsid w:val="0C604E73"/>
    <w:rsid w:val="0C60621D"/>
    <w:rsid w:val="0C635CF3"/>
    <w:rsid w:val="0C661714"/>
    <w:rsid w:val="0C7F5FC6"/>
    <w:rsid w:val="0C815248"/>
    <w:rsid w:val="0C819DC2"/>
    <w:rsid w:val="0C81B7CA"/>
    <w:rsid w:val="0C93C272"/>
    <w:rsid w:val="0CA1B948"/>
    <w:rsid w:val="0CA3256F"/>
    <w:rsid w:val="0CA63298"/>
    <w:rsid w:val="0CB7ADBF"/>
    <w:rsid w:val="0CBD9462"/>
    <w:rsid w:val="0CBE241F"/>
    <w:rsid w:val="0CC62076"/>
    <w:rsid w:val="0CDD8BFB"/>
    <w:rsid w:val="0CEFFADB"/>
    <w:rsid w:val="0CF53F06"/>
    <w:rsid w:val="0CF64C1A"/>
    <w:rsid w:val="0D146ADA"/>
    <w:rsid w:val="0D1E196C"/>
    <w:rsid w:val="0D227A0A"/>
    <w:rsid w:val="0D2A3856"/>
    <w:rsid w:val="0D2F099C"/>
    <w:rsid w:val="0D442B08"/>
    <w:rsid w:val="0D4EA4AB"/>
    <w:rsid w:val="0D4F2919"/>
    <w:rsid w:val="0D56E2EE"/>
    <w:rsid w:val="0D58BEEB"/>
    <w:rsid w:val="0D5ACD05"/>
    <w:rsid w:val="0D6062D0"/>
    <w:rsid w:val="0D61ACDF"/>
    <w:rsid w:val="0D75C869"/>
    <w:rsid w:val="0D75F46B"/>
    <w:rsid w:val="0D7F5AFA"/>
    <w:rsid w:val="0D81D7B2"/>
    <w:rsid w:val="0D8EA469"/>
    <w:rsid w:val="0D9FA924"/>
    <w:rsid w:val="0DE4B614"/>
    <w:rsid w:val="0DF25043"/>
    <w:rsid w:val="0DF90BDA"/>
    <w:rsid w:val="0E00084D"/>
    <w:rsid w:val="0E00837E"/>
    <w:rsid w:val="0E0F5CB1"/>
    <w:rsid w:val="0E0FEF91"/>
    <w:rsid w:val="0E258594"/>
    <w:rsid w:val="0E318EC0"/>
    <w:rsid w:val="0E4D26EB"/>
    <w:rsid w:val="0E4F43DC"/>
    <w:rsid w:val="0E5056F2"/>
    <w:rsid w:val="0E566BB9"/>
    <w:rsid w:val="0E7D280A"/>
    <w:rsid w:val="0E87156C"/>
    <w:rsid w:val="0E8DF5ED"/>
    <w:rsid w:val="0E97DDEA"/>
    <w:rsid w:val="0E9A3B5E"/>
    <w:rsid w:val="0E9E51E5"/>
    <w:rsid w:val="0EA323A6"/>
    <w:rsid w:val="0EB9E814"/>
    <w:rsid w:val="0EBD2605"/>
    <w:rsid w:val="0ED1BDEC"/>
    <w:rsid w:val="0ED76715"/>
    <w:rsid w:val="0EDFF3AB"/>
    <w:rsid w:val="0EE504D2"/>
    <w:rsid w:val="0EEC762D"/>
    <w:rsid w:val="0EF4080D"/>
    <w:rsid w:val="0EFA72E2"/>
    <w:rsid w:val="0EFF2C86"/>
    <w:rsid w:val="0F0A3380"/>
    <w:rsid w:val="0F1869E5"/>
    <w:rsid w:val="0F1EC446"/>
    <w:rsid w:val="0F206321"/>
    <w:rsid w:val="0F28AD77"/>
    <w:rsid w:val="0F2FAC4D"/>
    <w:rsid w:val="0F3ADE11"/>
    <w:rsid w:val="0F3BA621"/>
    <w:rsid w:val="0F3DFD1F"/>
    <w:rsid w:val="0F413F5A"/>
    <w:rsid w:val="0F41453F"/>
    <w:rsid w:val="0F4B6542"/>
    <w:rsid w:val="0F5BB590"/>
    <w:rsid w:val="0F625082"/>
    <w:rsid w:val="0F657347"/>
    <w:rsid w:val="0F6ADA64"/>
    <w:rsid w:val="0F731312"/>
    <w:rsid w:val="0F85AA5B"/>
    <w:rsid w:val="0F937D3D"/>
    <w:rsid w:val="0F9AF1FE"/>
    <w:rsid w:val="0FA408C6"/>
    <w:rsid w:val="0FB7F516"/>
    <w:rsid w:val="0FD0BA81"/>
    <w:rsid w:val="0FD35FE6"/>
    <w:rsid w:val="0FD43060"/>
    <w:rsid w:val="0FDDC6AF"/>
    <w:rsid w:val="0FE233CD"/>
    <w:rsid w:val="0FE28A08"/>
    <w:rsid w:val="0FE2A13F"/>
    <w:rsid w:val="0FEEA0B4"/>
    <w:rsid w:val="0FFD34FA"/>
    <w:rsid w:val="100B6D7D"/>
    <w:rsid w:val="100F04E8"/>
    <w:rsid w:val="1012CE39"/>
    <w:rsid w:val="1022B424"/>
    <w:rsid w:val="102BBEF9"/>
    <w:rsid w:val="10308B70"/>
    <w:rsid w:val="104D3613"/>
    <w:rsid w:val="10517418"/>
    <w:rsid w:val="105A0303"/>
    <w:rsid w:val="10650C30"/>
    <w:rsid w:val="106785B1"/>
    <w:rsid w:val="106C9A2D"/>
    <w:rsid w:val="106E4D18"/>
    <w:rsid w:val="106FABC1"/>
    <w:rsid w:val="1070F6C4"/>
    <w:rsid w:val="1074AB92"/>
    <w:rsid w:val="10822566"/>
    <w:rsid w:val="108AD9AE"/>
    <w:rsid w:val="1093EE9A"/>
    <w:rsid w:val="10A22F8F"/>
    <w:rsid w:val="10B79825"/>
    <w:rsid w:val="10C68B6D"/>
    <w:rsid w:val="10C7B62A"/>
    <w:rsid w:val="10C9C77D"/>
    <w:rsid w:val="10D4FCA1"/>
    <w:rsid w:val="10D7B6C2"/>
    <w:rsid w:val="10DCCE92"/>
    <w:rsid w:val="10E60ED4"/>
    <w:rsid w:val="10E9254E"/>
    <w:rsid w:val="1108331E"/>
    <w:rsid w:val="110CC39D"/>
    <w:rsid w:val="111964F9"/>
    <w:rsid w:val="111A80E5"/>
    <w:rsid w:val="111FC186"/>
    <w:rsid w:val="113FD927"/>
    <w:rsid w:val="11436A78"/>
    <w:rsid w:val="1155BF49"/>
    <w:rsid w:val="118EB058"/>
    <w:rsid w:val="1192E537"/>
    <w:rsid w:val="1195A1AF"/>
    <w:rsid w:val="11964252"/>
    <w:rsid w:val="11AA4356"/>
    <w:rsid w:val="11AF79F1"/>
    <w:rsid w:val="11AFA557"/>
    <w:rsid w:val="11B6FEAC"/>
    <w:rsid w:val="11B94102"/>
    <w:rsid w:val="11BBD571"/>
    <w:rsid w:val="11CEB0FD"/>
    <w:rsid w:val="11D513EA"/>
    <w:rsid w:val="11D51900"/>
    <w:rsid w:val="11DECC29"/>
    <w:rsid w:val="11E9CEDB"/>
    <w:rsid w:val="11F40FB6"/>
    <w:rsid w:val="11FA467A"/>
    <w:rsid w:val="11FE0DF9"/>
    <w:rsid w:val="12009059"/>
    <w:rsid w:val="1203C0BD"/>
    <w:rsid w:val="12093685"/>
    <w:rsid w:val="1210114A"/>
    <w:rsid w:val="1216CC94"/>
    <w:rsid w:val="12179D58"/>
    <w:rsid w:val="121ADC20"/>
    <w:rsid w:val="121BC8E2"/>
    <w:rsid w:val="1223DAE9"/>
    <w:rsid w:val="122636B6"/>
    <w:rsid w:val="12298852"/>
    <w:rsid w:val="122C8900"/>
    <w:rsid w:val="122CB9F6"/>
    <w:rsid w:val="123CE2CB"/>
    <w:rsid w:val="1245E2AD"/>
    <w:rsid w:val="1249358E"/>
    <w:rsid w:val="124D7353"/>
    <w:rsid w:val="1256627B"/>
    <w:rsid w:val="1264B7DE"/>
    <w:rsid w:val="1267223F"/>
    <w:rsid w:val="126ADE85"/>
    <w:rsid w:val="126D0F6D"/>
    <w:rsid w:val="127644D9"/>
    <w:rsid w:val="12846162"/>
    <w:rsid w:val="12846771"/>
    <w:rsid w:val="1284E07B"/>
    <w:rsid w:val="128BEE12"/>
    <w:rsid w:val="128BF2CB"/>
    <w:rsid w:val="1296B797"/>
    <w:rsid w:val="12A329EB"/>
    <w:rsid w:val="12A3B743"/>
    <w:rsid w:val="12B3B86E"/>
    <w:rsid w:val="12B817AA"/>
    <w:rsid w:val="12BA8B7E"/>
    <w:rsid w:val="12BB524D"/>
    <w:rsid w:val="12C5BAF6"/>
    <w:rsid w:val="12DD228A"/>
    <w:rsid w:val="12E87237"/>
    <w:rsid w:val="12ECE384"/>
    <w:rsid w:val="12F24044"/>
    <w:rsid w:val="12F5DC8D"/>
    <w:rsid w:val="1302B118"/>
    <w:rsid w:val="13159C82"/>
    <w:rsid w:val="13170D06"/>
    <w:rsid w:val="131E145D"/>
    <w:rsid w:val="132054B0"/>
    <w:rsid w:val="132F6A00"/>
    <w:rsid w:val="133FBD91"/>
    <w:rsid w:val="1348FFDA"/>
    <w:rsid w:val="134FBFE8"/>
    <w:rsid w:val="1352FBD5"/>
    <w:rsid w:val="135D3AFB"/>
    <w:rsid w:val="1363C945"/>
    <w:rsid w:val="1368CFF5"/>
    <w:rsid w:val="1371481F"/>
    <w:rsid w:val="1373F92C"/>
    <w:rsid w:val="137C2371"/>
    <w:rsid w:val="138D6C6C"/>
    <w:rsid w:val="13AC6D3C"/>
    <w:rsid w:val="13B66022"/>
    <w:rsid w:val="13B905DF"/>
    <w:rsid w:val="13BAF59D"/>
    <w:rsid w:val="13BDC156"/>
    <w:rsid w:val="13C2B12D"/>
    <w:rsid w:val="13C55828"/>
    <w:rsid w:val="13CE0C25"/>
    <w:rsid w:val="13D621F7"/>
    <w:rsid w:val="13D9F21F"/>
    <w:rsid w:val="13EAFC85"/>
    <w:rsid w:val="13F3D7A5"/>
    <w:rsid w:val="13F91E1D"/>
    <w:rsid w:val="13FD1ED1"/>
    <w:rsid w:val="14025B6F"/>
    <w:rsid w:val="14183892"/>
    <w:rsid w:val="142EBA2C"/>
    <w:rsid w:val="143B91EE"/>
    <w:rsid w:val="14414D96"/>
    <w:rsid w:val="14435A39"/>
    <w:rsid w:val="1452BC46"/>
    <w:rsid w:val="14569530"/>
    <w:rsid w:val="145B9152"/>
    <w:rsid w:val="1472EE46"/>
    <w:rsid w:val="147932FF"/>
    <w:rsid w:val="148A6CA3"/>
    <w:rsid w:val="14A49980"/>
    <w:rsid w:val="14B46100"/>
    <w:rsid w:val="14C0B195"/>
    <w:rsid w:val="14DED6AB"/>
    <w:rsid w:val="14E80310"/>
    <w:rsid w:val="14ECD0D2"/>
    <w:rsid w:val="14ECEA6E"/>
    <w:rsid w:val="14FE52BE"/>
    <w:rsid w:val="15063101"/>
    <w:rsid w:val="15121F45"/>
    <w:rsid w:val="1515809C"/>
    <w:rsid w:val="1525B00A"/>
    <w:rsid w:val="152A9EDC"/>
    <w:rsid w:val="152CD8C5"/>
    <w:rsid w:val="15353A02"/>
    <w:rsid w:val="153DA153"/>
    <w:rsid w:val="154F2BB8"/>
    <w:rsid w:val="1559A948"/>
    <w:rsid w:val="1571FB86"/>
    <w:rsid w:val="15823A9A"/>
    <w:rsid w:val="15878CD7"/>
    <w:rsid w:val="158C3F76"/>
    <w:rsid w:val="15A14B98"/>
    <w:rsid w:val="15B1E858"/>
    <w:rsid w:val="15BBB858"/>
    <w:rsid w:val="15BEFBCD"/>
    <w:rsid w:val="15CA63FF"/>
    <w:rsid w:val="15CC5DDC"/>
    <w:rsid w:val="15D4D73D"/>
    <w:rsid w:val="15DD4AF9"/>
    <w:rsid w:val="15F1D4C3"/>
    <w:rsid w:val="15F55E1C"/>
    <w:rsid w:val="15FAB69C"/>
    <w:rsid w:val="16020AB7"/>
    <w:rsid w:val="161437AD"/>
    <w:rsid w:val="1618B5F6"/>
    <w:rsid w:val="161BE0D9"/>
    <w:rsid w:val="1622847A"/>
    <w:rsid w:val="1627A379"/>
    <w:rsid w:val="163899FC"/>
    <w:rsid w:val="163946A4"/>
    <w:rsid w:val="163BF657"/>
    <w:rsid w:val="16471D86"/>
    <w:rsid w:val="16545FFE"/>
    <w:rsid w:val="16576DAA"/>
    <w:rsid w:val="16605654"/>
    <w:rsid w:val="1666C3CF"/>
    <w:rsid w:val="166E05D8"/>
    <w:rsid w:val="166F2952"/>
    <w:rsid w:val="16738155"/>
    <w:rsid w:val="167B5536"/>
    <w:rsid w:val="16837F16"/>
    <w:rsid w:val="1683DCC0"/>
    <w:rsid w:val="168FCD1A"/>
    <w:rsid w:val="16912599"/>
    <w:rsid w:val="169D0FAB"/>
    <w:rsid w:val="16A282AF"/>
    <w:rsid w:val="16AA4BBD"/>
    <w:rsid w:val="16AAE75A"/>
    <w:rsid w:val="16AB403E"/>
    <w:rsid w:val="16B25A9E"/>
    <w:rsid w:val="16B64753"/>
    <w:rsid w:val="16B9AD6C"/>
    <w:rsid w:val="16C20C26"/>
    <w:rsid w:val="16CD451E"/>
    <w:rsid w:val="16D062A4"/>
    <w:rsid w:val="16D11A75"/>
    <w:rsid w:val="16D90E1A"/>
    <w:rsid w:val="16E30AC1"/>
    <w:rsid w:val="170EA10B"/>
    <w:rsid w:val="1710EB1E"/>
    <w:rsid w:val="171D2F86"/>
    <w:rsid w:val="172DFDDE"/>
    <w:rsid w:val="172E05B6"/>
    <w:rsid w:val="173800EE"/>
    <w:rsid w:val="17385E75"/>
    <w:rsid w:val="174CE755"/>
    <w:rsid w:val="17500291"/>
    <w:rsid w:val="175E409C"/>
    <w:rsid w:val="17703BC9"/>
    <w:rsid w:val="1774638F"/>
    <w:rsid w:val="17806E5A"/>
    <w:rsid w:val="17964239"/>
    <w:rsid w:val="1796B003"/>
    <w:rsid w:val="17988EE9"/>
    <w:rsid w:val="17A88A2A"/>
    <w:rsid w:val="17B3FBBE"/>
    <w:rsid w:val="17C516DC"/>
    <w:rsid w:val="17CDA04D"/>
    <w:rsid w:val="17D869C3"/>
    <w:rsid w:val="17D8DE56"/>
    <w:rsid w:val="17DD3685"/>
    <w:rsid w:val="17DD3A0B"/>
    <w:rsid w:val="17E5CFED"/>
    <w:rsid w:val="17E81844"/>
    <w:rsid w:val="17F19CE7"/>
    <w:rsid w:val="17F63EF8"/>
    <w:rsid w:val="17FD2793"/>
    <w:rsid w:val="1800A929"/>
    <w:rsid w:val="1802D297"/>
    <w:rsid w:val="180F5A29"/>
    <w:rsid w:val="1811DB81"/>
    <w:rsid w:val="181292DD"/>
    <w:rsid w:val="18263830"/>
    <w:rsid w:val="18295ED8"/>
    <w:rsid w:val="1831ABAF"/>
    <w:rsid w:val="183785C9"/>
    <w:rsid w:val="183EAEA4"/>
    <w:rsid w:val="18455454"/>
    <w:rsid w:val="185A6E1D"/>
    <w:rsid w:val="18642500"/>
    <w:rsid w:val="188199C2"/>
    <w:rsid w:val="1888EB2D"/>
    <w:rsid w:val="1892204E"/>
    <w:rsid w:val="18B1417B"/>
    <w:rsid w:val="18B465A2"/>
    <w:rsid w:val="18B4ADC3"/>
    <w:rsid w:val="18C2570C"/>
    <w:rsid w:val="18C78B7A"/>
    <w:rsid w:val="18D0A9F6"/>
    <w:rsid w:val="18D415EA"/>
    <w:rsid w:val="18D8D37F"/>
    <w:rsid w:val="18E5A793"/>
    <w:rsid w:val="18E9C0D6"/>
    <w:rsid w:val="18F2C73A"/>
    <w:rsid w:val="1905E543"/>
    <w:rsid w:val="1908483A"/>
    <w:rsid w:val="19098FD4"/>
    <w:rsid w:val="190A34AF"/>
    <w:rsid w:val="190AB9A1"/>
    <w:rsid w:val="191AF1CE"/>
    <w:rsid w:val="193149B6"/>
    <w:rsid w:val="19417272"/>
    <w:rsid w:val="19499AA7"/>
    <w:rsid w:val="195445BD"/>
    <w:rsid w:val="195BF127"/>
    <w:rsid w:val="195D81CD"/>
    <w:rsid w:val="196898A3"/>
    <w:rsid w:val="197650C3"/>
    <w:rsid w:val="197DCB03"/>
    <w:rsid w:val="1983F00A"/>
    <w:rsid w:val="19899D3F"/>
    <w:rsid w:val="19985CB8"/>
    <w:rsid w:val="199B43DC"/>
    <w:rsid w:val="19ABCFC1"/>
    <w:rsid w:val="19C39E27"/>
    <w:rsid w:val="19C49874"/>
    <w:rsid w:val="19C935B5"/>
    <w:rsid w:val="19CD8C97"/>
    <w:rsid w:val="19D6EE83"/>
    <w:rsid w:val="19D73BE0"/>
    <w:rsid w:val="19E60B71"/>
    <w:rsid w:val="19EC89E7"/>
    <w:rsid w:val="19F1C903"/>
    <w:rsid w:val="19F54AC7"/>
    <w:rsid w:val="19FCF265"/>
    <w:rsid w:val="19FE6FDD"/>
    <w:rsid w:val="1A026753"/>
    <w:rsid w:val="1A25F47A"/>
    <w:rsid w:val="1A29338C"/>
    <w:rsid w:val="1A3562CB"/>
    <w:rsid w:val="1A37CC35"/>
    <w:rsid w:val="1A469221"/>
    <w:rsid w:val="1A472C80"/>
    <w:rsid w:val="1A487D88"/>
    <w:rsid w:val="1A589327"/>
    <w:rsid w:val="1A58FF95"/>
    <w:rsid w:val="1A6FACC4"/>
    <w:rsid w:val="1A7B85C2"/>
    <w:rsid w:val="1A7F6C22"/>
    <w:rsid w:val="1A8BC9AB"/>
    <w:rsid w:val="1A8EE1A7"/>
    <w:rsid w:val="1A93C2FD"/>
    <w:rsid w:val="1A9927D1"/>
    <w:rsid w:val="1A9AC9D1"/>
    <w:rsid w:val="1AA8C02A"/>
    <w:rsid w:val="1AADEBD3"/>
    <w:rsid w:val="1AAE6C16"/>
    <w:rsid w:val="1AB0F623"/>
    <w:rsid w:val="1AB53C34"/>
    <w:rsid w:val="1AB57A91"/>
    <w:rsid w:val="1ABAB54E"/>
    <w:rsid w:val="1ABB07AE"/>
    <w:rsid w:val="1ABCFE8F"/>
    <w:rsid w:val="1AC37FC5"/>
    <w:rsid w:val="1ACA0A76"/>
    <w:rsid w:val="1AD57978"/>
    <w:rsid w:val="1AD8AF18"/>
    <w:rsid w:val="1ADA23E1"/>
    <w:rsid w:val="1AE245D0"/>
    <w:rsid w:val="1AF91B52"/>
    <w:rsid w:val="1AFB3420"/>
    <w:rsid w:val="1AFBB9BD"/>
    <w:rsid w:val="1AFE1D92"/>
    <w:rsid w:val="1B02832B"/>
    <w:rsid w:val="1B05E80B"/>
    <w:rsid w:val="1B097917"/>
    <w:rsid w:val="1B10DF51"/>
    <w:rsid w:val="1B237915"/>
    <w:rsid w:val="1B32714F"/>
    <w:rsid w:val="1B33F1DF"/>
    <w:rsid w:val="1B42D6E8"/>
    <w:rsid w:val="1B4739E2"/>
    <w:rsid w:val="1B532335"/>
    <w:rsid w:val="1B5E1281"/>
    <w:rsid w:val="1B6E5B8E"/>
    <w:rsid w:val="1B797A0B"/>
    <w:rsid w:val="1B7BAEA6"/>
    <w:rsid w:val="1B85182E"/>
    <w:rsid w:val="1B86D212"/>
    <w:rsid w:val="1B8965DD"/>
    <w:rsid w:val="1B8CE03A"/>
    <w:rsid w:val="1B8DF724"/>
    <w:rsid w:val="1B8EF39C"/>
    <w:rsid w:val="1B90D152"/>
    <w:rsid w:val="1BAAD4AF"/>
    <w:rsid w:val="1BADFF98"/>
    <w:rsid w:val="1BB80330"/>
    <w:rsid w:val="1BC25C0A"/>
    <w:rsid w:val="1BCC94E8"/>
    <w:rsid w:val="1BD12E29"/>
    <w:rsid w:val="1BDBCD20"/>
    <w:rsid w:val="1BE1A20D"/>
    <w:rsid w:val="1BF12F4D"/>
    <w:rsid w:val="1BFE6D3E"/>
    <w:rsid w:val="1C02479D"/>
    <w:rsid w:val="1C05E3FC"/>
    <w:rsid w:val="1C07E93C"/>
    <w:rsid w:val="1C0830B6"/>
    <w:rsid w:val="1C08D60B"/>
    <w:rsid w:val="1C11F0B5"/>
    <w:rsid w:val="1C12BDB0"/>
    <w:rsid w:val="1C255533"/>
    <w:rsid w:val="1C356DC1"/>
    <w:rsid w:val="1C461FB9"/>
    <w:rsid w:val="1C4D0BFD"/>
    <w:rsid w:val="1C652265"/>
    <w:rsid w:val="1C664F13"/>
    <w:rsid w:val="1C6D72DB"/>
    <w:rsid w:val="1C708E65"/>
    <w:rsid w:val="1C8BFB08"/>
    <w:rsid w:val="1C8F4957"/>
    <w:rsid w:val="1C9368E7"/>
    <w:rsid w:val="1C962FF5"/>
    <w:rsid w:val="1C9B1D5D"/>
    <w:rsid w:val="1C9FCA69"/>
    <w:rsid w:val="1CA125B1"/>
    <w:rsid w:val="1CAB065A"/>
    <w:rsid w:val="1CAE9CEB"/>
    <w:rsid w:val="1CB2BFBB"/>
    <w:rsid w:val="1CB2D7DA"/>
    <w:rsid w:val="1CB42D63"/>
    <w:rsid w:val="1CBDB7CD"/>
    <w:rsid w:val="1CBF911D"/>
    <w:rsid w:val="1CC3CBA2"/>
    <w:rsid w:val="1CC625D4"/>
    <w:rsid w:val="1CE39268"/>
    <w:rsid w:val="1CE996BB"/>
    <w:rsid w:val="1CF7C85D"/>
    <w:rsid w:val="1CFA3877"/>
    <w:rsid w:val="1CFBF3A9"/>
    <w:rsid w:val="1D030574"/>
    <w:rsid w:val="1D130680"/>
    <w:rsid w:val="1D13442C"/>
    <w:rsid w:val="1D18C577"/>
    <w:rsid w:val="1D277704"/>
    <w:rsid w:val="1D2AED83"/>
    <w:rsid w:val="1D2E4726"/>
    <w:rsid w:val="1D30889C"/>
    <w:rsid w:val="1D30BDC4"/>
    <w:rsid w:val="1D31B6F7"/>
    <w:rsid w:val="1D33438D"/>
    <w:rsid w:val="1D3A9066"/>
    <w:rsid w:val="1D408B5A"/>
    <w:rsid w:val="1D40A717"/>
    <w:rsid w:val="1D4153F8"/>
    <w:rsid w:val="1D4FDA93"/>
    <w:rsid w:val="1D62B1BB"/>
    <w:rsid w:val="1D67057A"/>
    <w:rsid w:val="1D67F378"/>
    <w:rsid w:val="1D6E559A"/>
    <w:rsid w:val="1D91A903"/>
    <w:rsid w:val="1D91D5F1"/>
    <w:rsid w:val="1D98B67F"/>
    <w:rsid w:val="1D9A09B7"/>
    <w:rsid w:val="1D9AF96C"/>
    <w:rsid w:val="1DAD5E5B"/>
    <w:rsid w:val="1DAE7FF9"/>
    <w:rsid w:val="1DB335D8"/>
    <w:rsid w:val="1DB50DD6"/>
    <w:rsid w:val="1DC4619B"/>
    <w:rsid w:val="1DC70763"/>
    <w:rsid w:val="1DE07BE1"/>
    <w:rsid w:val="1DE31B04"/>
    <w:rsid w:val="1DE6E3DD"/>
    <w:rsid w:val="1DF4A7F0"/>
    <w:rsid w:val="1DF4B3F4"/>
    <w:rsid w:val="1DFBE5BB"/>
    <w:rsid w:val="1E0A95D5"/>
    <w:rsid w:val="1E1CD8BB"/>
    <w:rsid w:val="1E1D2C26"/>
    <w:rsid w:val="1E270C28"/>
    <w:rsid w:val="1E286408"/>
    <w:rsid w:val="1E2CCB39"/>
    <w:rsid w:val="1E3DD39E"/>
    <w:rsid w:val="1E427EBE"/>
    <w:rsid w:val="1E45723A"/>
    <w:rsid w:val="1E4A8625"/>
    <w:rsid w:val="1E53AC4E"/>
    <w:rsid w:val="1E5BD5F6"/>
    <w:rsid w:val="1E6B17A5"/>
    <w:rsid w:val="1E73AA31"/>
    <w:rsid w:val="1E7595F1"/>
    <w:rsid w:val="1E79565C"/>
    <w:rsid w:val="1E7B23B1"/>
    <w:rsid w:val="1E810B96"/>
    <w:rsid w:val="1E827038"/>
    <w:rsid w:val="1EA29E31"/>
    <w:rsid w:val="1EAB3EDA"/>
    <w:rsid w:val="1EB3CE70"/>
    <w:rsid w:val="1EBC7941"/>
    <w:rsid w:val="1EBC97B8"/>
    <w:rsid w:val="1EBD4BB1"/>
    <w:rsid w:val="1EC1FC64"/>
    <w:rsid w:val="1ED91E91"/>
    <w:rsid w:val="1EDB99CF"/>
    <w:rsid w:val="1F014ECE"/>
    <w:rsid w:val="1F09B60B"/>
    <w:rsid w:val="1F19C789"/>
    <w:rsid w:val="1F1E9827"/>
    <w:rsid w:val="1F270AF7"/>
    <w:rsid w:val="1F489380"/>
    <w:rsid w:val="1F4FB2B1"/>
    <w:rsid w:val="1F5DF5C1"/>
    <w:rsid w:val="1F6A1C66"/>
    <w:rsid w:val="1F6DB78F"/>
    <w:rsid w:val="1F7ADE18"/>
    <w:rsid w:val="1F7D960B"/>
    <w:rsid w:val="1F81C19D"/>
    <w:rsid w:val="1F993123"/>
    <w:rsid w:val="1FB610CB"/>
    <w:rsid w:val="1FBAF468"/>
    <w:rsid w:val="1FBB6552"/>
    <w:rsid w:val="1FBD4302"/>
    <w:rsid w:val="1FBF57A3"/>
    <w:rsid w:val="1FC13A58"/>
    <w:rsid w:val="1FC5BA4B"/>
    <w:rsid w:val="1FD6AFE6"/>
    <w:rsid w:val="1FDEF9BB"/>
    <w:rsid w:val="1FE0C8B5"/>
    <w:rsid w:val="1FED122D"/>
    <w:rsid w:val="1FFE7311"/>
    <w:rsid w:val="1FFEA404"/>
    <w:rsid w:val="200BEF42"/>
    <w:rsid w:val="2010362B"/>
    <w:rsid w:val="20116823"/>
    <w:rsid w:val="20209438"/>
    <w:rsid w:val="2029877A"/>
    <w:rsid w:val="203249B4"/>
    <w:rsid w:val="203DA222"/>
    <w:rsid w:val="2042EC5A"/>
    <w:rsid w:val="20443FDE"/>
    <w:rsid w:val="20453A30"/>
    <w:rsid w:val="204575AF"/>
    <w:rsid w:val="2048E03B"/>
    <w:rsid w:val="204E7B5B"/>
    <w:rsid w:val="2063E3F6"/>
    <w:rsid w:val="20684CFC"/>
    <w:rsid w:val="206B1B0D"/>
    <w:rsid w:val="206CD291"/>
    <w:rsid w:val="2076BFCE"/>
    <w:rsid w:val="20821888"/>
    <w:rsid w:val="20871EBC"/>
    <w:rsid w:val="208A8AEF"/>
    <w:rsid w:val="208D2CF4"/>
    <w:rsid w:val="209D47EF"/>
    <w:rsid w:val="20A9F4C9"/>
    <w:rsid w:val="20AA820E"/>
    <w:rsid w:val="20AF01A2"/>
    <w:rsid w:val="20AF716B"/>
    <w:rsid w:val="20B861E2"/>
    <w:rsid w:val="20DBA1D9"/>
    <w:rsid w:val="20E974A8"/>
    <w:rsid w:val="20FEC179"/>
    <w:rsid w:val="2106AD37"/>
    <w:rsid w:val="210B93B8"/>
    <w:rsid w:val="210ED438"/>
    <w:rsid w:val="21276197"/>
    <w:rsid w:val="21288E24"/>
    <w:rsid w:val="212BD39A"/>
    <w:rsid w:val="21305D14"/>
    <w:rsid w:val="2134E026"/>
    <w:rsid w:val="21359A55"/>
    <w:rsid w:val="21378191"/>
    <w:rsid w:val="21454C40"/>
    <w:rsid w:val="2147DA37"/>
    <w:rsid w:val="214B80C4"/>
    <w:rsid w:val="21571451"/>
    <w:rsid w:val="215DC2E8"/>
    <w:rsid w:val="216E14AC"/>
    <w:rsid w:val="21815B2D"/>
    <w:rsid w:val="218A76B6"/>
    <w:rsid w:val="219107AC"/>
    <w:rsid w:val="2192DF4E"/>
    <w:rsid w:val="21998B0C"/>
    <w:rsid w:val="219C33E4"/>
    <w:rsid w:val="21A258F7"/>
    <w:rsid w:val="21B4207D"/>
    <w:rsid w:val="21C1091D"/>
    <w:rsid w:val="21C47DA7"/>
    <w:rsid w:val="21C88A76"/>
    <w:rsid w:val="21CBA380"/>
    <w:rsid w:val="21D4CEE2"/>
    <w:rsid w:val="21E79DA1"/>
    <w:rsid w:val="21E97960"/>
    <w:rsid w:val="21ECFEBC"/>
    <w:rsid w:val="21EEF515"/>
    <w:rsid w:val="21FCBA5E"/>
    <w:rsid w:val="22051CE0"/>
    <w:rsid w:val="2213D0F4"/>
    <w:rsid w:val="221A9862"/>
    <w:rsid w:val="222103A0"/>
    <w:rsid w:val="222A376C"/>
    <w:rsid w:val="22328758"/>
    <w:rsid w:val="2241C893"/>
    <w:rsid w:val="22456A1B"/>
    <w:rsid w:val="224DBC07"/>
    <w:rsid w:val="224E6A5F"/>
    <w:rsid w:val="22503103"/>
    <w:rsid w:val="225E27AE"/>
    <w:rsid w:val="225E49DD"/>
    <w:rsid w:val="226A5F69"/>
    <w:rsid w:val="226CEF1F"/>
    <w:rsid w:val="227316C6"/>
    <w:rsid w:val="22763CE2"/>
    <w:rsid w:val="22789437"/>
    <w:rsid w:val="22A4EB8E"/>
    <w:rsid w:val="22ADAAFE"/>
    <w:rsid w:val="22AF3AD0"/>
    <w:rsid w:val="22B8589A"/>
    <w:rsid w:val="22DD4DE3"/>
    <w:rsid w:val="22F1251E"/>
    <w:rsid w:val="22F281E3"/>
    <w:rsid w:val="22F39321"/>
    <w:rsid w:val="22F88666"/>
    <w:rsid w:val="22FC00AC"/>
    <w:rsid w:val="2303DC44"/>
    <w:rsid w:val="230B6428"/>
    <w:rsid w:val="23112AED"/>
    <w:rsid w:val="23208096"/>
    <w:rsid w:val="23253DA3"/>
    <w:rsid w:val="232A0928"/>
    <w:rsid w:val="2333EC68"/>
    <w:rsid w:val="233D7186"/>
    <w:rsid w:val="23625B8C"/>
    <w:rsid w:val="23651B14"/>
    <w:rsid w:val="23655149"/>
    <w:rsid w:val="236F2349"/>
    <w:rsid w:val="237BC3D8"/>
    <w:rsid w:val="2385F653"/>
    <w:rsid w:val="238C9676"/>
    <w:rsid w:val="23903651"/>
    <w:rsid w:val="2392C720"/>
    <w:rsid w:val="239362EC"/>
    <w:rsid w:val="23A1985F"/>
    <w:rsid w:val="23A58367"/>
    <w:rsid w:val="23A80844"/>
    <w:rsid w:val="23B20BDC"/>
    <w:rsid w:val="23B792D2"/>
    <w:rsid w:val="23BA7601"/>
    <w:rsid w:val="23C08943"/>
    <w:rsid w:val="23CAD481"/>
    <w:rsid w:val="23D2255D"/>
    <w:rsid w:val="23DD8B18"/>
    <w:rsid w:val="23DEFB60"/>
    <w:rsid w:val="23E3825C"/>
    <w:rsid w:val="23EB65D0"/>
    <w:rsid w:val="23EEB0D6"/>
    <w:rsid w:val="23EFD120"/>
    <w:rsid w:val="23F5552B"/>
    <w:rsid w:val="24030304"/>
    <w:rsid w:val="240DB18A"/>
    <w:rsid w:val="2411EC0E"/>
    <w:rsid w:val="2419485E"/>
    <w:rsid w:val="242626EE"/>
    <w:rsid w:val="24263F72"/>
    <w:rsid w:val="242A1A9D"/>
    <w:rsid w:val="243BE420"/>
    <w:rsid w:val="24404B84"/>
    <w:rsid w:val="2443347A"/>
    <w:rsid w:val="24645AB4"/>
    <w:rsid w:val="246B2AD0"/>
    <w:rsid w:val="246CD426"/>
    <w:rsid w:val="246F7975"/>
    <w:rsid w:val="24794CAB"/>
    <w:rsid w:val="24880C16"/>
    <w:rsid w:val="24900374"/>
    <w:rsid w:val="2491B3F1"/>
    <w:rsid w:val="249CB918"/>
    <w:rsid w:val="24A0003C"/>
    <w:rsid w:val="24AA61DB"/>
    <w:rsid w:val="24AC4DD3"/>
    <w:rsid w:val="24BE25B3"/>
    <w:rsid w:val="24C7495C"/>
    <w:rsid w:val="24E17023"/>
    <w:rsid w:val="24E58A12"/>
    <w:rsid w:val="24EFE27B"/>
    <w:rsid w:val="24F59C9F"/>
    <w:rsid w:val="24FABBC1"/>
    <w:rsid w:val="25004FD1"/>
    <w:rsid w:val="251BAC39"/>
    <w:rsid w:val="25268A46"/>
    <w:rsid w:val="2530EFDF"/>
    <w:rsid w:val="25336D97"/>
    <w:rsid w:val="2533F9BD"/>
    <w:rsid w:val="2534401E"/>
    <w:rsid w:val="253AE646"/>
    <w:rsid w:val="254085BD"/>
    <w:rsid w:val="2545C7F7"/>
    <w:rsid w:val="2547E088"/>
    <w:rsid w:val="254F2159"/>
    <w:rsid w:val="255292DA"/>
    <w:rsid w:val="255FA746"/>
    <w:rsid w:val="25695CB7"/>
    <w:rsid w:val="256ECA92"/>
    <w:rsid w:val="25799098"/>
    <w:rsid w:val="257C0DA3"/>
    <w:rsid w:val="2586DC00"/>
    <w:rsid w:val="2588CFA8"/>
    <w:rsid w:val="25AA4C95"/>
    <w:rsid w:val="25AB79A5"/>
    <w:rsid w:val="25AC6E89"/>
    <w:rsid w:val="25B55B46"/>
    <w:rsid w:val="25B76546"/>
    <w:rsid w:val="25C8E1C6"/>
    <w:rsid w:val="25CF0CB4"/>
    <w:rsid w:val="25D08801"/>
    <w:rsid w:val="25D5F52D"/>
    <w:rsid w:val="25E8F559"/>
    <w:rsid w:val="25F36F1C"/>
    <w:rsid w:val="26074B91"/>
    <w:rsid w:val="2619A9D8"/>
    <w:rsid w:val="26222297"/>
    <w:rsid w:val="2633586D"/>
    <w:rsid w:val="263876F4"/>
    <w:rsid w:val="263935D7"/>
    <w:rsid w:val="26460EEB"/>
    <w:rsid w:val="26481DAE"/>
    <w:rsid w:val="2652BE5C"/>
    <w:rsid w:val="26630666"/>
    <w:rsid w:val="26733B88"/>
    <w:rsid w:val="26822281"/>
    <w:rsid w:val="2685898F"/>
    <w:rsid w:val="269666B9"/>
    <w:rsid w:val="26981BDD"/>
    <w:rsid w:val="269C228D"/>
    <w:rsid w:val="269EBDA5"/>
    <w:rsid w:val="26A17475"/>
    <w:rsid w:val="26A2D5EF"/>
    <w:rsid w:val="26B01139"/>
    <w:rsid w:val="26B81FDD"/>
    <w:rsid w:val="26BDA6CD"/>
    <w:rsid w:val="26C1152D"/>
    <w:rsid w:val="26C22D48"/>
    <w:rsid w:val="26DA2345"/>
    <w:rsid w:val="26E24DEE"/>
    <w:rsid w:val="26E35127"/>
    <w:rsid w:val="26E408C5"/>
    <w:rsid w:val="26E78C04"/>
    <w:rsid w:val="26E79941"/>
    <w:rsid w:val="26E7E71A"/>
    <w:rsid w:val="26EFDCFF"/>
    <w:rsid w:val="26F04D6A"/>
    <w:rsid w:val="26F5ABED"/>
    <w:rsid w:val="26F74C81"/>
    <w:rsid w:val="26FD0F92"/>
    <w:rsid w:val="2705C802"/>
    <w:rsid w:val="270A60C7"/>
    <w:rsid w:val="270BB111"/>
    <w:rsid w:val="270C9E1C"/>
    <w:rsid w:val="2710D648"/>
    <w:rsid w:val="27214745"/>
    <w:rsid w:val="27237052"/>
    <w:rsid w:val="272374AD"/>
    <w:rsid w:val="27284D9C"/>
    <w:rsid w:val="2739F06F"/>
    <w:rsid w:val="273A2D95"/>
    <w:rsid w:val="273DB32A"/>
    <w:rsid w:val="274A39D1"/>
    <w:rsid w:val="274AAB52"/>
    <w:rsid w:val="275A8B34"/>
    <w:rsid w:val="275C1D95"/>
    <w:rsid w:val="275D0F10"/>
    <w:rsid w:val="276098EA"/>
    <w:rsid w:val="276A39C3"/>
    <w:rsid w:val="277EE855"/>
    <w:rsid w:val="2786E4F6"/>
    <w:rsid w:val="2789206F"/>
    <w:rsid w:val="2793B8B0"/>
    <w:rsid w:val="279F2DB4"/>
    <w:rsid w:val="27B11B61"/>
    <w:rsid w:val="27BC456B"/>
    <w:rsid w:val="27C5935B"/>
    <w:rsid w:val="27CAAFF6"/>
    <w:rsid w:val="27D28EF8"/>
    <w:rsid w:val="27D2D57A"/>
    <w:rsid w:val="27E19B3C"/>
    <w:rsid w:val="27EC4228"/>
    <w:rsid w:val="27EE0E82"/>
    <w:rsid w:val="27F8C23A"/>
    <w:rsid w:val="27FDFA09"/>
    <w:rsid w:val="2807689F"/>
    <w:rsid w:val="280AF78D"/>
    <w:rsid w:val="281C29AF"/>
    <w:rsid w:val="2825AD14"/>
    <w:rsid w:val="28264F8E"/>
    <w:rsid w:val="2835306A"/>
    <w:rsid w:val="283AAEFA"/>
    <w:rsid w:val="2840B473"/>
    <w:rsid w:val="2848E072"/>
    <w:rsid w:val="2849AF14"/>
    <w:rsid w:val="285C3BFA"/>
    <w:rsid w:val="286610EC"/>
    <w:rsid w:val="28726A66"/>
    <w:rsid w:val="287C2BF5"/>
    <w:rsid w:val="289222B7"/>
    <w:rsid w:val="28950777"/>
    <w:rsid w:val="28A57B25"/>
    <w:rsid w:val="28A67EBF"/>
    <w:rsid w:val="28A6C90E"/>
    <w:rsid w:val="28C080E3"/>
    <w:rsid w:val="28C3C8B7"/>
    <w:rsid w:val="28C61A29"/>
    <w:rsid w:val="28C6C64A"/>
    <w:rsid w:val="28C9AE99"/>
    <w:rsid w:val="28D64003"/>
    <w:rsid w:val="28E33DA1"/>
    <w:rsid w:val="290023CD"/>
    <w:rsid w:val="2905AB29"/>
    <w:rsid w:val="2905B7C6"/>
    <w:rsid w:val="290DB899"/>
    <w:rsid w:val="29117BCA"/>
    <w:rsid w:val="291B8407"/>
    <w:rsid w:val="291C6CCD"/>
    <w:rsid w:val="29251209"/>
    <w:rsid w:val="2930C59A"/>
    <w:rsid w:val="2934D92C"/>
    <w:rsid w:val="2940AA06"/>
    <w:rsid w:val="29444A87"/>
    <w:rsid w:val="29470C6F"/>
    <w:rsid w:val="29570C0D"/>
    <w:rsid w:val="2958D7E3"/>
    <w:rsid w:val="296EA5DB"/>
    <w:rsid w:val="2976C63E"/>
    <w:rsid w:val="2979F7DF"/>
    <w:rsid w:val="29851712"/>
    <w:rsid w:val="2990FF26"/>
    <w:rsid w:val="299A872E"/>
    <w:rsid w:val="29A1B575"/>
    <w:rsid w:val="29A23702"/>
    <w:rsid w:val="29A33900"/>
    <w:rsid w:val="29B8601C"/>
    <w:rsid w:val="29C10207"/>
    <w:rsid w:val="29C1B4FF"/>
    <w:rsid w:val="29CAF329"/>
    <w:rsid w:val="29CBBA81"/>
    <w:rsid w:val="29DFEED7"/>
    <w:rsid w:val="29E2B85A"/>
    <w:rsid w:val="29EEC136"/>
    <w:rsid w:val="29F88869"/>
    <w:rsid w:val="29FD5FAB"/>
    <w:rsid w:val="2A009950"/>
    <w:rsid w:val="2A15C01C"/>
    <w:rsid w:val="2A208D7A"/>
    <w:rsid w:val="2A28A31D"/>
    <w:rsid w:val="2A2A90ED"/>
    <w:rsid w:val="2A3F2A54"/>
    <w:rsid w:val="2A5706AA"/>
    <w:rsid w:val="2A58C622"/>
    <w:rsid w:val="2A667B19"/>
    <w:rsid w:val="2A6CA029"/>
    <w:rsid w:val="2A7247E0"/>
    <w:rsid w:val="2A744D95"/>
    <w:rsid w:val="2A77B4F2"/>
    <w:rsid w:val="2A79FAED"/>
    <w:rsid w:val="2A7ADF4F"/>
    <w:rsid w:val="2A7D00A6"/>
    <w:rsid w:val="2A7D6F05"/>
    <w:rsid w:val="2A95415E"/>
    <w:rsid w:val="2A97BE9C"/>
    <w:rsid w:val="2A9F3FB1"/>
    <w:rsid w:val="2AA74AC5"/>
    <w:rsid w:val="2AA7780D"/>
    <w:rsid w:val="2AAEC30F"/>
    <w:rsid w:val="2AAF8DCE"/>
    <w:rsid w:val="2AB71F6A"/>
    <w:rsid w:val="2AC2F245"/>
    <w:rsid w:val="2AC6AE93"/>
    <w:rsid w:val="2AC74A07"/>
    <w:rsid w:val="2AD9E5C1"/>
    <w:rsid w:val="2ADE5483"/>
    <w:rsid w:val="2AE89FF7"/>
    <w:rsid w:val="2AEF14E1"/>
    <w:rsid w:val="2AF00CC0"/>
    <w:rsid w:val="2AF1366F"/>
    <w:rsid w:val="2AFA9B82"/>
    <w:rsid w:val="2AFDD721"/>
    <w:rsid w:val="2B0A83F8"/>
    <w:rsid w:val="2B0E3C3C"/>
    <w:rsid w:val="2B13871F"/>
    <w:rsid w:val="2B165DFF"/>
    <w:rsid w:val="2B1905C3"/>
    <w:rsid w:val="2B19DD96"/>
    <w:rsid w:val="2B2C5FEC"/>
    <w:rsid w:val="2B30E73E"/>
    <w:rsid w:val="2B32E701"/>
    <w:rsid w:val="2B36F9E2"/>
    <w:rsid w:val="2B3FF615"/>
    <w:rsid w:val="2B4A5A99"/>
    <w:rsid w:val="2B4F8637"/>
    <w:rsid w:val="2B4FB869"/>
    <w:rsid w:val="2B68948D"/>
    <w:rsid w:val="2B7E44F0"/>
    <w:rsid w:val="2B840B9D"/>
    <w:rsid w:val="2B8B4A9D"/>
    <w:rsid w:val="2BA4B329"/>
    <w:rsid w:val="2BAF5C57"/>
    <w:rsid w:val="2BB0AF16"/>
    <w:rsid w:val="2BB2053E"/>
    <w:rsid w:val="2BB7A369"/>
    <w:rsid w:val="2BBF614E"/>
    <w:rsid w:val="2BC01D41"/>
    <w:rsid w:val="2BC3C7FF"/>
    <w:rsid w:val="2BC89CD6"/>
    <w:rsid w:val="2BE7D260"/>
    <w:rsid w:val="2BF06460"/>
    <w:rsid w:val="2C0972DC"/>
    <w:rsid w:val="2C0F04FB"/>
    <w:rsid w:val="2C1024C8"/>
    <w:rsid w:val="2C1D3894"/>
    <w:rsid w:val="2C22E76D"/>
    <w:rsid w:val="2C231AE3"/>
    <w:rsid w:val="2C23CC8D"/>
    <w:rsid w:val="2C26816E"/>
    <w:rsid w:val="2C2B4B3D"/>
    <w:rsid w:val="2C3DECF5"/>
    <w:rsid w:val="2C3EC581"/>
    <w:rsid w:val="2C40A859"/>
    <w:rsid w:val="2C4565AC"/>
    <w:rsid w:val="2C53F9D9"/>
    <w:rsid w:val="2C5781E7"/>
    <w:rsid w:val="2C600097"/>
    <w:rsid w:val="2C621C7F"/>
    <w:rsid w:val="2C751A7E"/>
    <w:rsid w:val="2C768715"/>
    <w:rsid w:val="2C78914D"/>
    <w:rsid w:val="2C8D91B7"/>
    <w:rsid w:val="2C971675"/>
    <w:rsid w:val="2CBC0379"/>
    <w:rsid w:val="2CBD51A7"/>
    <w:rsid w:val="2CCD457D"/>
    <w:rsid w:val="2CD25814"/>
    <w:rsid w:val="2CD2E527"/>
    <w:rsid w:val="2CDBA2B6"/>
    <w:rsid w:val="2CE30EA0"/>
    <w:rsid w:val="2CEC75B0"/>
    <w:rsid w:val="2CF1DBD9"/>
    <w:rsid w:val="2D0212B4"/>
    <w:rsid w:val="2D14AFB9"/>
    <w:rsid w:val="2D19E338"/>
    <w:rsid w:val="2D1A2BCD"/>
    <w:rsid w:val="2D1E4F99"/>
    <w:rsid w:val="2D20A915"/>
    <w:rsid w:val="2D288782"/>
    <w:rsid w:val="2D2FDD90"/>
    <w:rsid w:val="2D36E77E"/>
    <w:rsid w:val="2D387398"/>
    <w:rsid w:val="2D5F9F71"/>
    <w:rsid w:val="2D5FBA93"/>
    <w:rsid w:val="2D799B80"/>
    <w:rsid w:val="2D7AF295"/>
    <w:rsid w:val="2D7BE11A"/>
    <w:rsid w:val="2D932B14"/>
    <w:rsid w:val="2D94407F"/>
    <w:rsid w:val="2DAF2737"/>
    <w:rsid w:val="2DC4F470"/>
    <w:rsid w:val="2DD56D62"/>
    <w:rsid w:val="2DDEA72B"/>
    <w:rsid w:val="2DECF3D2"/>
    <w:rsid w:val="2DF1F1B2"/>
    <w:rsid w:val="2DF2337C"/>
    <w:rsid w:val="2DF2B715"/>
    <w:rsid w:val="2DF95077"/>
    <w:rsid w:val="2DFFBAEA"/>
    <w:rsid w:val="2E0B7C15"/>
    <w:rsid w:val="2E106760"/>
    <w:rsid w:val="2E234522"/>
    <w:rsid w:val="2E2424FF"/>
    <w:rsid w:val="2E2ABDCD"/>
    <w:rsid w:val="2E2DB781"/>
    <w:rsid w:val="2E31F2BE"/>
    <w:rsid w:val="2E33D7C5"/>
    <w:rsid w:val="2E5372DE"/>
    <w:rsid w:val="2E554836"/>
    <w:rsid w:val="2E5E7C82"/>
    <w:rsid w:val="2E655EE6"/>
    <w:rsid w:val="2E6D8EA5"/>
    <w:rsid w:val="2E6EF1E8"/>
    <w:rsid w:val="2E777317"/>
    <w:rsid w:val="2E801E07"/>
    <w:rsid w:val="2E8E9859"/>
    <w:rsid w:val="2E903BE0"/>
    <w:rsid w:val="2E93098D"/>
    <w:rsid w:val="2E9CA3C0"/>
    <w:rsid w:val="2E9E7D9E"/>
    <w:rsid w:val="2EA58ECD"/>
    <w:rsid w:val="2EC333A4"/>
    <w:rsid w:val="2EC3DF45"/>
    <w:rsid w:val="2ECAC702"/>
    <w:rsid w:val="2ED36001"/>
    <w:rsid w:val="2ED60BE6"/>
    <w:rsid w:val="2EDF065A"/>
    <w:rsid w:val="2EE1AB14"/>
    <w:rsid w:val="2EE705F5"/>
    <w:rsid w:val="2EF0A396"/>
    <w:rsid w:val="2EF10372"/>
    <w:rsid w:val="2EF5E170"/>
    <w:rsid w:val="2F07BB3B"/>
    <w:rsid w:val="2F110EDF"/>
    <w:rsid w:val="2F13BDDA"/>
    <w:rsid w:val="2F1468A2"/>
    <w:rsid w:val="2F1DEBF5"/>
    <w:rsid w:val="2F25975F"/>
    <w:rsid w:val="2F2A09AE"/>
    <w:rsid w:val="2F2AFE85"/>
    <w:rsid w:val="2F31097D"/>
    <w:rsid w:val="2F325F9C"/>
    <w:rsid w:val="2F3D6FAA"/>
    <w:rsid w:val="2F3E6D88"/>
    <w:rsid w:val="2F5E4B2D"/>
    <w:rsid w:val="2F72A66C"/>
    <w:rsid w:val="2F77895C"/>
    <w:rsid w:val="2F79B927"/>
    <w:rsid w:val="2F7E0A86"/>
    <w:rsid w:val="2F82F51D"/>
    <w:rsid w:val="2F83D6EA"/>
    <w:rsid w:val="2F8897F3"/>
    <w:rsid w:val="2F8DBA1C"/>
    <w:rsid w:val="2F92E747"/>
    <w:rsid w:val="2FA48CD0"/>
    <w:rsid w:val="2FAEBE00"/>
    <w:rsid w:val="2FC55FDD"/>
    <w:rsid w:val="2FCA045E"/>
    <w:rsid w:val="2FCA895C"/>
    <w:rsid w:val="2FCC367E"/>
    <w:rsid w:val="2FD418A8"/>
    <w:rsid w:val="2FE6A0BB"/>
    <w:rsid w:val="2FF1A1E5"/>
    <w:rsid w:val="2FFE44B9"/>
    <w:rsid w:val="300E1F72"/>
    <w:rsid w:val="30118E11"/>
    <w:rsid w:val="301736A8"/>
    <w:rsid w:val="30213BCD"/>
    <w:rsid w:val="302A68BA"/>
    <w:rsid w:val="302EF3DE"/>
    <w:rsid w:val="3031FC31"/>
    <w:rsid w:val="3039D98C"/>
    <w:rsid w:val="303FDB4A"/>
    <w:rsid w:val="3042425A"/>
    <w:rsid w:val="3046C006"/>
    <w:rsid w:val="30489C49"/>
    <w:rsid w:val="305B0E5D"/>
    <w:rsid w:val="30636114"/>
    <w:rsid w:val="306A1599"/>
    <w:rsid w:val="307499A0"/>
    <w:rsid w:val="307964B4"/>
    <w:rsid w:val="30846CA8"/>
    <w:rsid w:val="30896F76"/>
    <w:rsid w:val="3089729E"/>
    <w:rsid w:val="308FC58B"/>
    <w:rsid w:val="30904206"/>
    <w:rsid w:val="309A0A98"/>
    <w:rsid w:val="309D5E46"/>
    <w:rsid w:val="309F246B"/>
    <w:rsid w:val="30A2CACE"/>
    <w:rsid w:val="30BC8ED2"/>
    <w:rsid w:val="30C8298B"/>
    <w:rsid w:val="30CFCA25"/>
    <w:rsid w:val="30D4006F"/>
    <w:rsid w:val="30D6FFBA"/>
    <w:rsid w:val="30E9E810"/>
    <w:rsid w:val="30EC00A4"/>
    <w:rsid w:val="30F4223C"/>
    <w:rsid w:val="30F61AA1"/>
    <w:rsid w:val="30F9F3D9"/>
    <w:rsid w:val="31063F39"/>
    <w:rsid w:val="31284852"/>
    <w:rsid w:val="312B0E34"/>
    <w:rsid w:val="312BCD76"/>
    <w:rsid w:val="312D79D7"/>
    <w:rsid w:val="312E66F5"/>
    <w:rsid w:val="31327D6C"/>
    <w:rsid w:val="31330CE4"/>
    <w:rsid w:val="31344443"/>
    <w:rsid w:val="31423284"/>
    <w:rsid w:val="31431CD7"/>
    <w:rsid w:val="314323F1"/>
    <w:rsid w:val="3148FACD"/>
    <w:rsid w:val="315B3F84"/>
    <w:rsid w:val="316639B2"/>
    <w:rsid w:val="31704A19"/>
    <w:rsid w:val="317A7AFA"/>
    <w:rsid w:val="31904E73"/>
    <w:rsid w:val="319C9A51"/>
    <w:rsid w:val="31A0B59E"/>
    <w:rsid w:val="31A26704"/>
    <w:rsid w:val="31A4CF7F"/>
    <w:rsid w:val="31B60340"/>
    <w:rsid w:val="31B9C85A"/>
    <w:rsid w:val="31C6391B"/>
    <w:rsid w:val="31CC0643"/>
    <w:rsid w:val="31CF345B"/>
    <w:rsid w:val="31D87877"/>
    <w:rsid w:val="31DF7B4D"/>
    <w:rsid w:val="31E0543A"/>
    <w:rsid w:val="31E2C9A6"/>
    <w:rsid w:val="31E8E1BA"/>
    <w:rsid w:val="31F93A05"/>
    <w:rsid w:val="3208D855"/>
    <w:rsid w:val="32110D28"/>
    <w:rsid w:val="321670B5"/>
    <w:rsid w:val="322D235C"/>
    <w:rsid w:val="3230A227"/>
    <w:rsid w:val="3249637F"/>
    <w:rsid w:val="324A4D37"/>
    <w:rsid w:val="324B50E2"/>
    <w:rsid w:val="3272C15D"/>
    <w:rsid w:val="3278FB4F"/>
    <w:rsid w:val="327B36BA"/>
    <w:rsid w:val="328259CC"/>
    <w:rsid w:val="32996CB1"/>
    <w:rsid w:val="329A7FA5"/>
    <w:rsid w:val="32A04E81"/>
    <w:rsid w:val="32A20DEE"/>
    <w:rsid w:val="32A6526E"/>
    <w:rsid w:val="32B46D36"/>
    <w:rsid w:val="32B4911E"/>
    <w:rsid w:val="32DCF4FA"/>
    <w:rsid w:val="32E7C700"/>
    <w:rsid w:val="32F101FE"/>
    <w:rsid w:val="32F28E3C"/>
    <w:rsid w:val="32F7B8D8"/>
    <w:rsid w:val="33055983"/>
    <w:rsid w:val="33184DB6"/>
    <w:rsid w:val="331A0D34"/>
    <w:rsid w:val="3326A0DF"/>
    <w:rsid w:val="3329B379"/>
    <w:rsid w:val="33360875"/>
    <w:rsid w:val="33384648"/>
    <w:rsid w:val="3341A555"/>
    <w:rsid w:val="3350BEC5"/>
    <w:rsid w:val="3352024E"/>
    <w:rsid w:val="3356B5B9"/>
    <w:rsid w:val="336947A4"/>
    <w:rsid w:val="336EB575"/>
    <w:rsid w:val="33842900"/>
    <w:rsid w:val="338BBCF2"/>
    <w:rsid w:val="33998199"/>
    <w:rsid w:val="33A0C6BE"/>
    <w:rsid w:val="33A12974"/>
    <w:rsid w:val="33A46D88"/>
    <w:rsid w:val="33C2130F"/>
    <w:rsid w:val="33C5C33E"/>
    <w:rsid w:val="33D9EFB2"/>
    <w:rsid w:val="33DD41A6"/>
    <w:rsid w:val="33E2A58D"/>
    <w:rsid w:val="33E71511"/>
    <w:rsid w:val="33E9FBBA"/>
    <w:rsid w:val="33F095D2"/>
    <w:rsid w:val="34127907"/>
    <w:rsid w:val="34165F47"/>
    <w:rsid w:val="3421936A"/>
    <w:rsid w:val="342551AE"/>
    <w:rsid w:val="342CA983"/>
    <w:rsid w:val="34317E18"/>
    <w:rsid w:val="343340CE"/>
    <w:rsid w:val="343C41CA"/>
    <w:rsid w:val="343C4727"/>
    <w:rsid w:val="343CC571"/>
    <w:rsid w:val="343E0B3C"/>
    <w:rsid w:val="3446CB9F"/>
    <w:rsid w:val="34503C52"/>
    <w:rsid w:val="3454B172"/>
    <w:rsid w:val="3471388F"/>
    <w:rsid w:val="3476B23F"/>
    <w:rsid w:val="347EBA2A"/>
    <w:rsid w:val="34834D72"/>
    <w:rsid w:val="3484C5F5"/>
    <w:rsid w:val="349286A6"/>
    <w:rsid w:val="34A41F5B"/>
    <w:rsid w:val="34A4E68B"/>
    <w:rsid w:val="34B40478"/>
    <w:rsid w:val="34BBC0DD"/>
    <w:rsid w:val="34D11861"/>
    <w:rsid w:val="34DB6F36"/>
    <w:rsid w:val="35070655"/>
    <w:rsid w:val="350BF789"/>
    <w:rsid w:val="3511815B"/>
    <w:rsid w:val="3511EA85"/>
    <w:rsid w:val="35294348"/>
    <w:rsid w:val="354D1B37"/>
    <w:rsid w:val="3550E77A"/>
    <w:rsid w:val="35516F20"/>
    <w:rsid w:val="355180A6"/>
    <w:rsid w:val="3551A736"/>
    <w:rsid w:val="356E4395"/>
    <w:rsid w:val="3578FD04"/>
    <w:rsid w:val="357EB774"/>
    <w:rsid w:val="3580483D"/>
    <w:rsid w:val="358235A0"/>
    <w:rsid w:val="358D8DF0"/>
    <w:rsid w:val="3591B238"/>
    <w:rsid w:val="35A54D2D"/>
    <w:rsid w:val="35A7655F"/>
    <w:rsid w:val="35B06D79"/>
    <w:rsid w:val="35B4D2E4"/>
    <w:rsid w:val="35B89F34"/>
    <w:rsid w:val="35C38AE7"/>
    <w:rsid w:val="35C8014C"/>
    <w:rsid w:val="35E66DED"/>
    <w:rsid w:val="35EA9017"/>
    <w:rsid w:val="35F5FE92"/>
    <w:rsid w:val="35F7BD39"/>
    <w:rsid w:val="35FE680A"/>
    <w:rsid w:val="36101C8B"/>
    <w:rsid w:val="3614B8F6"/>
    <w:rsid w:val="362B9781"/>
    <w:rsid w:val="362E4E9E"/>
    <w:rsid w:val="36443419"/>
    <w:rsid w:val="3654F5CA"/>
    <w:rsid w:val="36564DF1"/>
    <w:rsid w:val="366666CC"/>
    <w:rsid w:val="36684B79"/>
    <w:rsid w:val="366D161C"/>
    <w:rsid w:val="3677B8DE"/>
    <w:rsid w:val="367A670B"/>
    <w:rsid w:val="367C9165"/>
    <w:rsid w:val="36814848"/>
    <w:rsid w:val="368F3BBC"/>
    <w:rsid w:val="36926B10"/>
    <w:rsid w:val="36A5A10F"/>
    <w:rsid w:val="36A83F3B"/>
    <w:rsid w:val="36A91DD1"/>
    <w:rsid w:val="36BB2C06"/>
    <w:rsid w:val="36DA3B0C"/>
    <w:rsid w:val="36DCD55D"/>
    <w:rsid w:val="36E0701D"/>
    <w:rsid w:val="371AB19E"/>
    <w:rsid w:val="371FC0A8"/>
    <w:rsid w:val="3724EC3D"/>
    <w:rsid w:val="3728310C"/>
    <w:rsid w:val="3729C4C2"/>
    <w:rsid w:val="3731ABC7"/>
    <w:rsid w:val="3739D2D6"/>
    <w:rsid w:val="373AAAB8"/>
    <w:rsid w:val="37403420"/>
    <w:rsid w:val="3748FF30"/>
    <w:rsid w:val="37546A13"/>
    <w:rsid w:val="377A3A2D"/>
    <w:rsid w:val="37837B46"/>
    <w:rsid w:val="378B9652"/>
    <w:rsid w:val="37A2565E"/>
    <w:rsid w:val="37AC7616"/>
    <w:rsid w:val="37B96B46"/>
    <w:rsid w:val="37BCA5B5"/>
    <w:rsid w:val="37C197A1"/>
    <w:rsid w:val="37D50327"/>
    <w:rsid w:val="37D53B8A"/>
    <w:rsid w:val="37DA5E05"/>
    <w:rsid w:val="37DB0CD9"/>
    <w:rsid w:val="37DFA3EB"/>
    <w:rsid w:val="37E8AFE1"/>
    <w:rsid w:val="37EEBD32"/>
    <w:rsid w:val="37F034EE"/>
    <w:rsid w:val="37F91C0C"/>
    <w:rsid w:val="380EE2C1"/>
    <w:rsid w:val="381D7EDC"/>
    <w:rsid w:val="38259C02"/>
    <w:rsid w:val="38295017"/>
    <w:rsid w:val="382AF6DF"/>
    <w:rsid w:val="382C8083"/>
    <w:rsid w:val="38371989"/>
    <w:rsid w:val="383F0D0C"/>
    <w:rsid w:val="3844AC89"/>
    <w:rsid w:val="384EA132"/>
    <w:rsid w:val="385B599D"/>
    <w:rsid w:val="38713B9D"/>
    <w:rsid w:val="3890A08F"/>
    <w:rsid w:val="389D9FD0"/>
    <w:rsid w:val="38B20522"/>
    <w:rsid w:val="38C315F4"/>
    <w:rsid w:val="38CB979C"/>
    <w:rsid w:val="38D96D99"/>
    <w:rsid w:val="38DAE76C"/>
    <w:rsid w:val="38E9DBB2"/>
    <w:rsid w:val="38F0EC16"/>
    <w:rsid w:val="38F289D3"/>
    <w:rsid w:val="38F36BD7"/>
    <w:rsid w:val="38F5AB22"/>
    <w:rsid w:val="38FA30FB"/>
    <w:rsid w:val="38FDDEDB"/>
    <w:rsid w:val="390728DB"/>
    <w:rsid w:val="3907E972"/>
    <w:rsid w:val="39087B47"/>
    <w:rsid w:val="390F3210"/>
    <w:rsid w:val="391802E1"/>
    <w:rsid w:val="391F2391"/>
    <w:rsid w:val="392E3E26"/>
    <w:rsid w:val="392E7475"/>
    <w:rsid w:val="392F8523"/>
    <w:rsid w:val="39354AE2"/>
    <w:rsid w:val="3938997D"/>
    <w:rsid w:val="393D2208"/>
    <w:rsid w:val="393F1727"/>
    <w:rsid w:val="39425F15"/>
    <w:rsid w:val="394EC323"/>
    <w:rsid w:val="3953249F"/>
    <w:rsid w:val="3957DE9B"/>
    <w:rsid w:val="395855ED"/>
    <w:rsid w:val="396FA094"/>
    <w:rsid w:val="3979CCEE"/>
    <w:rsid w:val="397A7DBC"/>
    <w:rsid w:val="397C1E32"/>
    <w:rsid w:val="3998C0D0"/>
    <w:rsid w:val="399B565C"/>
    <w:rsid w:val="39A123C8"/>
    <w:rsid w:val="39A36BF1"/>
    <w:rsid w:val="39A46DD9"/>
    <w:rsid w:val="39A85F72"/>
    <w:rsid w:val="39AFBF69"/>
    <w:rsid w:val="39B04D22"/>
    <w:rsid w:val="39DE37D2"/>
    <w:rsid w:val="39E2479A"/>
    <w:rsid w:val="39EC93A7"/>
    <w:rsid w:val="39F69381"/>
    <w:rsid w:val="3A0029BD"/>
    <w:rsid w:val="3A06EA05"/>
    <w:rsid w:val="3A2FE9AE"/>
    <w:rsid w:val="3A349C73"/>
    <w:rsid w:val="3A41B727"/>
    <w:rsid w:val="3A449799"/>
    <w:rsid w:val="3A477D49"/>
    <w:rsid w:val="3A4C3139"/>
    <w:rsid w:val="3A50D171"/>
    <w:rsid w:val="3A6978C6"/>
    <w:rsid w:val="3A70D792"/>
    <w:rsid w:val="3A70EA04"/>
    <w:rsid w:val="3A78CAD9"/>
    <w:rsid w:val="3A7906FB"/>
    <w:rsid w:val="3A7B68C4"/>
    <w:rsid w:val="3A8185FD"/>
    <w:rsid w:val="3A819FE4"/>
    <w:rsid w:val="3A82766B"/>
    <w:rsid w:val="3A9BB797"/>
    <w:rsid w:val="3AAEE6D2"/>
    <w:rsid w:val="3AB5A879"/>
    <w:rsid w:val="3ABAF64B"/>
    <w:rsid w:val="3ABCE225"/>
    <w:rsid w:val="3ABEB151"/>
    <w:rsid w:val="3AC755B0"/>
    <w:rsid w:val="3AC8B6AE"/>
    <w:rsid w:val="3ACCED99"/>
    <w:rsid w:val="3ACF4FD6"/>
    <w:rsid w:val="3AD3FEE9"/>
    <w:rsid w:val="3AE224A9"/>
    <w:rsid w:val="3AE95008"/>
    <w:rsid w:val="3AECFF93"/>
    <w:rsid w:val="3AF16073"/>
    <w:rsid w:val="3B02EEB1"/>
    <w:rsid w:val="3B036B02"/>
    <w:rsid w:val="3B10828C"/>
    <w:rsid w:val="3B13975A"/>
    <w:rsid w:val="3B15441D"/>
    <w:rsid w:val="3B157E93"/>
    <w:rsid w:val="3B33DFEF"/>
    <w:rsid w:val="3B3C0B4B"/>
    <w:rsid w:val="3B4265E0"/>
    <w:rsid w:val="3B5BC4AB"/>
    <w:rsid w:val="3B5D1A12"/>
    <w:rsid w:val="3B642145"/>
    <w:rsid w:val="3B6DDED0"/>
    <w:rsid w:val="3B74D1B6"/>
    <w:rsid w:val="3B79CF50"/>
    <w:rsid w:val="3BA0B23A"/>
    <w:rsid w:val="3BA9A432"/>
    <w:rsid w:val="3BACA893"/>
    <w:rsid w:val="3BC59843"/>
    <w:rsid w:val="3BC60FD1"/>
    <w:rsid w:val="3BCAE9C1"/>
    <w:rsid w:val="3BCD97BE"/>
    <w:rsid w:val="3BD26555"/>
    <w:rsid w:val="3BDA6F2B"/>
    <w:rsid w:val="3BEC8427"/>
    <w:rsid w:val="3BFA71FD"/>
    <w:rsid w:val="3BFC19BB"/>
    <w:rsid w:val="3C01104B"/>
    <w:rsid w:val="3C0280DA"/>
    <w:rsid w:val="3C07B157"/>
    <w:rsid w:val="3C0F7045"/>
    <w:rsid w:val="3C3892A5"/>
    <w:rsid w:val="3C447FD5"/>
    <w:rsid w:val="3C4AADA8"/>
    <w:rsid w:val="3C557FB2"/>
    <w:rsid w:val="3C5CF891"/>
    <w:rsid w:val="3C69DCE3"/>
    <w:rsid w:val="3C7B810D"/>
    <w:rsid w:val="3C7F9A15"/>
    <w:rsid w:val="3C903D5D"/>
    <w:rsid w:val="3C91D889"/>
    <w:rsid w:val="3C96CA37"/>
    <w:rsid w:val="3C96DE63"/>
    <w:rsid w:val="3CA366EC"/>
    <w:rsid w:val="3CA37BBD"/>
    <w:rsid w:val="3CAFF870"/>
    <w:rsid w:val="3CBB595F"/>
    <w:rsid w:val="3CBE47D4"/>
    <w:rsid w:val="3CE6B599"/>
    <w:rsid w:val="3CE9EA17"/>
    <w:rsid w:val="3D020AAE"/>
    <w:rsid w:val="3D06C148"/>
    <w:rsid w:val="3D0CC272"/>
    <w:rsid w:val="3D0E69F6"/>
    <w:rsid w:val="3D20384A"/>
    <w:rsid w:val="3D21DA50"/>
    <w:rsid w:val="3D2780E7"/>
    <w:rsid w:val="3D2E03BA"/>
    <w:rsid w:val="3D342917"/>
    <w:rsid w:val="3D3AC8E2"/>
    <w:rsid w:val="3D4A9214"/>
    <w:rsid w:val="3D4A93FF"/>
    <w:rsid w:val="3D54405E"/>
    <w:rsid w:val="3D6B0FF6"/>
    <w:rsid w:val="3D6C26A8"/>
    <w:rsid w:val="3D7132BA"/>
    <w:rsid w:val="3D957878"/>
    <w:rsid w:val="3D9BE74A"/>
    <w:rsid w:val="3D9D12A7"/>
    <w:rsid w:val="3D9DC330"/>
    <w:rsid w:val="3D9EC7B0"/>
    <w:rsid w:val="3D9F9AC6"/>
    <w:rsid w:val="3DA3023C"/>
    <w:rsid w:val="3DA8B31C"/>
    <w:rsid w:val="3DAE2032"/>
    <w:rsid w:val="3DB662BF"/>
    <w:rsid w:val="3DB66C89"/>
    <w:rsid w:val="3DBF6FFC"/>
    <w:rsid w:val="3DCC6116"/>
    <w:rsid w:val="3DDC6530"/>
    <w:rsid w:val="3DEAC221"/>
    <w:rsid w:val="3DEFD692"/>
    <w:rsid w:val="3DF8901B"/>
    <w:rsid w:val="3DFDAF8D"/>
    <w:rsid w:val="3E0568B0"/>
    <w:rsid w:val="3E099E08"/>
    <w:rsid w:val="3E11FA48"/>
    <w:rsid w:val="3E1E45E0"/>
    <w:rsid w:val="3E224891"/>
    <w:rsid w:val="3E2700BA"/>
    <w:rsid w:val="3E352E1B"/>
    <w:rsid w:val="3E372293"/>
    <w:rsid w:val="3E3AA1AE"/>
    <w:rsid w:val="3E405F26"/>
    <w:rsid w:val="3E411BBE"/>
    <w:rsid w:val="3E433FA5"/>
    <w:rsid w:val="3E4BB4E2"/>
    <w:rsid w:val="3E5338F5"/>
    <w:rsid w:val="3E55C4A4"/>
    <w:rsid w:val="3E588451"/>
    <w:rsid w:val="3E706E47"/>
    <w:rsid w:val="3E833CB5"/>
    <w:rsid w:val="3E8F23AE"/>
    <w:rsid w:val="3E8FE67B"/>
    <w:rsid w:val="3E91AAC2"/>
    <w:rsid w:val="3EA46320"/>
    <w:rsid w:val="3EB91798"/>
    <w:rsid w:val="3ECB61BE"/>
    <w:rsid w:val="3ED03B83"/>
    <w:rsid w:val="3ED03C92"/>
    <w:rsid w:val="3ED3E7F7"/>
    <w:rsid w:val="3ED59B26"/>
    <w:rsid w:val="3EEB06B8"/>
    <w:rsid w:val="3EF00470"/>
    <w:rsid w:val="3EFA2419"/>
    <w:rsid w:val="3EFC3A75"/>
    <w:rsid w:val="3F01F8CF"/>
    <w:rsid w:val="3F0BE7C0"/>
    <w:rsid w:val="3F239B01"/>
    <w:rsid w:val="3F2F6DDC"/>
    <w:rsid w:val="3F2FD727"/>
    <w:rsid w:val="3F3C812D"/>
    <w:rsid w:val="3F3FE237"/>
    <w:rsid w:val="3F475CF1"/>
    <w:rsid w:val="3F49E036"/>
    <w:rsid w:val="3F4C60D2"/>
    <w:rsid w:val="3F54B717"/>
    <w:rsid w:val="3F5C6ECC"/>
    <w:rsid w:val="3F5E6349"/>
    <w:rsid w:val="3F6321E9"/>
    <w:rsid w:val="3F650DA0"/>
    <w:rsid w:val="3F6FF23D"/>
    <w:rsid w:val="3F70195E"/>
    <w:rsid w:val="3F7910C9"/>
    <w:rsid w:val="3F7FF1F7"/>
    <w:rsid w:val="3F8293CF"/>
    <w:rsid w:val="3F86CEFA"/>
    <w:rsid w:val="3F8FFC81"/>
    <w:rsid w:val="3F95C7C3"/>
    <w:rsid w:val="3F9956F3"/>
    <w:rsid w:val="3F9F22DA"/>
    <w:rsid w:val="3FA9332E"/>
    <w:rsid w:val="3FB1504A"/>
    <w:rsid w:val="3FB4B19C"/>
    <w:rsid w:val="3FB61721"/>
    <w:rsid w:val="3FC9E1FD"/>
    <w:rsid w:val="3FCACC90"/>
    <w:rsid w:val="3FD34497"/>
    <w:rsid w:val="3FDBA961"/>
    <w:rsid w:val="3FDEC9AB"/>
    <w:rsid w:val="4006509C"/>
    <w:rsid w:val="402037F9"/>
    <w:rsid w:val="4023DF69"/>
    <w:rsid w:val="402A912C"/>
    <w:rsid w:val="402EC8F2"/>
    <w:rsid w:val="403651B0"/>
    <w:rsid w:val="403CDCD9"/>
    <w:rsid w:val="403CF3FF"/>
    <w:rsid w:val="4053A1BE"/>
    <w:rsid w:val="406C3EE5"/>
    <w:rsid w:val="407AA77B"/>
    <w:rsid w:val="408BA910"/>
    <w:rsid w:val="4098A8FE"/>
    <w:rsid w:val="409D16AA"/>
    <w:rsid w:val="40A1C649"/>
    <w:rsid w:val="40A2B0B8"/>
    <w:rsid w:val="40F57BB5"/>
    <w:rsid w:val="40F9FA2D"/>
    <w:rsid w:val="4126ED85"/>
    <w:rsid w:val="41291BE1"/>
    <w:rsid w:val="412B59C5"/>
    <w:rsid w:val="4143A8F3"/>
    <w:rsid w:val="4145A743"/>
    <w:rsid w:val="414FD515"/>
    <w:rsid w:val="415B9456"/>
    <w:rsid w:val="415C84BB"/>
    <w:rsid w:val="41724270"/>
    <w:rsid w:val="4180B15E"/>
    <w:rsid w:val="418E76F9"/>
    <w:rsid w:val="41A6E571"/>
    <w:rsid w:val="41A78FED"/>
    <w:rsid w:val="41ABC2D2"/>
    <w:rsid w:val="41B58E78"/>
    <w:rsid w:val="41C09FE9"/>
    <w:rsid w:val="41C25B0F"/>
    <w:rsid w:val="41C44D54"/>
    <w:rsid w:val="41C8AA8A"/>
    <w:rsid w:val="41C9F794"/>
    <w:rsid w:val="41CB2AC9"/>
    <w:rsid w:val="41D80495"/>
    <w:rsid w:val="41DC0372"/>
    <w:rsid w:val="41E2CA53"/>
    <w:rsid w:val="42016A2B"/>
    <w:rsid w:val="4208E7A5"/>
    <w:rsid w:val="42102434"/>
    <w:rsid w:val="42174279"/>
    <w:rsid w:val="4225876D"/>
    <w:rsid w:val="42265576"/>
    <w:rsid w:val="42265994"/>
    <w:rsid w:val="422E3988"/>
    <w:rsid w:val="42323983"/>
    <w:rsid w:val="423BDD51"/>
    <w:rsid w:val="426065C7"/>
    <w:rsid w:val="426374B2"/>
    <w:rsid w:val="4274D303"/>
    <w:rsid w:val="4275B212"/>
    <w:rsid w:val="4278E4BA"/>
    <w:rsid w:val="427971BA"/>
    <w:rsid w:val="427B919C"/>
    <w:rsid w:val="4282DB31"/>
    <w:rsid w:val="429A7E26"/>
    <w:rsid w:val="429AA6CA"/>
    <w:rsid w:val="429D0FA2"/>
    <w:rsid w:val="42A2C9C8"/>
    <w:rsid w:val="42A4F636"/>
    <w:rsid w:val="42A96027"/>
    <w:rsid w:val="42AA3605"/>
    <w:rsid w:val="42ACE54B"/>
    <w:rsid w:val="42BD1E99"/>
    <w:rsid w:val="42D2CA54"/>
    <w:rsid w:val="42E4F70B"/>
    <w:rsid w:val="42FDB3AB"/>
    <w:rsid w:val="42FE1F6D"/>
    <w:rsid w:val="430ABFBA"/>
    <w:rsid w:val="430B9C0E"/>
    <w:rsid w:val="43167C46"/>
    <w:rsid w:val="43175D25"/>
    <w:rsid w:val="431A3E16"/>
    <w:rsid w:val="431B03A8"/>
    <w:rsid w:val="431E877D"/>
    <w:rsid w:val="43214AC3"/>
    <w:rsid w:val="432EDDB1"/>
    <w:rsid w:val="433AF5C5"/>
    <w:rsid w:val="433C7069"/>
    <w:rsid w:val="4343A9B0"/>
    <w:rsid w:val="434D2C2E"/>
    <w:rsid w:val="434DBBC5"/>
    <w:rsid w:val="43548965"/>
    <w:rsid w:val="4355AFA1"/>
    <w:rsid w:val="4359B2F1"/>
    <w:rsid w:val="435C6011"/>
    <w:rsid w:val="43615E69"/>
    <w:rsid w:val="436C338F"/>
    <w:rsid w:val="436E4FA5"/>
    <w:rsid w:val="436EA49F"/>
    <w:rsid w:val="43800718"/>
    <w:rsid w:val="43821A22"/>
    <w:rsid w:val="43A0B18A"/>
    <w:rsid w:val="43A8F95E"/>
    <w:rsid w:val="43A983E4"/>
    <w:rsid w:val="43ACBD89"/>
    <w:rsid w:val="43B73C3D"/>
    <w:rsid w:val="43B9E762"/>
    <w:rsid w:val="43C23835"/>
    <w:rsid w:val="43D43752"/>
    <w:rsid w:val="43D834D8"/>
    <w:rsid w:val="43DD3132"/>
    <w:rsid w:val="43E40D2F"/>
    <w:rsid w:val="43EB7306"/>
    <w:rsid w:val="43FCC865"/>
    <w:rsid w:val="44028E53"/>
    <w:rsid w:val="440C17F5"/>
    <w:rsid w:val="440ED406"/>
    <w:rsid w:val="44137397"/>
    <w:rsid w:val="44191C6A"/>
    <w:rsid w:val="44215362"/>
    <w:rsid w:val="4437DF48"/>
    <w:rsid w:val="443C9361"/>
    <w:rsid w:val="44402660"/>
    <w:rsid w:val="4449084C"/>
    <w:rsid w:val="444DC661"/>
    <w:rsid w:val="444DF882"/>
    <w:rsid w:val="44549B0A"/>
    <w:rsid w:val="445577A0"/>
    <w:rsid w:val="4455E92B"/>
    <w:rsid w:val="44566CF6"/>
    <w:rsid w:val="44624155"/>
    <w:rsid w:val="4462DD62"/>
    <w:rsid w:val="44697387"/>
    <w:rsid w:val="447079E5"/>
    <w:rsid w:val="44778F7D"/>
    <w:rsid w:val="447F55F0"/>
    <w:rsid w:val="4488A36E"/>
    <w:rsid w:val="448FE068"/>
    <w:rsid w:val="44951026"/>
    <w:rsid w:val="44A0F9EB"/>
    <w:rsid w:val="44A5D746"/>
    <w:rsid w:val="44BE0340"/>
    <w:rsid w:val="44CD1816"/>
    <w:rsid w:val="44CDF2C5"/>
    <w:rsid w:val="44CEC28E"/>
    <w:rsid w:val="44D352A2"/>
    <w:rsid w:val="44D97CA8"/>
    <w:rsid w:val="44DBF64B"/>
    <w:rsid w:val="44DF5B55"/>
    <w:rsid w:val="44E09D6B"/>
    <w:rsid w:val="44E1CF47"/>
    <w:rsid w:val="44F088AD"/>
    <w:rsid w:val="44FE5F48"/>
    <w:rsid w:val="450872D4"/>
    <w:rsid w:val="45164706"/>
    <w:rsid w:val="452135DC"/>
    <w:rsid w:val="453CE329"/>
    <w:rsid w:val="454A6E87"/>
    <w:rsid w:val="45583854"/>
    <w:rsid w:val="45629FF4"/>
    <w:rsid w:val="4562AFEF"/>
    <w:rsid w:val="4567910A"/>
    <w:rsid w:val="45686D27"/>
    <w:rsid w:val="456D41C1"/>
    <w:rsid w:val="4572C8F8"/>
    <w:rsid w:val="45745DFE"/>
    <w:rsid w:val="4589F48B"/>
    <w:rsid w:val="459A9216"/>
    <w:rsid w:val="45A75B11"/>
    <w:rsid w:val="45AE15BD"/>
    <w:rsid w:val="45AED9FB"/>
    <w:rsid w:val="45B152A8"/>
    <w:rsid w:val="45B7A858"/>
    <w:rsid w:val="45BA1AFA"/>
    <w:rsid w:val="45BAC0D3"/>
    <w:rsid w:val="45CEAA3F"/>
    <w:rsid w:val="45E22852"/>
    <w:rsid w:val="45E2B036"/>
    <w:rsid w:val="45E2D640"/>
    <w:rsid w:val="45F36A0F"/>
    <w:rsid w:val="45F703C5"/>
    <w:rsid w:val="45F75238"/>
    <w:rsid w:val="45FD73FD"/>
    <w:rsid w:val="460ACE49"/>
    <w:rsid w:val="460BDE08"/>
    <w:rsid w:val="46117938"/>
    <w:rsid w:val="4613FC10"/>
    <w:rsid w:val="464A3DB8"/>
    <w:rsid w:val="464AC9E3"/>
    <w:rsid w:val="4669FC1C"/>
    <w:rsid w:val="469027ED"/>
    <w:rsid w:val="469FC496"/>
    <w:rsid w:val="46B0C7ED"/>
    <w:rsid w:val="46B4645A"/>
    <w:rsid w:val="46CDAD93"/>
    <w:rsid w:val="46D4C87A"/>
    <w:rsid w:val="46DC9644"/>
    <w:rsid w:val="46DF6521"/>
    <w:rsid w:val="46E2B2B7"/>
    <w:rsid w:val="46EEA1CE"/>
    <w:rsid w:val="46F03A0A"/>
    <w:rsid w:val="46F04911"/>
    <w:rsid w:val="46F43145"/>
    <w:rsid w:val="470A8AF8"/>
    <w:rsid w:val="4712F339"/>
    <w:rsid w:val="472A77F1"/>
    <w:rsid w:val="47308E29"/>
    <w:rsid w:val="473A8ABD"/>
    <w:rsid w:val="473C66C0"/>
    <w:rsid w:val="47444933"/>
    <w:rsid w:val="4745026B"/>
    <w:rsid w:val="4746C911"/>
    <w:rsid w:val="474C566E"/>
    <w:rsid w:val="475087DD"/>
    <w:rsid w:val="4776BABD"/>
    <w:rsid w:val="47827602"/>
    <w:rsid w:val="4784A911"/>
    <w:rsid w:val="478B955C"/>
    <w:rsid w:val="47A47B54"/>
    <w:rsid w:val="47B3D12D"/>
    <w:rsid w:val="47C386E3"/>
    <w:rsid w:val="47C52C2C"/>
    <w:rsid w:val="47C8B2E0"/>
    <w:rsid w:val="47E69A44"/>
    <w:rsid w:val="47E90BF1"/>
    <w:rsid w:val="47EE8F45"/>
    <w:rsid w:val="47FB7ECB"/>
    <w:rsid w:val="4802EC26"/>
    <w:rsid w:val="480908F1"/>
    <w:rsid w:val="481437AA"/>
    <w:rsid w:val="48165AE9"/>
    <w:rsid w:val="481B0E48"/>
    <w:rsid w:val="48242A12"/>
    <w:rsid w:val="48319970"/>
    <w:rsid w:val="4836A9A5"/>
    <w:rsid w:val="4840CC79"/>
    <w:rsid w:val="48444E0F"/>
    <w:rsid w:val="48454330"/>
    <w:rsid w:val="4845BAD5"/>
    <w:rsid w:val="4848E5B6"/>
    <w:rsid w:val="485874F4"/>
    <w:rsid w:val="48644007"/>
    <w:rsid w:val="486CC712"/>
    <w:rsid w:val="487EF5DA"/>
    <w:rsid w:val="488330EA"/>
    <w:rsid w:val="4889DD6F"/>
    <w:rsid w:val="4890AF23"/>
    <w:rsid w:val="4891C3A9"/>
    <w:rsid w:val="48988940"/>
    <w:rsid w:val="489CC0B6"/>
    <w:rsid w:val="48A0ACCB"/>
    <w:rsid w:val="48B81CA8"/>
    <w:rsid w:val="48BFC366"/>
    <w:rsid w:val="48C307B2"/>
    <w:rsid w:val="48CD7DA4"/>
    <w:rsid w:val="48E3F45B"/>
    <w:rsid w:val="49041820"/>
    <w:rsid w:val="490669C5"/>
    <w:rsid w:val="490888ED"/>
    <w:rsid w:val="490A34C7"/>
    <w:rsid w:val="490C4CAC"/>
    <w:rsid w:val="49147CF1"/>
    <w:rsid w:val="491FDFC8"/>
    <w:rsid w:val="49277AF3"/>
    <w:rsid w:val="4934DF2F"/>
    <w:rsid w:val="4936D5AB"/>
    <w:rsid w:val="493A411D"/>
    <w:rsid w:val="494B126A"/>
    <w:rsid w:val="494D07CA"/>
    <w:rsid w:val="4960743F"/>
    <w:rsid w:val="49645D1E"/>
    <w:rsid w:val="4967AF4D"/>
    <w:rsid w:val="496E706E"/>
    <w:rsid w:val="49747731"/>
    <w:rsid w:val="497BD6E9"/>
    <w:rsid w:val="499DBC0F"/>
    <w:rsid w:val="49A99441"/>
    <w:rsid w:val="49ACFA80"/>
    <w:rsid w:val="49B38970"/>
    <w:rsid w:val="49B9F45B"/>
    <w:rsid w:val="49C47197"/>
    <w:rsid w:val="49C5A679"/>
    <w:rsid w:val="49C6B6ED"/>
    <w:rsid w:val="49C7F469"/>
    <w:rsid w:val="49CC0AE7"/>
    <w:rsid w:val="49CD146A"/>
    <w:rsid w:val="49D912A0"/>
    <w:rsid w:val="49DFA6EA"/>
    <w:rsid w:val="49E18EF9"/>
    <w:rsid w:val="49FDB058"/>
    <w:rsid w:val="4A020DBC"/>
    <w:rsid w:val="4A036BEB"/>
    <w:rsid w:val="4A1178B1"/>
    <w:rsid w:val="4A12A6AA"/>
    <w:rsid w:val="4A1CEE0A"/>
    <w:rsid w:val="4A202310"/>
    <w:rsid w:val="4A2F4E06"/>
    <w:rsid w:val="4A332849"/>
    <w:rsid w:val="4A4B4592"/>
    <w:rsid w:val="4A6815DD"/>
    <w:rsid w:val="4A6AF5E8"/>
    <w:rsid w:val="4A71815E"/>
    <w:rsid w:val="4A731920"/>
    <w:rsid w:val="4A7C0E6C"/>
    <w:rsid w:val="4A833E2F"/>
    <w:rsid w:val="4A85C261"/>
    <w:rsid w:val="4A98394F"/>
    <w:rsid w:val="4AA2268F"/>
    <w:rsid w:val="4AB5B6E4"/>
    <w:rsid w:val="4AB5B7BF"/>
    <w:rsid w:val="4ACB5E10"/>
    <w:rsid w:val="4ACD0C86"/>
    <w:rsid w:val="4ACE05B3"/>
    <w:rsid w:val="4AD6AA78"/>
    <w:rsid w:val="4ADD12B0"/>
    <w:rsid w:val="4AE65266"/>
    <w:rsid w:val="4AFD4FEC"/>
    <w:rsid w:val="4B010271"/>
    <w:rsid w:val="4B06941D"/>
    <w:rsid w:val="4B0CBBD2"/>
    <w:rsid w:val="4B0CFF0A"/>
    <w:rsid w:val="4B1CB260"/>
    <w:rsid w:val="4B2BB368"/>
    <w:rsid w:val="4B2E4172"/>
    <w:rsid w:val="4B3982AE"/>
    <w:rsid w:val="4B3B8EA8"/>
    <w:rsid w:val="4B460E25"/>
    <w:rsid w:val="4B46806E"/>
    <w:rsid w:val="4B4BE0BE"/>
    <w:rsid w:val="4B519852"/>
    <w:rsid w:val="4B54EB7B"/>
    <w:rsid w:val="4B5504DA"/>
    <w:rsid w:val="4B609DCE"/>
    <w:rsid w:val="4B67C2C2"/>
    <w:rsid w:val="4B7882E0"/>
    <w:rsid w:val="4B7B0A02"/>
    <w:rsid w:val="4B890D7F"/>
    <w:rsid w:val="4B904EBB"/>
    <w:rsid w:val="4BAE32FD"/>
    <w:rsid w:val="4BBA06CE"/>
    <w:rsid w:val="4BBFA3FC"/>
    <w:rsid w:val="4BC89D87"/>
    <w:rsid w:val="4BD343F4"/>
    <w:rsid w:val="4BE06CBE"/>
    <w:rsid w:val="4BE86C54"/>
    <w:rsid w:val="4BEC819A"/>
    <w:rsid w:val="4BF5E5BB"/>
    <w:rsid w:val="4BFCA547"/>
    <w:rsid w:val="4BFE4D81"/>
    <w:rsid w:val="4BFFDCCA"/>
    <w:rsid w:val="4C0BC69F"/>
    <w:rsid w:val="4C0EBBCA"/>
    <w:rsid w:val="4C1AE61B"/>
    <w:rsid w:val="4C283B6F"/>
    <w:rsid w:val="4C2FC56A"/>
    <w:rsid w:val="4C318F08"/>
    <w:rsid w:val="4C345585"/>
    <w:rsid w:val="4C416392"/>
    <w:rsid w:val="4C4756EF"/>
    <w:rsid w:val="4C5196F6"/>
    <w:rsid w:val="4C615181"/>
    <w:rsid w:val="4C6400DF"/>
    <w:rsid w:val="4C72ADB9"/>
    <w:rsid w:val="4C731A82"/>
    <w:rsid w:val="4C74A74A"/>
    <w:rsid w:val="4C74C0A8"/>
    <w:rsid w:val="4C92D297"/>
    <w:rsid w:val="4CA72A21"/>
    <w:rsid w:val="4CB47C5D"/>
    <w:rsid w:val="4CB84D6B"/>
    <w:rsid w:val="4CC677EF"/>
    <w:rsid w:val="4CCBFF15"/>
    <w:rsid w:val="4CCC7D26"/>
    <w:rsid w:val="4CD9F46C"/>
    <w:rsid w:val="4CEAB9B0"/>
    <w:rsid w:val="4CECAB6B"/>
    <w:rsid w:val="4CEE9979"/>
    <w:rsid w:val="4CF57BAC"/>
    <w:rsid w:val="4CFB1BCB"/>
    <w:rsid w:val="4D064FFB"/>
    <w:rsid w:val="4D0B2CAD"/>
    <w:rsid w:val="4D106924"/>
    <w:rsid w:val="4D17A848"/>
    <w:rsid w:val="4D1D9AC5"/>
    <w:rsid w:val="4D286341"/>
    <w:rsid w:val="4D3D69AA"/>
    <w:rsid w:val="4D56CF01"/>
    <w:rsid w:val="4D655AF3"/>
    <w:rsid w:val="4D6DF0F8"/>
    <w:rsid w:val="4D70E67D"/>
    <w:rsid w:val="4D8100EF"/>
    <w:rsid w:val="4D850B6F"/>
    <w:rsid w:val="4D872393"/>
    <w:rsid w:val="4D8BC868"/>
    <w:rsid w:val="4D8E53F1"/>
    <w:rsid w:val="4D99A0C6"/>
    <w:rsid w:val="4D9D114D"/>
    <w:rsid w:val="4D9EC2F2"/>
    <w:rsid w:val="4DA0D5DC"/>
    <w:rsid w:val="4DA388F9"/>
    <w:rsid w:val="4DA82D42"/>
    <w:rsid w:val="4DAE00B6"/>
    <w:rsid w:val="4DB644C5"/>
    <w:rsid w:val="4DB6E656"/>
    <w:rsid w:val="4DBC76C1"/>
    <w:rsid w:val="4DC52CDF"/>
    <w:rsid w:val="4DC5A093"/>
    <w:rsid w:val="4DD76745"/>
    <w:rsid w:val="4DD7BA8D"/>
    <w:rsid w:val="4DE2AB47"/>
    <w:rsid w:val="4DE5F444"/>
    <w:rsid w:val="4DF40EF1"/>
    <w:rsid w:val="4DF9298A"/>
    <w:rsid w:val="4DF94883"/>
    <w:rsid w:val="4DFC33C8"/>
    <w:rsid w:val="4DFD1C9B"/>
    <w:rsid w:val="4E0A51A3"/>
    <w:rsid w:val="4E1BA31B"/>
    <w:rsid w:val="4E238A35"/>
    <w:rsid w:val="4E31BEF1"/>
    <w:rsid w:val="4E3AFEB6"/>
    <w:rsid w:val="4E4F4378"/>
    <w:rsid w:val="4E588E40"/>
    <w:rsid w:val="4E6241E2"/>
    <w:rsid w:val="4E68B78C"/>
    <w:rsid w:val="4E6C34EC"/>
    <w:rsid w:val="4E6EBFE2"/>
    <w:rsid w:val="4E82DC99"/>
    <w:rsid w:val="4E93BE29"/>
    <w:rsid w:val="4E9709B1"/>
    <w:rsid w:val="4E9ACB33"/>
    <w:rsid w:val="4EA1A3DC"/>
    <w:rsid w:val="4EA2C1B6"/>
    <w:rsid w:val="4EA6F999"/>
    <w:rsid w:val="4EADCB04"/>
    <w:rsid w:val="4EB2ACDD"/>
    <w:rsid w:val="4EBBFB53"/>
    <w:rsid w:val="4EBD8389"/>
    <w:rsid w:val="4EC2CD73"/>
    <w:rsid w:val="4EC4CA6A"/>
    <w:rsid w:val="4EC711DC"/>
    <w:rsid w:val="4EC7D8A5"/>
    <w:rsid w:val="4ECAE19E"/>
    <w:rsid w:val="4ECEC451"/>
    <w:rsid w:val="4ED22E2E"/>
    <w:rsid w:val="4ED71113"/>
    <w:rsid w:val="4EDEC6FF"/>
    <w:rsid w:val="4EE70649"/>
    <w:rsid w:val="4EEB705B"/>
    <w:rsid w:val="4EF341A6"/>
    <w:rsid w:val="4F098C32"/>
    <w:rsid w:val="4F0EAB97"/>
    <w:rsid w:val="4F23A25E"/>
    <w:rsid w:val="4F3005F2"/>
    <w:rsid w:val="4F318043"/>
    <w:rsid w:val="4F371F25"/>
    <w:rsid w:val="4F3E67AB"/>
    <w:rsid w:val="4F7A28AE"/>
    <w:rsid w:val="4F7E9FD6"/>
    <w:rsid w:val="4F909D78"/>
    <w:rsid w:val="4F9F0B93"/>
    <w:rsid w:val="4FA66F75"/>
    <w:rsid w:val="4FAC40CC"/>
    <w:rsid w:val="4FB2044A"/>
    <w:rsid w:val="4FC02859"/>
    <w:rsid w:val="4FCF2174"/>
    <w:rsid w:val="4FDEA711"/>
    <w:rsid w:val="4FEBC4FC"/>
    <w:rsid w:val="4FEF442D"/>
    <w:rsid w:val="4FF1AC29"/>
    <w:rsid w:val="4FF66DB8"/>
    <w:rsid w:val="50099706"/>
    <w:rsid w:val="5009D225"/>
    <w:rsid w:val="500B0A30"/>
    <w:rsid w:val="50123205"/>
    <w:rsid w:val="5014D8B6"/>
    <w:rsid w:val="501D1004"/>
    <w:rsid w:val="505E9DD4"/>
    <w:rsid w:val="505FFBF9"/>
    <w:rsid w:val="506C249D"/>
    <w:rsid w:val="5070E998"/>
    <w:rsid w:val="5072393C"/>
    <w:rsid w:val="508279D8"/>
    <w:rsid w:val="5088A38D"/>
    <w:rsid w:val="50964006"/>
    <w:rsid w:val="509B760A"/>
    <w:rsid w:val="50A5758A"/>
    <w:rsid w:val="50AC3662"/>
    <w:rsid w:val="50B0835E"/>
    <w:rsid w:val="50CE2323"/>
    <w:rsid w:val="50D294BE"/>
    <w:rsid w:val="50D67877"/>
    <w:rsid w:val="50E25365"/>
    <w:rsid w:val="50E65DB3"/>
    <w:rsid w:val="50EAC424"/>
    <w:rsid w:val="50FC91D2"/>
    <w:rsid w:val="5110E359"/>
    <w:rsid w:val="5112D5A5"/>
    <w:rsid w:val="51133F11"/>
    <w:rsid w:val="511ACEB4"/>
    <w:rsid w:val="51229AB4"/>
    <w:rsid w:val="5122E809"/>
    <w:rsid w:val="51245FD3"/>
    <w:rsid w:val="51307024"/>
    <w:rsid w:val="5137845A"/>
    <w:rsid w:val="5137B053"/>
    <w:rsid w:val="513C657E"/>
    <w:rsid w:val="51408600"/>
    <w:rsid w:val="51421437"/>
    <w:rsid w:val="514278C5"/>
    <w:rsid w:val="51442AB4"/>
    <w:rsid w:val="514764AF"/>
    <w:rsid w:val="515FBC81"/>
    <w:rsid w:val="5163EF16"/>
    <w:rsid w:val="51764E8B"/>
    <w:rsid w:val="51776373"/>
    <w:rsid w:val="5177CBB9"/>
    <w:rsid w:val="51858D45"/>
    <w:rsid w:val="51874078"/>
    <w:rsid w:val="5189C7C6"/>
    <w:rsid w:val="518FD7C9"/>
    <w:rsid w:val="51910D51"/>
    <w:rsid w:val="51919AA8"/>
    <w:rsid w:val="51AE96DB"/>
    <w:rsid w:val="51B47697"/>
    <w:rsid w:val="51BA10AE"/>
    <w:rsid w:val="51BC2138"/>
    <w:rsid w:val="51BFD1B2"/>
    <w:rsid w:val="51C0B2C3"/>
    <w:rsid w:val="51C6EB8B"/>
    <w:rsid w:val="51C79C87"/>
    <w:rsid w:val="51D25F12"/>
    <w:rsid w:val="51E348F3"/>
    <w:rsid w:val="51E62A1C"/>
    <w:rsid w:val="51E79C17"/>
    <w:rsid w:val="51EF263E"/>
    <w:rsid w:val="51F09094"/>
    <w:rsid w:val="51F73086"/>
    <w:rsid w:val="51F8EC88"/>
    <w:rsid w:val="51F97D4A"/>
    <w:rsid w:val="51FADD74"/>
    <w:rsid w:val="520FCA14"/>
    <w:rsid w:val="521E9C9B"/>
    <w:rsid w:val="52282640"/>
    <w:rsid w:val="5230ADEE"/>
    <w:rsid w:val="523367DB"/>
    <w:rsid w:val="523FCAF1"/>
    <w:rsid w:val="5242DDEC"/>
    <w:rsid w:val="5259574F"/>
    <w:rsid w:val="52692D5D"/>
    <w:rsid w:val="526D3A88"/>
    <w:rsid w:val="526EB8EC"/>
    <w:rsid w:val="52819AA9"/>
    <w:rsid w:val="528EF248"/>
    <w:rsid w:val="52929862"/>
    <w:rsid w:val="52973EB2"/>
    <w:rsid w:val="52BCEF91"/>
    <w:rsid w:val="52BEB9E3"/>
    <w:rsid w:val="52D234F2"/>
    <w:rsid w:val="52D81C6F"/>
    <w:rsid w:val="52E154FE"/>
    <w:rsid w:val="52E16D16"/>
    <w:rsid w:val="52F04529"/>
    <w:rsid w:val="52F23770"/>
    <w:rsid w:val="53143D2C"/>
    <w:rsid w:val="53196B69"/>
    <w:rsid w:val="53290F36"/>
    <w:rsid w:val="533D2B48"/>
    <w:rsid w:val="533E75B6"/>
    <w:rsid w:val="5345B5C8"/>
    <w:rsid w:val="534948C9"/>
    <w:rsid w:val="535F4930"/>
    <w:rsid w:val="5361A3BC"/>
    <w:rsid w:val="5365B8FD"/>
    <w:rsid w:val="536EDB13"/>
    <w:rsid w:val="5382D439"/>
    <w:rsid w:val="5383DAC4"/>
    <w:rsid w:val="53A36250"/>
    <w:rsid w:val="53A907AC"/>
    <w:rsid w:val="53BF78F6"/>
    <w:rsid w:val="53C0302D"/>
    <w:rsid w:val="53C12412"/>
    <w:rsid w:val="53CA7AA6"/>
    <w:rsid w:val="53CEB9E9"/>
    <w:rsid w:val="53DD0A43"/>
    <w:rsid w:val="53E07BDF"/>
    <w:rsid w:val="53EC2181"/>
    <w:rsid w:val="53F02154"/>
    <w:rsid w:val="53F286DD"/>
    <w:rsid w:val="53FD53EF"/>
    <w:rsid w:val="5400EC5A"/>
    <w:rsid w:val="5407984F"/>
    <w:rsid w:val="540A412A"/>
    <w:rsid w:val="540D6032"/>
    <w:rsid w:val="540ED375"/>
    <w:rsid w:val="541A5848"/>
    <w:rsid w:val="5420348C"/>
    <w:rsid w:val="5422827F"/>
    <w:rsid w:val="5423D34D"/>
    <w:rsid w:val="5439E374"/>
    <w:rsid w:val="5443629B"/>
    <w:rsid w:val="5449AA32"/>
    <w:rsid w:val="544BECE8"/>
    <w:rsid w:val="544E2A66"/>
    <w:rsid w:val="54817EF1"/>
    <w:rsid w:val="548D3C28"/>
    <w:rsid w:val="5490F2BE"/>
    <w:rsid w:val="54969724"/>
    <w:rsid w:val="549EF7C6"/>
    <w:rsid w:val="54AC950D"/>
    <w:rsid w:val="54AD07D5"/>
    <w:rsid w:val="54B3B4FF"/>
    <w:rsid w:val="54B428ED"/>
    <w:rsid w:val="54C08D46"/>
    <w:rsid w:val="54C63032"/>
    <w:rsid w:val="54D1A1BE"/>
    <w:rsid w:val="54DE6B84"/>
    <w:rsid w:val="54E95635"/>
    <w:rsid w:val="54EFC769"/>
    <w:rsid w:val="54FE2971"/>
    <w:rsid w:val="553B68E7"/>
    <w:rsid w:val="554BAB4C"/>
    <w:rsid w:val="5554C9AB"/>
    <w:rsid w:val="555E9D84"/>
    <w:rsid w:val="556422F0"/>
    <w:rsid w:val="556AF9CC"/>
    <w:rsid w:val="556E5C70"/>
    <w:rsid w:val="556E8BD7"/>
    <w:rsid w:val="5587565D"/>
    <w:rsid w:val="5588AAC4"/>
    <w:rsid w:val="559BB9F3"/>
    <w:rsid w:val="559F2DBD"/>
    <w:rsid w:val="55A0CE1F"/>
    <w:rsid w:val="55A603C1"/>
    <w:rsid w:val="55BCEA0A"/>
    <w:rsid w:val="55BE7AD6"/>
    <w:rsid w:val="55C190BF"/>
    <w:rsid w:val="55C2B7E8"/>
    <w:rsid w:val="55C3C51F"/>
    <w:rsid w:val="55CAC32A"/>
    <w:rsid w:val="55CC80D4"/>
    <w:rsid w:val="55D3516C"/>
    <w:rsid w:val="55D61A77"/>
    <w:rsid w:val="55DC8D58"/>
    <w:rsid w:val="55DFB99D"/>
    <w:rsid w:val="55E9D98A"/>
    <w:rsid w:val="55F33EB3"/>
    <w:rsid w:val="55F87167"/>
    <w:rsid w:val="560314BC"/>
    <w:rsid w:val="56090A77"/>
    <w:rsid w:val="560C1CA0"/>
    <w:rsid w:val="561A4B56"/>
    <w:rsid w:val="561CECFE"/>
    <w:rsid w:val="5632DF21"/>
    <w:rsid w:val="56394C4A"/>
    <w:rsid w:val="563F00AC"/>
    <w:rsid w:val="56451A12"/>
    <w:rsid w:val="564E3051"/>
    <w:rsid w:val="56544617"/>
    <w:rsid w:val="56602B71"/>
    <w:rsid w:val="5668B1C5"/>
    <w:rsid w:val="567562B6"/>
    <w:rsid w:val="567E0A71"/>
    <w:rsid w:val="5680A96E"/>
    <w:rsid w:val="5682C297"/>
    <w:rsid w:val="569C0148"/>
    <w:rsid w:val="569CE6D8"/>
    <w:rsid w:val="569E670A"/>
    <w:rsid w:val="56B222C9"/>
    <w:rsid w:val="56BC17A4"/>
    <w:rsid w:val="56CE0B0E"/>
    <w:rsid w:val="56DD3CF1"/>
    <w:rsid w:val="56DDA9C2"/>
    <w:rsid w:val="56DFB2D9"/>
    <w:rsid w:val="56E05CB1"/>
    <w:rsid w:val="56E8D11E"/>
    <w:rsid w:val="56EDD540"/>
    <w:rsid w:val="56F44B75"/>
    <w:rsid w:val="56F626CE"/>
    <w:rsid w:val="57054766"/>
    <w:rsid w:val="570CDB20"/>
    <w:rsid w:val="571664B4"/>
    <w:rsid w:val="571874E5"/>
    <w:rsid w:val="57241DDA"/>
    <w:rsid w:val="572E0E79"/>
    <w:rsid w:val="572E0E7B"/>
    <w:rsid w:val="572F9775"/>
    <w:rsid w:val="57389A81"/>
    <w:rsid w:val="57484D31"/>
    <w:rsid w:val="574CB422"/>
    <w:rsid w:val="574CB5FA"/>
    <w:rsid w:val="575C9DB4"/>
    <w:rsid w:val="576EB6C5"/>
    <w:rsid w:val="576ECE04"/>
    <w:rsid w:val="5773D1AA"/>
    <w:rsid w:val="57747881"/>
    <w:rsid w:val="57790130"/>
    <w:rsid w:val="5789EDC3"/>
    <w:rsid w:val="5789F13B"/>
    <w:rsid w:val="578E7133"/>
    <w:rsid w:val="57A004CE"/>
    <w:rsid w:val="57A600C1"/>
    <w:rsid w:val="57B6112B"/>
    <w:rsid w:val="57C3F856"/>
    <w:rsid w:val="57C47E62"/>
    <w:rsid w:val="57C4B46E"/>
    <w:rsid w:val="57C50E77"/>
    <w:rsid w:val="57E91159"/>
    <w:rsid w:val="57EC9974"/>
    <w:rsid w:val="57FE37D8"/>
    <w:rsid w:val="57FEC4D1"/>
    <w:rsid w:val="580A6A80"/>
    <w:rsid w:val="582D2FCC"/>
    <w:rsid w:val="584C699C"/>
    <w:rsid w:val="584F8275"/>
    <w:rsid w:val="58530C6C"/>
    <w:rsid w:val="5856AE7A"/>
    <w:rsid w:val="5864BC29"/>
    <w:rsid w:val="587A7240"/>
    <w:rsid w:val="58817B8D"/>
    <w:rsid w:val="58832862"/>
    <w:rsid w:val="5889E0D9"/>
    <w:rsid w:val="589FC8B6"/>
    <w:rsid w:val="58A3A40F"/>
    <w:rsid w:val="58BCE99F"/>
    <w:rsid w:val="58C5E90C"/>
    <w:rsid w:val="58CD3B7C"/>
    <w:rsid w:val="58D0423D"/>
    <w:rsid w:val="58D93990"/>
    <w:rsid w:val="58D9A90C"/>
    <w:rsid w:val="58EFBB6A"/>
    <w:rsid w:val="58EFE7CA"/>
    <w:rsid w:val="58F25F24"/>
    <w:rsid w:val="58F557ED"/>
    <w:rsid w:val="58FFF953"/>
    <w:rsid w:val="59012FAD"/>
    <w:rsid w:val="590258B9"/>
    <w:rsid w:val="592086BE"/>
    <w:rsid w:val="5929B626"/>
    <w:rsid w:val="5936C744"/>
    <w:rsid w:val="593E0F69"/>
    <w:rsid w:val="593E84B2"/>
    <w:rsid w:val="595DDA9E"/>
    <w:rsid w:val="595FAE61"/>
    <w:rsid w:val="59667BD3"/>
    <w:rsid w:val="5967433B"/>
    <w:rsid w:val="596F4B17"/>
    <w:rsid w:val="59728CA6"/>
    <w:rsid w:val="5977E44F"/>
    <w:rsid w:val="5979DBF7"/>
    <w:rsid w:val="597D3B2E"/>
    <w:rsid w:val="59859821"/>
    <w:rsid w:val="598B0466"/>
    <w:rsid w:val="599E0AE7"/>
    <w:rsid w:val="59A8E985"/>
    <w:rsid w:val="59B256FC"/>
    <w:rsid w:val="59CF20C2"/>
    <w:rsid w:val="59D12A0B"/>
    <w:rsid w:val="59D5669E"/>
    <w:rsid w:val="59D7C055"/>
    <w:rsid w:val="59D9C0D9"/>
    <w:rsid w:val="59DEF617"/>
    <w:rsid w:val="59EA6F70"/>
    <w:rsid w:val="59F3DD3F"/>
    <w:rsid w:val="59F7A235"/>
    <w:rsid w:val="59FC9096"/>
    <w:rsid w:val="5A03981B"/>
    <w:rsid w:val="5A091A10"/>
    <w:rsid w:val="5A0AE900"/>
    <w:rsid w:val="5A198977"/>
    <w:rsid w:val="5A1AB613"/>
    <w:rsid w:val="5A1F8116"/>
    <w:rsid w:val="5A29FD5F"/>
    <w:rsid w:val="5A3647E6"/>
    <w:rsid w:val="5A380FFA"/>
    <w:rsid w:val="5A48D59A"/>
    <w:rsid w:val="5A4BCC5C"/>
    <w:rsid w:val="5A5B9A2B"/>
    <w:rsid w:val="5A68F561"/>
    <w:rsid w:val="5A6A1C04"/>
    <w:rsid w:val="5A6C1C2B"/>
    <w:rsid w:val="5A6D9EBA"/>
    <w:rsid w:val="5A6DF0E6"/>
    <w:rsid w:val="5A7569D9"/>
    <w:rsid w:val="5A795943"/>
    <w:rsid w:val="5A8989AC"/>
    <w:rsid w:val="5A8B462F"/>
    <w:rsid w:val="5A93948D"/>
    <w:rsid w:val="5A968D85"/>
    <w:rsid w:val="5AA05379"/>
    <w:rsid w:val="5AA1A084"/>
    <w:rsid w:val="5AAC81DE"/>
    <w:rsid w:val="5AAC9B73"/>
    <w:rsid w:val="5ABD32C3"/>
    <w:rsid w:val="5AC8782B"/>
    <w:rsid w:val="5ADDAA3B"/>
    <w:rsid w:val="5AE0F299"/>
    <w:rsid w:val="5AE28CDE"/>
    <w:rsid w:val="5AE8FA76"/>
    <w:rsid w:val="5AE9EB3F"/>
    <w:rsid w:val="5AF1AD9F"/>
    <w:rsid w:val="5AF510B6"/>
    <w:rsid w:val="5AF8607E"/>
    <w:rsid w:val="5B04D397"/>
    <w:rsid w:val="5B170954"/>
    <w:rsid w:val="5B199F63"/>
    <w:rsid w:val="5B1AD02C"/>
    <w:rsid w:val="5B1D3EA4"/>
    <w:rsid w:val="5B2C4010"/>
    <w:rsid w:val="5B2F5C0A"/>
    <w:rsid w:val="5B399288"/>
    <w:rsid w:val="5B3D3703"/>
    <w:rsid w:val="5B454407"/>
    <w:rsid w:val="5B5CDC49"/>
    <w:rsid w:val="5B6EA64E"/>
    <w:rsid w:val="5B6F026F"/>
    <w:rsid w:val="5B730DF9"/>
    <w:rsid w:val="5B9A1052"/>
    <w:rsid w:val="5BA7BB96"/>
    <w:rsid w:val="5BB5A02C"/>
    <w:rsid w:val="5BBB3D0F"/>
    <w:rsid w:val="5BBCDF7D"/>
    <w:rsid w:val="5BC59BE2"/>
    <w:rsid w:val="5BD38335"/>
    <w:rsid w:val="5BD76978"/>
    <w:rsid w:val="5BFAB3C4"/>
    <w:rsid w:val="5C01923B"/>
    <w:rsid w:val="5C0C6DB2"/>
    <w:rsid w:val="5C16C984"/>
    <w:rsid w:val="5C1704C5"/>
    <w:rsid w:val="5C1F8B48"/>
    <w:rsid w:val="5C22967A"/>
    <w:rsid w:val="5C27F5F5"/>
    <w:rsid w:val="5C4539B0"/>
    <w:rsid w:val="5C466741"/>
    <w:rsid w:val="5C4CA6C0"/>
    <w:rsid w:val="5C4FECF0"/>
    <w:rsid w:val="5C50ED76"/>
    <w:rsid w:val="5C5C6F7B"/>
    <w:rsid w:val="5C5FD388"/>
    <w:rsid w:val="5C7751AB"/>
    <w:rsid w:val="5C7A28B7"/>
    <w:rsid w:val="5C7DC9D0"/>
    <w:rsid w:val="5C817B47"/>
    <w:rsid w:val="5C82122F"/>
    <w:rsid w:val="5C82B5F1"/>
    <w:rsid w:val="5C871F07"/>
    <w:rsid w:val="5C8B7A0B"/>
    <w:rsid w:val="5C951B65"/>
    <w:rsid w:val="5C96F912"/>
    <w:rsid w:val="5CA613EA"/>
    <w:rsid w:val="5CAC93AF"/>
    <w:rsid w:val="5CC26857"/>
    <w:rsid w:val="5CC7DDA0"/>
    <w:rsid w:val="5CE77103"/>
    <w:rsid w:val="5CE7FB08"/>
    <w:rsid w:val="5CF496E0"/>
    <w:rsid w:val="5CFA22D7"/>
    <w:rsid w:val="5CFA5B18"/>
    <w:rsid w:val="5CFC81B0"/>
    <w:rsid w:val="5D1F9C82"/>
    <w:rsid w:val="5D1FEAD7"/>
    <w:rsid w:val="5D23CA67"/>
    <w:rsid w:val="5D3BB1F8"/>
    <w:rsid w:val="5D4587F0"/>
    <w:rsid w:val="5D46F8FD"/>
    <w:rsid w:val="5D51A5AC"/>
    <w:rsid w:val="5D539316"/>
    <w:rsid w:val="5D5AE262"/>
    <w:rsid w:val="5D5E790E"/>
    <w:rsid w:val="5D673F8A"/>
    <w:rsid w:val="5D6C56D0"/>
    <w:rsid w:val="5D6DD62A"/>
    <w:rsid w:val="5D7A72FB"/>
    <w:rsid w:val="5D838E52"/>
    <w:rsid w:val="5D8C62C8"/>
    <w:rsid w:val="5D9F0B0B"/>
    <w:rsid w:val="5DA88247"/>
    <w:rsid w:val="5DCAFCC0"/>
    <w:rsid w:val="5DCD377E"/>
    <w:rsid w:val="5DD001B2"/>
    <w:rsid w:val="5DD14EF7"/>
    <w:rsid w:val="5DDD9FA5"/>
    <w:rsid w:val="5DF0B3A5"/>
    <w:rsid w:val="5DF6E853"/>
    <w:rsid w:val="5DFE561E"/>
    <w:rsid w:val="5DFFBA0E"/>
    <w:rsid w:val="5E04657F"/>
    <w:rsid w:val="5E06C3BD"/>
    <w:rsid w:val="5E180994"/>
    <w:rsid w:val="5E1C305C"/>
    <w:rsid w:val="5E2722BE"/>
    <w:rsid w:val="5E34B5E6"/>
    <w:rsid w:val="5E34EED6"/>
    <w:rsid w:val="5E555345"/>
    <w:rsid w:val="5E5FD780"/>
    <w:rsid w:val="5E60BFFF"/>
    <w:rsid w:val="5E64948C"/>
    <w:rsid w:val="5E6CDEC5"/>
    <w:rsid w:val="5E71077F"/>
    <w:rsid w:val="5E802DF9"/>
    <w:rsid w:val="5E87AED8"/>
    <w:rsid w:val="5E8FE2E8"/>
    <w:rsid w:val="5E953B27"/>
    <w:rsid w:val="5E9D8603"/>
    <w:rsid w:val="5EA5739A"/>
    <w:rsid w:val="5ECBB210"/>
    <w:rsid w:val="5ED2EA5F"/>
    <w:rsid w:val="5EE23426"/>
    <w:rsid w:val="5EF3F6AB"/>
    <w:rsid w:val="5EF45923"/>
    <w:rsid w:val="5EF6E2B5"/>
    <w:rsid w:val="5F0EDBFF"/>
    <w:rsid w:val="5F106418"/>
    <w:rsid w:val="5F1B3208"/>
    <w:rsid w:val="5F1C569D"/>
    <w:rsid w:val="5F1FA1BB"/>
    <w:rsid w:val="5F285F3F"/>
    <w:rsid w:val="5F3DC8B7"/>
    <w:rsid w:val="5F43B9D1"/>
    <w:rsid w:val="5F49C262"/>
    <w:rsid w:val="5F56AD21"/>
    <w:rsid w:val="5F674EC9"/>
    <w:rsid w:val="5F75FFDC"/>
    <w:rsid w:val="5F79031D"/>
    <w:rsid w:val="5F91974A"/>
    <w:rsid w:val="5F96F037"/>
    <w:rsid w:val="5FA5BAB9"/>
    <w:rsid w:val="5FA8BCD7"/>
    <w:rsid w:val="5FAA4667"/>
    <w:rsid w:val="5FB1C8FD"/>
    <w:rsid w:val="5FC3A39E"/>
    <w:rsid w:val="5FCCB155"/>
    <w:rsid w:val="5FCF867B"/>
    <w:rsid w:val="5FE45293"/>
    <w:rsid w:val="5FE50331"/>
    <w:rsid w:val="6002BF98"/>
    <w:rsid w:val="600AF2A5"/>
    <w:rsid w:val="600FEFEB"/>
    <w:rsid w:val="60105F43"/>
    <w:rsid w:val="6013BDF0"/>
    <w:rsid w:val="60180F47"/>
    <w:rsid w:val="601EA571"/>
    <w:rsid w:val="6025A086"/>
    <w:rsid w:val="60330A7D"/>
    <w:rsid w:val="6033CDFD"/>
    <w:rsid w:val="6036DC3F"/>
    <w:rsid w:val="6036F920"/>
    <w:rsid w:val="6041E193"/>
    <w:rsid w:val="606BDC2C"/>
    <w:rsid w:val="606FDDCD"/>
    <w:rsid w:val="608DCC5A"/>
    <w:rsid w:val="609CE48E"/>
    <w:rsid w:val="60AFBE3F"/>
    <w:rsid w:val="60BAA6BB"/>
    <w:rsid w:val="60BB65C8"/>
    <w:rsid w:val="60C7DC37"/>
    <w:rsid w:val="60DA6A74"/>
    <w:rsid w:val="60E067A7"/>
    <w:rsid w:val="60E9C4F7"/>
    <w:rsid w:val="60EF98CE"/>
    <w:rsid w:val="60F771CC"/>
    <w:rsid w:val="60FB92E6"/>
    <w:rsid w:val="61018634"/>
    <w:rsid w:val="61058D90"/>
    <w:rsid w:val="610D05B4"/>
    <w:rsid w:val="611BD5DD"/>
    <w:rsid w:val="612704C4"/>
    <w:rsid w:val="61317333"/>
    <w:rsid w:val="61398B2C"/>
    <w:rsid w:val="613C6DF9"/>
    <w:rsid w:val="614C788E"/>
    <w:rsid w:val="6156FB09"/>
    <w:rsid w:val="61767946"/>
    <w:rsid w:val="61820D5D"/>
    <w:rsid w:val="61928389"/>
    <w:rsid w:val="6199A25D"/>
    <w:rsid w:val="61A0C5FC"/>
    <w:rsid w:val="61AB894F"/>
    <w:rsid w:val="61C4349D"/>
    <w:rsid w:val="61E37735"/>
    <w:rsid w:val="61E6793A"/>
    <w:rsid w:val="61ECC5C4"/>
    <w:rsid w:val="61ED93D1"/>
    <w:rsid w:val="61FFE25F"/>
    <w:rsid w:val="62069453"/>
    <w:rsid w:val="620A3AA8"/>
    <w:rsid w:val="620BA13C"/>
    <w:rsid w:val="6211AD65"/>
    <w:rsid w:val="621A2172"/>
    <w:rsid w:val="6233F273"/>
    <w:rsid w:val="623C3E18"/>
    <w:rsid w:val="6240AFD5"/>
    <w:rsid w:val="6251A663"/>
    <w:rsid w:val="62536298"/>
    <w:rsid w:val="62551D6D"/>
    <w:rsid w:val="6261222B"/>
    <w:rsid w:val="62618330"/>
    <w:rsid w:val="6269D9CE"/>
    <w:rsid w:val="62748B1E"/>
    <w:rsid w:val="62A1EE42"/>
    <w:rsid w:val="62A227E2"/>
    <w:rsid w:val="62A289C2"/>
    <w:rsid w:val="62B445CE"/>
    <w:rsid w:val="62C8329D"/>
    <w:rsid w:val="62CC4775"/>
    <w:rsid w:val="62D677E3"/>
    <w:rsid w:val="62DF3D21"/>
    <w:rsid w:val="62E4D4AB"/>
    <w:rsid w:val="62EA2792"/>
    <w:rsid w:val="62EF92B4"/>
    <w:rsid w:val="62F561CB"/>
    <w:rsid w:val="62FD525C"/>
    <w:rsid w:val="62FD9DF9"/>
    <w:rsid w:val="63064409"/>
    <w:rsid w:val="6306D0AE"/>
    <w:rsid w:val="630E0B79"/>
    <w:rsid w:val="631B03DA"/>
    <w:rsid w:val="632476BE"/>
    <w:rsid w:val="634A9421"/>
    <w:rsid w:val="6363AA2B"/>
    <w:rsid w:val="636A1644"/>
    <w:rsid w:val="637D5725"/>
    <w:rsid w:val="63811B25"/>
    <w:rsid w:val="6382CF50"/>
    <w:rsid w:val="638994A2"/>
    <w:rsid w:val="639725D5"/>
    <w:rsid w:val="63A63992"/>
    <w:rsid w:val="63AD9838"/>
    <w:rsid w:val="63B0B315"/>
    <w:rsid w:val="63B5AE0B"/>
    <w:rsid w:val="63C7AD43"/>
    <w:rsid w:val="63D6A214"/>
    <w:rsid w:val="63D8933E"/>
    <w:rsid w:val="63F296E6"/>
    <w:rsid w:val="6403A4BF"/>
    <w:rsid w:val="6405BE6F"/>
    <w:rsid w:val="640729E4"/>
    <w:rsid w:val="6409351B"/>
    <w:rsid w:val="640F4F00"/>
    <w:rsid w:val="64111249"/>
    <w:rsid w:val="641A4525"/>
    <w:rsid w:val="641B182E"/>
    <w:rsid w:val="641B9ACF"/>
    <w:rsid w:val="64236364"/>
    <w:rsid w:val="642415E7"/>
    <w:rsid w:val="6426D0BB"/>
    <w:rsid w:val="642CA542"/>
    <w:rsid w:val="642DB4D9"/>
    <w:rsid w:val="64363028"/>
    <w:rsid w:val="6457C81E"/>
    <w:rsid w:val="645841E5"/>
    <w:rsid w:val="64588F8F"/>
    <w:rsid w:val="645D471F"/>
    <w:rsid w:val="645E4429"/>
    <w:rsid w:val="64619159"/>
    <w:rsid w:val="646CDD33"/>
    <w:rsid w:val="646FC570"/>
    <w:rsid w:val="64784A84"/>
    <w:rsid w:val="647DAD33"/>
    <w:rsid w:val="6481AF33"/>
    <w:rsid w:val="648B7E93"/>
    <w:rsid w:val="6492964C"/>
    <w:rsid w:val="6497B10E"/>
    <w:rsid w:val="64A1D686"/>
    <w:rsid w:val="64A72BCD"/>
    <w:rsid w:val="64AD409B"/>
    <w:rsid w:val="64B5B2EF"/>
    <w:rsid w:val="64CAFD30"/>
    <w:rsid w:val="64CBA2ED"/>
    <w:rsid w:val="64E32A9E"/>
    <w:rsid w:val="64E373FA"/>
    <w:rsid w:val="64E74077"/>
    <w:rsid w:val="64E9AD09"/>
    <w:rsid w:val="64EE4B2E"/>
    <w:rsid w:val="64F26BDA"/>
    <w:rsid w:val="64F76904"/>
    <w:rsid w:val="65018FB2"/>
    <w:rsid w:val="6515340A"/>
    <w:rsid w:val="652038A1"/>
    <w:rsid w:val="6522CDBC"/>
    <w:rsid w:val="652A9AC7"/>
    <w:rsid w:val="652E6194"/>
    <w:rsid w:val="6541143D"/>
    <w:rsid w:val="65543106"/>
    <w:rsid w:val="655890FF"/>
    <w:rsid w:val="6560A731"/>
    <w:rsid w:val="6567BEAA"/>
    <w:rsid w:val="6568A6C1"/>
    <w:rsid w:val="656BB802"/>
    <w:rsid w:val="65720BD5"/>
    <w:rsid w:val="65878B23"/>
    <w:rsid w:val="6587C545"/>
    <w:rsid w:val="658EA076"/>
    <w:rsid w:val="65964C96"/>
    <w:rsid w:val="659F1429"/>
    <w:rsid w:val="659FABC4"/>
    <w:rsid w:val="65A272D4"/>
    <w:rsid w:val="65B304DA"/>
    <w:rsid w:val="65B6003B"/>
    <w:rsid w:val="65B8DB56"/>
    <w:rsid w:val="65BC5204"/>
    <w:rsid w:val="65CCAC20"/>
    <w:rsid w:val="65D0DD00"/>
    <w:rsid w:val="65D8C8AE"/>
    <w:rsid w:val="65D9573A"/>
    <w:rsid w:val="65FBE357"/>
    <w:rsid w:val="6609A4FA"/>
    <w:rsid w:val="660F2803"/>
    <w:rsid w:val="661970EE"/>
    <w:rsid w:val="661ABB07"/>
    <w:rsid w:val="661E0A36"/>
    <w:rsid w:val="662407F1"/>
    <w:rsid w:val="662A07FE"/>
    <w:rsid w:val="662CFC0E"/>
    <w:rsid w:val="66352CDA"/>
    <w:rsid w:val="664328F2"/>
    <w:rsid w:val="6644C5FC"/>
    <w:rsid w:val="6656DFFB"/>
    <w:rsid w:val="665A1215"/>
    <w:rsid w:val="6663C79B"/>
    <w:rsid w:val="66729CCA"/>
    <w:rsid w:val="6684D42D"/>
    <w:rsid w:val="668A8036"/>
    <w:rsid w:val="668B39BC"/>
    <w:rsid w:val="668F3989"/>
    <w:rsid w:val="66942047"/>
    <w:rsid w:val="669654F9"/>
    <w:rsid w:val="66A34F8D"/>
    <w:rsid w:val="66A4C7D0"/>
    <w:rsid w:val="66A5AE04"/>
    <w:rsid w:val="66B33922"/>
    <w:rsid w:val="66B72032"/>
    <w:rsid w:val="66C3662F"/>
    <w:rsid w:val="66CB8CC8"/>
    <w:rsid w:val="66CF7983"/>
    <w:rsid w:val="66D74214"/>
    <w:rsid w:val="66D75E9D"/>
    <w:rsid w:val="66E0A151"/>
    <w:rsid w:val="66E772ED"/>
    <w:rsid w:val="66E8467F"/>
    <w:rsid w:val="66E87F94"/>
    <w:rsid w:val="66FF6B08"/>
    <w:rsid w:val="67003582"/>
    <w:rsid w:val="67045EC9"/>
    <w:rsid w:val="67085999"/>
    <w:rsid w:val="670E5BB9"/>
    <w:rsid w:val="6716E92E"/>
    <w:rsid w:val="671B7593"/>
    <w:rsid w:val="671F3097"/>
    <w:rsid w:val="673437A9"/>
    <w:rsid w:val="673EFEF0"/>
    <w:rsid w:val="6743ED54"/>
    <w:rsid w:val="674412DE"/>
    <w:rsid w:val="6751AC0D"/>
    <w:rsid w:val="6756E52D"/>
    <w:rsid w:val="6758F456"/>
    <w:rsid w:val="6776EF76"/>
    <w:rsid w:val="677C89CD"/>
    <w:rsid w:val="6780D53A"/>
    <w:rsid w:val="6783E83A"/>
    <w:rsid w:val="6788AD19"/>
    <w:rsid w:val="678F0D53"/>
    <w:rsid w:val="679E2FB6"/>
    <w:rsid w:val="679EA034"/>
    <w:rsid w:val="67A5731D"/>
    <w:rsid w:val="67AA45E4"/>
    <w:rsid w:val="67ADA1C3"/>
    <w:rsid w:val="67B00AB7"/>
    <w:rsid w:val="67B23599"/>
    <w:rsid w:val="67B68B68"/>
    <w:rsid w:val="67B92B7A"/>
    <w:rsid w:val="67BB673D"/>
    <w:rsid w:val="67BB81BE"/>
    <w:rsid w:val="67CCC466"/>
    <w:rsid w:val="67E18810"/>
    <w:rsid w:val="67E41E8A"/>
    <w:rsid w:val="67E4BA91"/>
    <w:rsid w:val="67E7391F"/>
    <w:rsid w:val="67F7D322"/>
    <w:rsid w:val="6801EC2B"/>
    <w:rsid w:val="6810B0EA"/>
    <w:rsid w:val="681B7793"/>
    <w:rsid w:val="6824AB7F"/>
    <w:rsid w:val="682FA89F"/>
    <w:rsid w:val="6835A10A"/>
    <w:rsid w:val="68389499"/>
    <w:rsid w:val="6838E0DB"/>
    <w:rsid w:val="683C022B"/>
    <w:rsid w:val="683C0A7E"/>
    <w:rsid w:val="6840EF45"/>
    <w:rsid w:val="684A0341"/>
    <w:rsid w:val="684EECD2"/>
    <w:rsid w:val="68525250"/>
    <w:rsid w:val="68610363"/>
    <w:rsid w:val="6866DB95"/>
    <w:rsid w:val="68673CBF"/>
    <w:rsid w:val="686830A6"/>
    <w:rsid w:val="686A5E2E"/>
    <w:rsid w:val="686E0E40"/>
    <w:rsid w:val="686E98AC"/>
    <w:rsid w:val="688026FB"/>
    <w:rsid w:val="68814A18"/>
    <w:rsid w:val="6882E7ED"/>
    <w:rsid w:val="6884EE04"/>
    <w:rsid w:val="68852AA9"/>
    <w:rsid w:val="6890BE98"/>
    <w:rsid w:val="68938BDA"/>
    <w:rsid w:val="68A07C96"/>
    <w:rsid w:val="68AED894"/>
    <w:rsid w:val="68BE6DFB"/>
    <w:rsid w:val="68C4A007"/>
    <w:rsid w:val="68C5AE08"/>
    <w:rsid w:val="68C8A554"/>
    <w:rsid w:val="68D42306"/>
    <w:rsid w:val="68DF6BBF"/>
    <w:rsid w:val="68E0F67D"/>
    <w:rsid w:val="68E408E6"/>
    <w:rsid w:val="68EAAB9F"/>
    <w:rsid w:val="68FE987C"/>
    <w:rsid w:val="69179F29"/>
    <w:rsid w:val="69214BA1"/>
    <w:rsid w:val="692B1A48"/>
    <w:rsid w:val="692E00C0"/>
    <w:rsid w:val="69388E9A"/>
    <w:rsid w:val="69397933"/>
    <w:rsid w:val="693D8E3A"/>
    <w:rsid w:val="6944F333"/>
    <w:rsid w:val="69456F26"/>
    <w:rsid w:val="69479BFB"/>
    <w:rsid w:val="695318E3"/>
    <w:rsid w:val="6959C01C"/>
    <w:rsid w:val="695CD067"/>
    <w:rsid w:val="695E47F9"/>
    <w:rsid w:val="69609537"/>
    <w:rsid w:val="6960CB7A"/>
    <w:rsid w:val="69636393"/>
    <w:rsid w:val="696F26D9"/>
    <w:rsid w:val="697C4A81"/>
    <w:rsid w:val="698352A0"/>
    <w:rsid w:val="698B63FA"/>
    <w:rsid w:val="699B8A9B"/>
    <w:rsid w:val="699D43CD"/>
    <w:rsid w:val="69A2030A"/>
    <w:rsid w:val="69AAC656"/>
    <w:rsid w:val="69B23E57"/>
    <w:rsid w:val="69B719F5"/>
    <w:rsid w:val="69BB697C"/>
    <w:rsid w:val="69C58F74"/>
    <w:rsid w:val="69CD4663"/>
    <w:rsid w:val="69CE9AF7"/>
    <w:rsid w:val="69D08392"/>
    <w:rsid w:val="69D0D8B5"/>
    <w:rsid w:val="69D80B1A"/>
    <w:rsid w:val="69EA5A42"/>
    <w:rsid w:val="69F14569"/>
    <w:rsid w:val="69F7B028"/>
    <w:rsid w:val="69F9822A"/>
    <w:rsid w:val="69FFCF84"/>
    <w:rsid w:val="6A087CE0"/>
    <w:rsid w:val="6A0C5455"/>
    <w:rsid w:val="6A1D5206"/>
    <w:rsid w:val="6A269856"/>
    <w:rsid w:val="6A281911"/>
    <w:rsid w:val="6A3CB549"/>
    <w:rsid w:val="6A3D5678"/>
    <w:rsid w:val="6A417C24"/>
    <w:rsid w:val="6A43278C"/>
    <w:rsid w:val="6A48A0C7"/>
    <w:rsid w:val="6A6BA094"/>
    <w:rsid w:val="6A763DB3"/>
    <w:rsid w:val="6A7B5105"/>
    <w:rsid w:val="6A7B80DC"/>
    <w:rsid w:val="6A7C3545"/>
    <w:rsid w:val="6A7F7218"/>
    <w:rsid w:val="6A83A397"/>
    <w:rsid w:val="6A95FC68"/>
    <w:rsid w:val="6AAA243E"/>
    <w:rsid w:val="6AAED21D"/>
    <w:rsid w:val="6ABCBC6D"/>
    <w:rsid w:val="6AC58EE0"/>
    <w:rsid w:val="6ACBC574"/>
    <w:rsid w:val="6ACFCFF7"/>
    <w:rsid w:val="6ADE16F5"/>
    <w:rsid w:val="6ADFB780"/>
    <w:rsid w:val="6AE40154"/>
    <w:rsid w:val="6AEA81D7"/>
    <w:rsid w:val="6AED666E"/>
    <w:rsid w:val="6AF87F6E"/>
    <w:rsid w:val="6AFBE389"/>
    <w:rsid w:val="6B0C599F"/>
    <w:rsid w:val="6B13DFFE"/>
    <w:rsid w:val="6B196E3C"/>
    <w:rsid w:val="6B1CC80A"/>
    <w:rsid w:val="6B205D84"/>
    <w:rsid w:val="6B214CA1"/>
    <w:rsid w:val="6B27BB27"/>
    <w:rsid w:val="6B2E7FE5"/>
    <w:rsid w:val="6B2ECABB"/>
    <w:rsid w:val="6B35FD74"/>
    <w:rsid w:val="6B368910"/>
    <w:rsid w:val="6B4CC332"/>
    <w:rsid w:val="6B4E55BA"/>
    <w:rsid w:val="6B4EBB5C"/>
    <w:rsid w:val="6B614FD6"/>
    <w:rsid w:val="6B654D86"/>
    <w:rsid w:val="6B66DC33"/>
    <w:rsid w:val="6B695F3A"/>
    <w:rsid w:val="6B69DF8B"/>
    <w:rsid w:val="6B6C53F3"/>
    <w:rsid w:val="6B754F1A"/>
    <w:rsid w:val="6B7C6A85"/>
    <w:rsid w:val="6B89EB4F"/>
    <w:rsid w:val="6B8AC047"/>
    <w:rsid w:val="6B8DA984"/>
    <w:rsid w:val="6B8E50F1"/>
    <w:rsid w:val="6B9431C6"/>
    <w:rsid w:val="6BAA9F8D"/>
    <w:rsid w:val="6BB32B33"/>
    <w:rsid w:val="6BB3A290"/>
    <w:rsid w:val="6BD0C679"/>
    <w:rsid w:val="6BD348FF"/>
    <w:rsid w:val="6BD47D2C"/>
    <w:rsid w:val="6BE1EF1D"/>
    <w:rsid w:val="6BE3D7C7"/>
    <w:rsid w:val="6BED8AFD"/>
    <w:rsid w:val="6BFC57AA"/>
    <w:rsid w:val="6C0C288B"/>
    <w:rsid w:val="6C0D828B"/>
    <w:rsid w:val="6C14F896"/>
    <w:rsid w:val="6C179327"/>
    <w:rsid w:val="6C208E62"/>
    <w:rsid w:val="6C518E47"/>
    <w:rsid w:val="6C694C4A"/>
    <w:rsid w:val="6C72530B"/>
    <w:rsid w:val="6C793A1B"/>
    <w:rsid w:val="6C807CFB"/>
    <w:rsid w:val="6C94704C"/>
    <w:rsid w:val="6C971A0D"/>
    <w:rsid w:val="6CA24B4E"/>
    <w:rsid w:val="6CA37322"/>
    <w:rsid w:val="6CA3CCF0"/>
    <w:rsid w:val="6CA76ABA"/>
    <w:rsid w:val="6CAD2625"/>
    <w:rsid w:val="6CB6C221"/>
    <w:rsid w:val="6CBE3E84"/>
    <w:rsid w:val="6CBF45FC"/>
    <w:rsid w:val="6CCA824B"/>
    <w:rsid w:val="6CCB3B7C"/>
    <w:rsid w:val="6CDA77BD"/>
    <w:rsid w:val="6CDEC03C"/>
    <w:rsid w:val="6CEDF05A"/>
    <w:rsid w:val="6CEEB82C"/>
    <w:rsid w:val="6CF7720B"/>
    <w:rsid w:val="6D0C16AC"/>
    <w:rsid w:val="6D0F24C3"/>
    <w:rsid w:val="6D1251D9"/>
    <w:rsid w:val="6D1725AE"/>
    <w:rsid w:val="6D1AB5D4"/>
    <w:rsid w:val="6D202816"/>
    <w:rsid w:val="6D275657"/>
    <w:rsid w:val="6D3935F9"/>
    <w:rsid w:val="6D3A0E2E"/>
    <w:rsid w:val="6D57A7EF"/>
    <w:rsid w:val="6D73313F"/>
    <w:rsid w:val="6D75A630"/>
    <w:rsid w:val="6D75D07F"/>
    <w:rsid w:val="6D7B0B3C"/>
    <w:rsid w:val="6D7CDA51"/>
    <w:rsid w:val="6D8129C7"/>
    <w:rsid w:val="6D8303E0"/>
    <w:rsid w:val="6D8734D6"/>
    <w:rsid w:val="6D8E5A8A"/>
    <w:rsid w:val="6D97E8F9"/>
    <w:rsid w:val="6D99F316"/>
    <w:rsid w:val="6D9F0FF1"/>
    <w:rsid w:val="6DA4FD1F"/>
    <w:rsid w:val="6DAE81E2"/>
    <w:rsid w:val="6DAFE798"/>
    <w:rsid w:val="6DD7301C"/>
    <w:rsid w:val="6DDA6247"/>
    <w:rsid w:val="6DF1B225"/>
    <w:rsid w:val="6DF8899C"/>
    <w:rsid w:val="6E028FDC"/>
    <w:rsid w:val="6E0C6680"/>
    <w:rsid w:val="6E14B6DF"/>
    <w:rsid w:val="6E1DA53D"/>
    <w:rsid w:val="6E205F24"/>
    <w:rsid w:val="6E26DFC9"/>
    <w:rsid w:val="6E2829D0"/>
    <w:rsid w:val="6E38508A"/>
    <w:rsid w:val="6E40F435"/>
    <w:rsid w:val="6E4FA1D4"/>
    <w:rsid w:val="6E5194D5"/>
    <w:rsid w:val="6E52311E"/>
    <w:rsid w:val="6E5A81F9"/>
    <w:rsid w:val="6E603934"/>
    <w:rsid w:val="6E6EEF22"/>
    <w:rsid w:val="6E862F1B"/>
    <w:rsid w:val="6E88060D"/>
    <w:rsid w:val="6E88BF71"/>
    <w:rsid w:val="6E914105"/>
    <w:rsid w:val="6EA34837"/>
    <w:rsid w:val="6EA937DE"/>
    <w:rsid w:val="6EA9FA91"/>
    <w:rsid w:val="6EACB5DE"/>
    <w:rsid w:val="6EB1DA60"/>
    <w:rsid w:val="6EB1E295"/>
    <w:rsid w:val="6EB5AD3F"/>
    <w:rsid w:val="6EBB0A14"/>
    <w:rsid w:val="6ED3FC8F"/>
    <w:rsid w:val="6ED82C9A"/>
    <w:rsid w:val="6ED90114"/>
    <w:rsid w:val="6EEB66DD"/>
    <w:rsid w:val="6F003179"/>
    <w:rsid w:val="6F005E3C"/>
    <w:rsid w:val="6F049D7D"/>
    <w:rsid w:val="6F166F99"/>
    <w:rsid w:val="6F4B0BCE"/>
    <w:rsid w:val="6F4B800F"/>
    <w:rsid w:val="6F53CCE3"/>
    <w:rsid w:val="6F5691B4"/>
    <w:rsid w:val="6F59B4B6"/>
    <w:rsid w:val="6F635E6D"/>
    <w:rsid w:val="6F638779"/>
    <w:rsid w:val="6F6389AA"/>
    <w:rsid w:val="6F6D39E3"/>
    <w:rsid w:val="6F6E61FD"/>
    <w:rsid w:val="6F8A3801"/>
    <w:rsid w:val="6FA0FB51"/>
    <w:rsid w:val="6FA198D7"/>
    <w:rsid w:val="6FB7015B"/>
    <w:rsid w:val="6FBF7836"/>
    <w:rsid w:val="6FC6F5EF"/>
    <w:rsid w:val="6FCFD6BB"/>
    <w:rsid w:val="6FD1B944"/>
    <w:rsid w:val="6FDD5064"/>
    <w:rsid w:val="6FDF46EB"/>
    <w:rsid w:val="6FE8B310"/>
    <w:rsid w:val="6FF13F53"/>
    <w:rsid w:val="6FF3CEA7"/>
    <w:rsid w:val="6FF87F5F"/>
    <w:rsid w:val="6FF8868B"/>
    <w:rsid w:val="6FFED469"/>
    <w:rsid w:val="70014A7C"/>
    <w:rsid w:val="700263E3"/>
    <w:rsid w:val="7002AFEC"/>
    <w:rsid w:val="70087825"/>
    <w:rsid w:val="70088B51"/>
    <w:rsid w:val="70095945"/>
    <w:rsid w:val="7017A389"/>
    <w:rsid w:val="702F9C14"/>
    <w:rsid w:val="703890E9"/>
    <w:rsid w:val="7038E7A3"/>
    <w:rsid w:val="70414375"/>
    <w:rsid w:val="7043AF10"/>
    <w:rsid w:val="704B0D62"/>
    <w:rsid w:val="704E04D6"/>
    <w:rsid w:val="704FF4BA"/>
    <w:rsid w:val="70612F91"/>
    <w:rsid w:val="7062F3ED"/>
    <w:rsid w:val="7067F3B9"/>
    <w:rsid w:val="707C36EA"/>
    <w:rsid w:val="707F11E3"/>
    <w:rsid w:val="70803C9E"/>
    <w:rsid w:val="708C3186"/>
    <w:rsid w:val="708D24F1"/>
    <w:rsid w:val="7093E65D"/>
    <w:rsid w:val="709E2F2B"/>
    <w:rsid w:val="709F0EB7"/>
    <w:rsid w:val="70A0861F"/>
    <w:rsid w:val="70AF23F5"/>
    <w:rsid w:val="70C5B79D"/>
    <w:rsid w:val="70C70107"/>
    <w:rsid w:val="70C91559"/>
    <w:rsid w:val="70D10CB5"/>
    <w:rsid w:val="70E078DC"/>
    <w:rsid w:val="70ED15DC"/>
    <w:rsid w:val="70FA686F"/>
    <w:rsid w:val="71006981"/>
    <w:rsid w:val="710C4DF1"/>
    <w:rsid w:val="711401AB"/>
    <w:rsid w:val="711A33EE"/>
    <w:rsid w:val="711D32D6"/>
    <w:rsid w:val="712A14C4"/>
    <w:rsid w:val="71461AA4"/>
    <w:rsid w:val="7146807C"/>
    <w:rsid w:val="714B7127"/>
    <w:rsid w:val="714D5E94"/>
    <w:rsid w:val="715E0922"/>
    <w:rsid w:val="715EB270"/>
    <w:rsid w:val="71631FC0"/>
    <w:rsid w:val="7166F514"/>
    <w:rsid w:val="71697791"/>
    <w:rsid w:val="71723DF5"/>
    <w:rsid w:val="7172F90E"/>
    <w:rsid w:val="717DCF64"/>
    <w:rsid w:val="718C508D"/>
    <w:rsid w:val="7190E0C8"/>
    <w:rsid w:val="719946AE"/>
    <w:rsid w:val="719F0B24"/>
    <w:rsid w:val="71A88947"/>
    <w:rsid w:val="71ABA53E"/>
    <w:rsid w:val="71CFEA86"/>
    <w:rsid w:val="71D3D011"/>
    <w:rsid w:val="71D4BC08"/>
    <w:rsid w:val="71DCF563"/>
    <w:rsid w:val="71E63AE1"/>
    <w:rsid w:val="71E93F0C"/>
    <w:rsid w:val="71F7AE60"/>
    <w:rsid w:val="71FC3978"/>
    <w:rsid w:val="71FD4641"/>
    <w:rsid w:val="71FFFE79"/>
    <w:rsid w:val="7205DC98"/>
    <w:rsid w:val="721BBC66"/>
    <w:rsid w:val="721CF2D9"/>
    <w:rsid w:val="72269EF6"/>
    <w:rsid w:val="72445F83"/>
    <w:rsid w:val="725130A1"/>
    <w:rsid w:val="7265CBDC"/>
    <w:rsid w:val="726A8200"/>
    <w:rsid w:val="72705CB0"/>
    <w:rsid w:val="72740501"/>
    <w:rsid w:val="727FFEF6"/>
    <w:rsid w:val="72857DEF"/>
    <w:rsid w:val="7286E160"/>
    <w:rsid w:val="72892C6B"/>
    <w:rsid w:val="72BF0933"/>
    <w:rsid w:val="72C0AF6F"/>
    <w:rsid w:val="72C5E525"/>
    <w:rsid w:val="72CF939C"/>
    <w:rsid w:val="72D1823B"/>
    <w:rsid w:val="72D510A1"/>
    <w:rsid w:val="72D7F656"/>
    <w:rsid w:val="72D82752"/>
    <w:rsid w:val="72E155EF"/>
    <w:rsid w:val="72E30A12"/>
    <w:rsid w:val="72E40B0C"/>
    <w:rsid w:val="72ED2909"/>
    <w:rsid w:val="72EEE341"/>
    <w:rsid w:val="72F1F0DA"/>
    <w:rsid w:val="72F21B8C"/>
    <w:rsid w:val="72FD83E1"/>
    <w:rsid w:val="730095C2"/>
    <w:rsid w:val="730503CE"/>
    <w:rsid w:val="730F71A3"/>
    <w:rsid w:val="7312BAE2"/>
    <w:rsid w:val="731F385D"/>
    <w:rsid w:val="7321D263"/>
    <w:rsid w:val="7327A107"/>
    <w:rsid w:val="7332B350"/>
    <w:rsid w:val="733AC727"/>
    <w:rsid w:val="733BB9DB"/>
    <w:rsid w:val="733D3BBD"/>
    <w:rsid w:val="7345A81F"/>
    <w:rsid w:val="734BD39D"/>
    <w:rsid w:val="734E077B"/>
    <w:rsid w:val="734E2115"/>
    <w:rsid w:val="734E6713"/>
    <w:rsid w:val="7351D41A"/>
    <w:rsid w:val="735403E2"/>
    <w:rsid w:val="735ACF7F"/>
    <w:rsid w:val="736C06CF"/>
    <w:rsid w:val="73711FB0"/>
    <w:rsid w:val="737456D4"/>
    <w:rsid w:val="737739DB"/>
    <w:rsid w:val="7378D0F3"/>
    <w:rsid w:val="737B0A1D"/>
    <w:rsid w:val="738541F9"/>
    <w:rsid w:val="73898771"/>
    <w:rsid w:val="7390112C"/>
    <w:rsid w:val="739980F8"/>
    <w:rsid w:val="739A9C6E"/>
    <w:rsid w:val="739E3C3C"/>
    <w:rsid w:val="73A01B48"/>
    <w:rsid w:val="73A87900"/>
    <w:rsid w:val="73C5C7E3"/>
    <w:rsid w:val="73D467CA"/>
    <w:rsid w:val="73D54BA6"/>
    <w:rsid w:val="73DF7485"/>
    <w:rsid w:val="73E5B873"/>
    <w:rsid w:val="73EC720D"/>
    <w:rsid w:val="73F68089"/>
    <w:rsid w:val="741297B8"/>
    <w:rsid w:val="741ADA0D"/>
    <w:rsid w:val="741DAAA9"/>
    <w:rsid w:val="7425ABFA"/>
    <w:rsid w:val="74272FA4"/>
    <w:rsid w:val="742C9826"/>
    <w:rsid w:val="74312CD3"/>
    <w:rsid w:val="7435DEAA"/>
    <w:rsid w:val="743A4C44"/>
    <w:rsid w:val="7441BBBA"/>
    <w:rsid w:val="74572310"/>
    <w:rsid w:val="7459B627"/>
    <w:rsid w:val="745E92B8"/>
    <w:rsid w:val="7465175E"/>
    <w:rsid w:val="74732FC5"/>
    <w:rsid w:val="7479ABC6"/>
    <w:rsid w:val="74843B27"/>
    <w:rsid w:val="748DAF53"/>
    <w:rsid w:val="74913DC8"/>
    <w:rsid w:val="749455BF"/>
    <w:rsid w:val="749F9D0F"/>
    <w:rsid w:val="74AF4AB9"/>
    <w:rsid w:val="74B6EB6B"/>
    <w:rsid w:val="74B74493"/>
    <w:rsid w:val="74C05296"/>
    <w:rsid w:val="74C5D817"/>
    <w:rsid w:val="74C6D1D5"/>
    <w:rsid w:val="74C9FE08"/>
    <w:rsid w:val="74E0CFB4"/>
    <w:rsid w:val="74E84125"/>
    <w:rsid w:val="74F20C36"/>
    <w:rsid w:val="74FCC791"/>
    <w:rsid w:val="75034722"/>
    <w:rsid w:val="751D7190"/>
    <w:rsid w:val="751F92F2"/>
    <w:rsid w:val="75232AB9"/>
    <w:rsid w:val="7523B12F"/>
    <w:rsid w:val="7523B29B"/>
    <w:rsid w:val="75281E2E"/>
    <w:rsid w:val="752A6892"/>
    <w:rsid w:val="752AF505"/>
    <w:rsid w:val="75462A36"/>
    <w:rsid w:val="75476F09"/>
    <w:rsid w:val="754BBB94"/>
    <w:rsid w:val="754E5166"/>
    <w:rsid w:val="755E0A43"/>
    <w:rsid w:val="755FFCDD"/>
    <w:rsid w:val="756185C9"/>
    <w:rsid w:val="7566232E"/>
    <w:rsid w:val="7575632A"/>
    <w:rsid w:val="75767B62"/>
    <w:rsid w:val="757812DD"/>
    <w:rsid w:val="75AADE8B"/>
    <w:rsid w:val="75ADE50C"/>
    <w:rsid w:val="75CB554F"/>
    <w:rsid w:val="75D37FE9"/>
    <w:rsid w:val="75D771F7"/>
    <w:rsid w:val="75DAB5A4"/>
    <w:rsid w:val="75DAD3F3"/>
    <w:rsid w:val="75DDC7E6"/>
    <w:rsid w:val="75DDFBA4"/>
    <w:rsid w:val="75E41A42"/>
    <w:rsid w:val="75FDC4C3"/>
    <w:rsid w:val="760771F1"/>
    <w:rsid w:val="760E39A4"/>
    <w:rsid w:val="760EF74D"/>
    <w:rsid w:val="760F9540"/>
    <w:rsid w:val="7611DF55"/>
    <w:rsid w:val="761597A4"/>
    <w:rsid w:val="7615D4CE"/>
    <w:rsid w:val="761EC9F0"/>
    <w:rsid w:val="762334F6"/>
    <w:rsid w:val="7624E5EB"/>
    <w:rsid w:val="762BCCA1"/>
    <w:rsid w:val="763A0C87"/>
    <w:rsid w:val="763CE27E"/>
    <w:rsid w:val="763D8773"/>
    <w:rsid w:val="763F5D92"/>
    <w:rsid w:val="76414DE6"/>
    <w:rsid w:val="764C7E20"/>
    <w:rsid w:val="7650A17B"/>
    <w:rsid w:val="7664D16D"/>
    <w:rsid w:val="766D31D3"/>
    <w:rsid w:val="7670741E"/>
    <w:rsid w:val="7674F14B"/>
    <w:rsid w:val="7683EDEE"/>
    <w:rsid w:val="7685BD50"/>
    <w:rsid w:val="7695FC7D"/>
    <w:rsid w:val="7697480B"/>
    <w:rsid w:val="76986DB0"/>
    <w:rsid w:val="76A014EE"/>
    <w:rsid w:val="76B5C07A"/>
    <w:rsid w:val="76BF5556"/>
    <w:rsid w:val="76C02961"/>
    <w:rsid w:val="76C21B1A"/>
    <w:rsid w:val="76C4082D"/>
    <w:rsid w:val="76C41887"/>
    <w:rsid w:val="76D454F7"/>
    <w:rsid w:val="76D6192B"/>
    <w:rsid w:val="76E3A873"/>
    <w:rsid w:val="76F5A4C7"/>
    <w:rsid w:val="76F6B023"/>
    <w:rsid w:val="76F80242"/>
    <w:rsid w:val="7705BA9D"/>
    <w:rsid w:val="770C4C89"/>
    <w:rsid w:val="770E8EE3"/>
    <w:rsid w:val="77243FCF"/>
    <w:rsid w:val="772ABE7F"/>
    <w:rsid w:val="772B9857"/>
    <w:rsid w:val="77346B44"/>
    <w:rsid w:val="7737A4F9"/>
    <w:rsid w:val="773E01A6"/>
    <w:rsid w:val="77414032"/>
    <w:rsid w:val="775DC2E9"/>
    <w:rsid w:val="776976F8"/>
    <w:rsid w:val="77745F6F"/>
    <w:rsid w:val="778338CC"/>
    <w:rsid w:val="778CE756"/>
    <w:rsid w:val="779725E2"/>
    <w:rsid w:val="77D14EA5"/>
    <w:rsid w:val="77EDCDD2"/>
    <w:rsid w:val="77F16308"/>
    <w:rsid w:val="77F2E6F1"/>
    <w:rsid w:val="77F7EDEF"/>
    <w:rsid w:val="77FF39BC"/>
    <w:rsid w:val="7807F301"/>
    <w:rsid w:val="781D8A88"/>
    <w:rsid w:val="78272003"/>
    <w:rsid w:val="7830ADA2"/>
    <w:rsid w:val="78342492"/>
    <w:rsid w:val="783BE9F5"/>
    <w:rsid w:val="783EBDA8"/>
    <w:rsid w:val="78421778"/>
    <w:rsid w:val="78536944"/>
    <w:rsid w:val="7859C586"/>
    <w:rsid w:val="785C890A"/>
    <w:rsid w:val="785DEB7B"/>
    <w:rsid w:val="7873629B"/>
    <w:rsid w:val="7899ACCA"/>
    <w:rsid w:val="789E4E04"/>
    <w:rsid w:val="78A0C77B"/>
    <w:rsid w:val="78A6A2BC"/>
    <w:rsid w:val="78B286F3"/>
    <w:rsid w:val="78C1B3E1"/>
    <w:rsid w:val="78E96D1D"/>
    <w:rsid w:val="78EC69A3"/>
    <w:rsid w:val="78F0355C"/>
    <w:rsid w:val="78F73A6E"/>
    <w:rsid w:val="78F81463"/>
    <w:rsid w:val="7900EA23"/>
    <w:rsid w:val="79029B7F"/>
    <w:rsid w:val="7904C56C"/>
    <w:rsid w:val="7909E1CB"/>
    <w:rsid w:val="790BC208"/>
    <w:rsid w:val="791CFC0D"/>
    <w:rsid w:val="792A6FB8"/>
    <w:rsid w:val="792E4079"/>
    <w:rsid w:val="7932FB9A"/>
    <w:rsid w:val="79448DDF"/>
    <w:rsid w:val="7948B886"/>
    <w:rsid w:val="79535BDE"/>
    <w:rsid w:val="7959002E"/>
    <w:rsid w:val="795C86AD"/>
    <w:rsid w:val="79644BA4"/>
    <w:rsid w:val="79657E2A"/>
    <w:rsid w:val="796A216F"/>
    <w:rsid w:val="797B6748"/>
    <w:rsid w:val="797D113D"/>
    <w:rsid w:val="79807C0C"/>
    <w:rsid w:val="7984071A"/>
    <w:rsid w:val="799413FC"/>
    <w:rsid w:val="79985DF6"/>
    <w:rsid w:val="799AB1CE"/>
    <w:rsid w:val="799FF613"/>
    <w:rsid w:val="79ABD906"/>
    <w:rsid w:val="79B180D6"/>
    <w:rsid w:val="79B42050"/>
    <w:rsid w:val="79C08B71"/>
    <w:rsid w:val="79CACE29"/>
    <w:rsid w:val="79DA7B2D"/>
    <w:rsid w:val="79E6188D"/>
    <w:rsid w:val="79EAAA2E"/>
    <w:rsid w:val="7A2A54FA"/>
    <w:rsid w:val="7A2A5947"/>
    <w:rsid w:val="7A2F969D"/>
    <w:rsid w:val="7A3C5E7A"/>
    <w:rsid w:val="7A3E112D"/>
    <w:rsid w:val="7A4FE49D"/>
    <w:rsid w:val="7A593CA0"/>
    <w:rsid w:val="7A644173"/>
    <w:rsid w:val="7A691E73"/>
    <w:rsid w:val="7A88A0ED"/>
    <w:rsid w:val="7A89AEFA"/>
    <w:rsid w:val="7A8ECA16"/>
    <w:rsid w:val="7A96E6B7"/>
    <w:rsid w:val="7A9AF0CB"/>
    <w:rsid w:val="7A9C6032"/>
    <w:rsid w:val="7AC303DE"/>
    <w:rsid w:val="7AD1A5DB"/>
    <w:rsid w:val="7AD351ED"/>
    <w:rsid w:val="7ADD3279"/>
    <w:rsid w:val="7AE8B996"/>
    <w:rsid w:val="7AF43EC9"/>
    <w:rsid w:val="7B068157"/>
    <w:rsid w:val="7B085E41"/>
    <w:rsid w:val="7B0B6E8E"/>
    <w:rsid w:val="7B0CCCD4"/>
    <w:rsid w:val="7B0CE53C"/>
    <w:rsid w:val="7B0D046E"/>
    <w:rsid w:val="7B17BE9A"/>
    <w:rsid w:val="7B1C3D37"/>
    <w:rsid w:val="7B2F599A"/>
    <w:rsid w:val="7B36EB5C"/>
    <w:rsid w:val="7B4C9135"/>
    <w:rsid w:val="7B50CDCA"/>
    <w:rsid w:val="7B54E2DE"/>
    <w:rsid w:val="7B55CEB5"/>
    <w:rsid w:val="7B5A2962"/>
    <w:rsid w:val="7B5AAED6"/>
    <w:rsid w:val="7B60F5FB"/>
    <w:rsid w:val="7B61E858"/>
    <w:rsid w:val="7B744F5E"/>
    <w:rsid w:val="7B78D35B"/>
    <w:rsid w:val="7B868BF6"/>
    <w:rsid w:val="7B8BDD9C"/>
    <w:rsid w:val="7B97DDCB"/>
    <w:rsid w:val="7BA1114C"/>
    <w:rsid w:val="7BA2E9EB"/>
    <w:rsid w:val="7BB16D92"/>
    <w:rsid w:val="7BC389FC"/>
    <w:rsid w:val="7BE5EB51"/>
    <w:rsid w:val="7BFB1718"/>
    <w:rsid w:val="7BFF7847"/>
    <w:rsid w:val="7BFFD7DB"/>
    <w:rsid w:val="7C00E18F"/>
    <w:rsid w:val="7C0352BC"/>
    <w:rsid w:val="7C05D56F"/>
    <w:rsid w:val="7C0C44C7"/>
    <w:rsid w:val="7C0FD9F6"/>
    <w:rsid w:val="7C1AD129"/>
    <w:rsid w:val="7C24B3A0"/>
    <w:rsid w:val="7C301826"/>
    <w:rsid w:val="7C3E1E0D"/>
    <w:rsid w:val="7C466BBD"/>
    <w:rsid w:val="7C4DD68E"/>
    <w:rsid w:val="7C4E4B12"/>
    <w:rsid w:val="7C4ECDC0"/>
    <w:rsid w:val="7C559CA4"/>
    <w:rsid w:val="7C55E4CF"/>
    <w:rsid w:val="7C57A389"/>
    <w:rsid w:val="7C5B2C85"/>
    <w:rsid w:val="7C5BD487"/>
    <w:rsid w:val="7C6952C9"/>
    <w:rsid w:val="7C7583A8"/>
    <w:rsid w:val="7C831723"/>
    <w:rsid w:val="7C997F2D"/>
    <w:rsid w:val="7CA24D85"/>
    <w:rsid w:val="7CA34285"/>
    <w:rsid w:val="7CAC6515"/>
    <w:rsid w:val="7CAD6C9C"/>
    <w:rsid w:val="7CAF6975"/>
    <w:rsid w:val="7CC68E61"/>
    <w:rsid w:val="7CCC9095"/>
    <w:rsid w:val="7CD1F0BC"/>
    <w:rsid w:val="7CF05EF6"/>
    <w:rsid w:val="7CF5DA44"/>
    <w:rsid w:val="7CF60C48"/>
    <w:rsid w:val="7CF78B57"/>
    <w:rsid w:val="7D00007D"/>
    <w:rsid w:val="7D0979A2"/>
    <w:rsid w:val="7D10D490"/>
    <w:rsid w:val="7D10E983"/>
    <w:rsid w:val="7D176B45"/>
    <w:rsid w:val="7D2EF418"/>
    <w:rsid w:val="7D412795"/>
    <w:rsid w:val="7D5DFCB7"/>
    <w:rsid w:val="7D642CAF"/>
    <w:rsid w:val="7D658398"/>
    <w:rsid w:val="7D6FA0C4"/>
    <w:rsid w:val="7D73A087"/>
    <w:rsid w:val="7D79656D"/>
    <w:rsid w:val="7D79D31F"/>
    <w:rsid w:val="7D7EAEA8"/>
    <w:rsid w:val="7D8F5206"/>
    <w:rsid w:val="7D919311"/>
    <w:rsid w:val="7D97551B"/>
    <w:rsid w:val="7D9D0D64"/>
    <w:rsid w:val="7D9F27C2"/>
    <w:rsid w:val="7DA16F0C"/>
    <w:rsid w:val="7DB8EF2A"/>
    <w:rsid w:val="7DC29629"/>
    <w:rsid w:val="7DC5D684"/>
    <w:rsid w:val="7DCD9599"/>
    <w:rsid w:val="7DCECC12"/>
    <w:rsid w:val="7DD4BF67"/>
    <w:rsid w:val="7DDABABC"/>
    <w:rsid w:val="7DDDB067"/>
    <w:rsid w:val="7DF0461F"/>
    <w:rsid w:val="7DFDB4C5"/>
    <w:rsid w:val="7E01BD8F"/>
    <w:rsid w:val="7E1169D3"/>
    <w:rsid w:val="7E1178EE"/>
    <w:rsid w:val="7E178ED5"/>
    <w:rsid w:val="7E2108E4"/>
    <w:rsid w:val="7E2C3F91"/>
    <w:rsid w:val="7E4063F6"/>
    <w:rsid w:val="7E540FB6"/>
    <w:rsid w:val="7E78F4D3"/>
    <w:rsid w:val="7E7A03D9"/>
    <w:rsid w:val="7E8C53BD"/>
    <w:rsid w:val="7E8D37CD"/>
    <w:rsid w:val="7E9BE19A"/>
    <w:rsid w:val="7E9CB5F0"/>
    <w:rsid w:val="7E9D9289"/>
    <w:rsid w:val="7EB2C233"/>
    <w:rsid w:val="7EBA3090"/>
    <w:rsid w:val="7EC2C8A6"/>
    <w:rsid w:val="7EC5AB38"/>
    <w:rsid w:val="7EC955DA"/>
    <w:rsid w:val="7ED20B46"/>
    <w:rsid w:val="7ED67926"/>
    <w:rsid w:val="7EE13DD8"/>
    <w:rsid w:val="7EE21BC4"/>
    <w:rsid w:val="7EE5DDA8"/>
    <w:rsid w:val="7EF06FE6"/>
    <w:rsid w:val="7EFE98B6"/>
    <w:rsid w:val="7F024104"/>
    <w:rsid w:val="7F159C28"/>
    <w:rsid w:val="7F28C148"/>
    <w:rsid w:val="7F2C57D2"/>
    <w:rsid w:val="7F30F5DA"/>
    <w:rsid w:val="7F31C391"/>
    <w:rsid w:val="7F3952EC"/>
    <w:rsid w:val="7F4F0B02"/>
    <w:rsid w:val="7F510585"/>
    <w:rsid w:val="7F5E71D1"/>
    <w:rsid w:val="7F65C416"/>
    <w:rsid w:val="7F6A3BDE"/>
    <w:rsid w:val="7F6D4539"/>
    <w:rsid w:val="7F74A6B6"/>
    <w:rsid w:val="7F76780D"/>
    <w:rsid w:val="7F7A2D83"/>
    <w:rsid w:val="7F81B516"/>
    <w:rsid w:val="7F95F39B"/>
    <w:rsid w:val="7FA72365"/>
    <w:rsid w:val="7FA8F809"/>
    <w:rsid w:val="7FACC9BF"/>
    <w:rsid w:val="7FB8812B"/>
    <w:rsid w:val="7FB918EE"/>
    <w:rsid w:val="7FBC75AC"/>
    <w:rsid w:val="7FC40192"/>
    <w:rsid w:val="7FCEBC48"/>
    <w:rsid w:val="7FE212F0"/>
    <w:rsid w:val="7FEEA714"/>
    <w:rsid w:val="7FFD5EB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3553" style="mso-position-vertical-relative:page;v-text-anchor:bottom" fill="f" fillcolor="white" stroke="f">
      <v:fill color="white" on="f"/>
      <v:stroke on="f"/>
      <v:textbox inset="0,0,0,0"/>
      <o:colormru v:ext="edit" colors="#ddd,#f8f8f8"/>
    </o:shapedefaults>
    <o:shapelayout v:ext="edit">
      <o:idmap v:ext="edit" data="1"/>
    </o:shapelayout>
  </w:shapeDefaults>
  <w:decimalSymbol w:val="."/>
  <w:listSeparator w:val=","/>
  <w14:docId w14:val="0C3B4064"/>
  <w15:docId w15:val="{D614CA85-BCEC-4B34-89BA-7EA157721B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Times New Roman"/>
        <w:sz w:val="22"/>
        <w:szCs w:val="22"/>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0" w:unhideWhenUsed="1" w:qFormat="1"/>
    <w:lsdException w:name="heading 8" w:unhideWhenUsed="1" w:qFormat="1"/>
    <w:lsdException w:name="heading 9"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iPriority="0" w:unhideWhenUsed="1"/>
    <w:lsdException w:name="toc 5" w:uiPriority="0" w:unhideWhenUsed="1"/>
    <w:lsdException w:name="toc 6" w:uiPriority="0" w:unhideWhenUsed="1"/>
    <w:lsdException w:name="toc 7" w:uiPriority="0" w:unhideWhenUsed="1"/>
    <w:lsdException w:name="toc 8" w:uiPriority="0" w:unhideWhenUsed="1"/>
    <w:lsdException w:name="toc 9" w:uiPriority="0" w:unhideWhenUsed="1"/>
    <w:lsdException w:name="Normal Indent" w:locked="1" w:semiHidden="1" w:unhideWhenUsed="1"/>
    <w:lsdException w:name="footnote text" w:locked="1" w:semiHidden="1" w:unhideWhenUsed="1" w:qFormat="1"/>
    <w:lsdException w:name="annotation text" w:locked="1" w:semiHidden="1" w:unhideWhenUsed="1"/>
    <w:lsdException w:name="header" w:locked="1" w:semiHidden="1" w:unhideWhenUsed="1"/>
    <w:lsdException w:name="footer" w:locked="1" w:semiHidden="1" w:unhideWhenUsed="1" w:qFormat="1"/>
    <w:lsdException w:name="index heading" w:locked="1" w:semiHidden="1" w:unhideWhenUsed="1"/>
    <w:lsdException w:name="caption"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9" w:unhideWhenUsed="1"/>
    <w:lsdException w:name="annotation reference" w:locked="1" w:semiHidden="1" w:unhideWhenUsed="1"/>
    <w:lsdException w:name="line number" w:locked="1" w:semiHidden="1" w:unhideWhenUsed="1"/>
    <w:lsdException w:name="page number" w:locked="1" w:semiHidden="1" w:uiPriority="0"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2" w:unhideWhenUsed="1" w:qFormat="1"/>
    <w:lsdException w:name="List Number" w:locked="1" w:semiHidden="1" w:uiPriority="2" w:unhideWhenUsed="1" w:qFormat="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iPriority="2" w:unhideWhenUsed="1" w:qFormat="1"/>
    <w:lsdException w:name="List Bullet 3" w:locked="1" w:semiHidden="1" w:unhideWhenUsed="1"/>
    <w:lsdException w:name="List Bullet 4" w:locked="1" w:semiHidden="1" w:unhideWhenUsed="1"/>
    <w:lsdException w:name="List Bullet 5" w:locked="1" w:semiHidden="1" w:unhideWhenUsed="1"/>
    <w:lsdException w:name="List Number 2" w:locked="1" w:semiHidden="1" w:uiPriority="4" w:unhideWhenUsed="1" w:qFormat="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uiPriority="0" w:unhideWhenUsed="1"/>
    <w:lsdException w:name="Body Text" w:locked="1" w:semiHidden="1" w:uiPriority="0"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iPriority="0" w:unhideWhenUsed="1" w:qFormat="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iPriority="9" w:unhideWhenUsed="1" w:qFormat="1"/>
    <w:lsdException w:name="Hyperlink" w:locked="1" w:semiHidden="1" w:unhideWhenUsed="1" w:qFormat="1"/>
    <w:lsdException w:name="FollowedHyperlink" w:locked="1" w:semiHidden="1" w:unhideWhenUsed="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iPriority="0" w:unhideWhenUsed="1"/>
    <w:lsdException w:name="Table Grid" w:uiPriority="0"/>
    <w:lsdException w:name="Table Theme" w:locked="1"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semiHidden="1" w:uiPriority="32" w:qFormat="1"/>
    <w:lsdException w:name="Book Title" w:semiHidden="1" w:uiPriority="33" w:qFormat="1"/>
    <w:lsdException w:name="Bibliography" w:semiHidden="1" w:uiPriority="0"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qFormat/>
    <w:rsid w:val="00DC01A8"/>
    <w:pPr>
      <w:spacing w:after="120"/>
    </w:pPr>
    <w:rPr>
      <w:rFonts w:eastAsia="Calibri"/>
      <w:color w:val="000000"/>
    </w:rPr>
  </w:style>
  <w:style w:type="paragraph" w:styleId="Heading1">
    <w:name w:val="heading 1"/>
    <w:next w:val="BodyText"/>
    <w:link w:val="Heading1Char"/>
    <w:uiPriority w:val="9"/>
    <w:qFormat/>
    <w:rsid w:val="00A709E8"/>
    <w:pPr>
      <w:keepNext/>
      <w:keepLines/>
      <w:pageBreakBefore/>
      <w:numPr>
        <w:numId w:val="12"/>
      </w:numPr>
      <w:tabs>
        <w:tab w:val="left" w:pos="1134"/>
      </w:tabs>
      <w:spacing w:after="960" w:line="480" w:lineRule="exact"/>
      <w:outlineLvl w:val="0"/>
    </w:pPr>
    <w:rPr>
      <w:rFonts w:eastAsiaTheme="majorEastAsia" w:cstheme="majorBidi"/>
      <w:bCs/>
      <w:color w:val="757579" w:themeColor="accent3"/>
      <w:sz w:val="44"/>
      <w:szCs w:val="28"/>
    </w:rPr>
  </w:style>
  <w:style w:type="paragraph" w:styleId="Heading2">
    <w:name w:val="heading 2"/>
    <w:basedOn w:val="Heading1"/>
    <w:next w:val="BodyText"/>
    <w:link w:val="Heading2Char"/>
    <w:uiPriority w:val="9"/>
    <w:qFormat/>
    <w:rsid w:val="00A709E8"/>
    <w:pPr>
      <w:pageBreakBefore w:val="0"/>
      <w:numPr>
        <w:ilvl w:val="1"/>
      </w:numPr>
      <w:spacing w:before="360" w:after="240" w:line="240" w:lineRule="auto"/>
      <w:outlineLvl w:val="1"/>
    </w:pPr>
    <w:rPr>
      <w:color w:val="001D34" w:themeColor="accent2"/>
      <w:sz w:val="32"/>
      <w:szCs w:val="26"/>
    </w:rPr>
  </w:style>
  <w:style w:type="paragraph" w:styleId="Heading3">
    <w:name w:val="heading 3"/>
    <w:basedOn w:val="Heading2"/>
    <w:next w:val="BodyText"/>
    <w:link w:val="Heading3Char"/>
    <w:uiPriority w:val="9"/>
    <w:qFormat/>
    <w:rsid w:val="00A709E8"/>
    <w:pPr>
      <w:numPr>
        <w:ilvl w:val="2"/>
      </w:numPr>
      <w:outlineLvl w:val="2"/>
    </w:pPr>
    <w:rPr>
      <w:b/>
      <w:color w:val="auto"/>
      <w:sz w:val="26"/>
    </w:rPr>
  </w:style>
  <w:style w:type="paragraph" w:styleId="Heading4">
    <w:name w:val="heading 4"/>
    <w:basedOn w:val="Heading3"/>
    <w:next w:val="BodyText"/>
    <w:link w:val="Heading4Char"/>
    <w:uiPriority w:val="9"/>
    <w:qFormat/>
    <w:rsid w:val="00A709E8"/>
    <w:pPr>
      <w:numPr>
        <w:ilvl w:val="0"/>
        <w:numId w:val="0"/>
      </w:numPr>
      <w:spacing w:before="240" w:after="120"/>
      <w:outlineLvl w:val="3"/>
    </w:pPr>
    <w:rPr>
      <w:iCs/>
      <w:color w:val="757579" w:themeColor="accent3"/>
      <w:spacing w:val="1"/>
      <w:sz w:val="24"/>
    </w:rPr>
  </w:style>
  <w:style w:type="paragraph" w:styleId="Heading5">
    <w:name w:val="heading 5"/>
    <w:basedOn w:val="Heading4"/>
    <w:next w:val="BodyText"/>
    <w:link w:val="Heading5Char"/>
    <w:uiPriority w:val="9"/>
    <w:qFormat/>
    <w:rsid w:val="00A709E8"/>
    <w:pPr>
      <w:outlineLvl w:val="4"/>
    </w:pPr>
    <w:rPr>
      <w:color w:val="auto"/>
      <w:sz w:val="22"/>
    </w:rPr>
  </w:style>
  <w:style w:type="paragraph" w:styleId="Heading6">
    <w:name w:val="heading 6"/>
    <w:basedOn w:val="Normal"/>
    <w:next w:val="Normal"/>
    <w:link w:val="Heading6Char"/>
    <w:uiPriority w:val="9"/>
    <w:qFormat/>
    <w:rsid w:val="00A709E8"/>
    <w:pPr>
      <w:keepNext/>
      <w:keepLines/>
      <w:spacing w:before="200"/>
      <w:outlineLvl w:val="5"/>
    </w:pPr>
    <w:rPr>
      <w:rFonts w:eastAsiaTheme="majorEastAsia" w:cstheme="majorBidi"/>
      <w:i/>
      <w:iCs/>
    </w:rPr>
  </w:style>
  <w:style w:type="paragraph" w:styleId="Heading7">
    <w:name w:val="heading 7"/>
    <w:basedOn w:val="Normal"/>
    <w:next w:val="Normal"/>
    <w:link w:val="Heading7Char"/>
    <w:qFormat/>
    <w:locked/>
    <w:rsid w:val="00A709E8"/>
    <w:pPr>
      <w:spacing w:before="240" w:after="60"/>
      <w:outlineLvl w:val="6"/>
    </w:pPr>
    <w:rPr>
      <w:rFonts w:asciiTheme="minorHAnsi" w:hAnsiTheme="minorHAnsi" w:cstheme="majorBidi"/>
      <w:sz w:val="24"/>
      <w:szCs w:val="24"/>
    </w:rPr>
  </w:style>
  <w:style w:type="paragraph" w:styleId="Heading8">
    <w:name w:val="heading 8"/>
    <w:basedOn w:val="Normal"/>
    <w:next w:val="Normal"/>
    <w:link w:val="Heading8Char"/>
    <w:uiPriority w:val="99"/>
    <w:semiHidden/>
    <w:qFormat/>
    <w:locked/>
    <w:rsid w:val="00A709E8"/>
    <w:pPr>
      <w:spacing w:before="240" w:after="60"/>
      <w:outlineLvl w:val="7"/>
    </w:pPr>
    <w:rPr>
      <w:rFonts w:asciiTheme="minorHAnsi" w:hAnsiTheme="minorHAnsi" w:cstheme="majorBidi"/>
      <w:i/>
      <w:iCs/>
      <w:sz w:val="24"/>
      <w:szCs w:val="24"/>
    </w:rPr>
  </w:style>
  <w:style w:type="paragraph" w:styleId="Heading9">
    <w:name w:val="heading 9"/>
    <w:aliases w:val="Appendix Heading 1"/>
    <w:basedOn w:val="AppendixHeading1base"/>
    <w:next w:val="BodyText"/>
    <w:link w:val="Heading9Char"/>
    <w:uiPriority w:val="10"/>
    <w:locked/>
    <w:rsid w:val="00A709E8"/>
    <w:pPr>
      <w:spacing w:after="1080"/>
      <w:outlineLvl w:val="8"/>
    </w:pPr>
    <w:rPr>
      <w:b w:val="0"/>
      <w:color w:val="757579" w:themeColor="accent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A709E8"/>
    <w:rPr>
      <w:rFonts w:eastAsiaTheme="majorEastAsia" w:cstheme="majorBidi"/>
      <w:bCs/>
      <w:color w:val="757579" w:themeColor="accent3"/>
      <w:sz w:val="44"/>
      <w:szCs w:val="28"/>
    </w:rPr>
  </w:style>
  <w:style w:type="character" w:customStyle="1" w:styleId="Heading2Char">
    <w:name w:val="Heading 2 Char"/>
    <w:basedOn w:val="DefaultParagraphFont"/>
    <w:link w:val="Heading2"/>
    <w:uiPriority w:val="9"/>
    <w:locked/>
    <w:rsid w:val="00A709E8"/>
    <w:rPr>
      <w:rFonts w:eastAsiaTheme="majorEastAsia" w:cstheme="majorBidi"/>
      <w:bCs/>
      <w:color w:val="001D34" w:themeColor="accent2"/>
      <w:sz w:val="32"/>
      <w:szCs w:val="26"/>
    </w:rPr>
  </w:style>
  <w:style w:type="character" w:customStyle="1" w:styleId="Heading3Char">
    <w:name w:val="Heading 3 Char"/>
    <w:basedOn w:val="DefaultParagraphFont"/>
    <w:link w:val="Heading3"/>
    <w:uiPriority w:val="9"/>
    <w:locked/>
    <w:rsid w:val="00A709E8"/>
    <w:rPr>
      <w:rFonts w:eastAsiaTheme="majorEastAsia" w:cstheme="majorBidi"/>
      <w:b/>
      <w:bCs/>
      <w:sz w:val="26"/>
      <w:szCs w:val="26"/>
    </w:rPr>
  </w:style>
  <w:style w:type="character" w:customStyle="1" w:styleId="Heading4Char">
    <w:name w:val="Heading 4 Char"/>
    <w:basedOn w:val="DefaultParagraphFont"/>
    <w:link w:val="Heading4"/>
    <w:uiPriority w:val="9"/>
    <w:locked/>
    <w:rsid w:val="00A709E8"/>
    <w:rPr>
      <w:rFonts w:eastAsiaTheme="majorEastAsia" w:cstheme="majorBidi"/>
      <w:b/>
      <w:bCs/>
      <w:iCs/>
      <w:color w:val="757579" w:themeColor="accent3"/>
      <w:spacing w:val="1"/>
      <w:sz w:val="24"/>
      <w:szCs w:val="26"/>
    </w:rPr>
  </w:style>
  <w:style w:type="character" w:customStyle="1" w:styleId="Heading5Char">
    <w:name w:val="Heading 5 Char"/>
    <w:basedOn w:val="DefaultParagraphFont"/>
    <w:link w:val="Heading5"/>
    <w:uiPriority w:val="9"/>
    <w:locked/>
    <w:rsid w:val="00A709E8"/>
    <w:rPr>
      <w:rFonts w:eastAsiaTheme="majorEastAsia" w:cstheme="majorBidi"/>
      <w:b/>
      <w:bCs/>
      <w:iCs/>
      <w:spacing w:val="1"/>
      <w:szCs w:val="26"/>
    </w:rPr>
  </w:style>
  <w:style w:type="character" w:customStyle="1" w:styleId="Heading6Char">
    <w:name w:val="Heading 6 Char"/>
    <w:basedOn w:val="DefaultParagraphFont"/>
    <w:link w:val="Heading6"/>
    <w:uiPriority w:val="9"/>
    <w:locked/>
    <w:rsid w:val="00A709E8"/>
    <w:rPr>
      <w:rFonts w:eastAsiaTheme="majorEastAsia" w:cstheme="majorBidi"/>
      <w:i/>
      <w:iCs/>
      <w:color w:val="000000"/>
    </w:rPr>
  </w:style>
  <w:style w:type="character" w:customStyle="1" w:styleId="Heading7Char">
    <w:name w:val="Heading 7 Char"/>
    <w:basedOn w:val="DefaultParagraphFont"/>
    <w:link w:val="Heading7"/>
    <w:locked/>
    <w:rsid w:val="00A709E8"/>
    <w:rPr>
      <w:rFonts w:asciiTheme="minorHAnsi" w:eastAsia="Calibri" w:hAnsiTheme="minorHAnsi" w:cstheme="majorBidi"/>
      <w:color w:val="000000"/>
      <w:sz w:val="24"/>
      <w:szCs w:val="24"/>
    </w:rPr>
  </w:style>
  <w:style w:type="character" w:customStyle="1" w:styleId="Heading8Char">
    <w:name w:val="Heading 8 Char"/>
    <w:basedOn w:val="DefaultParagraphFont"/>
    <w:link w:val="Heading8"/>
    <w:uiPriority w:val="99"/>
    <w:semiHidden/>
    <w:locked/>
    <w:rsid w:val="00A709E8"/>
    <w:rPr>
      <w:rFonts w:asciiTheme="minorHAnsi" w:eastAsia="Calibri" w:hAnsiTheme="minorHAnsi" w:cstheme="majorBidi"/>
      <w:i/>
      <w:iCs/>
      <w:color w:val="000000"/>
      <w:sz w:val="24"/>
      <w:szCs w:val="24"/>
    </w:rPr>
  </w:style>
  <w:style w:type="character" w:customStyle="1" w:styleId="Heading9Char">
    <w:name w:val="Heading 9 Char"/>
    <w:aliases w:val="Appendix Heading 1 Char"/>
    <w:basedOn w:val="DefaultParagraphFont"/>
    <w:link w:val="Heading9"/>
    <w:uiPriority w:val="10"/>
    <w:locked/>
    <w:rsid w:val="00A709E8"/>
    <w:rPr>
      <w:rFonts w:eastAsiaTheme="majorEastAsia" w:cstheme="majorBidi"/>
      <w:bCs/>
      <w:color w:val="757579" w:themeColor="accent3"/>
      <w:sz w:val="44"/>
      <w:szCs w:val="28"/>
    </w:rPr>
  </w:style>
  <w:style w:type="paragraph" w:styleId="Header">
    <w:name w:val="header"/>
    <w:basedOn w:val="Normal"/>
    <w:link w:val="HeaderChar"/>
    <w:uiPriority w:val="99"/>
    <w:rsid w:val="00A709E8"/>
    <w:rPr>
      <w:caps/>
      <w:color w:val="FFFFFF"/>
      <w:spacing w:val="16"/>
    </w:rPr>
  </w:style>
  <w:style w:type="character" w:customStyle="1" w:styleId="HeaderChar">
    <w:name w:val="Header Char"/>
    <w:basedOn w:val="DefaultParagraphFont"/>
    <w:link w:val="Header"/>
    <w:uiPriority w:val="99"/>
    <w:locked/>
    <w:rsid w:val="00A709E8"/>
    <w:rPr>
      <w:rFonts w:eastAsia="Calibri"/>
      <w:caps/>
      <w:color w:val="FFFFFF"/>
      <w:spacing w:val="16"/>
    </w:rPr>
  </w:style>
  <w:style w:type="paragraph" w:styleId="Footer">
    <w:name w:val="footer"/>
    <w:basedOn w:val="BodyText"/>
    <w:link w:val="FooterChar"/>
    <w:uiPriority w:val="99"/>
    <w:qFormat/>
    <w:rsid w:val="007B4FD7"/>
    <w:pPr>
      <w:tabs>
        <w:tab w:val="center" w:pos="4513"/>
        <w:tab w:val="right" w:pos="9026"/>
      </w:tabs>
      <w:spacing w:before="0" w:line="220" w:lineRule="atLeast"/>
    </w:pPr>
    <w:rPr>
      <w:smallCaps/>
      <w:color w:val="757579" w:themeColor="accent3"/>
      <w:sz w:val="16"/>
    </w:rPr>
  </w:style>
  <w:style w:type="character" w:customStyle="1" w:styleId="FooterChar">
    <w:name w:val="Footer Char"/>
    <w:basedOn w:val="DefaultParagraphFont"/>
    <w:link w:val="Footer"/>
    <w:uiPriority w:val="99"/>
    <w:locked/>
    <w:rsid w:val="007B4FD7"/>
    <w:rPr>
      <w:rFonts w:eastAsia="Calibri"/>
      <w:smallCaps/>
      <w:color w:val="757579" w:themeColor="accent3"/>
      <w:sz w:val="16"/>
    </w:rPr>
  </w:style>
  <w:style w:type="paragraph" w:styleId="BalloonText">
    <w:name w:val="Balloon Text"/>
    <w:basedOn w:val="Normal"/>
    <w:link w:val="BalloonTextChar"/>
    <w:semiHidden/>
    <w:locked/>
    <w:rsid w:val="00A709E8"/>
    <w:pPr>
      <w:spacing w:after="0"/>
    </w:pPr>
    <w:rPr>
      <w:rFonts w:ascii="Tahoma" w:hAnsi="Tahoma" w:cs="Tahoma"/>
      <w:sz w:val="16"/>
      <w:szCs w:val="16"/>
    </w:rPr>
  </w:style>
  <w:style w:type="paragraph" w:styleId="ListBullet">
    <w:name w:val="List Bullet"/>
    <w:basedOn w:val="BodyText"/>
    <w:next w:val="BodyText"/>
    <w:uiPriority w:val="2"/>
    <w:qFormat/>
    <w:rsid w:val="009C389C"/>
    <w:pPr>
      <w:numPr>
        <w:numId w:val="15"/>
      </w:numPr>
      <w:spacing w:before="60" w:after="60"/>
    </w:pPr>
  </w:style>
  <w:style w:type="paragraph" w:styleId="ListNumber">
    <w:name w:val="List Number"/>
    <w:basedOn w:val="BodyText"/>
    <w:next w:val="BodyText"/>
    <w:uiPriority w:val="2"/>
    <w:qFormat/>
    <w:rsid w:val="00A709E8"/>
    <w:pPr>
      <w:numPr>
        <w:numId w:val="16"/>
      </w:numPr>
    </w:pPr>
  </w:style>
  <w:style w:type="paragraph" w:styleId="ListBullet2">
    <w:name w:val="List Bullet 2"/>
    <w:basedOn w:val="ListBullet"/>
    <w:next w:val="BodyText"/>
    <w:uiPriority w:val="2"/>
    <w:qFormat/>
    <w:rsid w:val="009C389C"/>
    <w:pPr>
      <w:numPr>
        <w:ilvl w:val="1"/>
      </w:numPr>
      <w:ind w:left="1667" w:hanging="360"/>
    </w:pPr>
  </w:style>
  <w:style w:type="paragraph" w:styleId="TOC1">
    <w:name w:val="toc 1"/>
    <w:basedOn w:val="BodyText"/>
    <w:next w:val="TOC2"/>
    <w:uiPriority w:val="39"/>
    <w:unhideWhenUsed/>
    <w:rsid w:val="000F6224"/>
    <w:pPr>
      <w:tabs>
        <w:tab w:val="left" w:pos="737"/>
        <w:tab w:val="left" w:pos="1701"/>
        <w:tab w:val="right" w:leader="underscore" w:pos="9639"/>
      </w:tabs>
      <w:spacing w:before="240" w:after="60"/>
    </w:pPr>
    <w:rPr>
      <w:b/>
      <w:noProof/>
      <w:color w:val="001D34" w:themeColor="accent2"/>
    </w:rPr>
  </w:style>
  <w:style w:type="paragraph" w:styleId="TOC2">
    <w:name w:val="toc 2"/>
    <w:basedOn w:val="BodyText"/>
    <w:uiPriority w:val="39"/>
    <w:unhideWhenUsed/>
    <w:rsid w:val="00F7414A"/>
    <w:pPr>
      <w:tabs>
        <w:tab w:val="left" w:pos="737"/>
        <w:tab w:val="left" w:pos="1531"/>
        <w:tab w:val="right" w:leader="dot" w:pos="9497"/>
      </w:tabs>
      <w:spacing w:before="60" w:after="60" w:line="240" w:lineRule="auto"/>
      <w:ind w:left="709" w:right="567" w:hanging="709"/>
    </w:pPr>
    <w:rPr>
      <w:noProof/>
      <w:color w:val="001D34" w:themeColor="accent2"/>
      <w:sz w:val="20"/>
      <w:szCs w:val="20"/>
    </w:rPr>
  </w:style>
  <w:style w:type="table" w:styleId="TableGrid">
    <w:name w:val="Table Grid"/>
    <w:basedOn w:val="TableNormal"/>
    <w:rsid w:val="00A709E8"/>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rsid w:val="00A709E8"/>
    <w:rPr>
      <w:rFonts w:ascii="Calibri" w:hAnsi="Calibri" w:cs="Times New Roman"/>
      <w:sz w:val="16"/>
    </w:rPr>
  </w:style>
  <w:style w:type="paragraph" w:styleId="TOC3">
    <w:name w:val="toc 3"/>
    <w:basedOn w:val="BodyText"/>
    <w:uiPriority w:val="39"/>
    <w:unhideWhenUsed/>
    <w:rsid w:val="00A709E8"/>
    <w:pPr>
      <w:tabs>
        <w:tab w:val="left" w:pos="1531"/>
        <w:tab w:val="right" w:leader="dot" w:pos="9497"/>
      </w:tabs>
      <w:spacing w:before="60"/>
      <w:ind w:left="737" w:right="567"/>
    </w:pPr>
    <w:rPr>
      <w:color w:val="001D34" w:themeColor="accent2"/>
    </w:rPr>
  </w:style>
  <w:style w:type="paragraph" w:customStyle="1" w:styleId="CoverTitle">
    <w:name w:val="CoverTitle"/>
    <w:next w:val="CoverSubtitle"/>
    <w:uiPriority w:val="12"/>
    <w:qFormat/>
    <w:rsid w:val="00A709E8"/>
    <w:pPr>
      <w:spacing w:after="170" w:line="216" w:lineRule="auto"/>
    </w:pPr>
    <w:rPr>
      <w:rFonts w:eastAsiaTheme="majorEastAsia" w:cstheme="majorBidi"/>
      <w:color w:val="000000" w:themeColor="text1"/>
      <w:spacing w:val="5"/>
      <w:kern w:val="28"/>
      <w:sz w:val="72"/>
      <w:szCs w:val="52"/>
    </w:rPr>
  </w:style>
  <w:style w:type="paragraph" w:customStyle="1" w:styleId="PartTitle">
    <w:name w:val="PartTitle"/>
    <w:next w:val="PartSubtitle"/>
    <w:uiPriority w:val="15"/>
    <w:qFormat/>
    <w:rsid w:val="00A709E8"/>
    <w:pPr>
      <w:keepNext/>
      <w:tabs>
        <w:tab w:val="left" w:pos="2552"/>
      </w:tabs>
      <w:ind w:left="2552" w:hanging="2552"/>
      <w:outlineLvl w:val="0"/>
    </w:pPr>
    <w:rPr>
      <w:rFonts w:eastAsia="Calibri"/>
      <w:color w:val="757579" w:themeColor="accent3"/>
      <w:sz w:val="80"/>
    </w:rPr>
  </w:style>
  <w:style w:type="paragraph" w:customStyle="1" w:styleId="PartSubtitle">
    <w:name w:val="PartSubtitle"/>
    <w:basedOn w:val="PartTitle"/>
    <w:next w:val="BodyText"/>
    <w:uiPriority w:val="15"/>
    <w:qFormat/>
    <w:rsid w:val="00A709E8"/>
    <w:pPr>
      <w:spacing w:before="360" w:after="240" w:line="340" w:lineRule="atLeast"/>
      <w:outlineLvl w:val="9"/>
    </w:pPr>
    <w:rPr>
      <w:color w:val="001D34" w:themeColor="accent2"/>
      <w:sz w:val="34"/>
    </w:rPr>
  </w:style>
  <w:style w:type="paragraph" w:customStyle="1" w:styleId="ListofFiguresandTablesTOCHeading">
    <w:name w:val="List of Figures and Tables TOC Heading"/>
    <w:basedOn w:val="TOCHeading"/>
    <w:next w:val="TableofFigures"/>
    <w:uiPriority w:val="14"/>
    <w:qFormat/>
    <w:rsid w:val="00A709E8"/>
  </w:style>
  <w:style w:type="paragraph" w:styleId="ListBullet3">
    <w:name w:val="List Bullet 3"/>
    <w:basedOn w:val="ListBullet2"/>
    <w:uiPriority w:val="2"/>
    <w:rsid w:val="009C389C"/>
    <w:pPr>
      <w:numPr>
        <w:ilvl w:val="2"/>
      </w:numPr>
      <w:ind w:left="2387" w:hanging="360"/>
    </w:pPr>
  </w:style>
  <w:style w:type="paragraph" w:styleId="FootnoteText">
    <w:name w:val="footnote text"/>
    <w:basedOn w:val="BodyText"/>
    <w:link w:val="FootnoteTextChar"/>
    <w:uiPriority w:val="9"/>
    <w:qFormat/>
    <w:rsid w:val="00A709E8"/>
    <w:pPr>
      <w:spacing w:before="60" w:line="180" w:lineRule="atLeast"/>
    </w:pPr>
    <w:rPr>
      <w:sz w:val="16"/>
      <w:szCs w:val="20"/>
    </w:rPr>
  </w:style>
  <w:style w:type="character" w:customStyle="1" w:styleId="FootnoteTextChar">
    <w:name w:val="Footnote Text Char"/>
    <w:basedOn w:val="DefaultParagraphFont"/>
    <w:link w:val="FootnoteText"/>
    <w:uiPriority w:val="9"/>
    <w:locked/>
    <w:rsid w:val="00A709E8"/>
    <w:rPr>
      <w:rFonts w:eastAsia="Calibri"/>
      <w:color w:val="000000"/>
      <w:sz w:val="16"/>
      <w:szCs w:val="20"/>
    </w:rPr>
  </w:style>
  <w:style w:type="paragraph" w:customStyle="1" w:styleId="FootnoteHeading">
    <w:name w:val="Footnote Heading"/>
    <w:basedOn w:val="FootnoteText"/>
    <w:uiPriority w:val="9"/>
    <w:qFormat/>
    <w:rsid w:val="00A709E8"/>
    <w:rPr>
      <w:b/>
    </w:rPr>
  </w:style>
  <w:style w:type="paragraph" w:customStyle="1" w:styleId="FigureTableSource">
    <w:name w:val="Figure/Table Source"/>
    <w:basedOn w:val="BodyText"/>
    <w:next w:val="BodyText"/>
    <w:uiPriority w:val="4"/>
    <w:qFormat/>
    <w:rsid w:val="00A709E8"/>
    <w:pPr>
      <w:tabs>
        <w:tab w:val="left" w:pos="539"/>
      </w:tabs>
      <w:spacing w:after="240" w:line="180" w:lineRule="atLeast"/>
    </w:pPr>
    <w:rPr>
      <w:sz w:val="16"/>
      <w:szCs w:val="20"/>
    </w:rPr>
  </w:style>
  <w:style w:type="paragraph" w:customStyle="1" w:styleId="TableText">
    <w:name w:val="TableText"/>
    <w:basedOn w:val="Normal"/>
    <w:uiPriority w:val="5"/>
    <w:qFormat/>
    <w:rsid w:val="00543851"/>
    <w:pPr>
      <w:spacing w:before="60" w:after="60"/>
    </w:pPr>
    <w:rPr>
      <w:sz w:val="18"/>
      <w:szCs w:val="18"/>
    </w:rPr>
  </w:style>
  <w:style w:type="paragraph" w:customStyle="1" w:styleId="TableBullet">
    <w:name w:val="TableBullet"/>
    <w:basedOn w:val="TableText"/>
    <w:next w:val="TableText"/>
    <w:uiPriority w:val="5"/>
    <w:qFormat/>
    <w:rsid w:val="00A709E8"/>
    <w:pPr>
      <w:numPr>
        <w:numId w:val="7"/>
      </w:numPr>
    </w:pPr>
  </w:style>
  <w:style w:type="paragraph" w:customStyle="1" w:styleId="RowHeading">
    <w:name w:val="RowHeading"/>
    <w:basedOn w:val="TableText"/>
    <w:next w:val="TableText"/>
    <w:uiPriority w:val="5"/>
    <w:qFormat/>
    <w:rsid w:val="00A709E8"/>
    <w:rPr>
      <w:b/>
      <w:color w:val="auto"/>
    </w:rPr>
  </w:style>
  <w:style w:type="paragraph" w:customStyle="1" w:styleId="ColumnHeading">
    <w:name w:val="ColumnHeading"/>
    <w:basedOn w:val="TableText"/>
    <w:uiPriority w:val="5"/>
    <w:qFormat/>
    <w:rsid w:val="00A709E8"/>
    <w:pPr>
      <w:spacing w:after="0" w:line="180" w:lineRule="atLeast"/>
    </w:pPr>
    <w:rPr>
      <w:b/>
      <w:color w:val="FFFFFF"/>
    </w:rPr>
  </w:style>
  <w:style w:type="paragraph" w:customStyle="1" w:styleId="CoverSubtitle">
    <w:name w:val="CoverSubtitle"/>
    <w:next w:val="BodyText"/>
    <w:uiPriority w:val="12"/>
    <w:qFormat/>
    <w:rsid w:val="00A709E8"/>
    <w:pPr>
      <w:numPr>
        <w:ilvl w:val="1"/>
      </w:numPr>
      <w:spacing w:after="240"/>
    </w:pPr>
    <w:rPr>
      <w:rFonts w:eastAsiaTheme="majorEastAsia" w:cstheme="majorBidi"/>
      <w:iCs/>
      <w:color w:val="757579" w:themeColor="accent3"/>
      <w:spacing w:val="15"/>
      <w:sz w:val="32"/>
      <w:szCs w:val="24"/>
    </w:rPr>
  </w:style>
  <w:style w:type="paragraph" w:customStyle="1" w:styleId="BackCoverContactHeading">
    <w:name w:val="BackCover ContactHeading"/>
    <w:next w:val="BackCoverContactDetails"/>
    <w:uiPriority w:val="18"/>
    <w:qFormat/>
    <w:rsid w:val="00A709E8"/>
    <w:pPr>
      <w:spacing w:before="360" w:after="60"/>
    </w:pPr>
    <w:rPr>
      <w:rFonts w:eastAsia="Calibri"/>
      <w:b/>
      <w:sz w:val="18"/>
      <w:szCs w:val="20"/>
    </w:rPr>
  </w:style>
  <w:style w:type="paragraph" w:customStyle="1" w:styleId="BackCoverContactDetails">
    <w:name w:val="BackCover ContactDetails"/>
    <w:uiPriority w:val="18"/>
    <w:qFormat/>
    <w:rsid w:val="00A709E8"/>
    <w:pPr>
      <w:tabs>
        <w:tab w:val="left" w:pos="199"/>
      </w:tabs>
    </w:pPr>
    <w:rPr>
      <w:rFonts w:eastAsia="Calibri"/>
      <w:sz w:val="18"/>
    </w:rPr>
  </w:style>
  <w:style w:type="character" w:customStyle="1" w:styleId="BackCoverContactBold">
    <w:name w:val="BackCover ContactBold"/>
    <w:basedOn w:val="DefaultParagraphFont"/>
    <w:uiPriority w:val="18"/>
    <w:qFormat/>
    <w:rsid w:val="00A709E8"/>
    <w:rPr>
      <w:b/>
    </w:rPr>
  </w:style>
  <w:style w:type="paragraph" w:styleId="TOCHeading">
    <w:name w:val="TOC Heading"/>
    <w:basedOn w:val="Heading1"/>
    <w:next w:val="Normal"/>
    <w:link w:val="TOCHeadingChar"/>
    <w:uiPriority w:val="39"/>
    <w:qFormat/>
    <w:rsid w:val="00A709E8"/>
    <w:pPr>
      <w:pageBreakBefore w:val="0"/>
      <w:numPr>
        <w:numId w:val="0"/>
      </w:numPr>
      <w:spacing w:before="480" w:after="240"/>
      <w:outlineLvl w:val="1"/>
    </w:pPr>
    <w:rPr>
      <w:bCs w:val="0"/>
    </w:rPr>
  </w:style>
  <w:style w:type="character" w:styleId="Hyperlink">
    <w:name w:val="Hyperlink"/>
    <w:basedOn w:val="DefaultParagraphFont"/>
    <w:uiPriority w:val="99"/>
    <w:qFormat/>
    <w:rsid w:val="00A709E8"/>
    <w:rPr>
      <w:rFonts w:cs="Times New Roman"/>
      <w:color w:val="757579" w:themeColor="accent3"/>
      <w:u w:val="none"/>
    </w:rPr>
  </w:style>
  <w:style w:type="paragraph" w:styleId="TOC4">
    <w:name w:val="toc 4"/>
    <w:basedOn w:val="Normal"/>
    <w:next w:val="Normal"/>
    <w:autoRedefine/>
    <w:uiPriority w:val="99"/>
    <w:semiHidden/>
    <w:rsid w:val="00A709E8"/>
    <w:pPr>
      <w:spacing w:after="100"/>
      <w:ind w:left="660"/>
    </w:pPr>
  </w:style>
  <w:style w:type="paragraph" w:styleId="TOC9">
    <w:name w:val="toc 9"/>
    <w:basedOn w:val="Normal"/>
    <w:next w:val="Normal"/>
    <w:autoRedefine/>
    <w:uiPriority w:val="99"/>
    <w:semiHidden/>
    <w:rsid w:val="00A709E8"/>
    <w:pPr>
      <w:spacing w:after="100"/>
      <w:ind w:left="1760"/>
    </w:pPr>
  </w:style>
  <w:style w:type="character" w:customStyle="1" w:styleId="BalloonTextChar">
    <w:name w:val="Balloon Text Char"/>
    <w:basedOn w:val="DefaultParagraphFont"/>
    <w:link w:val="BalloonText"/>
    <w:semiHidden/>
    <w:rsid w:val="00A709E8"/>
    <w:rPr>
      <w:rFonts w:ascii="Tahoma" w:eastAsia="Calibri" w:hAnsi="Tahoma" w:cs="Tahoma"/>
      <w:color w:val="000000"/>
      <w:sz w:val="16"/>
      <w:szCs w:val="16"/>
    </w:rPr>
  </w:style>
  <w:style w:type="paragraph" w:styleId="Caption">
    <w:name w:val="caption"/>
    <w:basedOn w:val="BodyText"/>
    <w:next w:val="BodyText"/>
    <w:link w:val="CaptionChar"/>
    <w:uiPriority w:val="4"/>
    <w:qFormat/>
    <w:rsid w:val="00745927"/>
    <w:pPr>
      <w:keepNext/>
      <w:spacing w:before="180" w:after="0" w:line="240" w:lineRule="auto"/>
      <w:contextualSpacing/>
    </w:pPr>
    <w:rPr>
      <w:b/>
      <w:bCs/>
      <w:color w:val="757579" w:themeColor="accent3"/>
      <w:sz w:val="20"/>
      <w:szCs w:val="18"/>
    </w:rPr>
  </w:style>
  <w:style w:type="paragraph" w:customStyle="1" w:styleId="Headerurl">
    <w:name w:val="Header url"/>
    <w:basedOn w:val="Header"/>
    <w:uiPriority w:val="99"/>
    <w:semiHidden/>
    <w:rsid w:val="00A709E8"/>
    <w:pPr>
      <w:tabs>
        <w:tab w:val="center" w:pos="4153"/>
        <w:tab w:val="right" w:pos="8306"/>
      </w:tabs>
      <w:spacing w:after="0"/>
    </w:pPr>
    <w:rPr>
      <w:b/>
      <w:color w:val="00313C"/>
      <w:szCs w:val="24"/>
    </w:rPr>
  </w:style>
  <w:style w:type="character" w:customStyle="1" w:styleId="PartNumber">
    <w:name w:val="PartNumber"/>
    <w:basedOn w:val="DefaultParagraphFont"/>
    <w:uiPriority w:val="15"/>
    <w:qFormat/>
    <w:rsid w:val="00A709E8"/>
    <w:rPr>
      <w:color w:val="001D34" w:themeColor="accent2"/>
    </w:rPr>
  </w:style>
  <w:style w:type="paragraph" w:customStyle="1" w:styleId="Heading1notnumbered">
    <w:name w:val="Heading 1 not numbered"/>
    <w:basedOn w:val="Heading1"/>
    <w:next w:val="BodyText"/>
    <w:uiPriority w:val="1"/>
    <w:rsid w:val="00A709E8"/>
    <w:pPr>
      <w:numPr>
        <w:numId w:val="0"/>
      </w:numPr>
    </w:pPr>
  </w:style>
  <w:style w:type="paragraph" w:customStyle="1" w:styleId="Heading3notnumbered">
    <w:name w:val="Heading 3 not numbered"/>
    <w:basedOn w:val="Heading3"/>
    <w:next w:val="BodyText"/>
    <w:uiPriority w:val="1"/>
    <w:qFormat/>
    <w:rsid w:val="003B0CF2"/>
    <w:pPr>
      <w:numPr>
        <w:ilvl w:val="0"/>
        <w:numId w:val="0"/>
      </w:numPr>
      <w:spacing w:before="240" w:after="120"/>
    </w:pPr>
  </w:style>
  <w:style w:type="paragraph" w:customStyle="1" w:styleId="Heading2notnumbered">
    <w:name w:val="Heading 2 not numbered"/>
    <w:basedOn w:val="Heading2"/>
    <w:next w:val="BodyText"/>
    <w:uiPriority w:val="1"/>
    <w:qFormat/>
    <w:rsid w:val="00A709E8"/>
    <w:pPr>
      <w:numPr>
        <w:ilvl w:val="0"/>
        <w:numId w:val="0"/>
      </w:numPr>
    </w:pPr>
  </w:style>
  <w:style w:type="paragraph" w:customStyle="1" w:styleId="Heading1noTOC">
    <w:name w:val="Heading 1 no TOC"/>
    <w:basedOn w:val="Heading1notnumbered"/>
    <w:next w:val="BodyText"/>
    <w:uiPriority w:val="1"/>
    <w:qFormat/>
    <w:rsid w:val="00A709E8"/>
  </w:style>
  <w:style w:type="character" w:customStyle="1" w:styleId="TOCHeadingChar">
    <w:name w:val="TOC Heading Char"/>
    <w:basedOn w:val="DefaultParagraphFont"/>
    <w:link w:val="TOCHeading"/>
    <w:uiPriority w:val="39"/>
    <w:locked/>
    <w:rsid w:val="00A709E8"/>
    <w:rPr>
      <w:rFonts w:eastAsiaTheme="majorEastAsia" w:cstheme="majorBidi"/>
      <w:color w:val="757579" w:themeColor="accent3"/>
      <w:sz w:val="44"/>
      <w:szCs w:val="28"/>
    </w:rPr>
  </w:style>
  <w:style w:type="paragraph" w:styleId="BlockText">
    <w:name w:val="Block Text"/>
    <w:basedOn w:val="Normal"/>
    <w:uiPriority w:val="9"/>
    <w:qFormat/>
    <w:locked/>
    <w:rsid w:val="00A709E8"/>
    <w:pPr>
      <w:ind w:left="1440" w:right="1440"/>
    </w:pPr>
  </w:style>
  <w:style w:type="paragraph" w:styleId="BodyText">
    <w:name w:val="Body Text"/>
    <w:link w:val="BodyTextChar"/>
    <w:qFormat/>
    <w:locked/>
    <w:rsid w:val="00A709E8"/>
    <w:pPr>
      <w:spacing w:before="120" w:after="120" w:line="264" w:lineRule="auto"/>
    </w:pPr>
    <w:rPr>
      <w:rFonts w:eastAsia="Calibri"/>
      <w:color w:val="000000"/>
    </w:rPr>
  </w:style>
  <w:style w:type="character" w:customStyle="1" w:styleId="BodyTextChar">
    <w:name w:val="Body Text Char"/>
    <w:basedOn w:val="DefaultParagraphFont"/>
    <w:link w:val="BodyText"/>
    <w:locked/>
    <w:rsid w:val="00A709E8"/>
    <w:rPr>
      <w:rFonts w:eastAsia="Calibri"/>
      <w:color w:val="000000"/>
    </w:rPr>
  </w:style>
  <w:style w:type="paragraph" w:styleId="BodyText2">
    <w:name w:val="Body Text 2"/>
    <w:basedOn w:val="Normal"/>
    <w:link w:val="BodyText2Char"/>
    <w:uiPriority w:val="99"/>
    <w:semiHidden/>
    <w:locked/>
    <w:rsid w:val="00A709E8"/>
    <w:pPr>
      <w:spacing w:line="480" w:lineRule="auto"/>
    </w:pPr>
  </w:style>
  <w:style w:type="character" w:customStyle="1" w:styleId="BodyText2Char">
    <w:name w:val="Body Text 2 Char"/>
    <w:basedOn w:val="DefaultParagraphFont"/>
    <w:link w:val="BodyText2"/>
    <w:uiPriority w:val="99"/>
    <w:semiHidden/>
    <w:locked/>
    <w:rsid w:val="00A709E8"/>
    <w:rPr>
      <w:rFonts w:eastAsia="Calibri"/>
      <w:color w:val="000000"/>
    </w:rPr>
  </w:style>
  <w:style w:type="paragraph" w:styleId="BodyText3">
    <w:name w:val="Body Text 3"/>
    <w:basedOn w:val="Normal"/>
    <w:link w:val="BodyText3Char"/>
    <w:uiPriority w:val="99"/>
    <w:semiHidden/>
    <w:locked/>
    <w:rsid w:val="00A709E8"/>
    <w:rPr>
      <w:sz w:val="16"/>
      <w:szCs w:val="16"/>
    </w:rPr>
  </w:style>
  <w:style w:type="character" w:customStyle="1" w:styleId="BodyText3Char">
    <w:name w:val="Body Text 3 Char"/>
    <w:basedOn w:val="DefaultParagraphFont"/>
    <w:link w:val="BodyText3"/>
    <w:uiPriority w:val="99"/>
    <w:semiHidden/>
    <w:locked/>
    <w:rsid w:val="00A709E8"/>
    <w:rPr>
      <w:rFonts w:eastAsia="Calibri"/>
      <w:color w:val="000000"/>
      <w:sz w:val="16"/>
      <w:szCs w:val="16"/>
    </w:rPr>
  </w:style>
  <w:style w:type="paragraph" w:styleId="BodyTextFirstIndent">
    <w:name w:val="Body Text First Indent"/>
    <w:basedOn w:val="BodyText"/>
    <w:link w:val="BodyTextFirstIndentChar"/>
    <w:uiPriority w:val="99"/>
    <w:semiHidden/>
    <w:locked/>
    <w:rsid w:val="00A709E8"/>
    <w:pPr>
      <w:ind w:firstLine="210"/>
    </w:pPr>
  </w:style>
  <w:style w:type="character" w:customStyle="1" w:styleId="BodyTextFirstIndentChar">
    <w:name w:val="Body Text First Indent Char"/>
    <w:basedOn w:val="BodyTextChar"/>
    <w:link w:val="BodyTextFirstIndent"/>
    <w:uiPriority w:val="99"/>
    <w:semiHidden/>
    <w:locked/>
    <w:rsid w:val="00A709E8"/>
    <w:rPr>
      <w:rFonts w:eastAsia="Calibri"/>
      <w:color w:val="000000"/>
    </w:rPr>
  </w:style>
  <w:style w:type="paragraph" w:styleId="BodyTextIndent">
    <w:name w:val="Body Text Indent"/>
    <w:basedOn w:val="Normal"/>
    <w:link w:val="BodyTextIndentChar"/>
    <w:uiPriority w:val="99"/>
    <w:semiHidden/>
    <w:locked/>
    <w:rsid w:val="00A709E8"/>
    <w:pPr>
      <w:ind w:left="283"/>
    </w:pPr>
  </w:style>
  <w:style w:type="character" w:customStyle="1" w:styleId="BodyTextIndentChar">
    <w:name w:val="Body Text Indent Char"/>
    <w:basedOn w:val="DefaultParagraphFont"/>
    <w:link w:val="BodyTextIndent"/>
    <w:uiPriority w:val="99"/>
    <w:semiHidden/>
    <w:locked/>
    <w:rsid w:val="00A709E8"/>
    <w:rPr>
      <w:rFonts w:eastAsia="Calibri"/>
      <w:color w:val="000000"/>
    </w:rPr>
  </w:style>
  <w:style w:type="paragraph" w:styleId="BodyTextFirstIndent2">
    <w:name w:val="Body Text First Indent 2"/>
    <w:basedOn w:val="BodyTextIndent"/>
    <w:link w:val="BodyTextFirstIndent2Char"/>
    <w:uiPriority w:val="99"/>
    <w:semiHidden/>
    <w:locked/>
    <w:rsid w:val="00A709E8"/>
    <w:pPr>
      <w:ind w:firstLine="210"/>
    </w:pPr>
  </w:style>
  <w:style w:type="character" w:customStyle="1" w:styleId="BodyTextFirstIndent2Char">
    <w:name w:val="Body Text First Indent 2 Char"/>
    <w:basedOn w:val="BodyTextIndentChar"/>
    <w:link w:val="BodyTextFirstIndent2"/>
    <w:uiPriority w:val="99"/>
    <w:semiHidden/>
    <w:locked/>
    <w:rsid w:val="00A709E8"/>
    <w:rPr>
      <w:rFonts w:eastAsia="Calibri"/>
      <w:color w:val="000000"/>
    </w:rPr>
  </w:style>
  <w:style w:type="paragraph" w:styleId="BodyTextIndent2">
    <w:name w:val="Body Text Indent 2"/>
    <w:basedOn w:val="Normal"/>
    <w:link w:val="BodyTextIndent2Char"/>
    <w:uiPriority w:val="99"/>
    <w:semiHidden/>
    <w:locked/>
    <w:rsid w:val="00A709E8"/>
    <w:pPr>
      <w:spacing w:line="480" w:lineRule="auto"/>
      <w:ind w:left="283"/>
    </w:pPr>
  </w:style>
  <w:style w:type="character" w:customStyle="1" w:styleId="BodyTextIndent2Char">
    <w:name w:val="Body Text Indent 2 Char"/>
    <w:basedOn w:val="DefaultParagraphFont"/>
    <w:link w:val="BodyTextIndent2"/>
    <w:uiPriority w:val="99"/>
    <w:semiHidden/>
    <w:locked/>
    <w:rsid w:val="00A709E8"/>
    <w:rPr>
      <w:rFonts w:eastAsia="Calibri"/>
      <w:color w:val="000000"/>
    </w:rPr>
  </w:style>
  <w:style w:type="paragraph" w:styleId="BodyTextIndent3">
    <w:name w:val="Body Text Indent 3"/>
    <w:basedOn w:val="Normal"/>
    <w:link w:val="BodyTextIndent3Char"/>
    <w:uiPriority w:val="99"/>
    <w:semiHidden/>
    <w:locked/>
    <w:rsid w:val="00A709E8"/>
    <w:pPr>
      <w:ind w:left="283"/>
    </w:pPr>
    <w:rPr>
      <w:sz w:val="16"/>
      <w:szCs w:val="16"/>
    </w:rPr>
  </w:style>
  <w:style w:type="character" w:customStyle="1" w:styleId="BodyTextIndent3Char">
    <w:name w:val="Body Text Indent 3 Char"/>
    <w:basedOn w:val="DefaultParagraphFont"/>
    <w:link w:val="BodyTextIndent3"/>
    <w:uiPriority w:val="99"/>
    <w:semiHidden/>
    <w:locked/>
    <w:rsid w:val="00A709E8"/>
    <w:rPr>
      <w:rFonts w:eastAsia="Calibri"/>
      <w:color w:val="000000"/>
      <w:sz w:val="16"/>
      <w:szCs w:val="16"/>
    </w:rPr>
  </w:style>
  <w:style w:type="paragraph" w:styleId="Closing">
    <w:name w:val="Closing"/>
    <w:basedOn w:val="Normal"/>
    <w:link w:val="ClosingChar"/>
    <w:uiPriority w:val="99"/>
    <w:semiHidden/>
    <w:locked/>
    <w:rsid w:val="00A709E8"/>
    <w:pPr>
      <w:ind w:left="4252"/>
    </w:pPr>
  </w:style>
  <w:style w:type="character" w:customStyle="1" w:styleId="ClosingChar">
    <w:name w:val="Closing Char"/>
    <w:basedOn w:val="DefaultParagraphFont"/>
    <w:link w:val="Closing"/>
    <w:uiPriority w:val="99"/>
    <w:semiHidden/>
    <w:locked/>
    <w:rsid w:val="00A709E8"/>
    <w:rPr>
      <w:rFonts w:eastAsia="Calibri"/>
      <w:color w:val="000000"/>
    </w:rPr>
  </w:style>
  <w:style w:type="paragraph" w:styleId="E-mailSignature">
    <w:name w:val="E-mail Signature"/>
    <w:basedOn w:val="Normal"/>
    <w:link w:val="E-mailSignatureChar"/>
    <w:uiPriority w:val="99"/>
    <w:semiHidden/>
    <w:locked/>
    <w:rsid w:val="00A709E8"/>
  </w:style>
  <w:style w:type="character" w:customStyle="1" w:styleId="E-mailSignatureChar">
    <w:name w:val="E-mail Signature Char"/>
    <w:basedOn w:val="DefaultParagraphFont"/>
    <w:link w:val="E-mailSignature"/>
    <w:uiPriority w:val="99"/>
    <w:semiHidden/>
    <w:locked/>
    <w:rsid w:val="00A709E8"/>
    <w:rPr>
      <w:rFonts w:eastAsia="Calibri"/>
      <w:color w:val="000000"/>
    </w:rPr>
  </w:style>
  <w:style w:type="character" w:styleId="Emphasis">
    <w:name w:val="Emphasis"/>
    <w:basedOn w:val="DefaultParagraphFont"/>
    <w:uiPriority w:val="99"/>
    <w:locked/>
    <w:rsid w:val="00A709E8"/>
    <w:rPr>
      <w:rFonts w:cs="Times New Roman"/>
      <w:i/>
      <w:iCs/>
    </w:rPr>
  </w:style>
  <w:style w:type="character" w:styleId="PlaceholderText">
    <w:name w:val="Placeholder Text"/>
    <w:basedOn w:val="DefaultParagraphFont"/>
    <w:uiPriority w:val="99"/>
    <w:semiHidden/>
    <w:rsid w:val="00A75DB9"/>
    <w:rPr>
      <w:color w:val="808080"/>
    </w:rPr>
  </w:style>
  <w:style w:type="character" w:styleId="FollowedHyperlink">
    <w:name w:val="FollowedHyperlink"/>
    <w:basedOn w:val="DefaultParagraphFont"/>
    <w:uiPriority w:val="99"/>
    <w:semiHidden/>
    <w:locked/>
    <w:rsid w:val="00A709E8"/>
    <w:rPr>
      <w:rFonts w:cs="Times New Roman"/>
      <w:color w:val="auto"/>
      <w:u w:val="none"/>
    </w:rPr>
  </w:style>
  <w:style w:type="character" w:styleId="FootnoteReference">
    <w:name w:val="footnote reference"/>
    <w:basedOn w:val="DefaultParagraphFont"/>
    <w:uiPriority w:val="9"/>
    <w:locked/>
    <w:rsid w:val="00A709E8"/>
    <w:rPr>
      <w:rFonts w:cs="Times New Roman"/>
      <w:vertAlign w:val="superscript"/>
    </w:rPr>
  </w:style>
  <w:style w:type="character" w:styleId="LineNumber">
    <w:name w:val="line number"/>
    <w:basedOn w:val="DefaultParagraphFont"/>
    <w:uiPriority w:val="99"/>
    <w:semiHidden/>
    <w:locked/>
    <w:rsid w:val="00A709E8"/>
    <w:rPr>
      <w:rFonts w:cs="Times New Roman"/>
    </w:rPr>
  </w:style>
  <w:style w:type="paragraph" w:styleId="List">
    <w:name w:val="List"/>
    <w:basedOn w:val="Normal"/>
    <w:uiPriority w:val="99"/>
    <w:semiHidden/>
    <w:locked/>
    <w:rsid w:val="00A709E8"/>
    <w:pPr>
      <w:ind w:left="283" w:hanging="283"/>
    </w:pPr>
  </w:style>
  <w:style w:type="paragraph" w:styleId="List2">
    <w:name w:val="List 2"/>
    <w:basedOn w:val="Normal"/>
    <w:uiPriority w:val="99"/>
    <w:semiHidden/>
    <w:locked/>
    <w:rsid w:val="00A709E8"/>
    <w:pPr>
      <w:ind w:left="566" w:hanging="283"/>
    </w:pPr>
  </w:style>
  <w:style w:type="paragraph" w:styleId="List3">
    <w:name w:val="List 3"/>
    <w:basedOn w:val="Normal"/>
    <w:uiPriority w:val="99"/>
    <w:semiHidden/>
    <w:locked/>
    <w:rsid w:val="00A709E8"/>
    <w:pPr>
      <w:ind w:left="849" w:hanging="283"/>
    </w:pPr>
  </w:style>
  <w:style w:type="paragraph" w:styleId="List4">
    <w:name w:val="List 4"/>
    <w:basedOn w:val="Normal"/>
    <w:uiPriority w:val="99"/>
    <w:semiHidden/>
    <w:locked/>
    <w:rsid w:val="00A709E8"/>
    <w:pPr>
      <w:ind w:left="1132" w:hanging="283"/>
    </w:pPr>
  </w:style>
  <w:style w:type="paragraph" w:styleId="List5">
    <w:name w:val="List 5"/>
    <w:basedOn w:val="Normal"/>
    <w:uiPriority w:val="99"/>
    <w:semiHidden/>
    <w:locked/>
    <w:rsid w:val="00A709E8"/>
    <w:pPr>
      <w:ind w:left="1415" w:hanging="283"/>
    </w:pPr>
  </w:style>
  <w:style w:type="paragraph" w:styleId="ListBullet4">
    <w:name w:val="List Bullet 4"/>
    <w:basedOn w:val="Normal"/>
    <w:uiPriority w:val="99"/>
    <w:semiHidden/>
    <w:locked/>
    <w:rsid w:val="00A709E8"/>
    <w:pPr>
      <w:numPr>
        <w:numId w:val="1"/>
      </w:numPr>
      <w:tabs>
        <w:tab w:val="num" w:pos="1209"/>
      </w:tabs>
      <w:ind w:left="1209"/>
    </w:pPr>
  </w:style>
  <w:style w:type="paragraph" w:styleId="ListBullet5">
    <w:name w:val="List Bullet 5"/>
    <w:basedOn w:val="Normal"/>
    <w:uiPriority w:val="99"/>
    <w:semiHidden/>
    <w:locked/>
    <w:rsid w:val="00A709E8"/>
    <w:pPr>
      <w:numPr>
        <w:numId w:val="2"/>
      </w:numPr>
      <w:tabs>
        <w:tab w:val="num" w:pos="926"/>
        <w:tab w:val="num" w:pos="1492"/>
      </w:tabs>
      <w:ind w:left="1492"/>
    </w:pPr>
  </w:style>
  <w:style w:type="paragraph" w:styleId="ListContinue">
    <w:name w:val="List Continue"/>
    <w:basedOn w:val="Normal"/>
    <w:uiPriority w:val="99"/>
    <w:semiHidden/>
    <w:locked/>
    <w:rsid w:val="00A709E8"/>
    <w:pPr>
      <w:ind w:left="283"/>
    </w:pPr>
  </w:style>
  <w:style w:type="paragraph" w:styleId="ListContinue2">
    <w:name w:val="List Continue 2"/>
    <w:basedOn w:val="Normal"/>
    <w:uiPriority w:val="99"/>
    <w:semiHidden/>
    <w:locked/>
    <w:rsid w:val="00A709E8"/>
    <w:pPr>
      <w:ind w:left="566"/>
    </w:pPr>
  </w:style>
  <w:style w:type="paragraph" w:styleId="ListContinue3">
    <w:name w:val="List Continue 3"/>
    <w:basedOn w:val="Normal"/>
    <w:uiPriority w:val="99"/>
    <w:semiHidden/>
    <w:locked/>
    <w:rsid w:val="00A709E8"/>
    <w:pPr>
      <w:ind w:left="849"/>
    </w:pPr>
  </w:style>
  <w:style w:type="paragraph" w:styleId="ListContinue4">
    <w:name w:val="List Continue 4"/>
    <w:basedOn w:val="Normal"/>
    <w:uiPriority w:val="99"/>
    <w:semiHidden/>
    <w:locked/>
    <w:rsid w:val="00A709E8"/>
    <w:pPr>
      <w:ind w:left="1132"/>
    </w:pPr>
  </w:style>
  <w:style w:type="paragraph" w:styleId="ListContinue5">
    <w:name w:val="List Continue 5"/>
    <w:basedOn w:val="Normal"/>
    <w:uiPriority w:val="99"/>
    <w:semiHidden/>
    <w:locked/>
    <w:rsid w:val="00A709E8"/>
    <w:pPr>
      <w:ind w:left="1415"/>
    </w:pPr>
  </w:style>
  <w:style w:type="paragraph" w:styleId="ListNumber3">
    <w:name w:val="List Number 3"/>
    <w:basedOn w:val="ListNumber2"/>
    <w:uiPriority w:val="2"/>
    <w:locked/>
    <w:rsid w:val="00A709E8"/>
    <w:pPr>
      <w:numPr>
        <w:ilvl w:val="2"/>
      </w:numPr>
    </w:pPr>
  </w:style>
  <w:style w:type="paragraph" w:styleId="ListNumber4">
    <w:name w:val="List Number 4"/>
    <w:basedOn w:val="Normal"/>
    <w:uiPriority w:val="99"/>
    <w:semiHidden/>
    <w:locked/>
    <w:rsid w:val="00A709E8"/>
    <w:pPr>
      <w:numPr>
        <w:numId w:val="3"/>
      </w:numPr>
    </w:pPr>
  </w:style>
  <w:style w:type="paragraph" w:styleId="ListNumber5">
    <w:name w:val="List Number 5"/>
    <w:basedOn w:val="Normal"/>
    <w:uiPriority w:val="99"/>
    <w:semiHidden/>
    <w:locked/>
    <w:rsid w:val="00A709E8"/>
    <w:pPr>
      <w:numPr>
        <w:numId w:val="4"/>
      </w:numPr>
    </w:pPr>
  </w:style>
  <w:style w:type="paragraph" w:styleId="MessageHeader">
    <w:name w:val="Message Header"/>
    <w:basedOn w:val="Normal"/>
    <w:link w:val="MessageHeaderChar"/>
    <w:uiPriority w:val="99"/>
    <w:semiHidden/>
    <w:locked/>
    <w:rsid w:val="00A709E8"/>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uiPriority w:val="99"/>
    <w:semiHidden/>
    <w:locked/>
    <w:rsid w:val="00A709E8"/>
    <w:rPr>
      <w:rFonts w:ascii="Arial" w:eastAsia="Calibri" w:hAnsi="Arial" w:cs="Arial"/>
      <w:color w:val="000000"/>
      <w:sz w:val="24"/>
      <w:szCs w:val="24"/>
      <w:shd w:val="pct20" w:color="auto" w:fill="auto"/>
    </w:rPr>
  </w:style>
  <w:style w:type="paragraph" w:styleId="NormalWeb">
    <w:name w:val="Normal (Web)"/>
    <w:basedOn w:val="Normal"/>
    <w:uiPriority w:val="99"/>
    <w:semiHidden/>
    <w:locked/>
    <w:rsid w:val="00A709E8"/>
    <w:rPr>
      <w:rFonts w:ascii="Times New Roman" w:hAnsi="Times New Roman"/>
      <w:sz w:val="24"/>
      <w:szCs w:val="24"/>
    </w:rPr>
  </w:style>
  <w:style w:type="paragraph" w:styleId="NormalIndent">
    <w:name w:val="Normal Indent"/>
    <w:basedOn w:val="Normal"/>
    <w:uiPriority w:val="99"/>
    <w:semiHidden/>
    <w:locked/>
    <w:rsid w:val="00A709E8"/>
    <w:pPr>
      <w:ind w:left="720"/>
    </w:pPr>
  </w:style>
  <w:style w:type="paragraph" w:styleId="NoteHeading">
    <w:name w:val="Note Heading"/>
    <w:basedOn w:val="Normal"/>
    <w:next w:val="Normal"/>
    <w:link w:val="NoteHeadingChar"/>
    <w:uiPriority w:val="99"/>
    <w:semiHidden/>
    <w:locked/>
    <w:rsid w:val="00A709E8"/>
  </w:style>
  <w:style w:type="character" w:customStyle="1" w:styleId="NoteHeadingChar">
    <w:name w:val="Note Heading Char"/>
    <w:basedOn w:val="DefaultParagraphFont"/>
    <w:link w:val="NoteHeading"/>
    <w:uiPriority w:val="99"/>
    <w:semiHidden/>
    <w:locked/>
    <w:rsid w:val="00A709E8"/>
    <w:rPr>
      <w:rFonts w:eastAsia="Calibri"/>
      <w:color w:val="000000"/>
    </w:rPr>
  </w:style>
  <w:style w:type="character" w:styleId="Strong">
    <w:name w:val="Strong"/>
    <w:basedOn w:val="DefaultParagraphFont"/>
    <w:uiPriority w:val="99"/>
    <w:locked/>
    <w:rsid w:val="00A709E8"/>
    <w:rPr>
      <w:rFonts w:cs="Times New Roman"/>
      <w:b/>
      <w:bCs/>
    </w:rPr>
  </w:style>
  <w:style w:type="table" w:styleId="Table3Deffects1">
    <w:name w:val="Table 3D effects 1"/>
    <w:basedOn w:val="TableNormal"/>
    <w:uiPriority w:val="99"/>
    <w:locked/>
    <w:rsid w:val="00A709E8"/>
    <w:pPr>
      <w:spacing w:after="120"/>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A709E8"/>
    <w:pPr>
      <w:spacing w:after="120"/>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A709E8"/>
    <w:pPr>
      <w:spacing w:after="120"/>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A709E8"/>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A709E8"/>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A709E8"/>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A709E8"/>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locked/>
    <w:rsid w:val="00A709E8"/>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locked/>
    <w:rsid w:val="00A709E8"/>
    <w:pPr>
      <w:spacing w:after="120"/>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locked/>
    <w:rsid w:val="00A709E8"/>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A709E8"/>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A709E8"/>
    <w:pPr>
      <w:spacing w:after="120"/>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A709E8"/>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A709E8"/>
    <w:pPr>
      <w:spacing w:after="120"/>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A709E8"/>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A709E8"/>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A709E8"/>
    <w:pPr>
      <w:spacing w:after="120"/>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A709E8"/>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A709E8"/>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A709E8"/>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A709E8"/>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A709E8"/>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A709E8"/>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A709E8"/>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A709E8"/>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A709E8"/>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A709E8"/>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A709E8"/>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A709E8"/>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A709E8"/>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A709E8"/>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A709E8"/>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A709E8"/>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A709E8"/>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A709E8"/>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A709E8"/>
    <w:pPr>
      <w:spacing w:after="120"/>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A709E8"/>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A709E8"/>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A709E8"/>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A709E8"/>
    <w:pPr>
      <w:spacing w:after="1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A709E8"/>
    <w:pPr>
      <w:spacing w:after="120"/>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A709E8"/>
    <w:pPr>
      <w:spacing w:after="120"/>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A709E8"/>
    <w:pPr>
      <w:spacing w:after="120"/>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uiPriority w:val="12"/>
    <w:qFormat/>
    <w:rsid w:val="00A709E8"/>
    <w:pPr>
      <w:spacing w:before="180" w:after="60"/>
    </w:pPr>
    <w:rPr>
      <w:rFonts w:eastAsia="Times New Roman"/>
      <w:bCs/>
      <w:color w:val="001D34" w:themeColor="accent2"/>
      <w:sz w:val="24"/>
      <w:szCs w:val="26"/>
      <w:lang w:eastAsia="en-US"/>
    </w:rPr>
  </w:style>
  <w:style w:type="paragraph" w:customStyle="1" w:styleId="BusinessUnitName">
    <w:name w:val="Business Unit Name"/>
    <w:uiPriority w:val="12"/>
    <w:rsid w:val="00A709E8"/>
    <w:rPr>
      <w:b/>
      <w:caps/>
      <w:noProof/>
      <w:color w:val="FFFFFF"/>
      <w:spacing w:val="16"/>
      <w:szCs w:val="24"/>
      <w:lang w:eastAsia="en-US"/>
    </w:rPr>
  </w:style>
  <w:style w:type="character" w:styleId="CommentReference">
    <w:name w:val="annotation reference"/>
    <w:basedOn w:val="DefaultParagraphFont"/>
    <w:uiPriority w:val="99"/>
    <w:semiHidden/>
    <w:locked/>
    <w:rsid w:val="00A709E8"/>
    <w:rPr>
      <w:rFonts w:cs="Times New Roman"/>
      <w:sz w:val="16"/>
      <w:szCs w:val="16"/>
    </w:rPr>
  </w:style>
  <w:style w:type="paragraph" w:styleId="CommentText">
    <w:name w:val="annotation text"/>
    <w:basedOn w:val="Normal"/>
    <w:link w:val="CommentTextChar"/>
    <w:uiPriority w:val="99"/>
    <w:semiHidden/>
    <w:locked/>
    <w:rsid w:val="00A709E8"/>
    <w:rPr>
      <w:sz w:val="20"/>
      <w:szCs w:val="20"/>
    </w:rPr>
  </w:style>
  <w:style w:type="character" w:customStyle="1" w:styleId="CommentTextChar">
    <w:name w:val="Comment Text Char"/>
    <w:basedOn w:val="DefaultParagraphFont"/>
    <w:link w:val="CommentText"/>
    <w:uiPriority w:val="99"/>
    <w:semiHidden/>
    <w:rsid w:val="00A709E8"/>
    <w:rPr>
      <w:rFonts w:eastAsia="Calibri"/>
      <w:color w:val="000000"/>
      <w:sz w:val="20"/>
      <w:szCs w:val="20"/>
    </w:rPr>
  </w:style>
  <w:style w:type="paragraph" w:styleId="CommentSubject">
    <w:name w:val="annotation subject"/>
    <w:basedOn w:val="CommentText"/>
    <w:next w:val="CommentText"/>
    <w:link w:val="CommentSubjectChar"/>
    <w:uiPriority w:val="99"/>
    <w:semiHidden/>
    <w:locked/>
    <w:rsid w:val="00A709E8"/>
    <w:rPr>
      <w:b/>
      <w:bCs/>
    </w:rPr>
  </w:style>
  <w:style w:type="character" w:customStyle="1" w:styleId="CommentSubjectChar">
    <w:name w:val="Comment Subject Char"/>
    <w:basedOn w:val="CommentTextChar"/>
    <w:link w:val="CommentSubject"/>
    <w:uiPriority w:val="99"/>
    <w:semiHidden/>
    <w:rsid w:val="00A709E8"/>
    <w:rPr>
      <w:rFonts w:eastAsia="Calibri"/>
      <w:b/>
      <w:bCs/>
      <w:color w:val="000000"/>
      <w:sz w:val="20"/>
      <w:szCs w:val="20"/>
    </w:rPr>
  </w:style>
  <w:style w:type="paragraph" w:styleId="DocumentMap">
    <w:name w:val="Document Map"/>
    <w:basedOn w:val="Normal"/>
    <w:link w:val="DocumentMapChar"/>
    <w:uiPriority w:val="99"/>
    <w:semiHidden/>
    <w:locked/>
    <w:rsid w:val="00A709E8"/>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A709E8"/>
    <w:rPr>
      <w:rFonts w:ascii="Tahoma" w:eastAsia="Calibri" w:hAnsi="Tahoma" w:cs="Tahoma"/>
      <w:color w:val="000000"/>
      <w:sz w:val="20"/>
      <w:szCs w:val="20"/>
      <w:shd w:val="clear" w:color="auto" w:fill="000080"/>
    </w:rPr>
  </w:style>
  <w:style w:type="paragraph" w:styleId="Index1">
    <w:name w:val="index 1"/>
    <w:basedOn w:val="Normal"/>
    <w:next w:val="Normal"/>
    <w:autoRedefine/>
    <w:uiPriority w:val="99"/>
    <w:semiHidden/>
    <w:locked/>
    <w:rsid w:val="00A709E8"/>
    <w:pPr>
      <w:ind w:left="220" w:hanging="220"/>
    </w:pPr>
  </w:style>
  <w:style w:type="paragraph" w:styleId="Index2">
    <w:name w:val="index 2"/>
    <w:basedOn w:val="Normal"/>
    <w:next w:val="Normal"/>
    <w:autoRedefine/>
    <w:uiPriority w:val="99"/>
    <w:semiHidden/>
    <w:locked/>
    <w:rsid w:val="00A709E8"/>
    <w:pPr>
      <w:ind w:left="440" w:hanging="220"/>
    </w:pPr>
  </w:style>
  <w:style w:type="paragraph" w:styleId="Index3">
    <w:name w:val="index 3"/>
    <w:basedOn w:val="Normal"/>
    <w:next w:val="Normal"/>
    <w:autoRedefine/>
    <w:uiPriority w:val="99"/>
    <w:semiHidden/>
    <w:locked/>
    <w:rsid w:val="00A709E8"/>
    <w:pPr>
      <w:ind w:left="660" w:hanging="220"/>
    </w:pPr>
  </w:style>
  <w:style w:type="paragraph" w:styleId="Index4">
    <w:name w:val="index 4"/>
    <w:basedOn w:val="Normal"/>
    <w:next w:val="Normal"/>
    <w:autoRedefine/>
    <w:uiPriority w:val="99"/>
    <w:semiHidden/>
    <w:locked/>
    <w:rsid w:val="00A709E8"/>
    <w:pPr>
      <w:ind w:left="880" w:hanging="220"/>
    </w:pPr>
  </w:style>
  <w:style w:type="paragraph" w:styleId="Index5">
    <w:name w:val="index 5"/>
    <w:basedOn w:val="Normal"/>
    <w:next w:val="Normal"/>
    <w:autoRedefine/>
    <w:uiPriority w:val="99"/>
    <w:semiHidden/>
    <w:locked/>
    <w:rsid w:val="00A709E8"/>
    <w:pPr>
      <w:ind w:left="1100" w:hanging="220"/>
    </w:pPr>
  </w:style>
  <w:style w:type="paragraph" w:styleId="Index6">
    <w:name w:val="index 6"/>
    <w:basedOn w:val="Normal"/>
    <w:next w:val="Normal"/>
    <w:autoRedefine/>
    <w:uiPriority w:val="99"/>
    <w:semiHidden/>
    <w:locked/>
    <w:rsid w:val="00A709E8"/>
    <w:pPr>
      <w:ind w:left="1320" w:hanging="220"/>
    </w:pPr>
  </w:style>
  <w:style w:type="paragraph" w:styleId="Index7">
    <w:name w:val="index 7"/>
    <w:basedOn w:val="Normal"/>
    <w:next w:val="Normal"/>
    <w:autoRedefine/>
    <w:uiPriority w:val="99"/>
    <w:semiHidden/>
    <w:locked/>
    <w:rsid w:val="00A709E8"/>
    <w:pPr>
      <w:ind w:left="1540" w:hanging="220"/>
    </w:pPr>
  </w:style>
  <w:style w:type="paragraph" w:styleId="Index8">
    <w:name w:val="index 8"/>
    <w:basedOn w:val="Normal"/>
    <w:next w:val="Normal"/>
    <w:autoRedefine/>
    <w:uiPriority w:val="99"/>
    <w:semiHidden/>
    <w:locked/>
    <w:rsid w:val="00A709E8"/>
    <w:pPr>
      <w:ind w:left="1760" w:hanging="220"/>
    </w:pPr>
  </w:style>
  <w:style w:type="paragraph" w:styleId="Index9">
    <w:name w:val="index 9"/>
    <w:basedOn w:val="Normal"/>
    <w:next w:val="Normal"/>
    <w:autoRedefine/>
    <w:uiPriority w:val="99"/>
    <w:semiHidden/>
    <w:locked/>
    <w:rsid w:val="00A709E8"/>
    <w:pPr>
      <w:ind w:left="1980" w:hanging="220"/>
    </w:pPr>
  </w:style>
  <w:style w:type="paragraph" w:styleId="IndexHeading">
    <w:name w:val="index heading"/>
    <w:basedOn w:val="Normal"/>
    <w:next w:val="Index1"/>
    <w:uiPriority w:val="99"/>
    <w:semiHidden/>
    <w:locked/>
    <w:rsid w:val="00A709E8"/>
    <w:rPr>
      <w:rFonts w:ascii="Arial" w:hAnsi="Arial" w:cs="Arial"/>
      <w:b/>
      <w:bCs/>
    </w:rPr>
  </w:style>
  <w:style w:type="paragraph" w:styleId="TableofAuthorities">
    <w:name w:val="table of authorities"/>
    <w:basedOn w:val="Normal"/>
    <w:next w:val="Normal"/>
    <w:uiPriority w:val="99"/>
    <w:semiHidden/>
    <w:locked/>
    <w:rsid w:val="00A709E8"/>
    <w:pPr>
      <w:ind w:left="220" w:hanging="220"/>
    </w:pPr>
  </w:style>
  <w:style w:type="paragraph" w:styleId="TableofFigures">
    <w:name w:val="table of figures"/>
    <w:basedOn w:val="BodyText"/>
    <w:next w:val="BodyText"/>
    <w:uiPriority w:val="99"/>
    <w:locked/>
    <w:rsid w:val="00F7414A"/>
    <w:pPr>
      <w:tabs>
        <w:tab w:val="right" w:leader="dot" w:pos="9497"/>
      </w:tabs>
      <w:spacing w:before="0"/>
      <w:ind w:right="567"/>
    </w:pPr>
    <w:rPr>
      <w:noProof/>
      <w:sz w:val="20"/>
      <w:szCs w:val="20"/>
    </w:rPr>
  </w:style>
  <w:style w:type="paragraph" w:styleId="TOAHeading">
    <w:name w:val="toa heading"/>
    <w:basedOn w:val="Normal"/>
    <w:next w:val="Normal"/>
    <w:uiPriority w:val="99"/>
    <w:semiHidden/>
    <w:locked/>
    <w:rsid w:val="00A709E8"/>
    <w:pPr>
      <w:spacing w:before="120"/>
    </w:pPr>
    <w:rPr>
      <w:rFonts w:ascii="Arial" w:hAnsi="Arial" w:cs="Arial"/>
      <w:b/>
      <w:bCs/>
      <w:sz w:val="24"/>
      <w:szCs w:val="24"/>
    </w:rPr>
  </w:style>
  <w:style w:type="paragraph" w:styleId="TOC5">
    <w:name w:val="toc 5"/>
    <w:basedOn w:val="Normal"/>
    <w:next w:val="Normal"/>
    <w:autoRedefine/>
    <w:uiPriority w:val="99"/>
    <w:semiHidden/>
    <w:rsid w:val="00A709E8"/>
    <w:pPr>
      <w:ind w:left="880"/>
    </w:pPr>
  </w:style>
  <w:style w:type="paragraph" w:styleId="TOC6">
    <w:name w:val="toc 6"/>
    <w:basedOn w:val="Normal"/>
    <w:next w:val="Normal"/>
    <w:autoRedefine/>
    <w:uiPriority w:val="99"/>
    <w:semiHidden/>
    <w:rsid w:val="00A709E8"/>
    <w:pPr>
      <w:ind w:left="1100"/>
    </w:pPr>
  </w:style>
  <w:style w:type="paragraph" w:styleId="TOC7">
    <w:name w:val="toc 7"/>
    <w:basedOn w:val="Normal"/>
    <w:next w:val="Normal"/>
    <w:autoRedefine/>
    <w:uiPriority w:val="99"/>
    <w:semiHidden/>
    <w:rsid w:val="00A709E8"/>
    <w:pPr>
      <w:ind w:left="1320"/>
    </w:pPr>
  </w:style>
  <w:style w:type="paragraph" w:styleId="TOC8">
    <w:name w:val="toc 8"/>
    <w:basedOn w:val="Normal"/>
    <w:next w:val="Normal"/>
    <w:autoRedefine/>
    <w:uiPriority w:val="99"/>
    <w:semiHidden/>
    <w:rsid w:val="00A709E8"/>
    <w:pPr>
      <w:ind w:left="1540"/>
    </w:pPr>
  </w:style>
  <w:style w:type="numbering" w:customStyle="1" w:styleId="TableBullets">
    <w:name w:val="TableBullets"/>
    <w:uiPriority w:val="99"/>
    <w:rsid w:val="00A709E8"/>
    <w:pPr>
      <w:numPr>
        <w:numId w:val="7"/>
      </w:numPr>
    </w:pPr>
  </w:style>
  <w:style w:type="numbering" w:styleId="1ai">
    <w:name w:val="Outline List 1"/>
    <w:basedOn w:val="NoList"/>
    <w:uiPriority w:val="99"/>
    <w:semiHidden/>
    <w:unhideWhenUsed/>
    <w:locked/>
    <w:rsid w:val="00A709E8"/>
    <w:pPr>
      <w:numPr>
        <w:numId w:val="10"/>
      </w:numPr>
    </w:pPr>
  </w:style>
  <w:style w:type="numbering" w:styleId="111111">
    <w:name w:val="Outline List 2"/>
    <w:basedOn w:val="NoList"/>
    <w:uiPriority w:val="99"/>
    <w:semiHidden/>
    <w:unhideWhenUsed/>
    <w:locked/>
    <w:rsid w:val="00A709E8"/>
    <w:pPr>
      <w:numPr>
        <w:numId w:val="9"/>
      </w:numPr>
    </w:pPr>
  </w:style>
  <w:style w:type="numbering" w:customStyle="1" w:styleId="Bullets">
    <w:name w:val="Bullets"/>
    <w:rsid w:val="00A709E8"/>
    <w:pPr>
      <w:numPr>
        <w:numId w:val="5"/>
      </w:numPr>
    </w:pPr>
  </w:style>
  <w:style w:type="numbering" w:customStyle="1" w:styleId="Numbers">
    <w:name w:val="Numbers"/>
    <w:rsid w:val="00A709E8"/>
    <w:pPr>
      <w:numPr>
        <w:numId w:val="8"/>
      </w:numPr>
    </w:pPr>
  </w:style>
  <w:style w:type="numbering" w:styleId="ArticleSection">
    <w:name w:val="Outline List 3"/>
    <w:basedOn w:val="NoList"/>
    <w:uiPriority w:val="99"/>
    <w:semiHidden/>
    <w:unhideWhenUsed/>
    <w:locked/>
    <w:rsid w:val="00A709E8"/>
    <w:pPr>
      <w:numPr>
        <w:numId w:val="11"/>
      </w:numPr>
    </w:pPr>
  </w:style>
  <w:style w:type="paragraph" w:customStyle="1" w:styleId="AppendixHeading1base">
    <w:name w:val="Appendix Heading 1 base"/>
    <w:uiPriority w:val="20"/>
    <w:semiHidden/>
    <w:qFormat/>
    <w:rsid w:val="00A709E8"/>
    <w:pPr>
      <w:keepNext/>
      <w:pageBreakBefore/>
      <w:numPr>
        <w:numId w:val="13"/>
      </w:numPr>
      <w:tabs>
        <w:tab w:val="left" w:pos="2268"/>
      </w:tabs>
    </w:pPr>
    <w:rPr>
      <w:rFonts w:eastAsiaTheme="majorEastAsia" w:cstheme="majorBidi"/>
      <w:b/>
      <w:bCs/>
      <w:color w:val="00A9CE" w:themeColor="accent1"/>
      <w:sz w:val="44"/>
      <w:szCs w:val="28"/>
    </w:rPr>
  </w:style>
  <w:style w:type="paragraph" w:customStyle="1" w:styleId="AppendixHeading2">
    <w:name w:val="Appendix Heading 2"/>
    <w:basedOn w:val="Heading2"/>
    <w:next w:val="BodyText"/>
    <w:uiPriority w:val="11"/>
    <w:qFormat/>
    <w:rsid w:val="00A709E8"/>
    <w:pPr>
      <w:numPr>
        <w:numId w:val="13"/>
      </w:numPr>
    </w:pPr>
  </w:style>
  <w:style w:type="paragraph" w:customStyle="1" w:styleId="AppendixHeading3">
    <w:name w:val="Appendix Heading 3"/>
    <w:basedOn w:val="Heading3"/>
    <w:next w:val="BodyText"/>
    <w:uiPriority w:val="11"/>
    <w:qFormat/>
    <w:rsid w:val="000965E6"/>
    <w:pPr>
      <w:numPr>
        <w:numId w:val="13"/>
      </w:numPr>
    </w:pPr>
  </w:style>
  <w:style w:type="paragraph" w:customStyle="1" w:styleId="AppendixHeading4">
    <w:name w:val="Appendix Heading 4"/>
    <w:basedOn w:val="Heading4"/>
    <w:next w:val="BodyText"/>
    <w:uiPriority w:val="11"/>
    <w:qFormat/>
    <w:rsid w:val="00A709E8"/>
  </w:style>
  <w:style w:type="paragraph" w:customStyle="1" w:styleId="Equation">
    <w:name w:val="Equation"/>
    <w:basedOn w:val="BodyText"/>
    <w:next w:val="BodyText"/>
    <w:uiPriority w:val="7"/>
    <w:qFormat/>
    <w:rsid w:val="00A709E8"/>
    <w:pPr>
      <w:tabs>
        <w:tab w:val="right" w:pos="9639"/>
      </w:tabs>
      <w:spacing w:before="240" w:after="240"/>
      <w:ind w:left="567"/>
    </w:pPr>
    <w:rPr>
      <w:rFonts w:asciiTheme="minorHAnsi" w:eastAsia="Times New Roman" w:hAnsiTheme="minorHAnsi"/>
      <w:color w:val="auto"/>
      <w:szCs w:val="24"/>
      <w:lang w:eastAsia="en-US"/>
    </w:rPr>
  </w:style>
  <w:style w:type="paragraph" w:customStyle="1" w:styleId="Reference">
    <w:name w:val="Reference"/>
    <w:basedOn w:val="BodyText"/>
    <w:next w:val="BodyText"/>
    <w:uiPriority w:val="4"/>
    <w:qFormat/>
    <w:rsid w:val="00A709E8"/>
    <w:pPr>
      <w:ind w:left="567" w:hanging="567"/>
    </w:pPr>
  </w:style>
  <w:style w:type="paragraph" w:styleId="ListNumber2">
    <w:name w:val="List Number 2"/>
    <w:basedOn w:val="ListNumber"/>
    <w:next w:val="BodyText"/>
    <w:uiPriority w:val="2"/>
    <w:qFormat/>
    <w:locked/>
    <w:rsid w:val="00A709E8"/>
    <w:pPr>
      <w:numPr>
        <w:ilvl w:val="1"/>
      </w:numPr>
      <w:spacing w:before="60" w:after="60"/>
    </w:pPr>
  </w:style>
  <w:style w:type="character" w:customStyle="1" w:styleId="Italics">
    <w:name w:val="Italics"/>
    <w:basedOn w:val="DefaultParagraphFont"/>
    <w:uiPriority w:val="8"/>
    <w:qFormat/>
    <w:rsid w:val="00A709E8"/>
    <w:rPr>
      <w:i/>
    </w:rPr>
  </w:style>
  <w:style w:type="table" w:customStyle="1" w:styleId="LightShading1">
    <w:name w:val="Light Shading1"/>
    <w:basedOn w:val="TableNormal"/>
    <w:uiPriority w:val="60"/>
    <w:rsid w:val="009B5F0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CSIRO">
    <w:name w:val="Table_CSIRO"/>
    <w:basedOn w:val="TableNormal"/>
    <w:uiPriority w:val="99"/>
    <w:qFormat/>
    <w:rsid w:val="00A709E8"/>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bCs/>
        <w:color w:val="FFFFFF" w:themeColor="background1"/>
      </w:rPr>
      <w:tblPr/>
      <w:tcPr>
        <w:shd w:val="clear" w:color="auto" w:fill="01528B"/>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paragraph" w:customStyle="1" w:styleId="CaptionNote">
    <w:name w:val="Caption Note"/>
    <w:basedOn w:val="Caption"/>
    <w:next w:val="BodyText"/>
    <w:uiPriority w:val="4"/>
    <w:qFormat/>
    <w:rsid w:val="007232D6"/>
    <w:pPr>
      <w:keepNext w:val="0"/>
      <w:spacing w:before="0" w:after="120"/>
    </w:pPr>
    <w:rPr>
      <w:b w:val="0"/>
      <w:sz w:val="18"/>
    </w:rPr>
  </w:style>
  <w:style w:type="character" w:customStyle="1" w:styleId="Bold">
    <w:name w:val="Bold"/>
    <w:basedOn w:val="DefaultParagraphFont"/>
    <w:uiPriority w:val="8"/>
    <w:rsid w:val="00A709E8"/>
    <w:rPr>
      <w:b/>
    </w:rPr>
  </w:style>
  <w:style w:type="paragraph" w:styleId="ListParagraph">
    <w:name w:val="List Paragraph"/>
    <w:basedOn w:val="Normal"/>
    <w:uiPriority w:val="34"/>
    <w:qFormat/>
    <w:rsid w:val="00A709E8"/>
    <w:pPr>
      <w:spacing w:before="180" w:line="264" w:lineRule="auto"/>
      <w:ind w:left="720"/>
      <w:contextualSpacing/>
    </w:pPr>
    <w:rPr>
      <w:sz w:val="24"/>
      <w:szCs w:val="24"/>
    </w:rPr>
  </w:style>
  <w:style w:type="character" w:styleId="IntenseEmphasis">
    <w:name w:val="Intense Emphasis"/>
    <w:basedOn w:val="DefaultParagraphFont"/>
    <w:uiPriority w:val="21"/>
    <w:qFormat/>
    <w:rsid w:val="00A709E8"/>
    <w:rPr>
      <w:b/>
      <w:bCs/>
      <w:i/>
      <w:iCs/>
      <w:color w:val="001D34" w:themeColor="accent2"/>
    </w:rPr>
  </w:style>
  <w:style w:type="character" w:styleId="SubtleEmphasis">
    <w:name w:val="Subtle Emphasis"/>
    <w:basedOn w:val="DefaultParagraphFont"/>
    <w:uiPriority w:val="19"/>
    <w:qFormat/>
    <w:rsid w:val="00A709E8"/>
    <w:rPr>
      <w:i/>
      <w:iCs/>
      <w:color w:val="595959" w:themeColor="text1" w:themeTint="A6"/>
    </w:rPr>
  </w:style>
  <w:style w:type="paragraph" w:styleId="IntenseQuote">
    <w:name w:val="Intense Quote"/>
    <w:basedOn w:val="Normal"/>
    <w:next w:val="Normal"/>
    <w:link w:val="IntenseQuoteChar"/>
    <w:uiPriority w:val="30"/>
    <w:qFormat/>
    <w:rsid w:val="00A709E8"/>
    <w:pPr>
      <w:pBdr>
        <w:bottom w:val="single" w:sz="4" w:space="4" w:color="001D34" w:themeColor="accent2"/>
      </w:pBdr>
      <w:spacing w:before="200" w:after="280"/>
      <w:ind w:left="936" w:right="936"/>
    </w:pPr>
    <w:rPr>
      <w:b/>
      <w:bCs/>
      <w:i/>
      <w:iCs/>
      <w:color w:val="001D34" w:themeColor="accent2"/>
    </w:rPr>
  </w:style>
  <w:style w:type="character" w:customStyle="1" w:styleId="IntenseQuoteChar">
    <w:name w:val="Intense Quote Char"/>
    <w:basedOn w:val="DefaultParagraphFont"/>
    <w:link w:val="IntenseQuote"/>
    <w:uiPriority w:val="30"/>
    <w:rsid w:val="00A709E8"/>
    <w:rPr>
      <w:rFonts w:eastAsia="Calibri"/>
      <w:b/>
      <w:bCs/>
      <w:i/>
      <w:iCs/>
      <w:color w:val="001D34" w:themeColor="accent2"/>
    </w:rPr>
  </w:style>
  <w:style w:type="paragraph" w:customStyle="1" w:styleId="Boxedheading">
    <w:name w:val="Boxed heading"/>
    <w:uiPriority w:val="19"/>
    <w:qFormat/>
    <w:rsid w:val="00A709E8"/>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ADBDC"/>
      <w:spacing w:before="360" w:after="240"/>
      <w:ind w:left="227" w:right="227"/>
    </w:pPr>
    <w:rPr>
      <w:rFonts w:eastAsia="Calibri"/>
      <w:b/>
      <w:color w:val="000000"/>
      <w:sz w:val="28"/>
      <w:szCs w:val="28"/>
    </w:rPr>
  </w:style>
  <w:style w:type="paragraph" w:customStyle="1" w:styleId="Boxedtext">
    <w:name w:val="Boxed text"/>
    <w:uiPriority w:val="19"/>
    <w:qFormat/>
    <w:rsid w:val="00A709E8"/>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ADBDC"/>
      <w:spacing w:before="180" w:after="180"/>
      <w:ind w:left="227" w:right="227"/>
    </w:pPr>
    <w:rPr>
      <w:rFonts w:eastAsia="Calibri"/>
      <w:color w:val="000000"/>
      <w:sz w:val="24"/>
      <w:szCs w:val="24"/>
    </w:rPr>
  </w:style>
  <w:style w:type="paragraph" w:customStyle="1" w:styleId="Boxedlistbullet">
    <w:name w:val="Boxed list bullet"/>
    <w:basedOn w:val="Boxedtext"/>
    <w:uiPriority w:val="19"/>
    <w:qFormat/>
    <w:rsid w:val="00A709E8"/>
    <w:pPr>
      <w:numPr>
        <w:numId w:val="14"/>
      </w:numPr>
      <w:spacing w:before="0" w:after="0"/>
      <w:ind w:left="454" w:hanging="227"/>
      <w:contextualSpacing/>
    </w:pPr>
  </w:style>
  <w:style w:type="paragraph" w:customStyle="1" w:styleId="Boxedheadingblue">
    <w:name w:val="Boxed heading blue"/>
    <w:basedOn w:val="Boxedheading"/>
    <w:uiPriority w:val="20"/>
    <w:qFormat/>
    <w:rsid w:val="003C5CBC"/>
    <w:pPr>
      <w:shd w:val="clear" w:color="auto" w:fill="D0EAFF" w:themeFill="accent2" w:themeFillTint="1A"/>
    </w:pPr>
    <w:rPr>
      <w:sz w:val="22"/>
      <w:szCs w:val="22"/>
    </w:rPr>
  </w:style>
  <w:style w:type="paragraph" w:customStyle="1" w:styleId="Boxedtextblue">
    <w:name w:val="Boxed text blue"/>
    <w:basedOn w:val="Boxedtext"/>
    <w:uiPriority w:val="20"/>
    <w:qFormat/>
    <w:rsid w:val="00ED1834"/>
    <w:pPr>
      <w:shd w:val="clear" w:color="auto" w:fill="D0EAFF" w:themeFill="accent2" w:themeFillTint="1A"/>
    </w:pPr>
    <w:rPr>
      <w:sz w:val="22"/>
      <w:szCs w:val="22"/>
    </w:rPr>
  </w:style>
  <w:style w:type="paragraph" w:customStyle="1" w:styleId="Boxedlistbulletblue">
    <w:name w:val="Boxed list bullet blue"/>
    <w:basedOn w:val="Boxedlistbullet"/>
    <w:uiPriority w:val="20"/>
    <w:qFormat/>
    <w:rsid w:val="00A709E8"/>
    <w:pPr>
      <w:shd w:val="clear" w:color="auto" w:fill="D0EAFF" w:themeFill="accent2" w:themeFillTint="1A"/>
    </w:pPr>
  </w:style>
  <w:style w:type="paragraph" w:customStyle="1" w:styleId="Boxedheadingpurple">
    <w:name w:val="Boxed heading purple"/>
    <w:basedOn w:val="Boxedheading"/>
    <w:uiPriority w:val="21"/>
    <w:qFormat/>
    <w:rsid w:val="00A709E8"/>
    <w:pPr>
      <w:shd w:val="clear" w:color="auto" w:fill="CACBF5" w:themeFill="accent4" w:themeFillTint="33"/>
    </w:pPr>
  </w:style>
  <w:style w:type="paragraph" w:customStyle="1" w:styleId="Boxedtextpurple">
    <w:name w:val="Boxed text purple"/>
    <w:basedOn w:val="Boxedtext"/>
    <w:uiPriority w:val="21"/>
    <w:qFormat/>
    <w:rsid w:val="00A709E8"/>
    <w:pPr>
      <w:shd w:val="clear" w:color="auto" w:fill="CACBF5" w:themeFill="accent4" w:themeFillTint="33"/>
    </w:pPr>
  </w:style>
  <w:style w:type="paragraph" w:customStyle="1" w:styleId="Boxedlistbulletpurple">
    <w:name w:val="Boxed list bullet purple"/>
    <w:basedOn w:val="Boxedlistbullet"/>
    <w:uiPriority w:val="21"/>
    <w:qFormat/>
    <w:rsid w:val="00A709E8"/>
    <w:pPr>
      <w:shd w:val="clear" w:color="auto" w:fill="CACBF5" w:themeFill="accent4" w:themeFillTint="33"/>
    </w:pPr>
  </w:style>
  <w:style w:type="paragraph" w:customStyle="1" w:styleId="VersoPageText">
    <w:name w:val="Verso Page Text"/>
    <w:basedOn w:val="BodyText"/>
    <w:uiPriority w:val="20"/>
    <w:rsid w:val="00A709E8"/>
    <w:pPr>
      <w:spacing w:before="0" w:line="240" w:lineRule="auto"/>
    </w:pPr>
    <w:rPr>
      <w:rFonts w:asciiTheme="minorHAnsi" w:eastAsia="Times" w:hAnsiTheme="minorHAnsi" w:cs="Arial"/>
      <w:color w:val="auto"/>
      <w:sz w:val="18"/>
      <w:szCs w:val="20"/>
    </w:rPr>
  </w:style>
  <w:style w:type="table" w:styleId="ListTable3-Accent2">
    <w:name w:val="List Table 3 Accent 2"/>
    <w:basedOn w:val="TableNormal"/>
    <w:uiPriority w:val="48"/>
    <w:rsid w:val="00A709E8"/>
    <w:tblPr>
      <w:tblStyleRowBandSize w:val="1"/>
      <w:tblStyleColBandSize w:val="1"/>
      <w:tblBorders>
        <w:top w:val="single" w:sz="4" w:space="0" w:color="01528B"/>
        <w:left w:val="single" w:sz="4" w:space="0" w:color="01528B"/>
        <w:bottom w:val="single" w:sz="4" w:space="0" w:color="01528B"/>
        <w:right w:val="single" w:sz="4" w:space="0" w:color="01528B"/>
        <w:insideH w:val="single" w:sz="4" w:space="0" w:color="01528B"/>
      </w:tblBorders>
    </w:tblPr>
    <w:tblStylePr w:type="firstRow">
      <w:rPr>
        <w:b/>
        <w:bCs/>
        <w:color w:val="FFFFFF" w:themeColor="background1"/>
      </w:rPr>
      <w:tblPr/>
      <w:tcPr>
        <w:shd w:val="clear" w:color="auto" w:fill="001D34" w:themeFill="accent2"/>
      </w:tcPr>
    </w:tblStylePr>
    <w:tblStylePr w:type="lastRow">
      <w:rPr>
        <w:b/>
        <w:bCs/>
      </w:rPr>
      <w:tblPr/>
      <w:tcPr>
        <w:tcBorders>
          <w:top w:val="double" w:sz="4" w:space="0" w:color="001D34"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1D34" w:themeColor="accent2"/>
          <w:right w:val="single" w:sz="4" w:space="0" w:color="001D34" w:themeColor="accent2"/>
        </w:tcBorders>
      </w:tcPr>
    </w:tblStylePr>
    <w:tblStylePr w:type="band1Horz">
      <w:tblPr/>
      <w:tcPr>
        <w:tcBorders>
          <w:top w:val="single" w:sz="4" w:space="0" w:color="001D34" w:themeColor="accent2"/>
          <w:bottom w:val="single" w:sz="4" w:space="0" w:color="001D34"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1D34" w:themeColor="accent2"/>
          <w:left w:val="nil"/>
        </w:tcBorders>
      </w:tcPr>
    </w:tblStylePr>
    <w:tblStylePr w:type="swCell">
      <w:tblPr/>
      <w:tcPr>
        <w:tcBorders>
          <w:top w:val="double" w:sz="4" w:space="0" w:color="001D34" w:themeColor="accent2"/>
          <w:right w:val="nil"/>
        </w:tcBorders>
      </w:tcPr>
    </w:tblStylePr>
  </w:style>
  <w:style w:type="paragraph" w:customStyle="1" w:styleId="Default">
    <w:name w:val="Default"/>
    <w:uiPriority w:val="99"/>
    <w:rsid w:val="003F6BDF"/>
    <w:pPr>
      <w:autoSpaceDE w:val="0"/>
      <w:autoSpaceDN w:val="0"/>
      <w:adjustRightInd w:val="0"/>
    </w:pPr>
    <w:rPr>
      <w:rFonts w:cs="Calibri"/>
      <w:color w:val="000000"/>
      <w:sz w:val="24"/>
      <w:szCs w:val="24"/>
    </w:rPr>
  </w:style>
  <w:style w:type="paragraph" w:styleId="Revision">
    <w:name w:val="Revision"/>
    <w:hidden/>
    <w:uiPriority w:val="99"/>
    <w:semiHidden/>
    <w:rsid w:val="001627CC"/>
    <w:rPr>
      <w:rFonts w:eastAsia="Calibri"/>
      <w:color w:val="000000"/>
    </w:rPr>
  </w:style>
  <w:style w:type="paragraph" w:styleId="Bibliography">
    <w:name w:val="Bibliography"/>
    <w:basedOn w:val="Normal"/>
    <w:next w:val="Normal"/>
    <w:uiPriority w:val="99"/>
    <w:qFormat/>
    <w:rsid w:val="007B41CE"/>
  </w:style>
  <w:style w:type="table" w:styleId="TableGridLight">
    <w:name w:val="Grid Table Light"/>
    <w:basedOn w:val="TableNormal"/>
    <w:uiPriority w:val="40"/>
    <w:rsid w:val="00A709E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aptionFigure">
    <w:name w:val="CaptionFigure"/>
    <w:basedOn w:val="Caption"/>
    <w:next w:val="BodyText"/>
    <w:uiPriority w:val="4"/>
    <w:qFormat/>
    <w:rsid w:val="00DC01A8"/>
    <w:pPr>
      <w:keepNext w:val="0"/>
      <w:spacing w:before="0"/>
    </w:pPr>
  </w:style>
  <w:style w:type="paragraph" w:customStyle="1" w:styleId="CaptionTable">
    <w:name w:val="CaptionTable"/>
    <w:basedOn w:val="CaptionFigure"/>
    <w:uiPriority w:val="4"/>
    <w:qFormat/>
    <w:rsid w:val="00740959"/>
    <w:pPr>
      <w:keepNext/>
      <w:spacing w:before="200" w:after="40"/>
    </w:pPr>
  </w:style>
  <w:style w:type="paragraph" w:customStyle="1" w:styleId="BodyTextExtraSpareAbove">
    <w:name w:val="Body Text Extra Spare Above"/>
    <w:basedOn w:val="BodyText"/>
    <w:qFormat/>
    <w:rsid w:val="007A7410"/>
    <w:pPr>
      <w:spacing w:before="400"/>
    </w:pPr>
  </w:style>
  <w:style w:type="paragraph" w:customStyle="1" w:styleId="Compact">
    <w:name w:val="Compact"/>
    <w:basedOn w:val="BodyText"/>
    <w:qFormat/>
    <w:rsid w:val="0075730F"/>
    <w:pPr>
      <w:spacing w:before="36" w:after="36" w:line="240" w:lineRule="auto"/>
    </w:pPr>
    <w:rPr>
      <w:rFonts w:eastAsiaTheme="minorHAnsi" w:cstheme="minorBidi"/>
      <w:color w:val="000000" w:themeColor="text1"/>
      <w:szCs w:val="24"/>
      <w:lang w:val="en-US" w:eastAsia="en-US"/>
    </w:rPr>
  </w:style>
  <w:style w:type="paragraph" w:styleId="Title">
    <w:name w:val="Title"/>
    <w:basedOn w:val="Normal"/>
    <w:next w:val="BodyText"/>
    <w:link w:val="TitleChar"/>
    <w:qFormat/>
    <w:rsid w:val="0075730F"/>
    <w:pPr>
      <w:keepNext/>
      <w:keepLines/>
      <w:spacing w:before="480" w:after="240"/>
      <w:jc w:val="center"/>
    </w:pPr>
    <w:rPr>
      <w:rFonts w:eastAsiaTheme="majorEastAsia" w:cstheme="majorBidi"/>
      <w:b/>
      <w:bCs/>
      <w:color w:val="000000" w:themeColor="text1"/>
      <w:sz w:val="40"/>
      <w:szCs w:val="36"/>
      <w:lang w:val="en-US" w:eastAsia="en-US"/>
    </w:rPr>
  </w:style>
  <w:style w:type="character" w:customStyle="1" w:styleId="TitleChar">
    <w:name w:val="Title Char"/>
    <w:basedOn w:val="DefaultParagraphFont"/>
    <w:link w:val="Title"/>
    <w:rsid w:val="0075730F"/>
    <w:rPr>
      <w:rFonts w:eastAsiaTheme="majorEastAsia" w:cstheme="majorBidi"/>
      <w:b/>
      <w:bCs/>
      <w:color w:val="000000" w:themeColor="text1"/>
      <w:sz w:val="40"/>
      <w:szCs w:val="36"/>
      <w:lang w:val="en-US" w:eastAsia="en-US"/>
    </w:rPr>
  </w:style>
  <w:style w:type="paragraph" w:styleId="Subtitle">
    <w:name w:val="Subtitle"/>
    <w:basedOn w:val="Title"/>
    <w:next w:val="BodyText"/>
    <w:link w:val="SubtitleChar"/>
    <w:qFormat/>
    <w:rsid w:val="0075730F"/>
    <w:pPr>
      <w:spacing w:before="240"/>
    </w:pPr>
    <w:rPr>
      <w:sz w:val="30"/>
      <w:szCs w:val="30"/>
    </w:rPr>
  </w:style>
  <w:style w:type="character" w:customStyle="1" w:styleId="SubtitleChar">
    <w:name w:val="Subtitle Char"/>
    <w:basedOn w:val="DefaultParagraphFont"/>
    <w:link w:val="Subtitle"/>
    <w:rsid w:val="0075730F"/>
    <w:rPr>
      <w:rFonts w:eastAsiaTheme="majorEastAsia" w:cstheme="majorBidi"/>
      <w:b/>
      <w:bCs/>
      <w:color w:val="000000" w:themeColor="text1"/>
      <w:sz w:val="30"/>
      <w:szCs w:val="30"/>
      <w:lang w:val="en-US" w:eastAsia="en-US"/>
    </w:rPr>
  </w:style>
  <w:style w:type="paragraph" w:customStyle="1" w:styleId="Author">
    <w:name w:val="Author"/>
    <w:next w:val="BodyText"/>
    <w:uiPriority w:val="99"/>
    <w:qFormat/>
    <w:rsid w:val="0075730F"/>
    <w:pPr>
      <w:keepNext/>
      <w:keepLines/>
      <w:spacing w:after="200"/>
      <w:jc w:val="center"/>
    </w:pPr>
    <w:rPr>
      <w:rFonts w:cstheme="minorBidi"/>
      <w:color w:val="000000" w:themeColor="text1"/>
      <w:sz w:val="32"/>
      <w:szCs w:val="24"/>
      <w:lang w:val="en-US" w:eastAsia="en-US"/>
    </w:rPr>
  </w:style>
  <w:style w:type="paragraph" w:customStyle="1" w:styleId="DefinitionTerm">
    <w:name w:val="Definition Term"/>
    <w:basedOn w:val="Normal"/>
    <w:next w:val="Definition"/>
    <w:uiPriority w:val="99"/>
    <w:rsid w:val="0075730F"/>
    <w:pPr>
      <w:keepNext/>
      <w:keepLines/>
      <w:spacing w:after="0"/>
    </w:pPr>
    <w:rPr>
      <w:rFonts w:eastAsiaTheme="minorHAnsi" w:cstheme="minorBidi"/>
      <w:b/>
      <w:color w:val="auto"/>
      <w:szCs w:val="24"/>
      <w:lang w:val="en-US" w:eastAsia="en-US"/>
    </w:rPr>
  </w:style>
  <w:style w:type="paragraph" w:customStyle="1" w:styleId="Definition">
    <w:name w:val="Definition"/>
    <w:basedOn w:val="Normal"/>
    <w:uiPriority w:val="99"/>
    <w:rsid w:val="0075730F"/>
    <w:pPr>
      <w:spacing w:after="200"/>
    </w:pPr>
    <w:rPr>
      <w:rFonts w:eastAsiaTheme="minorHAnsi" w:cstheme="minorBidi"/>
      <w:color w:val="auto"/>
      <w:szCs w:val="24"/>
      <w:lang w:val="en-US" w:eastAsia="en-US"/>
    </w:rPr>
  </w:style>
  <w:style w:type="paragraph" w:customStyle="1" w:styleId="TableCaption">
    <w:name w:val="Table Caption"/>
    <w:basedOn w:val="Caption"/>
    <w:rsid w:val="0075730F"/>
    <w:pPr>
      <w:spacing w:before="0" w:after="120"/>
      <w:contextualSpacing w:val="0"/>
    </w:pPr>
    <w:rPr>
      <w:rFonts w:eastAsiaTheme="minorHAnsi" w:cstheme="minorBidi"/>
      <w:b w:val="0"/>
      <w:bCs w:val="0"/>
      <w:i/>
      <w:color w:val="auto"/>
      <w:sz w:val="22"/>
      <w:szCs w:val="24"/>
      <w:lang w:val="en-US" w:eastAsia="en-US"/>
    </w:rPr>
  </w:style>
  <w:style w:type="paragraph" w:customStyle="1" w:styleId="ImageCaption">
    <w:name w:val="Image Caption"/>
    <w:basedOn w:val="Caption"/>
    <w:uiPriority w:val="4"/>
    <w:rsid w:val="0075730F"/>
    <w:pPr>
      <w:keepNext w:val="0"/>
      <w:spacing w:before="0" w:after="120"/>
      <w:contextualSpacing w:val="0"/>
    </w:pPr>
    <w:rPr>
      <w:rFonts w:eastAsiaTheme="minorHAnsi" w:cstheme="minorBidi"/>
      <w:b w:val="0"/>
      <w:bCs w:val="0"/>
      <w:i/>
      <w:color w:val="auto"/>
      <w:sz w:val="22"/>
      <w:szCs w:val="24"/>
      <w:lang w:val="en-US" w:eastAsia="en-US"/>
    </w:rPr>
  </w:style>
  <w:style w:type="paragraph" w:customStyle="1" w:styleId="Figure">
    <w:name w:val="Figure"/>
    <w:basedOn w:val="Normal"/>
    <w:uiPriority w:val="4"/>
    <w:rsid w:val="0075730F"/>
    <w:pPr>
      <w:spacing w:after="200"/>
    </w:pPr>
    <w:rPr>
      <w:rFonts w:eastAsiaTheme="minorHAnsi" w:cstheme="minorBidi"/>
      <w:color w:val="auto"/>
      <w:szCs w:val="24"/>
      <w:lang w:val="en-US" w:eastAsia="en-US"/>
    </w:rPr>
  </w:style>
  <w:style w:type="paragraph" w:customStyle="1" w:styleId="FigurewithCaption">
    <w:name w:val="Figure with Caption"/>
    <w:basedOn w:val="Figure"/>
    <w:uiPriority w:val="4"/>
    <w:rsid w:val="0075730F"/>
    <w:pPr>
      <w:keepNext/>
    </w:pPr>
  </w:style>
  <w:style w:type="character" w:customStyle="1" w:styleId="CaptionChar">
    <w:name w:val="Caption Char"/>
    <w:basedOn w:val="DefaultParagraphFont"/>
    <w:link w:val="Caption"/>
    <w:uiPriority w:val="4"/>
    <w:rsid w:val="00745927"/>
    <w:rPr>
      <w:rFonts w:eastAsia="Calibri"/>
      <w:b/>
      <w:bCs/>
      <w:color w:val="757579" w:themeColor="accent3"/>
      <w:sz w:val="20"/>
      <w:szCs w:val="18"/>
    </w:rPr>
  </w:style>
  <w:style w:type="paragraph" w:customStyle="1" w:styleId="BodyText10">
    <w:name w:val="Body Text 10"/>
    <w:basedOn w:val="BodyText"/>
    <w:qFormat/>
    <w:rsid w:val="001602AC"/>
    <w:rPr>
      <w:color w:val="44546A"/>
      <w:sz w:val="20"/>
      <w:szCs w:val="20"/>
    </w:rPr>
  </w:style>
  <w:style w:type="paragraph" w:customStyle="1" w:styleId="ListBullet10">
    <w:name w:val="List Bullet 10"/>
    <w:basedOn w:val="ListBullet"/>
    <w:next w:val="BodyText"/>
    <w:qFormat/>
    <w:rsid w:val="001602AC"/>
    <w:pPr>
      <w:numPr>
        <w:numId w:val="19"/>
      </w:numPr>
    </w:pPr>
    <w:rPr>
      <w:color w:val="44546A"/>
      <w:sz w:val="20"/>
      <w:szCs w:val="20"/>
    </w:rPr>
  </w:style>
  <w:style w:type="character" w:styleId="UnresolvedMention">
    <w:name w:val="Unresolved Mention"/>
    <w:basedOn w:val="DefaultParagraphFont"/>
    <w:uiPriority w:val="99"/>
    <w:semiHidden/>
    <w:unhideWhenUsed/>
    <w:rsid w:val="007232D6"/>
    <w:rPr>
      <w:color w:val="605E5C"/>
      <w:shd w:val="clear" w:color="auto" w:fill="E1DFDD"/>
    </w:rPr>
  </w:style>
  <w:style w:type="paragraph" w:styleId="Date">
    <w:name w:val="Date"/>
    <w:basedOn w:val="Normal"/>
    <w:next w:val="Normal"/>
    <w:link w:val="DateChar"/>
    <w:semiHidden/>
    <w:unhideWhenUsed/>
    <w:qFormat/>
    <w:locked/>
    <w:rsid w:val="00F61FB8"/>
  </w:style>
  <w:style w:type="character" w:customStyle="1" w:styleId="DateChar">
    <w:name w:val="Date Char"/>
    <w:basedOn w:val="DefaultParagraphFont"/>
    <w:link w:val="Date"/>
    <w:semiHidden/>
    <w:rsid w:val="00F61FB8"/>
    <w:rPr>
      <w:rFonts w:eastAsia="Calibri"/>
      <w:color w:val="000000"/>
    </w:rPr>
  </w:style>
  <w:style w:type="paragraph" w:styleId="EndnoteText">
    <w:name w:val="endnote text"/>
    <w:basedOn w:val="Normal"/>
    <w:link w:val="EndnoteTextChar"/>
    <w:uiPriority w:val="99"/>
    <w:semiHidden/>
    <w:unhideWhenUsed/>
    <w:locked/>
    <w:rsid w:val="00F61FB8"/>
    <w:pPr>
      <w:spacing w:after="0"/>
    </w:pPr>
    <w:rPr>
      <w:sz w:val="20"/>
      <w:szCs w:val="20"/>
    </w:rPr>
  </w:style>
  <w:style w:type="character" w:customStyle="1" w:styleId="EndnoteTextChar">
    <w:name w:val="Endnote Text Char"/>
    <w:basedOn w:val="DefaultParagraphFont"/>
    <w:link w:val="EndnoteText"/>
    <w:uiPriority w:val="99"/>
    <w:semiHidden/>
    <w:rsid w:val="00F61FB8"/>
    <w:rPr>
      <w:rFonts w:eastAsia="Calibri"/>
      <w:color w:val="000000"/>
      <w:sz w:val="20"/>
      <w:szCs w:val="20"/>
    </w:rPr>
  </w:style>
  <w:style w:type="paragraph" w:styleId="EnvelopeAddress">
    <w:name w:val="envelope address"/>
    <w:basedOn w:val="Normal"/>
    <w:uiPriority w:val="99"/>
    <w:semiHidden/>
    <w:unhideWhenUsed/>
    <w:locked/>
    <w:rsid w:val="00F61FB8"/>
    <w:pPr>
      <w:framePr w:w="7920" w:h="1980" w:hRule="exact" w:hSpace="180" w:wrap="auto" w:hAnchor="page" w:xAlign="center" w:yAlign="bottom"/>
      <w:spacing w:after="0"/>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locked/>
    <w:rsid w:val="00F61FB8"/>
    <w:pPr>
      <w:spacing w:after="0"/>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locked/>
    <w:rsid w:val="00F61FB8"/>
    <w:pPr>
      <w:spacing w:after="0"/>
    </w:pPr>
    <w:rPr>
      <w:i/>
      <w:iCs/>
    </w:rPr>
  </w:style>
  <w:style w:type="character" w:customStyle="1" w:styleId="HTMLAddressChar">
    <w:name w:val="HTML Address Char"/>
    <w:basedOn w:val="DefaultParagraphFont"/>
    <w:link w:val="HTMLAddress"/>
    <w:uiPriority w:val="99"/>
    <w:semiHidden/>
    <w:rsid w:val="00F61FB8"/>
    <w:rPr>
      <w:rFonts w:eastAsia="Calibri"/>
      <w:i/>
      <w:iCs/>
      <w:color w:val="000000"/>
    </w:rPr>
  </w:style>
  <w:style w:type="paragraph" w:styleId="HTMLPreformatted">
    <w:name w:val="HTML Preformatted"/>
    <w:basedOn w:val="Normal"/>
    <w:link w:val="HTMLPreformattedChar"/>
    <w:uiPriority w:val="99"/>
    <w:semiHidden/>
    <w:unhideWhenUsed/>
    <w:locked/>
    <w:rsid w:val="00F61FB8"/>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61FB8"/>
    <w:rPr>
      <w:rFonts w:ascii="Consolas" w:eastAsia="Calibri" w:hAnsi="Consolas"/>
      <w:color w:val="000000"/>
      <w:sz w:val="20"/>
      <w:szCs w:val="20"/>
    </w:rPr>
  </w:style>
  <w:style w:type="paragraph" w:styleId="MacroText">
    <w:name w:val="macro"/>
    <w:link w:val="MacroTextChar"/>
    <w:uiPriority w:val="99"/>
    <w:semiHidden/>
    <w:unhideWhenUsed/>
    <w:locked/>
    <w:rsid w:val="00F61FB8"/>
    <w:pPr>
      <w:tabs>
        <w:tab w:val="left" w:pos="480"/>
        <w:tab w:val="left" w:pos="960"/>
        <w:tab w:val="left" w:pos="1440"/>
        <w:tab w:val="left" w:pos="1920"/>
        <w:tab w:val="left" w:pos="2400"/>
        <w:tab w:val="left" w:pos="2880"/>
        <w:tab w:val="left" w:pos="3360"/>
        <w:tab w:val="left" w:pos="3840"/>
        <w:tab w:val="left" w:pos="4320"/>
      </w:tabs>
    </w:pPr>
    <w:rPr>
      <w:rFonts w:ascii="Consolas" w:eastAsia="Calibri" w:hAnsi="Consolas"/>
      <w:color w:val="000000"/>
      <w:sz w:val="20"/>
      <w:szCs w:val="20"/>
    </w:rPr>
  </w:style>
  <w:style w:type="character" w:customStyle="1" w:styleId="MacroTextChar">
    <w:name w:val="Macro Text Char"/>
    <w:basedOn w:val="DefaultParagraphFont"/>
    <w:link w:val="MacroText"/>
    <w:uiPriority w:val="99"/>
    <w:semiHidden/>
    <w:rsid w:val="00F61FB8"/>
    <w:rPr>
      <w:rFonts w:ascii="Consolas" w:eastAsia="Calibri" w:hAnsi="Consolas"/>
      <w:color w:val="000000"/>
      <w:sz w:val="20"/>
      <w:szCs w:val="20"/>
    </w:rPr>
  </w:style>
  <w:style w:type="paragraph" w:styleId="NoSpacing">
    <w:name w:val="No Spacing"/>
    <w:uiPriority w:val="1"/>
    <w:semiHidden/>
    <w:qFormat/>
    <w:rsid w:val="00F61FB8"/>
    <w:rPr>
      <w:rFonts w:eastAsia="Calibri"/>
      <w:color w:val="000000"/>
    </w:rPr>
  </w:style>
  <w:style w:type="paragraph" w:styleId="PlainText">
    <w:name w:val="Plain Text"/>
    <w:basedOn w:val="Normal"/>
    <w:link w:val="PlainTextChar"/>
    <w:uiPriority w:val="99"/>
    <w:semiHidden/>
    <w:unhideWhenUsed/>
    <w:locked/>
    <w:rsid w:val="00F61FB8"/>
    <w:pPr>
      <w:spacing w:after="0"/>
    </w:pPr>
    <w:rPr>
      <w:rFonts w:ascii="Consolas" w:hAnsi="Consolas"/>
      <w:sz w:val="21"/>
      <w:szCs w:val="21"/>
    </w:rPr>
  </w:style>
  <w:style w:type="character" w:customStyle="1" w:styleId="PlainTextChar">
    <w:name w:val="Plain Text Char"/>
    <w:basedOn w:val="DefaultParagraphFont"/>
    <w:link w:val="PlainText"/>
    <w:uiPriority w:val="99"/>
    <w:semiHidden/>
    <w:rsid w:val="00F61FB8"/>
    <w:rPr>
      <w:rFonts w:ascii="Consolas" w:eastAsia="Calibri" w:hAnsi="Consolas"/>
      <w:color w:val="000000"/>
      <w:sz w:val="21"/>
      <w:szCs w:val="21"/>
    </w:rPr>
  </w:style>
  <w:style w:type="paragraph" w:styleId="Quote">
    <w:name w:val="Quote"/>
    <w:basedOn w:val="Normal"/>
    <w:next w:val="Normal"/>
    <w:link w:val="QuoteChar"/>
    <w:uiPriority w:val="29"/>
    <w:qFormat/>
    <w:rsid w:val="00F61FB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61FB8"/>
    <w:rPr>
      <w:rFonts w:eastAsia="Calibri"/>
      <w:i/>
      <w:iCs/>
      <w:color w:val="404040" w:themeColor="text1" w:themeTint="BF"/>
    </w:rPr>
  </w:style>
  <w:style w:type="paragraph" w:styleId="Salutation">
    <w:name w:val="Salutation"/>
    <w:basedOn w:val="Normal"/>
    <w:next w:val="Normal"/>
    <w:link w:val="SalutationChar"/>
    <w:uiPriority w:val="99"/>
    <w:semiHidden/>
    <w:unhideWhenUsed/>
    <w:locked/>
    <w:rsid w:val="00F61FB8"/>
  </w:style>
  <w:style w:type="character" w:customStyle="1" w:styleId="SalutationChar">
    <w:name w:val="Salutation Char"/>
    <w:basedOn w:val="DefaultParagraphFont"/>
    <w:link w:val="Salutation"/>
    <w:uiPriority w:val="99"/>
    <w:semiHidden/>
    <w:rsid w:val="00F61FB8"/>
    <w:rPr>
      <w:rFonts w:eastAsia="Calibri"/>
      <w:color w:val="000000"/>
    </w:rPr>
  </w:style>
  <w:style w:type="paragraph" w:styleId="Signature">
    <w:name w:val="Signature"/>
    <w:basedOn w:val="Normal"/>
    <w:link w:val="SignatureChar"/>
    <w:uiPriority w:val="99"/>
    <w:semiHidden/>
    <w:unhideWhenUsed/>
    <w:locked/>
    <w:rsid w:val="00F61FB8"/>
    <w:pPr>
      <w:spacing w:after="0"/>
      <w:ind w:left="4252"/>
    </w:pPr>
  </w:style>
  <w:style w:type="character" w:customStyle="1" w:styleId="SignatureChar">
    <w:name w:val="Signature Char"/>
    <w:basedOn w:val="DefaultParagraphFont"/>
    <w:link w:val="Signature"/>
    <w:uiPriority w:val="99"/>
    <w:semiHidden/>
    <w:rsid w:val="00F61FB8"/>
    <w:rPr>
      <w:rFonts w:eastAsia="Calibri"/>
      <w:color w:val="000000"/>
    </w:rPr>
  </w:style>
  <w:style w:type="table" w:styleId="ListTable2-Accent3">
    <w:name w:val="List Table 2 Accent 3"/>
    <w:basedOn w:val="TableNormal"/>
    <w:uiPriority w:val="47"/>
    <w:rsid w:val="00711760"/>
    <w:tblPr>
      <w:tblStyleRowBandSize w:val="1"/>
      <w:tblStyleColBandSize w:val="1"/>
      <w:tblBorders>
        <w:top w:val="single" w:sz="4" w:space="0" w:color="ABABAE" w:themeColor="accent3" w:themeTint="99"/>
        <w:bottom w:val="single" w:sz="4" w:space="0" w:color="ABABAE" w:themeColor="accent3" w:themeTint="99"/>
        <w:insideH w:val="single" w:sz="4" w:space="0" w:color="ABABAE"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3E3E4" w:themeFill="accent3" w:themeFillTint="33"/>
      </w:tcPr>
    </w:tblStylePr>
    <w:tblStylePr w:type="band1Horz">
      <w:tblPr/>
      <w:tcPr>
        <w:shd w:val="clear" w:color="auto" w:fill="E3E3E4"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54434">
      <w:bodyDiv w:val="1"/>
      <w:marLeft w:val="0"/>
      <w:marRight w:val="0"/>
      <w:marTop w:val="0"/>
      <w:marBottom w:val="0"/>
      <w:divBdr>
        <w:top w:val="none" w:sz="0" w:space="0" w:color="auto"/>
        <w:left w:val="none" w:sz="0" w:space="0" w:color="auto"/>
        <w:bottom w:val="none" w:sz="0" w:space="0" w:color="auto"/>
        <w:right w:val="none" w:sz="0" w:space="0" w:color="auto"/>
      </w:divBdr>
    </w:div>
    <w:div w:id="42945718">
      <w:bodyDiv w:val="1"/>
      <w:marLeft w:val="0"/>
      <w:marRight w:val="0"/>
      <w:marTop w:val="0"/>
      <w:marBottom w:val="0"/>
      <w:divBdr>
        <w:top w:val="none" w:sz="0" w:space="0" w:color="auto"/>
        <w:left w:val="none" w:sz="0" w:space="0" w:color="auto"/>
        <w:bottom w:val="none" w:sz="0" w:space="0" w:color="auto"/>
        <w:right w:val="none" w:sz="0" w:space="0" w:color="auto"/>
      </w:divBdr>
    </w:div>
    <w:div w:id="59790411">
      <w:bodyDiv w:val="1"/>
      <w:marLeft w:val="0"/>
      <w:marRight w:val="0"/>
      <w:marTop w:val="0"/>
      <w:marBottom w:val="0"/>
      <w:divBdr>
        <w:top w:val="none" w:sz="0" w:space="0" w:color="auto"/>
        <w:left w:val="none" w:sz="0" w:space="0" w:color="auto"/>
        <w:bottom w:val="none" w:sz="0" w:space="0" w:color="auto"/>
        <w:right w:val="none" w:sz="0" w:space="0" w:color="auto"/>
      </w:divBdr>
    </w:div>
    <w:div w:id="71662182">
      <w:bodyDiv w:val="1"/>
      <w:marLeft w:val="0"/>
      <w:marRight w:val="0"/>
      <w:marTop w:val="0"/>
      <w:marBottom w:val="0"/>
      <w:divBdr>
        <w:top w:val="none" w:sz="0" w:space="0" w:color="auto"/>
        <w:left w:val="none" w:sz="0" w:space="0" w:color="auto"/>
        <w:bottom w:val="none" w:sz="0" w:space="0" w:color="auto"/>
        <w:right w:val="none" w:sz="0" w:space="0" w:color="auto"/>
      </w:divBdr>
    </w:div>
    <w:div w:id="83721827">
      <w:bodyDiv w:val="1"/>
      <w:marLeft w:val="0"/>
      <w:marRight w:val="0"/>
      <w:marTop w:val="0"/>
      <w:marBottom w:val="0"/>
      <w:divBdr>
        <w:top w:val="none" w:sz="0" w:space="0" w:color="auto"/>
        <w:left w:val="none" w:sz="0" w:space="0" w:color="auto"/>
        <w:bottom w:val="none" w:sz="0" w:space="0" w:color="auto"/>
        <w:right w:val="none" w:sz="0" w:space="0" w:color="auto"/>
      </w:divBdr>
    </w:div>
    <w:div w:id="86384978">
      <w:bodyDiv w:val="1"/>
      <w:marLeft w:val="0"/>
      <w:marRight w:val="0"/>
      <w:marTop w:val="0"/>
      <w:marBottom w:val="0"/>
      <w:divBdr>
        <w:top w:val="none" w:sz="0" w:space="0" w:color="auto"/>
        <w:left w:val="none" w:sz="0" w:space="0" w:color="auto"/>
        <w:bottom w:val="none" w:sz="0" w:space="0" w:color="auto"/>
        <w:right w:val="none" w:sz="0" w:space="0" w:color="auto"/>
      </w:divBdr>
    </w:div>
    <w:div w:id="103892308">
      <w:bodyDiv w:val="1"/>
      <w:marLeft w:val="0"/>
      <w:marRight w:val="0"/>
      <w:marTop w:val="0"/>
      <w:marBottom w:val="0"/>
      <w:divBdr>
        <w:top w:val="none" w:sz="0" w:space="0" w:color="auto"/>
        <w:left w:val="none" w:sz="0" w:space="0" w:color="auto"/>
        <w:bottom w:val="none" w:sz="0" w:space="0" w:color="auto"/>
        <w:right w:val="none" w:sz="0" w:space="0" w:color="auto"/>
      </w:divBdr>
    </w:div>
    <w:div w:id="105975469">
      <w:bodyDiv w:val="1"/>
      <w:marLeft w:val="0"/>
      <w:marRight w:val="0"/>
      <w:marTop w:val="0"/>
      <w:marBottom w:val="0"/>
      <w:divBdr>
        <w:top w:val="none" w:sz="0" w:space="0" w:color="auto"/>
        <w:left w:val="none" w:sz="0" w:space="0" w:color="auto"/>
        <w:bottom w:val="none" w:sz="0" w:space="0" w:color="auto"/>
        <w:right w:val="none" w:sz="0" w:space="0" w:color="auto"/>
      </w:divBdr>
    </w:div>
    <w:div w:id="112141071">
      <w:bodyDiv w:val="1"/>
      <w:marLeft w:val="0"/>
      <w:marRight w:val="0"/>
      <w:marTop w:val="0"/>
      <w:marBottom w:val="0"/>
      <w:divBdr>
        <w:top w:val="none" w:sz="0" w:space="0" w:color="auto"/>
        <w:left w:val="none" w:sz="0" w:space="0" w:color="auto"/>
        <w:bottom w:val="none" w:sz="0" w:space="0" w:color="auto"/>
        <w:right w:val="none" w:sz="0" w:space="0" w:color="auto"/>
      </w:divBdr>
    </w:div>
    <w:div w:id="124127022">
      <w:bodyDiv w:val="1"/>
      <w:marLeft w:val="0"/>
      <w:marRight w:val="0"/>
      <w:marTop w:val="0"/>
      <w:marBottom w:val="0"/>
      <w:divBdr>
        <w:top w:val="none" w:sz="0" w:space="0" w:color="auto"/>
        <w:left w:val="none" w:sz="0" w:space="0" w:color="auto"/>
        <w:bottom w:val="none" w:sz="0" w:space="0" w:color="auto"/>
        <w:right w:val="none" w:sz="0" w:space="0" w:color="auto"/>
      </w:divBdr>
    </w:div>
    <w:div w:id="132843016">
      <w:bodyDiv w:val="1"/>
      <w:marLeft w:val="0"/>
      <w:marRight w:val="0"/>
      <w:marTop w:val="0"/>
      <w:marBottom w:val="0"/>
      <w:divBdr>
        <w:top w:val="none" w:sz="0" w:space="0" w:color="auto"/>
        <w:left w:val="none" w:sz="0" w:space="0" w:color="auto"/>
        <w:bottom w:val="none" w:sz="0" w:space="0" w:color="auto"/>
        <w:right w:val="none" w:sz="0" w:space="0" w:color="auto"/>
      </w:divBdr>
    </w:div>
    <w:div w:id="180902344">
      <w:bodyDiv w:val="1"/>
      <w:marLeft w:val="0"/>
      <w:marRight w:val="0"/>
      <w:marTop w:val="0"/>
      <w:marBottom w:val="0"/>
      <w:divBdr>
        <w:top w:val="none" w:sz="0" w:space="0" w:color="auto"/>
        <w:left w:val="none" w:sz="0" w:space="0" w:color="auto"/>
        <w:bottom w:val="none" w:sz="0" w:space="0" w:color="auto"/>
        <w:right w:val="none" w:sz="0" w:space="0" w:color="auto"/>
      </w:divBdr>
    </w:div>
    <w:div w:id="198398837">
      <w:bodyDiv w:val="1"/>
      <w:marLeft w:val="0"/>
      <w:marRight w:val="0"/>
      <w:marTop w:val="0"/>
      <w:marBottom w:val="0"/>
      <w:divBdr>
        <w:top w:val="none" w:sz="0" w:space="0" w:color="auto"/>
        <w:left w:val="none" w:sz="0" w:space="0" w:color="auto"/>
        <w:bottom w:val="none" w:sz="0" w:space="0" w:color="auto"/>
        <w:right w:val="none" w:sz="0" w:space="0" w:color="auto"/>
      </w:divBdr>
    </w:div>
    <w:div w:id="202979926">
      <w:bodyDiv w:val="1"/>
      <w:marLeft w:val="0"/>
      <w:marRight w:val="0"/>
      <w:marTop w:val="0"/>
      <w:marBottom w:val="0"/>
      <w:divBdr>
        <w:top w:val="none" w:sz="0" w:space="0" w:color="auto"/>
        <w:left w:val="none" w:sz="0" w:space="0" w:color="auto"/>
        <w:bottom w:val="none" w:sz="0" w:space="0" w:color="auto"/>
        <w:right w:val="none" w:sz="0" w:space="0" w:color="auto"/>
      </w:divBdr>
    </w:div>
    <w:div w:id="222059604">
      <w:bodyDiv w:val="1"/>
      <w:marLeft w:val="0"/>
      <w:marRight w:val="0"/>
      <w:marTop w:val="0"/>
      <w:marBottom w:val="0"/>
      <w:divBdr>
        <w:top w:val="none" w:sz="0" w:space="0" w:color="auto"/>
        <w:left w:val="none" w:sz="0" w:space="0" w:color="auto"/>
        <w:bottom w:val="none" w:sz="0" w:space="0" w:color="auto"/>
        <w:right w:val="none" w:sz="0" w:space="0" w:color="auto"/>
      </w:divBdr>
    </w:div>
    <w:div w:id="230653343">
      <w:bodyDiv w:val="1"/>
      <w:marLeft w:val="0"/>
      <w:marRight w:val="0"/>
      <w:marTop w:val="0"/>
      <w:marBottom w:val="0"/>
      <w:divBdr>
        <w:top w:val="none" w:sz="0" w:space="0" w:color="auto"/>
        <w:left w:val="none" w:sz="0" w:space="0" w:color="auto"/>
        <w:bottom w:val="none" w:sz="0" w:space="0" w:color="auto"/>
        <w:right w:val="none" w:sz="0" w:space="0" w:color="auto"/>
      </w:divBdr>
    </w:div>
    <w:div w:id="249966840">
      <w:bodyDiv w:val="1"/>
      <w:marLeft w:val="0"/>
      <w:marRight w:val="0"/>
      <w:marTop w:val="0"/>
      <w:marBottom w:val="0"/>
      <w:divBdr>
        <w:top w:val="none" w:sz="0" w:space="0" w:color="auto"/>
        <w:left w:val="none" w:sz="0" w:space="0" w:color="auto"/>
        <w:bottom w:val="none" w:sz="0" w:space="0" w:color="auto"/>
        <w:right w:val="none" w:sz="0" w:space="0" w:color="auto"/>
      </w:divBdr>
    </w:div>
    <w:div w:id="256914831">
      <w:bodyDiv w:val="1"/>
      <w:marLeft w:val="0"/>
      <w:marRight w:val="0"/>
      <w:marTop w:val="0"/>
      <w:marBottom w:val="0"/>
      <w:divBdr>
        <w:top w:val="none" w:sz="0" w:space="0" w:color="auto"/>
        <w:left w:val="none" w:sz="0" w:space="0" w:color="auto"/>
        <w:bottom w:val="none" w:sz="0" w:space="0" w:color="auto"/>
        <w:right w:val="none" w:sz="0" w:space="0" w:color="auto"/>
      </w:divBdr>
    </w:div>
    <w:div w:id="270552733">
      <w:bodyDiv w:val="1"/>
      <w:marLeft w:val="0"/>
      <w:marRight w:val="0"/>
      <w:marTop w:val="0"/>
      <w:marBottom w:val="0"/>
      <w:divBdr>
        <w:top w:val="none" w:sz="0" w:space="0" w:color="auto"/>
        <w:left w:val="none" w:sz="0" w:space="0" w:color="auto"/>
        <w:bottom w:val="none" w:sz="0" w:space="0" w:color="auto"/>
        <w:right w:val="none" w:sz="0" w:space="0" w:color="auto"/>
      </w:divBdr>
    </w:div>
    <w:div w:id="284311134">
      <w:bodyDiv w:val="1"/>
      <w:marLeft w:val="0"/>
      <w:marRight w:val="0"/>
      <w:marTop w:val="0"/>
      <w:marBottom w:val="0"/>
      <w:divBdr>
        <w:top w:val="none" w:sz="0" w:space="0" w:color="auto"/>
        <w:left w:val="none" w:sz="0" w:space="0" w:color="auto"/>
        <w:bottom w:val="none" w:sz="0" w:space="0" w:color="auto"/>
        <w:right w:val="none" w:sz="0" w:space="0" w:color="auto"/>
      </w:divBdr>
    </w:div>
    <w:div w:id="286089258">
      <w:bodyDiv w:val="1"/>
      <w:marLeft w:val="0"/>
      <w:marRight w:val="0"/>
      <w:marTop w:val="0"/>
      <w:marBottom w:val="0"/>
      <w:divBdr>
        <w:top w:val="none" w:sz="0" w:space="0" w:color="auto"/>
        <w:left w:val="none" w:sz="0" w:space="0" w:color="auto"/>
        <w:bottom w:val="none" w:sz="0" w:space="0" w:color="auto"/>
        <w:right w:val="none" w:sz="0" w:space="0" w:color="auto"/>
      </w:divBdr>
    </w:div>
    <w:div w:id="301038034">
      <w:bodyDiv w:val="1"/>
      <w:marLeft w:val="0"/>
      <w:marRight w:val="0"/>
      <w:marTop w:val="0"/>
      <w:marBottom w:val="0"/>
      <w:divBdr>
        <w:top w:val="none" w:sz="0" w:space="0" w:color="auto"/>
        <w:left w:val="none" w:sz="0" w:space="0" w:color="auto"/>
        <w:bottom w:val="none" w:sz="0" w:space="0" w:color="auto"/>
        <w:right w:val="none" w:sz="0" w:space="0" w:color="auto"/>
      </w:divBdr>
    </w:div>
    <w:div w:id="305166377">
      <w:bodyDiv w:val="1"/>
      <w:marLeft w:val="0"/>
      <w:marRight w:val="0"/>
      <w:marTop w:val="0"/>
      <w:marBottom w:val="0"/>
      <w:divBdr>
        <w:top w:val="none" w:sz="0" w:space="0" w:color="auto"/>
        <w:left w:val="none" w:sz="0" w:space="0" w:color="auto"/>
        <w:bottom w:val="none" w:sz="0" w:space="0" w:color="auto"/>
        <w:right w:val="none" w:sz="0" w:space="0" w:color="auto"/>
      </w:divBdr>
    </w:div>
    <w:div w:id="328288762">
      <w:bodyDiv w:val="1"/>
      <w:marLeft w:val="0"/>
      <w:marRight w:val="0"/>
      <w:marTop w:val="0"/>
      <w:marBottom w:val="0"/>
      <w:divBdr>
        <w:top w:val="none" w:sz="0" w:space="0" w:color="auto"/>
        <w:left w:val="none" w:sz="0" w:space="0" w:color="auto"/>
        <w:bottom w:val="none" w:sz="0" w:space="0" w:color="auto"/>
        <w:right w:val="none" w:sz="0" w:space="0" w:color="auto"/>
      </w:divBdr>
    </w:div>
    <w:div w:id="346716585">
      <w:bodyDiv w:val="1"/>
      <w:marLeft w:val="0"/>
      <w:marRight w:val="0"/>
      <w:marTop w:val="0"/>
      <w:marBottom w:val="0"/>
      <w:divBdr>
        <w:top w:val="none" w:sz="0" w:space="0" w:color="auto"/>
        <w:left w:val="none" w:sz="0" w:space="0" w:color="auto"/>
        <w:bottom w:val="none" w:sz="0" w:space="0" w:color="auto"/>
        <w:right w:val="none" w:sz="0" w:space="0" w:color="auto"/>
      </w:divBdr>
    </w:div>
    <w:div w:id="350642290">
      <w:bodyDiv w:val="1"/>
      <w:marLeft w:val="0"/>
      <w:marRight w:val="0"/>
      <w:marTop w:val="0"/>
      <w:marBottom w:val="0"/>
      <w:divBdr>
        <w:top w:val="none" w:sz="0" w:space="0" w:color="auto"/>
        <w:left w:val="none" w:sz="0" w:space="0" w:color="auto"/>
        <w:bottom w:val="none" w:sz="0" w:space="0" w:color="auto"/>
        <w:right w:val="none" w:sz="0" w:space="0" w:color="auto"/>
      </w:divBdr>
    </w:div>
    <w:div w:id="352414233">
      <w:bodyDiv w:val="1"/>
      <w:marLeft w:val="0"/>
      <w:marRight w:val="0"/>
      <w:marTop w:val="0"/>
      <w:marBottom w:val="0"/>
      <w:divBdr>
        <w:top w:val="none" w:sz="0" w:space="0" w:color="auto"/>
        <w:left w:val="none" w:sz="0" w:space="0" w:color="auto"/>
        <w:bottom w:val="none" w:sz="0" w:space="0" w:color="auto"/>
        <w:right w:val="none" w:sz="0" w:space="0" w:color="auto"/>
      </w:divBdr>
    </w:div>
    <w:div w:id="354186777">
      <w:bodyDiv w:val="1"/>
      <w:marLeft w:val="0"/>
      <w:marRight w:val="0"/>
      <w:marTop w:val="0"/>
      <w:marBottom w:val="0"/>
      <w:divBdr>
        <w:top w:val="none" w:sz="0" w:space="0" w:color="auto"/>
        <w:left w:val="none" w:sz="0" w:space="0" w:color="auto"/>
        <w:bottom w:val="none" w:sz="0" w:space="0" w:color="auto"/>
        <w:right w:val="none" w:sz="0" w:space="0" w:color="auto"/>
      </w:divBdr>
    </w:div>
    <w:div w:id="358435325">
      <w:bodyDiv w:val="1"/>
      <w:marLeft w:val="0"/>
      <w:marRight w:val="0"/>
      <w:marTop w:val="0"/>
      <w:marBottom w:val="0"/>
      <w:divBdr>
        <w:top w:val="none" w:sz="0" w:space="0" w:color="auto"/>
        <w:left w:val="none" w:sz="0" w:space="0" w:color="auto"/>
        <w:bottom w:val="none" w:sz="0" w:space="0" w:color="auto"/>
        <w:right w:val="none" w:sz="0" w:space="0" w:color="auto"/>
      </w:divBdr>
    </w:div>
    <w:div w:id="359085125">
      <w:bodyDiv w:val="1"/>
      <w:marLeft w:val="0"/>
      <w:marRight w:val="0"/>
      <w:marTop w:val="0"/>
      <w:marBottom w:val="0"/>
      <w:divBdr>
        <w:top w:val="none" w:sz="0" w:space="0" w:color="auto"/>
        <w:left w:val="none" w:sz="0" w:space="0" w:color="auto"/>
        <w:bottom w:val="none" w:sz="0" w:space="0" w:color="auto"/>
        <w:right w:val="none" w:sz="0" w:space="0" w:color="auto"/>
      </w:divBdr>
    </w:div>
    <w:div w:id="375663077">
      <w:bodyDiv w:val="1"/>
      <w:marLeft w:val="0"/>
      <w:marRight w:val="0"/>
      <w:marTop w:val="0"/>
      <w:marBottom w:val="0"/>
      <w:divBdr>
        <w:top w:val="none" w:sz="0" w:space="0" w:color="auto"/>
        <w:left w:val="none" w:sz="0" w:space="0" w:color="auto"/>
        <w:bottom w:val="none" w:sz="0" w:space="0" w:color="auto"/>
        <w:right w:val="none" w:sz="0" w:space="0" w:color="auto"/>
      </w:divBdr>
    </w:div>
    <w:div w:id="399907890">
      <w:bodyDiv w:val="1"/>
      <w:marLeft w:val="0"/>
      <w:marRight w:val="0"/>
      <w:marTop w:val="0"/>
      <w:marBottom w:val="0"/>
      <w:divBdr>
        <w:top w:val="none" w:sz="0" w:space="0" w:color="auto"/>
        <w:left w:val="none" w:sz="0" w:space="0" w:color="auto"/>
        <w:bottom w:val="none" w:sz="0" w:space="0" w:color="auto"/>
        <w:right w:val="none" w:sz="0" w:space="0" w:color="auto"/>
      </w:divBdr>
    </w:div>
    <w:div w:id="410928696">
      <w:bodyDiv w:val="1"/>
      <w:marLeft w:val="0"/>
      <w:marRight w:val="0"/>
      <w:marTop w:val="0"/>
      <w:marBottom w:val="0"/>
      <w:divBdr>
        <w:top w:val="none" w:sz="0" w:space="0" w:color="auto"/>
        <w:left w:val="none" w:sz="0" w:space="0" w:color="auto"/>
        <w:bottom w:val="none" w:sz="0" w:space="0" w:color="auto"/>
        <w:right w:val="none" w:sz="0" w:space="0" w:color="auto"/>
      </w:divBdr>
    </w:div>
    <w:div w:id="431897305">
      <w:bodyDiv w:val="1"/>
      <w:marLeft w:val="0"/>
      <w:marRight w:val="0"/>
      <w:marTop w:val="0"/>
      <w:marBottom w:val="0"/>
      <w:divBdr>
        <w:top w:val="none" w:sz="0" w:space="0" w:color="auto"/>
        <w:left w:val="none" w:sz="0" w:space="0" w:color="auto"/>
        <w:bottom w:val="none" w:sz="0" w:space="0" w:color="auto"/>
        <w:right w:val="none" w:sz="0" w:space="0" w:color="auto"/>
      </w:divBdr>
    </w:div>
    <w:div w:id="434637417">
      <w:bodyDiv w:val="1"/>
      <w:marLeft w:val="0"/>
      <w:marRight w:val="0"/>
      <w:marTop w:val="0"/>
      <w:marBottom w:val="0"/>
      <w:divBdr>
        <w:top w:val="none" w:sz="0" w:space="0" w:color="auto"/>
        <w:left w:val="none" w:sz="0" w:space="0" w:color="auto"/>
        <w:bottom w:val="none" w:sz="0" w:space="0" w:color="auto"/>
        <w:right w:val="none" w:sz="0" w:space="0" w:color="auto"/>
      </w:divBdr>
    </w:div>
    <w:div w:id="450366335">
      <w:bodyDiv w:val="1"/>
      <w:marLeft w:val="0"/>
      <w:marRight w:val="0"/>
      <w:marTop w:val="0"/>
      <w:marBottom w:val="0"/>
      <w:divBdr>
        <w:top w:val="none" w:sz="0" w:space="0" w:color="auto"/>
        <w:left w:val="none" w:sz="0" w:space="0" w:color="auto"/>
        <w:bottom w:val="none" w:sz="0" w:space="0" w:color="auto"/>
        <w:right w:val="none" w:sz="0" w:space="0" w:color="auto"/>
      </w:divBdr>
    </w:div>
    <w:div w:id="453447552">
      <w:bodyDiv w:val="1"/>
      <w:marLeft w:val="0"/>
      <w:marRight w:val="0"/>
      <w:marTop w:val="0"/>
      <w:marBottom w:val="0"/>
      <w:divBdr>
        <w:top w:val="none" w:sz="0" w:space="0" w:color="auto"/>
        <w:left w:val="none" w:sz="0" w:space="0" w:color="auto"/>
        <w:bottom w:val="none" w:sz="0" w:space="0" w:color="auto"/>
        <w:right w:val="none" w:sz="0" w:space="0" w:color="auto"/>
      </w:divBdr>
    </w:div>
    <w:div w:id="457838318">
      <w:bodyDiv w:val="1"/>
      <w:marLeft w:val="0"/>
      <w:marRight w:val="0"/>
      <w:marTop w:val="0"/>
      <w:marBottom w:val="0"/>
      <w:divBdr>
        <w:top w:val="none" w:sz="0" w:space="0" w:color="auto"/>
        <w:left w:val="none" w:sz="0" w:space="0" w:color="auto"/>
        <w:bottom w:val="none" w:sz="0" w:space="0" w:color="auto"/>
        <w:right w:val="none" w:sz="0" w:space="0" w:color="auto"/>
      </w:divBdr>
    </w:div>
    <w:div w:id="496846738">
      <w:bodyDiv w:val="1"/>
      <w:marLeft w:val="0"/>
      <w:marRight w:val="0"/>
      <w:marTop w:val="0"/>
      <w:marBottom w:val="0"/>
      <w:divBdr>
        <w:top w:val="none" w:sz="0" w:space="0" w:color="auto"/>
        <w:left w:val="none" w:sz="0" w:space="0" w:color="auto"/>
        <w:bottom w:val="none" w:sz="0" w:space="0" w:color="auto"/>
        <w:right w:val="none" w:sz="0" w:space="0" w:color="auto"/>
      </w:divBdr>
    </w:div>
    <w:div w:id="503328507">
      <w:bodyDiv w:val="1"/>
      <w:marLeft w:val="0"/>
      <w:marRight w:val="0"/>
      <w:marTop w:val="0"/>
      <w:marBottom w:val="0"/>
      <w:divBdr>
        <w:top w:val="none" w:sz="0" w:space="0" w:color="auto"/>
        <w:left w:val="none" w:sz="0" w:space="0" w:color="auto"/>
        <w:bottom w:val="none" w:sz="0" w:space="0" w:color="auto"/>
        <w:right w:val="none" w:sz="0" w:space="0" w:color="auto"/>
      </w:divBdr>
    </w:div>
    <w:div w:id="546722779">
      <w:bodyDiv w:val="1"/>
      <w:marLeft w:val="0"/>
      <w:marRight w:val="0"/>
      <w:marTop w:val="0"/>
      <w:marBottom w:val="0"/>
      <w:divBdr>
        <w:top w:val="none" w:sz="0" w:space="0" w:color="auto"/>
        <w:left w:val="none" w:sz="0" w:space="0" w:color="auto"/>
        <w:bottom w:val="none" w:sz="0" w:space="0" w:color="auto"/>
        <w:right w:val="none" w:sz="0" w:space="0" w:color="auto"/>
      </w:divBdr>
    </w:div>
    <w:div w:id="563948681">
      <w:bodyDiv w:val="1"/>
      <w:marLeft w:val="0"/>
      <w:marRight w:val="0"/>
      <w:marTop w:val="0"/>
      <w:marBottom w:val="0"/>
      <w:divBdr>
        <w:top w:val="none" w:sz="0" w:space="0" w:color="auto"/>
        <w:left w:val="none" w:sz="0" w:space="0" w:color="auto"/>
        <w:bottom w:val="none" w:sz="0" w:space="0" w:color="auto"/>
        <w:right w:val="none" w:sz="0" w:space="0" w:color="auto"/>
      </w:divBdr>
      <w:divsChild>
        <w:div w:id="483742604">
          <w:marLeft w:val="0"/>
          <w:marRight w:val="0"/>
          <w:marTop w:val="0"/>
          <w:marBottom w:val="0"/>
          <w:divBdr>
            <w:top w:val="none" w:sz="0" w:space="0" w:color="auto"/>
            <w:left w:val="none" w:sz="0" w:space="0" w:color="auto"/>
            <w:bottom w:val="none" w:sz="0" w:space="0" w:color="auto"/>
            <w:right w:val="none" w:sz="0" w:space="0" w:color="auto"/>
          </w:divBdr>
        </w:div>
        <w:div w:id="608897029">
          <w:marLeft w:val="0"/>
          <w:marRight w:val="0"/>
          <w:marTop w:val="0"/>
          <w:marBottom w:val="0"/>
          <w:divBdr>
            <w:top w:val="none" w:sz="0" w:space="0" w:color="auto"/>
            <w:left w:val="none" w:sz="0" w:space="0" w:color="auto"/>
            <w:bottom w:val="none" w:sz="0" w:space="0" w:color="auto"/>
            <w:right w:val="none" w:sz="0" w:space="0" w:color="auto"/>
          </w:divBdr>
          <w:divsChild>
            <w:div w:id="1202279174">
              <w:marLeft w:val="-75"/>
              <w:marRight w:val="0"/>
              <w:marTop w:val="30"/>
              <w:marBottom w:val="30"/>
              <w:divBdr>
                <w:top w:val="none" w:sz="0" w:space="0" w:color="auto"/>
                <w:left w:val="none" w:sz="0" w:space="0" w:color="auto"/>
                <w:bottom w:val="none" w:sz="0" w:space="0" w:color="auto"/>
                <w:right w:val="none" w:sz="0" w:space="0" w:color="auto"/>
              </w:divBdr>
              <w:divsChild>
                <w:div w:id="154877170">
                  <w:marLeft w:val="0"/>
                  <w:marRight w:val="0"/>
                  <w:marTop w:val="0"/>
                  <w:marBottom w:val="0"/>
                  <w:divBdr>
                    <w:top w:val="none" w:sz="0" w:space="0" w:color="auto"/>
                    <w:left w:val="none" w:sz="0" w:space="0" w:color="auto"/>
                    <w:bottom w:val="none" w:sz="0" w:space="0" w:color="auto"/>
                    <w:right w:val="none" w:sz="0" w:space="0" w:color="auto"/>
                  </w:divBdr>
                  <w:divsChild>
                    <w:div w:id="541476415">
                      <w:marLeft w:val="0"/>
                      <w:marRight w:val="0"/>
                      <w:marTop w:val="0"/>
                      <w:marBottom w:val="0"/>
                      <w:divBdr>
                        <w:top w:val="none" w:sz="0" w:space="0" w:color="auto"/>
                        <w:left w:val="none" w:sz="0" w:space="0" w:color="auto"/>
                        <w:bottom w:val="none" w:sz="0" w:space="0" w:color="auto"/>
                        <w:right w:val="none" w:sz="0" w:space="0" w:color="auto"/>
                      </w:divBdr>
                    </w:div>
                  </w:divsChild>
                </w:div>
                <w:div w:id="251861519">
                  <w:marLeft w:val="0"/>
                  <w:marRight w:val="0"/>
                  <w:marTop w:val="0"/>
                  <w:marBottom w:val="0"/>
                  <w:divBdr>
                    <w:top w:val="none" w:sz="0" w:space="0" w:color="auto"/>
                    <w:left w:val="none" w:sz="0" w:space="0" w:color="auto"/>
                    <w:bottom w:val="none" w:sz="0" w:space="0" w:color="auto"/>
                    <w:right w:val="none" w:sz="0" w:space="0" w:color="auto"/>
                  </w:divBdr>
                  <w:divsChild>
                    <w:div w:id="1656955967">
                      <w:marLeft w:val="0"/>
                      <w:marRight w:val="0"/>
                      <w:marTop w:val="0"/>
                      <w:marBottom w:val="0"/>
                      <w:divBdr>
                        <w:top w:val="none" w:sz="0" w:space="0" w:color="auto"/>
                        <w:left w:val="none" w:sz="0" w:space="0" w:color="auto"/>
                        <w:bottom w:val="none" w:sz="0" w:space="0" w:color="auto"/>
                        <w:right w:val="none" w:sz="0" w:space="0" w:color="auto"/>
                      </w:divBdr>
                    </w:div>
                  </w:divsChild>
                </w:div>
                <w:div w:id="643047010">
                  <w:marLeft w:val="0"/>
                  <w:marRight w:val="0"/>
                  <w:marTop w:val="0"/>
                  <w:marBottom w:val="0"/>
                  <w:divBdr>
                    <w:top w:val="none" w:sz="0" w:space="0" w:color="auto"/>
                    <w:left w:val="none" w:sz="0" w:space="0" w:color="auto"/>
                    <w:bottom w:val="none" w:sz="0" w:space="0" w:color="auto"/>
                    <w:right w:val="none" w:sz="0" w:space="0" w:color="auto"/>
                  </w:divBdr>
                  <w:divsChild>
                    <w:div w:id="1055012759">
                      <w:marLeft w:val="0"/>
                      <w:marRight w:val="0"/>
                      <w:marTop w:val="0"/>
                      <w:marBottom w:val="0"/>
                      <w:divBdr>
                        <w:top w:val="none" w:sz="0" w:space="0" w:color="auto"/>
                        <w:left w:val="none" w:sz="0" w:space="0" w:color="auto"/>
                        <w:bottom w:val="none" w:sz="0" w:space="0" w:color="auto"/>
                        <w:right w:val="none" w:sz="0" w:space="0" w:color="auto"/>
                      </w:divBdr>
                    </w:div>
                  </w:divsChild>
                </w:div>
                <w:div w:id="729618743">
                  <w:marLeft w:val="0"/>
                  <w:marRight w:val="0"/>
                  <w:marTop w:val="0"/>
                  <w:marBottom w:val="0"/>
                  <w:divBdr>
                    <w:top w:val="none" w:sz="0" w:space="0" w:color="auto"/>
                    <w:left w:val="none" w:sz="0" w:space="0" w:color="auto"/>
                    <w:bottom w:val="none" w:sz="0" w:space="0" w:color="auto"/>
                    <w:right w:val="none" w:sz="0" w:space="0" w:color="auto"/>
                  </w:divBdr>
                  <w:divsChild>
                    <w:div w:id="880937742">
                      <w:marLeft w:val="0"/>
                      <w:marRight w:val="0"/>
                      <w:marTop w:val="0"/>
                      <w:marBottom w:val="0"/>
                      <w:divBdr>
                        <w:top w:val="none" w:sz="0" w:space="0" w:color="auto"/>
                        <w:left w:val="none" w:sz="0" w:space="0" w:color="auto"/>
                        <w:bottom w:val="none" w:sz="0" w:space="0" w:color="auto"/>
                        <w:right w:val="none" w:sz="0" w:space="0" w:color="auto"/>
                      </w:divBdr>
                    </w:div>
                  </w:divsChild>
                </w:div>
                <w:div w:id="878207247">
                  <w:marLeft w:val="0"/>
                  <w:marRight w:val="0"/>
                  <w:marTop w:val="0"/>
                  <w:marBottom w:val="0"/>
                  <w:divBdr>
                    <w:top w:val="none" w:sz="0" w:space="0" w:color="auto"/>
                    <w:left w:val="none" w:sz="0" w:space="0" w:color="auto"/>
                    <w:bottom w:val="none" w:sz="0" w:space="0" w:color="auto"/>
                    <w:right w:val="none" w:sz="0" w:space="0" w:color="auto"/>
                  </w:divBdr>
                  <w:divsChild>
                    <w:div w:id="147210102">
                      <w:marLeft w:val="0"/>
                      <w:marRight w:val="0"/>
                      <w:marTop w:val="0"/>
                      <w:marBottom w:val="0"/>
                      <w:divBdr>
                        <w:top w:val="none" w:sz="0" w:space="0" w:color="auto"/>
                        <w:left w:val="none" w:sz="0" w:space="0" w:color="auto"/>
                        <w:bottom w:val="none" w:sz="0" w:space="0" w:color="auto"/>
                        <w:right w:val="none" w:sz="0" w:space="0" w:color="auto"/>
                      </w:divBdr>
                    </w:div>
                  </w:divsChild>
                </w:div>
                <w:div w:id="1065641165">
                  <w:marLeft w:val="0"/>
                  <w:marRight w:val="0"/>
                  <w:marTop w:val="0"/>
                  <w:marBottom w:val="0"/>
                  <w:divBdr>
                    <w:top w:val="none" w:sz="0" w:space="0" w:color="auto"/>
                    <w:left w:val="none" w:sz="0" w:space="0" w:color="auto"/>
                    <w:bottom w:val="none" w:sz="0" w:space="0" w:color="auto"/>
                    <w:right w:val="none" w:sz="0" w:space="0" w:color="auto"/>
                  </w:divBdr>
                  <w:divsChild>
                    <w:div w:id="1687125686">
                      <w:marLeft w:val="0"/>
                      <w:marRight w:val="0"/>
                      <w:marTop w:val="0"/>
                      <w:marBottom w:val="0"/>
                      <w:divBdr>
                        <w:top w:val="none" w:sz="0" w:space="0" w:color="auto"/>
                        <w:left w:val="none" w:sz="0" w:space="0" w:color="auto"/>
                        <w:bottom w:val="none" w:sz="0" w:space="0" w:color="auto"/>
                        <w:right w:val="none" w:sz="0" w:space="0" w:color="auto"/>
                      </w:divBdr>
                    </w:div>
                  </w:divsChild>
                </w:div>
                <w:div w:id="1330477700">
                  <w:marLeft w:val="0"/>
                  <w:marRight w:val="0"/>
                  <w:marTop w:val="0"/>
                  <w:marBottom w:val="0"/>
                  <w:divBdr>
                    <w:top w:val="none" w:sz="0" w:space="0" w:color="auto"/>
                    <w:left w:val="none" w:sz="0" w:space="0" w:color="auto"/>
                    <w:bottom w:val="none" w:sz="0" w:space="0" w:color="auto"/>
                    <w:right w:val="none" w:sz="0" w:space="0" w:color="auto"/>
                  </w:divBdr>
                  <w:divsChild>
                    <w:div w:id="755787592">
                      <w:marLeft w:val="0"/>
                      <w:marRight w:val="0"/>
                      <w:marTop w:val="0"/>
                      <w:marBottom w:val="0"/>
                      <w:divBdr>
                        <w:top w:val="none" w:sz="0" w:space="0" w:color="auto"/>
                        <w:left w:val="none" w:sz="0" w:space="0" w:color="auto"/>
                        <w:bottom w:val="none" w:sz="0" w:space="0" w:color="auto"/>
                        <w:right w:val="none" w:sz="0" w:space="0" w:color="auto"/>
                      </w:divBdr>
                    </w:div>
                  </w:divsChild>
                </w:div>
                <w:div w:id="1642272592">
                  <w:marLeft w:val="0"/>
                  <w:marRight w:val="0"/>
                  <w:marTop w:val="0"/>
                  <w:marBottom w:val="0"/>
                  <w:divBdr>
                    <w:top w:val="none" w:sz="0" w:space="0" w:color="auto"/>
                    <w:left w:val="none" w:sz="0" w:space="0" w:color="auto"/>
                    <w:bottom w:val="none" w:sz="0" w:space="0" w:color="auto"/>
                    <w:right w:val="none" w:sz="0" w:space="0" w:color="auto"/>
                  </w:divBdr>
                  <w:divsChild>
                    <w:div w:id="565796790">
                      <w:marLeft w:val="0"/>
                      <w:marRight w:val="0"/>
                      <w:marTop w:val="0"/>
                      <w:marBottom w:val="0"/>
                      <w:divBdr>
                        <w:top w:val="none" w:sz="0" w:space="0" w:color="auto"/>
                        <w:left w:val="none" w:sz="0" w:space="0" w:color="auto"/>
                        <w:bottom w:val="none" w:sz="0" w:space="0" w:color="auto"/>
                        <w:right w:val="none" w:sz="0" w:space="0" w:color="auto"/>
                      </w:divBdr>
                    </w:div>
                  </w:divsChild>
                </w:div>
                <w:div w:id="1853180622">
                  <w:marLeft w:val="0"/>
                  <w:marRight w:val="0"/>
                  <w:marTop w:val="0"/>
                  <w:marBottom w:val="0"/>
                  <w:divBdr>
                    <w:top w:val="none" w:sz="0" w:space="0" w:color="auto"/>
                    <w:left w:val="none" w:sz="0" w:space="0" w:color="auto"/>
                    <w:bottom w:val="none" w:sz="0" w:space="0" w:color="auto"/>
                    <w:right w:val="none" w:sz="0" w:space="0" w:color="auto"/>
                  </w:divBdr>
                  <w:divsChild>
                    <w:div w:id="310254947">
                      <w:marLeft w:val="0"/>
                      <w:marRight w:val="0"/>
                      <w:marTop w:val="0"/>
                      <w:marBottom w:val="0"/>
                      <w:divBdr>
                        <w:top w:val="none" w:sz="0" w:space="0" w:color="auto"/>
                        <w:left w:val="none" w:sz="0" w:space="0" w:color="auto"/>
                        <w:bottom w:val="none" w:sz="0" w:space="0" w:color="auto"/>
                        <w:right w:val="none" w:sz="0" w:space="0" w:color="auto"/>
                      </w:divBdr>
                    </w:div>
                  </w:divsChild>
                </w:div>
                <w:div w:id="2026707224">
                  <w:marLeft w:val="0"/>
                  <w:marRight w:val="0"/>
                  <w:marTop w:val="0"/>
                  <w:marBottom w:val="0"/>
                  <w:divBdr>
                    <w:top w:val="none" w:sz="0" w:space="0" w:color="auto"/>
                    <w:left w:val="none" w:sz="0" w:space="0" w:color="auto"/>
                    <w:bottom w:val="none" w:sz="0" w:space="0" w:color="auto"/>
                    <w:right w:val="none" w:sz="0" w:space="0" w:color="auto"/>
                  </w:divBdr>
                  <w:divsChild>
                    <w:div w:id="621418417">
                      <w:marLeft w:val="0"/>
                      <w:marRight w:val="0"/>
                      <w:marTop w:val="0"/>
                      <w:marBottom w:val="0"/>
                      <w:divBdr>
                        <w:top w:val="none" w:sz="0" w:space="0" w:color="auto"/>
                        <w:left w:val="none" w:sz="0" w:space="0" w:color="auto"/>
                        <w:bottom w:val="none" w:sz="0" w:space="0" w:color="auto"/>
                        <w:right w:val="none" w:sz="0" w:space="0" w:color="auto"/>
                      </w:divBdr>
                    </w:div>
                  </w:divsChild>
                </w:div>
                <w:div w:id="2065567699">
                  <w:marLeft w:val="0"/>
                  <w:marRight w:val="0"/>
                  <w:marTop w:val="0"/>
                  <w:marBottom w:val="0"/>
                  <w:divBdr>
                    <w:top w:val="none" w:sz="0" w:space="0" w:color="auto"/>
                    <w:left w:val="none" w:sz="0" w:space="0" w:color="auto"/>
                    <w:bottom w:val="none" w:sz="0" w:space="0" w:color="auto"/>
                    <w:right w:val="none" w:sz="0" w:space="0" w:color="auto"/>
                  </w:divBdr>
                  <w:divsChild>
                    <w:div w:id="868029804">
                      <w:marLeft w:val="0"/>
                      <w:marRight w:val="0"/>
                      <w:marTop w:val="0"/>
                      <w:marBottom w:val="0"/>
                      <w:divBdr>
                        <w:top w:val="none" w:sz="0" w:space="0" w:color="auto"/>
                        <w:left w:val="none" w:sz="0" w:space="0" w:color="auto"/>
                        <w:bottom w:val="none" w:sz="0" w:space="0" w:color="auto"/>
                        <w:right w:val="none" w:sz="0" w:space="0" w:color="auto"/>
                      </w:divBdr>
                    </w:div>
                    <w:div w:id="1864585572">
                      <w:marLeft w:val="0"/>
                      <w:marRight w:val="0"/>
                      <w:marTop w:val="0"/>
                      <w:marBottom w:val="0"/>
                      <w:divBdr>
                        <w:top w:val="none" w:sz="0" w:space="0" w:color="auto"/>
                        <w:left w:val="none" w:sz="0" w:space="0" w:color="auto"/>
                        <w:bottom w:val="none" w:sz="0" w:space="0" w:color="auto"/>
                        <w:right w:val="none" w:sz="0" w:space="0" w:color="auto"/>
                      </w:divBdr>
                    </w:div>
                  </w:divsChild>
                </w:div>
                <w:div w:id="2113167357">
                  <w:marLeft w:val="0"/>
                  <w:marRight w:val="0"/>
                  <w:marTop w:val="0"/>
                  <w:marBottom w:val="0"/>
                  <w:divBdr>
                    <w:top w:val="none" w:sz="0" w:space="0" w:color="auto"/>
                    <w:left w:val="none" w:sz="0" w:space="0" w:color="auto"/>
                    <w:bottom w:val="none" w:sz="0" w:space="0" w:color="auto"/>
                    <w:right w:val="none" w:sz="0" w:space="0" w:color="auto"/>
                  </w:divBdr>
                  <w:divsChild>
                    <w:div w:id="137569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323885">
          <w:marLeft w:val="0"/>
          <w:marRight w:val="0"/>
          <w:marTop w:val="0"/>
          <w:marBottom w:val="0"/>
          <w:divBdr>
            <w:top w:val="none" w:sz="0" w:space="0" w:color="auto"/>
            <w:left w:val="none" w:sz="0" w:space="0" w:color="auto"/>
            <w:bottom w:val="none" w:sz="0" w:space="0" w:color="auto"/>
            <w:right w:val="none" w:sz="0" w:space="0" w:color="auto"/>
          </w:divBdr>
        </w:div>
        <w:div w:id="1135638073">
          <w:marLeft w:val="0"/>
          <w:marRight w:val="0"/>
          <w:marTop w:val="0"/>
          <w:marBottom w:val="0"/>
          <w:divBdr>
            <w:top w:val="none" w:sz="0" w:space="0" w:color="auto"/>
            <w:left w:val="none" w:sz="0" w:space="0" w:color="auto"/>
            <w:bottom w:val="none" w:sz="0" w:space="0" w:color="auto"/>
            <w:right w:val="none" w:sz="0" w:space="0" w:color="auto"/>
          </w:divBdr>
        </w:div>
      </w:divsChild>
    </w:div>
    <w:div w:id="589654922">
      <w:bodyDiv w:val="1"/>
      <w:marLeft w:val="0"/>
      <w:marRight w:val="0"/>
      <w:marTop w:val="0"/>
      <w:marBottom w:val="0"/>
      <w:divBdr>
        <w:top w:val="none" w:sz="0" w:space="0" w:color="auto"/>
        <w:left w:val="none" w:sz="0" w:space="0" w:color="auto"/>
        <w:bottom w:val="none" w:sz="0" w:space="0" w:color="auto"/>
        <w:right w:val="none" w:sz="0" w:space="0" w:color="auto"/>
      </w:divBdr>
    </w:div>
    <w:div w:id="595211769">
      <w:bodyDiv w:val="1"/>
      <w:marLeft w:val="0"/>
      <w:marRight w:val="0"/>
      <w:marTop w:val="0"/>
      <w:marBottom w:val="0"/>
      <w:divBdr>
        <w:top w:val="none" w:sz="0" w:space="0" w:color="auto"/>
        <w:left w:val="none" w:sz="0" w:space="0" w:color="auto"/>
        <w:bottom w:val="none" w:sz="0" w:space="0" w:color="auto"/>
        <w:right w:val="none" w:sz="0" w:space="0" w:color="auto"/>
      </w:divBdr>
    </w:div>
    <w:div w:id="603927440">
      <w:bodyDiv w:val="1"/>
      <w:marLeft w:val="0"/>
      <w:marRight w:val="0"/>
      <w:marTop w:val="0"/>
      <w:marBottom w:val="0"/>
      <w:divBdr>
        <w:top w:val="none" w:sz="0" w:space="0" w:color="auto"/>
        <w:left w:val="none" w:sz="0" w:space="0" w:color="auto"/>
        <w:bottom w:val="none" w:sz="0" w:space="0" w:color="auto"/>
        <w:right w:val="none" w:sz="0" w:space="0" w:color="auto"/>
      </w:divBdr>
    </w:div>
    <w:div w:id="658115251">
      <w:bodyDiv w:val="1"/>
      <w:marLeft w:val="0"/>
      <w:marRight w:val="0"/>
      <w:marTop w:val="0"/>
      <w:marBottom w:val="0"/>
      <w:divBdr>
        <w:top w:val="none" w:sz="0" w:space="0" w:color="auto"/>
        <w:left w:val="none" w:sz="0" w:space="0" w:color="auto"/>
        <w:bottom w:val="none" w:sz="0" w:space="0" w:color="auto"/>
        <w:right w:val="none" w:sz="0" w:space="0" w:color="auto"/>
      </w:divBdr>
    </w:div>
    <w:div w:id="674191616">
      <w:bodyDiv w:val="1"/>
      <w:marLeft w:val="0"/>
      <w:marRight w:val="0"/>
      <w:marTop w:val="0"/>
      <w:marBottom w:val="0"/>
      <w:divBdr>
        <w:top w:val="none" w:sz="0" w:space="0" w:color="auto"/>
        <w:left w:val="none" w:sz="0" w:space="0" w:color="auto"/>
        <w:bottom w:val="none" w:sz="0" w:space="0" w:color="auto"/>
        <w:right w:val="none" w:sz="0" w:space="0" w:color="auto"/>
      </w:divBdr>
    </w:div>
    <w:div w:id="694774480">
      <w:bodyDiv w:val="1"/>
      <w:marLeft w:val="0"/>
      <w:marRight w:val="0"/>
      <w:marTop w:val="0"/>
      <w:marBottom w:val="0"/>
      <w:divBdr>
        <w:top w:val="none" w:sz="0" w:space="0" w:color="auto"/>
        <w:left w:val="none" w:sz="0" w:space="0" w:color="auto"/>
        <w:bottom w:val="none" w:sz="0" w:space="0" w:color="auto"/>
        <w:right w:val="none" w:sz="0" w:space="0" w:color="auto"/>
      </w:divBdr>
    </w:div>
    <w:div w:id="696272624">
      <w:bodyDiv w:val="1"/>
      <w:marLeft w:val="0"/>
      <w:marRight w:val="0"/>
      <w:marTop w:val="0"/>
      <w:marBottom w:val="0"/>
      <w:divBdr>
        <w:top w:val="none" w:sz="0" w:space="0" w:color="auto"/>
        <w:left w:val="none" w:sz="0" w:space="0" w:color="auto"/>
        <w:bottom w:val="none" w:sz="0" w:space="0" w:color="auto"/>
        <w:right w:val="none" w:sz="0" w:space="0" w:color="auto"/>
      </w:divBdr>
    </w:div>
    <w:div w:id="740257418">
      <w:bodyDiv w:val="1"/>
      <w:marLeft w:val="0"/>
      <w:marRight w:val="0"/>
      <w:marTop w:val="0"/>
      <w:marBottom w:val="0"/>
      <w:divBdr>
        <w:top w:val="none" w:sz="0" w:space="0" w:color="auto"/>
        <w:left w:val="none" w:sz="0" w:space="0" w:color="auto"/>
        <w:bottom w:val="none" w:sz="0" w:space="0" w:color="auto"/>
        <w:right w:val="none" w:sz="0" w:space="0" w:color="auto"/>
      </w:divBdr>
    </w:div>
    <w:div w:id="741872792">
      <w:bodyDiv w:val="1"/>
      <w:marLeft w:val="0"/>
      <w:marRight w:val="0"/>
      <w:marTop w:val="0"/>
      <w:marBottom w:val="0"/>
      <w:divBdr>
        <w:top w:val="none" w:sz="0" w:space="0" w:color="auto"/>
        <w:left w:val="none" w:sz="0" w:space="0" w:color="auto"/>
        <w:bottom w:val="none" w:sz="0" w:space="0" w:color="auto"/>
        <w:right w:val="none" w:sz="0" w:space="0" w:color="auto"/>
      </w:divBdr>
    </w:div>
    <w:div w:id="768815865">
      <w:bodyDiv w:val="1"/>
      <w:marLeft w:val="0"/>
      <w:marRight w:val="0"/>
      <w:marTop w:val="0"/>
      <w:marBottom w:val="0"/>
      <w:divBdr>
        <w:top w:val="none" w:sz="0" w:space="0" w:color="auto"/>
        <w:left w:val="none" w:sz="0" w:space="0" w:color="auto"/>
        <w:bottom w:val="none" w:sz="0" w:space="0" w:color="auto"/>
        <w:right w:val="none" w:sz="0" w:space="0" w:color="auto"/>
      </w:divBdr>
    </w:div>
    <w:div w:id="787163427">
      <w:bodyDiv w:val="1"/>
      <w:marLeft w:val="0"/>
      <w:marRight w:val="0"/>
      <w:marTop w:val="0"/>
      <w:marBottom w:val="0"/>
      <w:divBdr>
        <w:top w:val="none" w:sz="0" w:space="0" w:color="auto"/>
        <w:left w:val="none" w:sz="0" w:space="0" w:color="auto"/>
        <w:bottom w:val="none" w:sz="0" w:space="0" w:color="auto"/>
        <w:right w:val="none" w:sz="0" w:space="0" w:color="auto"/>
      </w:divBdr>
    </w:div>
    <w:div w:id="791245406">
      <w:bodyDiv w:val="1"/>
      <w:marLeft w:val="0"/>
      <w:marRight w:val="0"/>
      <w:marTop w:val="0"/>
      <w:marBottom w:val="0"/>
      <w:divBdr>
        <w:top w:val="none" w:sz="0" w:space="0" w:color="auto"/>
        <w:left w:val="none" w:sz="0" w:space="0" w:color="auto"/>
        <w:bottom w:val="none" w:sz="0" w:space="0" w:color="auto"/>
        <w:right w:val="none" w:sz="0" w:space="0" w:color="auto"/>
      </w:divBdr>
    </w:div>
    <w:div w:id="798038026">
      <w:bodyDiv w:val="1"/>
      <w:marLeft w:val="0"/>
      <w:marRight w:val="0"/>
      <w:marTop w:val="0"/>
      <w:marBottom w:val="0"/>
      <w:divBdr>
        <w:top w:val="none" w:sz="0" w:space="0" w:color="auto"/>
        <w:left w:val="none" w:sz="0" w:space="0" w:color="auto"/>
        <w:bottom w:val="none" w:sz="0" w:space="0" w:color="auto"/>
        <w:right w:val="none" w:sz="0" w:space="0" w:color="auto"/>
      </w:divBdr>
    </w:div>
    <w:div w:id="814032849">
      <w:bodyDiv w:val="1"/>
      <w:marLeft w:val="0"/>
      <w:marRight w:val="0"/>
      <w:marTop w:val="0"/>
      <w:marBottom w:val="0"/>
      <w:divBdr>
        <w:top w:val="none" w:sz="0" w:space="0" w:color="auto"/>
        <w:left w:val="none" w:sz="0" w:space="0" w:color="auto"/>
        <w:bottom w:val="none" w:sz="0" w:space="0" w:color="auto"/>
        <w:right w:val="none" w:sz="0" w:space="0" w:color="auto"/>
      </w:divBdr>
    </w:div>
    <w:div w:id="820653319">
      <w:bodyDiv w:val="1"/>
      <w:marLeft w:val="0"/>
      <w:marRight w:val="0"/>
      <w:marTop w:val="0"/>
      <w:marBottom w:val="0"/>
      <w:divBdr>
        <w:top w:val="none" w:sz="0" w:space="0" w:color="auto"/>
        <w:left w:val="none" w:sz="0" w:space="0" w:color="auto"/>
        <w:bottom w:val="none" w:sz="0" w:space="0" w:color="auto"/>
        <w:right w:val="none" w:sz="0" w:space="0" w:color="auto"/>
      </w:divBdr>
    </w:div>
    <w:div w:id="834996390">
      <w:bodyDiv w:val="1"/>
      <w:marLeft w:val="0"/>
      <w:marRight w:val="0"/>
      <w:marTop w:val="0"/>
      <w:marBottom w:val="0"/>
      <w:divBdr>
        <w:top w:val="none" w:sz="0" w:space="0" w:color="auto"/>
        <w:left w:val="none" w:sz="0" w:space="0" w:color="auto"/>
        <w:bottom w:val="none" w:sz="0" w:space="0" w:color="auto"/>
        <w:right w:val="none" w:sz="0" w:space="0" w:color="auto"/>
      </w:divBdr>
    </w:div>
    <w:div w:id="835002939">
      <w:bodyDiv w:val="1"/>
      <w:marLeft w:val="0"/>
      <w:marRight w:val="0"/>
      <w:marTop w:val="0"/>
      <w:marBottom w:val="0"/>
      <w:divBdr>
        <w:top w:val="none" w:sz="0" w:space="0" w:color="auto"/>
        <w:left w:val="none" w:sz="0" w:space="0" w:color="auto"/>
        <w:bottom w:val="none" w:sz="0" w:space="0" w:color="auto"/>
        <w:right w:val="none" w:sz="0" w:space="0" w:color="auto"/>
      </w:divBdr>
    </w:div>
    <w:div w:id="846672148">
      <w:bodyDiv w:val="1"/>
      <w:marLeft w:val="0"/>
      <w:marRight w:val="0"/>
      <w:marTop w:val="0"/>
      <w:marBottom w:val="0"/>
      <w:divBdr>
        <w:top w:val="none" w:sz="0" w:space="0" w:color="auto"/>
        <w:left w:val="none" w:sz="0" w:space="0" w:color="auto"/>
        <w:bottom w:val="none" w:sz="0" w:space="0" w:color="auto"/>
        <w:right w:val="none" w:sz="0" w:space="0" w:color="auto"/>
      </w:divBdr>
    </w:div>
    <w:div w:id="862550013">
      <w:bodyDiv w:val="1"/>
      <w:marLeft w:val="0"/>
      <w:marRight w:val="0"/>
      <w:marTop w:val="0"/>
      <w:marBottom w:val="0"/>
      <w:divBdr>
        <w:top w:val="none" w:sz="0" w:space="0" w:color="auto"/>
        <w:left w:val="none" w:sz="0" w:space="0" w:color="auto"/>
        <w:bottom w:val="none" w:sz="0" w:space="0" w:color="auto"/>
        <w:right w:val="none" w:sz="0" w:space="0" w:color="auto"/>
      </w:divBdr>
      <w:divsChild>
        <w:div w:id="186220504">
          <w:marLeft w:val="360"/>
          <w:marRight w:val="0"/>
          <w:marTop w:val="200"/>
          <w:marBottom w:val="0"/>
          <w:divBdr>
            <w:top w:val="none" w:sz="0" w:space="0" w:color="auto"/>
            <w:left w:val="none" w:sz="0" w:space="0" w:color="auto"/>
            <w:bottom w:val="none" w:sz="0" w:space="0" w:color="auto"/>
            <w:right w:val="none" w:sz="0" w:space="0" w:color="auto"/>
          </w:divBdr>
        </w:div>
        <w:div w:id="897862519">
          <w:marLeft w:val="360"/>
          <w:marRight w:val="0"/>
          <w:marTop w:val="200"/>
          <w:marBottom w:val="0"/>
          <w:divBdr>
            <w:top w:val="none" w:sz="0" w:space="0" w:color="auto"/>
            <w:left w:val="none" w:sz="0" w:space="0" w:color="auto"/>
            <w:bottom w:val="none" w:sz="0" w:space="0" w:color="auto"/>
            <w:right w:val="none" w:sz="0" w:space="0" w:color="auto"/>
          </w:divBdr>
        </w:div>
        <w:div w:id="1282763279">
          <w:marLeft w:val="360"/>
          <w:marRight w:val="0"/>
          <w:marTop w:val="200"/>
          <w:marBottom w:val="0"/>
          <w:divBdr>
            <w:top w:val="none" w:sz="0" w:space="0" w:color="auto"/>
            <w:left w:val="none" w:sz="0" w:space="0" w:color="auto"/>
            <w:bottom w:val="none" w:sz="0" w:space="0" w:color="auto"/>
            <w:right w:val="none" w:sz="0" w:space="0" w:color="auto"/>
          </w:divBdr>
        </w:div>
      </w:divsChild>
    </w:div>
    <w:div w:id="894000674">
      <w:bodyDiv w:val="1"/>
      <w:marLeft w:val="0"/>
      <w:marRight w:val="0"/>
      <w:marTop w:val="0"/>
      <w:marBottom w:val="0"/>
      <w:divBdr>
        <w:top w:val="none" w:sz="0" w:space="0" w:color="auto"/>
        <w:left w:val="none" w:sz="0" w:space="0" w:color="auto"/>
        <w:bottom w:val="none" w:sz="0" w:space="0" w:color="auto"/>
        <w:right w:val="none" w:sz="0" w:space="0" w:color="auto"/>
      </w:divBdr>
    </w:div>
    <w:div w:id="903368114">
      <w:bodyDiv w:val="1"/>
      <w:marLeft w:val="0"/>
      <w:marRight w:val="0"/>
      <w:marTop w:val="0"/>
      <w:marBottom w:val="0"/>
      <w:divBdr>
        <w:top w:val="none" w:sz="0" w:space="0" w:color="auto"/>
        <w:left w:val="none" w:sz="0" w:space="0" w:color="auto"/>
        <w:bottom w:val="none" w:sz="0" w:space="0" w:color="auto"/>
        <w:right w:val="none" w:sz="0" w:space="0" w:color="auto"/>
      </w:divBdr>
    </w:div>
    <w:div w:id="909465173">
      <w:bodyDiv w:val="1"/>
      <w:marLeft w:val="0"/>
      <w:marRight w:val="0"/>
      <w:marTop w:val="0"/>
      <w:marBottom w:val="0"/>
      <w:divBdr>
        <w:top w:val="none" w:sz="0" w:space="0" w:color="auto"/>
        <w:left w:val="none" w:sz="0" w:space="0" w:color="auto"/>
        <w:bottom w:val="none" w:sz="0" w:space="0" w:color="auto"/>
        <w:right w:val="none" w:sz="0" w:space="0" w:color="auto"/>
      </w:divBdr>
    </w:div>
    <w:div w:id="940338670">
      <w:bodyDiv w:val="1"/>
      <w:marLeft w:val="0"/>
      <w:marRight w:val="0"/>
      <w:marTop w:val="0"/>
      <w:marBottom w:val="0"/>
      <w:divBdr>
        <w:top w:val="none" w:sz="0" w:space="0" w:color="auto"/>
        <w:left w:val="none" w:sz="0" w:space="0" w:color="auto"/>
        <w:bottom w:val="none" w:sz="0" w:space="0" w:color="auto"/>
        <w:right w:val="none" w:sz="0" w:space="0" w:color="auto"/>
      </w:divBdr>
    </w:div>
    <w:div w:id="948202226">
      <w:bodyDiv w:val="1"/>
      <w:marLeft w:val="0"/>
      <w:marRight w:val="0"/>
      <w:marTop w:val="0"/>
      <w:marBottom w:val="0"/>
      <w:divBdr>
        <w:top w:val="none" w:sz="0" w:space="0" w:color="auto"/>
        <w:left w:val="none" w:sz="0" w:space="0" w:color="auto"/>
        <w:bottom w:val="none" w:sz="0" w:space="0" w:color="auto"/>
        <w:right w:val="none" w:sz="0" w:space="0" w:color="auto"/>
      </w:divBdr>
    </w:div>
    <w:div w:id="979460020">
      <w:bodyDiv w:val="1"/>
      <w:marLeft w:val="0"/>
      <w:marRight w:val="0"/>
      <w:marTop w:val="0"/>
      <w:marBottom w:val="0"/>
      <w:divBdr>
        <w:top w:val="none" w:sz="0" w:space="0" w:color="auto"/>
        <w:left w:val="none" w:sz="0" w:space="0" w:color="auto"/>
        <w:bottom w:val="none" w:sz="0" w:space="0" w:color="auto"/>
        <w:right w:val="none" w:sz="0" w:space="0" w:color="auto"/>
      </w:divBdr>
    </w:div>
    <w:div w:id="1011252275">
      <w:bodyDiv w:val="1"/>
      <w:marLeft w:val="0"/>
      <w:marRight w:val="0"/>
      <w:marTop w:val="0"/>
      <w:marBottom w:val="0"/>
      <w:divBdr>
        <w:top w:val="none" w:sz="0" w:space="0" w:color="auto"/>
        <w:left w:val="none" w:sz="0" w:space="0" w:color="auto"/>
        <w:bottom w:val="none" w:sz="0" w:space="0" w:color="auto"/>
        <w:right w:val="none" w:sz="0" w:space="0" w:color="auto"/>
      </w:divBdr>
    </w:div>
    <w:div w:id="1021127845">
      <w:bodyDiv w:val="1"/>
      <w:marLeft w:val="0"/>
      <w:marRight w:val="0"/>
      <w:marTop w:val="0"/>
      <w:marBottom w:val="0"/>
      <w:divBdr>
        <w:top w:val="none" w:sz="0" w:space="0" w:color="auto"/>
        <w:left w:val="none" w:sz="0" w:space="0" w:color="auto"/>
        <w:bottom w:val="none" w:sz="0" w:space="0" w:color="auto"/>
        <w:right w:val="none" w:sz="0" w:space="0" w:color="auto"/>
      </w:divBdr>
    </w:div>
    <w:div w:id="1033313005">
      <w:bodyDiv w:val="1"/>
      <w:marLeft w:val="0"/>
      <w:marRight w:val="0"/>
      <w:marTop w:val="0"/>
      <w:marBottom w:val="0"/>
      <w:divBdr>
        <w:top w:val="none" w:sz="0" w:space="0" w:color="auto"/>
        <w:left w:val="none" w:sz="0" w:space="0" w:color="auto"/>
        <w:bottom w:val="none" w:sz="0" w:space="0" w:color="auto"/>
        <w:right w:val="none" w:sz="0" w:space="0" w:color="auto"/>
      </w:divBdr>
    </w:div>
    <w:div w:id="1047295844">
      <w:bodyDiv w:val="1"/>
      <w:marLeft w:val="0"/>
      <w:marRight w:val="0"/>
      <w:marTop w:val="0"/>
      <w:marBottom w:val="0"/>
      <w:divBdr>
        <w:top w:val="none" w:sz="0" w:space="0" w:color="auto"/>
        <w:left w:val="none" w:sz="0" w:space="0" w:color="auto"/>
        <w:bottom w:val="none" w:sz="0" w:space="0" w:color="auto"/>
        <w:right w:val="none" w:sz="0" w:space="0" w:color="auto"/>
      </w:divBdr>
    </w:div>
    <w:div w:id="1064330440">
      <w:bodyDiv w:val="1"/>
      <w:marLeft w:val="0"/>
      <w:marRight w:val="0"/>
      <w:marTop w:val="0"/>
      <w:marBottom w:val="0"/>
      <w:divBdr>
        <w:top w:val="none" w:sz="0" w:space="0" w:color="auto"/>
        <w:left w:val="none" w:sz="0" w:space="0" w:color="auto"/>
        <w:bottom w:val="none" w:sz="0" w:space="0" w:color="auto"/>
        <w:right w:val="none" w:sz="0" w:space="0" w:color="auto"/>
      </w:divBdr>
    </w:div>
    <w:div w:id="1067459074">
      <w:bodyDiv w:val="1"/>
      <w:marLeft w:val="0"/>
      <w:marRight w:val="0"/>
      <w:marTop w:val="0"/>
      <w:marBottom w:val="0"/>
      <w:divBdr>
        <w:top w:val="none" w:sz="0" w:space="0" w:color="auto"/>
        <w:left w:val="none" w:sz="0" w:space="0" w:color="auto"/>
        <w:bottom w:val="none" w:sz="0" w:space="0" w:color="auto"/>
        <w:right w:val="none" w:sz="0" w:space="0" w:color="auto"/>
      </w:divBdr>
    </w:div>
    <w:div w:id="1082608043">
      <w:bodyDiv w:val="1"/>
      <w:marLeft w:val="0"/>
      <w:marRight w:val="0"/>
      <w:marTop w:val="0"/>
      <w:marBottom w:val="0"/>
      <w:divBdr>
        <w:top w:val="none" w:sz="0" w:space="0" w:color="auto"/>
        <w:left w:val="none" w:sz="0" w:space="0" w:color="auto"/>
        <w:bottom w:val="none" w:sz="0" w:space="0" w:color="auto"/>
        <w:right w:val="none" w:sz="0" w:space="0" w:color="auto"/>
      </w:divBdr>
    </w:div>
    <w:div w:id="1090005635">
      <w:bodyDiv w:val="1"/>
      <w:marLeft w:val="0"/>
      <w:marRight w:val="0"/>
      <w:marTop w:val="0"/>
      <w:marBottom w:val="0"/>
      <w:divBdr>
        <w:top w:val="none" w:sz="0" w:space="0" w:color="auto"/>
        <w:left w:val="none" w:sz="0" w:space="0" w:color="auto"/>
        <w:bottom w:val="none" w:sz="0" w:space="0" w:color="auto"/>
        <w:right w:val="none" w:sz="0" w:space="0" w:color="auto"/>
      </w:divBdr>
    </w:div>
    <w:div w:id="1099905864">
      <w:bodyDiv w:val="1"/>
      <w:marLeft w:val="0"/>
      <w:marRight w:val="0"/>
      <w:marTop w:val="0"/>
      <w:marBottom w:val="0"/>
      <w:divBdr>
        <w:top w:val="none" w:sz="0" w:space="0" w:color="auto"/>
        <w:left w:val="none" w:sz="0" w:space="0" w:color="auto"/>
        <w:bottom w:val="none" w:sz="0" w:space="0" w:color="auto"/>
        <w:right w:val="none" w:sz="0" w:space="0" w:color="auto"/>
      </w:divBdr>
    </w:div>
    <w:div w:id="1123380699">
      <w:bodyDiv w:val="1"/>
      <w:marLeft w:val="0"/>
      <w:marRight w:val="0"/>
      <w:marTop w:val="0"/>
      <w:marBottom w:val="0"/>
      <w:divBdr>
        <w:top w:val="none" w:sz="0" w:space="0" w:color="auto"/>
        <w:left w:val="none" w:sz="0" w:space="0" w:color="auto"/>
        <w:bottom w:val="none" w:sz="0" w:space="0" w:color="auto"/>
        <w:right w:val="none" w:sz="0" w:space="0" w:color="auto"/>
      </w:divBdr>
    </w:div>
    <w:div w:id="1187478212">
      <w:bodyDiv w:val="1"/>
      <w:marLeft w:val="0"/>
      <w:marRight w:val="0"/>
      <w:marTop w:val="0"/>
      <w:marBottom w:val="0"/>
      <w:divBdr>
        <w:top w:val="none" w:sz="0" w:space="0" w:color="auto"/>
        <w:left w:val="none" w:sz="0" w:space="0" w:color="auto"/>
        <w:bottom w:val="none" w:sz="0" w:space="0" w:color="auto"/>
        <w:right w:val="none" w:sz="0" w:space="0" w:color="auto"/>
      </w:divBdr>
    </w:div>
    <w:div w:id="1196582224">
      <w:bodyDiv w:val="1"/>
      <w:marLeft w:val="0"/>
      <w:marRight w:val="0"/>
      <w:marTop w:val="0"/>
      <w:marBottom w:val="0"/>
      <w:divBdr>
        <w:top w:val="none" w:sz="0" w:space="0" w:color="auto"/>
        <w:left w:val="none" w:sz="0" w:space="0" w:color="auto"/>
        <w:bottom w:val="none" w:sz="0" w:space="0" w:color="auto"/>
        <w:right w:val="none" w:sz="0" w:space="0" w:color="auto"/>
      </w:divBdr>
    </w:div>
    <w:div w:id="1201741663">
      <w:bodyDiv w:val="1"/>
      <w:marLeft w:val="0"/>
      <w:marRight w:val="0"/>
      <w:marTop w:val="0"/>
      <w:marBottom w:val="0"/>
      <w:divBdr>
        <w:top w:val="none" w:sz="0" w:space="0" w:color="auto"/>
        <w:left w:val="none" w:sz="0" w:space="0" w:color="auto"/>
        <w:bottom w:val="none" w:sz="0" w:space="0" w:color="auto"/>
        <w:right w:val="none" w:sz="0" w:space="0" w:color="auto"/>
      </w:divBdr>
    </w:div>
    <w:div w:id="1205874424">
      <w:bodyDiv w:val="1"/>
      <w:marLeft w:val="0"/>
      <w:marRight w:val="0"/>
      <w:marTop w:val="0"/>
      <w:marBottom w:val="0"/>
      <w:divBdr>
        <w:top w:val="none" w:sz="0" w:space="0" w:color="auto"/>
        <w:left w:val="none" w:sz="0" w:space="0" w:color="auto"/>
        <w:bottom w:val="none" w:sz="0" w:space="0" w:color="auto"/>
        <w:right w:val="none" w:sz="0" w:space="0" w:color="auto"/>
      </w:divBdr>
    </w:div>
    <w:div w:id="1226113044">
      <w:bodyDiv w:val="1"/>
      <w:marLeft w:val="0"/>
      <w:marRight w:val="0"/>
      <w:marTop w:val="0"/>
      <w:marBottom w:val="0"/>
      <w:divBdr>
        <w:top w:val="none" w:sz="0" w:space="0" w:color="auto"/>
        <w:left w:val="none" w:sz="0" w:space="0" w:color="auto"/>
        <w:bottom w:val="none" w:sz="0" w:space="0" w:color="auto"/>
        <w:right w:val="none" w:sz="0" w:space="0" w:color="auto"/>
      </w:divBdr>
    </w:div>
    <w:div w:id="1251934252">
      <w:bodyDiv w:val="1"/>
      <w:marLeft w:val="0"/>
      <w:marRight w:val="0"/>
      <w:marTop w:val="0"/>
      <w:marBottom w:val="0"/>
      <w:divBdr>
        <w:top w:val="none" w:sz="0" w:space="0" w:color="auto"/>
        <w:left w:val="none" w:sz="0" w:space="0" w:color="auto"/>
        <w:bottom w:val="none" w:sz="0" w:space="0" w:color="auto"/>
        <w:right w:val="none" w:sz="0" w:space="0" w:color="auto"/>
      </w:divBdr>
    </w:div>
    <w:div w:id="1284726889">
      <w:bodyDiv w:val="1"/>
      <w:marLeft w:val="0"/>
      <w:marRight w:val="0"/>
      <w:marTop w:val="0"/>
      <w:marBottom w:val="0"/>
      <w:divBdr>
        <w:top w:val="none" w:sz="0" w:space="0" w:color="auto"/>
        <w:left w:val="none" w:sz="0" w:space="0" w:color="auto"/>
        <w:bottom w:val="none" w:sz="0" w:space="0" w:color="auto"/>
        <w:right w:val="none" w:sz="0" w:space="0" w:color="auto"/>
      </w:divBdr>
    </w:div>
    <w:div w:id="1285961184">
      <w:bodyDiv w:val="1"/>
      <w:marLeft w:val="0"/>
      <w:marRight w:val="0"/>
      <w:marTop w:val="0"/>
      <w:marBottom w:val="0"/>
      <w:divBdr>
        <w:top w:val="none" w:sz="0" w:space="0" w:color="auto"/>
        <w:left w:val="none" w:sz="0" w:space="0" w:color="auto"/>
        <w:bottom w:val="none" w:sz="0" w:space="0" w:color="auto"/>
        <w:right w:val="none" w:sz="0" w:space="0" w:color="auto"/>
      </w:divBdr>
    </w:div>
    <w:div w:id="1329947428">
      <w:bodyDiv w:val="1"/>
      <w:marLeft w:val="0"/>
      <w:marRight w:val="0"/>
      <w:marTop w:val="0"/>
      <w:marBottom w:val="0"/>
      <w:divBdr>
        <w:top w:val="none" w:sz="0" w:space="0" w:color="auto"/>
        <w:left w:val="none" w:sz="0" w:space="0" w:color="auto"/>
        <w:bottom w:val="none" w:sz="0" w:space="0" w:color="auto"/>
        <w:right w:val="none" w:sz="0" w:space="0" w:color="auto"/>
      </w:divBdr>
    </w:div>
    <w:div w:id="1354649779">
      <w:bodyDiv w:val="1"/>
      <w:marLeft w:val="0"/>
      <w:marRight w:val="0"/>
      <w:marTop w:val="0"/>
      <w:marBottom w:val="0"/>
      <w:divBdr>
        <w:top w:val="none" w:sz="0" w:space="0" w:color="auto"/>
        <w:left w:val="none" w:sz="0" w:space="0" w:color="auto"/>
        <w:bottom w:val="none" w:sz="0" w:space="0" w:color="auto"/>
        <w:right w:val="none" w:sz="0" w:space="0" w:color="auto"/>
      </w:divBdr>
    </w:div>
    <w:div w:id="1360886452">
      <w:bodyDiv w:val="1"/>
      <w:marLeft w:val="0"/>
      <w:marRight w:val="0"/>
      <w:marTop w:val="0"/>
      <w:marBottom w:val="0"/>
      <w:divBdr>
        <w:top w:val="none" w:sz="0" w:space="0" w:color="auto"/>
        <w:left w:val="none" w:sz="0" w:space="0" w:color="auto"/>
        <w:bottom w:val="none" w:sz="0" w:space="0" w:color="auto"/>
        <w:right w:val="none" w:sz="0" w:space="0" w:color="auto"/>
      </w:divBdr>
    </w:div>
    <w:div w:id="1378318850">
      <w:bodyDiv w:val="1"/>
      <w:marLeft w:val="0"/>
      <w:marRight w:val="0"/>
      <w:marTop w:val="0"/>
      <w:marBottom w:val="0"/>
      <w:divBdr>
        <w:top w:val="none" w:sz="0" w:space="0" w:color="auto"/>
        <w:left w:val="none" w:sz="0" w:space="0" w:color="auto"/>
        <w:bottom w:val="none" w:sz="0" w:space="0" w:color="auto"/>
        <w:right w:val="none" w:sz="0" w:space="0" w:color="auto"/>
      </w:divBdr>
    </w:div>
    <w:div w:id="1387219117">
      <w:bodyDiv w:val="1"/>
      <w:marLeft w:val="0"/>
      <w:marRight w:val="0"/>
      <w:marTop w:val="0"/>
      <w:marBottom w:val="0"/>
      <w:divBdr>
        <w:top w:val="none" w:sz="0" w:space="0" w:color="auto"/>
        <w:left w:val="none" w:sz="0" w:space="0" w:color="auto"/>
        <w:bottom w:val="none" w:sz="0" w:space="0" w:color="auto"/>
        <w:right w:val="none" w:sz="0" w:space="0" w:color="auto"/>
      </w:divBdr>
    </w:div>
    <w:div w:id="1420522702">
      <w:bodyDiv w:val="1"/>
      <w:marLeft w:val="0"/>
      <w:marRight w:val="0"/>
      <w:marTop w:val="0"/>
      <w:marBottom w:val="0"/>
      <w:divBdr>
        <w:top w:val="none" w:sz="0" w:space="0" w:color="auto"/>
        <w:left w:val="none" w:sz="0" w:space="0" w:color="auto"/>
        <w:bottom w:val="none" w:sz="0" w:space="0" w:color="auto"/>
        <w:right w:val="none" w:sz="0" w:space="0" w:color="auto"/>
      </w:divBdr>
    </w:div>
    <w:div w:id="1423914216">
      <w:bodyDiv w:val="1"/>
      <w:marLeft w:val="0"/>
      <w:marRight w:val="0"/>
      <w:marTop w:val="0"/>
      <w:marBottom w:val="0"/>
      <w:divBdr>
        <w:top w:val="none" w:sz="0" w:space="0" w:color="auto"/>
        <w:left w:val="none" w:sz="0" w:space="0" w:color="auto"/>
        <w:bottom w:val="none" w:sz="0" w:space="0" w:color="auto"/>
        <w:right w:val="none" w:sz="0" w:space="0" w:color="auto"/>
      </w:divBdr>
    </w:div>
    <w:div w:id="1470124865">
      <w:bodyDiv w:val="1"/>
      <w:marLeft w:val="0"/>
      <w:marRight w:val="0"/>
      <w:marTop w:val="0"/>
      <w:marBottom w:val="0"/>
      <w:divBdr>
        <w:top w:val="none" w:sz="0" w:space="0" w:color="auto"/>
        <w:left w:val="none" w:sz="0" w:space="0" w:color="auto"/>
        <w:bottom w:val="none" w:sz="0" w:space="0" w:color="auto"/>
        <w:right w:val="none" w:sz="0" w:space="0" w:color="auto"/>
      </w:divBdr>
    </w:div>
    <w:div w:id="1475101623">
      <w:bodyDiv w:val="1"/>
      <w:marLeft w:val="0"/>
      <w:marRight w:val="0"/>
      <w:marTop w:val="0"/>
      <w:marBottom w:val="0"/>
      <w:divBdr>
        <w:top w:val="none" w:sz="0" w:space="0" w:color="auto"/>
        <w:left w:val="none" w:sz="0" w:space="0" w:color="auto"/>
        <w:bottom w:val="none" w:sz="0" w:space="0" w:color="auto"/>
        <w:right w:val="none" w:sz="0" w:space="0" w:color="auto"/>
      </w:divBdr>
    </w:div>
    <w:div w:id="1480532522">
      <w:bodyDiv w:val="1"/>
      <w:marLeft w:val="0"/>
      <w:marRight w:val="0"/>
      <w:marTop w:val="0"/>
      <w:marBottom w:val="0"/>
      <w:divBdr>
        <w:top w:val="none" w:sz="0" w:space="0" w:color="auto"/>
        <w:left w:val="none" w:sz="0" w:space="0" w:color="auto"/>
        <w:bottom w:val="none" w:sz="0" w:space="0" w:color="auto"/>
        <w:right w:val="none" w:sz="0" w:space="0" w:color="auto"/>
      </w:divBdr>
    </w:div>
    <w:div w:id="1498040088">
      <w:bodyDiv w:val="1"/>
      <w:marLeft w:val="0"/>
      <w:marRight w:val="0"/>
      <w:marTop w:val="0"/>
      <w:marBottom w:val="0"/>
      <w:divBdr>
        <w:top w:val="none" w:sz="0" w:space="0" w:color="auto"/>
        <w:left w:val="none" w:sz="0" w:space="0" w:color="auto"/>
        <w:bottom w:val="none" w:sz="0" w:space="0" w:color="auto"/>
        <w:right w:val="none" w:sz="0" w:space="0" w:color="auto"/>
      </w:divBdr>
    </w:div>
    <w:div w:id="1553036081">
      <w:bodyDiv w:val="1"/>
      <w:marLeft w:val="0"/>
      <w:marRight w:val="0"/>
      <w:marTop w:val="0"/>
      <w:marBottom w:val="0"/>
      <w:divBdr>
        <w:top w:val="none" w:sz="0" w:space="0" w:color="auto"/>
        <w:left w:val="none" w:sz="0" w:space="0" w:color="auto"/>
        <w:bottom w:val="none" w:sz="0" w:space="0" w:color="auto"/>
        <w:right w:val="none" w:sz="0" w:space="0" w:color="auto"/>
      </w:divBdr>
      <w:divsChild>
        <w:div w:id="20054973">
          <w:marLeft w:val="0"/>
          <w:marRight w:val="0"/>
          <w:marTop w:val="0"/>
          <w:marBottom w:val="0"/>
          <w:divBdr>
            <w:top w:val="none" w:sz="0" w:space="0" w:color="auto"/>
            <w:left w:val="none" w:sz="0" w:space="0" w:color="auto"/>
            <w:bottom w:val="none" w:sz="0" w:space="0" w:color="auto"/>
            <w:right w:val="none" w:sz="0" w:space="0" w:color="auto"/>
          </w:divBdr>
        </w:div>
        <w:div w:id="1058360288">
          <w:marLeft w:val="0"/>
          <w:marRight w:val="0"/>
          <w:marTop w:val="0"/>
          <w:marBottom w:val="0"/>
          <w:divBdr>
            <w:top w:val="none" w:sz="0" w:space="0" w:color="auto"/>
            <w:left w:val="none" w:sz="0" w:space="0" w:color="auto"/>
            <w:bottom w:val="none" w:sz="0" w:space="0" w:color="auto"/>
            <w:right w:val="none" w:sz="0" w:space="0" w:color="auto"/>
          </w:divBdr>
        </w:div>
        <w:div w:id="1862430499">
          <w:marLeft w:val="0"/>
          <w:marRight w:val="0"/>
          <w:marTop w:val="0"/>
          <w:marBottom w:val="0"/>
          <w:divBdr>
            <w:top w:val="none" w:sz="0" w:space="0" w:color="auto"/>
            <w:left w:val="none" w:sz="0" w:space="0" w:color="auto"/>
            <w:bottom w:val="none" w:sz="0" w:space="0" w:color="auto"/>
            <w:right w:val="none" w:sz="0" w:space="0" w:color="auto"/>
          </w:divBdr>
          <w:divsChild>
            <w:div w:id="364411175">
              <w:marLeft w:val="-75"/>
              <w:marRight w:val="0"/>
              <w:marTop w:val="30"/>
              <w:marBottom w:val="30"/>
              <w:divBdr>
                <w:top w:val="none" w:sz="0" w:space="0" w:color="auto"/>
                <w:left w:val="none" w:sz="0" w:space="0" w:color="auto"/>
                <w:bottom w:val="none" w:sz="0" w:space="0" w:color="auto"/>
                <w:right w:val="none" w:sz="0" w:space="0" w:color="auto"/>
              </w:divBdr>
              <w:divsChild>
                <w:div w:id="42995801">
                  <w:marLeft w:val="0"/>
                  <w:marRight w:val="0"/>
                  <w:marTop w:val="0"/>
                  <w:marBottom w:val="0"/>
                  <w:divBdr>
                    <w:top w:val="none" w:sz="0" w:space="0" w:color="auto"/>
                    <w:left w:val="none" w:sz="0" w:space="0" w:color="auto"/>
                    <w:bottom w:val="none" w:sz="0" w:space="0" w:color="auto"/>
                    <w:right w:val="none" w:sz="0" w:space="0" w:color="auto"/>
                  </w:divBdr>
                  <w:divsChild>
                    <w:div w:id="1808087941">
                      <w:marLeft w:val="0"/>
                      <w:marRight w:val="0"/>
                      <w:marTop w:val="0"/>
                      <w:marBottom w:val="0"/>
                      <w:divBdr>
                        <w:top w:val="none" w:sz="0" w:space="0" w:color="auto"/>
                        <w:left w:val="none" w:sz="0" w:space="0" w:color="auto"/>
                        <w:bottom w:val="none" w:sz="0" w:space="0" w:color="auto"/>
                        <w:right w:val="none" w:sz="0" w:space="0" w:color="auto"/>
                      </w:divBdr>
                    </w:div>
                  </w:divsChild>
                </w:div>
                <w:div w:id="97020773">
                  <w:marLeft w:val="0"/>
                  <w:marRight w:val="0"/>
                  <w:marTop w:val="0"/>
                  <w:marBottom w:val="0"/>
                  <w:divBdr>
                    <w:top w:val="none" w:sz="0" w:space="0" w:color="auto"/>
                    <w:left w:val="none" w:sz="0" w:space="0" w:color="auto"/>
                    <w:bottom w:val="none" w:sz="0" w:space="0" w:color="auto"/>
                    <w:right w:val="none" w:sz="0" w:space="0" w:color="auto"/>
                  </w:divBdr>
                  <w:divsChild>
                    <w:div w:id="94911209">
                      <w:marLeft w:val="0"/>
                      <w:marRight w:val="0"/>
                      <w:marTop w:val="0"/>
                      <w:marBottom w:val="0"/>
                      <w:divBdr>
                        <w:top w:val="none" w:sz="0" w:space="0" w:color="auto"/>
                        <w:left w:val="none" w:sz="0" w:space="0" w:color="auto"/>
                        <w:bottom w:val="none" w:sz="0" w:space="0" w:color="auto"/>
                        <w:right w:val="none" w:sz="0" w:space="0" w:color="auto"/>
                      </w:divBdr>
                    </w:div>
                  </w:divsChild>
                </w:div>
                <w:div w:id="111100883">
                  <w:marLeft w:val="0"/>
                  <w:marRight w:val="0"/>
                  <w:marTop w:val="0"/>
                  <w:marBottom w:val="0"/>
                  <w:divBdr>
                    <w:top w:val="none" w:sz="0" w:space="0" w:color="auto"/>
                    <w:left w:val="none" w:sz="0" w:space="0" w:color="auto"/>
                    <w:bottom w:val="none" w:sz="0" w:space="0" w:color="auto"/>
                    <w:right w:val="none" w:sz="0" w:space="0" w:color="auto"/>
                  </w:divBdr>
                  <w:divsChild>
                    <w:div w:id="529807354">
                      <w:marLeft w:val="0"/>
                      <w:marRight w:val="0"/>
                      <w:marTop w:val="0"/>
                      <w:marBottom w:val="0"/>
                      <w:divBdr>
                        <w:top w:val="none" w:sz="0" w:space="0" w:color="auto"/>
                        <w:left w:val="none" w:sz="0" w:space="0" w:color="auto"/>
                        <w:bottom w:val="none" w:sz="0" w:space="0" w:color="auto"/>
                        <w:right w:val="none" w:sz="0" w:space="0" w:color="auto"/>
                      </w:divBdr>
                    </w:div>
                  </w:divsChild>
                </w:div>
                <w:div w:id="156192451">
                  <w:marLeft w:val="0"/>
                  <w:marRight w:val="0"/>
                  <w:marTop w:val="0"/>
                  <w:marBottom w:val="0"/>
                  <w:divBdr>
                    <w:top w:val="none" w:sz="0" w:space="0" w:color="auto"/>
                    <w:left w:val="none" w:sz="0" w:space="0" w:color="auto"/>
                    <w:bottom w:val="none" w:sz="0" w:space="0" w:color="auto"/>
                    <w:right w:val="none" w:sz="0" w:space="0" w:color="auto"/>
                  </w:divBdr>
                  <w:divsChild>
                    <w:div w:id="370037215">
                      <w:marLeft w:val="0"/>
                      <w:marRight w:val="0"/>
                      <w:marTop w:val="0"/>
                      <w:marBottom w:val="0"/>
                      <w:divBdr>
                        <w:top w:val="none" w:sz="0" w:space="0" w:color="auto"/>
                        <w:left w:val="none" w:sz="0" w:space="0" w:color="auto"/>
                        <w:bottom w:val="none" w:sz="0" w:space="0" w:color="auto"/>
                        <w:right w:val="none" w:sz="0" w:space="0" w:color="auto"/>
                      </w:divBdr>
                    </w:div>
                  </w:divsChild>
                </w:div>
                <w:div w:id="240407274">
                  <w:marLeft w:val="0"/>
                  <w:marRight w:val="0"/>
                  <w:marTop w:val="0"/>
                  <w:marBottom w:val="0"/>
                  <w:divBdr>
                    <w:top w:val="none" w:sz="0" w:space="0" w:color="auto"/>
                    <w:left w:val="none" w:sz="0" w:space="0" w:color="auto"/>
                    <w:bottom w:val="none" w:sz="0" w:space="0" w:color="auto"/>
                    <w:right w:val="none" w:sz="0" w:space="0" w:color="auto"/>
                  </w:divBdr>
                  <w:divsChild>
                    <w:div w:id="690685299">
                      <w:marLeft w:val="0"/>
                      <w:marRight w:val="0"/>
                      <w:marTop w:val="0"/>
                      <w:marBottom w:val="0"/>
                      <w:divBdr>
                        <w:top w:val="none" w:sz="0" w:space="0" w:color="auto"/>
                        <w:left w:val="none" w:sz="0" w:space="0" w:color="auto"/>
                        <w:bottom w:val="none" w:sz="0" w:space="0" w:color="auto"/>
                        <w:right w:val="none" w:sz="0" w:space="0" w:color="auto"/>
                      </w:divBdr>
                    </w:div>
                  </w:divsChild>
                </w:div>
                <w:div w:id="351302682">
                  <w:marLeft w:val="0"/>
                  <w:marRight w:val="0"/>
                  <w:marTop w:val="0"/>
                  <w:marBottom w:val="0"/>
                  <w:divBdr>
                    <w:top w:val="none" w:sz="0" w:space="0" w:color="auto"/>
                    <w:left w:val="none" w:sz="0" w:space="0" w:color="auto"/>
                    <w:bottom w:val="none" w:sz="0" w:space="0" w:color="auto"/>
                    <w:right w:val="none" w:sz="0" w:space="0" w:color="auto"/>
                  </w:divBdr>
                  <w:divsChild>
                    <w:div w:id="63795075">
                      <w:marLeft w:val="0"/>
                      <w:marRight w:val="0"/>
                      <w:marTop w:val="0"/>
                      <w:marBottom w:val="0"/>
                      <w:divBdr>
                        <w:top w:val="none" w:sz="0" w:space="0" w:color="auto"/>
                        <w:left w:val="none" w:sz="0" w:space="0" w:color="auto"/>
                        <w:bottom w:val="none" w:sz="0" w:space="0" w:color="auto"/>
                        <w:right w:val="none" w:sz="0" w:space="0" w:color="auto"/>
                      </w:divBdr>
                    </w:div>
                  </w:divsChild>
                </w:div>
                <w:div w:id="357127105">
                  <w:marLeft w:val="0"/>
                  <w:marRight w:val="0"/>
                  <w:marTop w:val="0"/>
                  <w:marBottom w:val="0"/>
                  <w:divBdr>
                    <w:top w:val="none" w:sz="0" w:space="0" w:color="auto"/>
                    <w:left w:val="none" w:sz="0" w:space="0" w:color="auto"/>
                    <w:bottom w:val="none" w:sz="0" w:space="0" w:color="auto"/>
                    <w:right w:val="none" w:sz="0" w:space="0" w:color="auto"/>
                  </w:divBdr>
                  <w:divsChild>
                    <w:div w:id="522938589">
                      <w:marLeft w:val="0"/>
                      <w:marRight w:val="0"/>
                      <w:marTop w:val="0"/>
                      <w:marBottom w:val="0"/>
                      <w:divBdr>
                        <w:top w:val="none" w:sz="0" w:space="0" w:color="auto"/>
                        <w:left w:val="none" w:sz="0" w:space="0" w:color="auto"/>
                        <w:bottom w:val="none" w:sz="0" w:space="0" w:color="auto"/>
                        <w:right w:val="none" w:sz="0" w:space="0" w:color="auto"/>
                      </w:divBdr>
                    </w:div>
                  </w:divsChild>
                </w:div>
                <w:div w:id="479344444">
                  <w:marLeft w:val="0"/>
                  <w:marRight w:val="0"/>
                  <w:marTop w:val="0"/>
                  <w:marBottom w:val="0"/>
                  <w:divBdr>
                    <w:top w:val="none" w:sz="0" w:space="0" w:color="auto"/>
                    <w:left w:val="none" w:sz="0" w:space="0" w:color="auto"/>
                    <w:bottom w:val="none" w:sz="0" w:space="0" w:color="auto"/>
                    <w:right w:val="none" w:sz="0" w:space="0" w:color="auto"/>
                  </w:divBdr>
                  <w:divsChild>
                    <w:div w:id="306594237">
                      <w:marLeft w:val="0"/>
                      <w:marRight w:val="0"/>
                      <w:marTop w:val="0"/>
                      <w:marBottom w:val="0"/>
                      <w:divBdr>
                        <w:top w:val="none" w:sz="0" w:space="0" w:color="auto"/>
                        <w:left w:val="none" w:sz="0" w:space="0" w:color="auto"/>
                        <w:bottom w:val="none" w:sz="0" w:space="0" w:color="auto"/>
                        <w:right w:val="none" w:sz="0" w:space="0" w:color="auto"/>
                      </w:divBdr>
                    </w:div>
                  </w:divsChild>
                </w:div>
                <w:div w:id="555969780">
                  <w:marLeft w:val="0"/>
                  <w:marRight w:val="0"/>
                  <w:marTop w:val="0"/>
                  <w:marBottom w:val="0"/>
                  <w:divBdr>
                    <w:top w:val="none" w:sz="0" w:space="0" w:color="auto"/>
                    <w:left w:val="none" w:sz="0" w:space="0" w:color="auto"/>
                    <w:bottom w:val="none" w:sz="0" w:space="0" w:color="auto"/>
                    <w:right w:val="none" w:sz="0" w:space="0" w:color="auto"/>
                  </w:divBdr>
                  <w:divsChild>
                    <w:div w:id="1663268419">
                      <w:marLeft w:val="0"/>
                      <w:marRight w:val="0"/>
                      <w:marTop w:val="0"/>
                      <w:marBottom w:val="0"/>
                      <w:divBdr>
                        <w:top w:val="none" w:sz="0" w:space="0" w:color="auto"/>
                        <w:left w:val="none" w:sz="0" w:space="0" w:color="auto"/>
                        <w:bottom w:val="none" w:sz="0" w:space="0" w:color="auto"/>
                        <w:right w:val="none" w:sz="0" w:space="0" w:color="auto"/>
                      </w:divBdr>
                    </w:div>
                  </w:divsChild>
                </w:div>
                <w:div w:id="666326269">
                  <w:marLeft w:val="0"/>
                  <w:marRight w:val="0"/>
                  <w:marTop w:val="0"/>
                  <w:marBottom w:val="0"/>
                  <w:divBdr>
                    <w:top w:val="none" w:sz="0" w:space="0" w:color="auto"/>
                    <w:left w:val="none" w:sz="0" w:space="0" w:color="auto"/>
                    <w:bottom w:val="none" w:sz="0" w:space="0" w:color="auto"/>
                    <w:right w:val="none" w:sz="0" w:space="0" w:color="auto"/>
                  </w:divBdr>
                  <w:divsChild>
                    <w:div w:id="1973512033">
                      <w:marLeft w:val="0"/>
                      <w:marRight w:val="0"/>
                      <w:marTop w:val="0"/>
                      <w:marBottom w:val="0"/>
                      <w:divBdr>
                        <w:top w:val="none" w:sz="0" w:space="0" w:color="auto"/>
                        <w:left w:val="none" w:sz="0" w:space="0" w:color="auto"/>
                        <w:bottom w:val="none" w:sz="0" w:space="0" w:color="auto"/>
                        <w:right w:val="none" w:sz="0" w:space="0" w:color="auto"/>
                      </w:divBdr>
                    </w:div>
                  </w:divsChild>
                </w:div>
                <w:div w:id="699159622">
                  <w:marLeft w:val="0"/>
                  <w:marRight w:val="0"/>
                  <w:marTop w:val="0"/>
                  <w:marBottom w:val="0"/>
                  <w:divBdr>
                    <w:top w:val="none" w:sz="0" w:space="0" w:color="auto"/>
                    <w:left w:val="none" w:sz="0" w:space="0" w:color="auto"/>
                    <w:bottom w:val="none" w:sz="0" w:space="0" w:color="auto"/>
                    <w:right w:val="none" w:sz="0" w:space="0" w:color="auto"/>
                  </w:divBdr>
                  <w:divsChild>
                    <w:div w:id="1918319251">
                      <w:marLeft w:val="0"/>
                      <w:marRight w:val="0"/>
                      <w:marTop w:val="0"/>
                      <w:marBottom w:val="0"/>
                      <w:divBdr>
                        <w:top w:val="none" w:sz="0" w:space="0" w:color="auto"/>
                        <w:left w:val="none" w:sz="0" w:space="0" w:color="auto"/>
                        <w:bottom w:val="none" w:sz="0" w:space="0" w:color="auto"/>
                        <w:right w:val="none" w:sz="0" w:space="0" w:color="auto"/>
                      </w:divBdr>
                    </w:div>
                  </w:divsChild>
                </w:div>
                <w:div w:id="817768785">
                  <w:marLeft w:val="0"/>
                  <w:marRight w:val="0"/>
                  <w:marTop w:val="0"/>
                  <w:marBottom w:val="0"/>
                  <w:divBdr>
                    <w:top w:val="none" w:sz="0" w:space="0" w:color="auto"/>
                    <w:left w:val="none" w:sz="0" w:space="0" w:color="auto"/>
                    <w:bottom w:val="none" w:sz="0" w:space="0" w:color="auto"/>
                    <w:right w:val="none" w:sz="0" w:space="0" w:color="auto"/>
                  </w:divBdr>
                  <w:divsChild>
                    <w:div w:id="782310807">
                      <w:marLeft w:val="0"/>
                      <w:marRight w:val="0"/>
                      <w:marTop w:val="0"/>
                      <w:marBottom w:val="0"/>
                      <w:divBdr>
                        <w:top w:val="none" w:sz="0" w:space="0" w:color="auto"/>
                        <w:left w:val="none" w:sz="0" w:space="0" w:color="auto"/>
                        <w:bottom w:val="none" w:sz="0" w:space="0" w:color="auto"/>
                        <w:right w:val="none" w:sz="0" w:space="0" w:color="auto"/>
                      </w:divBdr>
                    </w:div>
                  </w:divsChild>
                </w:div>
                <w:div w:id="835418358">
                  <w:marLeft w:val="0"/>
                  <w:marRight w:val="0"/>
                  <w:marTop w:val="0"/>
                  <w:marBottom w:val="0"/>
                  <w:divBdr>
                    <w:top w:val="none" w:sz="0" w:space="0" w:color="auto"/>
                    <w:left w:val="none" w:sz="0" w:space="0" w:color="auto"/>
                    <w:bottom w:val="none" w:sz="0" w:space="0" w:color="auto"/>
                    <w:right w:val="none" w:sz="0" w:space="0" w:color="auto"/>
                  </w:divBdr>
                  <w:divsChild>
                    <w:div w:id="1748266997">
                      <w:marLeft w:val="0"/>
                      <w:marRight w:val="0"/>
                      <w:marTop w:val="0"/>
                      <w:marBottom w:val="0"/>
                      <w:divBdr>
                        <w:top w:val="none" w:sz="0" w:space="0" w:color="auto"/>
                        <w:left w:val="none" w:sz="0" w:space="0" w:color="auto"/>
                        <w:bottom w:val="none" w:sz="0" w:space="0" w:color="auto"/>
                        <w:right w:val="none" w:sz="0" w:space="0" w:color="auto"/>
                      </w:divBdr>
                    </w:div>
                  </w:divsChild>
                </w:div>
                <w:div w:id="851989815">
                  <w:marLeft w:val="0"/>
                  <w:marRight w:val="0"/>
                  <w:marTop w:val="0"/>
                  <w:marBottom w:val="0"/>
                  <w:divBdr>
                    <w:top w:val="none" w:sz="0" w:space="0" w:color="auto"/>
                    <w:left w:val="none" w:sz="0" w:space="0" w:color="auto"/>
                    <w:bottom w:val="none" w:sz="0" w:space="0" w:color="auto"/>
                    <w:right w:val="none" w:sz="0" w:space="0" w:color="auto"/>
                  </w:divBdr>
                  <w:divsChild>
                    <w:div w:id="2083794548">
                      <w:marLeft w:val="0"/>
                      <w:marRight w:val="0"/>
                      <w:marTop w:val="0"/>
                      <w:marBottom w:val="0"/>
                      <w:divBdr>
                        <w:top w:val="none" w:sz="0" w:space="0" w:color="auto"/>
                        <w:left w:val="none" w:sz="0" w:space="0" w:color="auto"/>
                        <w:bottom w:val="none" w:sz="0" w:space="0" w:color="auto"/>
                        <w:right w:val="none" w:sz="0" w:space="0" w:color="auto"/>
                      </w:divBdr>
                    </w:div>
                  </w:divsChild>
                </w:div>
                <w:div w:id="852379674">
                  <w:marLeft w:val="0"/>
                  <w:marRight w:val="0"/>
                  <w:marTop w:val="0"/>
                  <w:marBottom w:val="0"/>
                  <w:divBdr>
                    <w:top w:val="none" w:sz="0" w:space="0" w:color="auto"/>
                    <w:left w:val="none" w:sz="0" w:space="0" w:color="auto"/>
                    <w:bottom w:val="none" w:sz="0" w:space="0" w:color="auto"/>
                    <w:right w:val="none" w:sz="0" w:space="0" w:color="auto"/>
                  </w:divBdr>
                  <w:divsChild>
                    <w:div w:id="1456868654">
                      <w:marLeft w:val="0"/>
                      <w:marRight w:val="0"/>
                      <w:marTop w:val="0"/>
                      <w:marBottom w:val="0"/>
                      <w:divBdr>
                        <w:top w:val="none" w:sz="0" w:space="0" w:color="auto"/>
                        <w:left w:val="none" w:sz="0" w:space="0" w:color="auto"/>
                        <w:bottom w:val="none" w:sz="0" w:space="0" w:color="auto"/>
                        <w:right w:val="none" w:sz="0" w:space="0" w:color="auto"/>
                      </w:divBdr>
                    </w:div>
                  </w:divsChild>
                </w:div>
                <w:div w:id="888229793">
                  <w:marLeft w:val="0"/>
                  <w:marRight w:val="0"/>
                  <w:marTop w:val="0"/>
                  <w:marBottom w:val="0"/>
                  <w:divBdr>
                    <w:top w:val="none" w:sz="0" w:space="0" w:color="auto"/>
                    <w:left w:val="none" w:sz="0" w:space="0" w:color="auto"/>
                    <w:bottom w:val="none" w:sz="0" w:space="0" w:color="auto"/>
                    <w:right w:val="none" w:sz="0" w:space="0" w:color="auto"/>
                  </w:divBdr>
                  <w:divsChild>
                    <w:div w:id="817500790">
                      <w:marLeft w:val="0"/>
                      <w:marRight w:val="0"/>
                      <w:marTop w:val="0"/>
                      <w:marBottom w:val="0"/>
                      <w:divBdr>
                        <w:top w:val="none" w:sz="0" w:space="0" w:color="auto"/>
                        <w:left w:val="none" w:sz="0" w:space="0" w:color="auto"/>
                        <w:bottom w:val="none" w:sz="0" w:space="0" w:color="auto"/>
                        <w:right w:val="none" w:sz="0" w:space="0" w:color="auto"/>
                      </w:divBdr>
                    </w:div>
                  </w:divsChild>
                </w:div>
                <w:div w:id="907181128">
                  <w:marLeft w:val="0"/>
                  <w:marRight w:val="0"/>
                  <w:marTop w:val="0"/>
                  <w:marBottom w:val="0"/>
                  <w:divBdr>
                    <w:top w:val="none" w:sz="0" w:space="0" w:color="auto"/>
                    <w:left w:val="none" w:sz="0" w:space="0" w:color="auto"/>
                    <w:bottom w:val="none" w:sz="0" w:space="0" w:color="auto"/>
                    <w:right w:val="none" w:sz="0" w:space="0" w:color="auto"/>
                  </w:divBdr>
                  <w:divsChild>
                    <w:div w:id="519397848">
                      <w:marLeft w:val="0"/>
                      <w:marRight w:val="0"/>
                      <w:marTop w:val="0"/>
                      <w:marBottom w:val="0"/>
                      <w:divBdr>
                        <w:top w:val="none" w:sz="0" w:space="0" w:color="auto"/>
                        <w:left w:val="none" w:sz="0" w:space="0" w:color="auto"/>
                        <w:bottom w:val="none" w:sz="0" w:space="0" w:color="auto"/>
                        <w:right w:val="none" w:sz="0" w:space="0" w:color="auto"/>
                      </w:divBdr>
                    </w:div>
                  </w:divsChild>
                </w:div>
                <w:div w:id="1041172999">
                  <w:marLeft w:val="0"/>
                  <w:marRight w:val="0"/>
                  <w:marTop w:val="0"/>
                  <w:marBottom w:val="0"/>
                  <w:divBdr>
                    <w:top w:val="none" w:sz="0" w:space="0" w:color="auto"/>
                    <w:left w:val="none" w:sz="0" w:space="0" w:color="auto"/>
                    <w:bottom w:val="none" w:sz="0" w:space="0" w:color="auto"/>
                    <w:right w:val="none" w:sz="0" w:space="0" w:color="auto"/>
                  </w:divBdr>
                  <w:divsChild>
                    <w:div w:id="522089935">
                      <w:marLeft w:val="0"/>
                      <w:marRight w:val="0"/>
                      <w:marTop w:val="0"/>
                      <w:marBottom w:val="0"/>
                      <w:divBdr>
                        <w:top w:val="none" w:sz="0" w:space="0" w:color="auto"/>
                        <w:left w:val="none" w:sz="0" w:space="0" w:color="auto"/>
                        <w:bottom w:val="none" w:sz="0" w:space="0" w:color="auto"/>
                        <w:right w:val="none" w:sz="0" w:space="0" w:color="auto"/>
                      </w:divBdr>
                    </w:div>
                  </w:divsChild>
                </w:div>
                <w:div w:id="1096950100">
                  <w:marLeft w:val="0"/>
                  <w:marRight w:val="0"/>
                  <w:marTop w:val="0"/>
                  <w:marBottom w:val="0"/>
                  <w:divBdr>
                    <w:top w:val="none" w:sz="0" w:space="0" w:color="auto"/>
                    <w:left w:val="none" w:sz="0" w:space="0" w:color="auto"/>
                    <w:bottom w:val="none" w:sz="0" w:space="0" w:color="auto"/>
                    <w:right w:val="none" w:sz="0" w:space="0" w:color="auto"/>
                  </w:divBdr>
                  <w:divsChild>
                    <w:div w:id="334118037">
                      <w:marLeft w:val="0"/>
                      <w:marRight w:val="0"/>
                      <w:marTop w:val="0"/>
                      <w:marBottom w:val="0"/>
                      <w:divBdr>
                        <w:top w:val="none" w:sz="0" w:space="0" w:color="auto"/>
                        <w:left w:val="none" w:sz="0" w:space="0" w:color="auto"/>
                        <w:bottom w:val="none" w:sz="0" w:space="0" w:color="auto"/>
                        <w:right w:val="none" w:sz="0" w:space="0" w:color="auto"/>
                      </w:divBdr>
                    </w:div>
                  </w:divsChild>
                </w:div>
                <w:div w:id="1216507429">
                  <w:marLeft w:val="0"/>
                  <w:marRight w:val="0"/>
                  <w:marTop w:val="0"/>
                  <w:marBottom w:val="0"/>
                  <w:divBdr>
                    <w:top w:val="none" w:sz="0" w:space="0" w:color="auto"/>
                    <w:left w:val="none" w:sz="0" w:space="0" w:color="auto"/>
                    <w:bottom w:val="none" w:sz="0" w:space="0" w:color="auto"/>
                    <w:right w:val="none" w:sz="0" w:space="0" w:color="auto"/>
                  </w:divBdr>
                  <w:divsChild>
                    <w:div w:id="505050556">
                      <w:marLeft w:val="0"/>
                      <w:marRight w:val="0"/>
                      <w:marTop w:val="0"/>
                      <w:marBottom w:val="0"/>
                      <w:divBdr>
                        <w:top w:val="none" w:sz="0" w:space="0" w:color="auto"/>
                        <w:left w:val="none" w:sz="0" w:space="0" w:color="auto"/>
                        <w:bottom w:val="none" w:sz="0" w:space="0" w:color="auto"/>
                        <w:right w:val="none" w:sz="0" w:space="0" w:color="auto"/>
                      </w:divBdr>
                    </w:div>
                  </w:divsChild>
                </w:div>
                <w:div w:id="1263999384">
                  <w:marLeft w:val="0"/>
                  <w:marRight w:val="0"/>
                  <w:marTop w:val="0"/>
                  <w:marBottom w:val="0"/>
                  <w:divBdr>
                    <w:top w:val="none" w:sz="0" w:space="0" w:color="auto"/>
                    <w:left w:val="none" w:sz="0" w:space="0" w:color="auto"/>
                    <w:bottom w:val="none" w:sz="0" w:space="0" w:color="auto"/>
                    <w:right w:val="none" w:sz="0" w:space="0" w:color="auto"/>
                  </w:divBdr>
                  <w:divsChild>
                    <w:div w:id="792551693">
                      <w:marLeft w:val="0"/>
                      <w:marRight w:val="0"/>
                      <w:marTop w:val="0"/>
                      <w:marBottom w:val="0"/>
                      <w:divBdr>
                        <w:top w:val="none" w:sz="0" w:space="0" w:color="auto"/>
                        <w:left w:val="none" w:sz="0" w:space="0" w:color="auto"/>
                        <w:bottom w:val="none" w:sz="0" w:space="0" w:color="auto"/>
                        <w:right w:val="none" w:sz="0" w:space="0" w:color="auto"/>
                      </w:divBdr>
                    </w:div>
                  </w:divsChild>
                </w:div>
                <w:div w:id="1264267667">
                  <w:marLeft w:val="0"/>
                  <w:marRight w:val="0"/>
                  <w:marTop w:val="0"/>
                  <w:marBottom w:val="0"/>
                  <w:divBdr>
                    <w:top w:val="none" w:sz="0" w:space="0" w:color="auto"/>
                    <w:left w:val="none" w:sz="0" w:space="0" w:color="auto"/>
                    <w:bottom w:val="none" w:sz="0" w:space="0" w:color="auto"/>
                    <w:right w:val="none" w:sz="0" w:space="0" w:color="auto"/>
                  </w:divBdr>
                  <w:divsChild>
                    <w:div w:id="1156802462">
                      <w:marLeft w:val="0"/>
                      <w:marRight w:val="0"/>
                      <w:marTop w:val="0"/>
                      <w:marBottom w:val="0"/>
                      <w:divBdr>
                        <w:top w:val="none" w:sz="0" w:space="0" w:color="auto"/>
                        <w:left w:val="none" w:sz="0" w:space="0" w:color="auto"/>
                        <w:bottom w:val="none" w:sz="0" w:space="0" w:color="auto"/>
                        <w:right w:val="none" w:sz="0" w:space="0" w:color="auto"/>
                      </w:divBdr>
                    </w:div>
                  </w:divsChild>
                </w:div>
                <w:div w:id="1331788629">
                  <w:marLeft w:val="0"/>
                  <w:marRight w:val="0"/>
                  <w:marTop w:val="0"/>
                  <w:marBottom w:val="0"/>
                  <w:divBdr>
                    <w:top w:val="none" w:sz="0" w:space="0" w:color="auto"/>
                    <w:left w:val="none" w:sz="0" w:space="0" w:color="auto"/>
                    <w:bottom w:val="none" w:sz="0" w:space="0" w:color="auto"/>
                    <w:right w:val="none" w:sz="0" w:space="0" w:color="auto"/>
                  </w:divBdr>
                  <w:divsChild>
                    <w:div w:id="10030420">
                      <w:marLeft w:val="0"/>
                      <w:marRight w:val="0"/>
                      <w:marTop w:val="0"/>
                      <w:marBottom w:val="0"/>
                      <w:divBdr>
                        <w:top w:val="none" w:sz="0" w:space="0" w:color="auto"/>
                        <w:left w:val="none" w:sz="0" w:space="0" w:color="auto"/>
                        <w:bottom w:val="none" w:sz="0" w:space="0" w:color="auto"/>
                        <w:right w:val="none" w:sz="0" w:space="0" w:color="auto"/>
                      </w:divBdr>
                    </w:div>
                  </w:divsChild>
                </w:div>
                <w:div w:id="1367606712">
                  <w:marLeft w:val="0"/>
                  <w:marRight w:val="0"/>
                  <w:marTop w:val="0"/>
                  <w:marBottom w:val="0"/>
                  <w:divBdr>
                    <w:top w:val="none" w:sz="0" w:space="0" w:color="auto"/>
                    <w:left w:val="none" w:sz="0" w:space="0" w:color="auto"/>
                    <w:bottom w:val="none" w:sz="0" w:space="0" w:color="auto"/>
                    <w:right w:val="none" w:sz="0" w:space="0" w:color="auto"/>
                  </w:divBdr>
                  <w:divsChild>
                    <w:div w:id="577055205">
                      <w:marLeft w:val="0"/>
                      <w:marRight w:val="0"/>
                      <w:marTop w:val="0"/>
                      <w:marBottom w:val="0"/>
                      <w:divBdr>
                        <w:top w:val="none" w:sz="0" w:space="0" w:color="auto"/>
                        <w:left w:val="none" w:sz="0" w:space="0" w:color="auto"/>
                        <w:bottom w:val="none" w:sz="0" w:space="0" w:color="auto"/>
                        <w:right w:val="none" w:sz="0" w:space="0" w:color="auto"/>
                      </w:divBdr>
                    </w:div>
                  </w:divsChild>
                </w:div>
                <w:div w:id="1446189124">
                  <w:marLeft w:val="0"/>
                  <w:marRight w:val="0"/>
                  <w:marTop w:val="0"/>
                  <w:marBottom w:val="0"/>
                  <w:divBdr>
                    <w:top w:val="none" w:sz="0" w:space="0" w:color="auto"/>
                    <w:left w:val="none" w:sz="0" w:space="0" w:color="auto"/>
                    <w:bottom w:val="none" w:sz="0" w:space="0" w:color="auto"/>
                    <w:right w:val="none" w:sz="0" w:space="0" w:color="auto"/>
                  </w:divBdr>
                  <w:divsChild>
                    <w:div w:id="633413206">
                      <w:marLeft w:val="0"/>
                      <w:marRight w:val="0"/>
                      <w:marTop w:val="0"/>
                      <w:marBottom w:val="0"/>
                      <w:divBdr>
                        <w:top w:val="none" w:sz="0" w:space="0" w:color="auto"/>
                        <w:left w:val="none" w:sz="0" w:space="0" w:color="auto"/>
                        <w:bottom w:val="none" w:sz="0" w:space="0" w:color="auto"/>
                        <w:right w:val="none" w:sz="0" w:space="0" w:color="auto"/>
                      </w:divBdr>
                    </w:div>
                  </w:divsChild>
                </w:div>
                <w:div w:id="1456022767">
                  <w:marLeft w:val="0"/>
                  <w:marRight w:val="0"/>
                  <w:marTop w:val="0"/>
                  <w:marBottom w:val="0"/>
                  <w:divBdr>
                    <w:top w:val="none" w:sz="0" w:space="0" w:color="auto"/>
                    <w:left w:val="none" w:sz="0" w:space="0" w:color="auto"/>
                    <w:bottom w:val="none" w:sz="0" w:space="0" w:color="auto"/>
                    <w:right w:val="none" w:sz="0" w:space="0" w:color="auto"/>
                  </w:divBdr>
                  <w:divsChild>
                    <w:div w:id="869218170">
                      <w:marLeft w:val="0"/>
                      <w:marRight w:val="0"/>
                      <w:marTop w:val="0"/>
                      <w:marBottom w:val="0"/>
                      <w:divBdr>
                        <w:top w:val="none" w:sz="0" w:space="0" w:color="auto"/>
                        <w:left w:val="none" w:sz="0" w:space="0" w:color="auto"/>
                        <w:bottom w:val="none" w:sz="0" w:space="0" w:color="auto"/>
                        <w:right w:val="none" w:sz="0" w:space="0" w:color="auto"/>
                      </w:divBdr>
                    </w:div>
                  </w:divsChild>
                </w:div>
                <w:div w:id="1575775021">
                  <w:marLeft w:val="0"/>
                  <w:marRight w:val="0"/>
                  <w:marTop w:val="0"/>
                  <w:marBottom w:val="0"/>
                  <w:divBdr>
                    <w:top w:val="none" w:sz="0" w:space="0" w:color="auto"/>
                    <w:left w:val="none" w:sz="0" w:space="0" w:color="auto"/>
                    <w:bottom w:val="none" w:sz="0" w:space="0" w:color="auto"/>
                    <w:right w:val="none" w:sz="0" w:space="0" w:color="auto"/>
                  </w:divBdr>
                  <w:divsChild>
                    <w:div w:id="1762330757">
                      <w:marLeft w:val="0"/>
                      <w:marRight w:val="0"/>
                      <w:marTop w:val="0"/>
                      <w:marBottom w:val="0"/>
                      <w:divBdr>
                        <w:top w:val="none" w:sz="0" w:space="0" w:color="auto"/>
                        <w:left w:val="none" w:sz="0" w:space="0" w:color="auto"/>
                        <w:bottom w:val="none" w:sz="0" w:space="0" w:color="auto"/>
                        <w:right w:val="none" w:sz="0" w:space="0" w:color="auto"/>
                      </w:divBdr>
                    </w:div>
                  </w:divsChild>
                </w:div>
                <w:div w:id="1609657304">
                  <w:marLeft w:val="0"/>
                  <w:marRight w:val="0"/>
                  <w:marTop w:val="0"/>
                  <w:marBottom w:val="0"/>
                  <w:divBdr>
                    <w:top w:val="none" w:sz="0" w:space="0" w:color="auto"/>
                    <w:left w:val="none" w:sz="0" w:space="0" w:color="auto"/>
                    <w:bottom w:val="none" w:sz="0" w:space="0" w:color="auto"/>
                    <w:right w:val="none" w:sz="0" w:space="0" w:color="auto"/>
                  </w:divBdr>
                  <w:divsChild>
                    <w:div w:id="497503530">
                      <w:marLeft w:val="0"/>
                      <w:marRight w:val="0"/>
                      <w:marTop w:val="0"/>
                      <w:marBottom w:val="0"/>
                      <w:divBdr>
                        <w:top w:val="none" w:sz="0" w:space="0" w:color="auto"/>
                        <w:left w:val="none" w:sz="0" w:space="0" w:color="auto"/>
                        <w:bottom w:val="none" w:sz="0" w:space="0" w:color="auto"/>
                        <w:right w:val="none" w:sz="0" w:space="0" w:color="auto"/>
                      </w:divBdr>
                    </w:div>
                  </w:divsChild>
                </w:div>
                <w:div w:id="1680547389">
                  <w:marLeft w:val="0"/>
                  <w:marRight w:val="0"/>
                  <w:marTop w:val="0"/>
                  <w:marBottom w:val="0"/>
                  <w:divBdr>
                    <w:top w:val="none" w:sz="0" w:space="0" w:color="auto"/>
                    <w:left w:val="none" w:sz="0" w:space="0" w:color="auto"/>
                    <w:bottom w:val="none" w:sz="0" w:space="0" w:color="auto"/>
                    <w:right w:val="none" w:sz="0" w:space="0" w:color="auto"/>
                  </w:divBdr>
                  <w:divsChild>
                    <w:div w:id="743332579">
                      <w:marLeft w:val="0"/>
                      <w:marRight w:val="0"/>
                      <w:marTop w:val="0"/>
                      <w:marBottom w:val="0"/>
                      <w:divBdr>
                        <w:top w:val="none" w:sz="0" w:space="0" w:color="auto"/>
                        <w:left w:val="none" w:sz="0" w:space="0" w:color="auto"/>
                        <w:bottom w:val="none" w:sz="0" w:space="0" w:color="auto"/>
                        <w:right w:val="none" w:sz="0" w:space="0" w:color="auto"/>
                      </w:divBdr>
                    </w:div>
                  </w:divsChild>
                </w:div>
                <w:div w:id="1718972998">
                  <w:marLeft w:val="0"/>
                  <w:marRight w:val="0"/>
                  <w:marTop w:val="0"/>
                  <w:marBottom w:val="0"/>
                  <w:divBdr>
                    <w:top w:val="none" w:sz="0" w:space="0" w:color="auto"/>
                    <w:left w:val="none" w:sz="0" w:space="0" w:color="auto"/>
                    <w:bottom w:val="none" w:sz="0" w:space="0" w:color="auto"/>
                    <w:right w:val="none" w:sz="0" w:space="0" w:color="auto"/>
                  </w:divBdr>
                  <w:divsChild>
                    <w:div w:id="1511410522">
                      <w:marLeft w:val="0"/>
                      <w:marRight w:val="0"/>
                      <w:marTop w:val="0"/>
                      <w:marBottom w:val="0"/>
                      <w:divBdr>
                        <w:top w:val="none" w:sz="0" w:space="0" w:color="auto"/>
                        <w:left w:val="none" w:sz="0" w:space="0" w:color="auto"/>
                        <w:bottom w:val="none" w:sz="0" w:space="0" w:color="auto"/>
                        <w:right w:val="none" w:sz="0" w:space="0" w:color="auto"/>
                      </w:divBdr>
                    </w:div>
                  </w:divsChild>
                </w:div>
                <w:div w:id="1771513223">
                  <w:marLeft w:val="0"/>
                  <w:marRight w:val="0"/>
                  <w:marTop w:val="0"/>
                  <w:marBottom w:val="0"/>
                  <w:divBdr>
                    <w:top w:val="none" w:sz="0" w:space="0" w:color="auto"/>
                    <w:left w:val="none" w:sz="0" w:space="0" w:color="auto"/>
                    <w:bottom w:val="none" w:sz="0" w:space="0" w:color="auto"/>
                    <w:right w:val="none" w:sz="0" w:space="0" w:color="auto"/>
                  </w:divBdr>
                  <w:divsChild>
                    <w:div w:id="1098058552">
                      <w:marLeft w:val="0"/>
                      <w:marRight w:val="0"/>
                      <w:marTop w:val="0"/>
                      <w:marBottom w:val="0"/>
                      <w:divBdr>
                        <w:top w:val="none" w:sz="0" w:space="0" w:color="auto"/>
                        <w:left w:val="none" w:sz="0" w:space="0" w:color="auto"/>
                        <w:bottom w:val="none" w:sz="0" w:space="0" w:color="auto"/>
                        <w:right w:val="none" w:sz="0" w:space="0" w:color="auto"/>
                      </w:divBdr>
                    </w:div>
                  </w:divsChild>
                </w:div>
                <w:div w:id="1781221912">
                  <w:marLeft w:val="0"/>
                  <w:marRight w:val="0"/>
                  <w:marTop w:val="0"/>
                  <w:marBottom w:val="0"/>
                  <w:divBdr>
                    <w:top w:val="none" w:sz="0" w:space="0" w:color="auto"/>
                    <w:left w:val="none" w:sz="0" w:space="0" w:color="auto"/>
                    <w:bottom w:val="none" w:sz="0" w:space="0" w:color="auto"/>
                    <w:right w:val="none" w:sz="0" w:space="0" w:color="auto"/>
                  </w:divBdr>
                  <w:divsChild>
                    <w:div w:id="949704396">
                      <w:marLeft w:val="0"/>
                      <w:marRight w:val="0"/>
                      <w:marTop w:val="0"/>
                      <w:marBottom w:val="0"/>
                      <w:divBdr>
                        <w:top w:val="none" w:sz="0" w:space="0" w:color="auto"/>
                        <w:left w:val="none" w:sz="0" w:space="0" w:color="auto"/>
                        <w:bottom w:val="none" w:sz="0" w:space="0" w:color="auto"/>
                        <w:right w:val="none" w:sz="0" w:space="0" w:color="auto"/>
                      </w:divBdr>
                    </w:div>
                  </w:divsChild>
                </w:div>
                <w:div w:id="1982273139">
                  <w:marLeft w:val="0"/>
                  <w:marRight w:val="0"/>
                  <w:marTop w:val="0"/>
                  <w:marBottom w:val="0"/>
                  <w:divBdr>
                    <w:top w:val="none" w:sz="0" w:space="0" w:color="auto"/>
                    <w:left w:val="none" w:sz="0" w:space="0" w:color="auto"/>
                    <w:bottom w:val="none" w:sz="0" w:space="0" w:color="auto"/>
                    <w:right w:val="none" w:sz="0" w:space="0" w:color="auto"/>
                  </w:divBdr>
                  <w:divsChild>
                    <w:div w:id="6904394">
                      <w:marLeft w:val="0"/>
                      <w:marRight w:val="0"/>
                      <w:marTop w:val="0"/>
                      <w:marBottom w:val="0"/>
                      <w:divBdr>
                        <w:top w:val="none" w:sz="0" w:space="0" w:color="auto"/>
                        <w:left w:val="none" w:sz="0" w:space="0" w:color="auto"/>
                        <w:bottom w:val="none" w:sz="0" w:space="0" w:color="auto"/>
                        <w:right w:val="none" w:sz="0" w:space="0" w:color="auto"/>
                      </w:divBdr>
                    </w:div>
                  </w:divsChild>
                </w:div>
                <w:div w:id="2039041017">
                  <w:marLeft w:val="0"/>
                  <w:marRight w:val="0"/>
                  <w:marTop w:val="0"/>
                  <w:marBottom w:val="0"/>
                  <w:divBdr>
                    <w:top w:val="none" w:sz="0" w:space="0" w:color="auto"/>
                    <w:left w:val="none" w:sz="0" w:space="0" w:color="auto"/>
                    <w:bottom w:val="none" w:sz="0" w:space="0" w:color="auto"/>
                    <w:right w:val="none" w:sz="0" w:space="0" w:color="auto"/>
                  </w:divBdr>
                  <w:divsChild>
                    <w:div w:id="58334073">
                      <w:marLeft w:val="0"/>
                      <w:marRight w:val="0"/>
                      <w:marTop w:val="0"/>
                      <w:marBottom w:val="0"/>
                      <w:divBdr>
                        <w:top w:val="none" w:sz="0" w:space="0" w:color="auto"/>
                        <w:left w:val="none" w:sz="0" w:space="0" w:color="auto"/>
                        <w:bottom w:val="none" w:sz="0" w:space="0" w:color="auto"/>
                        <w:right w:val="none" w:sz="0" w:space="0" w:color="auto"/>
                      </w:divBdr>
                    </w:div>
                  </w:divsChild>
                </w:div>
                <w:div w:id="2077242668">
                  <w:marLeft w:val="0"/>
                  <w:marRight w:val="0"/>
                  <w:marTop w:val="0"/>
                  <w:marBottom w:val="0"/>
                  <w:divBdr>
                    <w:top w:val="none" w:sz="0" w:space="0" w:color="auto"/>
                    <w:left w:val="none" w:sz="0" w:space="0" w:color="auto"/>
                    <w:bottom w:val="none" w:sz="0" w:space="0" w:color="auto"/>
                    <w:right w:val="none" w:sz="0" w:space="0" w:color="auto"/>
                  </w:divBdr>
                  <w:divsChild>
                    <w:div w:id="744035649">
                      <w:marLeft w:val="0"/>
                      <w:marRight w:val="0"/>
                      <w:marTop w:val="0"/>
                      <w:marBottom w:val="0"/>
                      <w:divBdr>
                        <w:top w:val="none" w:sz="0" w:space="0" w:color="auto"/>
                        <w:left w:val="none" w:sz="0" w:space="0" w:color="auto"/>
                        <w:bottom w:val="none" w:sz="0" w:space="0" w:color="auto"/>
                        <w:right w:val="none" w:sz="0" w:space="0" w:color="auto"/>
                      </w:divBdr>
                    </w:div>
                  </w:divsChild>
                </w:div>
                <w:div w:id="2091190340">
                  <w:marLeft w:val="0"/>
                  <w:marRight w:val="0"/>
                  <w:marTop w:val="0"/>
                  <w:marBottom w:val="0"/>
                  <w:divBdr>
                    <w:top w:val="none" w:sz="0" w:space="0" w:color="auto"/>
                    <w:left w:val="none" w:sz="0" w:space="0" w:color="auto"/>
                    <w:bottom w:val="none" w:sz="0" w:space="0" w:color="auto"/>
                    <w:right w:val="none" w:sz="0" w:space="0" w:color="auto"/>
                  </w:divBdr>
                  <w:divsChild>
                    <w:div w:id="52148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288914">
      <w:bodyDiv w:val="1"/>
      <w:marLeft w:val="0"/>
      <w:marRight w:val="0"/>
      <w:marTop w:val="0"/>
      <w:marBottom w:val="0"/>
      <w:divBdr>
        <w:top w:val="none" w:sz="0" w:space="0" w:color="auto"/>
        <w:left w:val="none" w:sz="0" w:space="0" w:color="auto"/>
        <w:bottom w:val="none" w:sz="0" w:space="0" w:color="auto"/>
        <w:right w:val="none" w:sz="0" w:space="0" w:color="auto"/>
      </w:divBdr>
    </w:div>
    <w:div w:id="1594627405">
      <w:bodyDiv w:val="1"/>
      <w:marLeft w:val="0"/>
      <w:marRight w:val="0"/>
      <w:marTop w:val="0"/>
      <w:marBottom w:val="0"/>
      <w:divBdr>
        <w:top w:val="none" w:sz="0" w:space="0" w:color="auto"/>
        <w:left w:val="none" w:sz="0" w:space="0" w:color="auto"/>
        <w:bottom w:val="none" w:sz="0" w:space="0" w:color="auto"/>
        <w:right w:val="none" w:sz="0" w:space="0" w:color="auto"/>
      </w:divBdr>
    </w:div>
    <w:div w:id="1605918743">
      <w:bodyDiv w:val="1"/>
      <w:marLeft w:val="0"/>
      <w:marRight w:val="0"/>
      <w:marTop w:val="0"/>
      <w:marBottom w:val="0"/>
      <w:divBdr>
        <w:top w:val="none" w:sz="0" w:space="0" w:color="auto"/>
        <w:left w:val="none" w:sz="0" w:space="0" w:color="auto"/>
        <w:bottom w:val="none" w:sz="0" w:space="0" w:color="auto"/>
        <w:right w:val="none" w:sz="0" w:space="0" w:color="auto"/>
      </w:divBdr>
    </w:div>
    <w:div w:id="1624769041">
      <w:bodyDiv w:val="1"/>
      <w:marLeft w:val="0"/>
      <w:marRight w:val="0"/>
      <w:marTop w:val="0"/>
      <w:marBottom w:val="0"/>
      <w:divBdr>
        <w:top w:val="none" w:sz="0" w:space="0" w:color="auto"/>
        <w:left w:val="none" w:sz="0" w:space="0" w:color="auto"/>
        <w:bottom w:val="none" w:sz="0" w:space="0" w:color="auto"/>
        <w:right w:val="none" w:sz="0" w:space="0" w:color="auto"/>
      </w:divBdr>
    </w:div>
    <w:div w:id="1644042209">
      <w:bodyDiv w:val="1"/>
      <w:marLeft w:val="0"/>
      <w:marRight w:val="0"/>
      <w:marTop w:val="0"/>
      <w:marBottom w:val="0"/>
      <w:divBdr>
        <w:top w:val="none" w:sz="0" w:space="0" w:color="auto"/>
        <w:left w:val="none" w:sz="0" w:space="0" w:color="auto"/>
        <w:bottom w:val="none" w:sz="0" w:space="0" w:color="auto"/>
        <w:right w:val="none" w:sz="0" w:space="0" w:color="auto"/>
      </w:divBdr>
    </w:div>
    <w:div w:id="1697269686">
      <w:bodyDiv w:val="1"/>
      <w:marLeft w:val="0"/>
      <w:marRight w:val="0"/>
      <w:marTop w:val="0"/>
      <w:marBottom w:val="0"/>
      <w:divBdr>
        <w:top w:val="none" w:sz="0" w:space="0" w:color="auto"/>
        <w:left w:val="none" w:sz="0" w:space="0" w:color="auto"/>
        <w:bottom w:val="none" w:sz="0" w:space="0" w:color="auto"/>
        <w:right w:val="none" w:sz="0" w:space="0" w:color="auto"/>
      </w:divBdr>
    </w:div>
    <w:div w:id="1713308543">
      <w:bodyDiv w:val="1"/>
      <w:marLeft w:val="0"/>
      <w:marRight w:val="0"/>
      <w:marTop w:val="0"/>
      <w:marBottom w:val="0"/>
      <w:divBdr>
        <w:top w:val="none" w:sz="0" w:space="0" w:color="auto"/>
        <w:left w:val="none" w:sz="0" w:space="0" w:color="auto"/>
        <w:bottom w:val="none" w:sz="0" w:space="0" w:color="auto"/>
        <w:right w:val="none" w:sz="0" w:space="0" w:color="auto"/>
      </w:divBdr>
    </w:div>
    <w:div w:id="1744181250">
      <w:bodyDiv w:val="1"/>
      <w:marLeft w:val="0"/>
      <w:marRight w:val="0"/>
      <w:marTop w:val="0"/>
      <w:marBottom w:val="0"/>
      <w:divBdr>
        <w:top w:val="none" w:sz="0" w:space="0" w:color="auto"/>
        <w:left w:val="none" w:sz="0" w:space="0" w:color="auto"/>
        <w:bottom w:val="none" w:sz="0" w:space="0" w:color="auto"/>
        <w:right w:val="none" w:sz="0" w:space="0" w:color="auto"/>
      </w:divBdr>
    </w:div>
    <w:div w:id="1763143608">
      <w:bodyDiv w:val="1"/>
      <w:marLeft w:val="0"/>
      <w:marRight w:val="0"/>
      <w:marTop w:val="0"/>
      <w:marBottom w:val="0"/>
      <w:divBdr>
        <w:top w:val="none" w:sz="0" w:space="0" w:color="auto"/>
        <w:left w:val="none" w:sz="0" w:space="0" w:color="auto"/>
        <w:bottom w:val="none" w:sz="0" w:space="0" w:color="auto"/>
        <w:right w:val="none" w:sz="0" w:space="0" w:color="auto"/>
      </w:divBdr>
    </w:div>
    <w:div w:id="1763528408">
      <w:bodyDiv w:val="1"/>
      <w:marLeft w:val="0"/>
      <w:marRight w:val="0"/>
      <w:marTop w:val="0"/>
      <w:marBottom w:val="0"/>
      <w:divBdr>
        <w:top w:val="none" w:sz="0" w:space="0" w:color="auto"/>
        <w:left w:val="none" w:sz="0" w:space="0" w:color="auto"/>
        <w:bottom w:val="none" w:sz="0" w:space="0" w:color="auto"/>
        <w:right w:val="none" w:sz="0" w:space="0" w:color="auto"/>
      </w:divBdr>
    </w:div>
    <w:div w:id="1778476905">
      <w:bodyDiv w:val="1"/>
      <w:marLeft w:val="0"/>
      <w:marRight w:val="0"/>
      <w:marTop w:val="0"/>
      <w:marBottom w:val="0"/>
      <w:divBdr>
        <w:top w:val="none" w:sz="0" w:space="0" w:color="auto"/>
        <w:left w:val="none" w:sz="0" w:space="0" w:color="auto"/>
        <w:bottom w:val="none" w:sz="0" w:space="0" w:color="auto"/>
        <w:right w:val="none" w:sz="0" w:space="0" w:color="auto"/>
      </w:divBdr>
    </w:div>
    <w:div w:id="1779984902">
      <w:bodyDiv w:val="1"/>
      <w:marLeft w:val="0"/>
      <w:marRight w:val="0"/>
      <w:marTop w:val="0"/>
      <w:marBottom w:val="0"/>
      <w:divBdr>
        <w:top w:val="none" w:sz="0" w:space="0" w:color="auto"/>
        <w:left w:val="none" w:sz="0" w:space="0" w:color="auto"/>
        <w:bottom w:val="none" w:sz="0" w:space="0" w:color="auto"/>
        <w:right w:val="none" w:sz="0" w:space="0" w:color="auto"/>
      </w:divBdr>
    </w:div>
    <w:div w:id="1780023878">
      <w:bodyDiv w:val="1"/>
      <w:marLeft w:val="0"/>
      <w:marRight w:val="0"/>
      <w:marTop w:val="0"/>
      <w:marBottom w:val="0"/>
      <w:divBdr>
        <w:top w:val="none" w:sz="0" w:space="0" w:color="auto"/>
        <w:left w:val="none" w:sz="0" w:space="0" w:color="auto"/>
        <w:bottom w:val="none" w:sz="0" w:space="0" w:color="auto"/>
        <w:right w:val="none" w:sz="0" w:space="0" w:color="auto"/>
      </w:divBdr>
    </w:div>
    <w:div w:id="1790857206">
      <w:bodyDiv w:val="1"/>
      <w:marLeft w:val="0"/>
      <w:marRight w:val="0"/>
      <w:marTop w:val="0"/>
      <w:marBottom w:val="0"/>
      <w:divBdr>
        <w:top w:val="none" w:sz="0" w:space="0" w:color="auto"/>
        <w:left w:val="none" w:sz="0" w:space="0" w:color="auto"/>
        <w:bottom w:val="none" w:sz="0" w:space="0" w:color="auto"/>
        <w:right w:val="none" w:sz="0" w:space="0" w:color="auto"/>
      </w:divBdr>
    </w:div>
    <w:div w:id="1820685744">
      <w:bodyDiv w:val="1"/>
      <w:marLeft w:val="0"/>
      <w:marRight w:val="0"/>
      <w:marTop w:val="0"/>
      <w:marBottom w:val="0"/>
      <w:divBdr>
        <w:top w:val="none" w:sz="0" w:space="0" w:color="auto"/>
        <w:left w:val="none" w:sz="0" w:space="0" w:color="auto"/>
        <w:bottom w:val="none" w:sz="0" w:space="0" w:color="auto"/>
        <w:right w:val="none" w:sz="0" w:space="0" w:color="auto"/>
      </w:divBdr>
    </w:div>
    <w:div w:id="1825928649">
      <w:bodyDiv w:val="1"/>
      <w:marLeft w:val="0"/>
      <w:marRight w:val="0"/>
      <w:marTop w:val="0"/>
      <w:marBottom w:val="0"/>
      <w:divBdr>
        <w:top w:val="none" w:sz="0" w:space="0" w:color="auto"/>
        <w:left w:val="none" w:sz="0" w:space="0" w:color="auto"/>
        <w:bottom w:val="none" w:sz="0" w:space="0" w:color="auto"/>
        <w:right w:val="none" w:sz="0" w:space="0" w:color="auto"/>
      </w:divBdr>
    </w:div>
    <w:div w:id="1855266823">
      <w:bodyDiv w:val="1"/>
      <w:marLeft w:val="0"/>
      <w:marRight w:val="0"/>
      <w:marTop w:val="0"/>
      <w:marBottom w:val="0"/>
      <w:divBdr>
        <w:top w:val="none" w:sz="0" w:space="0" w:color="auto"/>
        <w:left w:val="none" w:sz="0" w:space="0" w:color="auto"/>
        <w:bottom w:val="none" w:sz="0" w:space="0" w:color="auto"/>
        <w:right w:val="none" w:sz="0" w:space="0" w:color="auto"/>
      </w:divBdr>
    </w:div>
    <w:div w:id="1873834807">
      <w:bodyDiv w:val="1"/>
      <w:marLeft w:val="0"/>
      <w:marRight w:val="0"/>
      <w:marTop w:val="0"/>
      <w:marBottom w:val="0"/>
      <w:divBdr>
        <w:top w:val="none" w:sz="0" w:space="0" w:color="auto"/>
        <w:left w:val="none" w:sz="0" w:space="0" w:color="auto"/>
        <w:bottom w:val="none" w:sz="0" w:space="0" w:color="auto"/>
        <w:right w:val="none" w:sz="0" w:space="0" w:color="auto"/>
      </w:divBdr>
    </w:div>
    <w:div w:id="1935167211">
      <w:bodyDiv w:val="1"/>
      <w:marLeft w:val="0"/>
      <w:marRight w:val="0"/>
      <w:marTop w:val="0"/>
      <w:marBottom w:val="0"/>
      <w:divBdr>
        <w:top w:val="none" w:sz="0" w:space="0" w:color="auto"/>
        <w:left w:val="none" w:sz="0" w:space="0" w:color="auto"/>
        <w:bottom w:val="none" w:sz="0" w:space="0" w:color="auto"/>
        <w:right w:val="none" w:sz="0" w:space="0" w:color="auto"/>
      </w:divBdr>
    </w:div>
    <w:div w:id="1938051843">
      <w:bodyDiv w:val="1"/>
      <w:marLeft w:val="0"/>
      <w:marRight w:val="0"/>
      <w:marTop w:val="0"/>
      <w:marBottom w:val="0"/>
      <w:divBdr>
        <w:top w:val="none" w:sz="0" w:space="0" w:color="auto"/>
        <w:left w:val="none" w:sz="0" w:space="0" w:color="auto"/>
        <w:bottom w:val="none" w:sz="0" w:space="0" w:color="auto"/>
        <w:right w:val="none" w:sz="0" w:space="0" w:color="auto"/>
      </w:divBdr>
    </w:div>
    <w:div w:id="1950818212">
      <w:bodyDiv w:val="1"/>
      <w:marLeft w:val="0"/>
      <w:marRight w:val="0"/>
      <w:marTop w:val="0"/>
      <w:marBottom w:val="0"/>
      <w:divBdr>
        <w:top w:val="none" w:sz="0" w:space="0" w:color="auto"/>
        <w:left w:val="none" w:sz="0" w:space="0" w:color="auto"/>
        <w:bottom w:val="none" w:sz="0" w:space="0" w:color="auto"/>
        <w:right w:val="none" w:sz="0" w:space="0" w:color="auto"/>
      </w:divBdr>
    </w:div>
    <w:div w:id="1955163488">
      <w:bodyDiv w:val="1"/>
      <w:marLeft w:val="0"/>
      <w:marRight w:val="0"/>
      <w:marTop w:val="0"/>
      <w:marBottom w:val="0"/>
      <w:divBdr>
        <w:top w:val="none" w:sz="0" w:space="0" w:color="auto"/>
        <w:left w:val="none" w:sz="0" w:space="0" w:color="auto"/>
        <w:bottom w:val="none" w:sz="0" w:space="0" w:color="auto"/>
        <w:right w:val="none" w:sz="0" w:space="0" w:color="auto"/>
      </w:divBdr>
    </w:div>
    <w:div w:id="1955745830">
      <w:bodyDiv w:val="1"/>
      <w:marLeft w:val="0"/>
      <w:marRight w:val="0"/>
      <w:marTop w:val="0"/>
      <w:marBottom w:val="0"/>
      <w:divBdr>
        <w:top w:val="none" w:sz="0" w:space="0" w:color="auto"/>
        <w:left w:val="none" w:sz="0" w:space="0" w:color="auto"/>
        <w:bottom w:val="none" w:sz="0" w:space="0" w:color="auto"/>
        <w:right w:val="none" w:sz="0" w:space="0" w:color="auto"/>
      </w:divBdr>
    </w:div>
    <w:div w:id="1972322875">
      <w:bodyDiv w:val="1"/>
      <w:marLeft w:val="0"/>
      <w:marRight w:val="0"/>
      <w:marTop w:val="0"/>
      <w:marBottom w:val="0"/>
      <w:divBdr>
        <w:top w:val="none" w:sz="0" w:space="0" w:color="auto"/>
        <w:left w:val="none" w:sz="0" w:space="0" w:color="auto"/>
        <w:bottom w:val="none" w:sz="0" w:space="0" w:color="auto"/>
        <w:right w:val="none" w:sz="0" w:space="0" w:color="auto"/>
      </w:divBdr>
    </w:div>
    <w:div w:id="1987587611">
      <w:bodyDiv w:val="1"/>
      <w:marLeft w:val="0"/>
      <w:marRight w:val="0"/>
      <w:marTop w:val="0"/>
      <w:marBottom w:val="0"/>
      <w:divBdr>
        <w:top w:val="none" w:sz="0" w:space="0" w:color="auto"/>
        <w:left w:val="none" w:sz="0" w:space="0" w:color="auto"/>
        <w:bottom w:val="none" w:sz="0" w:space="0" w:color="auto"/>
        <w:right w:val="none" w:sz="0" w:space="0" w:color="auto"/>
      </w:divBdr>
    </w:div>
    <w:div w:id="1997221059">
      <w:bodyDiv w:val="1"/>
      <w:marLeft w:val="0"/>
      <w:marRight w:val="0"/>
      <w:marTop w:val="0"/>
      <w:marBottom w:val="0"/>
      <w:divBdr>
        <w:top w:val="none" w:sz="0" w:space="0" w:color="auto"/>
        <w:left w:val="none" w:sz="0" w:space="0" w:color="auto"/>
        <w:bottom w:val="none" w:sz="0" w:space="0" w:color="auto"/>
        <w:right w:val="none" w:sz="0" w:space="0" w:color="auto"/>
      </w:divBdr>
    </w:div>
    <w:div w:id="2029329952">
      <w:bodyDiv w:val="1"/>
      <w:marLeft w:val="0"/>
      <w:marRight w:val="0"/>
      <w:marTop w:val="0"/>
      <w:marBottom w:val="0"/>
      <w:divBdr>
        <w:top w:val="none" w:sz="0" w:space="0" w:color="auto"/>
        <w:left w:val="none" w:sz="0" w:space="0" w:color="auto"/>
        <w:bottom w:val="none" w:sz="0" w:space="0" w:color="auto"/>
        <w:right w:val="none" w:sz="0" w:space="0" w:color="auto"/>
      </w:divBdr>
    </w:div>
    <w:div w:id="2029797001">
      <w:bodyDiv w:val="1"/>
      <w:marLeft w:val="0"/>
      <w:marRight w:val="0"/>
      <w:marTop w:val="0"/>
      <w:marBottom w:val="0"/>
      <w:divBdr>
        <w:top w:val="none" w:sz="0" w:space="0" w:color="auto"/>
        <w:left w:val="none" w:sz="0" w:space="0" w:color="auto"/>
        <w:bottom w:val="none" w:sz="0" w:space="0" w:color="auto"/>
        <w:right w:val="none" w:sz="0" w:space="0" w:color="auto"/>
      </w:divBdr>
    </w:div>
    <w:div w:id="2049065791">
      <w:bodyDiv w:val="1"/>
      <w:marLeft w:val="0"/>
      <w:marRight w:val="0"/>
      <w:marTop w:val="0"/>
      <w:marBottom w:val="0"/>
      <w:divBdr>
        <w:top w:val="none" w:sz="0" w:space="0" w:color="auto"/>
        <w:left w:val="none" w:sz="0" w:space="0" w:color="auto"/>
        <w:bottom w:val="none" w:sz="0" w:space="0" w:color="auto"/>
        <w:right w:val="none" w:sz="0" w:space="0" w:color="auto"/>
      </w:divBdr>
    </w:div>
    <w:div w:id="2055305341">
      <w:bodyDiv w:val="1"/>
      <w:marLeft w:val="0"/>
      <w:marRight w:val="0"/>
      <w:marTop w:val="0"/>
      <w:marBottom w:val="0"/>
      <w:divBdr>
        <w:top w:val="none" w:sz="0" w:space="0" w:color="auto"/>
        <w:left w:val="none" w:sz="0" w:space="0" w:color="auto"/>
        <w:bottom w:val="none" w:sz="0" w:space="0" w:color="auto"/>
        <w:right w:val="none" w:sz="0" w:space="0" w:color="auto"/>
      </w:divBdr>
    </w:div>
    <w:div w:id="2063870777">
      <w:bodyDiv w:val="1"/>
      <w:marLeft w:val="0"/>
      <w:marRight w:val="0"/>
      <w:marTop w:val="0"/>
      <w:marBottom w:val="0"/>
      <w:divBdr>
        <w:top w:val="none" w:sz="0" w:space="0" w:color="auto"/>
        <w:left w:val="none" w:sz="0" w:space="0" w:color="auto"/>
        <w:bottom w:val="none" w:sz="0" w:space="0" w:color="auto"/>
        <w:right w:val="none" w:sz="0" w:space="0" w:color="auto"/>
      </w:divBdr>
      <w:divsChild>
        <w:div w:id="63920657">
          <w:marLeft w:val="0"/>
          <w:marRight w:val="0"/>
          <w:marTop w:val="0"/>
          <w:marBottom w:val="0"/>
          <w:divBdr>
            <w:top w:val="none" w:sz="0" w:space="0" w:color="auto"/>
            <w:left w:val="none" w:sz="0" w:space="0" w:color="auto"/>
            <w:bottom w:val="none" w:sz="0" w:space="0" w:color="auto"/>
            <w:right w:val="none" w:sz="0" w:space="0" w:color="auto"/>
          </w:divBdr>
        </w:div>
        <w:div w:id="1315572113">
          <w:marLeft w:val="0"/>
          <w:marRight w:val="0"/>
          <w:marTop w:val="0"/>
          <w:marBottom w:val="0"/>
          <w:divBdr>
            <w:top w:val="none" w:sz="0" w:space="0" w:color="auto"/>
            <w:left w:val="none" w:sz="0" w:space="0" w:color="auto"/>
            <w:bottom w:val="none" w:sz="0" w:space="0" w:color="auto"/>
            <w:right w:val="none" w:sz="0" w:space="0" w:color="auto"/>
          </w:divBdr>
        </w:div>
        <w:div w:id="1793554974">
          <w:marLeft w:val="0"/>
          <w:marRight w:val="0"/>
          <w:marTop w:val="0"/>
          <w:marBottom w:val="0"/>
          <w:divBdr>
            <w:top w:val="none" w:sz="0" w:space="0" w:color="auto"/>
            <w:left w:val="none" w:sz="0" w:space="0" w:color="auto"/>
            <w:bottom w:val="none" w:sz="0" w:space="0" w:color="auto"/>
            <w:right w:val="none" w:sz="0" w:space="0" w:color="auto"/>
          </w:divBdr>
        </w:div>
      </w:divsChild>
    </w:div>
    <w:div w:id="2099980006">
      <w:bodyDiv w:val="1"/>
      <w:marLeft w:val="0"/>
      <w:marRight w:val="0"/>
      <w:marTop w:val="0"/>
      <w:marBottom w:val="0"/>
      <w:divBdr>
        <w:top w:val="none" w:sz="0" w:space="0" w:color="auto"/>
        <w:left w:val="none" w:sz="0" w:space="0" w:color="auto"/>
        <w:bottom w:val="none" w:sz="0" w:space="0" w:color="auto"/>
        <w:right w:val="none" w:sz="0" w:space="0" w:color="auto"/>
      </w:divBdr>
    </w:div>
    <w:div w:id="2144617815">
      <w:bodyDiv w:val="1"/>
      <w:marLeft w:val="0"/>
      <w:marRight w:val="0"/>
      <w:marTop w:val="0"/>
      <w:marBottom w:val="0"/>
      <w:divBdr>
        <w:top w:val="none" w:sz="0" w:space="0" w:color="auto"/>
        <w:left w:val="none" w:sz="0" w:space="0" w:color="auto"/>
        <w:bottom w:val="none" w:sz="0" w:space="0" w:color="auto"/>
        <w:right w:val="none" w:sz="0" w:space="0" w:color="auto"/>
      </w:divBdr>
    </w:div>
    <w:div w:id="2145655109">
      <w:bodyDiv w:val="1"/>
      <w:marLeft w:val="0"/>
      <w:marRight w:val="0"/>
      <w:marTop w:val="0"/>
      <w:marBottom w:val="0"/>
      <w:divBdr>
        <w:top w:val="none" w:sz="0" w:space="0" w:color="auto"/>
        <w:left w:val="none" w:sz="0" w:space="0" w:color="auto"/>
        <w:bottom w:val="none" w:sz="0" w:space="0" w:color="auto"/>
        <w:right w:val="none" w:sz="0" w:space="0" w:color="auto"/>
      </w:divBdr>
    </w:div>
    <w:div w:id="2147234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jpeg"/><Relationship Id="rId21" Type="http://schemas.openxmlformats.org/officeDocument/2006/relationships/header" Target="header3.xml"/><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hyperlink" Target="https://www.R-project.org/" TargetMode="External"/><Relationship Id="rId84" Type="http://schemas.openxmlformats.org/officeDocument/2006/relationships/image" Target="media/image57.png"/><Relationship Id="rId112" Type="http://schemas.openxmlformats.org/officeDocument/2006/relationships/customXml" Target="../customXml/item2.xml"/><Relationship Id="rId16" Type="http://schemas.openxmlformats.org/officeDocument/2006/relationships/footer" Target="footer1.xml"/><Relationship Id="rId107" Type="http://schemas.openxmlformats.org/officeDocument/2006/relationships/footer" Target="footer8.xml"/><Relationship Id="rId11" Type="http://schemas.openxmlformats.org/officeDocument/2006/relationships/hyperlink" Target="https://creativecommons.org/licenses/by/4.0/" TargetMode="External"/><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49.png"/><Relationship Id="rId79" Type="http://schemas.openxmlformats.org/officeDocument/2006/relationships/image" Target="media/image52.tiff"/><Relationship Id="rId102" Type="http://schemas.openxmlformats.org/officeDocument/2006/relationships/image" Target="media/image69.jpeg"/><Relationship Id="rId5" Type="http://schemas.openxmlformats.org/officeDocument/2006/relationships/footnotes" Target="footnotes.xml"/><Relationship Id="rId95" Type="http://schemas.openxmlformats.org/officeDocument/2006/relationships/image" Target="media/image62.jpeg"/><Relationship Id="rId22" Type="http://schemas.openxmlformats.org/officeDocument/2006/relationships/footer" Target="footer3.xml"/><Relationship Id="rId27" Type="http://schemas.openxmlformats.org/officeDocument/2006/relationships/footer" Target="footer6.xml"/><Relationship Id="rId43" Type="http://schemas.openxmlformats.org/officeDocument/2006/relationships/image" Target="media/image23.png"/><Relationship Id="rId48" Type="http://schemas.openxmlformats.org/officeDocument/2006/relationships/image" Target="media/image28.png"/><Relationship Id="rId64" Type="http://schemas.openxmlformats.org/officeDocument/2006/relationships/image" Target="media/image44.png"/><Relationship Id="rId69" Type="http://schemas.openxmlformats.org/officeDocument/2006/relationships/header" Target="header5.xml"/><Relationship Id="rId113" Type="http://schemas.openxmlformats.org/officeDocument/2006/relationships/customXml" Target="../customXml/item3.xml"/><Relationship Id="rId80" Type="http://schemas.openxmlformats.org/officeDocument/2006/relationships/image" Target="media/image53.jpeg"/><Relationship Id="rId85" Type="http://schemas.openxmlformats.org/officeDocument/2006/relationships/image" Target="media/image58.png"/><Relationship Id="rId12" Type="http://schemas.openxmlformats.org/officeDocument/2006/relationships/hyperlink" Target="https://flow-mer.org.au" TargetMode="External"/><Relationship Id="rId17" Type="http://schemas.openxmlformats.org/officeDocument/2006/relationships/footer" Target="footer2.xml"/><Relationship Id="rId33" Type="http://schemas.openxmlformats.org/officeDocument/2006/relationships/image" Target="media/image13.png"/><Relationship Id="rId38" Type="http://schemas.openxmlformats.org/officeDocument/2006/relationships/image" Target="media/image18.png"/><Relationship Id="rId59" Type="http://schemas.openxmlformats.org/officeDocument/2006/relationships/image" Target="media/image39.png"/><Relationship Id="rId103" Type="http://schemas.openxmlformats.org/officeDocument/2006/relationships/image" Target="media/image70.jpeg"/><Relationship Id="rId108" Type="http://schemas.openxmlformats.org/officeDocument/2006/relationships/header" Target="header9.xml"/><Relationship Id="rId20" Type="http://schemas.openxmlformats.org/officeDocument/2006/relationships/image" Target="media/image6.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header" Target="header6.xml"/><Relationship Id="rId75" Type="http://schemas.openxmlformats.org/officeDocument/2006/relationships/image" Target="media/image50.png"/><Relationship Id="rId83" Type="http://schemas.openxmlformats.org/officeDocument/2006/relationships/image" Target="media/image56.jpeg"/><Relationship Id="rId88" Type="http://schemas.openxmlformats.org/officeDocument/2006/relationships/image" Target="media/image61.jpeg"/><Relationship Id="rId96" Type="http://schemas.openxmlformats.org/officeDocument/2006/relationships/image" Target="media/image63.jpeg"/><Relationship Id="rId111" Type="http://schemas.openxmlformats.org/officeDocument/2006/relationships/customXml" Target="../customXml/item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eader" Target="header2.xml"/><Relationship Id="rId23" Type="http://schemas.openxmlformats.org/officeDocument/2006/relationships/footer" Target="footer4.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106" Type="http://schemas.openxmlformats.org/officeDocument/2006/relationships/header" Target="header8.xml"/><Relationship Id="rId10" Type="http://schemas.openxmlformats.org/officeDocument/2006/relationships/image" Target="media/image4.png"/><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48.png"/><Relationship Id="rId78" Type="http://schemas.openxmlformats.org/officeDocument/2006/relationships/image" Target="media/image51.jpeg"/><Relationship Id="rId81" Type="http://schemas.openxmlformats.org/officeDocument/2006/relationships/image" Target="media/image54.emf"/><Relationship Id="rId86" Type="http://schemas.openxmlformats.org/officeDocument/2006/relationships/image" Target="media/image59.jpeg"/><Relationship Id="rId99" Type="http://schemas.openxmlformats.org/officeDocument/2006/relationships/image" Target="media/image66.jpeg"/><Relationship Id="rId101" Type="http://schemas.openxmlformats.org/officeDocument/2006/relationships/image" Target="media/image68.png"/><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hyperlink" Target="mailto:CEWOmonitoring@" TargetMode="External"/><Relationship Id="rId18" Type="http://schemas.openxmlformats.org/officeDocument/2006/relationships/image" Target="media/image5.png"/><Relationship Id="rId39" Type="http://schemas.openxmlformats.org/officeDocument/2006/relationships/image" Target="media/image19.png"/><Relationship Id="rId109" Type="http://schemas.openxmlformats.org/officeDocument/2006/relationships/fontTable" Target="fontTable.xml"/><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footer" Target="footer7.xml"/><Relationship Id="rId97" Type="http://schemas.openxmlformats.org/officeDocument/2006/relationships/image" Target="media/image64.emf"/><Relationship Id="rId104" Type="http://schemas.openxmlformats.org/officeDocument/2006/relationships/image" Target="media/image71.jpeg"/><Relationship Id="rId7" Type="http://schemas.openxmlformats.org/officeDocument/2006/relationships/image" Target="media/image1.png"/><Relationship Id="rId71" Type="http://schemas.openxmlformats.org/officeDocument/2006/relationships/image" Target="media/image46.png"/><Relationship Id="rId2" Type="http://schemas.openxmlformats.org/officeDocument/2006/relationships/styles" Target="styles.xml"/><Relationship Id="rId29" Type="http://schemas.openxmlformats.org/officeDocument/2006/relationships/image" Target="media/image9.png"/><Relationship Id="rId24" Type="http://schemas.openxmlformats.org/officeDocument/2006/relationships/header" Target="header4.xml"/><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hyperlink" Target="https://doi.org/10.18637/jss.v067.i01" TargetMode="External"/><Relationship Id="rId87" Type="http://schemas.openxmlformats.org/officeDocument/2006/relationships/image" Target="media/image60.jpeg"/><Relationship Id="rId110" Type="http://schemas.openxmlformats.org/officeDocument/2006/relationships/theme" Target="theme/theme1.xml"/><Relationship Id="rId61" Type="http://schemas.openxmlformats.org/officeDocument/2006/relationships/image" Target="media/image41.png"/><Relationship Id="rId82" Type="http://schemas.openxmlformats.org/officeDocument/2006/relationships/image" Target="media/image55.jpeg"/><Relationship Id="rId19" Type="http://schemas.openxmlformats.org/officeDocument/2006/relationships/hyperlink" Target="https://www.environment.gov.au/water/cewo/publications/environmental-water-outcomes-framewor" TargetMode="External"/><Relationship Id="rId14" Type="http://schemas.openxmlformats.org/officeDocument/2006/relationships/header" Target="header1.xm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image" Target="media/image36.png"/><Relationship Id="rId77" Type="http://schemas.openxmlformats.org/officeDocument/2006/relationships/hyperlink" Target="https://flow-mer.org.au" TargetMode="External"/><Relationship Id="rId100" Type="http://schemas.openxmlformats.org/officeDocument/2006/relationships/image" Target="media/image67.png"/><Relationship Id="rId105" Type="http://schemas.openxmlformats.org/officeDocument/2006/relationships/header" Target="header7.xml"/><Relationship Id="rId8" Type="http://schemas.openxmlformats.org/officeDocument/2006/relationships/image" Target="media/image2.jpeg"/><Relationship Id="rId51" Type="http://schemas.openxmlformats.org/officeDocument/2006/relationships/image" Target="media/image31.png"/><Relationship Id="rId72" Type="http://schemas.openxmlformats.org/officeDocument/2006/relationships/image" Target="media/image47.png"/><Relationship Id="rId98" Type="http://schemas.openxmlformats.org/officeDocument/2006/relationships/image" Target="media/image65.jpeg"/><Relationship Id="rId3" Type="http://schemas.openxmlformats.org/officeDocument/2006/relationships/settings" Target="settings.xml"/><Relationship Id="rId25" Type="http://schemas.openxmlformats.org/officeDocument/2006/relationships/footer" Target="footer5.xml"/><Relationship Id="rId46" Type="http://schemas.openxmlformats.org/officeDocument/2006/relationships/image" Target="media/image26.png"/><Relationship Id="rId67" Type="http://schemas.openxmlformats.org/officeDocument/2006/relationships/hyperlink" Target="https://mc-stan.org/rstanarm" TargetMode="External"/></Relationships>
</file>

<file path=word/theme/theme1.xml><?xml version="1.0" encoding="utf-8"?>
<a:theme xmlns:a="http://schemas.openxmlformats.org/drawingml/2006/main" name="Office Theme">
  <a:themeElements>
    <a:clrScheme name="CSIRO-">
      <a:dk1>
        <a:sysClr val="windowText" lastClr="000000"/>
      </a:dk1>
      <a:lt1>
        <a:srgbClr val="FFFFFF"/>
      </a:lt1>
      <a:dk2>
        <a:srgbClr val="000000"/>
      </a:dk2>
      <a:lt2>
        <a:srgbClr val="FFFFFF"/>
      </a:lt2>
      <a:accent1>
        <a:srgbClr val="00A9CE"/>
      </a:accent1>
      <a:accent2>
        <a:srgbClr val="001D34"/>
      </a:accent2>
      <a:accent3>
        <a:srgbClr val="757579"/>
      </a:accent3>
      <a:accent4>
        <a:srgbClr val="1E22AA"/>
      </a:accent4>
      <a:accent5>
        <a:srgbClr val="007377"/>
      </a:accent5>
      <a:accent6>
        <a:srgbClr val="6D2077"/>
      </a:accent6>
      <a:hlink>
        <a:srgbClr val="004B87"/>
      </a:hlink>
      <a:folHlink>
        <a:srgbClr val="007A5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B6FD6131ACCD942B99EE496FC609FF4" ma:contentTypeVersion="14" ma:contentTypeDescription="Create a new document." ma:contentTypeScope="" ma:versionID="5ac5b7171d34391e02205fbe47fc11af">
  <xsd:schema xmlns:xsd="http://www.w3.org/2001/XMLSchema" xmlns:xs="http://www.w3.org/2001/XMLSchema" xmlns:p="http://schemas.microsoft.com/office/2006/metadata/properties" xmlns:ns2="ac7ce04e-ea5d-4d46-bab0-39b1fa6a6f36" xmlns:ns3="425a5c30-4c2f-474f-aa2f-443e46b3d189" targetNamespace="http://schemas.microsoft.com/office/2006/metadata/properties" ma:root="true" ma:fieldsID="91d6c043d6d31e4249bddbe0bc290ad9" ns2:_="" ns3:_="">
    <xsd:import namespace="ac7ce04e-ea5d-4d46-bab0-39b1fa6a6f36"/>
    <xsd:import namespace="425a5c30-4c2f-474f-aa2f-443e46b3d189"/>
    <xsd:element name="properties">
      <xsd:complexType>
        <xsd:sequence>
          <xsd:element name="documentManagement">
            <xsd:complexType>
              <xsd:all>
                <xsd:element ref="ns2:MediaServiceMetadata" minOccurs="0"/>
                <xsd:element ref="ns2:MediaServiceFastMetadata" minOccurs="0"/>
                <xsd:element ref="ns2:Embargoed"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7ce04e-ea5d-4d46-bab0-39b1fa6a6f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Embargoed" ma:index="10" nillable="true" ma:displayName="Embargoed" ma:default="0" ma:description="Is this file under embargo?" ma:format="Dropdown" ma:internalName="Embargoed">
      <xsd:simpleType>
        <xsd:restriction base="dms:Boolean"/>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25a5c30-4c2f-474f-aa2f-443e46b3d189" elementFormDefault="qualified">
    <xsd:import namespace="http://schemas.microsoft.com/office/2006/documentManagement/types"/>
    <xsd:import namespace="http://schemas.microsoft.com/office/infopath/2007/PartnerControls"/>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Embargoed xmlns="ac7ce04e-ea5d-4d46-bab0-39b1fa6a6f36">false</Embargoed>
  </documentManagement>
</p:properties>
</file>

<file path=customXml/itemProps1.xml><?xml version="1.0" encoding="utf-8"?>
<ds:datastoreItem xmlns:ds="http://schemas.openxmlformats.org/officeDocument/2006/customXml" ds:itemID="{AE05C548-1CA0-4247-92B8-641BF237C3C0}"/>
</file>

<file path=customXml/itemProps2.xml><?xml version="1.0" encoding="utf-8"?>
<ds:datastoreItem xmlns:ds="http://schemas.openxmlformats.org/officeDocument/2006/customXml" ds:itemID="{92253EA9-2B80-402C-B001-0F5DA712E736}"/>
</file>

<file path=customXml/itemProps3.xml><?xml version="1.0" encoding="utf-8"?>
<ds:datastoreItem xmlns:ds="http://schemas.openxmlformats.org/officeDocument/2006/customXml" ds:itemID="{D198A380-8DB9-485A-9EC7-F2E9FFAED428}"/>
</file>

<file path=docProps/app.xml><?xml version="1.0" encoding="utf-8"?>
<Properties xmlns="http://schemas.openxmlformats.org/officeDocument/2006/extended-properties" xmlns:vt="http://schemas.openxmlformats.org/officeDocument/2006/docPropsVTypes">
  <Template>Normal.dotm</Template>
  <TotalTime>0</TotalTime>
  <Pages>80</Pages>
  <Words>14762</Words>
  <Characters>112993</Characters>
  <Application>Microsoft Office Word</Application>
  <DocSecurity>0</DocSecurity>
  <Lines>941</Lines>
  <Paragraphs>254</Paragraphs>
  <ScaleCrop>false</ScaleCrop>
  <HeadingPairs>
    <vt:vector size="2" baseType="variant">
      <vt:variant>
        <vt:lpstr>Title</vt:lpstr>
      </vt:variant>
      <vt:variant>
        <vt:i4>1</vt:i4>
      </vt:variant>
    </vt:vector>
  </HeadingPairs>
  <TitlesOfParts>
    <vt:vector size="1" baseType="lpstr">
      <vt:lpstr>Technical supplement to Basin-scale evaluation of 2019–20 Commonwealth environmental water: Fish</vt:lpstr>
    </vt:vector>
  </TitlesOfParts>
  <Company/>
  <LinksUpToDate>false</LinksUpToDate>
  <CharactersWithSpaces>127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al supplement to Basin-scale evaluation of 2019–20 Commonwealth environmental water: Fish</dc:title>
  <dc:subject/>
  <dc:creator>Fanson B</dc:creator>
  <cp:keywords/>
  <dc:description/>
  <cp:lastModifiedBy>Bec Durack</cp:lastModifiedBy>
  <cp:revision>2</cp:revision>
  <dcterms:created xsi:type="dcterms:W3CDTF">2021-10-27T06:23:00Z</dcterms:created>
  <dcterms:modified xsi:type="dcterms:W3CDTF">2021-10-27T06:23: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6FD6131ACCD942B99EE496FC609FF4</vt:lpwstr>
  </property>
</Properties>
</file>